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C99512" w14:textId="77777777" w:rsidR="00265FB2" w:rsidRPr="0068355A" w:rsidRDefault="00265FB2" w:rsidP="00C87EAC">
      <w:pPr>
        <w:pStyle w:val="Head3"/>
        <w:numPr>
          <w:ilvl w:val="0"/>
          <w:numId w:val="0"/>
        </w:numPr>
        <w:ind w:left="504" w:hanging="504"/>
      </w:pPr>
      <w:bookmarkStart w:id="0" w:name="_Hlk94288926"/>
      <w:bookmarkEnd w:id="0"/>
    </w:p>
    <w:p w14:paraId="6E68A450" w14:textId="77777777" w:rsidR="00265FB2" w:rsidRPr="0068355A" w:rsidRDefault="00265FB2" w:rsidP="0068355A">
      <w:pPr>
        <w:spacing w:line="276" w:lineRule="auto"/>
        <w:rPr>
          <w:rFonts w:asciiTheme="minorHAnsi" w:hAnsiTheme="minorHAnsi" w:cstheme="minorHAnsi"/>
          <w:lang w:val="hr-HR"/>
        </w:rPr>
      </w:pPr>
    </w:p>
    <w:p w14:paraId="3F747A90" w14:textId="77777777" w:rsidR="00265FB2" w:rsidRPr="0068355A" w:rsidRDefault="00265FB2" w:rsidP="0068355A">
      <w:pPr>
        <w:spacing w:line="276" w:lineRule="auto"/>
        <w:rPr>
          <w:rFonts w:asciiTheme="minorHAnsi" w:hAnsiTheme="minorHAnsi" w:cstheme="minorHAnsi"/>
          <w:lang w:val="hr-HR"/>
        </w:rPr>
      </w:pPr>
    </w:p>
    <w:p w14:paraId="728EB68F" w14:textId="77777777" w:rsidR="00265FB2" w:rsidRPr="0068355A" w:rsidRDefault="00265FB2" w:rsidP="0068355A">
      <w:pPr>
        <w:spacing w:line="276" w:lineRule="auto"/>
        <w:rPr>
          <w:rFonts w:asciiTheme="minorHAnsi" w:hAnsiTheme="minorHAnsi" w:cstheme="minorHAnsi"/>
          <w:lang w:val="hr-HR"/>
        </w:rPr>
      </w:pPr>
    </w:p>
    <w:p w14:paraId="67FE7A64" w14:textId="77777777" w:rsidR="0089157E" w:rsidRPr="0068355A" w:rsidRDefault="0089157E" w:rsidP="0068355A">
      <w:pPr>
        <w:spacing w:line="276" w:lineRule="auto"/>
        <w:rPr>
          <w:rFonts w:asciiTheme="minorHAnsi" w:hAnsiTheme="minorHAnsi" w:cstheme="minorHAnsi"/>
          <w:lang w:val="hr-HR"/>
        </w:rPr>
      </w:pPr>
    </w:p>
    <w:p w14:paraId="28AA44A4" w14:textId="77777777" w:rsidR="0089157E" w:rsidRPr="0068355A" w:rsidRDefault="0089157E" w:rsidP="0068355A">
      <w:pPr>
        <w:spacing w:line="276" w:lineRule="auto"/>
        <w:rPr>
          <w:rFonts w:asciiTheme="minorHAnsi" w:hAnsiTheme="minorHAnsi" w:cstheme="minorHAnsi"/>
          <w:lang w:val="hr-HR"/>
        </w:rPr>
      </w:pPr>
    </w:p>
    <w:p w14:paraId="27181A27" w14:textId="77777777" w:rsidR="00265FB2" w:rsidRPr="0068355A" w:rsidRDefault="00265FB2" w:rsidP="0068355A">
      <w:pPr>
        <w:spacing w:line="276" w:lineRule="auto"/>
        <w:rPr>
          <w:rFonts w:asciiTheme="minorHAnsi" w:hAnsiTheme="minorHAnsi" w:cstheme="minorHAnsi"/>
          <w:lang w:val="hr-HR"/>
        </w:rPr>
      </w:pPr>
    </w:p>
    <w:p w14:paraId="62B00416" w14:textId="77777777" w:rsidR="00265FB2" w:rsidRPr="0068355A" w:rsidRDefault="00265FB2" w:rsidP="0068355A">
      <w:pPr>
        <w:spacing w:line="276" w:lineRule="auto"/>
        <w:rPr>
          <w:rFonts w:asciiTheme="minorHAnsi" w:hAnsiTheme="minorHAnsi" w:cstheme="minorHAnsi"/>
          <w:lang w:val="hr-HR"/>
        </w:rPr>
      </w:pPr>
    </w:p>
    <w:p w14:paraId="1599A97E" w14:textId="77777777" w:rsidR="00265FB2" w:rsidRPr="0068355A" w:rsidRDefault="00265FB2" w:rsidP="0068355A">
      <w:pPr>
        <w:spacing w:line="276" w:lineRule="auto"/>
        <w:rPr>
          <w:rFonts w:asciiTheme="minorHAnsi" w:hAnsiTheme="minorHAnsi" w:cstheme="minorHAnsi"/>
          <w:lang w:val="hr-HR"/>
        </w:rPr>
      </w:pPr>
    </w:p>
    <w:p w14:paraId="43081706" w14:textId="77777777" w:rsidR="00265FB2" w:rsidRPr="0068355A" w:rsidRDefault="00265FB2" w:rsidP="0068355A">
      <w:pPr>
        <w:spacing w:line="276" w:lineRule="auto"/>
        <w:rPr>
          <w:rFonts w:asciiTheme="minorHAnsi" w:hAnsiTheme="minorHAnsi" w:cstheme="minorHAnsi"/>
          <w:lang w:val="hr-HR"/>
        </w:rPr>
      </w:pPr>
    </w:p>
    <w:p w14:paraId="28680943" w14:textId="77777777" w:rsidR="005B21C8" w:rsidRPr="008D043F" w:rsidRDefault="00E14E3A" w:rsidP="0068355A">
      <w:pPr>
        <w:pStyle w:val="Title"/>
        <w:spacing w:line="276" w:lineRule="auto"/>
        <w:jc w:val="center"/>
        <w:rPr>
          <w:rFonts w:asciiTheme="minorHAnsi" w:hAnsiTheme="minorHAnsi" w:cstheme="minorHAnsi"/>
          <w:b/>
          <w:bCs/>
          <w:color w:val="00694D"/>
          <w:lang w:val="hr-HR"/>
        </w:rPr>
      </w:pPr>
      <w:r w:rsidRPr="008D043F">
        <w:rPr>
          <w:rFonts w:asciiTheme="minorHAnsi" w:hAnsiTheme="minorHAnsi" w:cstheme="minorHAnsi"/>
          <w:b/>
          <w:bCs/>
          <w:color w:val="00694D"/>
          <w:lang w:val="hr-HR"/>
        </w:rPr>
        <w:t>Federalna s</w:t>
      </w:r>
      <w:r w:rsidR="005B21C8" w:rsidRPr="008D043F">
        <w:rPr>
          <w:rFonts w:asciiTheme="minorHAnsi" w:hAnsiTheme="minorHAnsi" w:cstheme="minorHAnsi"/>
          <w:b/>
          <w:bCs/>
          <w:color w:val="00694D"/>
          <w:lang w:val="hr-HR"/>
        </w:rPr>
        <w:t>trategija zaštite okoliša</w:t>
      </w:r>
    </w:p>
    <w:p w14:paraId="160F6CB7" w14:textId="0D785692" w:rsidR="005B21C8" w:rsidRPr="008D043F" w:rsidRDefault="005B21C8" w:rsidP="0068355A">
      <w:pPr>
        <w:pStyle w:val="Title"/>
        <w:spacing w:line="276" w:lineRule="auto"/>
        <w:jc w:val="center"/>
        <w:rPr>
          <w:rFonts w:asciiTheme="minorHAnsi" w:hAnsiTheme="minorHAnsi" w:cstheme="minorHAnsi"/>
          <w:b/>
          <w:bCs/>
          <w:color w:val="00694D"/>
          <w:lang w:val="hr-HR"/>
        </w:rPr>
      </w:pPr>
      <w:r w:rsidRPr="008D043F">
        <w:rPr>
          <w:rFonts w:asciiTheme="minorHAnsi" w:hAnsiTheme="minorHAnsi" w:cstheme="minorHAnsi"/>
          <w:b/>
          <w:bCs/>
          <w:color w:val="00694D"/>
          <w:lang w:val="hr-HR"/>
        </w:rPr>
        <w:t>202</w:t>
      </w:r>
      <w:r w:rsidR="00F55829" w:rsidRPr="008D043F">
        <w:rPr>
          <w:rFonts w:asciiTheme="minorHAnsi" w:hAnsiTheme="minorHAnsi" w:cstheme="minorHAnsi"/>
          <w:b/>
          <w:bCs/>
          <w:color w:val="00694D"/>
          <w:lang w:val="hr-HR"/>
        </w:rPr>
        <w:t>2</w:t>
      </w:r>
      <w:r w:rsidR="00524598">
        <w:rPr>
          <w:rFonts w:asciiTheme="minorHAnsi" w:hAnsiTheme="minorHAnsi" w:cstheme="minorHAnsi"/>
          <w:b/>
          <w:bCs/>
          <w:color w:val="00694D"/>
          <w:lang w:val="hr-HR"/>
        </w:rPr>
        <w:t xml:space="preserve">. </w:t>
      </w:r>
      <w:r w:rsidR="00270082" w:rsidRPr="008D043F">
        <w:rPr>
          <w:rFonts w:asciiTheme="minorHAnsi" w:hAnsiTheme="minorHAnsi" w:cstheme="minorHAnsi"/>
          <w:b/>
          <w:bCs/>
          <w:color w:val="00694D"/>
          <w:lang w:val="hr-HR"/>
        </w:rPr>
        <w:t>‒</w:t>
      </w:r>
      <w:r w:rsidR="00524598">
        <w:rPr>
          <w:rFonts w:asciiTheme="minorHAnsi" w:hAnsiTheme="minorHAnsi" w:cstheme="minorHAnsi"/>
          <w:b/>
          <w:bCs/>
          <w:color w:val="00694D"/>
          <w:lang w:val="hr-HR"/>
        </w:rPr>
        <w:t xml:space="preserve"> </w:t>
      </w:r>
      <w:r w:rsidRPr="008D043F">
        <w:rPr>
          <w:rFonts w:asciiTheme="minorHAnsi" w:hAnsiTheme="minorHAnsi" w:cstheme="minorHAnsi"/>
          <w:b/>
          <w:bCs/>
          <w:color w:val="00694D"/>
          <w:lang w:val="hr-HR"/>
        </w:rPr>
        <w:t>203</w:t>
      </w:r>
      <w:r w:rsidR="00F55829" w:rsidRPr="008D043F">
        <w:rPr>
          <w:rFonts w:asciiTheme="minorHAnsi" w:hAnsiTheme="minorHAnsi" w:cstheme="minorHAnsi"/>
          <w:b/>
          <w:bCs/>
          <w:color w:val="00694D"/>
          <w:lang w:val="hr-HR"/>
        </w:rPr>
        <w:t>2.</w:t>
      </w:r>
    </w:p>
    <w:p w14:paraId="68CA6AA4" w14:textId="77777777" w:rsidR="003B1D0B" w:rsidRPr="008D043F" w:rsidRDefault="003B1D0B" w:rsidP="0068355A">
      <w:pPr>
        <w:spacing w:line="276" w:lineRule="auto"/>
        <w:rPr>
          <w:rFonts w:asciiTheme="minorHAnsi" w:hAnsiTheme="minorHAnsi" w:cstheme="minorHAnsi"/>
          <w:lang w:val="hr-HR"/>
        </w:rPr>
      </w:pPr>
    </w:p>
    <w:p w14:paraId="3869FE54" w14:textId="77777777" w:rsidR="0089157E" w:rsidRPr="008D043F" w:rsidRDefault="0089157E" w:rsidP="0068355A">
      <w:pPr>
        <w:spacing w:line="276" w:lineRule="auto"/>
        <w:rPr>
          <w:rFonts w:asciiTheme="minorHAnsi" w:hAnsiTheme="minorHAnsi" w:cstheme="minorHAnsi"/>
          <w:lang w:val="hr-HR"/>
        </w:rPr>
      </w:pPr>
    </w:p>
    <w:p w14:paraId="554EB3CE" w14:textId="77777777" w:rsidR="005B21C8" w:rsidRPr="008D043F" w:rsidRDefault="005B21C8" w:rsidP="0068355A">
      <w:pPr>
        <w:spacing w:line="276" w:lineRule="auto"/>
        <w:rPr>
          <w:rFonts w:asciiTheme="minorHAnsi" w:hAnsiTheme="minorHAnsi" w:cstheme="minorHAnsi"/>
          <w:lang w:val="hr-HR"/>
        </w:rPr>
      </w:pPr>
    </w:p>
    <w:p w14:paraId="4754D721" w14:textId="77777777" w:rsidR="005B21C8" w:rsidRPr="008D043F" w:rsidRDefault="005B21C8" w:rsidP="0068355A">
      <w:pPr>
        <w:spacing w:line="276" w:lineRule="auto"/>
        <w:rPr>
          <w:rFonts w:asciiTheme="minorHAnsi" w:hAnsiTheme="minorHAnsi" w:cstheme="minorHAnsi"/>
          <w:lang w:val="hr-HR"/>
        </w:rPr>
      </w:pPr>
    </w:p>
    <w:p w14:paraId="1CCDD90B" w14:textId="77777777" w:rsidR="005B21C8" w:rsidRPr="008D043F" w:rsidRDefault="005B21C8" w:rsidP="0068355A">
      <w:pPr>
        <w:spacing w:line="276" w:lineRule="auto"/>
        <w:rPr>
          <w:rFonts w:asciiTheme="minorHAnsi" w:hAnsiTheme="minorHAnsi" w:cstheme="minorHAnsi"/>
          <w:lang w:val="hr-HR"/>
        </w:rPr>
      </w:pPr>
    </w:p>
    <w:p w14:paraId="200C3C7C" w14:textId="77777777" w:rsidR="005B21C8" w:rsidRPr="008D043F" w:rsidRDefault="005B21C8" w:rsidP="0068355A">
      <w:pPr>
        <w:spacing w:line="276" w:lineRule="auto"/>
        <w:rPr>
          <w:rFonts w:asciiTheme="minorHAnsi" w:hAnsiTheme="minorHAnsi" w:cstheme="minorHAnsi"/>
          <w:lang w:val="hr-HR"/>
        </w:rPr>
      </w:pPr>
    </w:p>
    <w:p w14:paraId="10793173" w14:textId="77777777" w:rsidR="005B21C8" w:rsidRPr="008D043F" w:rsidRDefault="005B21C8" w:rsidP="0068355A">
      <w:pPr>
        <w:spacing w:line="276" w:lineRule="auto"/>
        <w:rPr>
          <w:rFonts w:asciiTheme="minorHAnsi" w:hAnsiTheme="minorHAnsi" w:cstheme="minorHAnsi"/>
          <w:lang w:val="hr-HR"/>
        </w:rPr>
      </w:pPr>
    </w:p>
    <w:p w14:paraId="146AB86F" w14:textId="77777777" w:rsidR="005B21C8" w:rsidRPr="008D043F" w:rsidRDefault="005B21C8" w:rsidP="0068355A">
      <w:pPr>
        <w:spacing w:line="276" w:lineRule="auto"/>
        <w:rPr>
          <w:rFonts w:asciiTheme="minorHAnsi" w:hAnsiTheme="minorHAnsi" w:cstheme="minorHAnsi"/>
          <w:lang w:val="hr-HR"/>
        </w:rPr>
      </w:pPr>
    </w:p>
    <w:p w14:paraId="5D3241E1" w14:textId="77777777" w:rsidR="005B21C8" w:rsidRPr="008D043F" w:rsidRDefault="005B21C8" w:rsidP="0068355A">
      <w:pPr>
        <w:spacing w:line="276" w:lineRule="auto"/>
        <w:rPr>
          <w:rFonts w:asciiTheme="minorHAnsi" w:hAnsiTheme="minorHAnsi" w:cstheme="minorHAnsi"/>
          <w:lang w:val="hr-HR"/>
        </w:rPr>
      </w:pPr>
    </w:p>
    <w:p w14:paraId="6C16407C" w14:textId="77777777" w:rsidR="005B21C8" w:rsidRPr="008D043F" w:rsidRDefault="005B21C8" w:rsidP="0068355A">
      <w:pPr>
        <w:spacing w:line="276" w:lineRule="auto"/>
        <w:rPr>
          <w:rFonts w:asciiTheme="minorHAnsi" w:hAnsiTheme="minorHAnsi" w:cstheme="minorHAnsi"/>
          <w:lang w:val="hr-HR"/>
        </w:rPr>
      </w:pPr>
    </w:p>
    <w:p w14:paraId="2CB4B688" w14:textId="77777777" w:rsidR="005B21C8" w:rsidRPr="008D043F" w:rsidRDefault="005B21C8" w:rsidP="0068355A">
      <w:pPr>
        <w:spacing w:line="276" w:lineRule="auto"/>
        <w:rPr>
          <w:rFonts w:asciiTheme="minorHAnsi" w:hAnsiTheme="minorHAnsi" w:cstheme="minorHAnsi"/>
          <w:lang w:val="hr-HR"/>
        </w:rPr>
      </w:pPr>
    </w:p>
    <w:p w14:paraId="2BCB3F06" w14:textId="77777777" w:rsidR="005B21C8" w:rsidRPr="008D043F" w:rsidRDefault="005B21C8" w:rsidP="0068355A">
      <w:pPr>
        <w:spacing w:line="276" w:lineRule="auto"/>
        <w:rPr>
          <w:rFonts w:asciiTheme="minorHAnsi" w:hAnsiTheme="minorHAnsi" w:cstheme="minorHAnsi"/>
          <w:lang w:val="hr-HR"/>
        </w:rPr>
      </w:pPr>
    </w:p>
    <w:p w14:paraId="2F3D84D3"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661D5C9B"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0F768ADE"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51BA10FB"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6A2A5F13"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768E3956"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493A857D"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7C249DDB" w14:textId="0F1B26DB" w:rsidR="00E14E3A" w:rsidRPr="008D043F" w:rsidRDefault="00E14E3A" w:rsidP="00C87EAC">
      <w:pPr>
        <w:spacing w:line="276" w:lineRule="auto"/>
        <w:rPr>
          <w:rFonts w:asciiTheme="minorHAnsi" w:hAnsiTheme="minorHAnsi" w:cstheme="minorHAnsi"/>
          <w:color w:val="808080"/>
          <w:sz w:val="32"/>
          <w:szCs w:val="32"/>
          <w:lang w:val="hr-HR"/>
        </w:rPr>
      </w:pPr>
      <w:bookmarkStart w:id="1" w:name="_GoBack"/>
      <w:bookmarkEnd w:id="1"/>
    </w:p>
    <w:p w14:paraId="12DF81CA" w14:textId="47F5BF45" w:rsidR="002A6380" w:rsidRPr="008D043F" w:rsidRDefault="00524598" w:rsidP="0068355A">
      <w:pPr>
        <w:spacing w:line="276" w:lineRule="auto"/>
        <w:jc w:val="center"/>
        <w:rPr>
          <w:rFonts w:asciiTheme="minorHAnsi" w:hAnsiTheme="minorHAnsi" w:cstheme="minorHAnsi"/>
          <w:color w:val="808080"/>
          <w:sz w:val="32"/>
          <w:szCs w:val="32"/>
          <w:lang w:val="hr-HR"/>
        </w:rPr>
      </w:pPr>
      <w:r>
        <w:rPr>
          <w:rFonts w:asciiTheme="minorHAnsi" w:hAnsiTheme="minorHAnsi" w:cstheme="minorHAnsi"/>
          <w:color w:val="808080"/>
          <w:sz w:val="32"/>
          <w:szCs w:val="32"/>
          <w:lang w:val="hr-HR"/>
        </w:rPr>
        <w:t>August</w:t>
      </w:r>
      <w:r w:rsidR="005B21C8" w:rsidRPr="008D043F">
        <w:rPr>
          <w:rFonts w:asciiTheme="minorHAnsi" w:hAnsiTheme="minorHAnsi" w:cstheme="minorHAnsi"/>
          <w:color w:val="808080"/>
          <w:sz w:val="32"/>
          <w:szCs w:val="32"/>
          <w:lang w:val="hr-HR"/>
        </w:rPr>
        <w:t xml:space="preserve"> 2022. godine</w:t>
      </w:r>
    </w:p>
    <w:sdt>
      <w:sdtPr>
        <w:rPr>
          <w:rFonts w:asciiTheme="minorHAnsi" w:hAnsiTheme="minorHAnsi" w:cstheme="minorHAnsi"/>
          <w:lang w:val="hr-HR"/>
        </w:rPr>
        <w:id w:val="99536040"/>
        <w:docPartObj>
          <w:docPartGallery w:val="Table of Contents"/>
          <w:docPartUnique/>
        </w:docPartObj>
      </w:sdtPr>
      <w:sdtEndPr>
        <w:rPr>
          <w:b/>
          <w:sz w:val="18"/>
          <w:szCs w:val="18"/>
        </w:rPr>
      </w:sdtEndPr>
      <w:sdtContent>
        <w:p w14:paraId="2382D64F" w14:textId="77777777" w:rsidR="00E61D50" w:rsidRPr="008D043F" w:rsidRDefault="00E61D50" w:rsidP="0068355A">
          <w:pPr>
            <w:spacing w:line="276" w:lineRule="auto"/>
            <w:rPr>
              <w:rFonts w:asciiTheme="minorHAnsi" w:hAnsiTheme="minorHAnsi" w:cstheme="minorHAnsi"/>
              <w:lang w:val="hr-HR"/>
            </w:rPr>
            <w:sectPr w:rsidR="00E61D50" w:rsidRPr="008D043F" w:rsidSect="002524A5">
              <w:footerReference w:type="default" r:id="rId11"/>
              <w:pgSz w:w="11906" w:h="16838"/>
              <w:pgMar w:top="1440" w:right="1440" w:bottom="1440" w:left="1440" w:header="708" w:footer="708" w:gutter="0"/>
              <w:cols w:space="708"/>
              <w:docGrid w:linePitch="360"/>
            </w:sectPr>
          </w:pPr>
        </w:p>
        <w:p w14:paraId="6D6469D1" w14:textId="77777777" w:rsidR="00D63420" w:rsidRPr="008D043F" w:rsidRDefault="00D63420" w:rsidP="0068355A">
          <w:pPr>
            <w:spacing w:line="276" w:lineRule="auto"/>
            <w:rPr>
              <w:rFonts w:asciiTheme="minorHAnsi" w:hAnsiTheme="minorHAnsi" w:cstheme="minorHAnsi"/>
              <w:b/>
              <w:color w:val="808080"/>
              <w:sz w:val="32"/>
              <w:szCs w:val="32"/>
              <w:lang w:val="hr-HR"/>
            </w:rPr>
          </w:pPr>
          <w:r w:rsidRPr="008D043F">
            <w:rPr>
              <w:rFonts w:asciiTheme="minorHAnsi" w:hAnsiTheme="minorHAnsi" w:cstheme="minorHAnsi"/>
              <w:b/>
              <w:color w:val="808080"/>
              <w:sz w:val="32"/>
              <w:szCs w:val="32"/>
              <w:lang w:val="hr-HR"/>
            </w:rPr>
            <w:lastRenderedPageBreak/>
            <w:t>Sadržaj</w:t>
          </w:r>
        </w:p>
        <w:p w14:paraId="1A24C101" w14:textId="51EA377A" w:rsidR="00DE73E0" w:rsidRPr="008D043F" w:rsidRDefault="00D63420" w:rsidP="0068355A">
          <w:pPr>
            <w:pStyle w:val="TOC1"/>
            <w:rPr>
              <w:rFonts w:eastAsiaTheme="minorEastAsia"/>
              <w:lang w:eastAsia="en-US"/>
            </w:rPr>
          </w:pPr>
          <w:r w:rsidRPr="008D043F">
            <w:rPr>
              <w:noProof w:val="0"/>
              <w:sz w:val="18"/>
              <w:szCs w:val="18"/>
            </w:rPr>
            <w:fldChar w:fldCharType="begin"/>
          </w:r>
          <w:r w:rsidRPr="008D043F">
            <w:rPr>
              <w:noProof w:val="0"/>
              <w:sz w:val="18"/>
              <w:szCs w:val="18"/>
            </w:rPr>
            <w:instrText xml:space="preserve"> TOC \o "1-3" \h \z \u </w:instrText>
          </w:r>
          <w:r w:rsidRPr="008D043F">
            <w:rPr>
              <w:noProof w:val="0"/>
              <w:sz w:val="18"/>
              <w:szCs w:val="18"/>
            </w:rPr>
            <w:fldChar w:fldCharType="separate"/>
          </w:r>
          <w:hyperlink w:anchor="_Toc104460883" w:history="1">
            <w:r w:rsidR="00DE73E0" w:rsidRPr="008D043F">
              <w:rPr>
                <w:rStyle w:val="Hyperlink"/>
              </w:rPr>
              <w:t>1. UVOD</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83 \h </w:instrText>
            </w:r>
            <w:r w:rsidR="00DE73E0" w:rsidRPr="008D043F">
              <w:rPr>
                <w:b w:val="0"/>
                <w:bCs w:val="0"/>
                <w:webHidden/>
              </w:rPr>
            </w:r>
            <w:r w:rsidR="00DE73E0" w:rsidRPr="008D043F">
              <w:rPr>
                <w:b w:val="0"/>
                <w:bCs w:val="0"/>
                <w:webHidden/>
              </w:rPr>
              <w:fldChar w:fldCharType="separate"/>
            </w:r>
            <w:r w:rsidR="009B278D">
              <w:rPr>
                <w:b w:val="0"/>
                <w:bCs w:val="0"/>
                <w:webHidden/>
              </w:rPr>
              <w:t>1</w:t>
            </w:r>
            <w:r w:rsidR="00DE73E0" w:rsidRPr="008D043F">
              <w:rPr>
                <w:b w:val="0"/>
                <w:bCs w:val="0"/>
                <w:webHidden/>
              </w:rPr>
              <w:fldChar w:fldCharType="end"/>
            </w:r>
          </w:hyperlink>
        </w:p>
        <w:p w14:paraId="0F0CF305" w14:textId="4C49B8BA" w:rsidR="00DE73E0" w:rsidRPr="008D043F" w:rsidRDefault="00B471F8" w:rsidP="0068355A">
          <w:pPr>
            <w:pStyle w:val="TOC1"/>
            <w:rPr>
              <w:rFonts w:eastAsiaTheme="minorEastAsia"/>
              <w:lang w:eastAsia="en-US"/>
            </w:rPr>
          </w:pPr>
          <w:hyperlink w:anchor="_Toc104460884" w:history="1">
            <w:r w:rsidR="00DE73E0" w:rsidRPr="008D043F">
              <w:rPr>
                <w:rStyle w:val="Hyperlink"/>
                <w:rFonts w:eastAsiaTheme="majorEastAsia"/>
                <w:lang w:eastAsia="en-US"/>
              </w:rPr>
              <w:t>2. METODOLOGIJA IZRADE STRATEGIJE</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84 \h </w:instrText>
            </w:r>
            <w:r w:rsidR="00DE73E0" w:rsidRPr="008D043F">
              <w:rPr>
                <w:b w:val="0"/>
                <w:bCs w:val="0"/>
                <w:webHidden/>
              </w:rPr>
            </w:r>
            <w:r w:rsidR="00DE73E0" w:rsidRPr="008D043F">
              <w:rPr>
                <w:b w:val="0"/>
                <w:bCs w:val="0"/>
                <w:webHidden/>
              </w:rPr>
              <w:fldChar w:fldCharType="separate"/>
            </w:r>
            <w:r w:rsidR="009B278D">
              <w:rPr>
                <w:b w:val="0"/>
                <w:bCs w:val="0"/>
                <w:webHidden/>
              </w:rPr>
              <w:t>3</w:t>
            </w:r>
            <w:r w:rsidR="00DE73E0" w:rsidRPr="008D043F">
              <w:rPr>
                <w:b w:val="0"/>
                <w:bCs w:val="0"/>
                <w:webHidden/>
              </w:rPr>
              <w:fldChar w:fldCharType="end"/>
            </w:r>
          </w:hyperlink>
        </w:p>
        <w:p w14:paraId="7ED3CE5F" w14:textId="1F5F1796" w:rsidR="00DE73E0" w:rsidRPr="008D043F" w:rsidRDefault="00B471F8" w:rsidP="0068355A">
          <w:pPr>
            <w:pStyle w:val="TOC1"/>
            <w:rPr>
              <w:rFonts w:eastAsiaTheme="minorEastAsia"/>
              <w:lang w:eastAsia="en-US"/>
            </w:rPr>
          </w:pPr>
          <w:hyperlink w:anchor="_Toc104460885" w:history="1">
            <w:r w:rsidR="00DE73E0" w:rsidRPr="008D043F">
              <w:rPr>
                <w:rStyle w:val="Hyperlink"/>
              </w:rPr>
              <w:t>3. STRATEŠKA PLATFORM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85 \h </w:instrText>
            </w:r>
            <w:r w:rsidR="00DE73E0" w:rsidRPr="008D043F">
              <w:rPr>
                <w:b w:val="0"/>
                <w:bCs w:val="0"/>
                <w:webHidden/>
              </w:rPr>
            </w:r>
            <w:r w:rsidR="00DE73E0" w:rsidRPr="008D043F">
              <w:rPr>
                <w:b w:val="0"/>
                <w:bCs w:val="0"/>
                <w:webHidden/>
              </w:rPr>
              <w:fldChar w:fldCharType="separate"/>
            </w:r>
            <w:r w:rsidR="009B278D">
              <w:rPr>
                <w:b w:val="0"/>
                <w:bCs w:val="0"/>
                <w:webHidden/>
              </w:rPr>
              <w:t>8</w:t>
            </w:r>
            <w:r w:rsidR="00DE73E0" w:rsidRPr="008D043F">
              <w:rPr>
                <w:b w:val="0"/>
                <w:bCs w:val="0"/>
                <w:webHidden/>
              </w:rPr>
              <w:fldChar w:fldCharType="end"/>
            </w:r>
          </w:hyperlink>
        </w:p>
        <w:p w14:paraId="1EA0FE43" w14:textId="3008EFB9" w:rsidR="00DE73E0" w:rsidRPr="008D043F" w:rsidRDefault="00B471F8" w:rsidP="0068355A">
          <w:pPr>
            <w:pStyle w:val="TOC2"/>
            <w:spacing w:line="276" w:lineRule="auto"/>
            <w:rPr>
              <w:rFonts w:eastAsiaTheme="minorEastAsia"/>
              <w:sz w:val="19"/>
              <w:szCs w:val="19"/>
              <w:lang w:val="hr-HR" w:eastAsia="en-US"/>
            </w:rPr>
          </w:pPr>
          <w:hyperlink w:anchor="_Toc104460886" w:history="1">
            <w:r w:rsidR="00DE73E0" w:rsidRPr="008D043F">
              <w:rPr>
                <w:rStyle w:val="Hyperlink"/>
                <w:sz w:val="19"/>
                <w:szCs w:val="19"/>
                <w:lang w:val="hr-HR"/>
              </w:rPr>
              <w:t>3.1. Strateško fokusiran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86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8</w:t>
            </w:r>
            <w:r w:rsidR="00DE73E0" w:rsidRPr="008D043F">
              <w:rPr>
                <w:webHidden/>
                <w:sz w:val="19"/>
                <w:szCs w:val="19"/>
                <w:lang w:val="hr-HR"/>
              </w:rPr>
              <w:fldChar w:fldCharType="end"/>
            </w:r>
          </w:hyperlink>
        </w:p>
        <w:p w14:paraId="21470B9C" w14:textId="1B4637E0" w:rsidR="00DE73E0" w:rsidRPr="008D043F" w:rsidRDefault="00B471F8" w:rsidP="0068355A">
          <w:pPr>
            <w:pStyle w:val="TOC3"/>
            <w:spacing w:line="276" w:lineRule="auto"/>
            <w:rPr>
              <w:rFonts w:eastAsiaTheme="minorEastAsia"/>
              <w:sz w:val="18"/>
              <w:szCs w:val="18"/>
              <w:lang w:val="hr-HR"/>
            </w:rPr>
          </w:pPr>
          <w:hyperlink w:anchor="_Toc104460887" w:history="1">
            <w:r w:rsidR="00DE73E0" w:rsidRPr="008D043F">
              <w:rPr>
                <w:rStyle w:val="Hyperlink"/>
                <w:sz w:val="18"/>
                <w:szCs w:val="18"/>
                <w:lang w:val="hr-HR"/>
              </w:rPr>
              <w:t>3.1.1. EU kontekst</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887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8</w:t>
            </w:r>
            <w:r w:rsidR="00DE73E0" w:rsidRPr="008D043F">
              <w:rPr>
                <w:webHidden/>
                <w:sz w:val="18"/>
                <w:szCs w:val="18"/>
                <w:lang w:val="hr-HR"/>
              </w:rPr>
              <w:fldChar w:fldCharType="end"/>
            </w:r>
          </w:hyperlink>
        </w:p>
        <w:p w14:paraId="3D952D26" w14:textId="25236519" w:rsidR="00DE73E0" w:rsidRPr="008D043F" w:rsidRDefault="00B471F8" w:rsidP="0068355A">
          <w:pPr>
            <w:pStyle w:val="TOC3"/>
            <w:spacing w:line="276" w:lineRule="auto"/>
            <w:rPr>
              <w:rFonts w:eastAsiaTheme="minorEastAsia"/>
              <w:sz w:val="18"/>
              <w:szCs w:val="18"/>
              <w:lang w:val="hr-HR"/>
            </w:rPr>
          </w:pPr>
          <w:hyperlink w:anchor="_Toc104460888" w:history="1">
            <w:r w:rsidR="00DE73E0" w:rsidRPr="008D043F">
              <w:rPr>
                <w:rStyle w:val="Hyperlink"/>
                <w:sz w:val="18"/>
                <w:szCs w:val="18"/>
                <w:lang w:val="hr-HR"/>
              </w:rPr>
              <w:t xml:space="preserve">3.1.2. </w:t>
            </w:r>
            <w:r w:rsidR="00095C97" w:rsidRPr="008D043F">
              <w:rPr>
                <w:rStyle w:val="Hyperlink"/>
                <w:sz w:val="18"/>
                <w:szCs w:val="18"/>
                <w:lang w:val="hr-HR"/>
              </w:rPr>
              <w:t>K</w:t>
            </w:r>
            <w:r w:rsidR="00DE73E0" w:rsidRPr="008D043F">
              <w:rPr>
                <w:rStyle w:val="Hyperlink"/>
                <w:sz w:val="18"/>
                <w:szCs w:val="18"/>
                <w:lang w:val="hr-HR"/>
              </w:rPr>
              <w:t>ontekst</w:t>
            </w:r>
            <w:r w:rsidR="00095C97" w:rsidRPr="008D043F">
              <w:rPr>
                <w:rStyle w:val="Hyperlink"/>
                <w:sz w:val="18"/>
                <w:szCs w:val="18"/>
                <w:lang w:val="hr-HR"/>
              </w:rPr>
              <w:t xml:space="preserve"> Federacije BiH</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888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8</w:t>
            </w:r>
            <w:r w:rsidR="00DE73E0" w:rsidRPr="008D043F">
              <w:rPr>
                <w:webHidden/>
                <w:sz w:val="18"/>
                <w:szCs w:val="18"/>
                <w:lang w:val="hr-HR"/>
              </w:rPr>
              <w:fldChar w:fldCharType="end"/>
            </w:r>
          </w:hyperlink>
        </w:p>
        <w:p w14:paraId="1EF1DD9A" w14:textId="0AB884B4" w:rsidR="00DE73E0" w:rsidRPr="008D043F" w:rsidRDefault="00B471F8" w:rsidP="0068355A">
          <w:pPr>
            <w:pStyle w:val="TOC2"/>
            <w:spacing w:line="276" w:lineRule="auto"/>
            <w:rPr>
              <w:rFonts w:eastAsiaTheme="minorEastAsia"/>
              <w:sz w:val="19"/>
              <w:szCs w:val="19"/>
              <w:lang w:val="hr-HR" w:eastAsia="en-US"/>
            </w:rPr>
          </w:pPr>
          <w:hyperlink w:anchor="_Toc104460889" w:history="1">
            <w:r w:rsidR="00DE73E0" w:rsidRPr="008D043F">
              <w:rPr>
                <w:rStyle w:val="Hyperlink"/>
                <w:sz w:val="19"/>
                <w:szCs w:val="19"/>
                <w:lang w:val="hr-HR"/>
              </w:rPr>
              <w:t>3.2. Vizij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89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9</w:t>
            </w:r>
            <w:r w:rsidR="00DE73E0" w:rsidRPr="008D043F">
              <w:rPr>
                <w:webHidden/>
                <w:sz w:val="19"/>
                <w:szCs w:val="19"/>
                <w:lang w:val="hr-HR"/>
              </w:rPr>
              <w:fldChar w:fldCharType="end"/>
            </w:r>
          </w:hyperlink>
        </w:p>
        <w:p w14:paraId="3FCF2BC5" w14:textId="7F7593A8" w:rsidR="00DE73E0" w:rsidRPr="008D043F" w:rsidRDefault="00B471F8" w:rsidP="0068355A">
          <w:pPr>
            <w:pStyle w:val="TOC2"/>
            <w:spacing w:line="276" w:lineRule="auto"/>
            <w:rPr>
              <w:rFonts w:eastAsiaTheme="minorEastAsia"/>
              <w:sz w:val="19"/>
              <w:szCs w:val="19"/>
              <w:lang w:val="hr-HR" w:eastAsia="en-US"/>
            </w:rPr>
          </w:pPr>
          <w:hyperlink w:anchor="_Toc104460890" w:history="1">
            <w:r w:rsidR="00DE73E0" w:rsidRPr="008D043F">
              <w:rPr>
                <w:rStyle w:val="Hyperlink"/>
                <w:sz w:val="19"/>
                <w:szCs w:val="19"/>
                <w:lang w:val="hr-HR"/>
              </w:rPr>
              <w:t>3.3. Strateški ciljevi</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0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0</w:t>
            </w:r>
            <w:r w:rsidR="00DE73E0" w:rsidRPr="008D043F">
              <w:rPr>
                <w:webHidden/>
                <w:sz w:val="19"/>
                <w:szCs w:val="19"/>
                <w:lang w:val="hr-HR"/>
              </w:rPr>
              <w:fldChar w:fldCharType="end"/>
            </w:r>
          </w:hyperlink>
        </w:p>
        <w:p w14:paraId="09CF01B5" w14:textId="319EC65B" w:rsidR="00DE73E0" w:rsidRPr="008D043F" w:rsidRDefault="00B471F8" w:rsidP="0068355A">
          <w:pPr>
            <w:pStyle w:val="TOC2"/>
            <w:spacing w:line="276" w:lineRule="auto"/>
            <w:rPr>
              <w:rFonts w:eastAsiaTheme="minorEastAsia"/>
              <w:sz w:val="19"/>
              <w:szCs w:val="19"/>
              <w:lang w:val="hr-HR" w:eastAsia="en-US"/>
            </w:rPr>
          </w:pPr>
          <w:hyperlink w:anchor="_Toc104460891" w:history="1">
            <w:r w:rsidR="00DE73E0" w:rsidRPr="008D043F">
              <w:rPr>
                <w:rStyle w:val="Hyperlink"/>
                <w:sz w:val="19"/>
                <w:szCs w:val="19"/>
                <w:lang w:val="hr-HR"/>
              </w:rPr>
              <w:t>3.5. Prioriteti strateških ciljev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1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1</w:t>
            </w:r>
            <w:r w:rsidR="00DE73E0" w:rsidRPr="008D043F">
              <w:rPr>
                <w:webHidden/>
                <w:sz w:val="19"/>
                <w:szCs w:val="19"/>
                <w:lang w:val="hr-HR"/>
              </w:rPr>
              <w:fldChar w:fldCharType="end"/>
            </w:r>
          </w:hyperlink>
        </w:p>
        <w:p w14:paraId="658127C3" w14:textId="45875F58" w:rsidR="00DE73E0" w:rsidRPr="008D043F" w:rsidRDefault="00B471F8" w:rsidP="0068355A">
          <w:pPr>
            <w:pStyle w:val="TOC1"/>
            <w:rPr>
              <w:rFonts w:eastAsiaTheme="minorEastAsia"/>
              <w:lang w:eastAsia="en-US"/>
            </w:rPr>
          </w:pPr>
          <w:hyperlink w:anchor="_Toc104460892" w:history="1">
            <w:r w:rsidR="00DE73E0" w:rsidRPr="008D043F">
              <w:rPr>
                <w:rStyle w:val="Hyperlink"/>
              </w:rPr>
              <w:t>4. UPRAVLJANJE VODAM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92 \h </w:instrText>
            </w:r>
            <w:r w:rsidR="00DE73E0" w:rsidRPr="008D043F">
              <w:rPr>
                <w:b w:val="0"/>
                <w:bCs w:val="0"/>
                <w:webHidden/>
              </w:rPr>
            </w:r>
            <w:r w:rsidR="00DE73E0" w:rsidRPr="008D043F">
              <w:rPr>
                <w:b w:val="0"/>
                <w:bCs w:val="0"/>
                <w:webHidden/>
              </w:rPr>
              <w:fldChar w:fldCharType="separate"/>
            </w:r>
            <w:r w:rsidR="009B278D">
              <w:rPr>
                <w:b w:val="0"/>
                <w:bCs w:val="0"/>
                <w:webHidden/>
              </w:rPr>
              <w:t>15</w:t>
            </w:r>
            <w:r w:rsidR="00DE73E0" w:rsidRPr="008D043F">
              <w:rPr>
                <w:b w:val="0"/>
                <w:bCs w:val="0"/>
                <w:webHidden/>
              </w:rPr>
              <w:fldChar w:fldCharType="end"/>
            </w:r>
          </w:hyperlink>
        </w:p>
        <w:p w14:paraId="26DF47B9" w14:textId="3BFEC061" w:rsidR="00DE73E0" w:rsidRPr="008D043F" w:rsidRDefault="00B471F8" w:rsidP="0068355A">
          <w:pPr>
            <w:pStyle w:val="TOC2"/>
            <w:spacing w:line="276" w:lineRule="auto"/>
            <w:rPr>
              <w:rFonts w:eastAsiaTheme="minorEastAsia"/>
              <w:sz w:val="19"/>
              <w:szCs w:val="19"/>
              <w:lang w:val="hr-HR" w:eastAsia="en-US"/>
            </w:rPr>
          </w:pPr>
          <w:hyperlink w:anchor="_Toc104460893" w:history="1">
            <w:r w:rsidR="00DE73E0" w:rsidRPr="008D043F">
              <w:rPr>
                <w:rStyle w:val="Hyperlink"/>
                <w:sz w:val="19"/>
                <w:szCs w:val="19"/>
                <w:lang w:val="hr-HR"/>
              </w:rPr>
              <w:t>4.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3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5</w:t>
            </w:r>
            <w:r w:rsidR="00DE73E0" w:rsidRPr="008D043F">
              <w:rPr>
                <w:webHidden/>
                <w:sz w:val="19"/>
                <w:szCs w:val="19"/>
                <w:lang w:val="hr-HR"/>
              </w:rPr>
              <w:fldChar w:fldCharType="end"/>
            </w:r>
          </w:hyperlink>
        </w:p>
        <w:p w14:paraId="5ECF3C8D" w14:textId="71576082" w:rsidR="00DE73E0" w:rsidRPr="008D043F" w:rsidRDefault="00B471F8" w:rsidP="0068355A">
          <w:pPr>
            <w:pStyle w:val="TOC2"/>
            <w:spacing w:line="276" w:lineRule="auto"/>
            <w:rPr>
              <w:rFonts w:eastAsiaTheme="minorEastAsia"/>
              <w:sz w:val="18"/>
              <w:szCs w:val="18"/>
              <w:lang w:val="hr-HR" w:eastAsia="en-US"/>
            </w:rPr>
          </w:pPr>
          <w:hyperlink w:anchor="_Toc104460894" w:history="1">
            <w:r w:rsidR="00DE73E0" w:rsidRPr="008D043F">
              <w:rPr>
                <w:rStyle w:val="Hyperlink"/>
                <w:sz w:val="19"/>
                <w:szCs w:val="19"/>
                <w:lang w:val="hr-HR"/>
              </w:rPr>
              <w:t>4.2. Strateški cilj 1.</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4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34</w:t>
            </w:r>
            <w:r w:rsidR="00DE73E0" w:rsidRPr="008D043F">
              <w:rPr>
                <w:webHidden/>
                <w:sz w:val="19"/>
                <w:szCs w:val="19"/>
                <w:lang w:val="hr-HR"/>
              </w:rPr>
              <w:fldChar w:fldCharType="end"/>
            </w:r>
          </w:hyperlink>
        </w:p>
        <w:p w14:paraId="4F52DDD7" w14:textId="6431048A" w:rsidR="00DE73E0" w:rsidRPr="008D043F" w:rsidRDefault="00B471F8" w:rsidP="0068355A">
          <w:pPr>
            <w:pStyle w:val="TOC3"/>
            <w:spacing w:line="276" w:lineRule="auto"/>
            <w:rPr>
              <w:rFonts w:eastAsiaTheme="minorEastAsia"/>
              <w:sz w:val="18"/>
              <w:szCs w:val="18"/>
              <w:lang w:val="hr-HR"/>
            </w:rPr>
          </w:pPr>
          <w:hyperlink w:anchor="_Toc104460895" w:history="1">
            <w:r w:rsidR="00DE73E0" w:rsidRPr="008D043F">
              <w:rPr>
                <w:rStyle w:val="Hyperlink"/>
                <w:sz w:val="18"/>
                <w:szCs w:val="18"/>
                <w:lang w:val="hr-HR"/>
              </w:rPr>
              <w:t>Prioriteti za strateški cilj 1</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895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34</w:t>
            </w:r>
            <w:r w:rsidR="00DE73E0" w:rsidRPr="008D043F">
              <w:rPr>
                <w:webHidden/>
                <w:sz w:val="18"/>
                <w:szCs w:val="18"/>
                <w:lang w:val="hr-HR"/>
              </w:rPr>
              <w:fldChar w:fldCharType="end"/>
            </w:r>
          </w:hyperlink>
        </w:p>
        <w:p w14:paraId="39155B2C" w14:textId="4852E030" w:rsidR="00DE73E0" w:rsidRPr="008D043F" w:rsidRDefault="00B471F8" w:rsidP="0068355A">
          <w:pPr>
            <w:pStyle w:val="TOC3"/>
            <w:spacing w:line="276" w:lineRule="auto"/>
            <w:rPr>
              <w:rFonts w:eastAsiaTheme="minorEastAsia"/>
              <w:sz w:val="18"/>
              <w:szCs w:val="18"/>
              <w:lang w:val="hr-HR"/>
            </w:rPr>
          </w:pPr>
          <w:hyperlink w:anchor="_Toc104460896" w:history="1">
            <w:r w:rsidR="00DE73E0" w:rsidRPr="008D043F">
              <w:rPr>
                <w:rStyle w:val="Hyperlink"/>
                <w:sz w:val="18"/>
                <w:szCs w:val="18"/>
                <w:lang w:val="hr-HR"/>
              </w:rPr>
              <w:t>4.2.1. Opis mjer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896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40</w:t>
            </w:r>
            <w:r w:rsidR="00DE73E0" w:rsidRPr="008D043F">
              <w:rPr>
                <w:webHidden/>
                <w:sz w:val="18"/>
                <w:szCs w:val="18"/>
                <w:lang w:val="hr-HR"/>
              </w:rPr>
              <w:fldChar w:fldCharType="end"/>
            </w:r>
          </w:hyperlink>
        </w:p>
        <w:p w14:paraId="03576734" w14:textId="02F7BA08" w:rsidR="00DE73E0" w:rsidRPr="008D043F" w:rsidRDefault="00B471F8" w:rsidP="0068355A">
          <w:pPr>
            <w:pStyle w:val="TOC2"/>
            <w:spacing w:line="276" w:lineRule="auto"/>
            <w:rPr>
              <w:rFonts w:eastAsiaTheme="minorEastAsia"/>
              <w:sz w:val="19"/>
              <w:szCs w:val="19"/>
              <w:lang w:val="hr-HR" w:eastAsia="en-US"/>
            </w:rPr>
          </w:pPr>
          <w:hyperlink w:anchor="_Toc104460897" w:history="1">
            <w:r w:rsidR="00DE73E0" w:rsidRPr="008D043F">
              <w:rPr>
                <w:rStyle w:val="Hyperlink"/>
                <w:sz w:val="19"/>
                <w:szCs w:val="19"/>
                <w:lang w:val="hr-HR"/>
              </w:rPr>
              <w:t>4.3. Indikativni finansijski 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7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43</w:t>
            </w:r>
            <w:r w:rsidR="00DE73E0" w:rsidRPr="008D043F">
              <w:rPr>
                <w:webHidden/>
                <w:sz w:val="19"/>
                <w:szCs w:val="19"/>
                <w:lang w:val="hr-HR"/>
              </w:rPr>
              <w:fldChar w:fldCharType="end"/>
            </w:r>
          </w:hyperlink>
        </w:p>
        <w:p w14:paraId="4B1EDC8E" w14:textId="7BDD5344" w:rsidR="00DE73E0" w:rsidRPr="008D043F" w:rsidRDefault="00B471F8" w:rsidP="0068355A">
          <w:pPr>
            <w:pStyle w:val="TOC1"/>
            <w:rPr>
              <w:rFonts w:eastAsiaTheme="minorEastAsia"/>
              <w:lang w:eastAsia="en-US"/>
            </w:rPr>
          </w:pPr>
          <w:hyperlink w:anchor="_Toc104460898" w:history="1">
            <w:r w:rsidR="00DE73E0" w:rsidRPr="008D043F">
              <w:rPr>
                <w:rStyle w:val="Hyperlink"/>
                <w:sz w:val="18"/>
                <w:szCs w:val="18"/>
              </w:rPr>
              <w:t>5</w:t>
            </w:r>
            <w:r w:rsidR="00DE73E0" w:rsidRPr="008D043F">
              <w:rPr>
                <w:rStyle w:val="Hyperlink"/>
              </w:rPr>
              <w:t>. UPRAVLJANJE OTPADOM</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98 \h </w:instrText>
            </w:r>
            <w:r w:rsidR="00DE73E0" w:rsidRPr="008D043F">
              <w:rPr>
                <w:b w:val="0"/>
                <w:bCs w:val="0"/>
                <w:webHidden/>
              </w:rPr>
            </w:r>
            <w:r w:rsidR="00DE73E0" w:rsidRPr="008D043F">
              <w:rPr>
                <w:b w:val="0"/>
                <w:bCs w:val="0"/>
                <w:webHidden/>
              </w:rPr>
              <w:fldChar w:fldCharType="separate"/>
            </w:r>
            <w:r w:rsidR="009B278D">
              <w:rPr>
                <w:b w:val="0"/>
                <w:bCs w:val="0"/>
                <w:webHidden/>
              </w:rPr>
              <w:t>44</w:t>
            </w:r>
            <w:r w:rsidR="00DE73E0" w:rsidRPr="008D043F">
              <w:rPr>
                <w:b w:val="0"/>
                <w:bCs w:val="0"/>
                <w:webHidden/>
              </w:rPr>
              <w:fldChar w:fldCharType="end"/>
            </w:r>
          </w:hyperlink>
        </w:p>
        <w:p w14:paraId="7A0002EF" w14:textId="78D1A520" w:rsidR="00DE73E0" w:rsidRPr="008D043F" w:rsidRDefault="00B471F8" w:rsidP="0068355A">
          <w:pPr>
            <w:pStyle w:val="TOC2"/>
            <w:spacing w:line="276" w:lineRule="auto"/>
            <w:rPr>
              <w:rFonts w:eastAsiaTheme="minorEastAsia"/>
              <w:sz w:val="19"/>
              <w:szCs w:val="19"/>
              <w:lang w:val="hr-HR" w:eastAsia="en-US"/>
            </w:rPr>
          </w:pPr>
          <w:hyperlink w:anchor="_Toc104460899" w:history="1">
            <w:r w:rsidR="00DE73E0" w:rsidRPr="008D043F">
              <w:rPr>
                <w:rStyle w:val="Hyperlink"/>
                <w:sz w:val="19"/>
                <w:szCs w:val="19"/>
                <w:lang w:val="hr-HR"/>
              </w:rPr>
              <w:t>5.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9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44</w:t>
            </w:r>
            <w:r w:rsidR="00DE73E0" w:rsidRPr="008D043F">
              <w:rPr>
                <w:webHidden/>
                <w:sz w:val="19"/>
                <w:szCs w:val="19"/>
                <w:lang w:val="hr-HR"/>
              </w:rPr>
              <w:fldChar w:fldCharType="end"/>
            </w:r>
          </w:hyperlink>
        </w:p>
        <w:p w14:paraId="6D7D725F" w14:textId="54DA4F9F" w:rsidR="00DE73E0" w:rsidRPr="008D043F" w:rsidRDefault="00B471F8" w:rsidP="0068355A">
          <w:pPr>
            <w:pStyle w:val="TOC2"/>
            <w:spacing w:line="276" w:lineRule="auto"/>
            <w:rPr>
              <w:rFonts w:eastAsiaTheme="minorEastAsia"/>
              <w:sz w:val="19"/>
              <w:szCs w:val="19"/>
              <w:lang w:val="hr-HR" w:eastAsia="en-US"/>
            </w:rPr>
          </w:pPr>
          <w:hyperlink w:anchor="_Toc104460900" w:history="1">
            <w:r w:rsidR="00DE73E0" w:rsidRPr="008D043F">
              <w:rPr>
                <w:rStyle w:val="Hyperlink"/>
                <w:sz w:val="19"/>
                <w:szCs w:val="19"/>
                <w:lang w:val="hr-HR"/>
              </w:rPr>
              <w:t>5.2. Strateški cilj 2.</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0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50</w:t>
            </w:r>
            <w:r w:rsidR="00DE73E0" w:rsidRPr="008D043F">
              <w:rPr>
                <w:webHidden/>
                <w:sz w:val="19"/>
                <w:szCs w:val="19"/>
                <w:lang w:val="hr-HR"/>
              </w:rPr>
              <w:fldChar w:fldCharType="end"/>
            </w:r>
          </w:hyperlink>
        </w:p>
        <w:p w14:paraId="0099A7EB" w14:textId="276F53A5" w:rsidR="00DE73E0" w:rsidRPr="008D043F" w:rsidRDefault="00B471F8" w:rsidP="0068355A">
          <w:pPr>
            <w:pStyle w:val="TOC3"/>
            <w:spacing w:line="276" w:lineRule="auto"/>
            <w:rPr>
              <w:rFonts w:eastAsiaTheme="minorEastAsia"/>
              <w:sz w:val="18"/>
              <w:szCs w:val="18"/>
              <w:lang w:val="hr-HR"/>
            </w:rPr>
          </w:pPr>
          <w:hyperlink w:anchor="_Toc104460901" w:history="1">
            <w:r w:rsidR="00DE73E0" w:rsidRPr="008D043F">
              <w:rPr>
                <w:rStyle w:val="Hyperlink"/>
                <w:sz w:val="18"/>
                <w:szCs w:val="18"/>
                <w:lang w:val="hr-HR"/>
              </w:rPr>
              <w:t>5.2.1. Prioriteti za strateški cilj 2.</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01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50</w:t>
            </w:r>
            <w:r w:rsidR="00DE73E0" w:rsidRPr="008D043F">
              <w:rPr>
                <w:webHidden/>
                <w:sz w:val="18"/>
                <w:szCs w:val="18"/>
                <w:lang w:val="hr-HR"/>
              </w:rPr>
              <w:fldChar w:fldCharType="end"/>
            </w:r>
          </w:hyperlink>
        </w:p>
        <w:p w14:paraId="21CB8A29" w14:textId="19E5FACC" w:rsidR="00DE73E0" w:rsidRPr="008D043F" w:rsidRDefault="00B471F8" w:rsidP="0068355A">
          <w:pPr>
            <w:pStyle w:val="TOC3"/>
            <w:spacing w:line="276" w:lineRule="auto"/>
            <w:rPr>
              <w:rFonts w:eastAsiaTheme="minorEastAsia"/>
              <w:sz w:val="18"/>
              <w:szCs w:val="18"/>
              <w:lang w:val="hr-HR"/>
            </w:rPr>
          </w:pPr>
          <w:hyperlink w:anchor="_Toc104460902" w:history="1">
            <w:r w:rsidR="00DE73E0" w:rsidRPr="008D043F">
              <w:rPr>
                <w:rStyle w:val="Hyperlink"/>
                <w:sz w:val="18"/>
                <w:szCs w:val="18"/>
                <w:lang w:val="hr-HR"/>
              </w:rPr>
              <w:t>5.2.2. Opis mjer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02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52</w:t>
            </w:r>
            <w:r w:rsidR="00DE73E0" w:rsidRPr="008D043F">
              <w:rPr>
                <w:webHidden/>
                <w:sz w:val="18"/>
                <w:szCs w:val="18"/>
                <w:lang w:val="hr-HR"/>
              </w:rPr>
              <w:fldChar w:fldCharType="end"/>
            </w:r>
          </w:hyperlink>
        </w:p>
        <w:p w14:paraId="18800BAF" w14:textId="0A84AF72" w:rsidR="00DE73E0" w:rsidRPr="008D043F" w:rsidRDefault="00B471F8" w:rsidP="0068355A">
          <w:pPr>
            <w:pStyle w:val="TOC2"/>
            <w:spacing w:line="276" w:lineRule="auto"/>
            <w:rPr>
              <w:rFonts w:eastAsiaTheme="minorEastAsia"/>
              <w:sz w:val="19"/>
              <w:szCs w:val="19"/>
              <w:lang w:val="hr-HR" w:eastAsia="en-US"/>
            </w:rPr>
          </w:pPr>
          <w:hyperlink w:anchor="_Toc104460903" w:history="1">
            <w:r w:rsidR="00DE73E0" w:rsidRPr="008D043F">
              <w:rPr>
                <w:rStyle w:val="Hyperlink"/>
                <w:sz w:val="19"/>
                <w:szCs w:val="19"/>
                <w:lang w:val="hr-HR"/>
              </w:rPr>
              <w:t>5.3. Indikativni finansijski 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3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56</w:t>
            </w:r>
            <w:r w:rsidR="00DE73E0" w:rsidRPr="008D043F">
              <w:rPr>
                <w:webHidden/>
                <w:sz w:val="19"/>
                <w:szCs w:val="19"/>
                <w:lang w:val="hr-HR"/>
              </w:rPr>
              <w:fldChar w:fldCharType="end"/>
            </w:r>
          </w:hyperlink>
        </w:p>
        <w:p w14:paraId="034CEDD1" w14:textId="2847D48E" w:rsidR="00DE73E0" w:rsidRPr="008D043F" w:rsidRDefault="00B471F8" w:rsidP="0068355A">
          <w:pPr>
            <w:pStyle w:val="TOC1"/>
            <w:rPr>
              <w:rFonts w:eastAsiaTheme="minorEastAsia"/>
              <w:lang w:eastAsia="en-US"/>
            </w:rPr>
          </w:pPr>
          <w:hyperlink w:anchor="_Toc104460904" w:history="1">
            <w:r w:rsidR="00DE73E0" w:rsidRPr="008D043F">
              <w:rPr>
                <w:rStyle w:val="Hyperlink"/>
              </w:rPr>
              <w:t>6. BIODIVERZITET I ZAŠTITA PRIRODE</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04 \h </w:instrText>
            </w:r>
            <w:r w:rsidR="00DE73E0" w:rsidRPr="008D043F">
              <w:rPr>
                <w:b w:val="0"/>
                <w:bCs w:val="0"/>
                <w:webHidden/>
              </w:rPr>
            </w:r>
            <w:r w:rsidR="00DE73E0" w:rsidRPr="008D043F">
              <w:rPr>
                <w:b w:val="0"/>
                <w:bCs w:val="0"/>
                <w:webHidden/>
              </w:rPr>
              <w:fldChar w:fldCharType="separate"/>
            </w:r>
            <w:r w:rsidR="009B278D">
              <w:rPr>
                <w:b w:val="0"/>
                <w:bCs w:val="0"/>
                <w:webHidden/>
              </w:rPr>
              <w:t>57</w:t>
            </w:r>
            <w:r w:rsidR="00DE73E0" w:rsidRPr="008D043F">
              <w:rPr>
                <w:b w:val="0"/>
                <w:bCs w:val="0"/>
                <w:webHidden/>
              </w:rPr>
              <w:fldChar w:fldCharType="end"/>
            </w:r>
          </w:hyperlink>
        </w:p>
        <w:p w14:paraId="394C0D5B" w14:textId="587E38DC" w:rsidR="00DE73E0" w:rsidRPr="008D043F" w:rsidRDefault="00B471F8" w:rsidP="0068355A">
          <w:pPr>
            <w:pStyle w:val="TOC2"/>
            <w:spacing w:line="276" w:lineRule="auto"/>
            <w:rPr>
              <w:rFonts w:eastAsiaTheme="minorEastAsia"/>
              <w:sz w:val="19"/>
              <w:szCs w:val="19"/>
              <w:lang w:val="hr-HR" w:eastAsia="en-US"/>
            </w:rPr>
          </w:pPr>
          <w:hyperlink w:anchor="_Toc104460905" w:history="1">
            <w:r w:rsidR="00DE73E0" w:rsidRPr="008D043F">
              <w:rPr>
                <w:rStyle w:val="Hyperlink"/>
                <w:sz w:val="19"/>
                <w:szCs w:val="19"/>
                <w:lang w:val="hr-HR"/>
              </w:rPr>
              <w:t>6.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5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57</w:t>
            </w:r>
            <w:r w:rsidR="00DE73E0" w:rsidRPr="008D043F">
              <w:rPr>
                <w:webHidden/>
                <w:sz w:val="19"/>
                <w:szCs w:val="19"/>
                <w:lang w:val="hr-HR"/>
              </w:rPr>
              <w:fldChar w:fldCharType="end"/>
            </w:r>
          </w:hyperlink>
        </w:p>
        <w:p w14:paraId="35A93484" w14:textId="3A9D2BA2" w:rsidR="00DE73E0" w:rsidRPr="008D043F" w:rsidRDefault="00B471F8" w:rsidP="0068355A">
          <w:pPr>
            <w:pStyle w:val="TOC2"/>
            <w:spacing w:line="276" w:lineRule="auto"/>
            <w:rPr>
              <w:rFonts w:eastAsiaTheme="minorEastAsia"/>
              <w:sz w:val="19"/>
              <w:szCs w:val="19"/>
              <w:lang w:val="hr-HR" w:eastAsia="en-US"/>
            </w:rPr>
          </w:pPr>
          <w:hyperlink w:anchor="_Toc104460906" w:history="1">
            <w:r w:rsidR="00DE73E0" w:rsidRPr="008D043F">
              <w:rPr>
                <w:rStyle w:val="Hyperlink"/>
                <w:sz w:val="19"/>
                <w:szCs w:val="19"/>
                <w:lang w:val="hr-HR"/>
              </w:rPr>
              <w:t>6.2. Strateški cilj 3.</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6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65</w:t>
            </w:r>
            <w:r w:rsidR="00DE73E0" w:rsidRPr="008D043F">
              <w:rPr>
                <w:webHidden/>
                <w:sz w:val="19"/>
                <w:szCs w:val="19"/>
                <w:lang w:val="hr-HR"/>
              </w:rPr>
              <w:fldChar w:fldCharType="end"/>
            </w:r>
          </w:hyperlink>
        </w:p>
        <w:p w14:paraId="37507396" w14:textId="1C30CA7F" w:rsidR="00DE73E0" w:rsidRPr="008D043F" w:rsidRDefault="00B471F8" w:rsidP="0068355A">
          <w:pPr>
            <w:pStyle w:val="TOC3"/>
            <w:spacing w:line="276" w:lineRule="auto"/>
            <w:rPr>
              <w:rFonts w:eastAsiaTheme="minorEastAsia"/>
              <w:sz w:val="18"/>
              <w:szCs w:val="18"/>
              <w:lang w:val="hr-HR"/>
            </w:rPr>
          </w:pPr>
          <w:hyperlink w:anchor="_Toc104460907" w:history="1">
            <w:r w:rsidR="00DE73E0" w:rsidRPr="008D043F">
              <w:rPr>
                <w:rStyle w:val="Hyperlink"/>
                <w:sz w:val="18"/>
                <w:szCs w:val="18"/>
                <w:lang w:val="hr-HR"/>
              </w:rPr>
              <w:t>6.2.1. Prioriteti za strateški cilj 3.</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07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65</w:t>
            </w:r>
            <w:r w:rsidR="00DE73E0" w:rsidRPr="008D043F">
              <w:rPr>
                <w:webHidden/>
                <w:sz w:val="18"/>
                <w:szCs w:val="18"/>
                <w:lang w:val="hr-HR"/>
              </w:rPr>
              <w:fldChar w:fldCharType="end"/>
            </w:r>
          </w:hyperlink>
        </w:p>
        <w:p w14:paraId="246F0DD9" w14:textId="082BA9BB" w:rsidR="00DE73E0" w:rsidRPr="008D043F" w:rsidRDefault="00B471F8" w:rsidP="0068355A">
          <w:pPr>
            <w:pStyle w:val="TOC3"/>
            <w:spacing w:line="276" w:lineRule="auto"/>
            <w:rPr>
              <w:rFonts w:eastAsiaTheme="minorEastAsia"/>
              <w:sz w:val="18"/>
              <w:szCs w:val="18"/>
              <w:lang w:val="hr-HR"/>
            </w:rPr>
          </w:pPr>
          <w:hyperlink w:anchor="_Toc104460908" w:history="1">
            <w:r w:rsidR="00DE73E0" w:rsidRPr="008D043F">
              <w:rPr>
                <w:rStyle w:val="Hyperlink"/>
                <w:sz w:val="18"/>
                <w:szCs w:val="18"/>
                <w:lang w:val="hr-HR"/>
              </w:rPr>
              <w:t>6.2.2. Opis mjer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08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67</w:t>
            </w:r>
            <w:r w:rsidR="00DE73E0" w:rsidRPr="008D043F">
              <w:rPr>
                <w:webHidden/>
                <w:sz w:val="18"/>
                <w:szCs w:val="18"/>
                <w:lang w:val="hr-HR"/>
              </w:rPr>
              <w:fldChar w:fldCharType="end"/>
            </w:r>
          </w:hyperlink>
        </w:p>
        <w:p w14:paraId="5372F4D4" w14:textId="3F650B18" w:rsidR="00DE73E0" w:rsidRPr="008D043F" w:rsidRDefault="00B471F8" w:rsidP="0068355A">
          <w:pPr>
            <w:pStyle w:val="TOC2"/>
            <w:spacing w:line="276" w:lineRule="auto"/>
            <w:rPr>
              <w:rFonts w:eastAsiaTheme="minorEastAsia"/>
              <w:sz w:val="19"/>
              <w:szCs w:val="19"/>
              <w:lang w:val="hr-HR" w:eastAsia="en-US"/>
            </w:rPr>
          </w:pPr>
          <w:hyperlink w:anchor="_Toc104460909" w:history="1">
            <w:r w:rsidR="00DE73E0" w:rsidRPr="008D043F">
              <w:rPr>
                <w:rStyle w:val="Hyperlink"/>
                <w:sz w:val="19"/>
                <w:szCs w:val="19"/>
                <w:lang w:val="hr-HR"/>
              </w:rPr>
              <w:t>6.3. Indikativni finansijski 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9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73</w:t>
            </w:r>
            <w:r w:rsidR="00DE73E0" w:rsidRPr="008D043F">
              <w:rPr>
                <w:webHidden/>
                <w:sz w:val="19"/>
                <w:szCs w:val="19"/>
                <w:lang w:val="hr-HR"/>
              </w:rPr>
              <w:fldChar w:fldCharType="end"/>
            </w:r>
          </w:hyperlink>
        </w:p>
        <w:p w14:paraId="7C274F4A" w14:textId="77597726" w:rsidR="00DE73E0" w:rsidRPr="008D043F" w:rsidRDefault="00B471F8" w:rsidP="0068355A">
          <w:pPr>
            <w:pStyle w:val="TOC1"/>
            <w:rPr>
              <w:rFonts w:eastAsiaTheme="minorEastAsia"/>
              <w:lang w:eastAsia="en-US"/>
            </w:rPr>
          </w:pPr>
          <w:hyperlink w:anchor="_Toc104460910" w:history="1">
            <w:r w:rsidR="00DE73E0" w:rsidRPr="008D043F">
              <w:rPr>
                <w:rStyle w:val="Hyperlink"/>
              </w:rPr>
              <w:t>7. KVALITET ZRAKA, KLIMATSKE PROMJENE I ENERGIJ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10 \h </w:instrText>
            </w:r>
            <w:r w:rsidR="00DE73E0" w:rsidRPr="008D043F">
              <w:rPr>
                <w:b w:val="0"/>
                <w:bCs w:val="0"/>
                <w:webHidden/>
              </w:rPr>
            </w:r>
            <w:r w:rsidR="00DE73E0" w:rsidRPr="008D043F">
              <w:rPr>
                <w:b w:val="0"/>
                <w:bCs w:val="0"/>
                <w:webHidden/>
              </w:rPr>
              <w:fldChar w:fldCharType="separate"/>
            </w:r>
            <w:r w:rsidR="009B278D">
              <w:rPr>
                <w:b w:val="0"/>
                <w:bCs w:val="0"/>
                <w:webHidden/>
              </w:rPr>
              <w:t>74</w:t>
            </w:r>
            <w:r w:rsidR="00DE73E0" w:rsidRPr="008D043F">
              <w:rPr>
                <w:b w:val="0"/>
                <w:bCs w:val="0"/>
                <w:webHidden/>
              </w:rPr>
              <w:fldChar w:fldCharType="end"/>
            </w:r>
          </w:hyperlink>
        </w:p>
        <w:p w14:paraId="0B19C7C4" w14:textId="43432D21" w:rsidR="00DE73E0" w:rsidRPr="008D043F" w:rsidRDefault="00B471F8" w:rsidP="0068355A">
          <w:pPr>
            <w:pStyle w:val="TOC2"/>
            <w:spacing w:line="276" w:lineRule="auto"/>
            <w:rPr>
              <w:rFonts w:eastAsiaTheme="minorEastAsia"/>
              <w:sz w:val="19"/>
              <w:szCs w:val="19"/>
              <w:lang w:val="hr-HR" w:eastAsia="en-US"/>
            </w:rPr>
          </w:pPr>
          <w:hyperlink w:anchor="_Toc104460911" w:history="1">
            <w:r w:rsidR="00DE73E0" w:rsidRPr="008D043F">
              <w:rPr>
                <w:rStyle w:val="Hyperlink"/>
                <w:sz w:val="19"/>
                <w:szCs w:val="19"/>
                <w:lang w:val="hr-HR"/>
              </w:rPr>
              <w:t>7.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1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74</w:t>
            </w:r>
            <w:r w:rsidR="00DE73E0" w:rsidRPr="008D043F">
              <w:rPr>
                <w:webHidden/>
                <w:sz w:val="19"/>
                <w:szCs w:val="19"/>
                <w:lang w:val="hr-HR"/>
              </w:rPr>
              <w:fldChar w:fldCharType="end"/>
            </w:r>
          </w:hyperlink>
        </w:p>
        <w:p w14:paraId="771163AC" w14:textId="0D4CE6C1" w:rsidR="00DE73E0" w:rsidRPr="008D043F" w:rsidRDefault="00B471F8" w:rsidP="0068355A">
          <w:pPr>
            <w:pStyle w:val="TOC2"/>
            <w:spacing w:line="276" w:lineRule="auto"/>
            <w:rPr>
              <w:rFonts w:eastAsiaTheme="minorEastAsia"/>
              <w:sz w:val="19"/>
              <w:szCs w:val="19"/>
              <w:lang w:val="hr-HR" w:eastAsia="en-US"/>
            </w:rPr>
          </w:pPr>
          <w:hyperlink w:anchor="_Toc104460912" w:history="1">
            <w:r w:rsidR="00DE73E0" w:rsidRPr="008D043F">
              <w:rPr>
                <w:rStyle w:val="Hyperlink"/>
                <w:sz w:val="19"/>
                <w:szCs w:val="19"/>
                <w:lang w:val="hr-HR"/>
              </w:rPr>
              <w:t>7.2. Strateški cilj 4.</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2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85</w:t>
            </w:r>
            <w:r w:rsidR="00DE73E0" w:rsidRPr="008D043F">
              <w:rPr>
                <w:webHidden/>
                <w:sz w:val="19"/>
                <w:szCs w:val="19"/>
                <w:lang w:val="hr-HR"/>
              </w:rPr>
              <w:fldChar w:fldCharType="end"/>
            </w:r>
          </w:hyperlink>
        </w:p>
        <w:p w14:paraId="7129A389" w14:textId="79C2AEBB" w:rsidR="00DE73E0" w:rsidRPr="008D043F" w:rsidRDefault="00B471F8" w:rsidP="0068355A">
          <w:pPr>
            <w:pStyle w:val="TOC3"/>
            <w:spacing w:line="276" w:lineRule="auto"/>
            <w:rPr>
              <w:rFonts w:eastAsiaTheme="minorEastAsia"/>
              <w:sz w:val="18"/>
              <w:szCs w:val="18"/>
              <w:lang w:val="hr-HR"/>
            </w:rPr>
          </w:pPr>
          <w:hyperlink w:anchor="_Toc104460913" w:history="1">
            <w:r w:rsidR="00DE73E0" w:rsidRPr="008D043F">
              <w:rPr>
                <w:rStyle w:val="Hyperlink"/>
                <w:sz w:val="18"/>
                <w:szCs w:val="18"/>
                <w:lang w:val="hr-HR"/>
              </w:rPr>
              <w:t>7.2.1. Prioriteti za strateški cilj 4.</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13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85</w:t>
            </w:r>
            <w:r w:rsidR="00DE73E0" w:rsidRPr="008D043F">
              <w:rPr>
                <w:webHidden/>
                <w:sz w:val="18"/>
                <w:szCs w:val="18"/>
                <w:lang w:val="hr-HR"/>
              </w:rPr>
              <w:fldChar w:fldCharType="end"/>
            </w:r>
          </w:hyperlink>
        </w:p>
        <w:p w14:paraId="6573A7E4" w14:textId="35B521E5" w:rsidR="00DE73E0" w:rsidRPr="008D043F" w:rsidRDefault="00B471F8" w:rsidP="0068355A">
          <w:pPr>
            <w:pStyle w:val="TOC3"/>
            <w:spacing w:line="276" w:lineRule="auto"/>
            <w:rPr>
              <w:rFonts w:eastAsiaTheme="minorEastAsia"/>
              <w:sz w:val="18"/>
              <w:szCs w:val="18"/>
              <w:lang w:val="hr-HR"/>
            </w:rPr>
          </w:pPr>
          <w:hyperlink w:anchor="_Toc104460914" w:history="1">
            <w:r w:rsidR="00DE73E0" w:rsidRPr="008D043F">
              <w:rPr>
                <w:rStyle w:val="Hyperlink"/>
                <w:sz w:val="18"/>
                <w:szCs w:val="18"/>
                <w:lang w:val="hr-HR"/>
              </w:rPr>
              <w:t>7.2.2. Mjer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14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88</w:t>
            </w:r>
            <w:r w:rsidR="00DE73E0" w:rsidRPr="008D043F">
              <w:rPr>
                <w:webHidden/>
                <w:sz w:val="18"/>
                <w:szCs w:val="18"/>
                <w:lang w:val="hr-HR"/>
              </w:rPr>
              <w:fldChar w:fldCharType="end"/>
            </w:r>
          </w:hyperlink>
        </w:p>
        <w:p w14:paraId="20FCD00A" w14:textId="7D5201A8" w:rsidR="00DE73E0" w:rsidRPr="008D043F" w:rsidRDefault="00B471F8" w:rsidP="0068355A">
          <w:pPr>
            <w:pStyle w:val="TOC2"/>
            <w:spacing w:line="276" w:lineRule="auto"/>
            <w:rPr>
              <w:rFonts w:eastAsiaTheme="minorEastAsia"/>
              <w:sz w:val="19"/>
              <w:szCs w:val="19"/>
              <w:lang w:val="hr-HR" w:eastAsia="en-US"/>
            </w:rPr>
          </w:pPr>
          <w:hyperlink w:anchor="_Toc104460915" w:history="1">
            <w:r w:rsidR="00DE73E0" w:rsidRPr="008D043F">
              <w:rPr>
                <w:rStyle w:val="Hyperlink"/>
                <w:sz w:val="19"/>
                <w:szCs w:val="19"/>
                <w:lang w:val="hr-HR"/>
              </w:rPr>
              <w:t>7.3. Indikativni finansijski 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5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94</w:t>
            </w:r>
            <w:r w:rsidR="00DE73E0" w:rsidRPr="008D043F">
              <w:rPr>
                <w:webHidden/>
                <w:sz w:val="19"/>
                <w:szCs w:val="19"/>
                <w:lang w:val="hr-HR"/>
              </w:rPr>
              <w:fldChar w:fldCharType="end"/>
            </w:r>
          </w:hyperlink>
        </w:p>
        <w:p w14:paraId="1DC5CCED" w14:textId="4EDF3E3E" w:rsidR="00DE73E0" w:rsidRPr="008D043F" w:rsidRDefault="00B471F8" w:rsidP="0068355A">
          <w:pPr>
            <w:pStyle w:val="TOC1"/>
            <w:rPr>
              <w:rFonts w:eastAsiaTheme="minorEastAsia"/>
              <w:lang w:eastAsia="en-US"/>
            </w:rPr>
          </w:pPr>
          <w:hyperlink w:anchor="_Toc104460916" w:history="1">
            <w:r w:rsidR="00DE73E0" w:rsidRPr="008D043F">
              <w:rPr>
                <w:rStyle w:val="Hyperlink"/>
              </w:rPr>
              <w:t>8. HEMIJSKA SIGURNOST I BUK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16 \h </w:instrText>
            </w:r>
            <w:r w:rsidR="00DE73E0" w:rsidRPr="008D043F">
              <w:rPr>
                <w:b w:val="0"/>
                <w:bCs w:val="0"/>
                <w:webHidden/>
              </w:rPr>
            </w:r>
            <w:r w:rsidR="00DE73E0" w:rsidRPr="008D043F">
              <w:rPr>
                <w:b w:val="0"/>
                <w:bCs w:val="0"/>
                <w:webHidden/>
              </w:rPr>
              <w:fldChar w:fldCharType="separate"/>
            </w:r>
            <w:r w:rsidR="009B278D">
              <w:rPr>
                <w:b w:val="0"/>
                <w:bCs w:val="0"/>
                <w:webHidden/>
              </w:rPr>
              <w:t>95</w:t>
            </w:r>
            <w:r w:rsidR="00DE73E0" w:rsidRPr="008D043F">
              <w:rPr>
                <w:b w:val="0"/>
                <w:bCs w:val="0"/>
                <w:webHidden/>
              </w:rPr>
              <w:fldChar w:fldCharType="end"/>
            </w:r>
          </w:hyperlink>
        </w:p>
        <w:p w14:paraId="485369E7" w14:textId="3ECFFDD3" w:rsidR="00DE73E0" w:rsidRPr="008D043F" w:rsidRDefault="00B471F8" w:rsidP="0068355A">
          <w:pPr>
            <w:pStyle w:val="TOC2"/>
            <w:spacing w:line="276" w:lineRule="auto"/>
            <w:rPr>
              <w:rFonts w:eastAsiaTheme="minorEastAsia"/>
              <w:sz w:val="19"/>
              <w:szCs w:val="19"/>
              <w:lang w:val="hr-HR" w:eastAsia="en-US"/>
            </w:rPr>
          </w:pPr>
          <w:hyperlink w:anchor="_Toc104460917" w:history="1">
            <w:r w:rsidR="00DE73E0" w:rsidRPr="008D043F">
              <w:rPr>
                <w:rStyle w:val="Hyperlink"/>
                <w:sz w:val="19"/>
                <w:szCs w:val="19"/>
                <w:lang w:val="hr-HR"/>
              </w:rPr>
              <w:t>8.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7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95</w:t>
            </w:r>
            <w:r w:rsidR="00DE73E0" w:rsidRPr="008D043F">
              <w:rPr>
                <w:webHidden/>
                <w:sz w:val="19"/>
                <w:szCs w:val="19"/>
                <w:lang w:val="hr-HR"/>
              </w:rPr>
              <w:fldChar w:fldCharType="end"/>
            </w:r>
          </w:hyperlink>
        </w:p>
        <w:p w14:paraId="43129989" w14:textId="349E626C" w:rsidR="00DE73E0" w:rsidRPr="008D043F" w:rsidRDefault="00B471F8" w:rsidP="0068355A">
          <w:pPr>
            <w:pStyle w:val="TOC2"/>
            <w:spacing w:line="276" w:lineRule="auto"/>
            <w:rPr>
              <w:rFonts w:eastAsiaTheme="minorEastAsia"/>
              <w:sz w:val="19"/>
              <w:szCs w:val="19"/>
              <w:lang w:val="hr-HR" w:eastAsia="en-US"/>
            </w:rPr>
          </w:pPr>
          <w:hyperlink w:anchor="_Toc104460918" w:history="1">
            <w:r w:rsidR="00DE73E0" w:rsidRPr="008D043F">
              <w:rPr>
                <w:rStyle w:val="Hyperlink"/>
                <w:sz w:val="19"/>
                <w:szCs w:val="19"/>
                <w:lang w:val="hr-HR"/>
              </w:rPr>
              <w:t>8.2. Strateški cilj 5.</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8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04</w:t>
            </w:r>
            <w:r w:rsidR="00DE73E0" w:rsidRPr="008D043F">
              <w:rPr>
                <w:webHidden/>
                <w:sz w:val="19"/>
                <w:szCs w:val="19"/>
                <w:lang w:val="hr-HR"/>
              </w:rPr>
              <w:fldChar w:fldCharType="end"/>
            </w:r>
          </w:hyperlink>
        </w:p>
        <w:p w14:paraId="3B98F5B6" w14:textId="203106E1" w:rsidR="00DE73E0" w:rsidRPr="008D043F" w:rsidRDefault="00B471F8" w:rsidP="0068355A">
          <w:pPr>
            <w:pStyle w:val="TOC3"/>
            <w:spacing w:line="276" w:lineRule="auto"/>
            <w:rPr>
              <w:rFonts w:eastAsiaTheme="minorEastAsia"/>
              <w:sz w:val="18"/>
              <w:szCs w:val="18"/>
              <w:lang w:val="hr-HR"/>
            </w:rPr>
          </w:pPr>
          <w:hyperlink w:anchor="_Toc104460919" w:history="1">
            <w:r w:rsidR="00DE73E0" w:rsidRPr="008D043F">
              <w:rPr>
                <w:rStyle w:val="Hyperlink"/>
                <w:sz w:val="18"/>
                <w:szCs w:val="18"/>
                <w:lang w:val="hr-HR"/>
              </w:rPr>
              <w:t>8.2.1. Prioriteti za strateški cilj 5.</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19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104</w:t>
            </w:r>
            <w:r w:rsidR="00DE73E0" w:rsidRPr="008D043F">
              <w:rPr>
                <w:webHidden/>
                <w:sz w:val="18"/>
                <w:szCs w:val="18"/>
                <w:lang w:val="hr-HR"/>
              </w:rPr>
              <w:fldChar w:fldCharType="end"/>
            </w:r>
          </w:hyperlink>
        </w:p>
        <w:p w14:paraId="761711E5" w14:textId="53016AA8" w:rsidR="00DE73E0" w:rsidRPr="008D043F" w:rsidRDefault="00B471F8" w:rsidP="0068355A">
          <w:pPr>
            <w:pStyle w:val="TOC3"/>
            <w:spacing w:line="276" w:lineRule="auto"/>
            <w:rPr>
              <w:rFonts w:eastAsiaTheme="minorEastAsia"/>
              <w:sz w:val="18"/>
              <w:szCs w:val="18"/>
              <w:lang w:val="hr-HR"/>
            </w:rPr>
          </w:pPr>
          <w:hyperlink w:anchor="_Toc104460920" w:history="1">
            <w:r w:rsidR="00DE73E0" w:rsidRPr="008D043F">
              <w:rPr>
                <w:rStyle w:val="Hyperlink"/>
                <w:sz w:val="18"/>
                <w:szCs w:val="18"/>
                <w:lang w:val="hr-HR"/>
              </w:rPr>
              <w:t>8.2.2. Mjer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20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109</w:t>
            </w:r>
            <w:r w:rsidR="00DE73E0" w:rsidRPr="008D043F">
              <w:rPr>
                <w:webHidden/>
                <w:sz w:val="18"/>
                <w:szCs w:val="18"/>
                <w:lang w:val="hr-HR"/>
              </w:rPr>
              <w:fldChar w:fldCharType="end"/>
            </w:r>
          </w:hyperlink>
        </w:p>
        <w:p w14:paraId="6E1662AB" w14:textId="6C882A6E" w:rsidR="00DE73E0" w:rsidRPr="008D043F" w:rsidRDefault="00B471F8" w:rsidP="0068355A">
          <w:pPr>
            <w:pStyle w:val="TOC2"/>
            <w:spacing w:line="276" w:lineRule="auto"/>
            <w:rPr>
              <w:rFonts w:eastAsiaTheme="minorEastAsia"/>
              <w:sz w:val="19"/>
              <w:szCs w:val="19"/>
              <w:lang w:val="hr-HR" w:eastAsia="en-US"/>
            </w:rPr>
          </w:pPr>
          <w:hyperlink w:anchor="_Toc104460921" w:history="1">
            <w:r w:rsidR="00DE73E0" w:rsidRPr="008D043F">
              <w:rPr>
                <w:rStyle w:val="Hyperlink"/>
                <w:sz w:val="19"/>
                <w:szCs w:val="19"/>
                <w:lang w:val="hr-HR"/>
              </w:rPr>
              <w:t>8.3. Indikativni finansijski 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1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16</w:t>
            </w:r>
            <w:r w:rsidR="00DE73E0" w:rsidRPr="008D043F">
              <w:rPr>
                <w:webHidden/>
                <w:sz w:val="19"/>
                <w:szCs w:val="19"/>
                <w:lang w:val="hr-HR"/>
              </w:rPr>
              <w:fldChar w:fldCharType="end"/>
            </w:r>
          </w:hyperlink>
        </w:p>
        <w:p w14:paraId="6BD42A49" w14:textId="646A9910" w:rsidR="00DE73E0" w:rsidRPr="008D043F" w:rsidRDefault="00B471F8" w:rsidP="0068355A">
          <w:pPr>
            <w:pStyle w:val="TOC1"/>
            <w:rPr>
              <w:rFonts w:eastAsiaTheme="minorEastAsia"/>
              <w:lang w:eastAsia="en-US"/>
            </w:rPr>
          </w:pPr>
          <w:hyperlink w:anchor="_Toc104460922" w:history="1">
            <w:r w:rsidR="00DE73E0" w:rsidRPr="008D043F">
              <w:rPr>
                <w:rStyle w:val="Hyperlink"/>
                <w:sz w:val="18"/>
                <w:szCs w:val="18"/>
              </w:rPr>
              <w:t>9</w:t>
            </w:r>
            <w:r w:rsidR="00DE73E0" w:rsidRPr="008D043F">
              <w:rPr>
                <w:rStyle w:val="Hyperlink"/>
              </w:rPr>
              <w:t>. ODRŽIVO UPRAVLJANJE RESURSIM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22 \h </w:instrText>
            </w:r>
            <w:r w:rsidR="00DE73E0" w:rsidRPr="008D043F">
              <w:rPr>
                <w:b w:val="0"/>
                <w:bCs w:val="0"/>
                <w:webHidden/>
              </w:rPr>
            </w:r>
            <w:r w:rsidR="00DE73E0" w:rsidRPr="008D043F">
              <w:rPr>
                <w:b w:val="0"/>
                <w:bCs w:val="0"/>
                <w:webHidden/>
              </w:rPr>
              <w:fldChar w:fldCharType="separate"/>
            </w:r>
            <w:r w:rsidR="009B278D">
              <w:rPr>
                <w:b w:val="0"/>
                <w:bCs w:val="0"/>
                <w:webHidden/>
              </w:rPr>
              <w:t>117</w:t>
            </w:r>
            <w:r w:rsidR="00DE73E0" w:rsidRPr="008D043F">
              <w:rPr>
                <w:b w:val="0"/>
                <w:bCs w:val="0"/>
                <w:webHidden/>
              </w:rPr>
              <w:fldChar w:fldCharType="end"/>
            </w:r>
          </w:hyperlink>
        </w:p>
        <w:p w14:paraId="45672F93" w14:textId="651B378E" w:rsidR="00DE73E0" w:rsidRPr="008D043F" w:rsidRDefault="00B471F8" w:rsidP="0068355A">
          <w:pPr>
            <w:pStyle w:val="TOC2"/>
            <w:spacing w:line="276" w:lineRule="auto"/>
            <w:rPr>
              <w:rFonts w:eastAsiaTheme="minorEastAsia"/>
              <w:sz w:val="19"/>
              <w:szCs w:val="19"/>
              <w:lang w:val="hr-HR" w:eastAsia="en-US"/>
            </w:rPr>
          </w:pPr>
          <w:hyperlink w:anchor="_Toc104460923" w:history="1">
            <w:r w:rsidR="00DE73E0" w:rsidRPr="008D043F">
              <w:rPr>
                <w:rStyle w:val="Hyperlink"/>
                <w:sz w:val="19"/>
                <w:szCs w:val="19"/>
                <w:lang w:val="hr-HR"/>
              </w:rPr>
              <w:t>9.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3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17</w:t>
            </w:r>
            <w:r w:rsidR="00DE73E0" w:rsidRPr="008D043F">
              <w:rPr>
                <w:webHidden/>
                <w:sz w:val="19"/>
                <w:szCs w:val="19"/>
                <w:lang w:val="hr-HR"/>
              </w:rPr>
              <w:fldChar w:fldCharType="end"/>
            </w:r>
          </w:hyperlink>
        </w:p>
        <w:p w14:paraId="2298FA63" w14:textId="0A76725E" w:rsidR="00DE73E0" w:rsidRPr="008D043F" w:rsidRDefault="00B471F8" w:rsidP="0068355A">
          <w:pPr>
            <w:pStyle w:val="TOC2"/>
            <w:spacing w:line="276" w:lineRule="auto"/>
            <w:rPr>
              <w:rFonts w:eastAsiaTheme="minorEastAsia"/>
              <w:sz w:val="19"/>
              <w:szCs w:val="19"/>
              <w:lang w:val="hr-HR" w:eastAsia="en-US"/>
            </w:rPr>
          </w:pPr>
          <w:hyperlink w:anchor="_Toc104460924" w:history="1">
            <w:r w:rsidR="00DE73E0" w:rsidRPr="008D043F">
              <w:rPr>
                <w:rStyle w:val="Hyperlink"/>
                <w:sz w:val="19"/>
                <w:szCs w:val="19"/>
                <w:lang w:val="hr-HR"/>
              </w:rPr>
              <w:t>9.2. Strateški cilj 6.</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4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28</w:t>
            </w:r>
            <w:r w:rsidR="00DE73E0" w:rsidRPr="008D043F">
              <w:rPr>
                <w:webHidden/>
                <w:sz w:val="19"/>
                <w:szCs w:val="19"/>
                <w:lang w:val="hr-HR"/>
              </w:rPr>
              <w:fldChar w:fldCharType="end"/>
            </w:r>
          </w:hyperlink>
        </w:p>
        <w:p w14:paraId="61CA7597" w14:textId="263B2326" w:rsidR="00DE73E0" w:rsidRPr="008D043F" w:rsidRDefault="00B471F8" w:rsidP="0068355A">
          <w:pPr>
            <w:pStyle w:val="TOC3"/>
            <w:spacing w:line="276" w:lineRule="auto"/>
            <w:rPr>
              <w:rFonts w:eastAsiaTheme="minorEastAsia"/>
              <w:sz w:val="18"/>
              <w:szCs w:val="18"/>
              <w:lang w:val="hr-HR"/>
            </w:rPr>
          </w:pPr>
          <w:hyperlink w:anchor="_Toc104460925" w:history="1">
            <w:r w:rsidR="00DE73E0" w:rsidRPr="008D043F">
              <w:rPr>
                <w:rStyle w:val="Hyperlink"/>
                <w:sz w:val="18"/>
                <w:szCs w:val="18"/>
                <w:lang w:val="hr-HR"/>
              </w:rPr>
              <w:t>9.2.1. Prioriteti za strateški cilj 6.</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25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128</w:t>
            </w:r>
            <w:r w:rsidR="00DE73E0" w:rsidRPr="008D043F">
              <w:rPr>
                <w:webHidden/>
                <w:sz w:val="18"/>
                <w:szCs w:val="18"/>
                <w:lang w:val="hr-HR"/>
              </w:rPr>
              <w:fldChar w:fldCharType="end"/>
            </w:r>
          </w:hyperlink>
        </w:p>
        <w:p w14:paraId="2F0E0297" w14:textId="7BBE0621" w:rsidR="00DE73E0" w:rsidRPr="008D043F" w:rsidRDefault="00B471F8" w:rsidP="0068355A">
          <w:pPr>
            <w:pStyle w:val="TOC3"/>
            <w:spacing w:line="276" w:lineRule="auto"/>
            <w:rPr>
              <w:rFonts w:eastAsiaTheme="minorEastAsia"/>
              <w:sz w:val="18"/>
              <w:szCs w:val="18"/>
              <w:lang w:val="hr-HR"/>
            </w:rPr>
          </w:pPr>
          <w:hyperlink w:anchor="_Toc104460926" w:history="1">
            <w:r w:rsidR="00DE73E0" w:rsidRPr="008D043F">
              <w:rPr>
                <w:rStyle w:val="Hyperlink"/>
                <w:sz w:val="18"/>
                <w:szCs w:val="18"/>
                <w:lang w:val="hr-HR"/>
              </w:rPr>
              <w:t>9.2.2. Mjer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26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132</w:t>
            </w:r>
            <w:r w:rsidR="00DE73E0" w:rsidRPr="008D043F">
              <w:rPr>
                <w:webHidden/>
                <w:sz w:val="18"/>
                <w:szCs w:val="18"/>
                <w:lang w:val="hr-HR"/>
              </w:rPr>
              <w:fldChar w:fldCharType="end"/>
            </w:r>
          </w:hyperlink>
        </w:p>
        <w:p w14:paraId="47862170" w14:textId="03CD3017" w:rsidR="00DE73E0" w:rsidRPr="008D043F" w:rsidRDefault="00B471F8" w:rsidP="0068355A">
          <w:pPr>
            <w:pStyle w:val="TOC2"/>
            <w:spacing w:line="276" w:lineRule="auto"/>
            <w:rPr>
              <w:rFonts w:eastAsiaTheme="minorEastAsia"/>
              <w:sz w:val="19"/>
              <w:szCs w:val="19"/>
              <w:lang w:val="hr-HR" w:eastAsia="en-US"/>
            </w:rPr>
          </w:pPr>
          <w:hyperlink w:anchor="_Toc104460927" w:history="1">
            <w:r w:rsidR="00DE73E0" w:rsidRPr="008D043F">
              <w:rPr>
                <w:rStyle w:val="Hyperlink"/>
                <w:sz w:val="19"/>
                <w:szCs w:val="19"/>
                <w:lang w:val="hr-HR"/>
              </w:rPr>
              <w:t>9.3. Indikativni finansijski 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7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39</w:t>
            </w:r>
            <w:r w:rsidR="00DE73E0" w:rsidRPr="008D043F">
              <w:rPr>
                <w:webHidden/>
                <w:sz w:val="19"/>
                <w:szCs w:val="19"/>
                <w:lang w:val="hr-HR"/>
              </w:rPr>
              <w:fldChar w:fldCharType="end"/>
            </w:r>
          </w:hyperlink>
        </w:p>
        <w:p w14:paraId="7FBDA392" w14:textId="1F1E3207" w:rsidR="00DE73E0" w:rsidRPr="008D043F" w:rsidRDefault="00B471F8" w:rsidP="0068355A">
          <w:pPr>
            <w:pStyle w:val="TOC1"/>
            <w:rPr>
              <w:rFonts w:eastAsiaTheme="minorEastAsia"/>
              <w:lang w:eastAsia="en-US"/>
            </w:rPr>
          </w:pPr>
          <w:hyperlink w:anchor="_Toc104460928" w:history="1">
            <w:r w:rsidR="00DE73E0" w:rsidRPr="008D043F">
              <w:rPr>
                <w:rStyle w:val="Hyperlink"/>
              </w:rPr>
              <w:t>10. UPRAVLJANJE OKOLIŠEM</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28 \h </w:instrText>
            </w:r>
            <w:r w:rsidR="00DE73E0" w:rsidRPr="008D043F">
              <w:rPr>
                <w:b w:val="0"/>
                <w:bCs w:val="0"/>
                <w:webHidden/>
              </w:rPr>
            </w:r>
            <w:r w:rsidR="00DE73E0" w:rsidRPr="008D043F">
              <w:rPr>
                <w:b w:val="0"/>
                <w:bCs w:val="0"/>
                <w:webHidden/>
              </w:rPr>
              <w:fldChar w:fldCharType="separate"/>
            </w:r>
            <w:r w:rsidR="009B278D">
              <w:rPr>
                <w:b w:val="0"/>
                <w:bCs w:val="0"/>
                <w:webHidden/>
              </w:rPr>
              <w:t>140</w:t>
            </w:r>
            <w:r w:rsidR="00DE73E0" w:rsidRPr="008D043F">
              <w:rPr>
                <w:b w:val="0"/>
                <w:bCs w:val="0"/>
                <w:webHidden/>
              </w:rPr>
              <w:fldChar w:fldCharType="end"/>
            </w:r>
          </w:hyperlink>
        </w:p>
        <w:p w14:paraId="293908BC" w14:textId="012B937E" w:rsidR="00DE73E0" w:rsidRPr="008D043F" w:rsidRDefault="00B471F8" w:rsidP="0068355A">
          <w:pPr>
            <w:pStyle w:val="TOC2"/>
            <w:spacing w:line="276" w:lineRule="auto"/>
            <w:rPr>
              <w:rFonts w:eastAsiaTheme="minorEastAsia"/>
              <w:sz w:val="19"/>
              <w:szCs w:val="19"/>
              <w:lang w:val="hr-HR" w:eastAsia="en-US"/>
            </w:rPr>
          </w:pPr>
          <w:hyperlink w:anchor="_Toc104460929" w:history="1">
            <w:r w:rsidR="00DE73E0" w:rsidRPr="008D043F">
              <w:rPr>
                <w:rStyle w:val="Hyperlink"/>
                <w:sz w:val="19"/>
                <w:szCs w:val="19"/>
                <w:lang w:val="hr-HR"/>
              </w:rPr>
              <w:t>10.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9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40</w:t>
            </w:r>
            <w:r w:rsidR="00DE73E0" w:rsidRPr="008D043F">
              <w:rPr>
                <w:webHidden/>
                <w:sz w:val="19"/>
                <w:szCs w:val="19"/>
                <w:lang w:val="hr-HR"/>
              </w:rPr>
              <w:fldChar w:fldCharType="end"/>
            </w:r>
          </w:hyperlink>
        </w:p>
        <w:p w14:paraId="0C10CEF8" w14:textId="6959B5B2" w:rsidR="00DE73E0" w:rsidRPr="008D043F" w:rsidRDefault="00B471F8" w:rsidP="0068355A">
          <w:pPr>
            <w:pStyle w:val="TOC2"/>
            <w:spacing w:line="276" w:lineRule="auto"/>
            <w:rPr>
              <w:rFonts w:eastAsiaTheme="minorEastAsia"/>
              <w:sz w:val="19"/>
              <w:szCs w:val="19"/>
              <w:lang w:val="hr-HR" w:eastAsia="en-US"/>
            </w:rPr>
          </w:pPr>
          <w:hyperlink w:anchor="_Toc104460930" w:history="1">
            <w:r w:rsidR="00DE73E0" w:rsidRPr="008D043F">
              <w:rPr>
                <w:rStyle w:val="Hyperlink"/>
                <w:sz w:val="19"/>
                <w:szCs w:val="19"/>
                <w:lang w:val="hr-HR"/>
              </w:rPr>
              <w:t>10.2. Strateški cilj 7.</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0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50</w:t>
            </w:r>
            <w:r w:rsidR="00DE73E0" w:rsidRPr="008D043F">
              <w:rPr>
                <w:webHidden/>
                <w:sz w:val="19"/>
                <w:szCs w:val="19"/>
                <w:lang w:val="hr-HR"/>
              </w:rPr>
              <w:fldChar w:fldCharType="end"/>
            </w:r>
          </w:hyperlink>
        </w:p>
        <w:p w14:paraId="7BE0BC2F" w14:textId="58CDF3B7" w:rsidR="00DE73E0" w:rsidRPr="008D043F" w:rsidRDefault="00B471F8" w:rsidP="0068355A">
          <w:pPr>
            <w:pStyle w:val="TOC3"/>
            <w:spacing w:line="276" w:lineRule="auto"/>
            <w:rPr>
              <w:rFonts w:eastAsiaTheme="minorEastAsia"/>
              <w:sz w:val="18"/>
              <w:szCs w:val="18"/>
              <w:lang w:val="hr-HR"/>
            </w:rPr>
          </w:pPr>
          <w:hyperlink w:anchor="_Toc104460931" w:history="1">
            <w:r w:rsidR="00DE73E0" w:rsidRPr="008D043F">
              <w:rPr>
                <w:rStyle w:val="Hyperlink"/>
                <w:sz w:val="18"/>
                <w:szCs w:val="18"/>
                <w:lang w:val="hr-HR"/>
              </w:rPr>
              <w:t>10.2.1. Prioriteti za strateški cilj 7.</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31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150</w:t>
            </w:r>
            <w:r w:rsidR="00DE73E0" w:rsidRPr="008D043F">
              <w:rPr>
                <w:webHidden/>
                <w:sz w:val="18"/>
                <w:szCs w:val="18"/>
                <w:lang w:val="hr-HR"/>
              </w:rPr>
              <w:fldChar w:fldCharType="end"/>
            </w:r>
          </w:hyperlink>
        </w:p>
        <w:p w14:paraId="77A04AD6" w14:textId="09E82A0C" w:rsidR="00DE73E0" w:rsidRPr="008D043F" w:rsidRDefault="00B471F8" w:rsidP="0068355A">
          <w:pPr>
            <w:pStyle w:val="TOC3"/>
            <w:spacing w:line="276" w:lineRule="auto"/>
            <w:rPr>
              <w:rFonts w:eastAsiaTheme="minorEastAsia"/>
              <w:sz w:val="18"/>
              <w:szCs w:val="18"/>
              <w:lang w:val="hr-HR"/>
            </w:rPr>
          </w:pPr>
          <w:hyperlink w:anchor="_Toc104460932" w:history="1">
            <w:r w:rsidR="00DE73E0" w:rsidRPr="008D043F">
              <w:rPr>
                <w:rStyle w:val="Hyperlink"/>
                <w:sz w:val="18"/>
                <w:szCs w:val="18"/>
                <w:lang w:val="hr-HR"/>
              </w:rPr>
              <w:t>10.2.2. Mjer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32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158</w:t>
            </w:r>
            <w:r w:rsidR="00DE73E0" w:rsidRPr="008D043F">
              <w:rPr>
                <w:webHidden/>
                <w:sz w:val="18"/>
                <w:szCs w:val="18"/>
                <w:lang w:val="hr-HR"/>
              </w:rPr>
              <w:fldChar w:fldCharType="end"/>
            </w:r>
          </w:hyperlink>
        </w:p>
        <w:p w14:paraId="5B63E602" w14:textId="19319074" w:rsidR="00DE73E0" w:rsidRPr="008D043F" w:rsidRDefault="00B471F8" w:rsidP="0068355A">
          <w:pPr>
            <w:pStyle w:val="TOC2"/>
            <w:spacing w:line="276" w:lineRule="auto"/>
            <w:rPr>
              <w:rFonts w:eastAsiaTheme="minorEastAsia"/>
              <w:sz w:val="19"/>
              <w:szCs w:val="19"/>
              <w:lang w:val="hr-HR" w:eastAsia="en-US"/>
            </w:rPr>
          </w:pPr>
          <w:hyperlink w:anchor="_Toc104460933" w:history="1">
            <w:r w:rsidR="00DE73E0" w:rsidRPr="008D043F">
              <w:rPr>
                <w:rStyle w:val="Hyperlink"/>
                <w:sz w:val="19"/>
                <w:szCs w:val="19"/>
                <w:lang w:val="hr-HR"/>
              </w:rPr>
              <w:t>10.3. Indikativni finansijski 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3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68</w:t>
            </w:r>
            <w:r w:rsidR="00DE73E0" w:rsidRPr="008D043F">
              <w:rPr>
                <w:webHidden/>
                <w:sz w:val="19"/>
                <w:szCs w:val="19"/>
                <w:lang w:val="hr-HR"/>
              </w:rPr>
              <w:fldChar w:fldCharType="end"/>
            </w:r>
          </w:hyperlink>
        </w:p>
        <w:p w14:paraId="227BB4B8" w14:textId="3D305BA3" w:rsidR="00DE73E0" w:rsidRPr="008D043F" w:rsidRDefault="00B471F8" w:rsidP="0068355A">
          <w:pPr>
            <w:pStyle w:val="TOC1"/>
            <w:rPr>
              <w:rFonts w:eastAsiaTheme="minorEastAsia"/>
              <w:lang w:eastAsia="en-US"/>
            </w:rPr>
          </w:pPr>
          <w:hyperlink w:anchor="_Toc104460934" w:history="1">
            <w:r w:rsidR="00DE73E0" w:rsidRPr="008D043F">
              <w:rPr>
                <w:rStyle w:val="Hyperlink"/>
              </w:rPr>
              <w:t>11. USKLAĐENOST STRATEGIJE S DRUGIM STRATEŠKIM DOKUMENTIM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34 \h </w:instrText>
            </w:r>
            <w:r w:rsidR="00DE73E0" w:rsidRPr="008D043F">
              <w:rPr>
                <w:b w:val="0"/>
                <w:bCs w:val="0"/>
                <w:webHidden/>
              </w:rPr>
            </w:r>
            <w:r w:rsidR="00DE73E0" w:rsidRPr="008D043F">
              <w:rPr>
                <w:b w:val="0"/>
                <w:bCs w:val="0"/>
                <w:webHidden/>
              </w:rPr>
              <w:fldChar w:fldCharType="separate"/>
            </w:r>
            <w:r w:rsidR="009B278D">
              <w:rPr>
                <w:b w:val="0"/>
                <w:bCs w:val="0"/>
                <w:webHidden/>
              </w:rPr>
              <w:t>169</w:t>
            </w:r>
            <w:r w:rsidR="00DE73E0" w:rsidRPr="008D043F">
              <w:rPr>
                <w:b w:val="0"/>
                <w:bCs w:val="0"/>
                <w:webHidden/>
              </w:rPr>
              <w:fldChar w:fldCharType="end"/>
            </w:r>
          </w:hyperlink>
        </w:p>
        <w:p w14:paraId="7ED0B016" w14:textId="236127BA" w:rsidR="00DE73E0" w:rsidRPr="008D043F" w:rsidRDefault="00B471F8" w:rsidP="0068355A">
          <w:pPr>
            <w:pStyle w:val="TOC1"/>
            <w:rPr>
              <w:rFonts w:eastAsiaTheme="minorEastAsia"/>
              <w:lang w:eastAsia="en-US"/>
            </w:rPr>
          </w:pPr>
          <w:hyperlink w:anchor="_Toc104460935" w:history="1">
            <w:r w:rsidR="00DE73E0" w:rsidRPr="008D043F">
              <w:rPr>
                <w:rStyle w:val="Hyperlink"/>
              </w:rPr>
              <w:t>12. OKVIR ZA IMPLEMENTACIJU, MONITORING, IZVJEŠTAVANJE I EVALUACIJU STRATEGIJE</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35 \h </w:instrText>
            </w:r>
            <w:r w:rsidR="00DE73E0" w:rsidRPr="008D043F">
              <w:rPr>
                <w:b w:val="0"/>
                <w:bCs w:val="0"/>
                <w:webHidden/>
              </w:rPr>
            </w:r>
            <w:r w:rsidR="00DE73E0" w:rsidRPr="008D043F">
              <w:rPr>
                <w:b w:val="0"/>
                <w:bCs w:val="0"/>
                <w:webHidden/>
              </w:rPr>
              <w:fldChar w:fldCharType="separate"/>
            </w:r>
            <w:r w:rsidR="009B278D">
              <w:rPr>
                <w:b w:val="0"/>
                <w:bCs w:val="0"/>
                <w:webHidden/>
              </w:rPr>
              <w:t>178</w:t>
            </w:r>
            <w:r w:rsidR="00DE73E0" w:rsidRPr="008D043F">
              <w:rPr>
                <w:b w:val="0"/>
                <w:bCs w:val="0"/>
                <w:webHidden/>
              </w:rPr>
              <w:fldChar w:fldCharType="end"/>
            </w:r>
          </w:hyperlink>
        </w:p>
        <w:p w14:paraId="27003381" w14:textId="196E7280" w:rsidR="00DE73E0" w:rsidRPr="008D043F" w:rsidRDefault="00B471F8" w:rsidP="0068355A">
          <w:pPr>
            <w:pStyle w:val="TOC2"/>
            <w:spacing w:line="276" w:lineRule="auto"/>
            <w:rPr>
              <w:rFonts w:eastAsiaTheme="minorEastAsia"/>
              <w:sz w:val="19"/>
              <w:szCs w:val="19"/>
              <w:lang w:val="hr-HR" w:eastAsia="en-US"/>
            </w:rPr>
          </w:pPr>
          <w:hyperlink w:anchor="_Toc104460936" w:history="1">
            <w:r w:rsidR="00DE73E0" w:rsidRPr="008D043F">
              <w:rPr>
                <w:rStyle w:val="Hyperlink"/>
                <w:sz w:val="19"/>
                <w:szCs w:val="19"/>
                <w:lang w:val="hr-HR"/>
              </w:rPr>
              <w:t>12.1. Praćenje i izvještavan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6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78</w:t>
            </w:r>
            <w:r w:rsidR="00DE73E0" w:rsidRPr="008D043F">
              <w:rPr>
                <w:webHidden/>
                <w:sz w:val="19"/>
                <w:szCs w:val="19"/>
                <w:lang w:val="hr-HR"/>
              </w:rPr>
              <w:fldChar w:fldCharType="end"/>
            </w:r>
          </w:hyperlink>
        </w:p>
        <w:p w14:paraId="4DC4AAEA" w14:textId="44DCFBA7" w:rsidR="00DE73E0" w:rsidRPr="008D043F" w:rsidRDefault="00B471F8" w:rsidP="0068355A">
          <w:pPr>
            <w:pStyle w:val="TOC2"/>
            <w:spacing w:line="276" w:lineRule="auto"/>
            <w:rPr>
              <w:rFonts w:eastAsiaTheme="minorEastAsia"/>
              <w:sz w:val="19"/>
              <w:szCs w:val="19"/>
              <w:lang w:val="hr-HR" w:eastAsia="en-US"/>
            </w:rPr>
          </w:pPr>
          <w:hyperlink w:anchor="_Toc104460937" w:history="1">
            <w:r w:rsidR="00DE73E0" w:rsidRPr="008D043F">
              <w:rPr>
                <w:rStyle w:val="Hyperlink"/>
                <w:sz w:val="19"/>
                <w:szCs w:val="19"/>
                <w:lang w:val="hr-HR"/>
              </w:rPr>
              <w:t>12.2. Evaluacij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7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79</w:t>
            </w:r>
            <w:r w:rsidR="00DE73E0" w:rsidRPr="008D043F">
              <w:rPr>
                <w:webHidden/>
                <w:sz w:val="19"/>
                <w:szCs w:val="19"/>
                <w:lang w:val="hr-HR"/>
              </w:rPr>
              <w:fldChar w:fldCharType="end"/>
            </w:r>
          </w:hyperlink>
        </w:p>
        <w:p w14:paraId="0CDD9EB0" w14:textId="107D3C39" w:rsidR="00DE73E0" w:rsidRPr="008D043F" w:rsidRDefault="00B471F8" w:rsidP="0068355A">
          <w:pPr>
            <w:pStyle w:val="TOC1"/>
            <w:rPr>
              <w:rFonts w:eastAsiaTheme="minorEastAsia"/>
              <w:lang w:eastAsia="en-US"/>
            </w:rPr>
          </w:pPr>
          <w:hyperlink w:anchor="_Toc104460938" w:history="1">
            <w:r w:rsidR="00DE73E0" w:rsidRPr="008D043F">
              <w:rPr>
                <w:rStyle w:val="Hyperlink"/>
              </w:rPr>
              <w:t>13. ANEKSI</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38 \h </w:instrText>
            </w:r>
            <w:r w:rsidR="00DE73E0" w:rsidRPr="008D043F">
              <w:rPr>
                <w:b w:val="0"/>
                <w:bCs w:val="0"/>
                <w:webHidden/>
              </w:rPr>
            </w:r>
            <w:r w:rsidR="00DE73E0" w:rsidRPr="008D043F">
              <w:rPr>
                <w:b w:val="0"/>
                <w:bCs w:val="0"/>
                <w:webHidden/>
              </w:rPr>
              <w:fldChar w:fldCharType="separate"/>
            </w:r>
            <w:r w:rsidR="009B278D">
              <w:rPr>
                <w:b w:val="0"/>
                <w:bCs w:val="0"/>
                <w:webHidden/>
              </w:rPr>
              <w:t>180</w:t>
            </w:r>
            <w:r w:rsidR="00DE73E0" w:rsidRPr="008D043F">
              <w:rPr>
                <w:b w:val="0"/>
                <w:bCs w:val="0"/>
                <w:webHidden/>
              </w:rPr>
              <w:fldChar w:fldCharType="end"/>
            </w:r>
          </w:hyperlink>
        </w:p>
        <w:p w14:paraId="2D1D8AF3" w14:textId="47965C9B" w:rsidR="00DE73E0" w:rsidRPr="008D043F" w:rsidRDefault="00B471F8" w:rsidP="0068355A">
          <w:pPr>
            <w:pStyle w:val="TOC2"/>
            <w:spacing w:line="276" w:lineRule="auto"/>
            <w:rPr>
              <w:rFonts w:eastAsiaTheme="minorEastAsia"/>
              <w:sz w:val="19"/>
              <w:szCs w:val="19"/>
              <w:lang w:val="hr-HR" w:eastAsia="en-US"/>
            </w:rPr>
          </w:pPr>
          <w:hyperlink w:anchor="_Toc104460939" w:history="1">
            <w:r w:rsidR="00DE73E0" w:rsidRPr="008D043F">
              <w:rPr>
                <w:rStyle w:val="Hyperlink"/>
                <w:sz w:val="19"/>
                <w:szCs w:val="19"/>
                <w:lang w:val="hr-HR"/>
              </w:rPr>
              <w:t>13.1. Aneks 1. Detaljan pregled mjera  za Upravljanje vodam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9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180</w:t>
            </w:r>
            <w:r w:rsidR="00DE73E0" w:rsidRPr="008D043F">
              <w:rPr>
                <w:webHidden/>
                <w:sz w:val="19"/>
                <w:szCs w:val="19"/>
                <w:lang w:val="hr-HR"/>
              </w:rPr>
              <w:fldChar w:fldCharType="end"/>
            </w:r>
          </w:hyperlink>
        </w:p>
        <w:p w14:paraId="61684AEA" w14:textId="2AFDDC0D" w:rsidR="00DE73E0" w:rsidRPr="008D043F" w:rsidRDefault="00B471F8" w:rsidP="0068355A">
          <w:pPr>
            <w:pStyle w:val="TOC2"/>
            <w:spacing w:line="276" w:lineRule="auto"/>
            <w:rPr>
              <w:rFonts w:eastAsiaTheme="minorEastAsia"/>
              <w:sz w:val="19"/>
              <w:szCs w:val="19"/>
              <w:lang w:val="hr-HR" w:eastAsia="en-US"/>
            </w:rPr>
          </w:pPr>
          <w:hyperlink w:anchor="_Toc104460940" w:history="1">
            <w:r w:rsidR="00DE73E0" w:rsidRPr="008D043F">
              <w:rPr>
                <w:rStyle w:val="Hyperlink"/>
                <w:sz w:val="19"/>
                <w:szCs w:val="19"/>
                <w:lang w:val="hr-HR"/>
              </w:rPr>
              <w:t>13.2. Aneks 2. Detaljan pregled mjera  za Upravljanje otpadom</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0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209</w:t>
            </w:r>
            <w:r w:rsidR="00DE73E0" w:rsidRPr="008D043F">
              <w:rPr>
                <w:webHidden/>
                <w:sz w:val="19"/>
                <w:szCs w:val="19"/>
                <w:lang w:val="hr-HR"/>
              </w:rPr>
              <w:fldChar w:fldCharType="end"/>
            </w:r>
          </w:hyperlink>
        </w:p>
        <w:p w14:paraId="790EED83" w14:textId="6F12E5D0" w:rsidR="00DE73E0" w:rsidRPr="008D043F" w:rsidRDefault="00B471F8" w:rsidP="0068355A">
          <w:pPr>
            <w:pStyle w:val="TOC2"/>
            <w:spacing w:line="276" w:lineRule="auto"/>
            <w:rPr>
              <w:rFonts w:eastAsiaTheme="minorEastAsia"/>
              <w:sz w:val="19"/>
              <w:szCs w:val="19"/>
              <w:lang w:val="hr-HR" w:eastAsia="en-US"/>
            </w:rPr>
          </w:pPr>
          <w:hyperlink w:anchor="_Toc104460941" w:history="1">
            <w:r w:rsidR="00DE73E0" w:rsidRPr="008D043F">
              <w:rPr>
                <w:rStyle w:val="Hyperlink"/>
                <w:sz w:val="19"/>
                <w:szCs w:val="19"/>
                <w:lang w:val="hr-HR"/>
              </w:rPr>
              <w:t>13.3. Aneks 3. Detaljan pregled mjera  za Biodiverzitet i zaštita prirod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1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229</w:t>
            </w:r>
            <w:r w:rsidR="00DE73E0" w:rsidRPr="008D043F">
              <w:rPr>
                <w:webHidden/>
                <w:sz w:val="19"/>
                <w:szCs w:val="19"/>
                <w:lang w:val="hr-HR"/>
              </w:rPr>
              <w:fldChar w:fldCharType="end"/>
            </w:r>
          </w:hyperlink>
        </w:p>
        <w:p w14:paraId="4CBABA1E" w14:textId="0CEBD80A" w:rsidR="00DE73E0" w:rsidRPr="008D043F" w:rsidRDefault="00B471F8" w:rsidP="0068355A">
          <w:pPr>
            <w:pStyle w:val="TOC2"/>
            <w:spacing w:line="276" w:lineRule="auto"/>
            <w:rPr>
              <w:rFonts w:eastAsiaTheme="minorEastAsia"/>
              <w:sz w:val="19"/>
              <w:szCs w:val="19"/>
              <w:lang w:val="hr-HR" w:eastAsia="en-US"/>
            </w:rPr>
          </w:pPr>
          <w:hyperlink w:anchor="_Toc104460942" w:history="1">
            <w:r w:rsidR="00DE73E0" w:rsidRPr="008D043F">
              <w:rPr>
                <w:rStyle w:val="Hyperlink"/>
                <w:sz w:val="19"/>
                <w:szCs w:val="19"/>
                <w:lang w:val="hr-HR"/>
              </w:rPr>
              <w:t>13.4. Aneks 4. Detaljan pregled mjera  za Kvalitet zraka, klimatske promjene i energij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2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260</w:t>
            </w:r>
            <w:r w:rsidR="00DE73E0" w:rsidRPr="008D043F">
              <w:rPr>
                <w:webHidden/>
                <w:sz w:val="19"/>
                <w:szCs w:val="19"/>
                <w:lang w:val="hr-HR"/>
              </w:rPr>
              <w:fldChar w:fldCharType="end"/>
            </w:r>
          </w:hyperlink>
        </w:p>
        <w:p w14:paraId="3282F0BC" w14:textId="76F17D05" w:rsidR="00DE73E0" w:rsidRPr="008D043F" w:rsidRDefault="00B471F8" w:rsidP="0068355A">
          <w:pPr>
            <w:pStyle w:val="TOC2"/>
            <w:spacing w:line="276" w:lineRule="auto"/>
            <w:rPr>
              <w:rFonts w:eastAsiaTheme="minorEastAsia"/>
              <w:sz w:val="19"/>
              <w:szCs w:val="19"/>
              <w:lang w:val="hr-HR" w:eastAsia="en-US"/>
            </w:rPr>
          </w:pPr>
          <w:hyperlink w:anchor="_Toc104460943" w:history="1">
            <w:r w:rsidR="00DE73E0" w:rsidRPr="008D043F">
              <w:rPr>
                <w:rStyle w:val="Hyperlink"/>
                <w:sz w:val="19"/>
                <w:szCs w:val="19"/>
                <w:lang w:val="hr-HR"/>
              </w:rPr>
              <w:t>13.5. Aneks 5. Detaljan pregled mjera  za Hemijska sigurnost i buk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3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283</w:t>
            </w:r>
            <w:r w:rsidR="00DE73E0" w:rsidRPr="008D043F">
              <w:rPr>
                <w:webHidden/>
                <w:sz w:val="19"/>
                <w:szCs w:val="19"/>
                <w:lang w:val="hr-HR"/>
              </w:rPr>
              <w:fldChar w:fldCharType="end"/>
            </w:r>
          </w:hyperlink>
        </w:p>
        <w:p w14:paraId="645A1BFC" w14:textId="6A538C6B" w:rsidR="00DE73E0" w:rsidRPr="008D043F" w:rsidRDefault="00B471F8" w:rsidP="0068355A">
          <w:pPr>
            <w:pStyle w:val="TOC2"/>
            <w:spacing w:line="276" w:lineRule="auto"/>
            <w:rPr>
              <w:rFonts w:eastAsiaTheme="minorEastAsia"/>
              <w:sz w:val="19"/>
              <w:szCs w:val="19"/>
              <w:lang w:val="hr-HR" w:eastAsia="en-US"/>
            </w:rPr>
          </w:pPr>
          <w:hyperlink w:anchor="_Toc104460944" w:history="1">
            <w:r w:rsidR="00DE73E0" w:rsidRPr="008D043F">
              <w:rPr>
                <w:rStyle w:val="Hyperlink"/>
                <w:sz w:val="19"/>
                <w:szCs w:val="19"/>
                <w:lang w:val="hr-HR"/>
              </w:rPr>
              <w:t>13.6. Aneks 6.   Detaljan pregled mjera  za Održivo upravljanje resursim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4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309</w:t>
            </w:r>
            <w:r w:rsidR="00DE73E0" w:rsidRPr="008D043F">
              <w:rPr>
                <w:webHidden/>
                <w:sz w:val="19"/>
                <w:szCs w:val="19"/>
                <w:lang w:val="hr-HR"/>
              </w:rPr>
              <w:fldChar w:fldCharType="end"/>
            </w:r>
          </w:hyperlink>
        </w:p>
        <w:p w14:paraId="6FF07B85" w14:textId="6120847F" w:rsidR="00DE73E0" w:rsidRPr="008D043F" w:rsidRDefault="00B471F8" w:rsidP="0068355A">
          <w:pPr>
            <w:pStyle w:val="TOC2"/>
            <w:spacing w:line="276" w:lineRule="auto"/>
            <w:rPr>
              <w:rFonts w:eastAsiaTheme="minorEastAsia"/>
              <w:sz w:val="19"/>
              <w:szCs w:val="19"/>
              <w:lang w:val="hr-HR" w:eastAsia="en-US"/>
            </w:rPr>
          </w:pPr>
          <w:hyperlink w:anchor="_Toc104460945" w:history="1">
            <w:r w:rsidR="00DE73E0" w:rsidRPr="008D043F">
              <w:rPr>
                <w:rStyle w:val="Hyperlink"/>
                <w:sz w:val="19"/>
                <w:szCs w:val="19"/>
                <w:lang w:val="hr-HR"/>
              </w:rPr>
              <w:t>13.7. Aneks 7.   Detaljan pregled mjera  za Upravljanje okolišem</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5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335</w:t>
            </w:r>
            <w:r w:rsidR="00DE73E0" w:rsidRPr="008D043F">
              <w:rPr>
                <w:webHidden/>
                <w:sz w:val="19"/>
                <w:szCs w:val="19"/>
                <w:lang w:val="hr-HR"/>
              </w:rPr>
              <w:fldChar w:fldCharType="end"/>
            </w:r>
          </w:hyperlink>
        </w:p>
        <w:p w14:paraId="77BF8983" w14:textId="7375EEFA" w:rsidR="00DE73E0" w:rsidRPr="008D043F" w:rsidRDefault="00B471F8" w:rsidP="0068355A">
          <w:pPr>
            <w:pStyle w:val="TOC2"/>
            <w:spacing w:line="276" w:lineRule="auto"/>
            <w:rPr>
              <w:rFonts w:eastAsiaTheme="minorEastAsia"/>
              <w:sz w:val="19"/>
              <w:szCs w:val="19"/>
              <w:lang w:val="hr-HR" w:eastAsia="en-US"/>
            </w:rPr>
          </w:pPr>
          <w:hyperlink w:anchor="_Toc104460946" w:history="1">
            <w:r w:rsidR="00DE73E0" w:rsidRPr="008D043F">
              <w:rPr>
                <w:rStyle w:val="Hyperlink"/>
                <w:sz w:val="19"/>
                <w:szCs w:val="19"/>
                <w:lang w:val="hr-HR"/>
              </w:rPr>
              <w:t>13.8. Aneks 8. Sažeti pregled strateškog dokument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6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394</w:t>
            </w:r>
            <w:r w:rsidR="00DE73E0" w:rsidRPr="008D043F">
              <w:rPr>
                <w:webHidden/>
                <w:sz w:val="19"/>
                <w:szCs w:val="19"/>
                <w:lang w:val="hr-HR"/>
              </w:rPr>
              <w:fldChar w:fldCharType="end"/>
            </w:r>
          </w:hyperlink>
        </w:p>
        <w:p w14:paraId="0A0B4B86" w14:textId="4429F333" w:rsidR="00DE73E0" w:rsidRPr="008D043F" w:rsidRDefault="00B471F8" w:rsidP="0068355A">
          <w:pPr>
            <w:pStyle w:val="TOC3"/>
            <w:spacing w:line="276" w:lineRule="auto"/>
            <w:rPr>
              <w:rFonts w:eastAsiaTheme="minorEastAsia"/>
              <w:sz w:val="18"/>
              <w:szCs w:val="18"/>
              <w:lang w:val="hr-HR"/>
            </w:rPr>
          </w:pPr>
          <w:hyperlink w:anchor="_Toc104460947" w:history="1">
            <w:r w:rsidR="00DE73E0" w:rsidRPr="008D043F">
              <w:rPr>
                <w:rStyle w:val="Hyperlink"/>
                <w:sz w:val="18"/>
                <w:szCs w:val="18"/>
                <w:lang w:val="hr-HR"/>
              </w:rPr>
              <w:t>13.8.1. Upravljanje vodam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47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394</w:t>
            </w:r>
            <w:r w:rsidR="00DE73E0" w:rsidRPr="008D043F">
              <w:rPr>
                <w:webHidden/>
                <w:sz w:val="18"/>
                <w:szCs w:val="18"/>
                <w:lang w:val="hr-HR"/>
              </w:rPr>
              <w:fldChar w:fldCharType="end"/>
            </w:r>
          </w:hyperlink>
        </w:p>
        <w:p w14:paraId="6E5CFA91" w14:textId="479D0D0D" w:rsidR="00DE73E0" w:rsidRPr="008D043F" w:rsidRDefault="00B471F8" w:rsidP="0068355A">
          <w:pPr>
            <w:pStyle w:val="TOC3"/>
            <w:spacing w:line="276" w:lineRule="auto"/>
            <w:rPr>
              <w:rFonts w:eastAsiaTheme="minorEastAsia"/>
              <w:sz w:val="18"/>
              <w:szCs w:val="18"/>
              <w:lang w:val="hr-HR"/>
            </w:rPr>
          </w:pPr>
          <w:hyperlink w:anchor="_Toc104460948" w:history="1">
            <w:r w:rsidR="00DE73E0" w:rsidRPr="008D043F">
              <w:rPr>
                <w:rStyle w:val="Hyperlink"/>
                <w:sz w:val="18"/>
                <w:szCs w:val="18"/>
                <w:lang w:val="hr-HR"/>
              </w:rPr>
              <w:t>13.8.2. Upravljanje otpadom</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48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413</w:t>
            </w:r>
            <w:r w:rsidR="00DE73E0" w:rsidRPr="008D043F">
              <w:rPr>
                <w:webHidden/>
                <w:sz w:val="18"/>
                <w:szCs w:val="18"/>
                <w:lang w:val="hr-HR"/>
              </w:rPr>
              <w:fldChar w:fldCharType="end"/>
            </w:r>
          </w:hyperlink>
        </w:p>
        <w:p w14:paraId="000570EF" w14:textId="02EC08E4" w:rsidR="00DE73E0" w:rsidRPr="008D043F" w:rsidRDefault="00B471F8" w:rsidP="0068355A">
          <w:pPr>
            <w:pStyle w:val="TOC3"/>
            <w:spacing w:line="276" w:lineRule="auto"/>
            <w:rPr>
              <w:rFonts w:eastAsiaTheme="minorEastAsia"/>
              <w:sz w:val="18"/>
              <w:szCs w:val="18"/>
              <w:lang w:val="hr-HR"/>
            </w:rPr>
          </w:pPr>
          <w:hyperlink w:anchor="_Toc104460949" w:history="1">
            <w:r w:rsidR="00DE73E0" w:rsidRPr="008D043F">
              <w:rPr>
                <w:rStyle w:val="Hyperlink"/>
                <w:sz w:val="18"/>
                <w:szCs w:val="18"/>
                <w:lang w:val="hr-HR"/>
              </w:rPr>
              <w:t>13.8.3. Biodiverzitet i zaštita prirod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49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423</w:t>
            </w:r>
            <w:r w:rsidR="00DE73E0" w:rsidRPr="008D043F">
              <w:rPr>
                <w:webHidden/>
                <w:sz w:val="18"/>
                <w:szCs w:val="18"/>
                <w:lang w:val="hr-HR"/>
              </w:rPr>
              <w:fldChar w:fldCharType="end"/>
            </w:r>
          </w:hyperlink>
        </w:p>
        <w:p w14:paraId="6BCA35CC" w14:textId="76EB5D62" w:rsidR="00DE73E0" w:rsidRPr="008D043F" w:rsidRDefault="00B471F8" w:rsidP="0068355A">
          <w:pPr>
            <w:pStyle w:val="TOC3"/>
            <w:spacing w:line="276" w:lineRule="auto"/>
            <w:rPr>
              <w:rFonts w:eastAsiaTheme="minorEastAsia"/>
              <w:sz w:val="18"/>
              <w:szCs w:val="18"/>
              <w:lang w:val="hr-HR"/>
            </w:rPr>
          </w:pPr>
          <w:hyperlink w:anchor="_Toc104460950" w:history="1">
            <w:r w:rsidR="00DE73E0" w:rsidRPr="008D043F">
              <w:rPr>
                <w:rStyle w:val="Hyperlink"/>
                <w:sz w:val="18"/>
                <w:szCs w:val="18"/>
                <w:lang w:val="hr-HR"/>
              </w:rPr>
              <w:t>13.8.4. Kvalitet zraka, klimatske promjene i energij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50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433</w:t>
            </w:r>
            <w:r w:rsidR="00DE73E0" w:rsidRPr="008D043F">
              <w:rPr>
                <w:webHidden/>
                <w:sz w:val="18"/>
                <w:szCs w:val="18"/>
                <w:lang w:val="hr-HR"/>
              </w:rPr>
              <w:fldChar w:fldCharType="end"/>
            </w:r>
          </w:hyperlink>
        </w:p>
        <w:p w14:paraId="477EBD0F" w14:textId="1658A09F" w:rsidR="00DE73E0" w:rsidRPr="008D043F" w:rsidRDefault="00B471F8" w:rsidP="0068355A">
          <w:pPr>
            <w:pStyle w:val="TOC3"/>
            <w:spacing w:line="276" w:lineRule="auto"/>
            <w:rPr>
              <w:rFonts w:eastAsiaTheme="minorEastAsia"/>
              <w:sz w:val="18"/>
              <w:szCs w:val="18"/>
              <w:lang w:val="hr-HR"/>
            </w:rPr>
          </w:pPr>
          <w:hyperlink w:anchor="_Toc104460951" w:history="1">
            <w:r w:rsidR="00DE73E0" w:rsidRPr="008D043F">
              <w:rPr>
                <w:rStyle w:val="Hyperlink"/>
                <w:sz w:val="18"/>
                <w:szCs w:val="18"/>
                <w:lang w:val="hr-HR"/>
              </w:rPr>
              <w:t>13.8.5. Hemijska sigurnost i buk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51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445</w:t>
            </w:r>
            <w:r w:rsidR="00DE73E0" w:rsidRPr="008D043F">
              <w:rPr>
                <w:webHidden/>
                <w:sz w:val="18"/>
                <w:szCs w:val="18"/>
                <w:lang w:val="hr-HR"/>
              </w:rPr>
              <w:fldChar w:fldCharType="end"/>
            </w:r>
          </w:hyperlink>
        </w:p>
        <w:p w14:paraId="6427CA14" w14:textId="3F9BA3FE" w:rsidR="00DE73E0" w:rsidRPr="008D043F" w:rsidRDefault="00B471F8" w:rsidP="0068355A">
          <w:pPr>
            <w:pStyle w:val="TOC3"/>
            <w:spacing w:line="276" w:lineRule="auto"/>
            <w:rPr>
              <w:rFonts w:eastAsiaTheme="minorEastAsia"/>
              <w:sz w:val="18"/>
              <w:szCs w:val="18"/>
              <w:lang w:val="hr-HR"/>
            </w:rPr>
          </w:pPr>
          <w:hyperlink w:anchor="_Toc104460952" w:history="1">
            <w:r w:rsidR="00DE73E0" w:rsidRPr="008D043F">
              <w:rPr>
                <w:rStyle w:val="Hyperlink"/>
                <w:sz w:val="18"/>
                <w:szCs w:val="18"/>
                <w:lang w:val="hr-HR"/>
              </w:rPr>
              <w:t>13.8.6. Održivo upravljanje resursim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52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462</w:t>
            </w:r>
            <w:r w:rsidR="00DE73E0" w:rsidRPr="008D043F">
              <w:rPr>
                <w:webHidden/>
                <w:sz w:val="18"/>
                <w:szCs w:val="18"/>
                <w:lang w:val="hr-HR"/>
              </w:rPr>
              <w:fldChar w:fldCharType="end"/>
            </w:r>
          </w:hyperlink>
        </w:p>
        <w:p w14:paraId="6580551A" w14:textId="01070503" w:rsidR="00DE73E0" w:rsidRPr="008D043F" w:rsidRDefault="00B471F8" w:rsidP="0068355A">
          <w:pPr>
            <w:pStyle w:val="TOC3"/>
            <w:spacing w:line="276" w:lineRule="auto"/>
            <w:rPr>
              <w:rFonts w:eastAsiaTheme="minorEastAsia"/>
              <w:sz w:val="18"/>
              <w:szCs w:val="18"/>
              <w:lang w:val="hr-HR"/>
            </w:rPr>
          </w:pPr>
          <w:hyperlink w:anchor="_Toc104460953" w:history="1">
            <w:r w:rsidR="00DE73E0" w:rsidRPr="008D043F">
              <w:rPr>
                <w:rStyle w:val="Hyperlink"/>
                <w:sz w:val="18"/>
                <w:szCs w:val="18"/>
                <w:lang w:val="hr-HR"/>
              </w:rPr>
              <w:t>13.8.7. Upravljanje okolišem</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53 \h </w:instrText>
            </w:r>
            <w:r w:rsidR="00DE73E0" w:rsidRPr="008D043F">
              <w:rPr>
                <w:webHidden/>
                <w:sz w:val="18"/>
                <w:szCs w:val="18"/>
                <w:lang w:val="hr-HR"/>
              </w:rPr>
            </w:r>
            <w:r w:rsidR="00DE73E0" w:rsidRPr="008D043F">
              <w:rPr>
                <w:webHidden/>
                <w:sz w:val="18"/>
                <w:szCs w:val="18"/>
                <w:lang w:val="hr-HR"/>
              </w:rPr>
              <w:fldChar w:fldCharType="separate"/>
            </w:r>
            <w:r w:rsidR="009B278D">
              <w:rPr>
                <w:webHidden/>
                <w:sz w:val="18"/>
                <w:szCs w:val="18"/>
                <w:lang w:val="hr-HR"/>
              </w:rPr>
              <w:t>476</w:t>
            </w:r>
            <w:r w:rsidR="00DE73E0" w:rsidRPr="008D043F">
              <w:rPr>
                <w:webHidden/>
                <w:sz w:val="18"/>
                <w:szCs w:val="18"/>
                <w:lang w:val="hr-HR"/>
              </w:rPr>
              <w:fldChar w:fldCharType="end"/>
            </w:r>
          </w:hyperlink>
        </w:p>
        <w:p w14:paraId="074DBF9C" w14:textId="1BAFDC9E" w:rsidR="00DE73E0" w:rsidRPr="008D043F" w:rsidRDefault="00B471F8" w:rsidP="0068355A">
          <w:pPr>
            <w:pStyle w:val="TOC2"/>
            <w:spacing w:line="276" w:lineRule="auto"/>
            <w:rPr>
              <w:rFonts w:eastAsiaTheme="minorEastAsia"/>
              <w:sz w:val="19"/>
              <w:szCs w:val="19"/>
              <w:lang w:val="hr-HR" w:eastAsia="en-US"/>
            </w:rPr>
          </w:pPr>
          <w:hyperlink w:anchor="_Toc104460954" w:history="1">
            <w:r w:rsidR="00DE73E0" w:rsidRPr="008D043F">
              <w:rPr>
                <w:rStyle w:val="Hyperlink"/>
                <w:sz w:val="19"/>
                <w:szCs w:val="19"/>
                <w:lang w:val="hr-HR"/>
              </w:rPr>
              <w:t>13.9. Aneks 9. Indikativni finansijski 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54 \h </w:instrText>
            </w:r>
            <w:r w:rsidR="00DE73E0" w:rsidRPr="008D043F">
              <w:rPr>
                <w:webHidden/>
                <w:sz w:val="19"/>
                <w:szCs w:val="19"/>
                <w:lang w:val="hr-HR"/>
              </w:rPr>
            </w:r>
            <w:r w:rsidR="00DE73E0" w:rsidRPr="008D043F">
              <w:rPr>
                <w:webHidden/>
                <w:sz w:val="19"/>
                <w:szCs w:val="19"/>
                <w:lang w:val="hr-HR"/>
              </w:rPr>
              <w:fldChar w:fldCharType="separate"/>
            </w:r>
            <w:r w:rsidR="009B278D">
              <w:rPr>
                <w:webHidden/>
                <w:sz w:val="19"/>
                <w:szCs w:val="19"/>
                <w:lang w:val="hr-HR"/>
              </w:rPr>
              <w:t>503</w:t>
            </w:r>
            <w:r w:rsidR="00DE73E0" w:rsidRPr="008D043F">
              <w:rPr>
                <w:webHidden/>
                <w:sz w:val="19"/>
                <w:szCs w:val="19"/>
                <w:lang w:val="hr-HR"/>
              </w:rPr>
              <w:fldChar w:fldCharType="end"/>
            </w:r>
          </w:hyperlink>
        </w:p>
        <w:p w14:paraId="1D6599D0" w14:textId="4CBC6C22" w:rsidR="00D63420" w:rsidRPr="008D043F" w:rsidRDefault="00D63420"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fldChar w:fldCharType="end"/>
          </w:r>
        </w:p>
      </w:sdtContent>
    </w:sdt>
    <w:p w14:paraId="5DCA729D" w14:textId="77777777" w:rsidR="00BF1288" w:rsidRPr="008D043F" w:rsidRDefault="00BF1288" w:rsidP="0068355A">
      <w:pPr>
        <w:spacing w:line="276" w:lineRule="auto"/>
        <w:jc w:val="center"/>
        <w:rPr>
          <w:rFonts w:asciiTheme="minorHAnsi" w:hAnsiTheme="minorHAnsi" w:cstheme="minorHAnsi"/>
          <w:color w:val="808080"/>
          <w:sz w:val="18"/>
          <w:szCs w:val="18"/>
          <w:lang w:val="hr-HR"/>
        </w:rPr>
      </w:pPr>
    </w:p>
    <w:p w14:paraId="3A9BD7C3" w14:textId="77777777" w:rsidR="00E61D50" w:rsidRPr="008D043F" w:rsidRDefault="00E61D50" w:rsidP="0068355A">
      <w:pPr>
        <w:spacing w:line="276" w:lineRule="auto"/>
        <w:rPr>
          <w:rFonts w:asciiTheme="minorHAnsi" w:hAnsiTheme="minorHAnsi" w:cstheme="minorHAnsi"/>
          <w:b/>
          <w:color w:val="808080"/>
          <w:sz w:val="18"/>
          <w:szCs w:val="18"/>
          <w:lang w:val="hr-HR"/>
        </w:rPr>
        <w:sectPr w:rsidR="00E61D50" w:rsidRPr="008D043F" w:rsidSect="002524A5">
          <w:pgSz w:w="11906" w:h="16838"/>
          <w:pgMar w:top="1440" w:right="1440" w:bottom="1440" w:left="1440" w:header="708" w:footer="708" w:gutter="0"/>
          <w:cols w:space="708"/>
          <w:docGrid w:linePitch="360"/>
        </w:sectPr>
      </w:pPr>
    </w:p>
    <w:p w14:paraId="07B12ECE" w14:textId="77777777" w:rsidR="00E61D50" w:rsidRPr="008D043F" w:rsidRDefault="005B21C8" w:rsidP="0068355A">
      <w:pPr>
        <w:spacing w:line="276" w:lineRule="auto"/>
        <w:rPr>
          <w:rFonts w:asciiTheme="minorHAnsi" w:hAnsiTheme="minorHAnsi" w:cstheme="minorHAnsi"/>
          <w:b/>
          <w:color w:val="808080"/>
          <w:sz w:val="32"/>
          <w:szCs w:val="32"/>
          <w:lang w:val="hr-HR"/>
        </w:rPr>
      </w:pPr>
      <w:r w:rsidRPr="008D043F">
        <w:rPr>
          <w:rFonts w:asciiTheme="minorHAnsi" w:hAnsiTheme="minorHAnsi" w:cstheme="minorHAnsi"/>
          <w:b/>
          <w:color w:val="808080"/>
          <w:sz w:val="32"/>
          <w:szCs w:val="32"/>
          <w:lang w:val="hr-HR"/>
        </w:rPr>
        <w:lastRenderedPageBreak/>
        <w:t>Akron</w:t>
      </w:r>
      <w:r w:rsidR="00E61D50" w:rsidRPr="008D043F">
        <w:rPr>
          <w:rFonts w:asciiTheme="minorHAnsi" w:hAnsiTheme="minorHAnsi" w:cstheme="minorHAnsi"/>
          <w:b/>
          <w:color w:val="808080"/>
          <w:sz w:val="32"/>
          <w:szCs w:val="32"/>
          <w:lang w:val="hr-HR"/>
        </w:rPr>
        <w:t>i</w:t>
      </w:r>
      <w:r w:rsidRPr="008D043F">
        <w:rPr>
          <w:rFonts w:asciiTheme="minorHAnsi" w:hAnsiTheme="minorHAnsi" w:cstheme="minorHAnsi"/>
          <w:b/>
          <w:color w:val="808080"/>
          <w:sz w:val="32"/>
          <w:szCs w:val="32"/>
          <w:lang w:val="hr-HR"/>
        </w:rPr>
        <w:t xml:space="preserve">mi i skraćenice </w:t>
      </w:r>
    </w:p>
    <w:p w14:paraId="335D5BF2" w14:textId="77777777" w:rsidR="001F77A8" w:rsidRPr="008D043F" w:rsidRDefault="001F77A8" w:rsidP="0068355A">
      <w:pPr>
        <w:spacing w:line="276" w:lineRule="auto"/>
        <w:rPr>
          <w:rFonts w:asciiTheme="minorHAnsi" w:hAnsiTheme="minorHAnsi" w:cstheme="minorHAnsi"/>
          <w:i/>
          <w:sz w:val="22"/>
          <w:szCs w:val="22"/>
          <w:lang w:val="hr-HR"/>
        </w:rPr>
      </w:pPr>
    </w:p>
    <w:tbl>
      <w:tblPr>
        <w:tblStyle w:val="TableGrid"/>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809"/>
        <w:gridCol w:w="7400"/>
      </w:tblGrid>
      <w:tr w:rsidR="00514AA2" w:rsidRPr="008D043F" w14:paraId="71883A49" w14:textId="77777777" w:rsidTr="00E14E3A">
        <w:tc>
          <w:tcPr>
            <w:tcW w:w="1809" w:type="dxa"/>
            <w:vAlign w:val="center"/>
          </w:tcPr>
          <w:p w14:paraId="1F9D14D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AFAs</w:t>
            </w:r>
          </w:p>
        </w:tc>
        <w:tc>
          <w:tcPr>
            <w:tcW w:w="7400" w:type="dxa"/>
            <w:vAlign w:val="center"/>
            <w:hideMark/>
          </w:tcPr>
          <w:p w14:paraId="6835C30A" w14:textId="77777777" w:rsidR="00514AA2" w:rsidRPr="008D043F" w:rsidRDefault="00514AA2" w:rsidP="0068355A">
            <w:pPr>
              <w:spacing w:line="276" w:lineRule="auto"/>
              <w:rPr>
                <w:rFonts w:asciiTheme="minorHAnsi" w:hAnsiTheme="minorHAnsi" w:cstheme="minorHAnsi"/>
                <w:sz w:val="18"/>
                <w:szCs w:val="18"/>
                <w:lang w:val="hr-HR" w:eastAsia="en-US"/>
              </w:rPr>
            </w:pPr>
            <w:r w:rsidRPr="008D043F">
              <w:rPr>
                <w:rFonts w:asciiTheme="minorHAnsi" w:hAnsiTheme="minorHAnsi" w:cstheme="minorHAnsi"/>
                <w:sz w:val="18"/>
                <w:szCs w:val="18"/>
                <w:lang w:val="hr-HR"/>
              </w:rPr>
              <w:t xml:space="preserve">Područja za daljnju procjenu (eng. </w:t>
            </w:r>
            <w:r w:rsidRPr="008D043F">
              <w:rPr>
                <w:rFonts w:asciiTheme="minorHAnsi" w:hAnsiTheme="minorHAnsi" w:cstheme="minorHAnsi"/>
                <w:i/>
                <w:iCs/>
                <w:sz w:val="18"/>
                <w:szCs w:val="18"/>
                <w:lang w:val="hr-HR"/>
              </w:rPr>
              <w:t>Area for Further Assessment</w:t>
            </w:r>
            <w:r w:rsidRPr="008D043F">
              <w:rPr>
                <w:rFonts w:asciiTheme="minorHAnsi" w:hAnsiTheme="minorHAnsi" w:cstheme="minorHAnsi"/>
                <w:sz w:val="18"/>
                <w:szCs w:val="18"/>
                <w:lang w:val="hr-HR"/>
              </w:rPr>
              <w:t>)</w:t>
            </w:r>
          </w:p>
        </w:tc>
      </w:tr>
      <w:tr w:rsidR="00514AA2" w:rsidRPr="008D043F" w14:paraId="437FA066" w14:textId="77777777" w:rsidTr="00E14E3A">
        <w:tc>
          <w:tcPr>
            <w:tcW w:w="1809" w:type="dxa"/>
            <w:vAlign w:val="center"/>
          </w:tcPr>
          <w:p w14:paraId="1230F2B1"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APID</w:t>
            </w:r>
          </w:p>
        </w:tc>
        <w:tc>
          <w:tcPr>
            <w:tcW w:w="7400" w:type="dxa"/>
            <w:vAlign w:val="center"/>
            <w:hideMark/>
          </w:tcPr>
          <w:p w14:paraId="7ADB20A0" w14:textId="77777777" w:rsidR="00514AA2" w:rsidRPr="008D043F" w:rsidRDefault="000F1C7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kcijski </w:t>
            </w:r>
            <w:r w:rsidR="00514AA2" w:rsidRPr="008D043F">
              <w:rPr>
                <w:rFonts w:asciiTheme="minorHAnsi" w:hAnsiTheme="minorHAnsi" w:cstheme="minorHAnsi"/>
                <w:sz w:val="18"/>
                <w:szCs w:val="18"/>
                <w:lang w:val="hr-HR"/>
              </w:rPr>
              <w:t>planovi provedbe vodnih direktiva</w:t>
            </w:r>
          </w:p>
        </w:tc>
      </w:tr>
      <w:tr w:rsidR="00514AA2" w:rsidRPr="008D043F" w14:paraId="069E3FAB" w14:textId="77777777" w:rsidTr="00E14E3A">
        <w:tc>
          <w:tcPr>
            <w:tcW w:w="1809" w:type="dxa"/>
            <w:vAlign w:val="center"/>
          </w:tcPr>
          <w:p w14:paraId="12392FB7" w14:textId="0B322776"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AVP Jadran</w:t>
            </w:r>
            <w:r w:rsidR="003943D1" w:rsidRPr="008D043F">
              <w:rPr>
                <w:rFonts w:asciiTheme="minorHAnsi" w:hAnsiTheme="minorHAnsi" w:cstheme="minorHAnsi"/>
                <w:b/>
                <w:bCs/>
                <w:sz w:val="18"/>
                <w:szCs w:val="18"/>
                <w:lang w:val="hr-HR"/>
              </w:rPr>
              <w:t>skog mora</w:t>
            </w:r>
          </w:p>
        </w:tc>
        <w:tc>
          <w:tcPr>
            <w:tcW w:w="7400" w:type="dxa"/>
            <w:vAlign w:val="center"/>
            <w:hideMark/>
          </w:tcPr>
          <w:p w14:paraId="36E83DF9"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gencija za vodno područje Jadranskog mora</w:t>
            </w:r>
          </w:p>
        </w:tc>
      </w:tr>
      <w:tr w:rsidR="00514AA2" w:rsidRPr="008D043F" w14:paraId="7FE22708" w14:textId="77777777" w:rsidTr="00E14E3A">
        <w:tc>
          <w:tcPr>
            <w:tcW w:w="1809" w:type="dxa"/>
            <w:vAlign w:val="center"/>
          </w:tcPr>
          <w:p w14:paraId="7FFD3E29"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AVP Sava</w:t>
            </w:r>
          </w:p>
        </w:tc>
        <w:tc>
          <w:tcPr>
            <w:tcW w:w="7400" w:type="dxa"/>
            <w:vAlign w:val="center"/>
            <w:hideMark/>
          </w:tcPr>
          <w:p w14:paraId="3146B031"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gencija za vodno područje rijeke Save</w:t>
            </w:r>
          </w:p>
        </w:tc>
      </w:tr>
      <w:tr w:rsidR="00514AA2" w:rsidRPr="008D043F" w14:paraId="57885225" w14:textId="77777777" w:rsidTr="00E14E3A">
        <w:tc>
          <w:tcPr>
            <w:tcW w:w="1809" w:type="dxa"/>
            <w:vAlign w:val="center"/>
          </w:tcPr>
          <w:p w14:paraId="220058F1"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BiH</w:t>
            </w:r>
          </w:p>
        </w:tc>
        <w:tc>
          <w:tcPr>
            <w:tcW w:w="7400" w:type="dxa"/>
            <w:vAlign w:val="center"/>
            <w:hideMark/>
          </w:tcPr>
          <w:p w14:paraId="0260D2EC"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osna i Hercegovina</w:t>
            </w:r>
          </w:p>
        </w:tc>
      </w:tr>
      <w:tr w:rsidR="00514AA2" w:rsidRPr="008D043F" w14:paraId="3CFBC36B" w14:textId="77777777" w:rsidTr="00E14E3A">
        <w:tc>
          <w:tcPr>
            <w:tcW w:w="1809" w:type="dxa"/>
            <w:vAlign w:val="center"/>
          </w:tcPr>
          <w:p w14:paraId="23C427F1"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Brčko distrikt BiH</w:t>
            </w:r>
          </w:p>
        </w:tc>
        <w:tc>
          <w:tcPr>
            <w:tcW w:w="7400" w:type="dxa"/>
            <w:vAlign w:val="center"/>
            <w:hideMark/>
          </w:tcPr>
          <w:p w14:paraId="373D1282"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čko distrikt Bosne i Hercegovine</w:t>
            </w:r>
          </w:p>
        </w:tc>
      </w:tr>
      <w:tr w:rsidR="00514AA2" w:rsidRPr="008D043F" w14:paraId="3361441D" w14:textId="77777777" w:rsidTr="00E14E3A">
        <w:tc>
          <w:tcPr>
            <w:tcW w:w="1809" w:type="dxa"/>
            <w:vAlign w:val="center"/>
          </w:tcPr>
          <w:p w14:paraId="2184B092"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BREF</w:t>
            </w:r>
          </w:p>
        </w:tc>
        <w:tc>
          <w:tcPr>
            <w:tcW w:w="7400" w:type="dxa"/>
            <w:vAlign w:val="center"/>
            <w:hideMark/>
          </w:tcPr>
          <w:p w14:paraId="7A769C9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kumenti o najboljim raspoloživim tehnikama (eng. </w:t>
            </w:r>
            <w:r w:rsidRPr="008D043F">
              <w:rPr>
                <w:rFonts w:asciiTheme="minorHAnsi" w:hAnsiTheme="minorHAnsi" w:cstheme="minorHAnsi"/>
                <w:i/>
                <w:iCs/>
                <w:sz w:val="18"/>
                <w:szCs w:val="18"/>
                <w:lang w:val="hr-HR"/>
              </w:rPr>
              <w:t>Best available techniques reference documents</w:t>
            </w:r>
            <w:r w:rsidRPr="008D043F">
              <w:rPr>
                <w:rFonts w:asciiTheme="minorHAnsi" w:hAnsiTheme="minorHAnsi" w:cstheme="minorHAnsi"/>
                <w:sz w:val="18"/>
                <w:szCs w:val="18"/>
                <w:lang w:val="hr-HR"/>
              </w:rPr>
              <w:t>)</w:t>
            </w:r>
          </w:p>
        </w:tc>
      </w:tr>
      <w:tr w:rsidR="00514AA2" w:rsidRPr="008D043F" w14:paraId="3ADC11CD" w14:textId="77777777" w:rsidTr="00E14E3A">
        <w:tc>
          <w:tcPr>
            <w:tcW w:w="1809" w:type="dxa"/>
            <w:vAlign w:val="center"/>
          </w:tcPr>
          <w:p w14:paraId="357ED37E"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CISV</w:t>
            </w:r>
          </w:p>
        </w:tc>
        <w:tc>
          <w:tcPr>
            <w:tcW w:w="7400" w:type="dxa"/>
            <w:vAlign w:val="center"/>
            <w:hideMark/>
          </w:tcPr>
          <w:p w14:paraId="5D846323"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entralni </w:t>
            </w:r>
            <w:r w:rsidR="000F1C74" w:rsidRPr="008D043F">
              <w:rPr>
                <w:rFonts w:asciiTheme="minorHAnsi" w:hAnsiTheme="minorHAnsi" w:cstheme="minorHAnsi"/>
                <w:sz w:val="18"/>
                <w:szCs w:val="18"/>
                <w:lang w:val="hr-HR"/>
              </w:rPr>
              <w:t xml:space="preserve">informacijski </w:t>
            </w:r>
            <w:r w:rsidRPr="008D043F">
              <w:rPr>
                <w:rFonts w:asciiTheme="minorHAnsi" w:hAnsiTheme="minorHAnsi" w:cstheme="minorHAnsi"/>
                <w:sz w:val="18"/>
                <w:szCs w:val="18"/>
                <w:lang w:val="hr-HR"/>
              </w:rPr>
              <w:t xml:space="preserve">sistem voda za Federaciju </w:t>
            </w:r>
            <w:r w:rsidR="000F1C74" w:rsidRPr="008D043F">
              <w:rPr>
                <w:rFonts w:asciiTheme="minorHAnsi" w:eastAsia="Calibri" w:hAnsiTheme="minorHAnsi" w:cstheme="minorHAnsi"/>
                <w:sz w:val="18"/>
                <w:szCs w:val="18"/>
                <w:lang w:val="hr-HR"/>
              </w:rPr>
              <w:t>Bosne i Hercegovine</w:t>
            </w:r>
          </w:p>
        </w:tc>
      </w:tr>
      <w:tr w:rsidR="00514AA2" w:rsidRPr="008D043F" w14:paraId="459BDF75" w14:textId="77777777" w:rsidTr="00E14E3A">
        <w:tc>
          <w:tcPr>
            <w:tcW w:w="1809" w:type="dxa"/>
            <w:vAlign w:val="center"/>
          </w:tcPr>
          <w:p w14:paraId="27A3C861"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DEI BiH</w:t>
            </w:r>
          </w:p>
        </w:tc>
        <w:tc>
          <w:tcPr>
            <w:tcW w:w="7400" w:type="dxa"/>
            <w:vAlign w:val="center"/>
            <w:hideMark/>
          </w:tcPr>
          <w:p w14:paraId="514B0216" w14:textId="77777777" w:rsidR="00514AA2" w:rsidRPr="008D043F" w:rsidRDefault="0027008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cija </w:t>
            </w:r>
            <w:r w:rsidR="00514AA2" w:rsidRPr="008D043F">
              <w:rPr>
                <w:rFonts w:asciiTheme="minorHAnsi" w:eastAsia="Calibri" w:hAnsiTheme="minorHAnsi" w:cstheme="minorHAnsi"/>
                <w:sz w:val="18"/>
                <w:szCs w:val="18"/>
                <w:lang w:val="hr-HR"/>
              </w:rPr>
              <w:t xml:space="preserve">za evropske integracije </w:t>
            </w:r>
            <w:r w:rsidR="000F1C74" w:rsidRPr="008D043F">
              <w:rPr>
                <w:rFonts w:asciiTheme="minorHAnsi" w:eastAsia="Calibri" w:hAnsiTheme="minorHAnsi" w:cstheme="minorHAnsi"/>
                <w:sz w:val="18"/>
                <w:szCs w:val="18"/>
                <w:lang w:val="hr-HR"/>
              </w:rPr>
              <w:t>Bosne i Hercegovine</w:t>
            </w:r>
          </w:p>
        </w:tc>
      </w:tr>
      <w:tr w:rsidR="00514AA2" w:rsidRPr="008D043F" w14:paraId="612871BF" w14:textId="77777777" w:rsidTr="00E14E3A">
        <w:tc>
          <w:tcPr>
            <w:tcW w:w="1809" w:type="dxa"/>
            <w:vAlign w:val="center"/>
          </w:tcPr>
          <w:p w14:paraId="07D860B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DOB</w:t>
            </w:r>
          </w:p>
        </w:tc>
        <w:tc>
          <w:tcPr>
            <w:tcW w:w="7400" w:type="dxa"/>
            <w:vAlign w:val="center"/>
            <w:hideMark/>
          </w:tcPr>
          <w:p w14:paraId="13027AA9"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kument okvirnog budžeta</w:t>
            </w:r>
          </w:p>
        </w:tc>
      </w:tr>
      <w:tr w:rsidR="00514AA2" w:rsidRPr="008D043F" w14:paraId="3C2A3346" w14:textId="77777777" w:rsidTr="00E14E3A">
        <w:tc>
          <w:tcPr>
            <w:tcW w:w="1809" w:type="dxa"/>
            <w:vAlign w:val="center"/>
          </w:tcPr>
          <w:p w14:paraId="67A089BF"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DSIP</w:t>
            </w:r>
          </w:p>
        </w:tc>
        <w:tc>
          <w:tcPr>
            <w:tcW w:w="7400" w:type="dxa"/>
            <w:vAlign w:val="center"/>
            <w:hideMark/>
          </w:tcPr>
          <w:p w14:paraId="14D14AAB"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 za provođenje direktive (eng. </w:t>
            </w:r>
            <w:r w:rsidRPr="008D043F">
              <w:rPr>
                <w:rFonts w:asciiTheme="minorHAnsi" w:hAnsiTheme="minorHAnsi" w:cstheme="minorHAnsi"/>
                <w:i/>
                <w:iCs/>
                <w:sz w:val="18"/>
                <w:szCs w:val="18"/>
                <w:lang w:val="hr-HR"/>
              </w:rPr>
              <w:t>Directive Specific Implementation Plan</w:t>
            </w:r>
            <w:r w:rsidRPr="008D043F">
              <w:rPr>
                <w:rFonts w:asciiTheme="minorHAnsi" w:hAnsiTheme="minorHAnsi" w:cstheme="minorHAnsi"/>
                <w:sz w:val="18"/>
                <w:szCs w:val="18"/>
                <w:lang w:val="hr-HR"/>
              </w:rPr>
              <w:t>)</w:t>
            </w:r>
          </w:p>
        </w:tc>
      </w:tr>
      <w:tr w:rsidR="00514AA2" w:rsidRPr="008D043F" w14:paraId="6FBD194D" w14:textId="77777777" w:rsidTr="00E14E3A">
        <w:tc>
          <w:tcPr>
            <w:tcW w:w="1809" w:type="dxa"/>
            <w:vAlign w:val="center"/>
          </w:tcPr>
          <w:p w14:paraId="39FDE44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AS BiH</w:t>
            </w:r>
          </w:p>
        </w:tc>
        <w:tc>
          <w:tcPr>
            <w:tcW w:w="7400" w:type="dxa"/>
            <w:vAlign w:val="center"/>
            <w:hideMark/>
          </w:tcPr>
          <w:p w14:paraId="5C2AC46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rategija aproksimacije propisa pravne stečevine EU u oblasti zaštite okoliša </w:t>
            </w:r>
            <w:r w:rsidR="000F1C74" w:rsidRPr="008D043F">
              <w:rPr>
                <w:rFonts w:asciiTheme="minorHAnsi" w:eastAsia="Calibri" w:hAnsiTheme="minorHAnsi" w:cstheme="minorHAnsi"/>
                <w:sz w:val="18"/>
                <w:szCs w:val="18"/>
                <w:lang w:val="hr-HR"/>
              </w:rPr>
              <w:t>Bosne i Hercegovine</w:t>
            </w:r>
          </w:p>
        </w:tc>
      </w:tr>
      <w:tr w:rsidR="00514AA2" w:rsidRPr="008D043F" w14:paraId="34784F66" w14:textId="77777777" w:rsidTr="00E14E3A">
        <w:tc>
          <w:tcPr>
            <w:tcW w:w="1809" w:type="dxa"/>
            <w:vAlign w:val="center"/>
          </w:tcPr>
          <w:p w14:paraId="44808B2B"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E</w:t>
            </w:r>
          </w:p>
        </w:tc>
        <w:tc>
          <w:tcPr>
            <w:tcW w:w="7400" w:type="dxa"/>
            <w:vAlign w:val="center"/>
            <w:hideMark/>
          </w:tcPr>
          <w:p w14:paraId="1267D58D"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lektrični i elektronski otpad</w:t>
            </w:r>
          </w:p>
        </w:tc>
      </w:tr>
      <w:tr w:rsidR="00514AA2" w:rsidRPr="008D043F" w14:paraId="584295A5" w14:textId="77777777" w:rsidTr="00E14E3A">
        <w:tc>
          <w:tcPr>
            <w:tcW w:w="1809" w:type="dxa"/>
            <w:vAlign w:val="center"/>
          </w:tcPr>
          <w:p w14:paraId="068AD95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IONET</w:t>
            </w:r>
          </w:p>
        </w:tc>
        <w:tc>
          <w:tcPr>
            <w:tcW w:w="7400" w:type="dxa"/>
            <w:vAlign w:val="center"/>
            <w:hideMark/>
          </w:tcPr>
          <w:p w14:paraId="17C0BDEB"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vropska mreža za informiranje i osmatranje okoliša (eng. </w:t>
            </w:r>
            <w:r w:rsidRPr="008D043F">
              <w:rPr>
                <w:rFonts w:asciiTheme="minorHAnsi" w:hAnsiTheme="minorHAnsi" w:cstheme="minorHAnsi"/>
                <w:i/>
                <w:iCs/>
                <w:sz w:val="18"/>
                <w:szCs w:val="18"/>
                <w:lang w:val="hr-HR"/>
              </w:rPr>
              <w:t>European Environment Information and Observation Network</w:t>
            </w:r>
            <w:r w:rsidRPr="008D043F">
              <w:rPr>
                <w:rFonts w:asciiTheme="minorHAnsi" w:hAnsiTheme="minorHAnsi" w:cstheme="minorHAnsi"/>
                <w:sz w:val="18"/>
                <w:szCs w:val="18"/>
                <w:lang w:val="hr-HR"/>
              </w:rPr>
              <w:t>)</w:t>
            </w:r>
          </w:p>
        </w:tc>
      </w:tr>
      <w:tr w:rsidR="00514AA2" w:rsidRPr="008D043F" w14:paraId="69FE2BB4" w14:textId="77777777" w:rsidTr="00E14E3A">
        <w:tc>
          <w:tcPr>
            <w:tcW w:w="1809" w:type="dxa"/>
            <w:vAlign w:val="center"/>
          </w:tcPr>
          <w:p w14:paraId="0D73BA67"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MEP</w:t>
            </w:r>
          </w:p>
        </w:tc>
        <w:tc>
          <w:tcPr>
            <w:tcW w:w="7400" w:type="dxa"/>
            <w:vAlign w:val="center"/>
            <w:hideMark/>
          </w:tcPr>
          <w:p w14:paraId="2BC2C4A1"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vropski program za praćenje i evaluaciju</w:t>
            </w:r>
          </w:p>
        </w:tc>
      </w:tr>
      <w:tr w:rsidR="00514AA2" w:rsidRPr="008D043F" w14:paraId="2822CC25" w14:textId="77777777" w:rsidTr="00E14E3A">
        <w:tc>
          <w:tcPr>
            <w:tcW w:w="1809" w:type="dxa"/>
            <w:vAlign w:val="center"/>
          </w:tcPr>
          <w:p w14:paraId="56DF82B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U</w:t>
            </w:r>
          </w:p>
        </w:tc>
        <w:tc>
          <w:tcPr>
            <w:tcW w:w="7400" w:type="dxa"/>
            <w:vAlign w:val="center"/>
            <w:hideMark/>
          </w:tcPr>
          <w:p w14:paraId="57A676A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vropska unija</w:t>
            </w:r>
          </w:p>
        </w:tc>
      </w:tr>
      <w:tr w:rsidR="00514AA2" w:rsidRPr="008D043F" w14:paraId="3917890B" w14:textId="77777777" w:rsidTr="00E14E3A">
        <w:tc>
          <w:tcPr>
            <w:tcW w:w="1809" w:type="dxa"/>
            <w:vAlign w:val="center"/>
          </w:tcPr>
          <w:p w14:paraId="59FE7B5C"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UROSTAT</w:t>
            </w:r>
          </w:p>
        </w:tc>
        <w:tc>
          <w:tcPr>
            <w:tcW w:w="7400" w:type="dxa"/>
            <w:vAlign w:val="center"/>
            <w:hideMark/>
          </w:tcPr>
          <w:p w14:paraId="12CF630C"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istički ured Evropske </w:t>
            </w:r>
            <w:r w:rsidR="00270082" w:rsidRPr="008D043F">
              <w:rPr>
                <w:rFonts w:asciiTheme="minorHAnsi" w:hAnsiTheme="minorHAnsi" w:cstheme="minorHAnsi"/>
                <w:sz w:val="18"/>
                <w:szCs w:val="18"/>
                <w:lang w:val="hr-HR"/>
              </w:rPr>
              <w:t>unije</w:t>
            </w:r>
          </w:p>
        </w:tc>
      </w:tr>
      <w:tr w:rsidR="00514AA2" w:rsidRPr="008D043F" w14:paraId="644BDF0D" w14:textId="77777777" w:rsidTr="00E14E3A">
        <w:tc>
          <w:tcPr>
            <w:tcW w:w="1809" w:type="dxa"/>
            <w:vAlign w:val="center"/>
          </w:tcPr>
          <w:p w14:paraId="56F141FD"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Federacija BiH</w:t>
            </w:r>
          </w:p>
        </w:tc>
        <w:tc>
          <w:tcPr>
            <w:tcW w:w="7400" w:type="dxa"/>
            <w:vAlign w:val="center"/>
            <w:hideMark/>
          </w:tcPr>
          <w:p w14:paraId="007D5C55"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cija Bosne i Hercegovine</w:t>
            </w:r>
          </w:p>
        </w:tc>
      </w:tr>
      <w:tr w:rsidR="00514AA2" w:rsidRPr="008D043F" w14:paraId="6B43B4E3" w14:textId="77777777" w:rsidTr="00E14E3A">
        <w:tc>
          <w:tcPr>
            <w:tcW w:w="1809" w:type="dxa"/>
            <w:vAlign w:val="center"/>
          </w:tcPr>
          <w:p w14:paraId="4DB8DC1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FHMZ</w:t>
            </w:r>
          </w:p>
        </w:tc>
        <w:tc>
          <w:tcPr>
            <w:tcW w:w="7400" w:type="dxa"/>
            <w:vAlign w:val="center"/>
            <w:hideMark/>
          </w:tcPr>
          <w:p w14:paraId="47DFAEDA"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i hidrometeorološki zavod</w:t>
            </w:r>
          </w:p>
        </w:tc>
      </w:tr>
      <w:tr w:rsidR="00514AA2" w:rsidRPr="008D043F" w14:paraId="5E983A26" w14:textId="77777777" w:rsidTr="00E14E3A">
        <w:tc>
          <w:tcPr>
            <w:tcW w:w="1809" w:type="dxa"/>
            <w:vAlign w:val="center"/>
          </w:tcPr>
          <w:p w14:paraId="1F7F648C"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ERI</w:t>
            </w:r>
          </w:p>
        </w:tc>
        <w:tc>
          <w:tcPr>
            <w:tcW w:w="7400" w:type="dxa"/>
            <w:vAlign w:val="center"/>
            <w:hideMark/>
          </w:tcPr>
          <w:p w14:paraId="754120E7" w14:textId="77777777" w:rsidR="00514AA2" w:rsidRPr="008D043F" w:rsidRDefault="0027008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ministarstvo </w:t>
            </w:r>
            <w:r w:rsidR="00514AA2" w:rsidRPr="008D043F">
              <w:rPr>
                <w:rFonts w:asciiTheme="minorHAnsi" w:eastAsia="Calibri" w:hAnsiTheme="minorHAnsi" w:cstheme="minorHAnsi"/>
                <w:sz w:val="18"/>
                <w:szCs w:val="18"/>
                <w:lang w:val="hr-HR"/>
              </w:rPr>
              <w:t xml:space="preserve">energije, rudarstva i industrije </w:t>
            </w:r>
          </w:p>
        </w:tc>
      </w:tr>
      <w:tr w:rsidR="00514AA2" w:rsidRPr="008D043F" w14:paraId="74FBE33D" w14:textId="77777777" w:rsidTr="00E14E3A">
        <w:tc>
          <w:tcPr>
            <w:tcW w:w="1809" w:type="dxa"/>
            <w:vAlign w:val="center"/>
          </w:tcPr>
          <w:p w14:paraId="10FBA3F1"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OIT</w:t>
            </w:r>
          </w:p>
        </w:tc>
        <w:tc>
          <w:tcPr>
            <w:tcW w:w="7400" w:type="dxa"/>
            <w:vAlign w:val="center"/>
            <w:hideMark/>
          </w:tcPr>
          <w:p w14:paraId="20CD09C1"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ministarstvo okoliša i turizma </w:t>
            </w:r>
          </w:p>
        </w:tc>
      </w:tr>
      <w:tr w:rsidR="00514AA2" w:rsidRPr="008D043F" w14:paraId="2AC606FA" w14:textId="77777777" w:rsidTr="00E14E3A">
        <w:tc>
          <w:tcPr>
            <w:tcW w:w="1809" w:type="dxa"/>
            <w:vAlign w:val="center"/>
          </w:tcPr>
          <w:p w14:paraId="7E4988DA"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PU</w:t>
            </w:r>
          </w:p>
        </w:tc>
        <w:tc>
          <w:tcPr>
            <w:tcW w:w="7400" w:type="dxa"/>
            <w:vAlign w:val="center"/>
            <w:hideMark/>
          </w:tcPr>
          <w:p w14:paraId="66141066" w14:textId="77777777" w:rsidR="00514AA2" w:rsidRPr="008D043F" w:rsidRDefault="0027008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ministarstvo </w:t>
            </w:r>
            <w:r w:rsidR="00514AA2" w:rsidRPr="008D043F">
              <w:rPr>
                <w:rFonts w:asciiTheme="minorHAnsi" w:eastAsia="Calibri" w:hAnsiTheme="minorHAnsi" w:cstheme="minorHAnsi"/>
                <w:sz w:val="18"/>
                <w:szCs w:val="18"/>
                <w:lang w:val="hr-HR"/>
              </w:rPr>
              <w:t xml:space="preserve">prostornog uređenja </w:t>
            </w:r>
          </w:p>
        </w:tc>
      </w:tr>
      <w:tr w:rsidR="00514AA2" w:rsidRPr="008D043F" w14:paraId="3470D86A" w14:textId="77777777" w:rsidTr="00E14E3A">
        <w:tc>
          <w:tcPr>
            <w:tcW w:w="1809" w:type="dxa"/>
            <w:vAlign w:val="center"/>
          </w:tcPr>
          <w:p w14:paraId="0A066A35"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PVŠ</w:t>
            </w:r>
          </w:p>
        </w:tc>
        <w:tc>
          <w:tcPr>
            <w:tcW w:w="7400" w:type="dxa"/>
            <w:vAlign w:val="center"/>
            <w:hideMark/>
          </w:tcPr>
          <w:p w14:paraId="33252E60"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ministarstvo poljoprivrede, vodoprivrede i šumarstva </w:t>
            </w:r>
          </w:p>
        </w:tc>
      </w:tr>
      <w:tr w:rsidR="00514AA2" w:rsidRPr="008D043F" w14:paraId="3533FA01" w14:textId="77777777" w:rsidTr="00E14E3A">
        <w:tc>
          <w:tcPr>
            <w:tcW w:w="1809" w:type="dxa"/>
            <w:vAlign w:val="center"/>
          </w:tcPr>
          <w:p w14:paraId="682B358B"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Z</w:t>
            </w:r>
          </w:p>
        </w:tc>
        <w:tc>
          <w:tcPr>
            <w:tcW w:w="7400" w:type="dxa"/>
            <w:vAlign w:val="center"/>
            <w:hideMark/>
          </w:tcPr>
          <w:p w14:paraId="5CB209EF"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w:t>
            </w:r>
            <w:r w:rsidR="00270082" w:rsidRPr="008D043F">
              <w:rPr>
                <w:rFonts w:asciiTheme="minorHAnsi" w:eastAsia="Calibri" w:hAnsiTheme="minorHAnsi" w:cstheme="minorHAnsi"/>
                <w:sz w:val="18"/>
                <w:szCs w:val="18"/>
                <w:lang w:val="hr-HR"/>
              </w:rPr>
              <w:t xml:space="preserve">ministarstvo </w:t>
            </w:r>
            <w:r w:rsidRPr="008D043F">
              <w:rPr>
                <w:rFonts w:asciiTheme="minorHAnsi" w:eastAsia="Calibri" w:hAnsiTheme="minorHAnsi" w:cstheme="minorHAnsi"/>
                <w:sz w:val="18"/>
                <w:szCs w:val="18"/>
                <w:lang w:val="hr-HR"/>
              </w:rPr>
              <w:t xml:space="preserve">zdravstva </w:t>
            </w:r>
          </w:p>
        </w:tc>
      </w:tr>
      <w:tr w:rsidR="00514AA2" w:rsidRPr="008D043F" w14:paraId="3BAEF5E7" w14:textId="77777777" w:rsidTr="00E14E3A">
        <w:tc>
          <w:tcPr>
            <w:tcW w:w="1809" w:type="dxa"/>
            <w:vAlign w:val="center"/>
          </w:tcPr>
          <w:p w14:paraId="260ACC96" w14:textId="01747890"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FZO F</w:t>
            </w:r>
            <w:r w:rsidR="00095C97" w:rsidRPr="008D043F">
              <w:rPr>
                <w:rFonts w:asciiTheme="minorHAnsi" w:hAnsiTheme="minorHAnsi" w:cstheme="minorHAnsi"/>
                <w:b/>
                <w:bCs/>
                <w:sz w:val="18"/>
                <w:szCs w:val="18"/>
                <w:lang w:val="hr-HR"/>
              </w:rPr>
              <w:t>e</w:t>
            </w:r>
            <w:r w:rsidR="00095C97" w:rsidRPr="008D043F">
              <w:rPr>
                <w:rFonts w:asciiTheme="minorHAnsi" w:hAnsiTheme="minorHAnsi" w:cstheme="minorHAnsi"/>
                <w:b/>
                <w:bCs/>
                <w:sz w:val="18"/>
                <w:szCs w:val="18"/>
              </w:rPr>
              <w:t xml:space="preserve">deracije </w:t>
            </w:r>
            <w:r w:rsidRPr="008D043F">
              <w:rPr>
                <w:rFonts w:asciiTheme="minorHAnsi" w:hAnsiTheme="minorHAnsi" w:cstheme="minorHAnsi"/>
                <w:b/>
                <w:bCs/>
                <w:sz w:val="18"/>
                <w:szCs w:val="18"/>
                <w:lang w:val="hr-HR"/>
              </w:rPr>
              <w:t>BiH</w:t>
            </w:r>
          </w:p>
        </w:tc>
        <w:tc>
          <w:tcPr>
            <w:tcW w:w="7400" w:type="dxa"/>
            <w:vAlign w:val="center"/>
            <w:hideMark/>
          </w:tcPr>
          <w:p w14:paraId="0757504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ond za zaštitu okoliša Federacije </w:t>
            </w:r>
            <w:r w:rsidR="000F1C74" w:rsidRPr="008D043F">
              <w:rPr>
                <w:rFonts w:asciiTheme="minorHAnsi" w:eastAsia="Calibri" w:hAnsiTheme="minorHAnsi" w:cstheme="minorHAnsi"/>
                <w:sz w:val="18"/>
                <w:szCs w:val="18"/>
                <w:lang w:val="hr-HR"/>
              </w:rPr>
              <w:t>Bosne i Hercegovine</w:t>
            </w:r>
          </w:p>
        </w:tc>
      </w:tr>
      <w:tr w:rsidR="00514AA2" w:rsidRPr="008D043F" w14:paraId="65212529" w14:textId="77777777" w:rsidTr="00E14E3A">
        <w:tc>
          <w:tcPr>
            <w:tcW w:w="1809" w:type="dxa"/>
            <w:vAlign w:val="center"/>
          </w:tcPr>
          <w:p w14:paraId="421C7769"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ZPZ</w:t>
            </w:r>
          </w:p>
        </w:tc>
        <w:tc>
          <w:tcPr>
            <w:tcW w:w="7400" w:type="dxa"/>
            <w:vAlign w:val="center"/>
            <w:hideMark/>
          </w:tcPr>
          <w:p w14:paraId="591DBE7A" w14:textId="77777777" w:rsidR="00514AA2" w:rsidRPr="008D043F" w:rsidRDefault="0027008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Federalni zavod</w:t>
            </w:r>
            <w:r w:rsidR="00514AA2" w:rsidRPr="008D043F">
              <w:rPr>
                <w:rFonts w:asciiTheme="minorHAnsi" w:eastAsia="Calibri" w:hAnsiTheme="minorHAnsi" w:cstheme="minorHAnsi"/>
                <w:sz w:val="18"/>
                <w:szCs w:val="18"/>
                <w:lang w:val="hr-HR"/>
              </w:rPr>
              <w:t xml:space="preserve"> za programiranje razvoja </w:t>
            </w:r>
          </w:p>
        </w:tc>
      </w:tr>
      <w:tr w:rsidR="00514AA2" w:rsidRPr="008D043F" w14:paraId="3911844A" w14:textId="77777777" w:rsidTr="00E14E3A">
        <w:tc>
          <w:tcPr>
            <w:tcW w:w="1809" w:type="dxa"/>
            <w:vAlign w:val="center"/>
          </w:tcPr>
          <w:p w14:paraId="439B83BD"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AP</w:t>
            </w:r>
          </w:p>
        </w:tc>
        <w:tc>
          <w:tcPr>
            <w:tcW w:w="7400" w:type="dxa"/>
            <w:vAlign w:val="center"/>
            <w:hideMark/>
          </w:tcPr>
          <w:p w14:paraId="4019CE7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akcijski plan</w:t>
            </w:r>
          </w:p>
        </w:tc>
      </w:tr>
      <w:tr w:rsidR="00514AA2" w:rsidRPr="008D043F" w14:paraId="4AC03E39" w14:textId="77777777" w:rsidTr="00E14E3A">
        <w:tc>
          <w:tcPr>
            <w:tcW w:w="1809" w:type="dxa"/>
            <w:vAlign w:val="center"/>
          </w:tcPr>
          <w:p w14:paraId="700CF06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C Federacije BiH</w:t>
            </w:r>
          </w:p>
        </w:tc>
        <w:tc>
          <w:tcPr>
            <w:tcW w:w="7400" w:type="dxa"/>
            <w:vAlign w:val="center"/>
            <w:hideMark/>
          </w:tcPr>
          <w:p w14:paraId="3B6FCAB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centar Federacije Bosne i Hercegovine</w:t>
            </w:r>
          </w:p>
        </w:tc>
      </w:tr>
      <w:tr w:rsidR="00514AA2" w:rsidRPr="008D043F" w14:paraId="24EAF616" w14:textId="77777777" w:rsidTr="00E14E3A">
        <w:tc>
          <w:tcPr>
            <w:tcW w:w="1809" w:type="dxa"/>
            <w:vAlign w:val="center"/>
          </w:tcPr>
          <w:p w14:paraId="4C1FDA9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EF</w:t>
            </w:r>
          </w:p>
        </w:tc>
        <w:tc>
          <w:tcPr>
            <w:tcW w:w="7400" w:type="dxa"/>
            <w:vAlign w:val="center"/>
            <w:hideMark/>
          </w:tcPr>
          <w:p w14:paraId="7D118A13"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Globalni fond </w:t>
            </w:r>
            <w:r w:rsidR="000F1C74" w:rsidRPr="008D043F">
              <w:rPr>
                <w:rFonts w:asciiTheme="minorHAnsi" w:hAnsiTheme="minorHAnsi" w:cstheme="minorHAnsi"/>
                <w:sz w:val="18"/>
                <w:szCs w:val="18"/>
                <w:lang w:val="hr-HR"/>
              </w:rPr>
              <w:t>za okoliš</w:t>
            </w:r>
            <w:r w:rsidR="00AD3415" w:rsidRPr="008D043F">
              <w:rPr>
                <w:rFonts w:asciiTheme="minorHAnsi" w:hAnsiTheme="minorHAnsi" w:cstheme="minorHAnsi"/>
                <w:sz w:val="18"/>
                <w:szCs w:val="18"/>
                <w:lang w:val="hr-HR"/>
              </w:rPr>
              <w:t>/životnu sredinu</w:t>
            </w:r>
          </w:p>
        </w:tc>
      </w:tr>
      <w:tr w:rsidR="00514AA2" w:rsidRPr="008D043F" w14:paraId="01393D8C" w14:textId="77777777" w:rsidTr="00E14E3A">
        <w:tc>
          <w:tcPr>
            <w:tcW w:w="1809" w:type="dxa"/>
            <w:vAlign w:val="center"/>
          </w:tcPr>
          <w:p w14:paraId="64EF752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FP</w:t>
            </w:r>
          </w:p>
        </w:tc>
        <w:tc>
          <w:tcPr>
            <w:tcW w:w="7400" w:type="dxa"/>
            <w:vAlign w:val="center"/>
            <w:hideMark/>
          </w:tcPr>
          <w:p w14:paraId="516DED66"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ng. </w:t>
            </w:r>
            <w:r w:rsidRPr="008D043F">
              <w:rPr>
                <w:rFonts w:asciiTheme="minorHAnsi" w:hAnsiTheme="minorHAnsi" w:cstheme="minorHAnsi"/>
                <w:i/>
                <w:iCs/>
                <w:sz w:val="18"/>
                <w:szCs w:val="18"/>
                <w:lang w:val="hr-HR"/>
              </w:rPr>
              <w:t>Gender focal point</w:t>
            </w:r>
          </w:p>
        </w:tc>
      </w:tr>
      <w:tr w:rsidR="00514AA2" w:rsidRPr="008D043F" w14:paraId="75643F08" w14:textId="77777777" w:rsidTr="00E14E3A">
        <w:tc>
          <w:tcPr>
            <w:tcW w:w="1809" w:type="dxa"/>
            <w:vAlign w:val="center"/>
          </w:tcPr>
          <w:p w14:paraId="0BFACF0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HG</w:t>
            </w:r>
          </w:p>
        </w:tc>
        <w:tc>
          <w:tcPr>
            <w:tcW w:w="7400" w:type="dxa"/>
            <w:vAlign w:val="center"/>
            <w:hideMark/>
          </w:tcPr>
          <w:p w14:paraId="2FE4BE46"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klenički plinovi (eng. </w:t>
            </w:r>
            <w:r w:rsidRPr="008D043F">
              <w:rPr>
                <w:rFonts w:asciiTheme="minorHAnsi" w:hAnsiTheme="minorHAnsi" w:cstheme="minorHAnsi"/>
                <w:i/>
                <w:iCs/>
                <w:sz w:val="18"/>
                <w:szCs w:val="18"/>
                <w:lang w:val="hr-HR"/>
              </w:rPr>
              <w:t>Greenhouse gases</w:t>
            </w:r>
            <w:r w:rsidRPr="008D043F">
              <w:rPr>
                <w:rFonts w:asciiTheme="minorHAnsi" w:hAnsiTheme="minorHAnsi" w:cstheme="minorHAnsi"/>
                <w:sz w:val="18"/>
                <w:szCs w:val="18"/>
                <w:lang w:val="hr-HR"/>
              </w:rPr>
              <w:t>)</w:t>
            </w:r>
          </w:p>
        </w:tc>
      </w:tr>
      <w:tr w:rsidR="00514AA2" w:rsidRPr="008D043F" w14:paraId="331BDBF0" w14:textId="77777777" w:rsidTr="00E14E3A">
        <w:tc>
          <w:tcPr>
            <w:tcW w:w="1809" w:type="dxa"/>
            <w:vAlign w:val="center"/>
          </w:tcPr>
          <w:p w14:paraId="21D315EC"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IZ</w:t>
            </w:r>
          </w:p>
        </w:tc>
        <w:tc>
          <w:tcPr>
            <w:tcW w:w="7400" w:type="dxa"/>
            <w:vAlign w:val="center"/>
            <w:hideMark/>
          </w:tcPr>
          <w:p w14:paraId="39FCD248"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jemačka razvojna agencija (</w:t>
            </w:r>
            <w:r w:rsidRPr="008D043F">
              <w:rPr>
                <w:rFonts w:asciiTheme="minorHAnsi" w:hAnsiTheme="minorHAnsi" w:cstheme="minorHAnsi"/>
                <w:i/>
                <w:iCs/>
                <w:sz w:val="18"/>
                <w:szCs w:val="18"/>
                <w:lang w:val="hr-HR"/>
              </w:rPr>
              <w:t>Deutsche Gesellschaft für Internationale Zusammenarbeit</w:t>
            </w:r>
            <w:r w:rsidRPr="008D043F">
              <w:rPr>
                <w:rFonts w:asciiTheme="minorHAnsi" w:hAnsiTheme="minorHAnsi" w:cstheme="minorHAnsi"/>
                <w:sz w:val="18"/>
                <w:szCs w:val="18"/>
                <w:lang w:val="hr-HR"/>
              </w:rPr>
              <w:t>)</w:t>
            </w:r>
          </w:p>
        </w:tc>
      </w:tr>
      <w:tr w:rsidR="00514AA2" w:rsidRPr="008D043F" w14:paraId="29FD98B7" w14:textId="77777777" w:rsidTr="00E14E3A">
        <w:tc>
          <w:tcPr>
            <w:tcW w:w="1809" w:type="dxa"/>
            <w:vAlign w:val="center"/>
          </w:tcPr>
          <w:p w14:paraId="4ED1607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VTPV</w:t>
            </w:r>
          </w:p>
        </w:tc>
        <w:tc>
          <w:tcPr>
            <w:tcW w:w="7400" w:type="dxa"/>
            <w:vAlign w:val="center"/>
            <w:hideMark/>
          </w:tcPr>
          <w:p w14:paraId="516EFD7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rupa vodnih tijela</w:t>
            </w:r>
          </w:p>
        </w:tc>
      </w:tr>
      <w:tr w:rsidR="00514AA2" w:rsidRPr="008D043F" w14:paraId="55DE90ED" w14:textId="77777777" w:rsidTr="00E14E3A">
        <w:tc>
          <w:tcPr>
            <w:tcW w:w="1809" w:type="dxa"/>
            <w:vAlign w:val="center"/>
          </w:tcPr>
          <w:p w14:paraId="00D874F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HE</w:t>
            </w:r>
          </w:p>
        </w:tc>
        <w:tc>
          <w:tcPr>
            <w:tcW w:w="7400" w:type="dxa"/>
            <w:vAlign w:val="center"/>
            <w:hideMark/>
          </w:tcPr>
          <w:p w14:paraId="0B0B91A1"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Hidroelektrana</w:t>
            </w:r>
          </w:p>
        </w:tc>
      </w:tr>
      <w:tr w:rsidR="00514AA2" w:rsidRPr="008D043F" w14:paraId="159461C5" w14:textId="77777777" w:rsidTr="00E14E3A">
        <w:tc>
          <w:tcPr>
            <w:tcW w:w="1809" w:type="dxa"/>
            <w:vAlign w:val="center"/>
          </w:tcPr>
          <w:p w14:paraId="566AA55B"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IED</w:t>
            </w:r>
          </w:p>
        </w:tc>
        <w:tc>
          <w:tcPr>
            <w:tcW w:w="7400" w:type="dxa"/>
            <w:vAlign w:val="center"/>
            <w:hideMark/>
          </w:tcPr>
          <w:p w14:paraId="545680B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irektiva o industrijskim emisijama (eng. </w:t>
            </w:r>
            <w:r w:rsidRPr="008D043F">
              <w:rPr>
                <w:rFonts w:asciiTheme="minorHAnsi" w:hAnsiTheme="minorHAnsi" w:cstheme="minorHAnsi"/>
                <w:i/>
                <w:iCs/>
                <w:sz w:val="18"/>
                <w:szCs w:val="18"/>
                <w:lang w:val="hr-HR"/>
              </w:rPr>
              <w:t>Industrial Emissions Directive</w:t>
            </w:r>
            <w:r w:rsidRPr="008D043F">
              <w:rPr>
                <w:rFonts w:asciiTheme="minorHAnsi" w:hAnsiTheme="minorHAnsi" w:cstheme="minorHAnsi"/>
                <w:sz w:val="18"/>
                <w:szCs w:val="18"/>
                <w:lang w:val="hr-HR"/>
              </w:rPr>
              <w:t>)</w:t>
            </w:r>
          </w:p>
        </w:tc>
      </w:tr>
      <w:tr w:rsidR="00514AA2" w:rsidRPr="008D043F" w14:paraId="008EBB2B" w14:textId="77777777" w:rsidTr="00E14E3A">
        <w:tc>
          <w:tcPr>
            <w:tcW w:w="1809" w:type="dxa"/>
            <w:vAlign w:val="center"/>
          </w:tcPr>
          <w:p w14:paraId="7877770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IMO</w:t>
            </w:r>
          </w:p>
        </w:tc>
        <w:tc>
          <w:tcPr>
            <w:tcW w:w="7400" w:type="dxa"/>
            <w:vAlign w:val="center"/>
            <w:hideMark/>
          </w:tcPr>
          <w:p w14:paraId="1A1DB3FD"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fektivni medicinski otpad</w:t>
            </w:r>
          </w:p>
        </w:tc>
      </w:tr>
      <w:tr w:rsidR="00514AA2" w:rsidRPr="008D043F" w14:paraId="559C12CA" w14:textId="77777777" w:rsidTr="00E14E3A">
        <w:tc>
          <w:tcPr>
            <w:tcW w:w="1809" w:type="dxa"/>
            <w:vAlign w:val="center"/>
          </w:tcPr>
          <w:p w14:paraId="7EAF1451"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IPA</w:t>
            </w:r>
          </w:p>
        </w:tc>
        <w:tc>
          <w:tcPr>
            <w:tcW w:w="7400" w:type="dxa"/>
            <w:vAlign w:val="center"/>
            <w:hideMark/>
          </w:tcPr>
          <w:p w14:paraId="1DAB745F"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trument pretpristupne pomoći (eng. </w:t>
            </w:r>
            <w:r w:rsidRPr="008D043F">
              <w:rPr>
                <w:rFonts w:asciiTheme="minorHAnsi" w:hAnsiTheme="minorHAnsi" w:cstheme="minorHAnsi"/>
                <w:i/>
                <w:iCs/>
                <w:sz w:val="18"/>
                <w:szCs w:val="18"/>
                <w:lang w:val="hr-HR"/>
              </w:rPr>
              <w:t>Instrument for Pre-Accession Assistance</w:t>
            </w:r>
            <w:r w:rsidRPr="008D043F">
              <w:rPr>
                <w:rFonts w:asciiTheme="minorHAnsi" w:hAnsiTheme="minorHAnsi" w:cstheme="minorHAnsi"/>
                <w:sz w:val="18"/>
                <w:szCs w:val="18"/>
                <w:lang w:val="hr-HR"/>
              </w:rPr>
              <w:t>)</w:t>
            </w:r>
          </w:p>
        </w:tc>
      </w:tr>
      <w:tr w:rsidR="00514AA2" w:rsidRPr="008D043F" w14:paraId="1299444D" w14:textId="77777777" w:rsidTr="00E14E3A">
        <w:tc>
          <w:tcPr>
            <w:tcW w:w="1809" w:type="dxa"/>
            <w:vAlign w:val="center"/>
          </w:tcPr>
          <w:p w14:paraId="5F89A4A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IPPC</w:t>
            </w:r>
          </w:p>
        </w:tc>
        <w:tc>
          <w:tcPr>
            <w:tcW w:w="7400" w:type="dxa"/>
            <w:vAlign w:val="center"/>
            <w:hideMark/>
          </w:tcPr>
          <w:p w14:paraId="3E7E6945"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mplementacija integralne prevencije i kontrole zagađivanja</w:t>
            </w:r>
          </w:p>
        </w:tc>
      </w:tr>
      <w:tr w:rsidR="00514AA2" w:rsidRPr="008D043F" w14:paraId="2573897C" w14:textId="77777777" w:rsidTr="00E14E3A">
        <w:tc>
          <w:tcPr>
            <w:tcW w:w="1809" w:type="dxa"/>
            <w:vAlign w:val="center"/>
          </w:tcPr>
          <w:p w14:paraId="1CDDF559"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JIVT</w:t>
            </w:r>
          </w:p>
        </w:tc>
        <w:tc>
          <w:tcPr>
            <w:tcW w:w="7400" w:type="dxa"/>
            <w:vAlign w:val="center"/>
            <w:hideMark/>
          </w:tcPr>
          <w:p w14:paraId="0A1A13BA"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ako </w:t>
            </w:r>
            <w:r w:rsidR="00270082" w:rsidRPr="008D043F">
              <w:rPr>
                <w:rFonts w:asciiTheme="minorHAnsi" w:hAnsiTheme="minorHAnsi" w:cstheme="minorHAnsi"/>
                <w:sz w:val="18"/>
                <w:szCs w:val="18"/>
                <w:lang w:val="hr-HR"/>
              </w:rPr>
              <w:t xml:space="preserve">izmijenjena </w:t>
            </w:r>
            <w:r w:rsidRPr="008D043F">
              <w:rPr>
                <w:rFonts w:asciiTheme="minorHAnsi" w:hAnsiTheme="minorHAnsi" w:cstheme="minorHAnsi"/>
                <w:sz w:val="18"/>
                <w:szCs w:val="18"/>
                <w:lang w:val="hr-HR"/>
              </w:rPr>
              <w:t>vodna tijela</w:t>
            </w:r>
          </w:p>
        </w:tc>
      </w:tr>
      <w:tr w:rsidR="00514AA2" w:rsidRPr="008D043F" w14:paraId="1814879B" w14:textId="77777777" w:rsidTr="00E14E3A">
        <w:tc>
          <w:tcPr>
            <w:tcW w:w="1809" w:type="dxa"/>
            <w:vAlign w:val="center"/>
          </w:tcPr>
          <w:p w14:paraId="5C6E1564"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JLS</w:t>
            </w:r>
          </w:p>
        </w:tc>
        <w:tc>
          <w:tcPr>
            <w:tcW w:w="7400" w:type="dxa"/>
            <w:vAlign w:val="center"/>
            <w:hideMark/>
          </w:tcPr>
          <w:p w14:paraId="063771C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edinice lokalne samouprave</w:t>
            </w:r>
          </w:p>
        </w:tc>
      </w:tr>
      <w:tr w:rsidR="00514AA2" w:rsidRPr="008D043F" w14:paraId="2A32533D" w14:textId="77777777" w:rsidTr="00E14E3A">
        <w:tc>
          <w:tcPr>
            <w:tcW w:w="1809" w:type="dxa"/>
            <w:vAlign w:val="center"/>
          </w:tcPr>
          <w:p w14:paraId="66A31481"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JVP/JKP</w:t>
            </w:r>
          </w:p>
        </w:tc>
        <w:tc>
          <w:tcPr>
            <w:tcW w:w="7400" w:type="dxa"/>
            <w:vAlign w:val="center"/>
            <w:hideMark/>
          </w:tcPr>
          <w:p w14:paraId="195698D8"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avna vodovodna/komunalna </w:t>
            </w:r>
            <w:r w:rsidR="00270082" w:rsidRPr="008D043F">
              <w:rPr>
                <w:rFonts w:asciiTheme="minorHAnsi" w:hAnsiTheme="minorHAnsi" w:cstheme="minorHAnsi"/>
                <w:sz w:val="18"/>
                <w:szCs w:val="18"/>
                <w:lang w:val="hr-HR"/>
              </w:rPr>
              <w:t>poduzeća</w:t>
            </w:r>
          </w:p>
        </w:tc>
      </w:tr>
      <w:tr w:rsidR="00514AA2" w:rsidRPr="008D043F" w14:paraId="565A9678" w14:textId="77777777" w:rsidTr="00E14E3A">
        <w:tc>
          <w:tcPr>
            <w:tcW w:w="1809" w:type="dxa"/>
            <w:vAlign w:val="center"/>
          </w:tcPr>
          <w:p w14:paraId="67B00A8C"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MCPFE</w:t>
            </w:r>
          </w:p>
        </w:tc>
        <w:tc>
          <w:tcPr>
            <w:tcW w:w="7400" w:type="dxa"/>
            <w:vAlign w:val="center"/>
            <w:hideMark/>
          </w:tcPr>
          <w:p w14:paraId="67919052"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inistarska konferencija o zaštiti šuma u Evropi</w:t>
            </w:r>
          </w:p>
        </w:tc>
      </w:tr>
      <w:tr w:rsidR="00514AA2" w:rsidRPr="008D043F" w14:paraId="0797F42F" w14:textId="77777777" w:rsidTr="00E14E3A">
        <w:tc>
          <w:tcPr>
            <w:tcW w:w="1809" w:type="dxa"/>
            <w:vAlign w:val="center"/>
          </w:tcPr>
          <w:p w14:paraId="6C4B5D0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MHE</w:t>
            </w:r>
          </w:p>
        </w:tc>
        <w:tc>
          <w:tcPr>
            <w:tcW w:w="7400" w:type="dxa"/>
            <w:vAlign w:val="center"/>
            <w:hideMark/>
          </w:tcPr>
          <w:p w14:paraId="223C8A72"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ale (mini) hidroelektrane</w:t>
            </w:r>
          </w:p>
        </w:tc>
      </w:tr>
      <w:tr w:rsidR="00514AA2" w:rsidRPr="008D043F" w14:paraId="0E89CB46" w14:textId="77777777" w:rsidTr="00E14E3A">
        <w:tc>
          <w:tcPr>
            <w:tcW w:w="1809" w:type="dxa"/>
            <w:vAlign w:val="center"/>
          </w:tcPr>
          <w:p w14:paraId="6B7F6E7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MSFD</w:t>
            </w:r>
          </w:p>
        </w:tc>
        <w:tc>
          <w:tcPr>
            <w:tcW w:w="7400" w:type="dxa"/>
            <w:vAlign w:val="center"/>
            <w:hideMark/>
          </w:tcPr>
          <w:p w14:paraId="12BD9856"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direktiva o morskoj strategiji (eng. </w:t>
            </w:r>
            <w:r w:rsidRPr="008D043F">
              <w:rPr>
                <w:rFonts w:asciiTheme="minorHAnsi" w:hAnsiTheme="minorHAnsi" w:cstheme="minorHAnsi"/>
                <w:i/>
                <w:iCs/>
                <w:sz w:val="18"/>
                <w:szCs w:val="18"/>
                <w:lang w:val="hr-HR"/>
              </w:rPr>
              <w:t>Marine Strategy Framework Directive</w:t>
            </w:r>
            <w:r w:rsidRPr="008D043F">
              <w:rPr>
                <w:rFonts w:asciiTheme="minorHAnsi" w:hAnsiTheme="minorHAnsi" w:cstheme="minorHAnsi"/>
                <w:sz w:val="18"/>
                <w:szCs w:val="18"/>
                <w:lang w:val="hr-HR"/>
              </w:rPr>
              <w:t>)</w:t>
            </w:r>
          </w:p>
        </w:tc>
      </w:tr>
      <w:tr w:rsidR="00514AA2" w:rsidRPr="008D043F" w14:paraId="324F9BDE" w14:textId="77777777" w:rsidTr="00E14E3A">
        <w:tc>
          <w:tcPr>
            <w:tcW w:w="1809" w:type="dxa"/>
            <w:vAlign w:val="center"/>
          </w:tcPr>
          <w:p w14:paraId="57480077"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MVTEO/MSTEO</w:t>
            </w:r>
          </w:p>
        </w:tc>
        <w:tc>
          <w:tcPr>
            <w:tcW w:w="7400" w:type="dxa"/>
            <w:vAlign w:val="center"/>
            <w:hideMark/>
          </w:tcPr>
          <w:p w14:paraId="0046AC6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inistarstvo vanjske/spoljne trgovine i ekonomskih odnosa</w:t>
            </w:r>
          </w:p>
        </w:tc>
      </w:tr>
      <w:tr w:rsidR="00514AA2" w:rsidRPr="008D043F" w14:paraId="79431847" w14:textId="77777777" w:rsidTr="00E14E3A">
        <w:tc>
          <w:tcPr>
            <w:tcW w:w="1809" w:type="dxa"/>
            <w:vAlign w:val="center"/>
          </w:tcPr>
          <w:p w14:paraId="331B67F2"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NBSAP</w:t>
            </w:r>
          </w:p>
        </w:tc>
        <w:tc>
          <w:tcPr>
            <w:tcW w:w="7400" w:type="dxa"/>
            <w:vAlign w:val="center"/>
            <w:hideMark/>
          </w:tcPr>
          <w:p w14:paraId="3D6F7E0A"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rategija i </w:t>
            </w:r>
            <w:r w:rsidR="003B04D7" w:rsidRPr="008D043F">
              <w:rPr>
                <w:rFonts w:asciiTheme="minorHAnsi" w:hAnsiTheme="minorHAnsi" w:cstheme="minorHAnsi"/>
                <w:sz w:val="18"/>
                <w:szCs w:val="18"/>
                <w:lang w:val="hr-HR"/>
              </w:rPr>
              <w:t xml:space="preserve">akcijski </w:t>
            </w:r>
            <w:r w:rsidRPr="008D043F">
              <w:rPr>
                <w:rFonts w:asciiTheme="minorHAnsi" w:hAnsiTheme="minorHAnsi" w:cstheme="minorHAnsi"/>
                <w:sz w:val="18"/>
                <w:szCs w:val="18"/>
                <w:lang w:val="hr-HR"/>
              </w:rPr>
              <w:t xml:space="preserve">plan za zaštitu biološke raznolikosti (eng. </w:t>
            </w:r>
            <w:r w:rsidRPr="008D043F">
              <w:rPr>
                <w:rFonts w:asciiTheme="minorHAnsi" w:hAnsiTheme="minorHAnsi" w:cstheme="minorHAnsi"/>
                <w:i/>
                <w:iCs/>
                <w:sz w:val="18"/>
                <w:szCs w:val="18"/>
                <w:lang w:val="hr-HR"/>
              </w:rPr>
              <w:t>National Biodiversity Strategies and Action Plans</w:t>
            </w:r>
            <w:r w:rsidRPr="008D043F">
              <w:rPr>
                <w:rFonts w:asciiTheme="minorHAnsi" w:hAnsiTheme="minorHAnsi" w:cstheme="minorHAnsi"/>
                <w:sz w:val="18"/>
                <w:szCs w:val="18"/>
                <w:lang w:val="hr-HR"/>
              </w:rPr>
              <w:t>)</w:t>
            </w:r>
          </w:p>
        </w:tc>
      </w:tr>
      <w:tr w:rsidR="00514AA2" w:rsidRPr="008D043F" w14:paraId="05360D3E" w14:textId="77777777" w:rsidTr="00E14E3A">
        <w:tc>
          <w:tcPr>
            <w:tcW w:w="1809" w:type="dxa"/>
            <w:vAlign w:val="center"/>
          </w:tcPr>
          <w:p w14:paraId="1E07430C"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lastRenderedPageBreak/>
              <w:t>NERP</w:t>
            </w:r>
          </w:p>
        </w:tc>
        <w:tc>
          <w:tcPr>
            <w:tcW w:w="7400" w:type="dxa"/>
            <w:vAlign w:val="center"/>
            <w:hideMark/>
          </w:tcPr>
          <w:p w14:paraId="17A3E28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cionalni plan smanjenja emisija</w:t>
            </w:r>
          </w:p>
        </w:tc>
      </w:tr>
      <w:tr w:rsidR="00514AA2" w:rsidRPr="008D043F" w14:paraId="384A0AF9" w14:textId="77777777" w:rsidTr="00E14E3A">
        <w:tc>
          <w:tcPr>
            <w:tcW w:w="1809" w:type="dxa"/>
            <w:vAlign w:val="center"/>
          </w:tcPr>
          <w:p w14:paraId="05A6BFD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NRT/BAT</w:t>
            </w:r>
          </w:p>
        </w:tc>
        <w:tc>
          <w:tcPr>
            <w:tcW w:w="7400" w:type="dxa"/>
            <w:vAlign w:val="center"/>
            <w:hideMark/>
          </w:tcPr>
          <w:p w14:paraId="691A7D69"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jbolje raspoložive tehnike (eng. </w:t>
            </w:r>
            <w:r w:rsidRPr="008D043F">
              <w:rPr>
                <w:rFonts w:asciiTheme="minorHAnsi" w:hAnsiTheme="minorHAnsi" w:cstheme="minorHAnsi"/>
                <w:i/>
                <w:iCs/>
                <w:sz w:val="18"/>
                <w:szCs w:val="18"/>
                <w:lang w:val="hr-HR"/>
              </w:rPr>
              <w:t>best techniques available</w:t>
            </w:r>
            <w:r w:rsidRPr="008D043F">
              <w:rPr>
                <w:rFonts w:asciiTheme="minorHAnsi" w:hAnsiTheme="minorHAnsi" w:cstheme="minorHAnsi"/>
                <w:sz w:val="18"/>
                <w:szCs w:val="18"/>
                <w:lang w:val="hr-HR"/>
              </w:rPr>
              <w:t>)</w:t>
            </w:r>
          </w:p>
        </w:tc>
      </w:tr>
      <w:tr w:rsidR="00514AA2" w:rsidRPr="008D043F" w14:paraId="483A36F7" w14:textId="77777777" w:rsidTr="00E14E3A">
        <w:tc>
          <w:tcPr>
            <w:tcW w:w="1809" w:type="dxa"/>
            <w:vAlign w:val="center"/>
          </w:tcPr>
          <w:p w14:paraId="0B93C68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NVO</w:t>
            </w:r>
          </w:p>
        </w:tc>
        <w:tc>
          <w:tcPr>
            <w:tcW w:w="7400" w:type="dxa"/>
            <w:vAlign w:val="center"/>
            <w:hideMark/>
          </w:tcPr>
          <w:p w14:paraId="3F33FB3D"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vladina organizacija</w:t>
            </w:r>
          </w:p>
        </w:tc>
      </w:tr>
      <w:tr w:rsidR="00514AA2" w:rsidRPr="008D043F" w14:paraId="001DC7B9" w14:textId="77777777" w:rsidTr="00E14E3A">
        <w:tc>
          <w:tcPr>
            <w:tcW w:w="1809" w:type="dxa"/>
            <w:vAlign w:val="center"/>
          </w:tcPr>
          <w:p w14:paraId="7C5B797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ODV</w:t>
            </w:r>
          </w:p>
        </w:tc>
        <w:tc>
          <w:tcPr>
            <w:tcW w:w="7400" w:type="dxa"/>
            <w:vAlign w:val="center"/>
            <w:hideMark/>
          </w:tcPr>
          <w:p w14:paraId="5C4FE555"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w:t>
            </w:r>
            <w:r w:rsidR="009B582B" w:rsidRPr="008D043F">
              <w:rPr>
                <w:rFonts w:asciiTheme="minorHAnsi" w:hAnsiTheme="minorHAnsi" w:cstheme="minorHAnsi"/>
                <w:sz w:val="18"/>
                <w:szCs w:val="18"/>
                <w:lang w:val="hr-HR"/>
              </w:rPr>
              <w:t xml:space="preserve">direktiva </w:t>
            </w:r>
            <w:r w:rsidRPr="008D043F">
              <w:rPr>
                <w:rFonts w:asciiTheme="minorHAnsi" w:hAnsiTheme="minorHAnsi" w:cstheme="minorHAnsi"/>
                <w:sz w:val="18"/>
                <w:szCs w:val="18"/>
                <w:lang w:val="hr-HR"/>
              </w:rPr>
              <w:t>o vodama</w:t>
            </w:r>
          </w:p>
        </w:tc>
      </w:tr>
      <w:tr w:rsidR="00514AA2" w:rsidRPr="008D043F" w14:paraId="5771F08F" w14:textId="77777777" w:rsidTr="00E14E3A">
        <w:tc>
          <w:tcPr>
            <w:tcW w:w="1809" w:type="dxa"/>
            <w:vAlign w:val="center"/>
          </w:tcPr>
          <w:p w14:paraId="1183AF8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OIE</w:t>
            </w:r>
          </w:p>
        </w:tc>
        <w:tc>
          <w:tcPr>
            <w:tcW w:w="7400" w:type="dxa"/>
            <w:vAlign w:val="center"/>
            <w:hideMark/>
          </w:tcPr>
          <w:p w14:paraId="03F13459"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bnovljivi izvori energije</w:t>
            </w:r>
          </w:p>
        </w:tc>
      </w:tr>
      <w:tr w:rsidR="00514AA2" w:rsidRPr="008D043F" w14:paraId="1C02D411" w14:textId="77777777" w:rsidTr="00E14E3A">
        <w:tc>
          <w:tcPr>
            <w:tcW w:w="1809" w:type="dxa"/>
            <w:vAlign w:val="center"/>
          </w:tcPr>
          <w:p w14:paraId="4926931E"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AH</w:t>
            </w:r>
          </w:p>
        </w:tc>
        <w:tc>
          <w:tcPr>
            <w:tcW w:w="7400" w:type="dxa"/>
            <w:vAlign w:val="center"/>
            <w:hideMark/>
          </w:tcPr>
          <w:p w14:paraId="67E6CAE6" w14:textId="77777777" w:rsidR="00514AA2" w:rsidRPr="008D043F" w:rsidRDefault="0002211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liciklički aromatični ugljikovodici </w:t>
            </w:r>
            <w:r w:rsidR="00514AA2" w:rsidRPr="008D043F">
              <w:rPr>
                <w:rFonts w:asciiTheme="minorHAnsi" w:hAnsiTheme="minorHAnsi" w:cstheme="minorHAnsi"/>
                <w:sz w:val="18"/>
                <w:szCs w:val="18"/>
                <w:lang w:val="hr-HR"/>
              </w:rPr>
              <w:t xml:space="preserve">(eng. </w:t>
            </w:r>
            <w:r w:rsidR="00514AA2" w:rsidRPr="008D043F">
              <w:rPr>
                <w:rFonts w:asciiTheme="minorHAnsi" w:hAnsiTheme="minorHAnsi" w:cstheme="minorHAnsi"/>
                <w:i/>
                <w:iCs/>
                <w:sz w:val="18"/>
                <w:szCs w:val="18"/>
                <w:lang w:val="hr-HR"/>
              </w:rPr>
              <w:t>Polycyclic Aromatic Hydrocarbons</w:t>
            </w:r>
            <w:r w:rsidR="00514AA2" w:rsidRPr="008D043F">
              <w:rPr>
                <w:rFonts w:asciiTheme="minorHAnsi" w:hAnsiTheme="minorHAnsi" w:cstheme="minorHAnsi"/>
                <w:sz w:val="18"/>
                <w:szCs w:val="18"/>
                <w:lang w:val="hr-HR"/>
              </w:rPr>
              <w:t>)</w:t>
            </w:r>
          </w:p>
        </w:tc>
      </w:tr>
      <w:tr w:rsidR="00514AA2" w:rsidRPr="008D043F" w14:paraId="34993CFB" w14:textId="77777777" w:rsidTr="00E14E3A">
        <w:tc>
          <w:tcPr>
            <w:tcW w:w="1809" w:type="dxa"/>
            <w:vAlign w:val="center"/>
          </w:tcPr>
          <w:p w14:paraId="338E42F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CB</w:t>
            </w:r>
          </w:p>
        </w:tc>
        <w:tc>
          <w:tcPr>
            <w:tcW w:w="7400" w:type="dxa"/>
            <w:vAlign w:val="center"/>
            <w:hideMark/>
          </w:tcPr>
          <w:p w14:paraId="73AC5080" w14:textId="77777777" w:rsidR="00514AA2" w:rsidRPr="008D043F" w:rsidRDefault="009B582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lihlorirani </w:t>
            </w:r>
            <w:r w:rsidR="00514AA2" w:rsidRPr="008D043F">
              <w:rPr>
                <w:rFonts w:asciiTheme="minorHAnsi" w:hAnsiTheme="minorHAnsi" w:cstheme="minorHAnsi"/>
                <w:sz w:val="18"/>
                <w:szCs w:val="18"/>
                <w:lang w:val="hr-HR"/>
              </w:rPr>
              <w:t>bifenili</w:t>
            </w:r>
            <w:r w:rsidR="00022111" w:rsidRPr="008D043F">
              <w:rPr>
                <w:rFonts w:asciiTheme="minorHAnsi" w:hAnsiTheme="minorHAnsi" w:cstheme="minorHAnsi"/>
                <w:sz w:val="18"/>
                <w:szCs w:val="18"/>
                <w:lang w:val="hr-HR"/>
              </w:rPr>
              <w:t xml:space="preserve"> (eng. </w:t>
            </w:r>
            <w:r w:rsidR="00022111" w:rsidRPr="008D043F">
              <w:rPr>
                <w:rFonts w:asciiTheme="minorHAnsi" w:hAnsiTheme="minorHAnsi" w:cstheme="minorHAnsi"/>
                <w:i/>
                <w:iCs/>
                <w:sz w:val="18"/>
                <w:szCs w:val="18"/>
                <w:lang w:val="hr-HR"/>
              </w:rPr>
              <w:t>Polychlorinated biphenyls</w:t>
            </w:r>
            <w:r w:rsidR="00022111" w:rsidRPr="008D043F">
              <w:rPr>
                <w:rFonts w:asciiTheme="minorHAnsi" w:hAnsiTheme="minorHAnsi" w:cstheme="minorHAnsi"/>
                <w:sz w:val="18"/>
                <w:szCs w:val="18"/>
                <w:lang w:val="hr-HR"/>
              </w:rPr>
              <w:t>)</w:t>
            </w:r>
          </w:p>
        </w:tc>
      </w:tr>
      <w:tr w:rsidR="00514AA2" w:rsidRPr="008D043F" w14:paraId="68A8E09A" w14:textId="77777777" w:rsidTr="00E14E3A">
        <w:tc>
          <w:tcPr>
            <w:tcW w:w="1809" w:type="dxa"/>
            <w:vAlign w:val="center"/>
          </w:tcPr>
          <w:p w14:paraId="75C53409" w14:textId="77777777" w:rsidR="00514AA2" w:rsidRPr="008D043F" w:rsidRDefault="00514AA2" w:rsidP="0068355A">
            <w:pPr>
              <w:tabs>
                <w:tab w:val="left" w:pos="1947"/>
              </w:tabs>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OPs</w:t>
            </w:r>
          </w:p>
        </w:tc>
        <w:tc>
          <w:tcPr>
            <w:tcW w:w="7400" w:type="dxa"/>
            <w:vAlign w:val="center"/>
            <w:hideMark/>
          </w:tcPr>
          <w:p w14:paraId="296A28B8" w14:textId="77777777" w:rsidR="00514AA2" w:rsidRPr="008D043F" w:rsidRDefault="00514AA2" w:rsidP="0068355A">
            <w:pPr>
              <w:tabs>
                <w:tab w:val="left" w:pos="1947"/>
              </w:tabs>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e organske zagađujuće materije (eng. </w:t>
            </w:r>
            <w:r w:rsidRPr="008D043F">
              <w:rPr>
                <w:rFonts w:asciiTheme="minorHAnsi" w:hAnsiTheme="minorHAnsi" w:cstheme="minorHAnsi"/>
                <w:i/>
                <w:sz w:val="18"/>
                <w:szCs w:val="18"/>
                <w:lang w:val="hr-HR"/>
              </w:rPr>
              <w:t>Persistent Organic Pollutants)</w:t>
            </w:r>
          </w:p>
        </w:tc>
      </w:tr>
      <w:tr w:rsidR="00514AA2" w:rsidRPr="008D043F" w14:paraId="4CFBC4AD" w14:textId="77777777" w:rsidTr="00E14E3A">
        <w:tc>
          <w:tcPr>
            <w:tcW w:w="1809" w:type="dxa"/>
            <w:vAlign w:val="center"/>
          </w:tcPr>
          <w:p w14:paraId="31BD51E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RTR</w:t>
            </w:r>
          </w:p>
        </w:tc>
        <w:tc>
          <w:tcPr>
            <w:tcW w:w="7400" w:type="dxa"/>
            <w:vAlign w:val="center"/>
            <w:hideMark/>
          </w:tcPr>
          <w:p w14:paraId="46FC029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egistar ispuštanja i </w:t>
            </w:r>
            <w:r w:rsidR="009B582B" w:rsidRPr="008D043F">
              <w:rPr>
                <w:rFonts w:asciiTheme="minorHAnsi" w:hAnsiTheme="minorHAnsi" w:cstheme="minorHAnsi"/>
                <w:sz w:val="18"/>
                <w:szCs w:val="18"/>
                <w:lang w:val="hr-HR"/>
              </w:rPr>
              <w:t xml:space="preserve">prijenosa </w:t>
            </w:r>
            <w:r w:rsidRPr="008D043F">
              <w:rPr>
                <w:rFonts w:asciiTheme="minorHAnsi" w:hAnsiTheme="minorHAnsi" w:cstheme="minorHAnsi"/>
                <w:sz w:val="18"/>
                <w:szCs w:val="18"/>
                <w:lang w:val="hr-HR"/>
              </w:rPr>
              <w:t xml:space="preserve">zagađujućih materija (eng. </w:t>
            </w:r>
            <w:r w:rsidRPr="008D043F">
              <w:rPr>
                <w:rFonts w:asciiTheme="minorHAnsi" w:hAnsiTheme="minorHAnsi" w:cstheme="minorHAnsi"/>
                <w:i/>
                <w:iCs/>
                <w:sz w:val="18"/>
                <w:szCs w:val="18"/>
                <w:lang w:val="hr-HR"/>
              </w:rPr>
              <w:t>Pollutant Release and Transfer Register</w:t>
            </w:r>
            <w:r w:rsidRPr="008D043F">
              <w:rPr>
                <w:rFonts w:asciiTheme="minorHAnsi" w:hAnsiTheme="minorHAnsi" w:cstheme="minorHAnsi"/>
                <w:sz w:val="18"/>
                <w:szCs w:val="18"/>
                <w:lang w:val="hr-HR"/>
              </w:rPr>
              <w:t>)</w:t>
            </w:r>
          </w:p>
        </w:tc>
      </w:tr>
      <w:tr w:rsidR="00514AA2" w:rsidRPr="008D043F" w14:paraId="6452F417" w14:textId="77777777" w:rsidTr="00E14E3A">
        <w:tc>
          <w:tcPr>
            <w:tcW w:w="1809" w:type="dxa"/>
            <w:vAlign w:val="center"/>
          </w:tcPr>
          <w:p w14:paraId="71B503AD"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UO</w:t>
            </w:r>
          </w:p>
        </w:tc>
        <w:tc>
          <w:tcPr>
            <w:tcW w:w="7400" w:type="dxa"/>
            <w:vAlign w:val="center"/>
            <w:hideMark/>
          </w:tcPr>
          <w:p w14:paraId="485AF41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cjena </w:t>
            </w:r>
            <w:r w:rsidR="009B582B" w:rsidRPr="008D043F">
              <w:rPr>
                <w:rFonts w:asciiTheme="minorHAnsi" w:hAnsiTheme="minorHAnsi" w:cstheme="minorHAnsi"/>
                <w:sz w:val="18"/>
                <w:szCs w:val="18"/>
                <w:lang w:val="hr-HR"/>
              </w:rPr>
              <w:t xml:space="preserve">utjecaja </w:t>
            </w:r>
            <w:r w:rsidRPr="008D043F">
              <w:rPr>
                <w:rFonts w:asciiTheme="minorHAnsi" w:hAnsiTheme="minorHAnsi" w:cstheme="minorHAnsi"/>
                <w:sz w:val="18"/>
                <w:szCs w:val="18"/>
                <w:lang w:val="hr-HR"/>
              </w:rPr>
              <w:t>na okoliš</w:t>
            </w:r>
          </w:p>
        </w:tc>
      </w:tr>
      <w:tr w:rsidR="00514AA2" w:rsidRPr="008D043F" w14:paraId="14294720" w14:textId="77777777" w:rsidTr="00E14E3A">
        <w:tc>
          <w:tcPr>
            <w:tcW w:w="1809" w:type="dxa"/>
            <w:vAlign w:val="center"/>
          </w:tcPr>
          <w:p w14:paraId="5D6AF91C"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UVP JM</w:t>
            </w:r>
          </w:p>
        </w:tc>
        <w:tc>
          <w:tcPr>
            <w:tcW w:w="7400" w:type="dxa"/>
            <w:vAlign w:val="center"/>
            <w:hideMark/>
          </w:tcPr>
          <w:p w14:paraId="6BE39072"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lan upravljanja vodnim područjima</w:t>
            </w:r>
          </w:p>
        </w:tc>
      </w:tr>
      <w:tr w:rsidR="00514AA2" w:rsidRPr="008D043F" w14:paraId="7D462528" w14:textId="77777777" w:rsidTr="00E14E3A">
        <w:tc>
          <w:tcPr>
            <w:tcW w:w="1809" w:type="dxa"/>
            <w:vAlign w:val="center"/>
          </w:tcPr>
          <w:p w14:paraId="0E9A44B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DG</w:t>
            </w:r>
          </w:p>
        </w:tc>
        <w:tc>
          <w:tcPr>
            <w:tcW w:w="7400" w:type="dxa"/>
            <w:vAlign w:val="center"/>
            <w:hideMark/>
          </w:tcPr>
          <w:p w14:paraId="4F4AA26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evi održivog razvoja (eng. </w:t>
            </w:r>
            <w:r w:rsidRPr="008D043F">
              <w:rPr>
                <w:rFonts w:asciiTheme="minorHAnsi" w:hAnsiTheme="minorHAnsi" w:cstheme="minorHAnsi"/>
                <w:i/>
                <w:iCs/>
                <w:sz w:val="18"/>
                <w:szCs w:val="18"/>
                <w:lang w:val="hr-HR"/>
              </w:rPr>
              <w:t>Sustailable development goals</w:t>
            </w:r>
            <w:r w:rsidRPr="008D043F">
              <w:rPr>
                <w:rFonts w:asciiTheme="minorHAnsi" w:hAnsiTheme="minorHAnsi" w:cstheme="minorHAnsi"/>
                <w:sz w:val="18"/>
                <w:szCs w:val="18"/>
                <w:lang w:val="hr-HR"/>
              </w:rPr>
              <w:t>)</w:t>
            </w:r>
          </w:p>
        </w:tc>
      </w:tr>
      <w:tr w:rsidR="00514AA2" w:rsidRPr="008D043F" w14:paraId="4B86D5D0" w14:textId="77777777" w:rsidTr="00E14E3A">
        <w:tc>
          <w:tcPr>
            <w:tcW w:w="1809" w:type="dxa"/>
            <w:vAlign w:val="center"/>
          </w:tcPr>
          <w:p w14:paraId="070C6F8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EI</w:t>
            </w:r>
          </w:p>
        </w:tc>
        <w:tc>
          <w:tcPr>
            <w:tcW w:w="7400" w:type="dxa"/>
            <w:vAlign w:val="center"/>
            <w:hideMark/>
          </w:tcPr>
          <w:p w14:paraId="031EB15C"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Štokholmski institut za okoliš</w:t>
            </w:r>
          </w:p>
        </w:tc>
      </w:tr>
      <w:tr w:rsidR="00514AA2" w:rsidRPr="008D043F" w14:paraId="5DF525A1" w14:textId="77777777" w:rsidTr="00E14E3A">
        <w:tc>
          <w:tcPr>
            <w:tcW w:w="1809" w:type="dxa"/>
            <w:vAlign w:val="center"/>
          </w:tcPr>
          <w:p w14:paraId="0EC559AB"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ida</w:t>
            </w:r>
          </w:p>
        </w:tc>
        <w:tc>
          <w:tcPr>
            <w:tcW w:w="7400" w:type="dxa"/>
            <w:vAlign w:val="center"/>
            <w:hideMark/>
          </w:tcPr>
          <w:p w14:paraId="440DBC1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Švedska agencija za međunarodni razvoj</w:t>
            </w:r>
          </w:p>
        </w:tc>
      </w:tr>
      <w:tr w:rsidR="00514AA2" w:rsidRPr="008D043F" w14:paraId="214B3E8D" w14:textId="77777777" w:rsidTr="00E14E3A">
        <w:tc>
          <w:tcPr>
            <w:tcW w:w="1809" w:type="dxa"/>
            <w:vAlign w:val="center"/>
          </w:tcPr>
          <w:p w14:paraId="20B16D94"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OOO</w:t>
            </w:r>
          </w:p>
        </w:tc>
        <w:tc>
          <w:tcPr>
            <w:tcW w:w="7400" w:type="dxa"/>
            <w:vAlign w:val="center"/>
            <w:hideMark/>
          </w:tcPr>
          <w:p w14:paraId="51C5834F"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upstance koje oštećuju ozonski omotač</w:t>
            </w:r>
          </w:p>
        </w:tc>
      </w:tr>
      <w:tr w:rsidR="00756E55" w:rsidRPr="008D043F" w14:paraId="2F81D8F7" w14:textId="77777777" w:rsidTr="00E14E3A">
        <w:tc>
          <w:tcPr>
            <w:tcW w:w="1809" w:type="dxa"/>
            <w:vAlign w:val="center"/>
          </w:tcPr>
          <w:p w14:paraId="5EAB5A52" w14:textId="77777777" w:rsidR="00756E55" w:rsidRPr="008D043F" w:rsidRDefault="00756E55"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oER</w:t>
            </w:r>
          </w:p>
        </w:tc>
        <w:tc>
          <w:tcPr>
            <w:tcW w:w="7400" w:type="dxa"/>
            <w:vAlign w:val="center"/>
          </w:tcPr>
          <w:p w14:paraId="6EB4F758" w14:textId="77777777" w:rsidR="00756E55" w:rsidRPr="008D043F" w:rsidRDefault="00756E5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vještaj o stanju okoliša (eng. </w:t>
            </w:r>
            <w:r w:rsidRPr="008D043F">
              <w:rPr>
                <w:rFonts w:asciiTheme="minorHAnsi" w:hAnsiTheme="minorHAnsi" w:cstheme="minorHAnsi"/>
                <w:i/>
                <w:iCs/>
                <w:sz w:val="18"/>
                <w:szCs w:val="18"/>
                <w:lang w:val="hr-HR"/>
              </w:rPr>
              <w:t>Europan Environment – State and Outlook</w:t>
            </w:r>
            <w:r w:rsidRPr="008D043F">
              <w:rPr>
                <w:rFonts w:asciiTheme="minorHAnsi" w:hAnsiTheme="minorHAnsi" w:cstheme="minorHAnsi"/>
                <w:sz w:val="18"/>
                <w:szCs w:val="18"/>
                <w:lang w:val="hr-HR"/>
              </w:rPr>
              <w:t>)</w:t>
            </w:r>
          </w:p>
        </w:tc>
      </w:tr>
      <w:tr w:rsidR="00514AA2" w:rsidRPr="008D043F" w14:paraId="07451231" w14:textId="77777777" w:rsidTr="00E14E3A">
        <w:tc>
          <w:tcPr>
            <w:tcW w:w="1809" w:type="dxa"/>
            <w:vAlign w:val="center"/>
          </w:tcPr>
          <w:p w14:paraId="236D481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PUO</w:t>
            </w:r>
          </w:p>
        </w:tc>
        <w:tc>
          <w:tcPr>
            <w:tcW w:w="7400" w:type="dxa"/>
            <w:vAlign w:val="center"/>
            <w:hideMark/>
          </w:tcPr>
          <w:p w14:paraId="32732AF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rateška procjena </w:t>
            </w:r>
            <w:r w:rsidR="009B582B" w:rsidRPr="008D043F">
              <w:rPr>
                <w:rFonts w:asciiTheme="minorHAnsi" w:hAnsiTheme="minorHAnsi" w:cstheme="minorHAnsi"/>
                <w:sz w:val="18"/>
                <w:szCs w:val="18"/>
                <w:lang w:val="hr-HR"/>
              </w:rPr>
              <w:t xml:space="preserve">utjecaja </w:t>
            </w:r>
            <w:r w:rsidRPr="008D043F">
              <w:rPr>
                <w:rFonts w:asciiTheme="minorHAnsi" w:hAnsiTheme="minorHAnsi" w:cstheme="minorHAnsi"/>
                <w:sz w:val="18"/>
                <w:szCs w:val="18"/>
                <w:lang w:val="hr-HR"/>
              </w:rPr>
              <w:t>na okoliš</w:t>
            </w:r>
          </w:p>
        </w:tc>
      </w:tr>
      <w:tr w:rsidR="00514AA2" w:rsidRPr="008D043F" w14:paraId="47C05A16" w14:textId="77777777" w:rsidTr="00E14E3A">
        <w:tc>
          <w:tcPr>
            <w:tcW w:w="1809" w:type="dxa"/>
            <w:vAlign w:val="center"/>
          </w:tcPr>
          <w:p w14:paraId="7FD792F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SP</w:t>
            </w:r>
          </w:p>
        </w:tc>
        <w:tc>
          <w:tcPr>
            <w:tcW w:w="7400" w:type="dxa"/>
            <w:vAlign w:val="center"/>
            <w:hideMark/>
          </w:tcPr>
          <w:p w14:paraId="0C2D7A7A"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porazum o stabilizaciji i pridruživanju</w:t>
            </w:r>
          </w:p>
        </w:tc>
      </w:tr>
      <w:tr w:rsidR="00514AA2" w:rsidRPr="008D043F" w14:paraId="41177A80" w14:textId="77777777" w:rsidTr="00E14E3A">
        <w:tc>
          <w:tcPr>
            <w:tcW w:w="1809" w:type="dxa"/>
            <w:vAlign w:val="center"/>
          </w:tcPr>
          <w:p w14:paraId="122ADEC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UV</w:t>
            </w:r>
          </w:p>
        </w:tc>
        <w:tc>
          <w:tcPr>
            <w:tcW w:w="7400" w:type="dxa"/>
            <w:vAlign w:val="center"/>
            <w:hideMark/>
          </w:tcPr>
          <w:p w14:paraId="11B0A786"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rategija upravljanja vodama</w:t>
            </w:r>
          </w:p>
        </w:tc>
      </w:tr>
      <w:tr w:rsidR="00514AA2" w:rsidRPr="008D043F" w14:paraId="7AC86F40" w14:textId="77777777" w:rsidTr="00E14E3A">
        <w:tc>
          <w:tcPr>
            <w:tcW w:w="1809" w:type="dxa"/>
            <w:vAlign w:val="center"/>
          </w:tcPr>
          <w:p w14:paraId="3CC34A8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ŠTI</w:t>
            </w:r>
          </w:p>
        </w:tc>
        <w:tc>
          <w:tcPr>
            <w:tcW w:w="7400" w:type="dxa"/>
            <w:vAlign w:val="center"/>
            <w:hideMark/>
          </w:tcPr>
          <w:p w14:paraId="2B0F0891"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Šumsko-transportna infrastruktura</w:t>
            </w:r>
          </w:p>
        </w:tc>
      </w:tr>
      <w:tr w:rsidR="00514AA2" w:rsidRPr="008D043F" w14:paraId="666A363B" w14:textId="77777777" w:rsidTr="00E14E3A">
        <w:tc>
          <w:tcPr>
            <w:tcW w:w="1809" w:type="dxa"/>
            <w:vAlign w:val="center"/>
          </w:tcPr>
          <w:p w14:paraId="7660DC8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TPH</w:t>
            </w:r>
          </w:p>
        </w:tc>
        <w:tc>
          <w:tcPr>
            <w:tcW w:w="7400" w:type="dxa"/>
            <w:vAlign w:val="center"/>
            <w:hideMark/>
          </w:tcPr>
          <w:p w14:paraId="7CF88DF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kupni naftni ugljovodonici (eng. </w:t>
            </w:r>
            <w:r w:rsidRPr="008D043F">
              <w:rPr>
                <w:rFonts w:asciiTheme="minorHAnsi" w:hAnsiTheme="minorHAnsi" w:cstheme="minorHAnsi"/>
                <w:i/>
                <w:iCs/>
                <w:sz w:val="18"/>
                <w:szCs w:val="18"/>
                <w:lang w:val="hr-HR"/>
              </w:rPr>
              <w:t>Total Petroleum Hydrocarbon</w:t>
            </w:r>
            <w:r w:rsidRPr="008D043F">
              <w:rPr>
                <w:rFonts w:asciiTheme="minorHAnsi" w:hAnsiTheme="minorHAnsi" w:cstheme="minorHAnsi"/>
                <w:sz w:val="18"/>
                <w:szCs w:val="18"/>
                <w:lang w:val="hr-HR"/>
              </w:rPr>
              <w:t>)</w:t>
            </w:r>
          </w:p>
        </w:tc>
      </w:tr>
      <w:tr w:rsidR="00514AA2" w:rsidRPr="008D043F" w14:paraId="4E012742" w14:textId="77777777" w:rsidTr="00E14E3A">
        <w:tc>
          <w:tcPr>
            <w:tcW w:w="1809" w:type="dxa"/>
            <w:vAlign w:val="center"/>
          </w:tcPr>
          <w:p w14:paraId="13AF73FE"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w:t>
            </w:r>
          </w:p>
        </w:tc>
        <w:tc>
          <w:tcPr>
            <w:tcW w:w="7400" w:type="dxa"/>
            <w:vAlign w:val="center"/>
            <w:hideMark/>
          </w:tcPr>
          <w:p w14:paraId="4D0182BB"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jedinjene nacije</w:t>
            </w:r>
          </w:p>
        </w:tc>
      </w:tr>
      <w:tr w:rsidR="00514AA2" w:rsidRPr="008D043F" w14:paraId="102FD0F8" w14:textId="77777777" w:rsidTr="00E14E3A">
        <w:tc>
          <w:tcPr>
            <w:tcW w:w="1809" w:type="dxa"/>
            <w:vAlign w:val="center"/>
          </w:tcPr>
          <w:p w14:paraId="1D4BFB5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CBD</w:t>
            </w:r>
          </w:p>
        </w:tc>
        <w:tc>
          <w:tcPr>
            <w:tcW w:w="7400" w:type="dxa"/>
            <w:vAlign w:val="center"/>
            <w:hideMark/>
          </w:tcPr>
          <w:p w14:paraId="06F56BA8"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nvencija Ujedinjenih nacija o biološkoj raznolikosti</w:t>
            </w:r>
          </w:p>
        </w:tc>
      </w:tr>
      <w:tr w:rsidR="00514AA2" w:rsidRPr="008D043F" w14:paraId="65548862" w14:textId="77777777" w:rsidTr="00E14E3A">
        <w:tc>
          <w:tcPr>
            <w:tcW w:w="1809" w:type="dxa"/>
            <w:vAlign w:val="center"/>
          </w:tcPr>
          <w:p w14:paraId="157071C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DP</w:t>
            </w:r>
          </w:p>
        </w:tc>
        <w:tc>
          <w:tcPr>
            <w:tcW w:w="7400" w:type="dxa"/>
            <w:vAlign w:val="center"/>
            <w:hideMark/>
          </w:tcPr>
          <w:p w14:paraId="15C94479"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ojni program Ujedinjenih nacija (eng.</w:t>
            </w:r>
            <w:r w:rsidRPr="008D043F">
              <w:rPr>
                <w:rFonts w:asciiTheme="minorHAnsi" w:hAnsiTheme="minorHAnsi" w:cstheme="minorHAnsi"/>
                <w:i/>
                <w:iCs/>
                <w:sz w:val="18"/>
                <w:szCs w:val="18"/>
                <w:lang w:val="hr-HR"/>
              </w:rPr>
              <w:t xml:space="preserve"> United National Development Programme</w:t>
            </w:r>
            <w:r w:rsidRPr="008D043F">
              <w:rPr>
                <w:rFonts w:asciiTheme="minorHAnsi" w:hAnsiTheme="minorHAnsi" w:cstheme="minorHAnsi"/>
                <w:sz w:val="18"/>
                <w:szCs w:val="18"/>
                <w:lang w:val="hr-HR"/>
              </w:rPr>
              <w:t>)</w:t>
            </w:r>
          </w:p>
        </w:tc>
      </w:tr>
      <w:tr w:rsidR="00514AA2" w:rsidRPr="008D043F" w14:paraId="28834002" w14:textId="77777777" w:rsidTr="00E14E3A">
        <w:tc>
          <w:tcPr>
            <w:tcW w:w="1809" w:type="dxa"/>
            <w:vAlign w:val="center"/>
          </w:tcPr>
          <w:p w14:paraId="7700FACE"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ECE</w:t>
            </w:r>
          </w:p>
        </w:tc>
        <w:tc>
          <w:tcPr>
            <w:tcW w:w="7400" w:type="dxa"/>
            <w:vAlign w:val="center"/>
            <w:hideMark/>
          </w:tcPr>
          <w:p w14:paraId="7BA29D8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konomska komisija Ujedinjenih nacija za Evropu (eng. </w:t>
            </w:r>
            <w:r w:rsidRPr="008D043F">
              <w:rPr>
                <w:rFonts w:asciiTheme="minorHAnsi" w:hAnsiTheme="minorHAnsi" w:cstheme="minorHAnsi"/>
                <w:i/>
                <w:iCs/>
                <w:sz w:val="18"/>
                <w:szCs w:val="18"/>
                <w:lang w:val="hr-HR"/>
              </w:rPr>
              <w:t>United Nations Economic Comission for Europe</w:t>
            </w:r>
            <w:r w:rsidRPr="008D043F">
              <w:rPr>
                <w:rFonts w:asciiTheme="minorHAnsi" w:hAnsiTheme="minorHAnsi" w:cstheme="minorHAnsi"/>
                <w:sz w:val="18"/>
                <w:szCs w:val="18"/>
                <w:lang w:val="hr-HR"/>
              </w:rPr>
              <w:t>)</w:t>
            </w:r>
          </w:p>
        </w:tc>
      </w:tr>
      <w:tr w:rsidR="00514AA2" w:rsidRPr="008D043F" w14:paraId="51D9DC04" w14:textId="77777777" w:rsidTr="00E14E3A">
        <w:tc>
          <w:tcPr>
            <w:tcW w:w="1809" w:type="dxa"/>
            <w:vAlign w:val="center"/>
          </w:tcPr>
          <w:p w14:paraId="4E3B4419"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EP</w:t>
            </w:r>
          </w:p>
        </w:tc>
        <w:tc>
          <w:tcPr>
            <w:tcW w:w="7400" w:type="dxa"/>
            <w:vAlign w:val="center"/>
            <w:hideMark/>
          </w:tcPr>
          <w:p w14:paraId="52B055D6"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gram Ujedinjenih nacija za </w:t>
            </w:r>
            <w:r w:rsidR="00506319" w:rsidRPr="008D043F">
              <w:rPr>
                <w:rFonts w:asciiTheme="minorHAnsi" w:hAnsiTheme="minorHAnsi" w:cstheme="minorHAnsi"/>
                <w:sz w:val="18"/>
                <w:szCs w:val="18"/>
                <w:lang w:val="hr-HR"/>
              </w:rPr>
              <w:t>okoliš</w:t>
            </w:r>
          </w:p>
        </w:tc>
      </w:tr>
      <w:tr w:rsidR="00514AA2" w:rsidRPr="008D043F" w14:paraId="597A2C47" w14:textId="77777777" w:rsidTr="00E14E3A">
        <w:tc>
          <w:tcPr>
            <w:tcW w:w="1809" w:type="dxa"/>
            <w:vAlign w:val="center"/>
          </w:tcPr>
          <w:p w14:paraId="2DDA6729"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EP/MAP</w:t>
            </w:r>
          </w:p>
        </w:tc>
        <w:tc>
          <w:tcPr>
            <w:tcW w:w="7400" w:type="dxa"/>
            <w:vAlign w:val="center"/>
            <w:hideMark/>
          </w:tcPr>
          <w:p w14:paraId="2EB4645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editeranski </w:t>
            </w:r>
            <w:r w:rsidR="00506319" w:rsidRPr="008D043F">
              <w:rPr>
                <w:rFonts w:asciiTheme="minorHAnsi" w:hAnsiTheme="minorHAnsi" w:cstheme="minorHAnsi"/>
                <w:sz w:val="18"/>
                <w:szCs w:val="18"/>
                <w:lang w:val="hr-HR"/>
              </w:rPr>
              <w:t xml:space="preserve">akcijski </w:t>
            </w:r>
            <w:r w:rsidRPr="008D043F">
              <w:rPr>
                <w:rFonts w:asciiTheme="minorHAnsi" w:hAnsiTheme="minorHAnsi" w:cstheme="minorHAnsi"/>
                <w:sz w:val="18"/>
                <w:szCs w:val="18"/>
                <w:lang w:val="hr-HR"/>
              </w:rPr>
              <w:t>plan</w:t>
            </w:r>
          </w:p>
        </w:tc>
      </w:tr>
      <w:tr w:rsidR="00514AA2" w:rsidRPr="008D043F" w14:paraId="306CB29E" w14:textId="77777777" w:rsidTr="00E14E3A">
        <w:tc>
          <w:tcPr>
            <w:tcW w:w="1809" w:type="dxa"/>
            <w:vAlign w:val="center"/>
          </w:tcPr>
          <w:p w14:paraId="3F01955B"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SAID</w:t>
            </w:r>
          </w:p>
        </w:tc>
        <w:tc>
          <w:tcPr>
            <w:tcW w:w="7400" w:type="dxa"/>
            <w:vAlign w:val="center"/>
            <w:hideMark/>
          </w:tcPr>
          <w:p w14:paraId="3ACB9DAC"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merička agencija za međunarodni razvoj (eng. </w:t>
            </w:r>
            <w:r w:rsidRPr="008D043F">
              <w:rPr>
                <w:rFonts w:asciiTheme="minorHAnsi" w:hAnsiTheme="minorHAnsi" w:cstheme="minorHAnsi"/>
                <w:i/>
                <w:iCs/>
                <w:sz w:val="18"/>
                <w:szCs w:val="18"/>
                <w:lang w:val="hr-HR"/>
              </w:rPr>
              <w:t>United States Agency for International Development</w:t>
            </w:r>
            <w:r w:rsidRPr="008D043F">
              <w:rPr>
                <w:rFonts w:asciiTheme="minorHAnsi" w:hAnsiTheme="minorHAnsi" w:cstheme="minorHAnsi"/>
                <w:sz w:val="18"/>
                <w:szCs w:val="18"/>
                <w:lang w:val="hr-HR"/>
              </w:rPr>
              <w:t>)</w:t>
            </w:r>
          </w:p>
        </w:tc>
      </w:tr>
      <w:tr w:rsidR="00514AA2" w:rsidRPr="008D043F" w14:paraId="38F53B5D" w14:textId="77777777" w:rsidTr="00E14E3A">
        <w:tc>
          <w:tcPr>
            <w:tcW w:w="1809" w:type="dxa"/>
            <w:vAlign w:val="center"/>
          </w:tcPr>
          <w:p w14:paraId="550D16C9"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VIS</w:t>
            </w:r>
          </w:p>
        </w:tc>
        <w:tc>
          <w:tcPr>
            <w:tcW w:w="7400" w:type="dxa"/>
            <w:vAlign w:val="center"/>
            <w:hideMark/>
          </w:tcPr>
          <w:p w14:paraId="7230107B"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odni </w:t>
            </w:r>
            <w:r w:rsidR="00506319" w:rsidRPr="008D043F">
              <w:rPr>
                <w:rFonts w:asciiTheme="minorHAnsi" w:hAnsiTheme="minorHAnsi" w:cstheme="minorHAnsi"/>
                <w:sz w:val="18"/>
                <w:szCs w:val="18"/>
                <w:lang w:val="hr-HR"/>
              </w:rPr>
              <w:t xml:space="preserve">infomacijski </w:t>
            </w:r>
            <w:r w:rsidRPr="008D043F">
              <w:rPr>
                <w:rFonts w:asciiTheme="minorHAnsi" w:hAnsiTheme="minorHAnsi" w:cstheme="minorHAnsi"/>
                <w:sz w:val="18"/>
                <w:szCs w:val="18"/>
                <w:lang w:val="hr-HR"/>
              </w:rPr>
              <w:t>sistem</w:t>
            </w:r>
          </w:p>
        </w:tc>
      </w:tr>
      <w:tr w:rsidR="00514AA2" w:rsidRPr="008D043F" w14:paraId="6A2F1480" w14:textId="77777777" w:rsidTr="00E14E3A">
        <w:tc>
          <w:tcPr>
            <w:tcW w:w="1809" w:type="dxa"/>
            <w:vAlign w:val="center"/>
          </w:tcPr>
          <w:p w14:paraId="32F34237"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VT</w:t>
            </w:r>
          </w:p>
        </w:tc>
        <w:tc>
          <w:tcPr>
            <w:tcW w:w="7400" w:type="dxa"/>
            <w:vAlign w:val="center"/>
            <w:hideMark/>
          </w:tcPr>
          <w:p w14:paraId="3940133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odna tijela</w:t>
            </w:r>
          </w:p>
        </w:tc>
      </w:tr>
      <w:tr w:rsidR="00514AA2" w:rsidRPr="008D043F" w14:paraId="75FE5527" w14:textId="77777777" w:rsidTr="00E14E3A">
        <w:tc>
          <w:tcPr>
            <w:tcW w:w="1809" w:type="dxa"/>
            <w:vAlign w:val="center"/>
          </w:tcPr>
          <w:p w14:paraId="2B3270AE"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ZoV Federacije BiH</w:t>
            </w:r>
          </w:p>
        </w:tc>
        <w:tc>
          <w:tcPr>
            <w:tcW w:w="7400" w:type="dxa"/>
            <w:vAlign w:val="center"/>
            <w:hideMark/>
          </w:tcPr>
          <w:p w14:paraId="4919988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kon o vodama Federacije Bosne i Hercegovine</w:t>
            </w:r>
          </w:p>
        </w:tc>
      </w:tr>
    </w:tbl>
    <w:p w14:paraId="3915A3A4" w14:textId="77777777" w:rsidR="00514AA2" w:rsidRPr="008D043F" w:rsidRDefault="00514AA2" w:rsidP="0068355A">
      <w:pPr>
        <w:spacing w:line="276" w:lineRule="auto"/>
        <w:rPr>
          <w:rFonts w:asciiTheme="minorHAnsi" w:hAnsiTheme="minorHAnsi" w:cstheme="minorHAnsi"/>
          <w:i/>
          <w:sz w:val="22"/>
          <w:szCs w:val="22"/>
          <w:lang w:val="hr-HR"/>
        </w:rPr>
        <w:sectPr w:rsidR="00514AA2" w:rsidRPr="008D043F" w:rsidSect="002524A5">
          <w:pgSz w:w="11906" w:h="16838"/>
          <w:pgMar w:top="1440" w:right="1440" w:bottom="1440" w:left="1440" w:header="708" w:footer="708" w:gutter="0"/>
          <w:cols w:space="708"/>
          <w:docGrid w:linePitch="360"/>
        </w:sectPr>
      </w:pPr>
    </w:p>
    <w:p w14:paraId="0E33A8C4" w14:textId="77777777" w:rsidR="001F77A8" w:rsidRPr="008D043F" w:rsidRDefault="001F77A8" w:rsidP="0068355A">
      <w:pPr>
        <w:spacing w:line="276" w:lineRule="auto"/>
        <w:rPr>
          <w:rFonts w:asciiTheme="minorHAnsi" w:hAnsiTheme="minorHAnsi" w:cstheme="minorHAnsi"/>
          <w:b/>
          <w:color w:val="808080"/>
          <w:sz w:val="32"/>
          <w:szCs w:val="32"/>
          <w:lang w:val="hr-HR"/>
        </w:rPr>
      </w:pPr>
      <w:r w:rsidRPr="008D043F">
        <w:rPr>
          <w:rFonts w:asciiTheme="minorHAnsi" w:hAnsiTheme="minorHAnsi" w:cstheme="minorHAnsi"/>
          <w:b/>
          <w:color w:val="808080"/>
          <w:sz w:val="32"/>
          <w:szCs w:val="32"/>
          <w:lang w:val="hr-HR"/>
        </w:rPr>
        <w:lastRenderedPageBreak/>
        <w:t>Lista tabela</w:t>
      </w:r>
    </w:p>
    <w:p w14:paraId="6EDE270A" w14:textId="77777777" w:rsidR="007A7D73" w:rsidRPr="008D043F" w:rsidRDefault="007A7D73" w:rsidP="0068355A">
      <w:pPr>
        <w:spacing w:line="276" w:lineRule="auto"/>
        <w:rPr>
          <w:rFonts w:asciiTheme="minorHAnsi" w:hAnsiTheme="minorHAnsi" w:cstheme="minorHAnsi"/>
          <w:i/>
          <w:sz w:val="18"/>
          <w:szCs w:val="18"/>
          <w:lang w:val="hr-HR"/>
        </w:rPr>
      </w:pPr>
    </w:p>
    <w:bookmarkStart w:id="2" w:name="_Hlk103628727"/>
    <w:p w14:paraId="618DD81B" w14:textId="73EF5C73" w:rsidR="008D043F" w:rsidRPr="008D043F" w:rsidRDefault="001F0C02">
      <w:pPr>
        <w:pStyle w:val="TableofFigures"/>
        <w:tabs>
          <w:tab w:val="right" w:leader="dot" w:pos="9016"/>
        </w:tabs>
        <w:rPr>
          <w:rFonts w:asciiTheme="minorHAnsi" w:eastAsiaTheme="minorEastAsia" w:hAnsiTheme="minorHAnsi" w:cstheme="minorHAnsi"/>
          <w:i/>
          <w:iCs/>
          <w:noProof/>
          <w:sz w:val="20"/>
          <w:szCs w:val="20"/>
          <w:lang w:eastAsia="en-US"/>
        </w:rPr>
      </w:pPr>
      <w:r w:rsidRPr="008D043F">
        <w:rPr>
          <w:rFonts w:asciiTheme="minorHAnsi" w:hAnsiTheme="minorHAnsi" w:cstheme="minorHAnsi"/>
          <w:i/>
          <w:sz w:val="18"/>
          <w:szCs w:val="18"/>
          <w:lang w:val="hr-HR"/>
        </w:rPr>
        <w:fldChar w:fldCharType="begin"/>
      </w:r>
      <w:r w:rsidRPr="008D043F">
        <w:rPr>
          <w:rFonts w:asciiTheme="minorHAnsi" w:hAnsiTheme="minorHAnsi" w:cstheme="minorHAnsi"/>
          <w:i/>
          <w:sz w:val="18"/>
          <w:szCs w:val="18"/>
          <w:lang w:val="hr-HR"/>
        </w:rPr>
        <w:instrText xml:space="preserve"> TOC \h \z \c "Tabela" </w:instrText>
      </w:r>
      <w:r w:rsidRPr="008D043F">
        <w:rPr>
          <w:rFonts w:asciiTheme="minorHAnsi" w:hAnsiTheme="minorHAnsi" w:cstheme="minorHAnsi"/>
          <w:i/>
          <w:sz w:val="18"/>
          <w:szCs w:val="18"/>
          <w:lang w:val="hr-HR"/>
        </w:rPr>
        <w:fldChar w:fldCharType="separate"/>
      </w:r>
      <w:hyperlink w:anchor="_Toc109842430" w:history="1">
        <w:r w:rsidR="008D043F" w:rsidRPr="008D043F">
          <w:rPr>
            <w:rStyle w:val="Hyperlink"/>
            <w:rFonts w:asciiTheme="minorHAnsi" w:eastAsiaTheme="majorEastAsia" w:hAnsiTheme="minorHAnsi" w:cstheme="minorHAnsi"/>
            <w:i/>
            <w:iCs/>
            <w:noProof/>
            <w:sz w:val="20"/>
            <w:szCs w:val="20"/>
            <w:lang w:val="hr-HR"/>
          </w:rPr>
          <w:t>Tabela 1: Pregled strateških ciljeva po tematskim oblast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0</w:t>
        </w:r>
        <w:r w:rsidR="008D043F" w:rsidRPr="008D043F">
          <w:rPr>
            <w:rFonts w:asciiTheme="minorHAnsi" w:hAnsiTheme="minorHAnsi" w:cstheme="minorHAnsi"/>
            <w:i/>
            <w:iCs/>
            <w:noProof/>
            <w:webHidden/>
            <w:sz w:val="20"/>
            <w:szCs w:val="20"/>
          </w:rPr>
          <w:fldChar w:fldCharType="end"/>
        </w:r>
      </w:hyperlink>
    </w:p>
    <w:p w14:paraId="19A86CA3" w14:textId="512A7831"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1" w:history="1">
        <w:r w:rsidR="008D043F" w:rsidRPr="008D043F">
          <w:rPr>
            <w:rStyle w:val="Hyperlink"/>
            <w:rFonts w:asciiTheme="minorHAnsi" w:eastAsiaTheme="majorEastAsia" w:hAnsiTheme="minorHAnsi" w:cstheme="minorHAnsi"/>
            <w:i/>
            <w:iCs/>
            <w:noProof/>
            <w:sz w:val="20"/>
            <w:szCs w:val="20"/>
            <w:lang w:val="hr-HR"/>
          </w:rPr>
          <w:t>Tabela 2: Prioriteti grupirani po strateškim ciljevima – tematskim oblastima okoliš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1</w:t>
        </w:r>
        <w:r w:rsidR="008D043F" w:rsidRPr="008D043F">
          <w:rPr>
            <w:rFonts w:asciiTheme="minorHAnsi" w:hAnsiTheme="minorHAnsi" w:cstheme="minorHAnsi"/>
            <w:i/>
            <w:iCs/>
            <w:noProof/>
            <w:webHidden/>
            <w:sz w:val="20"/>
            <w:szCs w:val="20"/>
          </w:rPr>
          <w:fldChar w:fldCharType="end"/>
        </w:r>
      </w:hyperlink>
    </w:p>
    <w:p w14:paraId="6D5C611C" w14:textId="0F74B5F3"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2" w:history="1">
        <w:r w:rsidR="008D043F" w:rsidRPr="008D043F">
          <w:rPr>
            <w:rStyle w:val="Hyperlink"/>
            <w:rFonts w:asciiTheme="minorHAnsi" w:eastAsiaTheme="majorEastAsia" w:hAnsiTheme="minorHAnsi" w:cstheme="minorHAnsi"/>
            <w:i/>
            <w:iCs/>
            <w:noProof/>
            <w:sz w:val="20"/>
            <w:szCs w:val="20"/>
            <w:lang w:val="hr-HR"/>
          </w:rPr>
          <w:t>Tabela 3: Bilans površinskih voda za prostor Federacije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2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6</w:t>
        </w:r>
        <w:r w:rsidR="008D043F" w:rsidRPr="008D043F">
          <w:rPr>
            <w:rFonts w:asciiTheme="minorHAnsi" w:hAnsiTheme="minorHAnsi" w:cstheme="minorHAnsi"/>
            <w:i/>
            <w:iCs/>
            <w:noProof/>
            <w:webHidden/>
            <w:sz w:val="20"/>
            <w:szCs w:val="20"/>
          </w:rPr>
          <w:fldChar w:fldCharType="end"/>
        </w:r>
      </w:hyperlink>
    </w:p>
    <w:p w14:paraId="0C065C59" w14:textId="1E477BA4"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3" w:history="1">
        <w:r w:rsidR="008D043F" w:rsidRPr="008D043F">
          <w:rPr>
            <w:rStyle w:val="Hyperlink"/>
            <w:rFonts w:asciiTheme="minorHAnsi" w:eastAsiaTheme="majorEastAsia" w:hAnsiTheme="minorHAnsi" w:cstheme="minorHAnsi"/>
            <w:i/>
            <w:iCs/>
            <w:noProof/>
            <w:sz w:val="20"/>
            <w:szCs w:val="20"/>
            <w:lang w:val="hr-HR"/>
          </w:rPr>
          <w:t>Tabela 4: Broj i tipovi/karakter površinskih i podzemnih vodnih tijela u područjima rijeke Save i Jadranskog mor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3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7</w:t>
        </w:r>
        <w:r w:rsidR="008D043F" w:rsidRPr="008D043F">
          <w:rPr>
            <w:rFonts w:asciiTheme="minorHAnsi" w:hAnsiTheme="minorHAnsi" w:cstheme="minorHAnsi"/>
            <w:i/>
            <w:iCs/>
            <w:noProof/>
            <w:webHidden/>
            <w:sz w:val="20"/>
            <w:szCs w:val="20"/>
          </w:rPr>
          <w:fldChar w:fldCharType="end"/>
        </w:r>
      </w:hyperlink>
    </w:p>
    <w:p w14:paraId="6B116878" w14:textId="52571A25"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4" w:history="1">
        <w:r w:rsidR="008D043F" w:rsidRPr="008D043F">
          <w:rPr>
            <w:rStyle w:val="Hyperlink"/>
            <w:rFonts w:asciiTheme="minorHAnsi" w:eastAsiaTheme="majorEastAsia" w:hAnsiTheme="minorHAnsi" w:cstheme="minorHAnsi"/>
            <w:i/>
            <w:iCs/>
            <w:noProof/>
            <w:sz w:val="20"/>
            <w:szCs w:val="20"/>
            <w:lang w:val="hr-HR"/>
          </w:rPr>
          <w:t>Tabela 5: Osnovne karakteristike sektora vodnih uslug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4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24</w:t>
        </w:r>
        <w:r w:rsidR="008D043F" w:rsidRPr="008D043F">
          <w:rPr>
            <w:rFonts w:asciiTheme="minorHAnsi" w:hAnsiTheme="minorHAnsi" w:cstheme="minorHAnsi"/>
            <w:i/>
            <w:iCs/>
            <w:noProof/>
            <w:webHidden/>
            <w:sz w:val="20"/>
            <w:szCs w:val="20"/>
          </w:rPr>
          <w:fldChar w:fldCharType="end"/>
        </w:r>
      </w:hyperlink>
    </w:p>
    <w:p w14:paraId="15E1AEE5" w14:textId="057C60CA"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5" w:history="1">
        <w:r w:rsidR="008D043F" w:rsidRPr="008D043F">
          <w:rPr>
            <w:rStyle w:val="Hyperlink"/>
            <w:rFonts w:asciiTheme="minorHAnsi" w:eastAsiaTheme="majorEastAsia" w:hAnsiTheme="minorHAnsi" w:cstheme="minorHAnsi"/>
            <w:i/>
            <w:iCs/>
            <w:noProof/>
            <w:sz w:val="20"/>
            <w:szCs w:val="20"/>
            <w:lang w:val="hr-HR"/>
          </w:rPr>
          <w:t>Tabela 6: Stanje transpozicije EU direktiva vezanih za vode u propise Federacije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5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25</w:t>
        </w:r>
        <w:r w:rsidR="008D043F" w:rsidRPr="008D043F">
          <w:rPr>
            <w:rFonts w:asciiTheme="minorHAnsi" w:hAnsiTheme="minorHAnsi" w:cstheme="minorHAnsi"/>
            <w:i/>
            <w:iCs/>
            <w:noProof/>
            <w:webHidden/>
            <w:sz w:val="20"/>
            <w:szCs w:val="20"/>
          </w:rPr>
          <w:fldChar w:fldCharType="end"/>
        </w:r>
      </w:hyperlink>
    </w:p>
    <w:p w14:paraId="0DFF3EDE" w14:textId="1DA27044"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6" w:history="1">
        <w:r w:rsidR="008D043F" w:rsidRPr="008D043F">
          <w:rPr>
            <w:rStyle w:val="Hyperlink"/>
            <w:rFonts w:asciiTheme="minorHAnsi" w:eastAsiaTheme="majorEastAsia" w:hAnsiTheme="minorHAnsi" w:cstheme="minorHAnsi"/>
            <w:i/>
            <w:iCs/>
            <w:noProof/>
            <w:sz w:val="20"/>
            <w:szCs w:val="20"/>
            <w:lang w:val="hr-HR"/>
          </w:rPr>
          <w:t>Tabela 7: Realizacije Planova upravljanja (I ciklus)</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6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27</w:t>
        </w:r>
        <w:r w:rsidR="008D043F" w:rsidRPr="008D043F">
          <w:rPr>
            <w:rFonts w:asciiTheme="minorHAnsi" w:hAnsiTheme="minorHAnsi" w:cstheme="minorHAnsi"/>
            <w:i/>
            <w:iCs/>
            <w:noProof/>
            <w:webHidden/>
            <w:sz w:val="20"/>
            <w:szCs w:val="20"/>
          </w:rPr>
          <w:fldChar w:fldCharType="end"/>
        </w:r>
      </w:hyperlink>
    </w:p>
    <w:p w14:paraId="141B7C8E" w14:textId="1CE05312"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7" w:history="1">
        <w:r w:rsidR="008D043F" w:rsidRPr="008D043F">
          <w:rPr>
            <w:rStyle w:val="Hyperlink"/>
            <w:rFonts w:asciiTheme="minorHAnsi" w:eastAsiaTheme="majorEastAsia" w:hAnsiTheme="minorHAnsi" w:cstheme="minorHAnsi"/>
            <w:i/>
            <w:iCs/>
            <w:noProof/>
            <w:sz w:val="20"/>
            <w:szCs w:val="20"/>
            <w:lang w:val="hr-HR"/>
          </w:rPr>
          <w:t>Tabela 8: Pokazatelji utjecaja za Strateški cilj 1</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7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34</w:t>
        </w:r>
        <w:r w:rsidR="008D043F" w:rsidRPr="008D043F">
          <w:rPr>
            <w:rFonts w:asciiTheme="minorHAnsi" w:hAnsiTheme="minorHAnsi" w:cstheme="minorHAnsi"/>
            <w:i/>
            <w:iCs/>
            <w:noProof/>
            <w:webHidden/>
            <w:sz w:val="20"/>
            <w:szCs w:val="20"/>
          </w:rPr>
          <w:fldChar w:fldCharType="end"/>
        </w:r>
      </w:hyperlink>
    </w:p>
    <w:p w14:paraId="7D860602" w14:textId="71200DE1"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8" w:history="1">
        <w:r w:rsidR="008D043F" w:rsidRPr="008D043F">
          <w:rPr>
            <w:rStyle w:val="Hyperlink"/>
            <w:rFonts w:asciiTheme="minorHAnsi" w:eastAsiaTheme="majorEastAsia" w:hAnsiTheme="minorHAnsi" w:cstheme="minorHAnsi"/>
            <w:i/>
            <w:iCs/>
            <w:noProof/>
            <w:sz w:val="20"/>
            <w:szCs w:val="20"/>
            <w:lang w:val="hr-HR"/>
          </w:rPr>
          <w:t>Tabela 9: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8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35</w:t>
        </w:r>
        <w:r w:rsidR="008D043F" w:rsidRPr="008D043F">
          <w:rPr>
            <w:rFonts w:asciiTheme="minorHAnsi" w:hAnsiTheme="minorHAnsi" w:cstheme="minorHAnsi"/>
            <w:i/>
            <w:iCs/>
            <w:noProof/>
            <w:webHidden/>
            <w:sz w:val="20"/>
            <w:szCs w:val="20"/>
          </w:rPr>
          <w:fldChar w:fldCharType="end"/>
        </w:r>
      </w:hyperlink>
    </w:p>
    <w:p w14:paraId="19A1844C" w14:textId="1647FFA2"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9" w:history="1">
        <w:r w:rsidR="008D043F" w:rsidRPr="008D043F">
          <w:rPr>
            <w:rStyle w:val="Hyperlink"/>
            <w:rFonts w:asciiTheme="minorHAnsi" w:eastAsiaTheme="majorEastAsia" w:hAnsiTheme="minorHAnsi" w:cstheme="minorHAnsi"/>
            <w:i/>
            <w:iCs/>
            <w:noProof/>
            <w:sz w:val="20"/>
            <w:szCs w:val="20"/>
            <w:lang w:val="hr-HR"/>
          </w:rPr>
          <w:t>Tabela 10: Indikatori trenutne situacije u sektoru otpad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9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45</w:t>
        </w:r>
        <w:r w:rsidR="008D043F" w:rsidRPr="008D043F">
          <w:rPr>
            <w:rFonts w:asciiTheme="minorHAnsi" w:hAnsiTheme="minorHAnsi" w:cstheme="minorHAnsi"/>
            <w:i/>
            <w:iCs/>
            <w:noProof/>
            <w:webHidden/>
            <w:sz w:val="20"/>
            <w:szCs w:val="20"/>
          </w:rPr>
          <w:fldChar w:fldCharType="end"/>
        </w:r>
      </w:hyperlink>
    </w:p>
    <w:p w14:paraId="645D1DF7" w14:textId="5B96AF60"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0" w:history="1">
        <w:r w:rsidR="008D043F" w:rsidRPr="008D043F">
          <w:rPr>
            <w:rStyle w:val="Hyperlink"/>
            <w:rFonts w:asciiTheme="minorHAnsi" w:eastAsiaTheme="majorEastAsia" w:hAnsiTheme="minorHAnsi" w:cstheme="minorHAnsi"/>
            <w:i/>
            <w:iCs/>
            <w:noProof/>
            <w:sz w:val="20"/>
            <w:szCs w:val="20"/>
            <w:lang w:val="hr-HR"/>
          </w:rPr>
          <w:t>Tabela 11: Pokazatelji utjecaja za Strateški cilj 2</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50</w:t>
        </w:r>
        <w:r w:rsidR="008D043F" w:rsidRPr="008D043F">
          <w:rPr>
            <w:rFonts w:asciiTheme="minorHAnsi" w:hAnsiTheme="minorHAnsi" w:cstheme="minorHAnsi"/>
            <w:i/>
            <w:iCs/>
            <w:noProof/>
            <w:webHidden/>
            <w:sz w:val="20"/>
            <w:szCs w:val="20"/>
          </w:rPr>
          <w:fldChar w:fldCharType="end"/>
        </w:r>
      </w:hyperlink>
    </w:p>
    <w:p w14:paraId="63537C12" w14:textId="3B405115"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1" w:history="1">
        <w:r w:rsidR="008D043F" w:rsidRPr="008D043F">
          <w:rPr>
            <w:rStyle w:val="Hyperlink"/>
            <w:rFonts w:asciiTheme="minorHAnsi" w:eastAsiaTheme="majorEastAsia" w:hAnsiTheme="minorHAnsi" w:cstheme="minorHAnsi"/>
            <w:i/>
            <w:iCs/>
            <w:noProof/>
            <w:sz w:val="20"/>
            <w:szCs w:val="20"/>
            <w:lang w:val="hr-HR"/>
          </w:rPr>
          <w:t>Tabela 12: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51</w:t>
        </w:r>
        <w:r w:rsidR="008D043F" w:rsidRPr="008D043F">
          <w:rPr>
            <w:rFonts w:asciiTheme="minorHAnsi" w:hAnsiTheme="minorHAnsi" w:cstheme="minorHAnsi"/>
            <w:i/>
            <w:iCs/>
            <w:noProof/>
            <w:webHidden/>
            <w:sz w:val="20"/>
            <w:szCs w:val="20"/>
          </w:rPr>
          <w:fldChar w:fldCharType="end"/>
        </w:r>
      </w:hyperlink>
    </w:p>
    <w:p w14:paraId="14CBBB99" w14:textId="3C54F476"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2" w:history="1">
        <w:r w:rsidR="008D043F" w:rsidRPr="008D043F">
          <w:rPr>
            <w:rStyle w:val="Hyperlink"/>
            <w:rFonts w:asciiTheme="minorHAnsi" w:eastAsiaTheme="majorEastAsia" w:hAnsiTheme="minorHAnsi" w:cstheme="minorHAnsi"/>
            <w:i/>
            <w:iCs/>
            <w:noProof/>
            <w:sz w:val="20"/>
            <w:szCs w:val="20"/>
            <w:lang w:val="hr-HR"/>
          </w:rPr>
          <w:t>Tabela 13: Odnos ukupnog broja vrsta pojedinih grupa organizama i broja ugroženih vrst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2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58</w:t>
        </w:r>
        <w:r w:rsidR="008D043F" w:rsidRPr="008D043F">
          <w:rPr>
            <w:rFonts w:asciiTheme="minorHAnsi" w:hAnsiTheme="minorHAnsi" w:cstheme="minorHAnsi"/>
            <w:i/>
            <w:iCs/>
            <w:noProof/>
            <w:webHidden/>
            <w:sz w:val="20"/>
            <w:szCs w:val="20"/>
          </w:rPr>
          <w:fldChar w:fldCharType="end"/>
        </w:r>
      </w:hyperlink>
    </w:p>
    <w:p w14:paraId="66E89620" w14:textId="1F837639"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3" w:history="1">
        <w:r w:rsidR="008D043F" w:rsidRPr="008D043F">
          <w:rPr>
            <w:rStyle w:val="Hyperlink"/>
            <w:rFonts w:asciiTheme="minorHAnsi" w:eastAsiaTheme="majorEastAsia" w:hAnsiTheme="minorHAnsi" w:cstheme="minorHAnsi"/>
            <w:i/>
            <w:iCs/>
            <w:noProof/>
            <w:sz w:val="20"/>
            <w:szCs w:val="20"/>
            <w:lang w:val="hr-HR"/>
          </w:rPr>
          <w:t>Tabela 14: Pokazatelji utjecaja za Strateški cilj 3</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3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65</w:t>
        </w:r>
        <w:r w:rsidR="008D043F" w:rsidRPr="008D043F">
          <w:rPr>
            <w:rFonts w:asciiTheme="minorHAnsi" w:hAnsiTheme="minorHAnsi" w:cstheme="minorHAnsi"/>
            <w:i/>
            <w:iCs/>
            <w:noProof/>
            <w:webHidden/>
            <w:sz w:val="20"/>
            <w:szCs w:val="20"/>
          </w:rPr>
          <w:fldChar w:fldCharType="end"/>
        </w:r>
      </w:hyperlink>
    </w:p>
    <w:p w14:paraId="03D436A6" w14:textId="71043558"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4" w:history="1">
        <w:r w:rsidR="008D043F" w:rsidRPr="008D043F">
          <w:rPr>
            <w:rStyle w:val="Hyperlink"/>
            <w:rFonts w:asciiTheme="minorHAnsi" w:eastAsiaTheme="majorEastAsia" w:hAnsiTheme="minorHAnsi" w:cstheme="minorHAnsi"/>
            <w:i/>
            <w:iCs/>
            <w:noProof/>
            <w:sz w:val="20"/>
            <w:szCs w:val="20"/>
            <w:lang w:val="hr-HR"/>
          </w:rPr>
          <w:t>Tabela 15: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4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66</w:t>
        </w:r>
        <w:r w:rsidR="008D043F" w:rsidRPr="008D043F">
          <w:rPr>
            <w:rFonts w:asciiTheme="minorHAnsi" w:hAnsiTheme="minorHAnsi" w:cstheme="minorHAnsi"/>
            <w:i/>
            <w:iCs/>
            <w:noProof/>
            <w:webHidden/>
            <w:sz w:val="20"/>
            <w:szCs w:val="20"/>
          </w:rPr>
          <w:fldChar w:fldCharType="end"/>
        </w:r>
      </w:hyperlink>
    </w:p>
    <w:p w14:paraId="7F413CCB" w14:textId="386D7F02"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5" w:history="1">
        <w:r w:rsidR="008D043F" w:rsidRPr="008D043F">
          <w:rPr>
            <w:rStyle w:val="Hyperlink"/>
            <w:rFonts w:asciiTheme="minorHAnsi" w:eastAsiaTheme="majorEastAsia" w:hAnsiTheme="minorHAnsi" w:cstheme="minorHAnsi"/>
            <w:i/>
            <w:iCs/>
            <w:noProof/>
            <w:sz w:val="20"/>
            <w:szCs w:val="20"/>
            <w:lang w:val="hr-HR"/>
          </w:rPr>
          <w:t>Tabela 16: Granične vrijednosti kvaliteta zrak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5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75</w:t>
        </w:r>
        <w:r w:rsidR="008D043F" w:rsidRPr="008D043F">
          <w:rPr>
            <w:rFonts w:asciiTheme="minorHAnsi" w:hAnsiTheme="minorHAnsi" w:cstheme="minorHAnsi"/>
            <w:i/>
            <w:iCs/>
            <w:noProof/>
            <w:webHidden/>
            <w:sz w:val="20"/>
            <w:szCs w:val="20"/>
          </w:rPr>
          <w:fldChar w:fldCharType="end"/>
        </w:r>
      </w:hyperlink>
    </w:p>
    <w:p w14:paraId="04C62452" w14:textId="488B2E5F"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6" w:history="1">
        <w:r w:rsidR="008D043F" w:rsidRPr="008D043F">
          <w:rPr>
            <w:rStyle w:val="Hyperlink"/>
            <w:rFonts w:asciiTheme="minorHAnsi" w:eastAsiaTheme="majorEastAsia" w:hAnsiTheme="minorHAnsi" w:cstheme="minorHAnsi"/>
            <w:i/>
            <w:iCs/>
            <w:noProof/>
            <w:sz w:val="20"/>
            <w:szCs w:val="20"/>
            <w:lang w:val="hr-HR"/>
          </w:rPr>
          <w:t>Tabela 17: Emisije iz kućnih ložišta u kantonima koji su  uradili registre zagađivanja zrak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6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77</w:t>
        </w:r>
        <w:r w:rsidR="008D043F" w:rsidRPr="008D043F">
          <w:rPr>
            <w:rFonts w:asciiTheme="minorHAnsi" w:hAnsiTheme="minorHAnsi" w:cstheme="minorHAnsi"/>
            <w:i/>
            <w:iCs/>
            <w:noProof/>
            <w:webHidden/>
            <w:sz w:val="20"/>
            <w:szCs w:val="20"/>
          </w:rPr>
          <w:fldChar w:fldCharType="end"/>
        </w:r>
      </w:hyperlink>
    </w:p>
    <w:p w14:paraId="406C18E8" w14:textId="046C281A"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7" w:history="1">
        <w:r w:rsidR="008D043F" w:rsidRPr="008D043F">
          <w:rPr>
            <w:rStyle w:val="Hyperlink"/>
            <w:rFonts w:asciiTheme="minorHAnsi" w:eastAsiaTheme="majorEastAsia" w:hAnsiTheme="minorHAnsi" w:cstheme="minorHAnsi"/>
            <w:i/>
            <w:iCs/>
            <w:noProof/>
            <w:sz w:val="20"/>
            <w:szCs w:val="20"/>
            <w:lang w:val="hr-HR"/>
          </w:rPr>
          <w:t>Tabela 18: Pokazatelji utjecaja za Strateški cilj 4</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7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85</w:t>
        </w:r>
        <w:r w:rsidR="008D043F" w:rsidRPr="008D043F">
          <w:rPr>
            <w:rFonts w:asciiTheme="minorHAnsi" w:hAnsiTheme="minorHAnsi" w:cstheme="minorHAnsi"/>
            <w:i/>
            <w:iCs/>
            <w:noProof/>
            <w:webHidden/>
            <w:sz w:val="20"/>
            <w:szCs w:val="20"/>
          </w:rPr>
          <w:fldChar w:fldCharType="end"/>
        </w:r>
      </w:hyperlink>
    </w:p>
    <w:p w14:paraId="0E046230" w14:textId="0E7A8F18"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8" w:history="1">
        <w:r w:rsidR="008D043F" w:rsidRPr="008D043F">
          <w:rPr>
            <w:rStyle w:val="Hyperlink"/>
            <w:rFonts w:asciiTheme="minorHAnsi" w:eastAsiaTheme="majorEastAsia" w:hAnsiTheme="minorHAnsi" w:cstheme="minorHAnsi"/>
            <w:i/>
            <w:iCs/>
            <w:noProof/>
            <w:sz w:val="20"/>
            <w:szCs w:val="20"/>
            <w:lang w:val="hr-HR"/>
          </w:rPr>
          <w:t>Tabela 19: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8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86</w:t>
        </w:r>
        <w:r w:rsidR="008D043F" w:rsidRPr="008D043F">
          <w:rPr>
            <w:rFonts w:asciiTheme="minorHAnsi" w:hAnsiTheme="minorHAnsi" w:cstheme="minorHAnsi"/>
            <w:i/>
            <w:iCs/>
            <w:noProof/>
            <w:webHidden/>
            <w:sz w:val="20"/>
            <w:szCs w:val="20"/>
          </w:rPr>
          <w:fldChar w:fldCharType="end"/>
        </w:r>
      </w:hyperlink>
    </w:p>
    <w:p w14:paraId="5937801C" w14:textId="67D87E88"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9" w:history="1">
        <w:r w:rsidR="008D043F" w:rsidRPr="008D043F">
          <w:rPr>
            <w:rStyle w:val="Hyperlink"/>
            <w:rFonts w:asciiTheme="minorHAnsi" w:eastAsiaTheme="majorEastAsia" w:hAnsiTheme="minorHAnsi" w:cstheme="minorHAnsi"/>
            <w:i/>
            <w:iCs/>
            <w:noProof/>
            <w:sz w:val="20"/>
            <w:szCs w:val="20"/>
            <w:lang w:val="hr-HR"/>
          </w:rPr>
          <w:t>Tabela 20: Pokazatelji utjecaja za Strateški cilj 5</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9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04</w:t>
        </w:r>
        <w:r w:rsidR="008D043F" w:rsidRPr="008D043F">
          <w:rPr>
            <w:rFonts w:asciiTheme="minorHAnsi" w:hAnsiTheme="minorHAnsi" w:cstheme="minorHAnsi"/>
            <w:i/>
            <w:iCs/>
            <w:noProof/>
            <w:webHidden/>
            <w:sz w:val="20"/>
            <w:szCs w:val="20"/>
          </w:rPr>
          <w:fldChar w:fldCharType="end"/>
        </w:r>
      </w:hyperlink>
    </w:p>
    <w:p w14:paraId="413AA69C" w14:textId="45A0B769"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0" w:history="1">
        <w:r w:rsidR="008D043F" w:rsidRPr="008D043F">
          <w:rPr>
            <w:rStyle w:val="Hyperlink"/>
            <w:rFonts w:asciiTheme="minorHAnsi" w:eastAsiaTheme="majorEastAsia" w:hAnsiTheme="minorHAnsi" w:cstheme="minorHAnsi"/>
            <w:i/>
            <w:iCs/>
            <w:noProof/>
            <w:sz w:val="20"/>
            <w:szCs w:val="20"/>
            <w:lang w:val="hr-HR"/>
          </w:rPr>
          <w:t>Tabela 21: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05</w:t>
        </w:r>
        <w:r w:rsidR="008D043F" w:rsidRPr="008D043F">
          <w:rPr>
            <w:rFonts w:asciiTheme="minorHAnsi" w:hAnsiTheme="minorHAnsi" w:cstheme="minorHAnsi"/>
            <w:i/>
            <w:iCs/>
            <w:noProof/>
            <w:webHidden/>
            <w:sz w:val="20"/>
            <w:szCs w:val="20"/>
          </w:rPr>
          <w:fldChar w:fldCharType="end"/>
        </w:r>
      </w:hyperlink>
    </w:p>
    <w:p w14:paraId="021692DB" w14:textId="0F45167B"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1" w:history="1">
        <w:r w:rsidR="008D043F" w:rsidRPr="008D043F">
          <w:rPr>
            <w:rStyle w:val="Hyperlink"/>
            <w:rFonts w:asciiTheme="minorHAnsi" w:eastAsiaTheme="majorEastAsia" w:hAnsiTheme="minorHAnsi" w:cstheme="minorHAnsi"/>
            <w:i/>
            <w:iCs/>
            <w:noProof/>
            <w:sz w:val="20"/>
            <w:szCs w:val="20"/>
            <w:lang w:val="hr-HR"/>
          </w:rPr>
          <w:t>Tabela 22: Pokazatelji utjecaja za Strateški cilj 6</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28</w:t>
        </w:r>
        <w:r w:rsidR="008D043F" w:rsidRPr="008D043F">
          <w:rPr>
            <w:rFonts w:asciiTheme="minorHAnsi" w:hAnsiTheme="minorHAnsi" w:cstheme="minorHAnsi"/>
            <w:i/>
            <w:iCs/>
            <w:noProof/>
            <w:webHidden/>
            <w:sz w:val="20"/>
            <w:szCs w:val="20"/>
          </w:rPr>
          <w:fldChar w:fldCharType="end"/>
        </w:r>
      </w:hyperlink>
    </w:p>
    <w:p w14:paraId="370C896A" w14:textId="7B6F27A2"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2" w:history="1">
        <w:r w:rsidR="008D043F" w:rsidRPr="008D043F">
          <w:rPr>
            <w:rStyle w:val="Hyperlink"/>
            <w:rFonts w:asciiTheme="minorHAnsi" w:eastAsiaTheme="majorEastAsia" w:hAnsiTheme="minorHAnsi" w:cstheme="minorHAnsi"/>
            <w:i/>
            <w:iCs/>
            <w:noProof/>
            <w:sz w:val="20"/>
            <w:szCs w:val="20"/>
            <w:lang w:val="hr-HR"/>
          </w:rPr>
          <w:t>Tabela 23: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2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29</w:t>
        </w:r>
        <w:r w:rsidR="008D043F" w:rsidRPr="008D043F">
          <w:rPr>
            <w:rFonts w:asciiTheme="minorHAnsi" w:hAnsiTheme="minorHAnsi" w:cstheme="minorHAnsi"/>
            <w:i/>
            <w:iCs/>
            <w:noProof/>
            <w:webHidden/>
            <w:sz w:val="20"/>
            <w:szCs w:val="20"/>
          </w:rPr>
          <w:fldChar w:fldCharType="end"/>
        </w:r>
      </w:hyperlink>
    </w:p>
    <w:p w14:paraId="770087A4" w14:textId="142B89B7"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3" w:history="1">
        <w:r w:rsidR="008D043F" w:rsidRPr="008D043F">
          <w:rPr>
            <w:rStyle w:val="Hyperlink"/>
            <w:rFonts w:asciiTheme="minorHAnsi" w:eastAsiaTheme="majorEastAsia" w:hAnsiTheme="minorHAnsi" w:cstheme="minorHAnsi"/>
            <w:i/>
            <w:iCs/>
            <w:noProof/>
            <w:sz w:val="20"/>
            <w:szCs w:val="20"/>
            <w:lang w:val="hr-HR"/>
          </w:rPr>
          <w:t>Tabela 24: Nadležnosti za prikupljanje podataka o okolišu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3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45</w:t>
        </w:r>
        <w:r w:rsidR="008D043F" w:rsidRPr="008D043F">
          <w:rPr>
            <w:rFonts w:asciiTheme="minorHAnsi" w:hAnsiTheme="minorHAnsi" w:cstheme="minorHAnsi"/>
            <w:i/>
            <w:iCs/>
            <w:noProof/>
            <w:webHidden/>
            <w:sz w:val="20"/>
            <w:szCs w:val="20"/>
          </w:rPr>
          <w:fldChar w:fldCharType="end"/>
        </w:r>
      </w:hyperlink>
    </w:p>
    <w:p w14:paraId="6A609124" w14:textId="1E50A113"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4" w:history="1">
        <w:r w:rsidR="008D043F" w:rsidRPr="008D043F">
          <w:rPr>
            <w:rStyle w:val="Hyperlink"/>
            <w:rFonts w:asciiTheme="minorHAnsi" w:eastAsiaTheme="majorEastAsia" w:hAnsiTheme="minorHAnsi" w:cstheme="minorHAnsi"/>
            <w:i/>
            <w:iCs/>
            <w:noProof/>
            <w:sz w:val="20"/>
            <w:szCs w:val="20"/>
            <w:lang w:val="hr-HR"/>
          </w:rPr>
          <w:t>Tabela 25: Pokazatelji utjecaja za Strateški cilj 7</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4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50</w:t>
        </w:r>
        <w:r w:rsidR="008D043F" w:rsidRPr="008D043F">
          <w:rPr>
            <w:rFonts w:asciiTheme="minorHAnsi" w:hAnsiTheme="minorHAnsi" w:cstheme="minorHAnsi"/>
            <w:i/>
            <w:iCs/>
            <w:noProof/>
            <w:webHidden/>
            <w:sz w:val="20"/>
            <w:szCs w:val="20"/>
          </w:rPr>
          <w:fldChar w:fldCharType="end"/>
        </w:r>
      </w:hyperlink>
    </w:p>
    <w:p w14:paraId="15AD07F1" w14:textId="3563757E"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5" w:history="1">
        <w:r w:rsidR="008D043F" w:rsidRPr="008D043F">
          <w:rPr>
            <w:rStyle w:val="Hyperlink"/>
            <w:rFonts w:asciiTheme="minorHAnsi" w:eastAsiaTheme="majorEastAsia" w:hAnsiTheme="minorHAnsi" w:cstheme="minorHAnsi"/>
            <w:i/>
            <w:iCs/>
            <w:noProof/>
            <w:sz w:val="20"/>
            <w:szCs w:val="20"/>
            <w:lang w:val="hr-HR"/>
          </w:rPr>
          <w:t>Tabela 26: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5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52</w:t>
        </w:r>
        <w:r w:rsidR="008D043F" w:rsidRPr="008D043F">
          <w:rPr>
            <w:rFonts w:asciiTheme="minorHAnsi" w:hAnsiTheme="minorHAnsi" w:cstheme="minorHAnsi"/>
            <w:i/>
            <w:iCs/>
            <w:noProof/>
            <w:webHidden/>
            <w:sz w:val="20"/>
            <w:szCs w:val="20"/>
          </w:rPr>
          <w:fldChar w:fldCharType="end"/>
        </w:r>
      </w:hyperlink>
    </w:p>
    <w:p w14:paraId="2A1677AD" w14:textId="4D7AF500"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6" w:history="1">
        <w:r w:rsidR="008D043F" w:rsidRPr="008D043F">
          <w:rPr>
            <w:rStyle w:val="Hyperlink"/>
            <w:rFonts w:asciiTheme="minorHAnsi" w:eastAsiaTheme="majorEastAsia" w:hAnsiTheme="minorHAnsi" w:cstheme="minorHAnsi"/>
            <w:i/>
            <w:iCs/>
            <w:noProof/>
            <w:sz w:val="20"/>
            <w:szCs w:val="20"/>
            <w:lang w:val="hr-HR"/>
          </w:rPr>
          <w:t>Tabela 27:  Prikaz relevantnih strateških dokumenata za nivo Federacije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6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73</w:t>
        </w:r>
        <w:r w:rsidR="008D043F" w:rsidRPr="008D043F">
          <w:rPr>
            <w:rFonts w:asciiTheme="minorHAnsi" w:hAnsiTheme="minorHAnsi" w:cstheme="minorHAnsi"/>
            <w:i/>
            <w:iCs/>
            <w:noProof/>
            <w:webHidden/>
            <w:sz w:val="20"/>
            <w:szCs w:val="20"/>
          </w:rPr>
          <w:fldChar w:fldCharType="end"/>
        </w:r>
      </w:hyperlink>
    </w:p>
    <w:p w14:paraId="3AF9FA7F" w14:textId="417B991E" w:rsidR="008D043F" w:rsidRPr="008D043F" w:rsidRDefault="00B471F8">
      <w:pPr>
        <w:pStyle w:val="TableofFigures"/>
        <w:tabs>
          <w:tab w:val="right" w:leader="dot" w:pos="9016"/>
        </w:tabs>
        <w:rPr>
          <w:rFonts w:asciiTheme="minorHAnsi" w:eastAsiaTheme="minorEastAsia" w:hAnsiTheme="minorHAnsi" w:cstheme="minorBidi"/>
          <w:noProof/>
          <w:sz w:val="22"/>
          <w:szCs w:val="22"/>
          <w:lang w:eastAsia="en-US"/>
        </w:rPr>
      </w:pPr>
      <w:hyperlink w:anchor="_Toc109842457" w:history="1">
        <w:r w:rsidR="008D043F" w:rsidRPr="008D043F">
          <w:rPr>
            <w:rStyle w:val="Hyperlink"/>
            <w:rFonts w:asciiTheme="minorHAnsi" w:eastAsiaTheme="majorEastAsia" w:hAnsiTheme="minorHAnsi" w:cstheme="minorHAnsi"/>
            <w:i/>
            <w:iCs/>
            <w:noProof/>
            <w:sz w:val="20"/>
            <w:szCs w:val="20"/>
            <w:lang w:val="hr-HR"/>
          </w:rPr>
          <w:t>Tabela 28: Plan praćenja i izvještavanj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7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79</w:t>
        </w:r>
        <w:r w:rsidR="008D043F" w:rsidRPr="008D043F">
          <w:rPr>
            <w:rFonts w:asciiTheme="minorHAnsi" w:hAnsiTheme="minorHAnsi" w:cstheme="minorHAnsi"/>
            <w:i/>
            <w:iCs/>
            <w:noProof/>
            <w:webHidden/>
            <w:sz w:val="20"/>
            <w:szCs w:val="20"/>
          </w:rPr>
          <w:fldChar w:fldCharType="end"/>
        </w:r>
      </w:hyperlink>
    </w:p>
    <w:p w14:paraId="57E7CA28" w14:textId="230B9B07" w:rsidR="007A7D73" w:rsidRPr="008D043F" w:rsidRDefault="001F0C02" w:rsidP="0068355A">
      <w:pPr>
        <w:spacing w:line="276" w:lineRule="auto"/>
        <w:rPr>
          <w:rFonts w:asciiTheme="minorHAnsi" w:hAnsiTheme="minorHAnsi" w:cstheme="minorHAnsi"/>
          <w:i/>
          <w:sz w:val="18"/>
          <w:szCs w:val="18"/>
          <w:lang w:val="hr-HR"/>
        </w:rPr>
        <w:sectPr w:rsidR="007A7D73" w:rsidRPr="008D043F" w:rsidSect="002524A5">
          <w:pgSz w:w="11906" w:h="16838"/>
          <w:pgMar w:top="1440" w:right="1440" w:bottom="1440" w:left="1440" w:header="708" w:footer="708" w:gutter="0"/>
          <w:cols w:space="708"/>
          <w:docGrid w:linePitch="360"/>
        </w:sectPr>
      </w:pPr>
      <w:r w:rsidRPr="008D043F">
        <w:rPr>
          <w:rFonts w:asciiTheme="minorHAnsi" w:hAnsiTheme="minorHAnsi" w:cstheme="minorHAnsi"/>
          <w:i/>
          <w:sz w:val="18"/>
          <w:szCs w:val="18"/>
          <w:lang w:val="hr-HR"/>
        </w:rPr>
        <w:fldChar w:fldCharType="end"/>
      </w:r>
    </w:p>
    <w:bookmarkEnd w:id="2"/>
    <w:p w14:paraId="7243393E" w14:textId="77777777" w:rsidR="001F77A8" w:rsidRPr="008D043F" w:rsidRDefault="001F77A8" w:rsidP="0068355A">
      <w:pPr>
        <w:spacing w:line="276" w:lineRule="auto"/>
        <w:rPr>
          <w:rFonts w:asciiTheme="minorHAnsi" w:hAnsiTheme="minorHAnsi" w:cstheme="minorHAnsi"/>
          <w:b/>
          <w:color w:val="808080"/>
          <w:sz w:val="32"/>
          <w:szCs w:val="32"/>
          <w:lang w:val="hr-HR"/>
        </w:rPr>
      </w:pPr>
      <w:r w:rsidRPr="008D043F">
        <w:rPr>
          <w:rFonts w:asciiTheme="minorHAnsi" w:hAnsiTheme="minorHAnsi" w:cstheme="minorHAnsi"/>
          <w:b/>
          <w:color w:val="808080"/>
          <w:sz w:val="32"/>
          <w:szCs w:val="32"/>
          <w:lang w:val="hr-HR"/>
        </w:rPr>
        <w:lastRenderedPageBreak/>
        <w:t>Lista slika</w:t>
      </w:r>
    </w:p>
    <w:p w14:paraId="17F80220" w14:textId="77777777" w:rsidR="001F0C02" w:rsidRPr="008D043F" w:rsidRDefault="001F0C02" w:rsidP="0068355A">
      <w:pPr>
        <w:spacing w:line="276" w:lineRule="auto"/>
        <w:rPr>
          <w:rFonts w:asciiTheme="minorHAnsi" w:hAnsiTheme="minorHAnsi" w:cstheme="minorHAnsi"/>
          <w:i/>
          <w:sz w:val="22"/>
          <w:szCs w:val="22"/>
          <w:lang w:val="hr-HR"/>
        </w:rPr>
      </w:pPr>
    </w:p>
    <w:p w14:paraId="7A870874" w14:textId="60CC2FA8" w:rsidR="008D043F" w:rsidRPr="008D043F" w:rsidRDefault="001F0C02">
      <w:pPr>
        <w:pStyle w:val="TableofFigures"/>
        <w:tabs>
          <w:tab w:val="right" w:leader="dot" w:pos="9016"/>
        </w:tabs>
        <w:rPr>
          <w:rFonts w:asciiTheme="minorHAnsi" w:eastAsiaTheme="minorEastAsia" w:hAnsiTheme="minorHAnsi" w:cstheme="minorHAnsi"/>
          <w:i/>
          <w:iCs/>
          <w:noProof/>
          <w:sz w:val="20"/>
          <w:szCs w:val="20"/>
          <w:lang w:eastAsia="en-US"/>
        </w:rPr>
      </w:pPr>
      <w:r w:rsidRPr="008D043F">
        <w:rPr>
          <w:rFonts w:asciiTheme="minorHAnsi" w:hAnsiTheme="minorHAnsi" w:cstheme="minorHAnsi"/>
          <w:i/>
          <w:sz w:val="18"/>
          <w:szCs w:val="18"/>
          <w:lang w:val="hr-HR"/>
        </w:rPr>
        <w:fldChar w:fldCharType="begin"/>
      </w:r>
      <w:r w:rsidRPr="008D043F">
        <w:rPr>
          <w:rFonts w:asciiTheme="minorHAnsi" w:hAnsiTheme="minorHAnsi" w:cstheme="minorHAnsi"/>
          <w:i/>
          <w:sz w:val="18"/>
          <w:szCs w:val="18"/>
          <w:lang w:val="hr-HR"/>
        </w:rPr>
        <w:instrText xml:space="preserve"> TOC \h \z \c "Slika" </w:instrText>
      </w:r>
      <w:r w:rsidRPr="008D043F">
        <w:rPr>
          <w:rFonts w:asciiTheme="minorHAnsi" w:hAnsiTheme="minorHAnsi" w:cstheme="minorHAnsi"/>
          <w:i/>
          <w:sz w:val="18"/>
          <w:szCs w:val="18"/>
          <w:lang w:val="hr-HR"/>
        </w:rPr>
        <w:fldChar w:fldCharType="separate"/>
      </w:r>
      <w:hyperlink w:anchor="_Toc109842458" w:history="1">
        <w:r w:rsidR="008D043F" w:rsidRPr="008D043F">
          <w:rPr>
            <w:rStyle w:val="Hyperlink"/>
            <w:rFonts w:asciiTheme="minorHAnsi" w:eastAsiaTheme="majorEastAsia" w:hAnsiTheme="minorHAnsi" w:cstheme="minorHAnsi"/>
            <w:i/>
            <w:iCs/>
            <w:noProof/>
            <w:sz w:val="20"/>
            <w:szCs w:val="20"/>
            <w:lang w:val="hr-HR"/>
          </w:rPr>
          <w:t>Slika 1: Ekološko stanje VT-a površinskih voda, po monitoringu na vodnom području rijeke Save)</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8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20</w:t>
        </w:r>
        <w:r w:rsidR="008D043F" w:rsidRPr="008D043F">
          <w:rPr>
            <w:rFonts w:asciiTheme="minorHAnsi" w:hAnsiTheme="minorHAnsi" w:cstheme="minorHAnsi"/>
            <w:i/>
            <w:iCs/>
            <w:noProof/>
            <w:webHidden/>
            <w:sz w:val="20"/>
            <w:szCs w:val="20"/>
          </w:rPr>
          <w:fldChar w:fldCharType="end"/>
        </w:r>
      </w:hyperlink>
    </w:p>
    <w:p w14:paraId="295C4480" w14:textId="71921BE2"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9" w:history="1">
        <w:r w:rsidR="008D043F" w:rsidRPr="008D043F">
          <w:rPr>
            <w:rStyle w:val="Hyperlink"/>
            <w:rFonts w:asciiTheme="minorHAnsi" w:eastAsia="Calibri" w:hAnsiTheme="minorHAnsi" w:cstheme="minorHAnsi"/>
            <w:i/>
            <w:iCs/>
            <w:noProof/>
            <w:sz w:val="20"/>
            <w:szCs w:val="20"/>
            <w:lang w:val="hr-HR" w:eastAsia="en-US"/>
          </w:rPr>
          <w:t xml:space="preserve">Slika 2: Hemijsko stanje vodnih tijela površinskih voda, </w:t>
        </w:r>
        <w:r w:rsidR="008D043F" w:rsidRPr="008D043F">
          <w:rPr>
            <w:rStyle w:val="Hyperlink"/>
            <w:rFonts w:asciiTheme="minorHAnsi" w:eastAsiaTheme="majorEastAsia" w:hAnsiTheme="minorHAnsi" w:cstheme="minorHAnsi"/>
            <w:i/>
            <w:iCs/>
            <w:noProof/>
            <w:sz w:val="20"/>
            <w:szCs w:val="20"/>
            <w:lang w:val="hr-HR"/>
          </w:rPr>
          <w:t>po monitoringu na vodnom području rijeke Save</w:t>
        </w:r>
        <w:r w:rsidR="008D043F" w:rsidRPr="008D043F">
          <w:rPr>
            <w:rStyle w:val="Hyperlink"/>
            <w:rFonts w:asciiTheme="minorHAnsi" w:eastAsia="Calibri" w:hAnsiTheme="minorHAnsi" w:cstheme="minorHAnsi"/>
            <w:i/>
            <w:iCs/>
            <w:noProof/>
            <w:sz w:val="20"/>
            <w:szCs w:val="20"/>
            <w:lang w:val="hr-HR" w:eastAsia="en-US"/>
          </w:rPr>
          <w:t xml:space="preserve"> (2011-2018)</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9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21</w:t>
        </w:r>
        <w:r w:rsidR="008D043F" w:rsidRPr="008D043F">
          <w:rPr>
            <w:rFonts w:asciiTheme="minorHAnsi" w:hAnsiTheme="minorHAnsi" w:cstheme="minorHAnsi"/>
            <w:i/>
            <w:iCs/>
            <w:noProof/>
            <w:webHidden/>
            <w:sz w:val="20"/>
            <w:szCs w:val="20"/>
          </w:rPr>
          <w:fldChar w:fldCharType="end"/>
        </w:r>
      </w:hyperlink>
    </w:p>
    <w:p w14:paraId="53BCADCD" w14:textId="1AB44962"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0" w:history="1">
        <w:r w:rsidR="008D043F" w:rsidRPr="008D043F">
          <w:rPr>
            <w:rStyle w:val="Hyperlink"/>
            <w:rFonts w:asciiTheme="minorHAnsi" w:eastAsia="Calibri" w:hAnsiTheme="minorHAnsi" w:cstheme="minorHAnsi"/>
            <w:i/>
            <w:iCs/>
            <w:noProof/>
            <w:sz w:val="20"/>
            <w:szCs w:val="20"/>
            <w:lang w:val="hr-HR" w:eastAsia="en-US"/>
          </w:rPr>
          <w:t>Slika 3: Ukupna ocjena stanja vodnih tijela površinskih voda,po monitoringu na vodnom području rijeke Save (2011-2018)</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21</w:t>
        </w:r>
        <w:r w:rsidR="008D043F" w:rsidRPr="008D043F">
          <w:rPr>
            <w:rFonts w:asciiTheme="minorHAnsi" w:hAnsiTheme="minorHAnsi" w:cstheme="minorHAnsi"/>
            <w:i/>
            <w:iCs/>
            <w:noProof/>
            <w:webHidden/>
            <w:sz w:val="20"/>
            <w:szCs w:val="20"/>
          </w:rPr>
          <w:fldChar w:fldCharType="end"/>
        </w:r>
      </w:hyperlink>
    </w:p>
    <w:p w14:paraId="0864805F" w14:textId="10C1CF6D"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1" w:history="1">
        <w:r w:rsidR="008D043F" w:rsidRPr="008D043F">
          <w:rPr>
            <w:rStyle w:val="Hyperlink"/>
            <w:rFonts w:asciiTheme="minorHAnsi" w:eastAsia="Calibri" w:hAnsiTheme="minorHAnsi" w:cstheme="minorHAnsi"/>
            <w:i/>
            <w:iCs/>
            <w:noProof/>
            <w:sz w:val="20"/>
            <w:szCs w:val="20"/>
            <w:lang w:val="hr-HR" w:eastAsia="en-US"/>
          </w:rPr>
          <w:t xml:space="preserve">Slika </w:t>
        </w:r>
        <w:r w:rsidR="008D043F" w:rsidRPr="008D043F">
          <w:rPr>
            <w:rStyle w:val="Hyperlink"/>
            <w:rFonts w:asciiTheme="minorHAnsi" w:eastAsiaTheme="majorEastAsia" w:hAnsiTheme="minorHAnsi" w:cstheme="minorHAnsi"/>
            <w:i/>
            <w:iCs/>
            <w:noProof/>
            <w:sz w:val="20"/>
            <w:szCs w:val="20"/>
            <w:lang w:val="hr-HR"/>
          </w:rPr>
          <w:t>4</w:t>
        </w:r>
        <w:r w:rsidR="008D043F" w:rsidRPr="008D043F">
          <w:rPr>
            <w:rStyle w:val="Hyperlink"/>
            <w:rFonts w:asciiTheme="minorHAnsi" w:eastAsia="Calibri" w:hAnsiTheme="minorHAnsi" w:cstheme="minorHAnsi"/>
            <w:i/>
            <w:iCs/>
            <w:noProof/>
            <w:sz w:val="20"/>
            <w:szCs w:val="20"/>
            <w:lang w:val="hr-HR" w:eastAsia="en-US"/>
          </w:rPr>
          <w:t>: Ekološko stanje prirodnih vodnih tijela  površinskih voda</w:t>
        </w:r>
        <w:r w:rsidR="008D043F" w:rsidRPr="008D043F">
          <w:rPr>
            <w:rStyle w:val="Hyperlink"/>
            <w:rFonts w:asciiTheme="minorHAnsi" w:eastAsiaTheme="majorEastAsia" w:hAnsiTheme="minorHAnsi" w:cstheme="minorHAnsi"/>
            <w:i/>
            <w:iCs/>
            <w:noProof/>
            <w:sz w:val="20"/>
            <w:szCs w:val="20"/>
            <w:lang w:val="hr-HR"/>
          </w:rPr>
          <w:t xml:space="preserve"> po monitoringu na vodnom području</w:t>
        </w:r>
        <w:r w:rsidR="008D043F" w:rsidRPr="008D043F">
          <w:rPr>
            <w:rStyle w:val="Hyperlink"/>
            <w:rFonts w:asciiTheme="minorHAnsi" w:eastAsia="Calibri" w:hAnsiTheme="minorHAnsi" w:cstheme="minorHAnsi"/>
            <w:i/>
            <w:iCs/>
            <w:noProof/>
            <w:sz w:val="20"/>
            <w:szCs w:val="20"/>
            <w:lang w:val="hr-HR" w:eastAsia="en-US"/>
          </w:rPr>
          <w:t xml:space="preserve"> Jadranskog mora (2016-2019) </w:t>
        </w:r>
        <w:r w:rsidR="008D043F" w:rsidRPr="008D043F">
          <w:rPr>
            <w:rStyle w:val="Hyperlink"/>
            <w:rFonts w:asciiTheme="minorHAnsi" w:eastAsiaTheme="majorEastAsia" w:hAnsiTheme="minorHAnsi" w:cstheme="minorHAnsi"/>
            <w:i/>
            <w:iCs/>
            <w:noProof/>
            <w:sz w:val="20"/>
            <w:szCs w:val="20"/>
            <w:lang w:val="hr-HR"/>
          </w:rPr>
          <w:t>(Agencija za vodno područje Jadranskog mora, 2021)</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21</w:t>
        </w:r>
        <w:r w:rsidR="008D043F" w:rsidRPr="008D043F">
          <w:rPr>
            <w:rFonts w:asciiTheme="minorHAnsi" w:hAnsiTheme="minorHAnsi" w:cstheme="minorHAnsi"/>
            <w:i/>
            <w:iCs/>
            <w:noProof/>
            <w:webHidden/>
            <w:sz w:val="20"/>
            <w:szCs w:val="20"/>
          </w:rPr>
          <w:fldChar w:fldCharType="end"/>
        </w:r>
      </w:hyperlink>
    </w:p>
    <w:p w14:paraId="129D6966" w14:textId="75D8F513"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2" w:history="1">
        <w:r w:rsidR="008D043F" w:rsidRPr="008D043F">
          <w:rPr>
            <w:rStyle w:val="Hyperlink"/>
            <w:rFonts w:asciiTheme="minorHAnsi" w:eastAsiaTheme="majorEastAsia" w:hAnsiTheme="minorHAnsi" w:cstheme="minorHAnsi"/>
            <w:i/>
            <w:iCs/>
            <w:noProof/>
            <w:sz w:val="20"/>
            <w:szCs w:val="20"/>
            <w:lang w:val="hr-HR"/>
          </w:rPr>
          <w:t>Slika 5: Ekološki potencijal jako izmijenjenih i umjetnih vodnih tijela  površinskih po monitoringu na vodnom području Jadranskog mora (2016-2019)</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2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22</w:t>
        </w:r>
        <w:r w:rsidR="008D043F" w:rsidRPr="008D043F">
          <w:rPr>
            <w:rFonts w:asciiTheme="minorHAnsi" w:hAnsiTheme="minorHAnsi" w:cstheme="minorHAnsi"/>
            <w:i/>
            <w:iCs/>
            <w:noProof/>
            <w:webHidden/>
            <w:sz w:val="20"/>
            <w:szCs w:val="20"/>
          </w:rPr>
          <w:fldChar w:fldCharType="end"/>
        </w:r>
      </w:hyperlink>
    </w:p>
    <w:p w14:paraId="3BE119F7" w14:textId="4A39446F"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3" w:history="1">
        <w:r w:rsidR="008D043F" w:rsidRPr="008D043F">
          <w:rPr>
            <w:rStyle w:val="Hyperlink"/>
            <w:rFonts w:asciiTheme="minorHAnsi" w:eastAsiaTheme="majorEastAsia" w:hAnsiTheme="minorHAnsi" w:cstheme="minorHAnsi"/>
            <w:i/>
            <w:iCs/>
            <w:noProof/>
            <w:sz w:val="20"/>
            <w:szCs w:val="20"/>
            <w:lang w:val="hr-HR"/>
          </w:rPr>
          <w:t>Slika 6: Emisije zagađujućih materija iz postojećih velikih postrojenja za sagorijevanje u 2014. godini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3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78</w:t>
        </w:r>
        <w:r w:rsidR="008D043F" w:rsidRPr="008D043F">
          <w:rPr>
            <w:rFonts w:asciiTheme="minorHAnsi" w:hAnsiTheme="minorHAnsi" w:cstheme="minorHAnsi"/>
            <w:i/>
            <w:iCs/>
            <w:noProof/>
            <w:webHidden/>
            <w:sz w:val="20"/>
            <w:szCs w:val="20"/>
          </w:rPr>
          <w:fldChar w:fldCharType="end"/>
        </w:r>
      </w:hyperlink>
    </w:p>
    <w:p w14:paraId="45ADDD24" w14:textId="1EF6F175"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4" w:history="1">
        <w:r w:rsidR="008D043F" w:rsidRPr="008D043F">
          <w:rPr>
            <w:rStyle w:val="Hyperlink"/>
            <w:rFonts w:asciiTheme="minorHAnsi" w:eastAsiaTheme="majorEastAsia" w:hAnsiTheme="minorHAnsi" w:cstheme="minorHAnsi"/>
            <w:i/>
            <w:iCs/>
            <w:noProof/>
            <w:sz w:val="20"/>
            <w:szCs w:val="20"/>
            <w:lang w:val="hr-HR"/>
          </w:rPr>
          <w:t>Slika 7: Trendovi promjena temperature zraka u Federaciji BiH, 1961‒2016.  (Sarajevo, Mostar)</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4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79</w:t>
        </w:r>
        <w:r w:rsidR="008D043F" w:rsidRPr="008D043F">
          <w:rPr>
            <w:rFonts w:asciiTheme="minorHAnsi" w:hAnsiTheme="minorHAnsi" w:cstheme="minorHAnsi"/>
            <w:i/>
            <w:iCs/>
            <w:noProof/>
            <w:webHidden/>
            <w:sz w:val="20"/>
            <w:szCs w:val="20"/>
          </w:rPr>
          <w:fldChar w:fldCharType="end"/>
        </w:r>
      </w:hyperlink>
    </w:p>
    <w:p w14:paraId="3A0981B3" w14:textId="650D0552"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5" w:history="1">
        <w:r w:rsidR="008D043F" w:rsidRPr="008D043F">
          <w:rPr>
            <w:rStyle w:val="Hyperlink"/>
            <w:rFonts w:asciiTheme="minorHAnsi" w:eastAsiaTheme="majorEastAsia" w:hAnsiTheme="minorHAnsi" w:cstheme="minorHAnsi"/>
            <w:i/>
            <w:iCs/>
            <w:noProof/>
            <w:sz w:val="20"/>
            <w:szCs w:val="20"/>
            <w:lang w:val="hr-HR"/>
          </w:rPr>
          <w:t>Slika 8: Trendovi promjena padavina u Federaciji BiH, 1961‒2016.  (Sarajevo, Mostar)</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5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79</w:t>
        </w:r>
        <w:r w:rsidR="008D043F" w:rsidRPr="008D043F">
          <w:rPr>
            <w:rFonts w:asciiTheme="minorHAnsi" w:hAnsiTheme="minorHAnsi" w:cstheme="minorHAnsi"/>
            <w:i/>
            <w:iCs/>
            <w:noProof/>
            <w:webHidden/>
            <w:sz w:val="20"/>
            <w:szCs w:val="20"/>
          </w:rPr>
          <w:fldChar w:fldCharType="end"/>
        </w:r>
      </w:hyperlink>
    </w:p>
    <w:p w14:paraId="19C17EC8" w14:textId="623F552A"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6" w:history="1">
        <w:r w:rsidR="008D043F" w:rsidRPr="008D043F">
          <w:rPr>
            <w:rStyle w:val="Hyperlink"/>
            <w:rFonts w:asciiTheme="minorHAnsi" w:eastAsiaTheme="majorEastAsia" w:hAnsiTheme="minorHAnsi" w:cstheme="minorHAnsi"/>
            <w:i/>
            <w:iCs/>
            <w:noProof/>
            <w:sz w:val="20"/>
            <w:szCs w:val="20"/>
            <w:lang w:val="hr-HR"/>
          </w:rPr>
          <w:t>Slika 9: Očekivane promjene temperature zraka u BiH prema scenariju RCP8.5</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6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80</w:t>
        </w:r>
        <w:r w:rsidR="008D043F" w:rsidRPr="008D043F">
          <w:rPr>
            <w:rFonts w:asciiTheme="minorHAnsi" w:hAnsiTheme="minorHAnsi" w:cstheme="minorHAnsi"/>
            <w:i/>
            <w:iCs/>
            <w:noProof/>
            <w:webHidden/>
            <w:sz w:val="20"/>
            <w:szCs w:val="20"/>
          </w:rPr>
          <w:fldChar w:fldCharType="end"/>
        </w:r>
      </w:hyperlink>
    </w:p>
    <w:p w14:paraId="2F296E76" w14:textId="1A5C6EFB"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7" w:history="1">
        <w:r w:rsidR="008D043F" w:rsidRPr="008D043F">
          <w:rPr>
            <w:rStyle w:val="Hyperlink"/>
            <w:rFonts w:asciiTheme="minorHAnsi" w:eastAsiaTheme="majorEastAsia" w:hAnsiTheme="minorHAnsi" w:cstheme="minorHAnsi"/>
            <w:i/>
            <w:iCs/>
            <w:noProof/>
            <w:sz w:val="20"/>
            <w:szCs w:val="20"/>
            <w:lang w:val="hr-HR"/>
          </w:rPr>
          <w:t>Slika 10: Očekivane promjene padavina u BiH prema scenariju RCP8.5</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7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80</w:t>
        </w:r>
        <w:r w:rsidR="008D043F" w:rsidRPr="008D043F">
          <w:rPr>
            <w:rFonts w:asciiTheme="minorHAnsi" w:hAnsiTheme="minorHAnsi" w:cstheme="minorHAnsi"/>
            <w:i/>
            <w:iCs/>
            <w:noProof/>
            <w:webHidden/>
            <w:sz w:val="20"/>
            <w:szCs w:val="20"/>
          </w:rPr>
          <w:fldChar w:fldCharType="end"/>
        </w:r>
      </w:hyperlink>
    </w:p>
    <w:p w14:paraId="637F7A5C" w14:textId="75691AD3"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8" w:history="1">
        <w:r w:rsidR="008D043F" w:rsidRPr="008D043F">
          <w:rPr>
            <w:rStyle w:val="Hyperlink"/>
            <w:rFonts w:asciiTheme="minorHAnsi" w:eastAsiaTheme="majorEastAsia" w:hAnsiTheme="minorHAnsi" w:cstheme="minorHAnsi"/>
            <w:i/>
            <w:iCs/>
            <w:noProof/>
            <w:sz w:val="20"/>
            <w:szCs w:val="20"/>
            <w:lang w:val="hr-HR"/>
          </w:rPr>
          <w:t>Slika 11: Karta buke za Kanton Sarajevo (2009)</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8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00</w:t>
        </w:r>
        <w:r w:rsidR="008D043F" w:rsidRPr="008D043F">
          <w:rPr>
            <w:rFonts w:asciiTheme="minorHAnsi" w:hAnsiTheme="minorHAnsi" w:cstheme="minorHAnsi"/>
            <w:i/>
            <w:iCs/>
            <w:noProof/>
            <w:webHidden/>
            <w:sz w:val="20"/>
            <w:szCs w:val="20"/>
          </w:rPr>
          <w:fldChar w:fldCharType="end"/>
        </w:r>
      </w:hyperlink>
    </w:p>
    <w:p w14:paraId="2C85FEEE" w14:textId="444CD8CF"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9" w:history="1">
        <w:r w:rsidR="008D043F" w:rsidRPr="008D043F">
          <w:rPr>
            <w:rStyle w:val="Hyperlink"/>
            <w:rFonts w:asciiTheme="minorHAnsi" w:eastAsiaTheme="majorEastAsia" w:hAnsiTheme="minorHAnsi" w:cstheme="minorHAnsi"/>
            <w:i/>
            <w:iCs/>
            <w:noProof/>
            <w:sz w:val="20"/>
            <w:szCs w:val="20"/>
            <w:lang w:val="hr-HR"/>
          </w:rPr>
          <w:t>Slika 12: Karta intenziteta saobraćaja na magistralnim cestama Federacije BiH za 2019. godinu</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9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02</w:t>
        </w:r>
        <w:r w:rsidR="008D043F" w:rsidRPr="008D043F">
          <w:rPr>
            <w:rFonts w:asciiTheme="minorHAnsi" w:hAnsiTheme="minorHAnsi" w:cstheme="minorHAnsi"/>
            <w:i/>
            <w:iCs/>
            <w:noProof/>
            <w:webHidden/>
            <w:sz w:val="20"/>
            <w:szCs w:val="20"/>
          </w:rPr>
          <w:fldChar w:fldCharType="end"/>
        </w:r>
      </w:hyperlink>
    </w:p>
    <w:p w14:paraId="2B91AC55" w14:textId="02C036F8"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70" w:history="1">
        <w:r w:rsidR="008D043F" w:rsidRPr="008D043F">
          <w:rPr>
            <w:rStyle w:val="Hyperlink"/>
            <w:rFonts w:asciiTheme="minorHAnsi" w:eastAsiaTheme="majorEastAsia" w:hAnsiTheme="minorHAnsi" w:cstheme="minorHAnsi"/>
            <w:i/>
            <w:iCs/>
            <w:noProof/>
            <w:sz w:val="20"/>
            <w:szCs w:val="20"/>
            <w:lang w:val="hr-HR"/>
          </w:rPr>
          <w:t xml:space="preserve">Slika 13: </w:t>
        </w:r>
        <w:r w:rsidR="008D043F" w:rsidRPr="008D043F">
          <w:rPr>
            <w:rStyle w:val="Hyperlink"/>
            <w:rFonts w:asciiTheme="minorHAnsi" w:eastAsiaTheme="minorHAnsi" w:hAnsiTheme="minorHAnsi" w:cstheme="minorHAnsi"/>
            <w:i/>
            <w:iCs/>
            <w:noProof/>
            <w:sz w:val="20"/>
            <w:szCs w:val="20"/>
            <w:lang w:val="hr-HR" w:eastAsia="en-US"/>
          </w:rPr>
          <w:t>Mikrolokaliteti u Federaciji BiH na kojima su evidentirane povišene vrijednosti organskih i neorganskih polutanata u tlu</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7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124</w:t>
        </w:r>
        <w:r w:rsidR="008D043F" w:rsidRPr="008D043F">
          <w:rPr>
            <w:rFonts w:asciiTheme="minorHAnsi" w:hAnsiTheme="minorHAnsi" w:cstheme="minorHAnsi"/>
            <w:i/>
            <w:iCs/>
            <w:noProof/>
            <w:webHidden/>
            <w:sz w:val="20"/>
            <w:szCs w:val="20"/>
          </w:rPr>
          <w:fldChar w:fldCharType="end"/>
        </w:r>
      </w:hyperlink>
    </w:p>
    <w:p w14:paraId="0E8CF161" w14:textId="3F5A7041" w:rsidR="008D043F" w:rsidRPr="008D043F" w:rsidRDefault="00B471F8">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71" w:history="1">
        <w:r w:rsidR="008D043F" w:rsidRPr="008D043F">
          <w:rPr>
            <w:rStyle w:val="Hyperlink"/>
            <w:rFonts w:asciiTheme="minorHAnsi" w:eastAsiaTheme="majorEastAsia" w:hAnsiTheme="minorHAnsi" w:cstheme="minorHAnsi"/>
            <w:i/>
            <w:iCs/>
            <w:noProof/>
            <w:sz w:val="20"/>
            <w:szCs w:val="20"/>
            <w:lang w:val="hr-HR"/>
          </w:rPr>
          <w:t>Slika 14: Struktura finansiranja (u %)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7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9B278D">
          <w:rPr>
            <w:rFonts w:asciiTheme="minorHAnsi" w:hAnsiTheme="minorHAnsi" w:cstheme="minorHAnsi"/>
            <w:i/>
            <w:iCs/>
            <w:noProof/>
            <w:webHidden/>
            <w:sz w:val="20"/>
            <w:szCs w:val="20"/>
          </w:rPr>
          <w:t>513</w:t>
        </w:r>
        <w:r w:rsidR="008D043F" w:rsidRPr="008D043F">
          <w:rPr>
            <w:rFonts w:asciiTheme="minorHAnsi" w:hAnsiTheme="minorHAnsi" w:cstheme="minorHAnsi"/>
            <w:i/>
            <w:iCs/>
            <w:noProof/>
            <w:webHidden/>
            <w:sz w:val="20"/>
            <w:szCs w:val="20"/>
          </w:rPr>
          <w:fldChar w:fldCharType="end"/>
        </w:r>
      </w:hyperlink>
    </w:p>
    <w:p w14:paraId="1C2875B9" w14:textId="5014C811" w:rsidR="001F0C02" w:rsidRPr="008D043F" w:rsidRDefault="001F0C02" w:rsidP="0068355A">
      <w:pPr>
        <w:spacing w:line="276" w:lineRule="auto"/>
        <w:rPr>
          <w:rFonts w:asciiTheme="minorHAnsi" w:hAnsiTheme="minorHAnsi" w:cstheme="minorHAnsi"/>
          <w:i/>
          <w:sz w:val="22"/>
          <w:szCs w:val="22"/>
          <w:lang w:val="hr-HR"/>
        </w:rPr>
        <w:sectPr w:rsidR="001F0C02" w:rsidRPr="008D043F" w:rsidSect="002524A5">
          <w:pgSz w:w="11906" w:h="16838"/>
          <w:pgMar w:top="1440" w:right="1440" w:bottom="1440" w:left="1440" w:header="708" w:footer="708" w:gutter="0"/>
          <w:cols w:space="708"/>
          <w:docGrid w:linePitch="360"/>
        </w:sectPr>
      </w:pPr>
      <w:r w:rsidRPr="008D043F">
        <w:rPr>
          <w:rFonts w:asciiTheme="minorHAnsi" w:hAnsiTheme="minorHAnsi" w:cstheme="minorHAnsi"/>
          <w:i/>
          <w:sz w:val="18"/>
          <w:szCs w:val="18"/>
          <w:lang w:val="hr-HR"/>
        </w:rPr>
        <w:fldChar w:fldCharType="end"/>
      </w:r>
    </w:p>
    <w:p w14:paraId="57390848" w14:textId="77777777" w:rsidR="003B1D0B" w:rsidRPr="008D043F" w:rsidRDefault="003B1D0B" w:rsidP="0068355A">
      <w:pPr>
        <w:pStyle w:val="Head1"/>
        <w:spacing w:after="240" w:line="276" w:lineRule="auto"/>
        <w:rPr>
          <w:rFonts w:asciiTheme="minorHAnsi" w:hAnsiTheme="minorHAnsi" w:cstheme="minorHAnsi"/>
          <w:lang w:val="hr-HR"/>
        </w:rPr>
      </w:pPr>
      <w:bookmarkStart w:id="3" w:name="_Toc104460883"/>
      <w:r w:rsidRPr="008D043F">
        <w:rPr>
          <w:rFonts w:asciiTheme="minorHAnsi" w:hAnsiTheme="minorHAnsi" w:cstheme="minorHAnsi"/>
          <w:lang w:val="hr-HR"/>
        </w:rPr>
        <w:lastRenderedPageBreak/>
        <w:t>UVOD</w:t>
      </w:r>
      <w:bookmarkEnd w:id="3"/>
    </w:p>
    <w:p w14:paraId="492D6975" w14:textId="0AFF16A7" w:rsidR="00BB28BC" w:rsidRPr="008D043F" w:rsidRDefault="00BB28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Evropsko vijeće je 2003. godine identificiralo Bosnu i Hercegovinu (BiH) kao potencijalnu kandidatkinju za članstvo u Evropskoj uniji (EU). Pristupni pregovori započeli su u novembru 2005. godine, i od tada je na snagu stupio niz sporazuma između EU i BiH. Sporazum o stabilizaciji i pridruživanju (SSP), koji služi kao osnova za implementaciju procesa pristupanja, stupio je na snagu 1. juna 2015. godine. Prema SSP, pridruživanje se trebalo postepeno i u potpunosti realizirati tokom prijelaznog perioda od šest godina. Osim toga, BiH je potpisnica niza međunarodnih sporazuma o zaštiti okoliša. Težnja ka članstvu u EU glavni je pokretač unaprjeđenja i finalizacije strateškog i pravnog okvira zaštite okoliša u zemlji.</w:t>
      </w:r>
    </w:p>
    <w:p w14:paraId="77FDC0BE" w14:textId="72F9FAEC" w:rsidR="00BB28BC" w:rsidRPr="008D043F" w:rsidRDefault="00BB28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cilju provođenja politike i propisa u skladu sa pravnom stečevinom EU u oblasti okoliša, uzimajući u obzir istovjetne obaveze svih nivoa vlasti u Bosni i Hercegovini i zahtjev EU, početkom 2019. godine uz finansijsku podršku Ambasade Kraljevine Švedske u Bosni i Hercegovini započete su aktivnosti na izradi sveobuhvatne strategije zaštite okoliša BiH (ESAP BiH 2030+), tj. četverokomponentne strategije koja će se sastojati od strategija za četiri nivoa vlasti (nivo BiH, Federacija BiH, Republika Srpska i Brčko distrikt) i sadržavati pregled stanja okoliša i sveobuhvatne strateške ciljeve zaštite okoliša, te prioritete i mjere za postizanje utvrđenih ciljeva u narednih deset godina. Priprema strategija, uključujući Federalnu strategiju zaštite okoliša, povjerena je Štokholmskom institutu za okoliš (eng. </w:t>
      </w:r>
      <w:r w:rsidRPr="008D043F">
        <w:rPr>
          <w:rFonts w:asciiTheme="minorHAnsi" w:hAnsiTheme="minorHAnsi" w:cstheme="minorHAnsi"/>
          <w:i/>
          <w:iCs/>
          <w:sz w:val="22"/>
          <w:szCs w:val="22"/>
          <w:lang w:val="hr-HR"/>
        </w:rPr>
        <w:t>Stockholm Environment Institute</w:t>
      </w:r>
      <w:r w:rsidRPr="008D043F">
        <w:rPr>
          <w:rFonts w:asciiTheme="minorHAnsi" w:hAnsiTheme="minorHAnsi" w:cstheme="minorHAnsi"/>
          <w:sz w:val="22"/>
          <w:szCs w:val="22"/>
          <w:lang w:val="hr-HR"/>
        </w:rPr>
        <w:t xml:space="preserve"> – SEI) u saradnji sa domaćim stručnjacima i predstavnicima svih relevantnih institucija i organizacija u BiH.</w:t>
      </w:r>
    </w:p>
    <w:p w14:paraId="5CD8296A" w14:textId="7E8E126D" w:rsidR="00BB28BC" w:rsidRPr="008D043F" w:rsidRDefault="00BB28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baveza izrade </w:t>
      </w:r>
      <w:r w:rsidRPr="008D043F">
        <w:rPr>
          <w:rFonts w:asciiTheme="minorHAnsi" w:hAnsiTheme="minorHAnsi" w:cstheme="minorHAnsi"/>
          <w:b/>
          <w:bCs/>
          <w:sz w:val="22"/>
          <w:szCs w:val="22"/>
          <w:lang w:val="hr-HR"/>
        </w:rPr>
        <w:t>Federalne strategije zaštite okoliša</w:t>
      </w:r>
      <w:r w:rsidRPr="008D043F">
        <w:rPr>
          <w:rFonts w:asciiTheme="minorHAnsi" w:hAnsiTheme="minorHAnsi" w:cstheme="minorHAnsi"/>
          <w:sz w:val="22"/>
          <w:szCs w:val="22"/>
          <w:lang w:val="hr-HR"/>
        </w:rPr>
        <w:t xml:space="preserve"> propisana je članom 44. Zakona o zaštiti okoliša  Federacije BiH </w:t>
      </w:r>
      <w:r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BOZIxSxK","properties":{"formattedCitation":"(Sl. novine FBiH, br. 15/21 2021)","plainCitation":"(Sl. novine FBiH, br. 15/21 2021)","dontUpdate":true,"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Pr="008D043F">
        <w:rPr>
          <w:rFonts w:asciiTheme="minorHAnsi" w:hAnsiTheme="minorHAnsi" w:cstheme="minorHAnsi"/>
          <w:sz w:val="22"/>
          <w:szCs w:val="22"/>
          <w:lang w:val="hr-HR"/>
        </w:rPr>
        <w:fldChar w:fldCharType="separate"/>
      </w:r>
      <w:r w:rsidRPr="008D043F">
        <w:rPr>
          <w:rFonts w:asciiTheme="minorHAnsi" w:hAnsiTheme="minorHAnsi" w:cstheme="minorHAnsi"/>
          <w:sz w:val="22"/>
        </w:rPr>
        <w:t>(</w:t>
      </w:r>
      <w:r w:rsidR="00EF6C03" w:rsidRPr="008D043F">
        <w:rPr>
          <w:rFonts w:asciiTheme="minorHAnsi" w:hAnsiTheme="minorHAnsi" w:cstheme="minorHAnsi"/>
          <w:sz w:val="22"/>
        </w:rPr>
        <w:t>"</w:t>
      </w:r>
      <w:r w:rsidRPr="008D043F">
        <w:rPr>
          <w:rFonts w:asciiTheme="minorHAnsi" w:hAnsiTheme="minorHAnsi" w:cstheme="minorHAnsi"/>
          <w:sz w:val="22"/>
        </w:rPr>
        <w:t>Sl. novine F</w:t>
      </w:r>
      <w:r w:rsidR="00EF6C03" w:rsidRPr="008D043F">
        <w:rPr>
          <w:rFonts w:asciiTheme="minorHAnsi" w:hAnsiTheme="minorHAnsi" w:cstheme="minorHAnsi"/>
          <w:sz w:val="22"/>
        </w:rPr>
        <w:t xml:space="preserve">ederacije </w:t>
      </w:r>
      <w:r w:rsidRPr="008D043F">
        <w:rPr>
          <w:rFonts w:asciiTheme="minorHAnsi" w:hAnsiTheme="minorHAnsi" w:cstheme="minorHAnsi"/>
          <w:sz w:val="22"/>
        </w:rPr>
        <w:t>BiH</w:t>
      </w:r>
      <w:r w:rsidR="00EF6C03" w:rsidRPr="008D043F">
        <w:rPr>
          <w:rFonts w:asciiTheme="minorHAnsi" w:hAnsiTheme="minorHAnsi" w:cstheme="minorHAnsi"/>
          <w:sz w:val="22"/>
        </w:rPr>
        <w:t>"</w:t>
      </w:r>
      <w:r w:rsidRPr="008D043F">
        <w:rPr>
          <w:rFonts w:asciiTheme="minorHAnsi" w:hAnsiTheme="minorHAnsi" w:cstheme="minorHAnsi"/>
          <w:sz w:val="22"/>
        </w:rPr>
        <w:t>, br</w:t>
      </w:r>
      <w:r w:rsidR="00EF6C03" w:rsidRPr="008D043F">
        <w:rPr>
          <w:rFonts w:asciiTheme="minorHAnsi" w:hAnsiTheme="minorHAnsi" w:cstheme="minorHAnsi"/>
          <w:sz w:val="22"/>
        </w:rPr>
        <w:t>oj</w:t>
      </w:r>
      <w:r w:rsidRPr="008D043F">
        <w:rPr>
          <w:rFonts w:asciiTheme="minorHAnsi" w:hAnsiTheme="minorHAnsi" w:cstheme="minorHAnsi"/>
          <w:sz w:val="22"/>
        </w:rPr>
        <w:t xml:space="preserve"> 15/21)</w:t>
      </w:r>
      <w:r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 skladu sa Zakonom, Strategijom se utvrđuju ciljevi i prioriteti zaštite okoliša u Federaciji BiH, način njihova ostvarivanja, finansijski i institucionalni okvir za implementaciju, monitoring, evaluaciju i izvještavanje. </w:t>
      </w:r>
    </w:p>
    <w:p w14:paraId="6BB9B307" w14:textId="465DE46C" w:rsidR="00BB28BC" w:rsidRPr="008D043F" w:rsidRDefault="00BB28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Članom 24. Zakona o vodama Federacije BiH </w:t>
      </w:r>
      <w:r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sGX3dJq","properties":{"formattedCitation":"(Sl. novine FBiH, br. 70/06 2006)","plainCitation":"(Sl. novine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Pr="008D043F">
        <w:rPr>
          <w:rFonts w:asciiTheme="minorHAnsi" w:hAnsiTheme="minorHAnsi" w:cstheme="minorHAnsi"/>
          <w:sz w:val="22"/>
          <w:szCs w:val="22"/>
          <w:lang w:val="hr-HR"/>
        </w:rPr>
        <w:fldChar w:fldCharType="separate"/>
      </w:r>
      <w:r w:rsidRPr="008D043F">
        <w:rPr>
          <w:rFonts w:asciiTheme="minorHAnsi" w:hAnsiTheme="minorHAnsi" w:cstheme="minorHAnsi"/>
          <w:sz w:val="22"/>
        </w:rPr>
        <w:t>(</w:t>
      </w:r>
      <w:r w:rsidR="00EF6C03" w:rsidRPr="008D043F">
        <w:rPr>
          <w:rFonts w:asciiTheme="minorHAnsi" w:hAnsiTheme="minorHAnsi" w:cstheme="minorHAnsi"/>
          <w:sz w:val="22"/>
        </w:rPr>
        <w:t>"</w:t>
      </w:r>
      <w:r w:rsidRPr="008D043F">
        <w:rPr>
          <w:rFonts w:asciiTheme="minorHAnsi" w:hAnsiTheme="minorHAnsi" w:cstheme="minorHAnsi"/>
          <w:sz w:val="22"/>
        </w:rPr>
        <w:t>Sl. novine F</w:t>
      </w:r>
      <w:r w:rsidR="00EF6C03" w:rsidRPr="008D043F">
        <w:rPr>
          <w:rFonts w:asciiTheme="minorHAnsi" w:hAnsiTheme="minorHAnsi" w:cstheme="minorHAnsi"/>
          <w:sz w:val="22"/>
        </w:rPr>
        <w:t xml:space="preserve">ederacije </w:t>
      </w:r>
      <w:r w:rsidRPr="008D043F">
        <w:rPr>
          <w:rFonts w:asciiTheme="minorHAnsi" w:hAnsiTheme="minorHAnsi" w:cstheme="minorHAnsi"/>
          <w:sz w:val="22"/>
        </w:rPr>
        <w:t>BiH</w:t>
      </w:r>
      <w:r w:rsidR="00EF6C03" w:rsidRPr="008D043F">
        <w:rPr>
          <w:rFonts w:asciiTheme="minorHAnsi" w:hAnsiTheme="minorHAnsi" w:cstheme="minorHAnsi"/>
          <w:sz w:val="22"/>
        </w:rPr>
        <w:t>"</w:t>
      </w:r>
      <w:r w:rsidRPr="008D043F">
        <w:rPr>
          <w:rFonts w:asciiTheme="minorHAnsi" w:hAnsiTheme="minorHAnsi" w:cstheme="minorHAnsi"/>
          <w:sz w:val="22"/>
        </w:rPr>
        <w:t>, br</w:t>
      </w:r>
      <w:r w:rsidR="00EF6C03" w:rsidRPr="008D043F">
        <w:rPr>
          <w:rFonts w:asciiTheme="minorHAnsi" w:hAnsiTheme="minorHAnsi" w:cstheme="minorHAnsi"/>
          <w:sz w:val="22"/>
        </w:rPr>
        <w:t>oj</w:t>
      </w:r>
      <w:r w:rsidRPr="008D043F">
        <w:rPr>
          <w:rFonts w:asciiTheme="minorHAnsi" w:hAnsiTheme="minorHAnsi" w:cstheme="minorHAnsi"/>
          <w:sz w:val="22"/>
        </w:rPr>
        <w:t xml:space="preserve"> 70/06)</w:t>
      </w:r>
      <w:r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ropisana je izrad</w:t>
      </w:r>
      <w:r w:rsidR="00310166"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Strategije upravljanja vodama Federacije BiH</w:t>
      </w:r>
      <w:r w:rsidRPr="008D043F">
        <w:rPr>
          <w:rFonts w:asciiTheme="minorHAnsi" w:hAnsiTheme="minorHAnsi" w:cstheme="minorHAnsi"/>
          <w:sz w:val="22"/>
          <w:szCs w:val="22"/>
          <w:lang w:val="hr-HR"/>
        </w:rPr>
        <w:t>. Istim članom stavom (9) utvrđeno je da je Strategija upravljanja vodama dio Federalne strategije zaštite okoliša. U skladu sa Zakonom o vodama, utvrđeno je da Strategija sadrži ocjenu stanja u području upravljanja vodama, ciljeve i pravce zaštite voda, zaštite od štetnog djelovanja voda i održivog korištenja voda, prioritete za postizanje ciljeva upravljanja vodama, potrebna sredstava za sprovođenje programa i rokove za postizanje ciljeva, te potrebne aktivnosti za sprovođenje obaveza iz međunarodnih ugovora koji se odnose na upravljanje vodama.</w:t>
      </w:r>
    </w:p>
    <w:p w14:paraId="4E16067C" w14:textId="05351531" w:rsidR="00BB28BC" w:rsidRPr="008D043F" w:rsidRDefault="003A13D7" w:rsidP="0068355A">
      <w:pPr>
        <w:spacing w:after="240" w:line="276" w:lineRule="auto"/>
        <w:jc w:val="both"/>
        <w:rPr>
          <w:rFonts w:asciiTheme="minorHAnsi" w:hAnsiTheme="minorHAnsi" w:cstheme="minorHAnsi"/>
          <w:sz w:val="22"/>
          <w:szCs w:val="22"/>
          <w:lang w:val="hr-HR"/>
        </w:rPr>
      </w:pPr>
      <w:bookmarkStart w:id="4" w:name="_Hlk108772379"/>
      <w:r w:rsidRPr="008D043F">
        <w:rPr>
          <w:rFonts w:asciiTheme="minorHAnsi" w:hAnsiTheme="minorHAnsi" w:cstheme="minorHAnsi"/>
          <w:sz w:val="22"/>
          <w:szCs w:val="22"/>
          <w:lang w:val="hr-HR"/>
        </w:rPr>
        <w:t xml:space="preserve">Nadalje, </w:t>
      </w:r>
      <w:r w:rsidRPr="008D043F">
        <w:rPr>
          <w:rFonts w:asciiTheme="minorHAnsi" w:hAnsiTheme="minorHAnsi" w:cstheme="minorHAnsi"/>
          <w:b/>
          <w:bCs/>
          <w:sz w:val="22"/>
          <w:szCs w:val="22"/>
          <w:lang w:val="hr-HR"/>
        </w:rPr>
        <w:t>predmetna Strategija je sastavni dio Strategije okoliša/životne sredine BiH 2022. – 2032</w:t>
      </w:r>
      <w:r w:rsidRPr="008D043F">
        <w:rPr>
          <w:rFonts w:asciiTheme="minorHAnsi" w:hAnsiTheme="minorHAnsi" w:cstheme="minorHAnsi"/>
          <w:sz w:val="22"/>
          <w:szCs w:val="22"/>
          <w:lang w:val="hr-HR"/>
        </w:rPr>
        <w:t xml:space="preserve">. </w:t>
      </w:r>
      <w:bookmarkEnd w:id="4"/>
      <w:r w:rsidR="00BB28BC" w:rsidRPr="008D043F">
        <w:rPr>
          <w:rFonts w:asciiTheme="minorHAnsi" w:hAnsiTheme="minorHAnsi" w:cstheme="minorHAnsi"/>
          <w:sz w:val="22"/>
          <w:szCs w:val="22"/>
          <w:lang w:val="hr-HR"/>
        </w:rPr>
        <w:t xml:space="preserve">Dokument  je razvijen za period 2022.‒2032., a uključuje sveobuhvatne strateške ciljeve zaštite okoliša i planove konkretnih akcija za postizanje tih ciljeva u Federaciji BiH. Osim toga, dokument je ključan za pružanje podrške relevantnim institucijama u stvaranju uslova koji vode ka održivosti u narednoj deceniji, kao i poboljšanju zdravlja i dobrobiti građana. Posebne napore usmjerava ka donošenju javnih politika kojima bi se: ublažio i smanjio negativan utjecaj, te povećala otpornost na klimatske promjene, povećala usklađenost djelovanja Federacije BiH s propisima EU i relevantnim međunarodnim sporazumima, te osigurale održivije javne usluge, ali i ojačao okvir za zaštitu okoliša, te olakšala transpozicija pravne stečevine EU. </w:t>
      </w:r>
    </w:p>
    <w:p w14:paraId="3E038F19" w14:textId="77777777" w:rsidR="00BB28BC" w:rsidRPr="008D043F" w:rsidRDefault="00BB28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Sadržaj Federalne strategije zaštite okoliša obuhvata širu oblast zaštite okoliša, koja je u skladu sa sedam tematskih oblasti pravne stečevine EU i navedenim skupom strateških aktivnosti, te uključuju: </w:t>
      </w:r>
      <w:r w:rsidRPr="008D043F">
        <w:rPr>
          <w:rFonts w:asciiTheme="minorHAnsi" w:hAnsiTheme="minorHAnsi" w:cstheme="minorHAnsi"/>
          <w:b/>
          <w:bCs/>
          <w:sz w:val="22"/>
          <w:szCs w:val="22"/>
          <w:lang w:val="hr-HR"/>
        </w:rPr>
        <w:t>upravljanje vodama</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upravljanje otpadom</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biodiverzitet i zaštitu prirode</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kvalitet zraka, klimatske promjene i energiju</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hemijsku sigurnost i buku</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održivo upravljanje resursima</w:t>
      </w:r>
      <w:r w:rsidRPr="008D043F">
        <w:rPr>
          <w:rFonts w:asciiTheme="minorHAnsi" w:hAnsiTheme="minorHAnsi" w:cstheme="minorHAnsi"/>
          <w:sz w:val="22"/>
          <w:szCs w:val="22"/>
          <w:lang w:val="hr-HR"/>
        </w:rPr>
        <w:t xml:space="preserve"> (uključujući poljoprivredu, šumarstvo, ribarstvo i rudarske aktivnosti); i </w:t>
      </w:r>
      <w:r w:rsidRPr="008D043F">
        <w:rPr>
          <w:rFonts w:asciiTheme="minorHAnsi" w:hAnsiTheme="minorHAnsi" w:cstheme="minorHAnsi"/>
          <w:b/>
          <w:bCs/>
          <w:sz w:val="22"/>
          <w:szCs w:val="22"/>
          <w:lang w:val="hr-HR"/>
        </w:rPr>
        <w:t>upravljanje okolišem</w:t>
      </w:r>
      <w:r w:rsidRPr="008D043F">
        <w:rPr>
          <w:rFonts w:asciiTheme="minorHAnsi" w:hAnsiTheme="minorHAnsi" w:cstheme="minorHAnsi"/>
          <w:sz w:val="22"/>
          <w:szCs w:val="22"/>
          <w:lang w:val="hr-HR"/>
        </w:rPr>
        <w:t xml:space="preserve"> (kao horizontalnu politiku). </w:t>
      </w:r>
    </w:p>
    <w:p w14:paraId="299599EF" w14:textId="77777777" w:rsidR="00BB28BC" w:rsidRPr="008D043F" w:rsidRDefault="00BB28BC"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ilikom izrade dokumenta poštivana su osnovna načela rada koja su kreirana u skladu s entitetskim zakonima i dokumentima koji se odnose na zaštitu okoliša. Osim toga, uključena je i dodatna komponenta koja se odnosi na međupovezanost okoliša i pitanja ravnopravnosti spolova, društvene jednakosti i siromaštva. Strategija identificira ključne prioritete djelovanja, usmjeravajući domaća i međunarodna ulaganja ka specifičnim mjerama za poboljšanje stanja okoliša, omogućavajući harmoniziranu provedbu pravne stečevine EU o okolišu i podržavajući koherentnije i djelotvornije upravljanja sektorom okoliša u Federacije BiH. Također, predstavlja jedan od strateških dokumenata koji se uzimaju u obzir prilikom izrade operativnih planova rada odgovornih organa uprave, te dokumenta okvirnog budžeta (DOB) i godišnjeg budžeta.</w:t>
      </w:r>
    </w:p>
    <w:p w14:paraId="0F31E52C" w14:textId="77777777" w:rsidR="001D5535" w:rsidRPr="008D043F" w:rsidRDefault="001D5535" w:rsidP="0068355A">
      <w:pPr>
        <w:spacing w:line="276" w:lineRule="auto"/>
        <w:rPr>
          <w:rFonts w:asciiTheme="minorHAnsi" w:eastAsia="Calibri" w:hAnsiTheme="minorHAnsi" w:cstheme="minorHAnsi"/>
          <w:color w:val="000000"/>
          <w:lang w:val="hr-HR"/>
        </w:rPr>
      </w:pPr>
      <w:r w:rsidRPr="008D043F">
        <w:rPr>
          <w:rFonts w:asciiTheme="minorHAnsi" w:eastAsia="Calibri" w:hAnsiTheme="minorHAnsi" w:cstheme="minorHAnsi"/>
          <w:color w:val="000000"/>
          <w:lang w:val="hr-HR"/>
        </w:rPr>
        <w:br w:type="page"/>
      </w:r>
    </w:p>
    <w:p w14:paraId="08317977" w14:textId="77777777" w:rsidR="00FF6EBD" w:rsidRPr="008D043F" w:rsidRDefault="00FF6EBD" w:rsidP="0068355A">
      <w:pPr>
        <w:keepNext/>
        <w:keepLines/>
        <w:numPr>
          <w:ilvl w:val="0"/>
          <w:numId w:val="38"/>
        </w:numPr>
        <w:spacing w:after="240" w:line="276" w:lineRule="auto"/>
        <w:outlineLvl w:val="0"/>
        <w:rPr>
          <w:rFonts w:asciiTheme="minorHAnsi" w:eastAsiaTheme="majorEastAsia" w:hAnsiTheme="minorHAnsi" w:cstheme="minorHAnsi"/>
          <w:b/>
          <w:color w:val="00694D"/>
          <w:sz w:val="32"/>
          <w:szCs w:val="32"/>
          <w:lang w:val="hr-HR" w:eastAsia="en-US"/>
        </w:rPr>
      </w:pPr>
      <w:bookmarkStart w:id="5" w:name="_Toc98152391"/>
      <w:bookmarkStart w:id="6" w:name="_Toc104460884"/>
      <w:r w:rsidRPr="008D043F">
        <w:rPr>
          <w:rFonts w:asciiTheme="minorHAnsi" w:eastAsiaTheme="majorEastAsia" w:hAnsiTheme="minorHAnsi" w:cstheme="minorHAnsi"/>
          <w:b/>
          <w:color w:val="00694D"/>
          <w:sz w:val="32"/>
          <w:szCs w:val="32"/>
          <w:lang w:val="hr-HR" w:eastAsia="en-US"/>
        </w:rPr>
        <w:lastRenderedPageBreak/>
        <w:t>METODOLOGIJA IZRADE STRATEGIJE</w:t>
      </w:r>
      <w:bookmarkEnd w:id="5"/>
      <w:bookmarkEnd w:id="6"/>
    </w:p>
    <w:p w14:paraId="6D0D91B6" w14:textId="2C5F51B7" w:rsidR="004F46E2" w:rsidRPr="008D043F" w:rsidRDefault="004F46E2" w:rsidP="0068355A">
      <w:pPr>
        <w:spacing w:after="240" w:line="276" w:lineRule="auto"/>
        <w:jc w:val="both"/>
        <w:rPr>
          <w:rFonts w:asciiTheme="minorHAnsi" w:hAnsiTheme="minorHAnsi" w:cstheme="minorHAnsi"/>
          <w:sz w:val="22"/>
          <w:lang w:val="hr-HR"/>
        </w:rPr>
      </w:pPr>
      <w:r w:rsidRPr="008D043F">
        <w:rPr>
          <w:rFonts w:asciiTheme="minorHAnsi" w:eastAsia="Calibri" w:hAnsiTheme="minorHAnsi" w:cstheme="minorHAnsi"/>
          <w:color w:val="000000" w:themeColor="text1"/>
          <w:sz w:val="22"/>
          <w:szCs w:val="22"/>
          <w:lang w:val="hr-HR"/>
        </w:rPr>
        <w:t xml:space="preserve">Metodologija izrade </w:t>
      </w:r>
      <w:r w:rsidR="00BB7845" w:rsidRPr="008D043F">
        <w:rPr>
          <w:rFonts w:asciiTheme="minorHAnsi" w:eastAsia="Calibri" w:hAnsiTheme="minorHAnsi" w:cstheme="minorHAnsi"/>
          <w:color w:val="000000" w:themeColor="text1"/>
          <w:sz w:val="22"/>
          <w:szCs w:val="22"/>
          <w:lang w:val="hr-HR"/>
        </w:rPr>
        <w:t>Federalne s</w:t>
      </w:r>
      <w:r w:rsidRPr="008D043F">
        <w:rPr>
          <w:rFonts w:asciiTheme="minorHAnsi" w:eastAsia="Calibri" w:hAnsiTheme="minorHAnsi" w:cstheme="minorHAnsi"/>
          <w:color w:val="000000" w:themeColor="text1"/>
          <w:sz w:val="22"/>
          <w:szCs w:val="22"/>
          <w:lang w:val="hr-HR"/>
        </w:rPr>
        <w:t>trategije</w:t>
      </w:r>
      <w:r w:rsidR="00035CE1" w:rsidRPr="008D043F">
        <w:rPr>
          <w:rFonts w:asciiTheme="minorHAnsi" w:eastAsia="Calibri" w:hAnsiTheme="minorHAnsi" w:cstheme="minorHAnsi"/>
          <w:color w:val="000000" w:themeColor="text1"/>
          <w:sz w:val="22"/>
          <w:szCs w:val="22"/>
          <w:lang w:val="hr-HR"/>
        </w:rPr>
        <w:t xml:space="preserve"> zaštite okoliša</w:t>
      </w:r>
      <w:r w:rsidRPr="008D043F">
        <w:rPr>
          <w:rFonts w:asciiTheme="minorHAnsi" w:eastAsia="Calibri" w:hAnsiTheme="minorHAnsi" w:cstheme="minorHAnsi"/>
          <w:color w:val="000000" w:themeColor="text1"/>
          <w:sz w:val="22"/>
          <w:szCs w:val="22"/>
          <w:lang w:val="hr-HR"/>
        </w:rPr>
        <w:t xml:space="preserve"> je zbog svoje sveobuhvatnosti uključivala mnogobrojne korake, interesne skupine, informacije i podatke. Prije svega, ovaj dokument je izrađen na osnovu </w:t>
      </w:r>
      <w:r w:rsidR="00FF6EBD" w:rsidRPr="008D043F">
        <w:rPr>
          <w:rFonts w:asciiTheme="minorHAnsi" w:eastAsia="Calibri" w:hAnsiTheme="minorHAnsi" w:cstheme="minorHAnsi"/>
          <w:color w:val="000000" w:themeColor="text1"/>
          <w:sz w:val="22"/>
          <w:szCs w:val="22"/>
          <w:lang w:val="hr-HR" w:eastAsia="en-US"/>
        </w:rPr>
        <w:t>analize relevantnih dokumenata, zakona i propisa, ali i mnogobrojnih aktivnosti poduzetih u sklopu izrade dokumenta</w:t>
      </w:r>
      <w:r w:rsidRPr="008D043F">
        <w:rPr>
          <w:rFonts w:asciiTheme="minorHAnsi" w:eastAsia="Calibri" w:hAnsiTheme="minorHAnsi" w:cstheme="minorHAnsi"/>
          <w:color w:val="000000" w:themeColor="text1"/>
          <w:sz w:val="22"/>
          <w:szCs w:val="22"/>
          <w:lang w:val="hr-HR"/>
        </w:rPr>
        <w:t>.</w:t>
      </w:r>
      <w:r w:rsidR="001B71F2" w:rsidRPr="008D043F">
        <w:rPr>
          <w:rFonts w:asciiTheme="minorHAnsi" w:eastAsia="Calibri" w:hAnsiTheme="minorHAnsi" w:cstheme="minorHAnsi"/>
          <w:color w:val="000000" w:themeColor="text1"/>
          <w:sz w:val="22"/>
          <w:szCs w:val="22"/>
          <w:lang w:val="hr-HR"/>
        </w:rPr>
        <w:t xml:space="preserve"> </w:t>
      </w:r>
      <w:bookmarkStart w:id="7" w:name="_Hlk99974005"/>
      <w:r w:rsidR="001B71F2" w:rsidRPr="008D043F">
        <w:rPr>
          <w:rFonts w:asciiTheme="minorHAnsi" w:eastAsia="Calibri" w:hAnsiTheme="minorHAnsi" w:cstheme="minorHAnsi"/>
          <w:color w:val="000000" w:themeColor="text1"/>
          <w:sz w:val="22"/>
          <w:szCs w:val="22"/>
          <w:lang w:val="hr-HR"/>
        </w:rPr>
        <w:t>Tokom realizacije ovih aktivnosti primijenjen je participativni metodološki pristup</w:t>
      </w:r>
      <w:r w:rsidR="0096364F" w:rsidRPr="008D043F">
        <w:rPr>
          <w:rFonts w:asciiTheme="minorHAnsi" w:eastAsia="Calibri" w:hAnsiTheme="minorHAnsi" w:cstheme="minorHAnsi"/>
          <w:color w:val="000000" w:themeColor="text1"/>
          <w:sz w:val="22"/>
          <w:szCs w:val="22"/>
          <w:lang w:val="hr-HR"/>
        </w:rPr>
        <w:t>,</w:t>
      </w:r>
      <w:r w:rsidR="001B71F2" w:rsidRPr="008D043F">
        <w:rPr>
          <w:rFonts w:asciiTheme="minorHAnsi" w:eastAsia="Calibri" w:hAnsiTheme="minorHAnsi" w:cstheme="minorHAnsi"/>
          <w:color w:val="000000" w:themeColor="text1"/>
          <w:sz w:val="22"/>
          <w:szCs w:val="22"/>
          <w:lang w:val="hr-HR"/>
        </w:rPr>
        <w:t xml:space="preserve"> te kreiranje elemenata Strategije po vertikalnom principu u cilju uvažavanja</w:t>
      </w:r>
      <w:r w:rsidR="007A5BF7" w:rsidRPr="008D043F">
        <w:rPr>
          <w:rFonts w:asciiTheme="minorHAnsi" w:eastAsia="Calibri" w:hAnsiTheme="minorHAnsi" w:cstheme="minorHAnsi"/>
          <w:color w:val="000000" w:themeColor="text1"/>
          <w:sz w:val="22"/>
          <w:szCs w:val="22"/>
          <w:lang w:val="hr-HR"/>
        </w:rPr>
        <w:t xml:space="preserve"> stavova</w:t>
      </w:r>
      <w:r w:rsidR="001B71F2" w:rsidRPr="008D043F">
        <w:rPr>
          <w:rFonts w:asciiTheme="minorHAnsi" w:eastAsia="Calibri" w:hAnsiTheme="minorHAnsi" w:cstheme="minorHAnsi"/>
          <w:color w:val="000000" w:themeColor="text1"/>
          <w:sz w:val="22"/>
          <w:szCs w:val="22"/>
          <w:lang w:val="hr-HR"/>
        </w:rPr>
        <w:t xml:space="preserve"> svih uključenih interesnih skupina. Tokom izrade Strategije </w:t>
      </w:r>
      <w:r w:rsidR="00FE54C3" w:rsidRPr="008D043F">
        <w:rPr>
          <w:rFonts w:asciiTheme="minorHAnsi" w:eastAsia="Calibri" w:hAnsiTheme="minorHAnsi" w:cstheme="minorHAnsi"/>
          <w:color w:val="000000" w:themeColor="text1"/>
          <w:sz w:val="22"/>
          <w:szCs w:val="22"/>
          <w:lang w:val="hr-HR"/>
        </w:rPr>
        <w:t xml:space="preserve">korištene su različite tehnike prikupljanja i obrade podataka, uz osiguranje transparentnosti u svim fazama izrade i usvajanja ključnih elemenata Strategije. </w:t>
      </w:r>
      <w:bookmarkEnd w:id="7"/>
      <w:r w:rsidR="007B6411" w:rsidRPr="008D043F">
        <w:rPr>
          <w:rFonts w:asciiTheme="minorHAnsi" w:hAnsiTheme="minorHAnsi" w:cstheme="minorHAnsi"/>
          <w:color w:val="000000" w:themeColor="text1"/>
          <w:sz w:val="22"/>
          <w:szCs w:val="22"/>
          <w:lang w:val="hr-HR"/>
        </w:rPr>
        <w:t xml:space="preserve">Ključni </w:t>
      </w:r>
      <w:r w:rsidR="00FE54C3" w:rsidRPr="008D043F">
        <w:rPr>
          <w:rFonts w:asciiTheme="minorHAnsi" w:hAnsiTheme="minorHAnsi" w:cstheme="minorHAnsi"/>
          <w:color w:val="000000" w:themeColor="text1"/>
          <w:sz w:val="22"/>
          <w:szCs w:val="22"/>
          <w:lang w:val="hr-HR"/>
        </w:rPr>
        <w:t xml:space="preserve">zakoni i propisi </w:t>
      </w:r>
      <w:r w:rsidR="007B6411" w:rsidRPr="008D043F">
        <w:rPr>
          <w:rFonts w:asciiTheme="minorHAnsi" w:hAnsiTheme="minorHAnsi" w:cstheme="minorHAnsi"/>
          <w:color w:val="000000" w:themeColor="text1"/>
          <w:sz w:val="22"/>
          <w:szCs w:val="22"/>
          <w:lang w:val="hr-HR"/>
        </w:rPr>
        <w:t xml:space="preserve">na osnovu kojih je Strategija pripremljena jesu Zakon o </w:t>
      </w:r>
      <w:r w:rsidR="00EE37E0" w:rsidRPr="008D043F">
        <w:rPr>
          <w:rFonts w:asciiTheme="minorHAnsi" w:hAnsiTheme="minorHAnsi" w:cstheme="minorHAnsi"/>
          <w:color w:val="000000" w:themeColor="text1"/>
          <w:sz w:val="22"/>
          <w:szCs w:val="22"/>
          <w:lang w:val="hr-HR"/>
        </w:rPr>
        <w:t>razvojnom</w:t>
      </w:r>
      <w:r w:rsidR="007B6411" w:rsidRPr="008D043F">
        <w:rPr>
          <w:rFonts w:asciiTheme="minorHAnsi" w:hAnsiTheme="minorHAnsi" w:cstheme="minorHAnsi"/>
          <w:color w:val="000000" w:themeColor="text1"/>
          <w:sz w:val="22"/>
          <w:szCs w:val="22"/>
          <w:lang w:val="hr-HR"/>
        </w:rPr>
        <w:t xml:space="preserve"> planiranju</w:t>
      </w:r>
      <w:r w:rsidR="00EE37E0" w:rsidRPr="008D043F">
        <w:rPr>
          <w:rFonts w:asciiTheme="minorHAnsi" w:hAnsiTheme="minorHAnsi" w:cstheme="minorHAnsi"/>
          <w:color w:val="000000" w:themeColor="text1"/>
          <w:sz w:val="22"/>
          <w:szCs w:val="22"/>
          <w:lang w:val="hr-HR"/>
        </w:rPr>
        <w:t xml:space="preserve"> i upravljanju razvojem u </w:t>
      </w:r>
      <w:r w:rsidR="0096364F" w:rsidRPr="008D043F">
        <w:rPr>
          <w:rFonts w:asciiTheme="minorHAnsi" w:hAnsiTheme="minorHAnsi" w:cstheme="minorHAnsi"/>
          <w:color w:val="000000" w:themeColor="text1"/>
          <w:sz w:val="22"/>
          <w:szCs w:val="22"/>
          <w:lang w:val="hr-HR"/>
        </w:rPr>
        <w:t xml:space="preserve">Federaciji </w:t>
      </w:r>
      <w:r w:rsidR="00EE37E0" w:rsidRPr="008D043F">
        <w:rPr>
          <w:rFonts w:asciiTheme="minorHAnsi" w:hAnsiTheme="minorHAnsi" w:cstheme="minorHAnsi"/>
          <w:color w:val="000000" w:themeColor="text1"/>
          <w:sz w:val="22"/>
          <w:szCs w:val="22"/>
          <w:lang w:val="hr-HR"/>
        </w:rPr>
        <w:t>BiH</w:t>
      </w:r>
      <w:r w:rsidR="007B6411" w:rsidRPr="008D043F">
        <w:rPr>
          <w:rFonts w:asciiTheme="minorHAnsi" w:hAnsiTheme="minorHAnsi" w:cstheme="minorHAnsi"/>
          <w:color w:val="000000" w:themeColor="text1"/>
          <w:sz w:val="22"/>
          <w:szCs w:val="22"/>
          <w:lang w:val="hr-HR"/>
        </w:rPr>
        <w:t xml:space="preserve"> </w:t>
      </w:r>
      <w:r w:rsidR="0012660E" w:rsidRPr="008D043F">
        <w:rPr>
          <w:rFonts w:asciiTheme="minorHAnsi" w:hAnsiTheme="minorHAnsi" w:cstheme="minorHAnsi"/>
          <w:color w:val="000000" w:themeColor="text1"/>
          <w:sz w:val="22"/>
          <w:szCs w:val="22"/>
          <w:lang w:val="hr-HR"/>
        </w:rPr>
        <w:fldChar w:fldCharType="begin"/>
      </w:r>
      <w:r w:rsidR="00CE1A95" w:rsidRPr="008D043F">
        <w:rPr>
          <w:rFonts w:asciiTheme="minorHAnsi" w:hAnsiTheme="minorHAnsi" w:cstheme="minorHAnsi"/>
          <w:color w:val="000000" w:themeColor="text1"/>
          <w:sz w:val="22"/>
          <w:szCs w:val="22"/>
          <w:lang w:val="hr-HR"/>
        </w:rPr>
        <w:instrText xml:space="preserve"> ADDIN ZOTERO_ITEM CSL_CITATION {"citationID":"L3gv8Qcx","properties":{"formattedCitation":"(Sl. glasnik FBiH, br. 32/21 n.d.)","plainCitation":"(Sl. glasnik FBiH, br. 32/21 n.d.)","dontUpdate":true,"noteIndex":0},"citationItems":[{"id":1312,"uris":["http://zotero.org/users/7192877/items/VGBVDA62"],"itemData":{"id":1312,"type":"legislation","title":"Zakon o razvojnom planiranju i upravljanju razvojem u Federacije BiH","URL":"http://extwprlegs1.fao.org/docs/pdf/bih179972.pdf","author":[{"family":"\"Sl. novine Federacije BiH\", broj 32/21","given":""}],"issued":{"date-parts":[["2021"]]}}}],"schema":"https://github.com/citation-style-language/schema/raw/master/csl-citation.json"} </w:instrText>
      </w:r>
      <w:r w:rsidR="0012660E" w:rsidRPr="008D043F">
        <w:rPr>
          <w:rFonts w:asciiTheme="minorHAnsi" w:hAnsiTheme="minorHAnsi" w:cstheme="minorHAnsi"/>
          <w:color w:val="000000" w:themeColor="text1"/>
          <w:sz w:val="22"/>
          <w:szCs w:val="22"/>
          <w:lang w:val="hr-HR"/>
        </w:rPr>
        <w:fldChar w:fldCharType="separate"/>
      </w:r>
      <w:r w:rsidR="0012660E" w:rsidRPr="008D043F">
        <w:rPr>
          <w:rFonts w:asciiTheme="minorHAnsi" w:hAnsiTheme="minorHAnsi" w:cstheme="minorHAnsi"/>
          <w:sz w:val="22"/>
          <w:lang w:val="hr-HR"/>
        </w:rPr>
        <w:t>(</w:t>
      </w:r>
      <w:r w:rsidR="00EF6C03" w:rsidRPr="008D043F">
        <w:rPr>
          <w:rFonts w:asciiTheme="minorHAnsi" w:hAnsiTheme="minorHAnsi" w:cstheme="minorHAnsi"/>
          <w:sz w:val="22"/>
          <w:lang w:val="hr-HR"/>
        </w:rPr>
        <w:t>"</w:t>
      </w:r>
      <w:r w:rsidR="0012660E"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12660E" w:rsidRPr="008D043F">
        <w:rPr>
          <w:rFonts w:asciiTheme="minorHAnsi" w:hAnsiTheme="minorHAnsi" w:cstheme="minorHAnsi"/>
          <w:sz w:val="22"/>
          <w:lang w:val="hr-HR"/>
        </w:rPr>
        <w:t xml:space="preserve"> F</w:t>
      </w:r>
      <w:r w:rsidR="00EF6C03" w:rsidRPr="008D043F">
        <w:rPr>
          <w:rFonts w:asciiTheme="minorHAnsi" w:hAnsiTheme="minorHAnsi" w:cstheme="minorHAnsi"/>
          <w:sz w:val="22"/>
          <w:lang w:val="hr-HR"/>
        </w:rPr>
        <w:t xml:space="preserve">ederacije </w:t>
      </w:r>
      <w:r w:rsidR="0012660E" w:rsidRPr="008D043F">
        <w:rPr>
          <w:rFonts w:asciiTheme="minorHAnsi" w:hAnsiTheme="minorHAnsi" w:cstheme="minorHAnsi"/>
          <w:sz w:val="22"/>
          <w:lang w:val="hr-HR"/>
        </w:rPr>
        <w:t>BiH</w:t>
      </w:r>
      <w:r w:rsidR="00EF6C03" w:rsidRPr="008D043F">
        <w:rPr>
          <w:rFonts w:asciiTheme="minorHAnsi" w:hAnsiTheme="minorHAnsi" w:cstheme="minorHAnsi"/>
          <w:sz w:val="22"/>
          <w:lang w:val="hr-HR"/>
        </w:rPr>
        <w:t>"</w:t>
      </w:r>
      <w:r w:rsidR="0012660E" w:rsidRPr="008D043F">
        <w:rPr>
          <w:rFonts w:asciiTheme="minorHAnsi" w:hAnsiTheme="minorHAnsi" w:cstheme="minorHAnsi"/>
          <w:sz w:val="22"/>
          <w:lang w:val="hr-HR"/>
        </w:rPr>
        <w:t>, br</w:t>
      </w:r>
      <w:r w:rsidR="00EF6C03" w:rsidRPr="008D043F">
        <w:rPr>
          <w:rFonts w:asciiTheme="minorHAnsi" w:hAnsiTheme="minorHAnsi" w:cstheme="minorHAnsi"/>
          <w:sz w:val="22"/>
          <w:lang w:val="hr-HR"/>
        </w:rPr>
        <w:t>oj</w:t>
      </w:r>
      <w:r w:rsidR="0012660E" w:rsidRPr="008D043F">
        <w:rPr>
          <w:rFonts w:asciiTheme="minorHAnsi" w:hAnsiTheme="minorHAnsi" w:cstheme="minorHAnsi"/>
          <w:sz w:val="22"/>
          <w:lang w:val="hr-HR"/>
        </w:rPr>
        <w:t xml:space="preserve"> 32/21)</w:t>
      </w:r>
      <w:r w:rsidR="0012660E" w:rsidRPr="008D043F">
        <w:rPr>
          <w:rFonts w:asciiTheme="minorHAnsi" w:hAnsiTheme="minorHAnsi" w:cstheme="minorHAnsi"/>
          <w:color w:val="000000" w:themeColor="text1"/>
          <w:sz w:val="22"/>
          <w:szCs w:val="22"/>
          <w:lang w:val="hr-HR"/>
        </w:rPr>
        <w:fldChar w:fldCharType="end"/>
      </w:r>
      <w:r w:rsidR="007B6411" w:rsidRPr="008D043F">
        <w:rPr>
          <w:rFonts w:asciiTheme="minorHAnsi" w:hAnsiTheme="minorHAnsi" w:cstheme="minorHAnsi"/>
          <w:color w:val="000000" w:themeColor="text1"/>
          <w:sz w:val="22"/>
          <w:szCs w:val="22"/>
          <w:lang w:val="hr-HR"/>
        </w:rPr>
        <w:t xml:space="preserve"> i Uredba o</w:t>
      </w:r>
      <w:r w:rsidR="00F23DFE" w:rsidRPr="008D043F">
        <w:rPr>
          <w:rFonts w:asciiTheme="minorHAnsi" w:hAnsiTheme="minorHAnsi" w:cstheme="minorHAnsi"/>
          <w:color w:val="000000" w:themeColor="text1"/>
          <w:sz w:val="22"/>
          <w:szCs w:val="22"/>
          <w:lang w:val="hr-HR"/>
        </w:rPr>
        <w:t xml:space="preserve"> izradi</w:t>
      </w:r>
      <w:r w:rsidR="007B6411" w:rsidRPr="008D043F">
        <w:rPr>
          <w:rFonts w:asciiTheme="minorHAnsi" w:hAnsiTheme="minorHAnsi" w:cstheme="minorHAnsi"/>
          <w:color w:val="000000" w:themeColor="text1"/>
          <w:sz w:val="22"/>
          <w:szCs w:val="22"/>
          <w:lang w:val="hr-HR"/>
        </w:rPr>
        <w:t xml:space="preserve"> strateški</w:t>
      </w:r>
      <w:r w:rsidR="00F23DFE" w:rsidRPr="008D043F">
        <w:rPr>
          <w:rFonts w:asciiTheme="minorHAnsi" w:hAnsiTheme="minorHAnsi" w:cstheme="minorHAnsi"/>
          <w:color w:val="000000" w:themeColor="text1"/>
          <w:sz w:val="22"/>
          <w:szCs w:val="22"/>
          <w:lang w:val="hr-HR"/>
        </w:rPr>
        <w:t>h</w:t>
      </w:r>
      <w:r w:rsidR="007B6411" w:rsidRPr="008D043F">
        <w:rPr>
          <w:rFonts w:asciiTheme="minorHAnsi" w:hAnsiTheme="minorHAnsi" w:cstheme="minorHAnsi"/>
          <w:color w:val="000000" w:themeColor="text1"/>
          <w:sz w:val="22"/>
          <w:szCs w:val="22"/>
          <w:lang w:val="hr-HR"/>
        </w:rPr>
        <w:t xml:space="preserve"> dokume</w:t>
      </w:r>
      <w:r w:rsidR="00F23DFE" w:rsidRPr="008D043F">
        <w:rPr>
          <w:rFonts w:asciiTheme="minorHAnsi" w:hAnsiTheme="minorHAnsi" w:cstheme="minorHAnsi"/>
          <w:color w:val="000000" w:themeColor="text1"/>
          <w:sz w:val="22"/>
          <w:szCs w:val="22"/>
          <w:lang w:val="hr-HR"/>
        </w:rPr>
        <w:t>nata</w:t>
      </w:r>
      <w:r w:rsidR="007B6411" w:rsidRPr="008D043F">
        <w:rPr>
          <w:rFonts w:asciiTheme="minorHAnsi" w:hAnsiTheme="minorHAnsi" w:cstheme="minorHAnsi"/>
          <w:color w:val="000000" w:themeColor="text1"/>
          <w:sz w:val="22"/>
          <w:szCs w:val="22"/>
          <w:lang w:val="hr-HR"/>
        </w:rPr>
        <w:t xml:space="preserve"> u </w:t>
      </w:r>
      <w:r w:rsidR="0096364F" w:rsidRPr="008D043F">
        <w:rPr>
          <w:rFonts w:asciiTheme="minorHAnsi" w:hAnsiTheme="minorHAnsi" w:cstheme="minorHAnsi"/>
          <w:color w:val="000000" w:themeColor="text1"/>
          <w:sz w:val="22"/>
          <w:szCs w:val="22"/>
          <w:lang w:val="hr-HR"/>
        </w:rPr>
        <w:t xml:space="preserve">Federaciji </w:t>
      </w:r>
      <w:r w:rsidR="006B1937" w:rsidRPr="008D043F">
        <w:rPr>
          <w:rFonts w:asciiTheme="minorHAnsi" w:hAnsiTheme="minorHAnsi" w:cstheme="minorHAnsi"/>
          <w:color w:val="000000" w:themeColor="text1"/>
          <w:sz w:val="22"/>
          <w:szCs w:val="22"/>
          <w:lang w:val="hr-HR"/>
        </w:rPr>
        <w:t>BiH</w:t>
      </w:r>
      <w:r w:rsidR="007B6411" w:rsidRPr="008D043F">
        <w:rPr>
          <w:rFonts w:asciiTheme="minorHAnsi" w:hAnsiTheme="minorHAnsi" w:cstheme="minorHAnsi"/>
          <w:color w:val="000000" w:themeColor="text1"/>
          <w:sz w:val="22"/>
          <w:szCs w:val="22"/>
          <w:lang w:val="hr-HR"/>
        </w:rPr>
        <w:t xml:space="preserve"> </w:t>
      </w:r>
      <w:r w:rsidR="0012660E" w:rsidRPr="008D043F">
        <w:rPr>
          <w:rFonts w:asciiTheme="minorHAnsi" w:hAnsiTheme="minorHAnsi" w:cstheme="minorHAnsi"/>
          <w:color w:val="000000" w:themeColor="text1"/>
          <w:sz w:val="22"/>
          <w:szCs w:val="22"/>
          <w:lang w:val="hr-HR"/>
        </w:rPr>
        <w:fldChar w:fldCharType="begin"/>
      </w:r>
      <w:r w:rsidR="00CE1A95" w:rsidRPr="008D043F">
        <w:rPr>
          <w:rFonts w:asciiTheme="minorHAnsi" w:hAnsiTheme="minorHAnsi" w:cstheme="minorHAnsi"/>
          <w:color w:val="000000" w:themeColor="text1"/>
          <w:sz w:val="22"/>
          <w:szCs w:val="22"/>
          <w:lang w:val="hr-HR"/>
        </w:rPr>
        <w:instrText xml:space="preserve"> ADDIN ZOTERO_ITEM CSL_CITATION {"citationID":"9CKg7fmk","properties":{"formattedCitation":"(Sl. glasnik FBiH, br. 74/19 n.d.)","plainCitation":"(Sl. glasnik FBiH, br. 74/19 n.d.)","dontUpdate":true,"noteIndex":0},"citationItems":[{"id":1313,"uris":["http://zotero.org/users/7192877/items/8IKMQLBX"],"itemData":{"id":1313,"type":"legislation","title":"Uredba o izradi strateških dokumenata u Federaciji BiH","URL":"https://propisi.ks.gov.ba/sites/propisi.ks.gov.ba/files/uredba_o_izradi_strateskih_dokumenata.pdf","author":[{"family":"\"Sl. novine Federacije BiH\", broj 74/19","given":""}]}}],"schema":"https://github.com/citation-style-language/schema/raw/master/csl-citation.json"} </w:instrText>
      </w:r>
      <w:r w:rsidR="0012660E" w:rsidRPr="008D043F">
        <w:rPr>
          <w:rFonts w:asciiTheme="minorHAnsi" w:hAnsiTheme="minorHAnsi" w:cstheme="minorHAnsi"/>
          <w:color w:val="000000" w:themeColor="text1"/>
          <w:sz w:val="22"/>
          <w:szCs w:val="22"/>
          <w:lang w:val="hr-HR"/>
        </w:rPr>
        <w:fldChar w:fldCharType="separate"/>
      </w:r>
      <w:r w:rsidR="0012660E" w:rsidRPr="008D043F">
        <w:rPr>
          <w:rFonts w:asciiTheme="minorHAnsi" w:hAnsiTheme="minorHAnsi" w:cstheme="minorHAnsi"/>
          <w:sz w:val="22"/>
          <w:lang w:val="hr-HR"/>
        </w:rPr>
        <w:t>(</w:t>
      </w:r>
      <w:r w:rsidR="00CE1A95" w:rsidRPr="008D043F">
        <w:rPr>
          <w:rFonts w:asciiTheme="minorHAnsi" w:hAnsiTheme="minorHAnsi" w:cstheme="minorHAnsi"/>
          <w:sz w:val="22"/>
          <w:lang w:val="hr-HR"/>
        </w:rPr>
        <w:t>"</w:t>
      </w:r>
      <w:r w:rsidR="0012660E"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12660E" w:rsidRPr="008D043F">
        <w:rPr>
          <w:rFonts w:asciiTheme="minorHAnsi" w:hAnsiTheme="minorHAnsi" w:cstheme="minorHAnsi"/>
          <w:sz w:val="22"/>
          <w:lang w:val="hr-HR"/>
        </w:rPr>
        <w:t xml:space="preserve"> F</w:t>
      </w:r>
      <w:r w:rsidR="00CE1A95" w:rsidRPr="008D043F">
        <w:rPr>
          <w:rFonts w:asciiTheme="minorHAnsi" w:hAnsiTheme="minorHAnsi" w:cstheme="minorHAnsi"/>
          <w:sz w:val="22"/>
          <w:lang w:val="hr-HR"/>
        </w:rPr>
        <w:t xml:space="preserve">ederacije </w:t>
      </w:r>
      <w:r w:rsidR="0012660E" w:rsidRPr="008D043F">
        <w:rPr>
          <w:rFonts w:asciiTheme="minorHAnsi" w:hAnsiTheme="minorHAnsi" w:cstheme="minorHAnsi"/>
          <w:sz w:val="22"/>
          <w:lang w:val="hr-HR"/>
        </w:rPr>
        <w:t>BiH</w:t>
      </w:r>
      <w:r w:rsidR="00CE1A95" w:rsidRPr="008D043F">
        <w:rPr>
          <w:rFonts w:asciiTheme="minorHAnsi" w:hAnsiTheme="minorHAnsi" w:cstheme="minorHAnsi"/>
          <w:sz w:val="22"/>
          <w:lang w:val="hr-HR"/>
        </w:rPr>
        <w:t>"</w:t>
      </w:r>
      <w:r w:rsidR="0012660E" w:rsidRPr="008D043F">
        <w:rPr>
          <w:rFonts w:asciiTheme="minorHAnsi" w:hAnsiTheme="minorHAnsi" w:cstheme="minorHAnsi"/>
          <w:sz w:val="22"/>
          <w:lang w:val="hr-HR"/>
        </w:rPr>
        <w:t>, br</w:t>
      </w:r>
      <w:r w:rsidR="00CE1A95" w:rsidRPr="008D043F">
        <w:rPr>
          <w:rFonts w:asciiTheme="minorHAnsi" w:hAnsiTheme="minorHAnsi" w:cstheme="minorHAnsi"/>
          <w:sz w:val="22"/>
          <w:lang w:val="hr-HR"/>
        </w:rPr>
        <w:t>oj</w:t>
      </w:r>
      <w:r w:rsidR="0012660E" w:rsidRPr="008D043F">
        <w:rPr>
          <w:rFonts w:asciiTheme="minorHAnsi" w:hAnsiTheme="minorHAnsi" w:cstheme="minorHAnsi"/>
          <w:sz w:val="22"/>
          <w:lang w:val="hr-HR"/>
        </w:rPr>
        <w:t xml:space="preserve"> 74/19)</w:t>
      </w:r>
      <w:r w:rsidR="0012660E" w:rsidRPr="008D043F">
        <w:rPr>
          <w:rFonts w:asciiTheme="minorHAnsi" w:hAnsiTheme="minorHAnsi" w:cstheme="minorHAnsi"/>
          <w:color w:val="000000" w:themeColor="text1"/>
          <w:sz w:val="22"/>
          <w:szCs w:val="22"/>
          <w:lang w:val="hr-HR"/>
        </w:rPr>
        <w:fldChar w:fldCharType="end"/>
      </w:r>
      <w:r w:rsidR="007B6411" w:rsidRPr="008D043F">
        <w:rPr>
          <w:rFonts w:asciiTheme="minorHAnsi" w:hAnsiTheme="minorHAnsi" w:cstheme="minorHAnsi"/>
          <w:color w:val="000000" w:themeColor="text1"/>
          <w:sz w:val="22"/>
          <w:szCs w:val="22"/>
          <w:lang w:val="hr-HR"/>
        </w:rPr>
        <w:t xml:space="preserve">. Sadržaj Strategije je u skladu s odredbama člana </w:t>
      </w:r>
      <w:r w:rsidR="00DD2E25" w:rsidRPr="008D043F">
        <w:rPr>
          <w:rFonts w:asciiTheme="minorHAnsi" w:hAnsiTheme="minorHAnsi" w:cstheme="minorHAnsi"/>
          <w:color w:val="000000" w:themeColor="text1"/>
          <w:sz w:val="22"/>
          <w:szCs w:val="22"/>
          <w:lang w:val="hr-HR"/>
        </w:rPr>
        <w:t>20</w:t>
      </w:r>
      <w:r w:rsidR="007B6411" w:rsidRPr="008D043F">
        <w:rPr>
          <w:rFonts w:asciiTheme="minorHAnsi" w:hAnsiTheme="minorHAnsi" w:cstheme="minorHAnsi"/>
          <w:color w:val="000000" w:themeColor="text1"/>
          <w:sz w:val="22"/>
          <w:szCs w:val="22"/>
          <w:lang w:val="hr-HR"/>
        </w:rPr>
        <w:t xml:space="preserve">. </w:t>
      </w:r>
      <w:r w:rsidR="00BE4E38" w:rsidRPr="008D043F">
        <w:rPr>
          <w:rFonts w:asciiTheme="minorHAnsi" w:hAnsiTheme="minorHAnsi" w:cstheme="minorHAnsi"/>
          <w:color w:val="000000" w:themeColor="text1"/>
          <w:sz w:val="22"/>
          <w:szCs w:val="22"/>
          <w:lang w:val="hr-HR"/>
        </w:rPr>
        <w:t xml:space="preserve">navedene </w:t>
      </w:r>
      <w:r w:rsidR="0096364F" w:rsidRPr="008D043F">
        <w:rPr>
          <w:rFonts w:asciiTheme="minorHAnsi" w:hAnsiTheme="minorHAnsi" w:cstheme="minorHAnsi"/>
          <w:color w:val="000000" w:themeColor="text1"/>
          <w:sz w:val="22"/>
          <w:szCs w:val="22"/>
          <w:lang w:val="hr-HR"/>
        </w:rPr>
        <w:t>uredbe</w:t>
      </w:r>
      <w:r w:rsidR="007B6411" w:rsidRPr="008D043F">
        <w:rPr>
          <w:rFonts w:asciiTheme="minorHAnsi" w:hAnsiTheme="minorHAnsi" w:cstheme="minorHAnsi"/>
          <w:color w:val="000000" w:themeColor="text1"/>
          <w:sz w:val="22"/>
          <w:szCs w:val="22"/>
          <w:lang w:val="hr-HR"/>
        </w:rPr>
        <w:t>.</w:t>
      </w:r>
      <w:r w:rsidR="00655F67" w:rsidRPr="008D043F">
        <w:rPr>
          <w:rFonts w:asciiTheme="minorHAnsi" w:eastAsia="Calibri" w:hAnsiTheme="minorHAnsi" w:cstheme="minorHAnsi"/>
          <w:color w:val="000000" w:themeColor="text1"/>
          <w:sz w:val="22"/>
          <w:szCs w:val="22"/>
          <w:lang w:val="hr-HR"/>
        </w:rPr>
        <w:t xml:space="preserve"> </w:t>
      </w:r>
      <w:r w:rsidRPr="008D043F">
        <w:rPr>
          <w:rFonts w:asciiTheme="minorHAnsi" w:eastAsia="Calibri" w:hAnsiTheme="minorHAnsi" w:cstheme="minorHAnsi"/>
          <w:color w:val="000000" w:themeColor="text1"/>
          <w:sz w:val="22"/>
          <w:szCs w:val="22"/>
          <w:lang w:val="hr-HR"/>
        </w:rPr>
        <w:t xml:space="preserve">Kroz ovo, ali i druga poglavlja, </w:t>
      </w:r>
      <w:r w:rsidR="0096364F" w:rsidRPr="008D043F">
        <w:rPr>
          <w:rFonts w:asciiTheme="minorHAnsi" w:eastAsia="Calibri" w:hAnsiTheme="minorHAnsi" w:cstheme="minorHAnsi"/>
          <w:color w:val="000000" w:themeColor="text1"/>
          <w:sz w:val="22"/>
          <w:szCs w:val="22"/>
          <w:lang w:val="hr-HR"/>
        </w:rPr>
        <w:t xml:space="preserve">bit će </w:t>
      </w:r>
      <w:r w:rsidRPr="008D043F">
        <w:rPr>
          <w:rFonts w:asciiTheme="minorHAnsi" w:eastAsia="Calibri" w:hAnsiTheme="minorHAnsi" w:cstheme="minorHAnsi"/>
          <w:color w:val="000000" w:themeColor="text1"/>
          <w:sz w:val="22"/>
          <w:szCs w:val="22"/>
          <w:lang w:val="hr-HR"/>
        </w:rPr>
        <w:t xml:space="preserve">podrobnije </w:t>
      </w:r>
      <w:r w:rsidR="0096364F" w:rsidRPr="008D043F">
        <w:rPr>
          <w:rFonts w:asciiTheme="minorHAnsi" w:eastAsia="Calibri" w:hAnsiTheme="minorHAnsi" w:cstheme="minorHAnsi"/>
          <w:color w:val="000000" w:themeColor="text1"/>
          <w:sz w:val="22"/>
          <w:szCs w:val="22"/>
          <w:lang w:val="hr-HR"/>
        </w:rPr>
        <w:t>pojašnjen</w:t>
      </w:r>
      <w:r w:rsidRPr="008D043F">
        <w:rPr>
          <w:rFonts w:asciiTheme="minorHAnsi" w:eastAsia="Calibri" w:hAnsiTheme="minorHAnsi" w:cstheme="minorHAnsi"/>
          <w:color w:val="000000" w:themeColor="text1"/>
          <w:sz w:val="22"/>
          <w:szCs w:val="22"/>
          <w:lang w:val="hr-HR"/>
        </w:rPr>
        <w:t xml:space="preserve"> sam proces izrade te aktivnosti koje su doprinijele izradi dokumenta. </w:t>
      </w:r>
    </w:p>
    <w:p w14:paraId="3C9BD7E5" w14:textId="586ECE08" w:rsidR="009B7CE6" w:rsidRPr="008D043F" w:rsidRDefault="009B7CE6" w:rsidP="0068355A">
      <w:pPr>
        <w:spacing w:after="240" w:line="276" w:lineRule="auto"/>
        <w:rPr>
          <w:rFonts w:asciiTheme="minorHAnsi" w:eastAsia="Calibri" w:hAnsiTheme="minorHAnsi" w:cstheme="minorHAnsi"/>
          <w:b/>
          <w:bCs/>
          <w:i/>
          <w:iCs/>
          <w:color w:val="000000" w:themeColor="text1"/>
          <w:sz w:val="22"/>
          <w:szCs w:val="22"/>
          <w:u w:val="single"/>
          <w:lang w:val="hr-HR"/>
        </w:rPr>
      </w:pPr>
      <w:r w:rsidRPr="008D043F">
        <w:rPr>
          <w:rFonts w:asciiTheme="minorHAnsi" w:eastAsia="Calibri" w:hAnsiTheme="minorHAnsi" w:cstheme="minorHAnsi"/>
          <w:b/>
          <w:bCs/>
          <w:i/>
          <w:iCs/>
          <w:color w:val="000000" w:themeColor="text1"/>
          <w:sz w:val="22"/>
          <w:szCs w:val="22"/>
          <w:u w:val="single"/>
          <w:lang w:val="hr-HR"/>
        </w:rPr>
        <w:t xml:space="preserve">Proces izrade </w:t>
      </w:r>
      <w:r w:rsidR="00BB7845" w:rsidRPr="008D043F">
        <w:rPr>
          <w:rFonts w:asciiTheme="minorHAnsi" w:eastAsia="Calibri" w:hAnsiTheme="minorHAnsi" w:cstheme="minorHAnsi"/>
          <w:b/>
          <w:bCs/>
          <w:i/>
          <w:iCs/>
          <w:color w:val="000000" w:themeColor="text1"/>
          <w:sz w:val="22"/>
          <w:szCs w:val="22"/>
          <w:u w:val="single"/>
          <w:lang w:val="hr-HR"/>
        </w:rPr>
        <w:t>Federalne s</w:t>
      </w:r>
      <w:r w:rsidRPr="008D043F">
        <w:rPr>
          <w:rFonts w:asciiTheme="minorHAnsi" w:eastAsia="Calibri" w:hAnsiTheme="minorHAnsi" w:cstheme="minorHAnsi"/>
          <w:b/>
          <w:bCs/>
          <w:i/>
          <w:iCs/>
          <w:color w:val="000000" w:themeColor="text1"/>
          <w:sz w:val="22"/>
          <w:szCs w:val="22"/>
          <w:u w:val="single"/>
          <w:lang w:val="hr-HR"/>
        </w:rPr>
        <w:t>trategije zaštite okoliša</w:t>
      </w:r>
    </w:p>
    <w:p w14:paraId="41B651DF" w14:textId="77777777" w:rsidR="004F46E2" w:rsidRPr="008D043F" w:rsidRDefault="004F46E2" w:rsidP="0068355A">
      <w:pPr>
        <w:spacing w:after="240" w:line="276" w:lineRule="auto"/>
        <w:jc w:val="both"/>
        <w:rPr>
          <w:rFonts w:asciiTheme="minorHAnsi" w:eastAsia="Calibri" w:hAnsiTheme="minorHAnsi" w:cstheme="minorHAnsi"/>
          <w:sz w:val="22"/>
          <w:szCs w:val="22"/>
          <w:lang w:val="hr-HR"/>
        </w:rPr>
      </w:pPr>
      <w:bookmarkStart w:id="8" w:name="_Hlk86443558"/>
      <w:r w:rsidRPr="008D043F">
        <w:rPr>
          <w:rFonts w:asciiTheme="minorHAnsi" w:eastAsia="Calibri" w:hAnsiTheme="minorHAnsi" w:cstheme="minorHAnsi"/>
          <w:sz w:val="22"/>
          <w:szCs w:val="22"/>
          <w:lang w:val="hr-HR"/>
        </w:rPr>
        <w:t>Strategija je jedinstven dokument koji uključuje strateške ciljeve s mjerama za njihovo ostvarivanje. Osim što predstavlja ključni element za podršku nadležnim institucijama pri utvrđivanju prioritetnih aktivnosti i usmjeravanju domaćih/međunarodnih investicija i lakše usaglašavanje pravne stečevine EU, očekuje se da će predmetni dokument doprinijeti jačanju kapaciteta organizacija i institucija</w:t>
      </w:r>
      <w:r w:rsidR="00E7591D"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te jačanju svijesti o okolišu. </w:t>
      </w:r>
    </w:p>
    <w:p w14:paraId="0A6F9E26" w14:textId="77777777" w:rsidR="004F46E2" w:rsidRPr="008D043F" w:rsidRDefault="004F46E2"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roces izrade </w:t>
      </w:r>
      <w:r w:rsidR="008516BE" w:rsidRPr="008D043F">
        <w:rPr>
          <w:rFonts w:asciiTheme="minorHAnsi" w:eastAsia="Calibri" w:hAnsiTheme="minorHAnsi" w:cstheme="minorHAnsi"/>
          <w:sz w:val="22"/>
          <w:szCs w:val="22"/>
          <w:lang w:val="hr-HR"/>
        </w:rPr>
        <w:t>S</w:t>
      </w:r>
      <w:r w:rsidRPr="008D043F">
        <w:rPr>
          <w:rFonts w:asciiTheme="minorHAnsi" w:eastAsia="Calibri" w:hAnsiTheme="minorHAnsi" w:cstheme="minorHAnsi"/>
          <w:sz w:val="22"/>
          <w:szCs w:val="22"/>
          <w:lang w:val="hr-HR"/>
        </w:rPr>
        <w:t xml:space="preserve">trategije obuhvatio </w:t>
      </w:r>
      <w:r w:rsidR="00E7591D" w:rsidRPr="008D043F">
        <w:rPr>
          <w:rFonts w:asciiTheme="minorHAnsi" w:eastAsia="Calibri" w:hAnsiTheme="minorHAnsi" w:cstheme="minorHAnsi"/>
          <w:sz w:val="22"/>
          <w:szCs w:val="22"/>
          <w:lang w:val="hr-HR"/>
        </w:rPr>
        <w:t xml:space="preserve">je </w:t>
      </w:r>
      <w:r w:rsidRPr="008D043F">
        <w:rPr>
          <w:rFonts w:asciiTheme="minorHAnsi" w:eastAsia="Calibri" w:hAnsiTheme="minorHAnsi" w:cstheme="minorHAnsi"/>
          <w:sz w:val="22"/>
          <w:szCs w:val="22"/>
          <w:lang w:val="hr-HR"/>
        </w:rPr>
        <w:t xml:space="preserve">sljedeće aktivnosti: </w:t>
      </w:r>
    </w:p>
    <w:p w14:paraId="7712CBE0" w14:textId="77777777" w:rsidR="004F46E2" w:rsidRPr="008D043F" w:rsidRDefault="00E7591D"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definiranje </w:t>
      </w:r>
      <w:r w:rsidR="004F46E2" w:rsidRPr="008D043F">
        <w:rPr>
          <w:rFonts w:asciiTheme="minorHAnsi" w:eastAsia="Calibri" w:hAnsiTheme="minorHAnsi" w:cstheme="minorHAnsi"/>
          <w:color w:val="000000"/>
          <w:sz w:val="22"/>
          <w:szCs w:val="22"/>
          <w:lang w:val="hr-HR"/>
        </w:rPr>
        <w:t>i usaglašavanje sveobuhvatnih strateških ciljeva i ključnih principa koji će biti uključeni u Strategiju;</w:t>
      </w:r>
    </w:p>
    <w:p w14:paraId="272459CC" w14:textId="77777777"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identificiranje obima rada radnih grupa koje će izraditi </w:t>
      </w:r>
      <w:r w:rsidR="008516BE" w:rsidRPr="008D043F">
        <w:rPr>
          <w:rFonts w:asciiTheme="minorHAnsi" w:eastAsia="Calibri" w:hAnsiTheme="minorHAnsi" w:cstheme="minorHAnsi"/>
          <w:color w:val="000000"/>
          <w:sz w:val="22"/>
          <w:szCs w:val="22"/>
          <w:lang w:val="hr-HR"/>
        </w:rPr>
        <w:t>mjere koje uključuju</w:t>
      </w:r>
      <w:r w:rsidRPr="008D043F">
        <w:rPr>
          <w:rFonts w:asciiTheme="minorHAnsi" w:eastAsia="Calibri" w:hAnsiTheme="minorHAnsi" w:cstheme="minorHAnsi"/>
          <w:color w:val="000000"/>
          <w:sz w:val="22"/>
          <w:szCs w:val="22"/>
          <w:lang w:val="hr-HR"/>
        </w:rPr>
        <w:t xml:space="preserve"> sedam tematskih oblasti;</w:t>
      </w:r>
    </w:p>
    <w:p w14:paraId="38959FAE" w14:textId="33321ECE"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spostavljanje </w:t>
      </w:r>
      <w:r w:rsidR="00282995" w:rsidRPr="008D043F">
        <w:rPr>
          <w:rFonts w:asciiTheme="minorHAnsi" w:eastAsia="Calibri" w:hAnsiTheme="minorHAnsi" w:cstheme="minorHAnsi"/>
          <w:color w:val="000000"/>
          <w:sz w:val="22"/>
          <w:szCs w:val="22"/>
          <w:lang w:val="hr-HR"/>
        </w:rPr>
        <w:t>sedam</w:t>
      </w:r>
      <w:r w:rsidRPr="008D043F">
        <w:rPr>
          <w:rFonts w:asciiTheme="minorHAnsi" w:eastAsia="Calibri" w:hAnsiTheme="minorHAnsi" w:cstheme="minorHAnsi"/>
          <w:color w:val="000000"/>
          <w:sz w:val="22"/>
          <w:szCs w:val="22"/>
          <w:lang w:val="hr-HR"/>
        </w:rPr>
        <w:t xml:space="preserve"> radnih grupa za nivo Federacije BiH kako bi se osigurao participativni proces;</w:t>
      </w:r>
    </w:p>
    <w:p w14:paraId="5F1BB55E" w14:textId="77777777"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uspostavljanje Upravljačke grupe za nivo Federacije BiH;</w:t>
      </w:r>
    </w:p>
    <w:p w14:paraId="4509CB36" w14:textId="77777777" w:rsidR="004F46E2" w:rsidRPr="008D043F" w:rsidRDefault="00E7591D"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izrada </w:t>
      </w:r>
      <w:r w:rsidR="004F46E2" w:rsidRPr="008D043F">
        <w:rPr>
          <w:rFonts w:asciiTheme="minorHAnsi" w:eastAsia="Calibri" w:hAnsiTheme="minorHAnsi" w:cstheme="minorHAnsi"/>
          <w:color w:val="000000"/>
          <w:sz w:val="22"/>
          <w:szCs w:val="22"/>
          <w:lang w:val="hr-HR"/>
        </w:rPr>
        <w:t>komunikacijske strategije i uspostavljanje komunikacijskih kanala s interesnim stranama i širom javnosti;</w:t>
      </w:r>
    </w:p>
    <w:p w14:paraId="23C5BE52" w14:textId="52C827E9" w:rsidR="004F46E2" w:rsidRPr="008D043F" w:rsidRDefault="00450870"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w:t>
      </w:r>
      <w:r w:rsidR="004F46E2" w:rsidRPr="008D043F">
        <w:rPr>
          <w:rFonts w:asciiTheme="minorHAnsi" w:eastAsia="Calibri" w:hAnsiTheme="minorHAnsi" w:cstheme="minorHAnsi"/>
          <w:color w:val="000000"/>
          <w:sz w:val="22"/>
          <w:szCs w:val="22"/>
          <w:lang w:val="hr-HR"/>
        </w:rPr>
        <w:t>državanje</w:t>
      </w:r>
      <w:r w:rsidR="00104CBB" w:rsidRPr="008D043F">
        <w:rPr>
          <w:rFonts w:asciiTheme="minorHAnsi" w:eastAsia="Calibri" w:hAnsiTheme="minorHAnsi" w:cstheme="minorHAnsi"/>
          <w:color w:val="000000"/>
          <w:sz w:val="22"/>
          <w:szCs w:val="22"/>
          <w:lang w:val="hr-HR"/>
        </w:rPr>
        <w:t xml:space="preserve"> </w:t>
      </w:r>
      <w:r w:rsidR="00282995" w:rsidRPr="008D043F">
        <w:rPr>
          <w:rFonts w:asciiTheme="minorHAnsi" w:eastAsia="Calibri" w:hAnsiTheme="minorHAnsi" w:cstheme="minorHAnsi"/>
          <w:color w:val="000000"/>
          <w:sz w:val="22"/>
          <w:szCs w:val="22"/>
          <w:lang w:val="hr-HR"/>
        </w:rPr>
        <w:t>šest</w:t>
      </w:r>
      <w:r w:rsidR="004F46E2" w:rsidRPr="008D043F">
        <w:rPr>
          <w:rFonts w:asciiTheme="minorHAnsi" w:eastAsia="Calibri" w:hAnsiTheme="minorHAnsi" w:cstheme="minorHAnsi"/>
          <w:color w:val="000000"/>
          <w:sz w:val="22"/>
          <w:szCs w:val="22"/>
          <w:lang w:val="hr-HR"/>
        </w:rPr>
        <w:t xml:space="preserve"> ciklusa sastanaka radnih grupa za nivo Federacije BiH (ukupno </w:t>
      </w:r>
      <w:r w:rsidR="00104CBB" w:rsidRPr="008D043F">
        <w:rPr>
          <w:rFonts w:asciiTheme="minorHAnsi" w:eastAsia="Calibri" w:hAnsiTheme="minorHAnsi" w:cstheme="minorHAnsi"/>
          <w:color w:val="000000"/>
          <w:sz w:val="22"/>
          <w:szCs w:val="22"/>
          <w:lang w:val="hr-HR"/>
        </w:rPr>
        <w:t>42</w:t>
      </w:r>
      <w:r w:rsidR="004F46E2" w:rsidRPr="008D043F">
        <w:rPr>
          <w:rFonts w:asciiTheme="minorHAnsi" w:eastAsia="Calibri" w:hAnsiTheme="minorHAnsi" w:cstheme="minorHAnsi"/>
          <w:color w:val="000000"/>
          <w:sz w:val="22"/>
          <w:szCs w:val="22"/>
          <w:lang w:val="hr-HR"/>
        </w:rPr>
        <w:t xml:space="preserve"> sastanaka)</w:t>
      </w:r>
      <w:r w:rsidR="00241047" w:rsidRPr="008D043F">
        <w:rPr>
          <w:rFonts w:asciiTheme="minorHAnsi" w:eastAsia="Calibri" w:hAnsiTheme="minorHAnsi" w:cstheme="minorHAnsi"/>
          <w:color w:val="000000"/>
          <w:sz w:val="22"/>
          <w:szCs w:val="22"/>
          <w:lang w:val="hr-HR"/>
        </w:rPr>
        <w:t>;</w:t>
      </w:r>
    </w:p>
    <w:p w14:paraId="7423123F" w14:textId="48CA4618"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održavanje </w:t>
      </w:r>
      <w:r w:rsidR="00282995" w:rsidRPr="008D043F">
        <w:rPr>
          <w:rFonts w:asciiTheme="minorHAnsi" w:eastAsia="Calibri" w:hAnsiTheme="minorHAnsi" w:cstheme="minorHAnsi"/>
          <w:color w:val="000000"/>
          <w:sz w:val="22"/>
          <w:szCs w:val="22"/>
          <w:lang w:val="hr-HR"/>
        </w:rPr>
        <w:t>šest</w:t>
      </w:r>
      <w:r w:rsidRPr="008D043F">
        <w:rPr>
          <w:rFonts w:asciiTheme="minorHAnsi" w:eastAsia="Calibri" w:hAnsiTheme="minorHAnsi" w:cstheme="minorHAnsi"/>
          <w:color w:val="000000"/>
          <w:sz w:val="22"/>
          <w:szCs w:val="22"/>
          <w:lang w:val="hr-HR"/>
        </w:rPr>
        <w:t xml:space="preserve"> ciklusa sastanaka </w:t>
      </w:r>
      <w:r w:rsidR="00FF6EBD" w:rsidRPr="008D043F">
        <w:rPr>
          <w:rFonts w:asciiTheme="minorHAnsi" w:eastAsia="Calibri" w:hAnsiTheme="minorHAnsi" w:cstheme="minorHAnsi"/>
          <w:color w:val="000000"/>
          <w:sz w:val="22"/>
          <w:szCs w:val="22"/>
          <w:lang w:val="hr-HR" w:eastAsia="en-US"/>
        </w:rPr>
        <w:t>Upravljačke grupe</w:t>
      </w:r>
      <w:r w:rsidR="00FE54C3" w:rsidRPr="008D043F">
        <w:rPr>
          <w:rFonts w:asciiTheme="minorHAnsi" w:eastAsia="Calibri" w:hAnsiTheme="minorHAnsi" w:cstheme="minorHAnsi"/>
          <w:color w:val="000000"/>
          <w:sz w:val="22"/>
          <w:szCs w:val="22"/>
          <w:lang w:val="hr-HR" w:eastAsia="en-US"/>
        </w:rPr>
        <w:t xml:space="preserve"> za nivo Federacije BiH</w:t>
      </w:r>
      <w:r w:rsidR="00241047" w:rsidRPr="008D043F">
        <w:rPr>
          <w:rFonts w:asciiTheme="minorHAnsi" w:eastAsia="Calibri" w:hAnsiTheme="minorHAnsi" w:cstheme="minorHAnsi"/>
          <w:color w:val="000000"/>
          <w:sz w:val="22"/>
          <w:szCs w:val="22"/>
          <w:lang w:val="hr-HR" w:eastAsia="en-US"/>
        </w:rPr>
        <w:t>;</w:t>
      </w:r>
    </w:p>
    <w:p w14:paraId="007FFF84" w14:textId="77777777"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identifikacija ključnih izazova i polaznog stanja, određivanje prioriteta, očekivanih ishoda za svaku tematsku oblast, u skladu s njihovim nadležnostima, kao i mjere s očekivanim rezultatima te nadležne institucije i vrijeme realizacije;</w:t>
      </w:r>
    </w:p>
    <w:p w14:paraId="497A0B8C" w14:textId="77777777"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ključivanje pitanja ravnopravnosti spolova, društvene jednakosti i siromaštva u sadržaj </w:t>
      </w:r>
      <w:r w:rsidR="008516BE" w:rsidRPr="008D043F">
        <w:rPr>
          <w:rFonts w:asciiTheme="minorHAnsi" w:eastAsia="Calibri" w:hAnsiTheme="minorHAnsi" w:cstheme="minorHAnsi"/>
          <w:color w:val="000000"/>
          <w:sz w:val="22"/>
          <w:szCs w:val="22"/>
          <w:lang w:val="hr-HR"/>
        </w:rPr>
        <w:t>mjera</w:t>
      </w:r>
      <w:r w:rsidR="00E7591D" w:rsidRPr="008D043F">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 xml:space="preserve"> te rad na jačanju kapaciteta interesnih strana i povećanju nivoa svijesti šire javnosti o ovim pitanjima;</w:t>
      </w:r>
    </w:p>
    <w:p w14:paraId="6A19D439" w14:textId="77777777"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aktivnosti jačanja kapaciteta interesnih strana, primarno članova radnih grupa;</w:t>
      </w:r>
    </w:p>
    <w:p w14:paraId="7BEF7641" w14:textId="77777777" w:rsidR="004F46E2" w:rsidRPr="008D043F" w:rsidRDefault="00450870"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rješavanje</w:t>
      </w:r>
      <w:r w:rsidR="004F46E2" w:rsidRPr="008D043F">
        <w:rPr>
          <w:rFonts w:asciiTheme="minorHAnsi" w:eastAsia="Calibri" w:hAnsiTheme="minorHAnsi" w:cstheme="minorHAnsi"/>
          <w:color w:val="000000"/>
          <w:sz w:val="22"/>
          <w:szCs w:val="22"/>
          <w:lang w:val="hr-HR"/>
        </w:rPr>
        <w:t xml:space="preserve"> pitanja međupovezanosti između tematskih oblasti;</w:t>
      </w:r>
    </w:p>
    <w:p w14:paraId="2C989CDE" w14:textId="77777777"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lastRenderedPageBreak/>
        <w:t>prioritizacija mjera;</w:t>
      </w:r>
    </w:p>
    <w:p w14:paraId="75C6B0DC" w14:textId="494DB374"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finansijska evaluacija mjera;</w:t>
      </w:r>
    </w:p>
    <w:p w14:paraId="44EA466D" w14:textId="2B65D66F" w:rsidR="007625A2" w:rsidRPr="008D043F" w:rsidRDefault="007625A2" w:rsidP="0068355A">
      <w:pPr>
        <w:pStyle w:val="ListParagraph"/>
        <w:numPr>
          <w:ilvl w:val="0"/>
          <w:numId w:val="10"/>
        </w:numPr>
        <w:spacing w:line="276" w:lineRule="auto"/>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provedena </w:t>
      </w:r>
      <w:r w:rsidRPr="008D043F">
        <w:rPr>
          <w:rFonts w:asciiTheme="minorHAnsi" w:eastAsia="Calibri" w:hAnsiTheme="minorHAnsi" w:cstheme="minorHAnsi"/>
          <w:i/>
          <w:iCs/>
          <w:color w:val="000000"/>
          <w:sz w:val="22"/>
          <w:szCs w:val="22"/>
          <w:lang w:val="hr-HR"/>
        </w:rPr>
        <w:t>ex-ante</w:t>
      </w:r>
      <w:r w:rsidRPr="008D043F">
        <w:rPr>
          <w:rFonts w:asciiTheme="minorHAnsi" w:eastAsia="Calibri" w:hAnsiTheme="minorHAnsi" w:cstheme="minorHAnsi"/>
          <w:color w:val="000000"/>
          <w:sz w:val="22"/>
          <w:szCs w:val="22"/>
          <w:lang w:val="hr-HR"/>
        </w:rPr>
        <w:t xml:space="preserve"> evaluacija u skladu sa Uredbom o evaluaciji strateških dokumenata u Federaciji BiH (</w:t>
      </w:r>
      <w:r w:rsidR="00CE1A95" w:rsidRPr="008D043F">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Sl. novine Federacije BiH</w:t>
      </w:r>
      <w:r w:rsidR="00CE1A95" w:rsidRPr="008D043F">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 br</w:t>
      </w:r>
      <w:r w:rsidR="00CE1A95" w:rsidRPr="008D043F">
        <w:rPr>
          <w:rFonts w:asciiTheme="minorHAnsi" w:eastAsia="Calibri" w:hAnsiTheme="minorHAnsi" w:cstheme="minorHAnsi"/>
          <w:color w:val="000000"/>
          <w:sz w:val="22"/>
          <w:szCs w:val="22"/>
          <w:lang w:val="hr-HR"/>
        </w:rPr>
        <w:t>oj</w:t>
      </w:r>
      <w:r w:rsidRPr="008D043F">
        <w:rPr>
          <w:rFonts w:asciiTheme="minorHAnsi" w:eastAsia="Calibri" w:hAnsiTheme="minorHAnsi" w:cstheme="minorHAnsi"/>
          <w:color w:val="000000"/>
          <w:sz w:val="22"/>
          <w:szCs w:val="22"/>
          <w:lang w:val="hr-HR"/>
        </w:rPr>
        <w:t xml:space="preserve"> 74/19) te Priručnikom o evaluaciji strateških dokumenata</w:t>
      </w:r>
      <w:r w:rsidR="00CE1A95" w:rsidRPr="008D043F">
        <w:rPr>
          <w:rFonts w:asciiTheme="minorHAnsi" w:eastAsia="Calibri" w:hAnsiTheme="minorHAnsi" w:cstheme="minorHAnsi"/>
          <w:color w:val="000000"/>
          <w:sz w:val="22"/>
          <w:szCs w:val="22"/>
          <w:lang w:val="hr-HR"/>
        </w:rPr>
        <w:t xml:space="preserve"> </w:t>
      </w:r>
      <w:r w:rsidR="00CE1A95" w:rsidRPr="008D043F">
        <w:rPr>
          <w:rFonts w:asciiTheme="minorHAnsi" w:eastAsia="Calibri" w:hAnsiTheme="minorHAnsi" w:cstheme="minorHAnsi"/>
          <w:color w:val="000000"/>
          <w:sz w:val="22"/>
          <w:szCs w:val="22"/>
          <w:lang w:val="hr-HR"/>
        </w:rPr>
        <w:fldChar w:fldCharType="begin"/>
      </w:r>
      <w:r w:rsidR="00CE1A95" w:rsidRPr="008D043F">
        <w:rPr>
          <w:rFonts w:asciiTheme="minorHAnsi" w:eastAsia="Calibri" w:hAnsiTheme="minorHAnsi" w:cstheme="minorHAnsi"/>
          <w:color w:val="000000"/>
          <w:sz w:val="22"/>
          <w:szCs w:val="22"/>
          <w:lang w:val="hr-HR"/>
        </w:rPr>
        <w:instrText xml:space="preserve"> ADDIN ZOTERO_ITEM CSL_CITATION {"citationID":"AFkSEl6n","properties":{"formattedCitation":"(Federalni zavod za programiranje razvoja 2021)","plainCitation":"(Federalni zavod za programiranje razvoja 2021)","noteIndex":0},"citationItems":[{"id":1721,"uris":["http://zotero.org/users/7192877/items/86CKQG5C"],"itemData":{"id":1721,"type":"document","title":"Evaluacija strateških dokumenata u Federaciji BiH - Priručnik za praktičare javnog sektora","URL":"https://www.fzzpr.gov.ba/files/Ostalo/Prirucnik%20za%20evaluaciju%20strateskih%20dokumenata%20u%20FBiH_2021.pdf","author":[{"family":"Federalni zavod za programiranje razvoja","given":""}],"issued":{"date-parts":[["2021"]]}}}],"schema":"https://github.com/citation-style-language/schema/raw/master/csl-citation.json"} </w:instrText>
      </w:r>
      <w:r w:rsidR="00CE1A95" w:rsidRPr="008D043F">
        <w:rPr>
          <w:rFonts w:asciiTheme="minorHAnsi" w:eastAsia="Calibri" w:hAnsiTheme="minorHAnsi" w:cstheme="minorHAnsi"/>
          <w:color w:val="000000"/>
          <w:sz w:val="22"/>
          <w:szCs w:val="22"/>
          <w:lang w:val="hr-HR"/>
        </w:rPr>
        <w:fldChar w:fldCharType="separate"/>
      </w:r>
      <w:r w:rsidR="00CE1A95" w:rsidRPr="008D043F">
        <w:rPr>
          <w:rFonts w:asciiTheme="minorHAnsi" w:eastAsia="Calibri" w:hAnsiTheme="minorHAnsi" w:cstheme="minorHAnsi"/>
          <w:sz w:val="22"/>
        </w:rPr>
        <w:t>(Federalni zavod za programiranje razvoja, 2021)</w:t>
      </w:r>
      <w:r w:rsidR="00CE1A95" w:rsidRPr="008D043F">
        <w:rPr>
          <w:rFonts w:asciiTheme="minorHAnsi" w:eastAsia="Calibri" w:hAnsiTheme="minorHAnsi" w:cstheme="minorHAnsi"/>
          <w:color w:val="000000"/>
          <w:sz w:val="22"/>
          <w:szCs w:val="22"/>
          <w:lang w:val="hr-HR"/>
        </w:rPr>
        <w:fldChar w:fldCharType="end"/>
      </w:r>
      <w:r w:rsidRPr="008D043F">
        <w:rPr>
          <w:rFonts w:asciiTheme="minorHAnsi" w:eastAsia="Calibri" w:hAnsiTheme="minorHAnsi" w:cstheme="minorHAnsi"/>
          <w:color w:val="000000"/>
          <w:sz w:val="22"/>
          <w:szCs w:val="22"/>
          <w:lang w:val="hr-HR"/>
        </w:rPr>
        <w:t>;</w:t>
      </w:r>
    </w:p>
    <w:p w14:paraId="627BDB4F" w14:textId="77777777" w:rsidR="008214EB" w:rsidRPr="008D043F" w:rsidRDefault="008214EB"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javna rasprava</w:t>
      </w:r>
      <w:r w:rsidR="00241047" w:rsidRPr="008D043F">
        <w:rPr>
          <w:rFonts w:asciiTheme="minorHAnsi" w:eastAsia="Calibri" w:hAnsiTheme="minorHAnsi" w:cstheme="minorHAnsi"/>
          <w:color w:val="000000"/>
          <w:sz w:val="22"/>
          <w:szCs w:val="22"/>
          <w:lang w:val="hr-HR"/>
        </w:rPr>
        <w:t>;</w:t>
      </w:r>
    </w:p>
    <w:p w14:paraId="44995B69" w14:textId="77777777" w:rsidR="00655F67"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priprema konačne verzije Strategije. </w:t>
      </w:r>
    </w:p>
    <w:p w14:paraId="4A54B2B2" w14:textId="77777777" w:rsidR="00FF6EBD" w:rsidRPr="008D043F" w:rsidRDefault="00FF6EBD" w:rsidP="0068355A">
      <w:pPr>
        <w:spacing w:before="240" w:after="240" w:line="276" w:lineRule="auto"/>
        <w:rPr>
          <w:rFonts w:asciiTheme="minorHAnsi" w:eastAsia="Calibri" w:hAnsiTheme="minorHAnsi" w:cstheme="minorHAnsi"/>
          <w:i/>
          <w:iCs/>
          <w:color w:val="000000"/>
          <w:sz w:val="22"/>
          <w:szCs w:val="22"/>
          <w:u w:val="single"/>
          <w:lang w:val="hr-HR"/>
        </w:rPr>
      </w:pPr>
      <w:r w:rsidRPr="008D043F">
        <w:rPr>
          <w:rFonts w:asciiTheme="minorHAnsi" w:eastAsia="Calibri" w:hAnsiTheme="minorHAnsi" w:cstheme="minorHAnsi"/>
          <w:i/>
          <w:iCs/>
          <w:color w:val="000000"/>
          <w:sz w:val="22"/>
          <w:szCs w:val="22"/>
          <w:u w:val="single"/>
          <w:lang w:val="hr-HR"/>
        </w:rPr>
        <w:t>Ključna načela i strateški ciljevi</w:t>
      </w:r>
    </w:p>
    <w:p w14:paraId="2E58318E" w14:textId="202A1888" w:rsidR="004F46E2" w:rsidRPr="008D043F" w:rsidRDefault="004F46E2"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Kako bi se pružile dodatne smjernice za buduće odluke u zaštiti okoliša, </w:t>
      </w:r>
      <w:bookmarkEnd w:id="8"/>
      <w:r w:rsidRPr="008D043F">
        <w:rPr>
          <w:rFonts w:asciiTheme="minorHAnsi" w:eastAsia="Calibri" w:hAnsiTheme="minorHAnsi" w:cstheme="minorHAnsi"/>
          <w:color w:val="000000"/>
          <w:sz w:val="22"/>
          <w:szCs w:val="22"/>
          <w:lang w:val="hr-HR"/>
        </w:rPr>
        <w:t>tokom izrade Strategije</w:t>
      </w:r>
      <w:r w:rsidR="00035CE1"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korišten je skup </w:t>
      </w:r>
      <w:r w:rsidRPr="008D043F">
        <w:rPr>
          <w:rFonts w:asciiTheme="minorHAnsi" w:eastAsia="Calibri" w:hAnsiTheme="minorHAnsi" w:cstheme="minorHAnsi"/>
          <w:b/>
          <w:color w:val="000000"/>
          <w:sz w:val="22"/>
          <w:szCs w:val="22"/>
          <w:lang w:val="hr-HR"/>
        </w:rPr>
        <w:t>ključnih načela</w:t>
      </w:r>
      <w:r w:rsidR="0015048D" w:rsidRPr="008D043F">
        <w:rPr>
          <w:rStyle w:val="FootnoteReference"/>
          <w:rFonts w:asciiTheme="minorHAnsi" w:eastAsia="Calibri" w:hAnsiTheme="minorHAnsi" w:cstheme="minorHAnsi"/>
          <w:bCs/>
          <w:color w:val="000000"/>
          <w:sz w:val="22"/>
          <w:szCs w:val="22"/>
          <w:lang w:val="hr-HR"/>
        </w:rPr>
        <w:footnoteReference w:id="2"/>
      </w:r>
      <w:r w:rsidRPr="008D043F">
        <w:rPr>
          <w:rFonts w:asciiTheme="minorHAnsi" w:eastAsia="Calibri" w:hAnsiTheme="minorHAnsi" w:cstheme="minorHAnsi"/>
          <w:color w:val="000000"/>
          <w:sz w:val="22"/>
          <w:szCs w:val="22"/>
          <w:lang w:val="hr-HR"/>
        </w:rPr>
        <w:t xml:space="preserve">. </w:t>
      </w:r>
      <w:r w:rsidR="00BC3E8B" w:rsidRPr="008D043F">
        <w:rPr>
          <w:rFonts w:asciiTheme="minorHAnsi" w:eastAsia="Calibri" w:hAnsiTheme="minorHAnsi" w:cstheme="minorHAnsi"/>
          <w:color w:val="000000"/>
          <w:sz w:val="22"/>
          <w:szCs w:val="22"/>
          <w:lang w:val="hr-HR"/>
        </w:rPr>
        <w:t>Kada je riječ o nivou Federacije BiH, t</w:t>
      </w:r>
      <w:r w:rsidRPr="008D043F">
        <w:rPr>
          <w:rFonts w:asciiTheme="minorHAnsi" w:eastAsia="Calibri" w:hAnsiTheme="minorHAnsi" w:cstheme="minorHAnsi"/>
          <w:color w:val="000000"/>
          <w:sz w:val="22"/>
          <w:szCs w:val="22"/>
          <w:lang w:val="hr-HR"/>
        </w:rPr>
        <w:t xml:space="preserve">o uključuje načela sadržana u </w:t>
      </w:r>
      <w:r w:rsidR="005D1277" w:rsidRPr="008D043F">
        <w:rPr>
          <w:rFonts w:asciiTheme="minorHAnsi" w:eastAsia="Calibri" w:hAnsiTheme="minorHAnsi" w:cstheme="minorHAnsi"/>
          <w:color w:val="000000"/>
          <w:sz w:val="22"/>
          <w:szCs w:val="22"/>
          <w:lang w:val="hr-HR"/>
        </w:rPr>
        <w:t>Zakonu o zaštiti okoliša Federacije BiH</w:t>
      </w:r>
      <w:r w:rsidR="00282995" w:rsidRPr="008D043F">
        <w:rPr>
          <w:rFonts w:asciiTheme="minorHAnsi" w:eastAsia="Calibri" w:hAnsiTheme="minorHAnsi" w:cstheme="minorHAnsi"/>
          <w:color w:val="000000"/>
          <w:sz w:val="22"/>
          <w:szCs w:val="22"/>
          <w:lang w:val="hr-HR"/>
        </w:rPr>
        <w:t xml:space="preserve"> </w:t>
      </w:r>
      <w:r w:rsidR="00282995" w:rsidRPr="008D043F">
        <w:rPr>
          <w:rFonts w:asciiTheme="minorHAnsi" w:eastAsia="Calibri" w:hAnsiTheme="minorHAnsi" w:cstheme="minorHAnsi"/>
          <w:color w:val="000000"/>
          <w:sz w:val="22"/>
          <w:szCs w:val="22"/>
          <w:lang w:val="hr-HR"/>
        </w:rPr>
        <w:fldChar w:fldCharType="begin"/>
      </w:r>
      <w:r w:rsidR="00CE1A95" w:rsidRPr="008D043F">
        <w:rPr>
          <w:rFonts w:asciiTheme="minorHAnsi" w:eastAsia="Calibri" w:hAnsiTheme="minorHAnsi" w:cstheme="minorHAnsi"/>
          <w:color w:val="000000"/>
          <w:sz w:val="22"/>
          <w:szCs w:val="22"/>
          <w:lang w:val="hr-HR"/>
        </w:rPr>
        <w:instrText xml:space="preserve"> ADDIN ZOTERO_ITEM CSL_CITATION {"citationID":"q3ZDhpFS","properties":{"formattedCitation":"(\\uc0\\u8216{}Sl. novine Federacije BiH\\uc0\\u8217{}, broj 15/21 2021)","plainCitation":"(‘Sl. novine Federacije BiH’, broj 15/21 2021)","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282995" w:rsidRPr="008D043F">
        <w:rPr>
          <w:rFonts w:asciiTheme="minorHAnsi" w:eastAsia="Calibri" w:hAnsiTheme="minorHAnsi" w:cstheme="minorHAnsi"/>
          <w:color w:val="000000"/>
          <w:sz w:val="22"/>
          <w:szCs w:val="22"/>
          <w:lang w:val="hr-HR"/>
        </w:rPr>
        <w:fldChar w:fldCharType="separate"/>
      </w:r>
      <w:r w:rsidR="00CE1A95" w:rsidRPr="008D043F">
        <w:rPr>
          <w:rFonts w:asciiTheme="minorHAnsi" w:hAnsiTheme="minorHAnsi" w:cstheme="minorHAnsi"/>
          <w:sz w:val="22"/>
        </w:rPr>
        <w:t>("Sl. novine Federacije BiH", broj 15/21)</w:t>
      </w:r>
      <w:r w:rsidR="00282995" w:rsidRPr="008D043F">
        <w:rPr>
          <w:rFonts w:asciiTheme="minorHAnsi" w:eastAsia="Calibri" w:hAnsiTheme="minorHAnsi" w:cstheme="minorHAnsi"/>
          <w:color w:val="000000"/>
          <w:sz w:val="22"/>
          <w:szCs w:val="22"/>
          <w:lang w:val="hr-HR"/>
        </w:rPr>
        <w:fldChar w:fldCharType="end"/>
      </w:r>
      <w:r w:rsidRPr="008D043F">
        <w:rPr>
          <w:rFonts w:asciiTheme="minorHAnsi" w:eastAsia="Calibri" w:hAnsiTheme="minorHAnsi" w:cstheme="minorHAnsi"/>
          <w:color w:val="000000"/>
          <w:sz w:val="22"/>
          <w:szCs w:val="22"/>
          <w:lang w:val="hr-HR"/>
        </w:rPr>
        <w:t xml:space="preserve">, dok su dva dodatna načela (*) predložena u cilju </w:t>
      </w:r>
      <w:r w:rsidR="00E7591D" w:rsidRPr="008D043F">
        <w:rPr>
          <w:rFonts w:asciiTheme="minorHAnsi" w:eastAsia="Calibri" w:hAnsiTheme="minorHAnsi" w:cstheme="minorHAnsi"/>
          <w:color w:val="000000"/>
          <w:sz w:val="22"/>
          <w:szCs w:val="22"/>
          <w:lang w:val="hr-HR"/>
        </w:rPr>
        <w:t xml:space="preserve">daljnjeg </w:t>
      </w:r>
      <w:r w:rsidRPr="008D043F">
        <w:rPr>
          <w:rFonts w:asciiTheme="minorHAnsi" w:eastAsia="Calibri" w:hAnsiTheme="minorHAnsi" w:cstheme="minorHAnsi"/>
          <w:color w:val="000000"/>
          <w:sz w:val="22"/>
          <w:szCs w:val="22"/>
          <w:lang w:val="hr-HR"/>
        </w:rPr>
        <w:t>usklađivanja s principima Strategije održivog razvoja EU i Agende 2030 (inkluzivnost, ne izostavljajući nikoga). Vodeća načela Strategije su sljedeća:</w:t>
      </w:r>
    </w:p>
    <w:p w14:paraId="0871D4BA"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bookmarkStart w:id="9" w:name="_Hlk86442806"/>
      <w:r w:rsidRPr="008D043F">
        <w:rPr>
          <w:rFonts w:asciiTheme="minorHAnsi" w:eastAsia="Calibri" w:hAnsiTheme="minorHAnsi" w:cstheme="minorHAnsi"/>
          <w:color w:val="000000"/>
          <w:sz w:val="22"/>
          <w:szCs w:val="22"/>
          <w:lang w:val="hr-HR"/>
        </w:rPr>
        <w:t>načelo održivog razvoja;</w:t>
      </w:r>
    </w:p>
    <w:p w14:paraId="11FAA9A2"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načelo opreza i prevencije –</w:t>
      </w:r>
      <w:bookmarkStart w:id="10" w:name="_Hlk100509694"/>
      <w:r w:rsidR="00B95335" w:rsidRPr="008D043F">
        <w:rPr>
          <w:rFonts w:asciiTheme="minorHAnsi" w:eastAsia="Calibri" w:hAnsiTheme="minorHAnsi" w:cstheme="minorHAnsi"/>
          <w:color w:val="000000"/>
          <w:sz w:val="22"/>
          <w:szCs w:val="22"/>
          <w:lang w:val="hr-HR"/>
        </w:rPr>
        <w:t xml:space="preserve"> </w:t>
      </w:r>
      <w:r w:rsidR="001B4D0A" w:rsidRPr="008D043F">
        <w:rPr>
          <w:rFonts w:asciiTheme="minorHAnsi" w:eastAsia="Calibri" w:hAnsiTheme="minorHAnsi" w:cstheme="minorHAnsi"/>
          <w:color w:val="000000"/>
          <w:sz w:val="22"/>
          <w:szCs w:val="22"/>
          <w:lang w:val="hr-HR"/>
        </w:rPr>
        <w:t>mjere predostrožnosti i prevencije u slučajevima kada postoje (naučni) dokazi o opasnosti po okoliš ili zdravlje ljudi</w:t>
      </w:r>
      <w:r w:rsidR="00E7591D" w:rsidRPr="008D043F">
        <w:rPr>
          <w:rFonts w:asciiTheme="minorHAnsi" w:eastAsia="Calibri" w:hAnsiTheme="minorHAnsi" w:cstheme="minorHAnsi"/>
          <w:color w:val="000000"/>
          <w:sz w:val="22"/>
          <w:szCs w:val="22"/>
          <w:lang w:val="hr-HR"/>
        </w:rPr>
        <w:t>,</w:t>
      </w:r>
      <w:r w:rsidR="001B4D0A" w:rsidRPr="008D043F">
        <w:rPr>
          <w:rFonts w:asciiTheme="minorHAnsi" w:eastAsia="Calibri" w:hAnsiTheme="minorHAnsi" w:cstheme="minorHAnsi"/>
          <w:color w:val="000000"/>
          <w:sz w:val="22"/>
          <w:szCs w:val="22"/>
          <w:lang w:val="hr-HR"/>
        </w:rPr>
        <w:t xml:space="preserve"> ali su oni neizvjesni i mogu imati znatne </w:t>
      </w:r>
      <w:r w:rsidR="001E7748" w:rsidRPr="008D043F">
        <w:rPr>
          <w:rFonts w:asciiTheme="minorHAnsi" w:eastAsia="Calibri" w:hAnsiTheme="minorHAnsi" w:cstheme="minorHAnsi"/>
          <w:color w:val="000000"/>
          <w:sz w:val="22"/>
          <w:szCs w:val="22"/>
          <w:lang w:val="hr-HR"/>
        </w:rPr>
        <w:t xml:space="preserve">utjecaje </w:t>
      </w:r>
      <w:r w:rsidR="001B4D0A" w:rsidRPr="008D043F">
        <w:rPr>
          <w:rFonts w:asciiTheme="minorHAnsi" w:eastAsia="Calibri" w:hAnsiTheme="minorHAnsi" w:cstheme="minorHAnsi"/>
          <w:color w:val="000000"/>
          <w:sz w:val="22"/>
          <w:szCs w:val="22"/>
          <w:lang w:val="hr-HR"/>
        </w:rPr>
        <w:t>na okoliš</w:t>
      </w:r>
      <w:bookmarkEnd w:id="10"/>
      <w:r w:rsidR="00E1643B" w:rsidRPr="008D043F">
        <w:rPr>
          <w:rFonts w:asciiTheme="minorHAnsi" w:eastAsia="Calibri" w:hAnsiTheme="minorHAnsi" w:cstheme="minorHAnsi"/>
          <w:color w:val="000000"/>
          <w:sz w:val="22"/>
          <w:szCs w:val="22"/>
          <w:lang w:val="hr-HR"/>
        </w:rPr>
        <w:t>;</w:t>
      </w:r>
    </w:p>
    <w:p w14:paraId="584A58F5"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načelo zamjene – svaka aktivnost koja može imati štetne uticaje na okoliš treba </w:t>
      </w:r>
      <w:r w:rsidR="00E7591D" w:rsidRPr="008D043F">
        <w:rPr>
          <w:rFonts w:asciiTheme="minorHAnsi" w:eastAsia="Calibri" w:hAnsiTheme="minorHAnsi" w:cstheme="minorHAnsi"/>
          <w:color w:val="000000"/>
          <w:sz w:val="22"/>
          <w:szCs w:val="22"/>
          <w:lang w:val="hr-HR"/>
        </w:rPr>
        <w:t xml:space="preserve">biti </w:t>
      </w:r>
      <w:r w:rsidRPr="008D043F">
        <w:rPr>
          <w:rFonts w:asciiTheme="minorHAnsi" w:eastAsia="Calibri" w:hAnsiTheme="minorHAnsi" w:cstheme="minorHAnsi"/>
          <w:color w:val="000000"/>
          <w:sz w:val="22"/>
          <w:szCs w:val="22"/>
          <w:lang w:val="hr-HR"/>
        </w:rPr>
        <w:t>zamijenjena drugom aktivnošću koja predstavlja značajno manji rizik;</w:t>
      </w:r>
    </w:p>
    <w:p w14:paraId="3743962E"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načelo integralnog pristupa – </w:t>
      </w:r>
      <w:bookmarkStart w:id="11" w:name="_Hlk100573232"/>
      <w:bookmarkStart w:id="12" w:name="_Hlk100510234"/>
      <w:r w:rsidR="00E7591D" w:rsidRPr="008D043F">
        <w:rPr>
          <w:rFonts w:asciiTheme="minorHAnsi" w:eastAsia="Calibri" w:hAnsiTheme="minorHAnsi" w:cstheme="minorHAnsi"/>
          <w:color w:val="000000"/>
          <w:sz w:val="22"/>
          <w:szCs w:val="22"/>
          <w:lang w:val="hr-HR"/>
        </w:rPr>
        <w:t xml:space="preserve">sprječavanje </w:t>
      </w:r>
      <w:r w:rsidR="001B4D0A" w:rsidRPr="008D043F">
        <w:rPr>
          <w:rFonts w:asciiTheme="minorHAnsi" w:eastAsia="Calibri" w:hAnsiTheme="minorHAnsi" w:cstheme="minorHAnsi"/>
          <w:color w:val="000000"/>
          <w:sz w:val="22"/>
          <w:szCs w:val="22"/>
          <w:lang w:val="hr-HR"/>
        </w:rPr>
        <w:t>ili svođenje na najmanju moguću mjeru rizika štete po okoliš u cijelosti</w:t>
      </w:r>
      <w:bookmarkEnd w:id="11"/>
      <w:bookmarkEnd w:id="12"/>
      <w:r w:rsidRPr="008D043F">
        <w:rPr>
          <w:rFonts w:asciiTheme="minorHAnsi" w:eastAsia="Calibri" w:hAnsiTheme="minorHAnsi" w:cstheme="minorHAnsi"/>
          <w:color w:val="000000"/>
          <w:sz w:val="22"/>
          <w:szCs w:val="22"/>
          <w:lang w:val="hr-HR"/>
        </w:rPr>
        <w:t>;</w:t>
      </w:r>
    </w:p>
    <w:p w14:paraId="36E5411F"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načelo saradnje i podjele odgovornosti – saradnja i zajedničko djelovanje svih interesnih strana u cilju zaštite okoliša;</w:t>
      </w:r>
    </w:p>
    <w:p w14:paraId="14001702"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načelo učešća javnosti i pristup informacijama – učešće svih </w:t>
      </w:r>
      <w:r w:rsidR="00E7591D" w:rsidRPr="008D043F">
        <w:rPr>
          <w:rFonts w:asciiTheme="minorHAnsi" w:eastAsia="Calibri" w:hAnsiTheme="minorHAnsi" w:cstheme="minorHAnsi"/>
          <w:color w:val="000000"/>
          <w:sz w:val="22"/>
          <w:szCs w:val="22"/>
          <w:lang w:val="hr-HR"/>
        </w:rPr>
        <w:t xml:space="preserve">zainteresiranih </w:t>
      </w:r>
      <w:r w:rsidRPr="008D043F">
        <w:rPr>
          <w:rFonts w:asciiTheme="minorHAnsi" w:eastAsia="Calibri" w:hAnsiTheme="minorHAnsi" w:cstheme="minorHAnsi"/>
          <w:color w:val="000000"/>
          <w:sz w:val="22"/>
          <w:szCs w:val="22"/>
          <w:lang w:val="hr-HR"/>
        </w:rPr>
        <w:t>građana, svaki pojedinac i organizacija moraju imati adekvatan pristup informacijama o okolišu;</w:t>
      </w:r>
    </w:p>
    <w:p w14:paraId="627F6BE9"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načelo </w:t>
      </w:r>
      <w:r w:rsidR="00E7591D"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zagađivač plaća</w:t>
      </w:r>
      <w:r w:rsidR="00E7591D"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 zagađivač plaća troškove nadzora i prevencije od zagađenja;</w:t>
      </w:r>
    </w:p>
    <w:p w14:paraId="4D5BAEB9"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načelo promocije i zaštite osnovnih prava* </w:t>
      </w:r>
      <w:r w:rsidR="00E7591D"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kroz perspektivu ravnopravnosti spolova, društvene jednakosti i siromaštva;</w:t>
      </w:r>
    </w:p>
    <w:p w14:paraId="514ACA52" w14:textId="77777777" w:rsidR="004F46E2" w:rsidRPr="008D043F" w:rsidRDefault="00FF6EBD" w:rsidP="0068355A">
      <w:pPr>
        <w:numPr>
          <w:ilvl w:val="0"/>
          <w:numId w:val="11"/>
        </w:numPr>
        <w:spacing w:before="240"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načelo </w:t>
      </w:r>
      <w:r w:rsidR="00E7591D" w:rsidRPr="008D043F">
        <w:rPr>
          <w:rFonts w:asciiTheme="minorHAnsi" w:eastAsia="Calibri" w:hAnsiTheme="minorHAnsi" w:cstheme="minorHAnsi"/>
          <w:color w:val="000000"/>
          <w:sz w:val="22"/>
          <w:szCs w:val="22"/>
          <w:lang w:val="hr-HR"/>
        </w:rPr>
        <w:t xml:space="preserve">untrašnje </w:t>
      </w:r>
      <w:r w:rsidRPr="008D043F">
        <w:rPr>
          <w:rFonts w:asciiTheme="minorHAnsi" w:eastAsia="Calibri" w:hAnsiTheme="minorHAnsi" w:cstheme="minorHAnsi"/>
          <w:color w:val="000000"/>
          <w:sz w:val="22"/>
          <w:szCs w:val="22"/>
          <w:lang w:val="hr-HR"/>
        </w:rPr>
        <w:t>i međugeneracijske jednakosti*.</w:t>
      </w:r>
      <w:bookmarkEnd w:id="9"/>
    </w:p>
    <w:p w14:paraId="3D4080D5" w14:textId="77777777" w:rsidR="004F46E2" w:rsidRPr="008D043F" w:rsidRDefault="004F46E2" w:rsidP="0068355A">
      <w:pPr>
        <w:spacing w:before="240" w:after="240" w:line="276" w:lineRule="auto"/>
        <w:jc w:val="both"/>
        <w:rPr>
          <w:rFonts w:asciiTheme="minorHAnsi" w:eastAsia="Calibri" w:hAnsiTheme="minorHAnsi" w:cstheme="minorHAnsi"/>
          <w:color w:val="000000"/>
          <w:sz w:val="22"/>
          <w:szCs w:val="22"/>
          <w:lang w:val="hr-HR"/>
        </w:rPr>
      </w:pPr>
      <w:bookmarkStart w:id="13" w:name="_Hlk86442833"/>
      <w:bookmarkStart w:id="14" w:name="_Hlk86443645"/>
      <w:r w:rsidRPr="008D043F">
        <w:rPr>
          <w:rFonts w:asciiTheme="minorHAnsi" w:eastAsia="Calibri" w:hAnsiTheme="minorHAnsi" w:cstheme="minorHAnsi"/>
          <w:color w:val="000000"/>
          <w:sz w:val="22"/>
          <w:szCs w:val="22"/>
          <w:lang w:val="hr-HR"/>
        </w:rPr>
        <w:t xml:space="preserve">Pored ključnih načela, razvijen je i skup </w:t>
      </w:r>
      <w:r w:rsidRPr="008D043F">
        <w:rPr>
          <w:rFonts w:asciiTheme="minorHAnsi" w:eastAsia="Calibri" w:hAnsiTheme="minorHAnsi" w:cstheme="minorHAnsi"/>
          <w:b/>
          <w:color w:val="000000"/>
          <w:sz w:val="22"/>
          <w:szCs w:val="22"/>
          <w:lang w:val="hr-HR"/>
        </w:rPr>
        <w:t>strateških ciljeva</w:t>
      </w:r>
      <w:r w:rsidRPr="008D043F">
        <w:rPr>
          <w:rFonts w:asciiTheme="minorHAnsi" w:eastAsia="Calibri" w:hAnsiTheme="minorHAnsi" w:cstheme="minorHAnsi"/>
          <w:color w:val="000000"/>
          <w:sz w:val="22"/>
          <w:szCs w:val="22"/>
          <w:lang w:val="hr-HR"/>
        </w:rPr>
        <w:t xml:space="preserve"> koji je </w:t>
      </w:r>
      <w:r w:rsidR="005D0748" w:rsidRPr="008D043F">
        <w:rPr>
          <w:rFonts w:asciiTheme="minorHAnsi" w:eastAsia="Calibri" w:hAnsiTheme="minorHAnsi" w:cstheme="minorHAnsi"/>
          <w:color w:val="000000"/>
          <w:sz w:val="22"/>
          <w:szCs w:val="22"/>
          <w:lang w:val="hr-HR"/>
        </w:rPr>
        <w:t xml:space="preserve">osigurao </w:t>
      </w:r>
      <w:r w:rsidRPr="008D043F">
        <w:rPr>
          <w:rFonts w:asciiTheme="minorHAnsi" w:eastAsia="Calibri" w:hAnsiTheme="minorHAnsi" w:cstheme="minorHAnsi"/>
          <w:color w:val="000000"/>
          <w:sz w:val="22"/>
          <w:szCs w:val="22"/>
          <w:lang w:val="hr-HR"/>
        </w:rPr>
        <w:t xml:space="preserve">platformu za saradnju i dao široki pravac za kreatore i nosioce izrade dokumenta. Strateški ciljevi ove </w:t>
      </w:r>
      <w:r w:rsidR="00E7591D" w:rsidRPr="008D043F">
        <w:rPr>
          <w:rFonts w:asciiTheme="minorHAnsi" w:eastAsia="Calibri" w:hAnsiTheme="minorHAnsi" w:cstheme="minorHAnsi"/>
          <w:color w:val="000000"/>
          <w:sz w:val="22"/>
          <w:szCs w:val="22"/>
          <w:lang w:val="hr-HR"/>
        </w:rPr>
        <w:t xml:space="preserve">strategije </w:t>
      </w:r>
      <w:r w:rsidRPr="008D043F">
        <w:rPr>
          <w:rFonts w:asciiTheme="minorHAnsi" w:eastAsia="Calibri" w:hAnsiTheme="minorHAnsi" w:cstheme="minorHAnsi"/>
          <w:color w:val="000000"/>
          <w:sz w:val="22"/>
          <w:szCs w:val="22"/>
          <w:lang w:val="hr-HR"/>
        </w:rPr>
        <w:t>su kako slijedi:</w:t>
      </w:r>
    </w:p>
    <w:p w14:paraId="6E9B4B6F" w14:textId="77777777" w:rsidR="004F46E2" w:rsidRPr="008D043F"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zaštita kvaliteta vode i osiguranje raspoloživosti vodnih resursa i njihove održivosti;</w:t>
      </w:r>
    </w:p>
    <w:p w14:paraId="56A9DC48" w14:textId="77777777" w:rsidR="004F46E2" w:rsidRPr="008D043F"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smanjenje količine otpada i povećanje količine ponovno upotrijebljenih materijala;</w:t>
      </w:r>
    </w:p>
    <w:p w14:paraId="4D7492D8" w14:textId="77777777" w:rsidR="00294908" w:rsidRPr="008D043F" w:rsidRDefault="005E22EF"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čuvanje biološke i pejzažne raznolikosti</w:t>
      </w:r>
      <w:r w:rsidR="00294908" w:rsidRPr="008D043F">
        <w:rPr>
          <w:rFonts w:asciiTheme="minorHAnsi" w:eastAsia="Calibri" w:hAnsiTheme="minorHAnsi" w:cstheme="minorHAnsi"/>
          <w:color w:val="000000"/>
          <w:sz w:val="22"/>
          <w:szCs w:val="22"/>
          <w:lang w:val="hr-HR"/>
        </w:rPr>
        <w:t>;</w:t>
      </w:r>
    </w:p>
    <w:p w14:paraId="0C323666" w14:textId="77777777" w:rsidR="004F46E2" w:rsidRPr="008D043F"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ublažavanje i prilagođavanje klimatskim promjenama i poboljšanje kvaliteta zraka;</w:t>
      </w:r>
    </w:p>
    <w:p w14:paraId="7D5D96EE" w14:textId="77777777" w:rsidR="004F46E2" w:rsidRPr="008D043F"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čuvanje ljudskog zdravlja, poboljšanje dobrobiti i kvaliteta života za sve;</w:t>
      </w:r>
    </w:p>
    <w:p w14:paraId="0A742B4A" w14:textId="77777777" w:rsidR="004F46E2" w:rsidRPr="008D043F" w:rsidRDefault="00450870"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drživo</w:t>
      </w:r>
      <w:r w:rsidR="004F46E2" w:rsidRPr="008D043F">
        <w:rPr>
          <w:rFonts w:asciiTheme="minorHAnsi" w:eastAsia="Calibri" w:hAnsiTheme="minorHAnsi" w:cstheme="minorHAnsi"/>
          <w:color w:val="000000"/>
          <w:sz w:val="22"/>
          <w:szCs w:val="22"/>
          <w:lang w:val="hr-HR"/>
        </w:rPr>
        <w:t xml:space="preserve"> </w:t>
      </w:r>
      <w:r w:rsidR="00A43A27" w:rsidRPr="008D043F">
        <w:rPr>
          <w:rFonts w:asciiTheme="minorHAnsi" w:eastAsia="Calibri" w:hAnsiTheme="minorHAnsi" w:cstheme="minorHAnsi"/>
          <w:color w:val="000000"/>
          <w:sz w:val="22"/>
          <w:szCs w:val="22"/>
          <w:lang w:val="hr-HR"/>
        </w:rPr>
        <w:t>upravljanje prirodnim resursima</w:t>
      </w:r>
      <w:r w:rsidR="004F46E2" w:rsidRPr="008D043F">
        <w:rPr>
          <w:rFonts w:asciiTheme="minorHAnsi" w:eastAsia="Calibri" w:hAnsiTheme="minorHAnsi" w:cstheme="minorHAnsi"/>
          <w:color w:val="000000"/>
          <w:sz w:val="22"/>
          <w:szCs w:val="22"/>
          <w:lang w:val="hr-HR"/>
        </w:rPr>
        <w:t>;</w:t>
      </w:r>
    </w:p>
    <w:p w14:paraId="25AD6F0E" w14:textId="77777777" w:rsidR="004F46E2" w:rsidRPr="008D043F" w:rsidRDefault="00E7591D" w:rsidP="0068355A">
      <w:pPr>
        <w:numPr>
          <w:ilvl w:val="0"/>
          <w:numId w:val="12"/>
        </w:numPr>
        <w:spacing w:line="276" w:lineRule="auto"/>
        <w:ind w:left="714" w:hanging="357"/>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naprjeđenje </w:t>
      </w:r>
      <w:r w:rsidR="004F46E2" w:rsidRPr="008D043F">
        <w:rPr>
          <w:rFonts w:asciiTheme="minorHAnsi" w:eastAsia="Calibri" w:hAnsiTheme="minorHAnsi" w:cstheme="minorHAnsi"/>
          <w:color w:val="000000"/>
          <w:sz w:val="22"/>
          <w:szCs w:val="22"/>
          <w:lang w:val="hr-HR"/>
        </w:rPr>
        <w:t>upravljanja okolišem.</w:t>
      </w:r>
    </w:p>
    <w:p w14:paraId="098A3645" w14:textId="77777777" w:rsidR="004F46E2" w:rsidRPr="008D043F" w:rsidRDefault="004F46E2" w:rsidP="0068355A">
      <w:pPr>
        <w:spacing w:before="240" w:after="240" w:line="276" w:lineRule="auto"/>
        <w:rPr>
          <w:rFonts w:asciiTheme="minorHAnsi" w:eastAsia="Calibri" w:hAnsiTheme="minorHAnsi" w:cstheme="minorHAnsi"/>
          <w:i/>
          <w:color w:val="000000"/>
          <w:sz w:val="22"/>
          <w:szCs w:val="22"/>
          <w:u w:val="single"/>
          <w:lang w:val="hr-HR"/>
        </w:rPr>
      </w:pPr>
      <w:bookmarkStart w:id="15" w:name="_Hlk93562886"/>
      <w:bookmarkEnd w:id="13"/>
      <w:bookmarkEnd w:id="14"/>
      <w:r w:rsidRPr="008D043F">
        <w:rPr>
          <w:rFonts w:asciiTheme="minorHAnsi" w:eastAsia="Calibri" w:hAnsiTheme="minorHAnsi" w:cstheme="minorHAnsi"/>
          <w:i/>
          <w:color w:val="000000"/>
          <w:sz w:val="22"/>
          <w:szCs w:val="22"/>
          <w:u w:val="single"/>
          <w:lang w:val="hr-HR"/>
        </w:rPr>
        <w:lastRenderedPageBreak/>
        <w:t xml:space="preserve">Participativni proces izrade Strategije </w:t>
      </w:r>
    </w:p>
    <w:bookmarkEnd w:id="15"/>
    <w:p w14:paraId="1650A1CD" w14:textId="6A503290" w:rsidR="004F46E2" w:rsidRPr="008D043F" w:rsidRDefault="004F46E2" w:rsidP="0068355A">
      <w:pPr>
        <w:spacing w:after="240" w:line="276" w:lineRule="auto"/>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U okviru procesa izrade Strategije uspostavljeno je po sedam radnih grupa za svaku pojedinačnu tematsku oblast za nivo Federacije BiH, te formirana upravljačka struktura koju je čin</w:t>
      </w:r>
      <w:r w:rsidR="00282995" w:rsidRPr="008D043F">
        <w:rPr>
          <w:rFonts w:asciiTheme="minorHAnsi" w:eastAsia="Calibri" w:hAnsiTheme="minorHAnsi" w:cstheme="minorHAnsi"/>
          <w:color w:val="000000" w:themeColor="text1"/>
          <w:sz w:val="22"/>
          <w:szCs w:val="22"/>
          <w:lang w:val="hr-HR"/>
        </w:rPr>
        <w:t xml:space="preserve">ila Upravljačka grupa </w:t>
      </w:r>
      <w:r w:rsidRPr="008D043F">
        <w:rPr>
          <w:rFonts w:asciiTheme="minorHAnsi" w:eastAsia="Calibri" w:hAnsiTheme="minorHAnsi" w:cstheme="minorHAnsi"/>
          <w:color w:val="000000" w:themeColor="text1"/>
          <w:sz w:val="22"/>
          <w:szCs w:val="22"/>
          <w:lang w:val="hr-HR"/>
        </w:rPr>
        <w:t xml:space="preserve">za nivo Federacije BiH. </w:t>
      </w:r>
      <w:r w:rsidR="00C30491" w:rsidRPr="008D043F">
        <w:rPr>
          <w:rFonts w:asciiTheme="minorHAnsi" w:eastAsia="Calibri" w:hAnsiTheme="minorHAnsi" w:cstheme="minorHAnsi"/>
          <w:color w:val="000000" w:themeColor="text1"/>
          <w:sz w:val="22"/>
          <w:szCs w:val="22"/>
          <w:lang w:val="hr-HR"/>
        </w:rPr>
        <w:t>Osim toga, šira javnost, uključujući i organizacije civilnog društva, imala</w:t>
      </w:r>
      <w:r w:rsidR="00E7591D" w:rsidRPr="008D043F">
        <w:rPr>
          <w:rFonts w:asciiTheme="minorHAnsi" w:eastAsia="Calibri" w:hAnsiTheme="minorHAnsi" w:cstheme="minorHAnsi"/>
          <w:color w:val="000000" w:themeColor="text1"/>
          <w:sz w:val="22"/>
          <w:szCs w:val="22"/>
          <w:lang w:val="hr-HR"/>
        </w:rPr>
        <w:t xml:space="preserve"> je</w:t>
      </w:r>
      <w:r w:rsidR="00C30491" w:rsidRPr="008D043F">
        <w:rPr>
          <w:rFonts w:asciiTheme="minorHAnsi" w:eastAsia="Calibri" w:hAnsiTheme="minorHAnsi" w:cstheme="minorHAnsi"/>
          <w:color w:val="000000" w:themeColor="text1"/>
          <w:sz w:val="22"/>
          <w:szCs w:val="22"/>
          <w:lang w:val="hr-HR"/>
        </w:rPr>
        <w:t xml:space="preserve"> mogućnost biti uključena u proces izrade Strategije</w:t>
      </w:r>
      <w:r w:rsidR="00A43A27" w:rsidRPr="008D043F">
        <w:rPr>
          <w:rFonts w:asciiTheme="minorHAnsi" w:eastAsia="Calibri" w:hAnsiTheme="minorHAnsi" w:cstheme="minorHAnsi"/>
          <w:color w:val="000000" w:themeColor="text1"/>
          <w:sz w:val="22"/>
          <w:szCs w:val="22"/>
          <w:lang w:val="hr-HR"/>
        </w:rPr>
        <w:t xml:space="preserve"> </w:t>
      </w:r>
      <w:r w:rsidR="00525790" w:rsidRPr="008D043F">
        <w:rPr>
          <w:rFonts w:asciiTheme="minorHAnsi" w:eastAsia="Calibri" w:hAnsiTheme="minorHAnsi" w:cstheme="minorHAnsi"/>
          <w:color w:val="000000" w:themeColor="text1"/>
          <w:sz w:val="22"/>
          <w:szCs w:val="22"/>
          <w:lang w:val="hr-HR"/>
        </w:rPr>
        <w:t xml:space="preserve">kroz </w:t>
      </w:r>
      <w:r w:rsidR="00E7591D" w:rsidRPr="008D043F">
        <w:rPr>
          <w:rFonts w:asciiTheme="minorHAnsi" w:eastAsia="Calibri" w:hAnsiTheme="minorHAnsi" w:cstheme="minorHAnsi"/>
          <w:color w:val="000000" w:themeColor="text1"/>
          <w:sz w:val="22"/>
          <w:szCs w:val="22"/>
          <w:lang w:val="hr-HR"/>
        </w:rPr>
        <w:t xml:space="preserve">organizirane </w:t>
      </w:r>
      <w:r w:rsidR="00C30491" w:rsidRPr="008D043F">
        <w:rPr>
          <w:rFonts w:asciiTheme="minorHAnsi" w:eastAsia="Calibri" w:hAnsiTheme="minorHAnsi" w:cstheme="minorHAnsi"/>
          <w:color w:val="000000" w:themeColor="text1"/>
          <w:sz w:val="22"/>
          <w:szCs w:val="22"/>
          <w:lang w:val="hr-HR"/>
        </w:rPr>
        <w:t xml:space="preserve">javne rasprave, uz punu podršku švedskih institucija. </w:t>
      </w:r>
    </w:p>
    <w:p w14:paraId="2E5BF9CF" w14:textId="77777777" w:rsidR="004F46E2" w:rsidRPr="008D043F" w:rsidRDefault="004F46E2" w:rsidP="0068355A">
      <w:pPr>
        <w:spacing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Upravljački odbor – Federacija BiH (nivo pomoćnika ministara)</w:t>
      </w:r>
    </w:p>
    <w:p w14:paraId="198B46DB" w14:textId="12143AC8" w:rsidR="004F46E2" w:rsidRPr="008D043F" w:rsidRDefault="004F46E2"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Članovi Upravljačk</w:t>
      </w:r>
      <w:r w:rsidR="00282995" w:rsidRPr="008D043F">
        <w:rPr>
          <w:rFonts w:asciiTheme="minorHAnsi" w:eastAsia="Calibri" w:hAnsiTheme="minorHAnsi" w:cstheme="minorHAnsi"/>
          <w:sz w:val="22"/>
          <w:szCs w:val="22"/>
          <w:lang w:val="hr-HR"/>
        </w:rPr>
        <w:t>e grupe</w:t>
      </w:r>
      <w:r w:rsidRPr="008D043F">
        <w:rPr>
          <w:rFonts w:asciiTheme="minorHAnsi" w:eastAsia="Calibri" w:hAnsiTheme="minorHAnsi" w:cstheme="minorHAnsi"/>
          <w:sz w:val="22"/>
          <w:szCs w:val="22"/>
          <w:lang w:val="hr-HR"/>
        </w:rPr>
        <w:t xml:space="preserve"> </w:t>
      </w:r>
      <w:r w:rsidR="00035CE1" w:rsidRPr="008D043F">
        <w:rPr>
          <w:rFonts w:asciiTheme="minorHAnsi" w:eastAsia="Calibri" w:hAnsiTheme="minorHAnsi" w:cstheme="minorHAnsi"/>
          <w:sz w:val="22"/>
          <w:szCs w:val="22"/>
          <w:lang w:val="hr-HR"/>
        </w:rPr>
        <w:t xml:space="preserve">za nivo </w:t>
      </w:r>
      <w:r w:rsidRPr="008D043F">
        <w:rPr>
          <w:rFonts w:asciiTheme="minorHAnsi" w:eastAsia="Calibri" w:hAnsiTheme="minorHAnsi" w:cstheme="minorHAnsi"/>
          <w:sz w:val="22"/>
          <w:szCs w:val="22"/>
          <w:lang w:val="hr-HR"/>
        </w:rPr>
        <w:t xml:space="preserve">Federacije BiH su bili pomoćnici ministara iz resornih ministarstava i </w:t>
      </w:r>
      <w:r w:rsidR="00C47441" w:rsidRPr="008D043F">
        <w:rPr>
          <w:rFonts w:asciiTheme="minorHAnsi" w:eastAsia="Calibri" w:hAnsiTheme="minorHAnsi" w:cstheme="minorHAnsi"/>
          <w:sz w:val="22"/>
          <w:szCs w:val="22"/>
          <w:lang w:val="hr-HR"/>
        </w:rPr>
        <w:t>službeno imenovani</w:t>
      </w:r>
      <w:r w:rsidRPr="008D043F">
        <w:rPr>
          <w:rFonts w:asciiTheme="minorHAnsi" w:eastAsia="Calibri" w:hAnsiTheme="minorHAnsi" w:cstheme="minorHAnsi"/>
          <w:sz w:val="22"/>
          <w:szCs w:val="22"/>
          <w:lang w:val="hr-HR"/>
        </w:rPr>
        <w:t xml:space="preserve"> službenici nadležnih vladinih tijela i institucija, kao i predstavnici NVO</w:t>
      </w:r>
      <w:r w:rsidR="00030BD0"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sektora/EKO BiH mreže (formirana mreža nevladinih organizacija koj</w:t>
      </w:r>
      <w:r w:rsidR="00C47441" w:rsidRPr="008D043F">
        <w:rPr>
          <w:rFonts w:asciiTheme="minorHAnsi" w:eastAsia="Calibri" w:hAnsiTheme="minorHAnsi" w:cstheme="minorHAnsi"/>
          <w:sz w:val="22"/>
          <w:szCs w:val="22"/>
          <w:lang w:val="hr-HR"/>
        </w:rPr>
        <w:t>e</w:t>
      </w:r>
      <w:r w:rsidRPr="008D043F">
        <w:rPr>
          <w:rFonts w:asciiTheme="minorHAnsi" w:eastAsia="Calibri" w:hAnsiTheme="minorHAnsi" w:cstheme="minorHAnsi"/>
          <w:sz w:val="22"/>
          <w:szCs w:val="22"/>
          <w:lang w:val="hr-HR"/>
        </w:rPr>
        <w:t xml:space="preserve"> djeluj</w:t>
      </w:r>
      <w:r w:rsidR="00C47441" w:rsidRPr="008D043F">
        <w:rPr>
          <w:rFonts w:asciiTheme="minorHAnsi" w:eastAsia="Calibri" w:hAnsiTheme="minorHAnsi" w:cstheme="minorHAnsi"/>
          <w:sz w:val="22"/>
          <w:szCs w:val="22"/>
          <w:lang w:val="hr-HR"/>
        </w:rPr>
        <w:t>u</w:t>
      </w:r>
      <w:r w:rsidRPr="008D043F">
        <w:rPr>
          <w:rFonts w:asciiTheme="minorHAnsi" w:eastAsia="Calibri" w:hAnsiTheme="minorHAnsi" w:cstheme="minorHAnsi"/>
          <w:sz w:val="22"/>
          <w:szCs w:val="22"/>
          <w:lang w:val="hr-HR"/>
        </w:rPr>
        <w:t xml:space="preserve"> u okviru zaštite okoliša). </w:t>
      </w:r>
      <w:bookmarkStart w:id="16" w:name="_Hlk94721331"/>
      <w:r w:rsidRPr="008D043F">
        <w:rPr>
          <w:rFonts w:asciiTheme="minorHAnsi" w:eastAsia="Calibri" w:hAnsiTheme="minorHAnsi" w:cstheme="minorHAnsi"/>
          <w:sz w:val="22"/>
          <w:szCs w:val="22"/>
          <w:lang w:val="hr-HR"/>
        </w:rPr>
        <w:t>Ov</w:t>
      </w:r>
      <w:r w:rsidR="00983EEA" w:rsidRPr="008D043F">
        <w:rPr>
          <w:rFonts w:asciiTheme="minorHAnsi" w:eastAsia="Calibri" w:hAnsiTheme="minorHAnsi" w:cstheme="minorHAnsi"/>
          <w:sz w:val="22"/>
          <w:szCs w:val="22"/>
          <w:lang w:val="hr-HR"/>
        </w:rPr>
        <w:t>a grupa</w:t>
      </w:r>
      <w:r w:rsidR="00DD6F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je razmatra</w:t>
      </w:r>
      <w:r w:rsidR="00983EEA" w:rsidRPr="008D043F">
        <w:rPr>
          <w:rFonts w:asciiTheme="minorHAnsi" w:eastAsia="Calibri" w:hAnsiTheme="minorHAnsi" w:cstheme="minorHAnsi"/>
          <w:sz w:val="22"/>
          <w:szCs w:val="22"/>
          <w:lang w:val="hr-HR"/>
        </w:rPr>
        <w:t>la</w:t>
      </w:r>
      <w:r w:rsidRPr="008D043F">
        <w:rPr>
          <w:rFonts w:asciiTheme="minorHAnsi" w:eastAsia="Calibri" w:hAnsiTheme="minorHAnsi" w:cstheme="minorHAnsi"/>
          <w:sz w:val="22"/>
          <w:szCs w:val="22"/>
          <w:lang w:val="hr-HR"/>
        </w:rPr>
        <w:t xml:space="preserve"> prijedloge i mišljenja članova radnih grupa, donosio odluke o aktivnostima i rezultatima iz vlastite nadležnosti, te zajednički usaglašavao stavove o otvorenim pitanjima koja su proizašla kao neodgovorena iz diskusije radnih grupa</w:t>
      </w:r>
      <w:bookmarkEnd w:id="16"/>
      <w:r w:rsidRPr="008D043F">
        <w:rPr>
          <w:rFonts w:asciiTheme="minorHAnsi" w:eastAsia="Calibri" w:hAnsiTheme="minorHAnsi" w:cstheme="minorHAnsi"/>
          <w:sz w:val="22"/>
          <w:szCs w:val="22"/>
          <w:lang w:val="hr-HR"/>
        </w:rPr>
        <w:t xml:space="preserve">. </w:t>
      </w:r>
    </w:p>
    <w:p w14:paraId="0F29EC12" w14:textId="16A5517A" w:rsidR="004F46E2" w:rsidRPr="008D043F" w:rsidRDefault="004F46E2"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Članovi Upravljačk</w:t>
      </w:r>
      <w:r w:rsidR="00983EEA" w:rsidRPr="008D043F">
        <w:rPr>
          <w:rFonts w:asciiTheme="minorHAnsi" w:eastAsia="Calibri" w:hAnsiTheme="minorHAnsi" w:cstheme="minorHAnsi"/>
          <w:sz w:val="22"/>
          <w:szCs w:val="22"/>
          <w:lang w:val="hr-HR"/>
        </w:rPr>
        <w:t>e grupe</w:t>
      </w:r>
      <w:r w:rsidRPr="008D043F">
        <w:rPr>
          <w:rFonts w:asciiTheme="minorHAnsi" w:eastAsia="Calibri" w:hAnsiTheme="minorHAnsi" w:cstheme="minorHAnsi"/>
          <w:sz w:val="22"/>
          <w:szCs w:val="22"/>
          <w:lang w:val="hr-HR"/>
        </w:rPr>
        <w:t xml:space="preserve"> za nivo Federacije BiH bili</w:t>
      </w:r>
      <w:r w:rsidR="00DD6FAD" w:rsidRPr="008D043F">
        <w:rPr>
          <w:rFonts w:asciiTheme="minorHAnsi" w:eastAsia="Calibri" w:hAnsiTheme="minorHAnsi" w:cstheme="minorHAnsi"/>
          <w:sz w:val="22"/>
          <w:szCs w:val="22"/>
          <w:lang w:val="hr-HR"/>
        </w:rPr>
        <w:t xml:space="preserve"> su</w:t>
      </w:r>
      <w:r w:rsidRPr="008D043F">
        <w:rPr>
          <w:rFonts w:asciiTheme="minorHAnsi" w:eastAsia="Calibri" w:hAnsiTheme="minorHAnsi" w:cstheme="minorHAnsi"/>
          <w:sz w:val="22"/>
          <w:szCs w:val="22"/>
          <w:lang w:val="hr-HR"/>
        </w:rPr>
        <w:t xml:space="preserve"> predstavnici:</w:t>
      </w:r>
    </w:p>
    <w:p w14:paraId="56521DF8"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okoliša i turizma</w:t>
      </w:r>
      <w:r w:rsidR="00C47441" w:rsidRPr="008D043F">
        <w:rPr>
          <w:rFonts w:asciiTheme="minorHAnsi" w:eastAsia="Calibri" w:hAnsiTheme="minorHAnsi" w:cstheme="minorHAnsi"/>
          <w:sz w:val="22"/>
          <w:szCs w:val="22"/>
          <w:lang w:val="hr-HR"/>
        </w:rPr>
        <w:t xml:space="preserve"> (FMOIT)</w:t>
      </w:r>
    </w:p>
    <w:p w14:paraId="27548C1C"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poljoprivrede, vodoprivrede i šumarstva</w:t>
      </w:r>
      <w:r w:rsidR="00C47441" w:rsidRPr="008D043F">
        <w:rPr>
          <w:rFonts w:asciiTheme="minorHAnsi" w:eastAsia="Calibri" w:hAnsiTheme="minorHAnsi" w:cstheme="minorHAnsi"/>
          <w:sz w:val="22"/>
          <w:szCs w:val="22"/>
          <w:lang w:val="hr-HR"/>
        </w:rPr>
        <w:t xml:space="preserve"> (FMPVŠ)</w:t>
      </w:r>
    </w:p>
    <w:p w14:paraId="718FDFEA"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energije</w:t>
      </w:r>
      <w:r w:rsidR="00573731"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rudarstva</w:t>
      </w:r>
      <w:r w:rsidR="00573731" w:rsidRPr="008D043F">
        <w:rPr>
          <w:rFonts w:asciiTheme="minorHAnsi" w:eastAsia="Calibri" w:hAnsiTheme="minorHAnsi" w:cstheme="minorHAnsi"/>
          <w:sz w:val="22"/>
          <w:szCs w:val="22"/>
          <w:lang w:val="hr-HR"/>
        </w:rPr>
        <w:t xml:space="preserve"> i industrije</w:t>
      </w:r>
      <w:r w:rsidR="00C47441" w:rsidRPr="008D043F">
        <w:rPr>
          <w:rFonts w:asciiTheme="minorHAnsi" w:eastAsia="Calibri" w:hAnsiTheme="minorHAnsi" w:cstheme="minorHAnsi"/>
          <w:sz w:val="22"/>
          <w:szCs w:val="22"/>
          <w:lang w:val="hr-HR"/>
        </w:rPr>
        <w:t xml:space="preserve"> (FMERI)</w:t>
      </w:r>
    </w:p>
    <w:p w14:paraId="378E1ABB"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zdravstva</w:t>
      </w:r>
      <w:r w:rsidR="00C47441" w:rsidRPr="008D043F">
        <w:rPr>
          <w:rFonts w:asciiTheme="minorHAnsi" w:eastAsia="Calibri" w:hAnsiTheme="minorHAnsi" w:cstheme="minorHAnsi"/>
          <w:sz w:val="22"/>
          <w:szCs w:val="22"/>
          <w:lang w:val="hr-HR"/>
        </w:rPr>
        <w:t xml:space="preserve"> (FMZ)</w:t>
      </w:r>
    </w:p>
    <w:p w14:paraId="61A44230"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prostornog uređenja</w:t>
      </w:r>
      <w:r w:rsidR="00C47441" w:rsidRPr="008D043F">
        <w:rPr>
          <w:rFonts w:asciiTheme="minorHAnsi" w:eastAsia="Calibri" w:hAnsiTheme="minorHAnsi" w:cstheme="minorHAnsi"/>
          <w:sz w:val="22"/>
          <w:szCs w:val="22"/>
          <w:lang w:val="hr-HR"/>
        </w:rPr>
        <w:t xml:space="preserve"> (FMPU)</w:t>
      </w:r>
    </w:p>
    <w:p w14:paraId="758C0580"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zavoda za programiranje razvoja</w:t>
      </w:r>
      <w:r w:rsidR="00C47441" w:rsidRPr="008D043F">
        <w:rPr>
          <w:rFonts w:asciiTheme="minorHAnsi" w:eastAsia="Calibri" w:hAnsiTheme="minorHAnsi" w:cstheme="minorHAnsi"/>
          <w:sz w:val="22"/>
          <w:szCs w:val="22"/>
          <w:lang w:val="hr-HR"/>
        </w:rPr>
        <w:t xml:space="preserve"> (FZPZ)</w:t>
      </w:r>
    </w:p>
    <w:p w14:paraId="17BBE614"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irekcije za evropske integracije BiH</w:t>
      </w:r>
      <w:r w:rsidR="00C47441" w:rsidRPr="008D043F">
        <w:rPr>
          <w:rFonts w:asciiTheme="minorHAnsi" w:eastAsia="Calibri" w:hAnsiTheme="minorHAnsi" w:cstheme="minorHAnsi"/>
          <w:sz w:val="22"/>
          <w:szCs w:val="22"/>
          <w:lang w:val="hr-HR"/>
        </w:rPr>
        <w:t xml:space="preserve"> (DEI BiH)</w:t>
      </w:r>
    </w:p>
    <w:p w14:paraId="1E765A5F"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Saveza općina i gradova Federacije BiH</w:t>
      </w:r>
    </w:p>
    <w:p w14:paraId="3D759E77"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w:t>
      </w:r>
      <w:r w:rsidR="00573731" w:rsidRPr="008D043F">
        <w:rPr>
          <w:rFonts w:asciiTheme="minorHAnsi" w:eastAsia="Calibri" w:hAnsiTheme="minorHAnsi" w:cstheme="minorHAnsi"/>
          <w:sz w:val="22"/>
          <w:szCs w:val="22"/>
          <w:lang w:val="hr-HR"/>
        </w:rPr>
        <w:t xml:space="preserve">komunalne privrede, infrastrukture, </w:t>
      </w:r>
      <w:r w:rsidRPr="008D043F">
        <w:rPr>
          <w:rFonts w:asciiTheme="minorHAnsi" w:eastAsia="Calibri" w:hAnsiTheme="minorHAnsi" w:cstheme="minorHAnsi"/>
          <w:sz w:val="22"/>
          <w:szCs w:val="22"/>
          <w:lang w:val="hr-HR"/>
        </w:rPr>
        <w:t>prostornog uređenja, građenja i zaštite okoliša Kantona Sarajevo</w:t>
      </w:r>
    </w:p>
    <w:p w14:paraId="644D1EA9"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prostornog uređenja i zaštite okolice Kantona Tuzla</w:t>
      </w:r>
    </w:p>
    <w:p w14:paraId="7D9E14A7"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prostornog uređenja, graditeljstva i zaštite okoliša županije Zapadno-hercegovačke</w:t>
      </w:r>
    </w:p>
    <w:p w14:paraId="348B5403"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za prostorno uređenje, promet i komunikacije i zaštitu okoline Zeničko-dobojskog kantona</w:t>
      </w:r>
    </w:p>
    <w:p w14:paraId="6022CEFB"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za građenje, prostorno uređenje i zaštitu okoliša Unsko-sanskog kantona</w:t>
      </w:r>
    </w:p>
    <w:p w14:paraId="326B4F7F"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prostornog uređenja, građenja, zaštite okoliša, povratka i stambenih poslova Srednjobosanskog kantona</w:t>
      </w:r>
    </w:p>
    <w:p w14:paraId="59D58C95"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prometa, veza i zaštite okoliša Posavskog kantona</w:t>
      </w:r>
    </w:p>
    <w:p w14:paraId="707F1AF9"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graditeljstva, obnove, prostornog uređenja i zaštite okoliša Kantona 10</w:t>
      </w:r>
    </w:p>
    <w:p w14:paraId="573AC368"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za urbanizam, prostorno uređenje i zaštitu okoline Bosansko-podrinjskog kantona</w:t>
      </w:r>
    </w:p>
    <w:p w14:paraId="04675DDA"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Agencij</w:t>
      </w:r>
      <w:r w:rsidR="00D3104F" w:rsidRPr="008D043F">
        <w:rPr>
          <w:rFonts w:asciiTheme="minorHAnsi" w:eastAsia="Calibri" w:hAnsiTheme="minorHAnsi" w:cstheme="minorHAnsi"/>
          <w:sz w:val="22"/>
          <w:szCs w:val="22"/>
          <w:lang w:val="hr-HR"/>
        </w:rPr>
        <w:t>e</w:t>
      </w:r>
      <w:r w:rsidRPr="008D043F">
        <w:rPr>
          <w:rFonts w:asciiTheme="minorHAnsi" w:eastAsia="Calibri" w:hAnsiTheme="minorHAnsi" w:cstheme="minorHAnsi"/>
          <w:sz w:val="22"/>
          <w:szCs w:val="22"/>
          <w:lang w:val="hr-HR"/>
        </w:rPr>
        <w:t xml:space="preserve"> za statistiku BiH</w:t>
      </w:r>
    </w:p>
    <w:p w14:paraId="0C882B59"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i/>
          <w:sz w:val="22"/>
          <w:szCs w:val="22"/>
          <w:lang w:val="hr-HR"/>
        </w:rPr>
        <w:t>Gender</w:t>
      </w:r>
      <w:r w:rsidRPr="008D043F">
        <w:rPr>
          <w:rFonts w:asciiTheme="minorHAnsi" w:eastAsia="Calibri" w:hAnsiTheme="minorHAnsi" w:cstheme="minorHAnsi"/>
          <w:sz w:val="22"/>
          <w:szCs w:val="22"/>
          <w:lang w:val="hr-HR"/>
        </w:rPr>
        <w:t xml:space="preserve"> cent</w:t>
      </w:r>
      <w:r w:rsidR="00D3104F" w:rsidRPr="008D043F">
        <w:rPr>
          <w:rFonts w:asciiTheme="minorHAnsi" w:eastAsia="Calibri" w:hAnsiTheme="minorHAnsi" w:cstheme="minorHAnsi"/>
          <w:sz w:val="22"/>
          <w:szCs w:val="22"/>
          <w:lang w:val="hr-HR"/>
        </w:rPr>
        <w:t>ra</w:t>
      </w:r>
      <w:r w:rsidRPr="008D043F">
        <w:rPr>
          <w:rFonts w:asciiTheme="minorHAnsi" w:eastAsia="Calibri" w:hAnsiTheme="minorHAnsi" w:cstheme="minorHAnsi"/>
          <w:sz w:val="22"/>
          <w:szCs w:val="22"/>
          <w:lang w:val="hr-HR"/>
        </w:rPr>
        <w:t xml:space="preserve"> Federacije BiH</w:t>
      </w:r>
      <w:r w:rsidR="00AD434A" w:rsidRPr="008D043F">
        <w:rPr>
          <w:rFonts w:asciiTheme="minorHAnsi" w:eastAsia="Calibri" w:hAnsiTheme="minorHAnsi" w:cstheme="minorHAnsi"/>
          <w:sz w:val="22"/>
          <w:szCs w:val="22"/>
          <w:lang w:val="hr-HR"/>
        </w:rPr>
        <w:t xml:space="preserve"> (GC Federacije BiH)</w:t>
      </w:r>
    </w:p>
    <w:p w14:paraId="2801A6D1" w14:textId="612892BC" w:rsidR="00D34259"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EKO BiH mreže (predstavnici nevladinog sektora)</w:t>
      </w:r>
      <w:r w:rsidR="00D34259" w:rsidRPr="008D043F">
        <w:rPr>
          <w:rFonts w:asciiTheme="minorHAnsi" w:eastAsia="Calibri" w:hAnsiTheme="minorHAnsi" w:cstheme="minorHAnsi"/>
          <w:sz w:val="22"/>
          <w:szCs w:val="22"/>
          <w:lang w:val="hr-HR"/>
        </w:rPr>
        <w:t>.</w:t>
      </w:r>
    </w:p>
    <w:p w14:paraId="3210B986" w14:textId="09D288B0" w:rsidR="00983EEA" w:rsidRPr="008D043F" w:rsidRDefault="00983EEA" w:rsidP="0068355A">
      <w:p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d 27 članova Upravljačke grupe za nivo Federacije BiH, </w:t>
      </w:r>
      <w:r w:rsidR="00D34259" w:rsidRPr="008D043F">
        <w:rPr>
          <w:rFonts w:asciiTheme="minorHAnsi" w:eastAsia="Calibri" w:hAnsiTheme="minorHAnsi" w:cstheme="minorHAnsi"/>
          <w:sz w:val="22"/>
          <w:szCs w:val="22"/>
          <w:lang w:val="hr-HR"/>
        </w:rPr>
        <w:t xml:space="preserve">18 su činile žene, a 9 muškarci. </w:t>
      </w:r>
    </w:p>
    <w:p w14:paraId="42D3F390" w14:textId="77777777" w:rsidR="004F46E2" w:rsidRPr="008D043F" w:rsidRDefault="004F46E2" w:rsidP="0068355A">
      <w:pPr>
        <w:spacing w:before="240" w:after="240" w:line="276" w:lineRule="auto"/>
        <w:rPr>
          <w:rFonts w:asciiTheme="minorHAnsi" w:eastAsia="Calibri" w:hAnsiTheme="minorHAnsi" w:cstheme="minorHAnsi"/>
          <w:i/>
          <w:color w:val="000000" w:themeColor="text1"/>
          <w:sz w:val="22"/>
          <w:szCs w:val="22"/>
          <w:u w:val="single"/>
          <w:lang w:val="hr-HR"/>
        </w:rPr>
      </w:pPr>
      <w:r w:rsidRPr="008D043F">
        <w:rPr>
          <w:rFonts w:asciiTheme="minorHAnsi" w:eastAsia="Calibri" w:hAnsiTheme="minorHAnsi" w:cstheme="minorHAnsi"/>
          <w:i/>
          <w:color w:val="000000" w:themeColor="text1"/>
          <w:sz w:val="22"/>
          <w:szCs w:val="22"/>
          <w:u w:val="single"/>
          <w:lang w:val="hr-HR"/>
        </w:rPr>
        <w:lastRenderedPageBreak/>
        <w:t>Radne grupe</w:t>
      </w:r>
    </w:p>
    <w:p w14:paraId="5833BBE5" w14:textId="77777777" w:rsidR="004F46E2" w:rsidRPr="008D043F" w:rsidRDefault="004F46E2" w:rsidP="0068355A">
      <w:pPr>
        <w:spacing w:after="240" w:line="276" w:lineRule="auto"/>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adne grupe podijeljene</w:t>
      </w:r>
      <w:r w:rsidR="00DD6FAD" w:rsidRPr="008D043F">
        <w:rPr>
          <w:rFonts w:asciiTheme="minorHAnsi" w:eastAsia="Calibri" w:hAnsiTheme="minorHAnsi" w:cstheme="minorHAnsi"/>
          <w:color w:val="000000" w:themeColor="text1"/>
          <w:sz w:val="22"/>
          <w:szCs w:val="22"/>
          <w:lang w:val="hr-HR"/>
        </w:rPr>
        <w:t xml:space="preserve"> su</w:t>
      </w:r>
      <w:r w:rsidRPr="008D043F">
        <w:rPr>
          <w:rFonts w:asciiTheme="minorHAnsi" w:eastAsia="Calibri" w:hAnsiTheme="minorHAnsi" w:cstheme="minorHAnsi"/>
          <w:color w:val="000000" w:themeColor="text1"/>
          <w:sz w:val="22"/>
          <w:szCs w:val="22"/>
          <w:lang w:val="hr-HR"/>
        </w:rPr>
        <w:t xml:space="preserve"> u sedam tematskih oblasti:</w:t>
      </w:r>
    </w:p>
    <w:p w14:paraId="53BC1F33" w14:textId="77777777" w:rsidR="004F46E2" w:rsidRPr="008D043F"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 xml:space="preserve">RG1: </w:t>
      </w:r>
      <w:r w:rsidR="00100174" w:rsidRPr="008D043F">
        <w:rPr>
          <w:rFonts w:asciiTheme="minorHAnsi" w:eastAsia="Calibri" w:hAnsiTheme="minorHAnsi" w:cstheme="minorHAnsi"/>
          <w:color w:val="000000" w:themeColor="text1"/>
          <w:sz w:val="22"/>
          <w:szCs w:val="22"/>
          <w:lang w:val="hr-HR"/>
        </w:rPr>
        <w:t>Upravljanje vodama</w:t>
      </w:r>
    </w:p>
    <w:p w14:paraId="7305CDA7" w14:textId="77777777" w:rsidR="004F46E2" w:rsidRPr="008D043F"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G2: Upravljanje otpadom</w:t>
      </w:r>
    </w:p>
    <w:p w14:paraId="40AF6F9C" w14:textId="77777777" w:rsidR="004F46E2" w:rsidRPr="008D043F"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G3: Biodiverzitet i zaštita prirode</w:t>
      </w:r>
    </w:p>
    <w:p w14:paraId="25599BE6" w14:textId="77777777" w:rsidR="004F46E2" w:rsidRPr="008D043F"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G4: Kvalitet zraka, klimatske promjene i energija</w:t>
      </w:r>
    </w:p>
    <w:p w14:paraId="79BE936E" w14:textId="77777777" w:rsidR="004F46E2" w:rsidRPr="008D043F"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G5: Hemijska sigurnost i buka</w:t>
      </w:r>
    </w:p>
    <w:p w14:paraId="1F2ACABD" w14:textId="77777777" w:rsidR="004F46E2" w:rsidRPr="008D043F"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 xml:space="preserve">RG6: </w:t>
      </w:r>
      <w:r w:rsidR="006B759E" w:rsidRPr="008D043F">
        <w:rPr>
          <w:rFonts w:asciiTheme="minorHAnsi" w:eastAsia="Calibri" w:hAnsiTheme="minorHAnsi" w:cstheme="minorHAnsi"/>
          <w:color w:val="000000" w:themeColor="text1"/>
          <w:sz w:val="22"/>
          <w:szCs w:val="22"/>
          <w:lang w:val="hr-HR"/>
        </w:rPr>
        <w:t>Održivo upravljanje resursima</w:t>
      </w:r>
    </w:p>
    <w:p w14:paraId="47B07E2A" w14:textId="77777777" w:rsidR="004F46E2" w:rsidRPr="008D043F"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G7: Upravljanje okolišem.</w:t>
      </w:r>
    </w:p>
    <w:p w14:paraId="58E4F25D" w14:textId="45283262" w:rsidR="004F46E2" w:rsidRPr="008D043F" w:rsidRDefault="004F46E2"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 procesu izrade Strategije učestvovalo je </w:t>
      </w:r>
      <w:r w:rsidR="00983EEA" w:rsidRPr="008D043F">
        <w:rPr>
          <w:rFonts w:asciiTheme="minorHAnsi" w:eastAsia="Calibri" w:hAnsiTheme="minorHAnsi" w:cstheme="minorHAnsi"/>
          <w:sz w:val="22"/>
          <w:szCs w:val="22"/>
          <w:lang w:val="hr-HR"/>
        </w:rPr>
        <w:t>436</w:t>
      </w:r>
      <w:r w:rsidRPr="008D043F">
        <w:rPr>
          <w:rFonts w:asciiTheme="minorHAnsi" w:eastAsia="Calibri" w:hAnsiTheme="minorHAnsi" w:cstheme="minorHAnsi"/>
          <w:sz w:val="22"/>
          <w:szCs w:val="22"/>
          <w:lang w:val="hr-HR"/>
        </w:rPr>
        <w:t xml:space="preserve"> članova radnih grupa, </w:t>
      </w:r>
      <w:r w:rsidR="00DD6FAD" w:rsidRPr="008D043F">
        <w:rPr>
          <w:rFonts w:asciiTheme="minorHAnsi" w:eastAsia="Calibri" w:hAnsiTheme="minorHAnsi" w:cstheme="minorHAnsi"/>
          <w:sz w:val="22"/>
          <w:szCs w:val="22"/>
          <w:lang w:val="hr-HR"/>
        </w:rPr>
        <w:t xml:space="preserve">koje </w:t>
      </w:r>
      <w:r w:rsidRPr="008D043F">
        <w:rPr>
          <w:rFonts w:asciiTheme="minorHAnsi" w:eastAsia="Calibri" w:hAnsiTheme="minorHAnsi" w:cstheme="minorHAnsi"/>
          <w:sz w:val="22"/>
          <w:szCs w:val="22"/>
          <w:lang w:val="hr-HR"/>
        </w:rPr>
        <w:t xml:space="preserve">čine predstavnici institucija, naučno-istraživačkih institucija i fakulteta, javnih i privatnih </w:t>
      </w:r>
      <w:r w:rsidR="00DD6FAD" w:rsidRPr="008D043F">
        <w:rPr>
          <w:rFonts w:asciiTheme="minorHAnsi" w:eastAsia="Calibri" w:hAnsiTheme="minorHAnsi" w:cstheme="minorHAnsi"/>
          <w:sz w:val="22"/>
          <w:szCs w:val="22"/>
          <w:lang w:val="hr-HR"/>
        </w:rPr>
        <w:t xml:space="preserve">poduzeća, </w:t>
      </w:r>
      <w:r w:rsidRPr="008D043F">
        <w:rPr>
          <w:rFonts w:asciiTheme="minorHAnsi" w:eastAsia="Calibri" w:hAnsiTheme="minorHAnsi" w:cstheme="minorHAnsi"/>
          <w:sz w:val="22"/>
          <w:szCs w:val="22"/>
          <w:lang w:val="hr-HR"/>
        </w:rPr>
        <w:t xml:space="preserve">te civilnog sektora. </w:t>
      </w:r>
      <w:r w:rsidR="00983EEA" w:rsidRPr="008D043F">
        <w:rPr>
          <w:rFonts w:asciiTheme="minorHAnsi" w:eastAsia="Calibri" w:hAnsiTheme="minorHAnsi" w:cstheme="minorHAnsi"/>
          <w:sz w:val="22"/>
          <w:szCs w:val="22"/>
          <w:lang w:val="hr-HR"/>
        </w:rPr>
        <w:t>Ovaj ukupni broj čini</w:t>
      </w:r>
      <w:r w:rsidR="00AC05F0" w:rsidRPr="008D043F">
        <w:rPr>
          <w:rFonts w:asciiTheme="minorHAnsi" w:eastAsia="Calibri" w:hAnsiTheme="minorHAnsi" w:cstheme="minorHAnsi"/>
          <w:sz w:val="22"/>
          <w:szCs w:val="22"/>
          <w:lang w:val="hr-HR"/>
        </w:rPr>
        <w:t>o je</w:t>
      </w:r>
      <w:r w:rsidR="00983EEA" w:rsidRPr="008D043F">
        <w:rPr>
          <w:rFonts w:asciiTheme="minorHAnsi" w:eastAsia="Calibri" w:hAnsiTheme="minorHAnsi" w:cstheme="minorHAnsi"/>
          <w:sz w:val="22"/>
          <w:szCs w:val="22"/>
          <w:lang w:val="hr-HR"/>
        </w:rPr>
        <w:t xml:space="preserve"> 191 muškar</w:t>
      </w:r>
      <w:r w:rsidR="00AC05F0" w:rsidRPr="008D043F">
        <w:rPr>
          <w:rFonts w:asciiTheme="minorHAnsi" w:eastAsia="Calibri" w:hAnsiTheme="minorHAnsi" w:cstheme="minorHAnsi"/>
          <w:sz w:val="22"/>
          <w:szCs w:val="22"/>
          <w:lang w:val="hr-HR"/>
        </w:rPr>
        <w:t>ac</w:t>
      </w:r>
      <w:r w:rsidR="00983EEA" w:rsidRPr="008D043F">
        <w:rPr>
          <w:rFonts w:asciiTheme="minorHAnsi" w:eastAsia="Calibri" w:hAnsiTheme="minorHAnsi" w:cstheme="minorHAnsi"/>
          <w:sz w:val="22"/>
          <w:szCs w:val="22"/>
          <w:lang w:val="hr-HR"/>
        </w:rPr>
        <w:t xml:space="preserve"> te 245 žena, a što je u skladu i sa principima zastupljenosti propisanih Zakonom o ravnopravnosti spolova BiH </w:t>
      </w:r>
      <w:r w:rsidR="00983EEA" w:rsidRPr="008D043F">
        <w:rPr>
          <w:rFonts w:asciiTheme="minorHAnsi" w:eastAsia="Calibri" w:hAnsiTheme="minorHAnsi" w:cstheme="minorHAnsi"/>
          <w:sz w:val="22"/>
          <w:szCs w:val="22"/>
          <w:lang w:val="hr-HR"/>
        </w:rPr>
        <w:fldChar w:fldCharType="begin"/>
      </w:r>
      <w:r w:rsidR="00CE1A95" w:rsidRPr="008D043F">
        <w:rPr>
          <w:rFonts w:asciiTheme="minorHAnsi" w:eastAsia="Calibri" w:hAnsiTheme="minorHAnsi" w:cstheme="minorHAnsi"/>
          <w:sz w:val="22"/>
          <w:szCs w:val="22"/>
          <w:lang w:val="hr-HR"/>
        </w:rPr>
        <w:instrText xml:space="preserve"> ADDIN ZOTERO_ITEM CSL_CITATION {"citationID":"ATEvtGaz","properties":{"formattedCitation":"(Sl. glasnik BiH, br. 32/10 2010)","plainCitation":"(Sl. glasnik BiH, br. 32/10 2010)","dontUpdate":true,"noteIndex":0},"citationItems":[{"id":1553,"uris":["http://zotero.org/users/7192877/items/D9RPIAYU"],"itemData":{"id":1553,"type":"legislation","title":"Zakon o ravnopravnosti spolova u BiH","URL":"http://sluzbenilist.ba/page/akt/Ogl6BLfO0gztz5k76kjn45hI=","author":[{"family":"\"Sl. glasnik BiH\", broj 32/10","given":""}],"issued":{"date-parts":[["2010"]]}}}],"schema":"https://github.com/citation-style-language/schema/raw/master/csl-citation.json"} </w:instrText>
      </w:r>
      <w:r w:rsidR="00983EEA" w:rsidRPr="008D043F">
        <w:rPr>
          <w:rFonts w:asciiTheme="minorHAnsi" w:eastAsia="Calibri" w:hAnsiTheme="minorHAnsi" w:cstheme="minorHAnsi"/>
          <w:sz w:val="22"/>
          <w:szCs w:val="22"/>
          <w:lang w:val="hr-HR"/>
        </w:rPr>
        <w:fldChar w:fldCharType="separate"/>
      </w:r>
      <w:r w:rsidR="00983EEA" w:rsidRPr="008D043F">
        <w:rPr>
          <w:rFonts w:asciiTheme="minorHAnsi" w:eastAsia="Calibri" w:hAnsiTheme="minorHAnsi" w:cstheme="minorHAnsi"/>
          <w:sz w:val="22"/>
          <w:lang w:val="hr-HR"/>
        </w:rPr>
        <w:t>(</w:t>
      </w:r>
      <w:r w:rsidR="008B7275" w:rsidRPr="008D043F">
        <w:rPr>
          <w:rFonts w:asciiTheme="minorHAnsi" w:eastAsia="Calibri" w:hAnsiTheme="minorHAnsi" w:cstheme="minorHAnsi"/>
          <w:sz w:val="22"/>
          <w:lang w:val="hr-HR"/>
        </w:rPr>
        <w:t>"</w:t>
      </w:r>
      <w:r w:rsidR="00983EEA" w:rsidRPr="008D043F">
        <w:rPr>
          <w:rFonts w:asciiTheme="minorHAnsi" w:eastAsia="Calibri" w:hAnsiTheme="minorHAnsi" w:cstheme="minorHAnsi"/>
          <w:sz w:val="22"/>
          <w:lang w:val="hr-HR"/>
        </w:rPr>
        <w:t>Sl. glasnik BiH</w:t>
      </w:r>
      <w:r w:rsidR="008B7275" w:rsidRPr="008D043F">
        <w:rPr>
          <w:rFonts w:asciiTheme="minorHAnsi" w:eastAsia="Calibri" w:hAnsiTheme="minorHAnsi" w:cstheme="minorHAnsi"/>
          <w:sz w:val="22"/>
          <w:lang w:val="hr-HR"/>
        </w:rPr>
        <w:t>"</w:t>
      </w:r>
      <w:r w:rsidR="00983EEA" w:rsidRPr="008D043F">
        <w:rPr>
          <w:rFonts w:asciiTheme="minorHAnsi" w:eastAsia="Calibri" w:hAnsiTheme="minorHAnsi" w:cstheme="minorHAnsi"/>
          <w:sz w:val="22"/>
          <w:lang w:val="hr-HR"/>
        </w:rPr>
        <w:t>, br</w:t>
      </w:r>
      <w:r w:rsidR="008B7275" w:rsidRPr="008D043F">
        <w:rPr>
          <w:rFonts w:asciiTheme="minorHAnsi" w:eastAsia="Calibri" w:hAnsiTheme="minorHAnsi" w:cstheme="minorHAnsi"/>
          <w:sz w:val="22"/>
          <w:lang w:val="hr-HR"/>
        </w:rPr>
        <w:t>oj</w:t>
      </w:r>
      <w:r w:rsidR="00983EEA" w:rsidRPr="008D043F">
        <w:rPr>
          <w:rFonts w:asciiTheme="minorHAnsi" w:eastAsia="Calibri" w:hAnsiTheme="minorHAnsi" w:cstheme="minorHAnsi"/>
          <w:sz w:val="22"/>
          <w:lang w:val="hr-HR"/>
        </w:rPr>
        <w:t xml:space="preserve"> 32/10)</w:t>
      </w:r>
      <w:r w:rsidR="00983EEA" w:rsidRPr="008D043F">
        <w:rPr>
          <w:rFonts w:asciiTheme="minorHAnsi" w:eastAsia="Calibri" w:hAnsiTheme="minorHAnsi" w:cstheme="minorHAnsi"/>
          <w:sz w:val="22"/>
          <w:szCs w:val="22"/>
          <w:lang w:val="hr-HR"/>
        </w:rPr>
        <w:fldChar w:fldCharType="end"/>
      </w:r>
      <w:r w:rsidR="00983EEA"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edovnim održavanjem sastanaka radnih grupa, </w:t>
      </w:r>
      <w:r w:rsidR="00DD6FAD" w:rsidRPr="008D043F">
        <w:rPr>
          <w:rFonts w:asciiTheme="minorHAnsi" w:eastAsia="Calibri" w:hAnsiTheme="minorHAnsi" w:cstheme="minorHAnsi"/>
          <w:sz w:val="22"/>
          <w:szCs w:val="22"/>
          <w:lang w:val="hr-HR"/>
        </w:rPr>
        <w:t>osigurana je</w:t>
      </w:r>
      <w:r w:rsidRPr="008D043F">
        <w:rPr>
          <w:rFonts w:asciiTheme="minorHAnsi" w:eastAsia="Calibri" w:hAnsiTheme="minorHAnsi" w:cstheme="minorHAnsi"/>
          <w:sz w:val="22"/>
          <w:szCs w:val="22"/>
          <w:lang w:val="hr-HR"/>
        </w:rPr>
        <w:t xml:space="preserve"> razmjena informacija i podataka, ali i mišljenja o izazovima i načinima njihovog prevazilaženja kroz zajednički rad na </w:t>
      </w:r>
      <w:r w:rsidR="003769E6" w:rsidRPr="008D043F">
        <w:rPr>
          <w:rFonts w:asciiTheme="minorHAnsi" w:eastAsia="Calibri" w:hAnsiTheme="minorHAnsi" w:cstheme="minorHAnsi"/>
          <w:sz w:val="22"/>
          <w:szCs w:val="22"/>
          <w:lang w:val="hr-HR"/>
        </w:rPr>
        <w:t>izradi Strategije</w:t>
      </w:r>
      <w:r w:rsidRPr="008D043F">
        <w:rPr>
          <w:rFonts w:asciiTheme="minorHAnsi" w:eastAsia="Calibri" w:hAnsiTheme="minorHAnsi" w:cstheme="minorHAnsi"/>
          <w:sz w:val="22"/>
          <w:szCs w:val="22"/>
          <w:lang w:val="hr-HR"/>
        </w:rPr>
        <w:t xml:space="preserve">. Radne grupe su koncipirale i odredile strateške ciljeve, </w:t>
      </w:r>
      <w:r w:rsidR="00DD6FAD" w:rsidRPr="008D043F">
        <w:rPr>
          <w:rFonts w:asciiTheme="minorHAnsi" w:eastAsia="Calibri" w:hAnsiTheme="minorHAnsi" w:cstheme="minorHAnsi"/>
          <w:sz w:val="22"/>
          <w:szCs w:val="22"/>
          <w:lang w:val="hr-HR"/>
        </w:rPr>
        <w:t>prioritete</w:t>
      </w:r>
      <w:r w:rsidRPr="008D043F">
        <w:rPr>
          <w:rFonts w:asciiTheme="minorHAnsi" w:eastAsia="Calibri" w:hAnsiTheme="minorHAnsi" w:cstheme="minorHAnsi"/>
          <w:sz w:val="22"/>
          <w:szCs w:val="22"/>
          <w:lang w:val="hr-HR"/>
        </w:rPr>
        <w:t xml:space="preserve">, mjere i očekivane rezultate. </w:t>
      </w:r>
    </w:p>
    <w:p w14:paraId="6232C335" w14:textId="77777777" w:rsidR="009B7CE6" w:rsidRPr="008D043F" w:rsidRDefault="009B7CE6" w:rsidP="0068355A">
      <w:pPr>
        <w:spacing w:after="240" w:line="276" w:lineRule="auto"/>
        <w:rPr>
          <w:rFonts w:asciiTheme="minorHAnsi" w:eastAsia="Calibri" w:hAnsiTheme="minorHAnsi" w:cstheme="minorHAnsi"/>
          <w:b/>
          <w:bCs/>
          <w:i/>
          <w:iCs/>
          <w:sz w:val="22"/>
          <w:szCs w:val="22"/>
          <w:u w:val="single"/>
          <w:lang w:val="hr-HR"/>
        </w:rPr>
      </w:pPr>
      <w:r w:rsidRPr="008D043F">
        <w:rPr>
          <w:rFonts w:asciiTheme="minorHAnsi" w:eastAsia="Calibri" w:hAnsiTheme="minorHAnsi" w:cstheme="minorHAnsi"/>
          <w:b/>
          <w:bCs/>
          <w:i/>
          <w:iCs/>
          <w:sz w:val="22"/>
          <w:szCs w:val="22"/>
          <w:u w:val="single"/>
          <w:lang w:val="hr-HR"/>
        </w:rPr>
        <w:t>Okolnosti uzete u obzir prilikom izrade Strategije</w:t>
      </w:r>
    </w:p>
    <w:p w14:paraId="5077B7E5" w14:textId="77777777" w:rsidR="004F46E2" w:rsidRPr="008D043F" w:rsidRDefault="004F46E2" w:rsidP="0068355A">
      <w:pPr>
        <w:spacing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Transpozicija pravne stečevine EU u oblasti zaštite okoliša</w:t>
      </w:r>
    </w:p>
    <w:p w14:paraId="1BD6BEC2" w14:textId="6CD27498" w:rsidR="004F46E2" w:rsidRPr="008D043F" w:rsidRDefault="004F46E2"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Zbog važnosti i uloge koju transpozicija pravne stečevine EU ima u pravilnom pristupu izrade strategija, osim što Strategiju </w:t>
      </w:r>
      <w:r w:rsidR="00DD6FAD" w:rsidRPr="008D043F">
        <w:rPr>
          <w:rFonts w:asciiTheme="minorHAnsi" w:eastAsia="Calibri" w:hAnsiTheme="minorHAnsi" w:cstheme="minorHAnsi"/>
          <w:sz w:val="22"/>
          <w:szCs w:val="22"/>
          <w:lang w:val="hr-HR"/>
        </w:rPr>
        <w:t xml:space="preserve">čini </w:t>
      </w:r>
      <w:r w:rsidRPr="008D043F">
        <w:rPr>
          <w:rFonts w:asciiTheme="minorHAnsi" w:eastAsia="Calibri" w:hAnsiTheme="minorHAnsi" w:cstheme="minorHAnsi"/>
          <w:sz w:val="22"/>
          <w:szCs w:val="22"/>
          <w:lang w:val="hr-HR"/>
        </w:rPr>
        <w:t xml:space="preserve">sedam tematskih cjelina, čine ju i horizontalna pitanja (kao što su Procjena </w:t>
      </w:r>
      <w:r w:rsidR="001E7748" w:rsidRPr="008D043F">
        <w:rPr>
          <w:rFonts w:asciiTheme="minorHAnsi" w:eastAsia="Calibri" w:hAnsiTheme="minorHAnsi" w:cstheme="minorHAnsi"/>
          <w:sz w:val="22"/>
          <w:szCs w:val="22"/>
          <w:lang w:val="hr-HR"/>
        </w:rPr>
        <w:t xml:space="preserve">utjecaja </w:t>
      </w:r>
      <w:r w:rsidRPr="008D043F">
        <w:rPr>
          <w:rFonts w:asciiTheme="minorHAnsi" w:eastAsia="Calibri" w:hAnsiTheme="minorHAnsi" w:cstheme="minorHAnsi"/>
          <w:sz w:val="22"/>
          <w:szCs w:val="22"/>
          <w:lang w:val="hr-HR"/>
        </w:rPr>
        <w:t xml:space="preserve">na okoliš, Strateška procjena okoliša, odgovornost, pristup informacijama, izvršenje i sl.). Pri izradi Strategije se također oslanjalo na analizu i </w:t>
      </w:r>
      <w:bookmarkStart w:id="17" w:name="_Hlk99974724"/>
      <w:r w:rsidRPr="008D043F">
        <w:rPr>
          <w:rFonts w:asciiTheme="minorHAnsi" w:eastAsia="Calibri" w:hAnsiTheme="minorHAnsi" w:cstheme="minorHAnsi"/>
          <w:sz w:val="22"/>
          <w:szCs w:val="22"/>
          <w:lang w:val="hr-HR"/>
        </w:rPr>
        <w:t>preporuke</w:t>
      </w:r>
      <w:r w:rsidR="00624AA1" w:rsidRPr="008D043F">
        <w:rPr>
          <w:rFonts w:asciiTheme="minorHAnsi" w:eastAsia="Calibri" w:hAnsiTheme="minorHAnsi" w:cstheme="minorHAnsi"/>
          <w:sz w:val="22"/>
          <w:szCs w:val="22"/>
          <w:lang w:val="hr-HR"/>
        </w:rPr>
        <w:t xml:space="preserve"> Strategije aproksimacije propisa pravne stečevine EU u oblasti zaštite okoliša BiH (</w:t>
      </w:r>
      <w:r w:rsidR="00425A4E" w:rsidRPr="008D043F">
        <w:rPr>
          <w:rFonts w:asciiTheme="minorHAnsi" w:eastAsia="Calibri" w:hAnsiTheme="minorHAnsi" w:cstheme="minorHAnsi"/>
          <w:sz w:val="22"/>
          <w:szCs w:val="22"/>
          <w:lang w:val="hr-HR" w:eastAsia="en-US"/>
        </w:rPr>
        <w:t>EAS</w:t>
      </w:r>
      <w:r w:rsidRPr="008D043F">
        <w:rPr>
          <w:rFonts w:asciiTheme="minorHAnsi" w:eastAsia="Calibri" w:hAnsiTheme="minorHAnsi" w:cstheme="minorHAnsi"/>
          <w:sz w:val="22"/>
          <w:szCs w:val="22"/>
          <w:lang w:val="hr-HR"/>
        </w:rPr>
        <w:t xml:space="preserve"> BiH</w:t>
      </w:r>
      <w:r w:rsidR="00624AA1"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w:t>
      </w:r>
      <w:bookmarkEnd w:id="17"/>
      <w:r w:rsidRPr="008D043F">
        <w:rPr>
          <w:rFonts w:asciiTheme="minorHAnsi" w:eastAsia="Calibri" w:hAnsiTheme="minorHAnsi" w:cstheme="minorHAnsi"/>
          <w:sz w:val="22"/>
          <w:szCs w:val="22"/>
          <w:lang w:val="hr-HR"/>
        </w:rPr>
        <w:t xml:space="preserve">uzimajući u obzir najnovije stanje pravne stečevine EU u oblasti okoliša, pogotovo u dijelu koji omogućava javnosti veći </w:t>
      </w:r>
      <w:r w:rsidR="001E7748" w:rsidRPr="008D043F">
        <w:rPr>
          <w:rFonts w:asciiTheme="minorHAnsi" w:eastAsia="Calibri" w:hAnsiTheme="minorHAnsi" w:cstheme="minorHAnsi"/>
          <w:sz w:val="22"/>
          <w:szCs w:val="22"/>
          <w:lang w:val="hr-HR"/>
        </w:rPr>
        <w:t xml:space="preserve">utjecaj </w:t>
      </w:r>
      <w:r w:rsidRPr="008D043F">
        <w:rPr>
          <w:rFonts w:asciiTheme="minorHAnsi" w:eastAsia="Calibri" w:hAnsiTheme="minorHAnsi" w:cstheme="minorHAnsi"/>
          <w:sz w:val="22"/>
          <w:szCs w:val="22"/>
          <w:lang w:val="hr-HR"/>
        </w:rPr>
        <w:t xml:space="preserve">na odluke državnih organa, transparentnost i odgovornost. Korištenjem i uvažavanjem </w:t>
      </w:r>
      <w:r w:rsidRPr="008D043F">
        <w:rPr>
          <w:rFonts w:asciiTheme="minorHAnsi" w:eastAsia="Calibri" w:hAnsiTheme="minorHAnsi" w:cstheme="minorHAnsi"/>
          <w:b/>
          <w:sz w:val="22"/>
          <w:szCs w:val="22"/>
          <w:lang w:val="hr-HR"/>
        </w:rPr>
        <w:t>trenutno važećih/prethodnih strateških dokumenata</w:t>
      </w:r>
      <w:r w:rsidRPr="008D043F">
        <w:rPr>
          <w:rFonts w:asciiTheme="minorHAnsi" w:eastAsia="Calibri" w:hAnsiTheme="minorHAnsi" w:cstheme="minorHAnsi"/>
          <w:sz w:val="22"/>
          <w:szCs w:val="22"/>
          <w:lang w:val="hr-HR"/>
        </w:rPr>
        <w:t xml:space="preserve"> i </w:t>
      </w:r>
      <w:r w:rsidRPr="008D043F">
        <w:rPr>
          <w:rFonts w:asciiTheme="minorHAnsi" w:eastAsia="Calibri" w:hAnsiTheme="minorHAnsi" w:cstheme="minorHAnsi"/>
          <w:b/>
          <w:sz w:val="22"/>
          <w:szCs w:val="22"/>
          <w:lang w:val="hr-HR"/>
        </w:rPr>
        <w:t>poštivanjem zakonskih odredbi</w:t>
      </w:r>
      <w:r w:rsidRPr="008D043F">
        <w:rPr>
          <w:rFonts w:asciiTheme="minorHAnsi" w:eastAsia="Calibri" w:hAnsiTheme="minorHAnsi" w:cstheme="minorHAnsi"/>
          <w:sz w:val="22"/>
          <w:szCs w:val="22"/>
          <w:lang w:val="hr-HR"/>
        </w:rPr>
        <w:t xml:space="preserve"> iz oblasti okoliša, </w:t>
      </w:r>
      <w:bookmarkStart w:id="18" w:name="_Hlk99974775"/>
      <w:bookmarkStart w:id="19" w:name="_Hlk99965216"/>
      <w:r w:rsidR="00624AA1" w:rsidRPr="008D043F">
        <w:rPr>
          <w:rFonts w:asciiTheme="minorHAnsi" w:eastAsia="Calibri" w:hAnsiTheme="minorHAnsi" w:cstheme="minorHAnsi"/>
          <w:sz w:val="22"/>
          <w:szCs w:val="22"/>
          <w:lang w:val="hr-HR"/>
        </w:rPr>
        <w:t xml:space="preserve">prilikom izrade Strategije vođeno je računa </w:t>
      </w:r>
      <w:r w:rsidR="00A43A27" w:rsidRPr="008D043F">
        <w:rPr>
          <w:rFonts w:asciiTheme="minorHAnsi" w:eastAsia="Calibri" w:hAnsiTheme="minorHAnsi" w:cstheme="minorHAnsi"/>
          <w:sz w:val="22"/>
          <w:szCs w:val="22"/>
          <w:lang w:val="hr-HR"/>
        </w:rPr>
        <w:t xml:space="preserve">i </w:t>
      </w:r>
      <w:r w:rsidR="00624AA1" w:rsidRPr="008D043F">
        <w:rPr>
          <w:rFonts w:asciiTheme="minorHAnsi" w:eastAsia="Calibri" w:hAnsiTheme="minorHAnsi" w:cstheme="minorHAnsi"/>
          <w:sz w:val="22"/>
          <w:szCs w:val="22"/>
          <w:lang w:val="hr-HR"/>
        </w:rPr>
        <w:t>o njenoj budućoj provodivosti</w:t>
      </w:r>
      <w:bookmarkEnd w:id="18"/>
      <w:bookmarkEnd w:id="19"/>
      <w:r w:rsidRPr="008D043F">
        <w:rPr>
          <w:rFonts w:asciiTheme="minorHAnsi" w:eastAsia="Calibri" w:hAnsiTheme="minorHAnsi" w:cstheme="minorHAnsi"/>
          <w:sz w:val="22"/>
          <w:szCs w:val="22"/>
          <w:lang w:val="hr-HR"/>
        </w:rPr>
        <w:t xml:space="preserve">. Osim toga, </w:t>
      </w:r>
      <w:r w:rsidRPr="008D043F">
        <w:rPr>
          <w:rFonts w:asciiTheme="minorHAnsi" w:eastAsia="Calibri" w:hAnsiTheme="minorHAnsi" w:cstheme="minorHAnsi"/>
          <w:b/>
          <w:sz w:val="22"/>
          <w:szCs w:val="22"/>
          <w:lang w:val="hr-HR"/>
        </w:rPr>
        <w:t>poštivanjem podjele nadležnosti</w:t>
      </w:r>
      <w:r w:rsidRPr="008D043F">
        <w:rPr>
          <w:rFonts w:asciiTheme="minorHAnsi" w:eastAsia="Calibri" w:hAnsiTheme="minorHAnsi" w:cstheme="minorHAnsi"/>
          <w:sz w:val="22"/>
          <w:szCs w:val="22"/>
          <w:lang w:val="hr-HR"/>
        </w:rPr>
        <w:t xml:space="preserve"> u oblasti zaštite okoliša po institucijama na svim nivoima vlasti BiH, omogućena je razmjena mišljenja, zajedničko planiranje aktivnosti i </w:t>
      </w:r>
      <w:bookmarkStart w:id="20" w:name="_Hlk99974820"/>
      <w:r w:rsidR="00624AA1" w:rsidRPr="008D043F">
        <w:rPr>
          <w:rFonts w:asciiTheme="minorHAnsi" w:eastAsia="Calibri" w:hAnsiTheme="minorHAnsi" w:cstheme="minorHAnsi"/>
          <w:sz w:val="22"/>
          <w:szCs w:val="22"/>
          <w:lang w:val="hr-HR"/>
        </w:rPr>
        <w:t xml:space="preserve">stvaranje uslova za koordinirano </w:t>
      </w:r>
      <w:bookmarkEnd w:id="20"/>
      <w:r w:rsidRPr="008D043F">
        <w:rPr>
          <w:rFonts w:asciiTheme="minorHAnsi" w:eastAsia="Calibri" w:hAnsiTheme="minorHAnsi" w:cstheme="minorHAnsi"/>
          <w:sz w:val="22"/>
          <w:szCs w:val="22"/>
          <w:lang w:val="hr-HR"/>
        </w:rPr>
        <w:t>sprovođenj</w:t>
      </w:r>
      <w:r w:rsidR="005E23FD" w:rsidRPr="008D043F">
        <w:rPr>
          <w:rFonts w:asciiTheme="minorHAnsi" w:eastAsia="Calibri" w:hAnsiTheme="minorHAnsi" w:cstheme="minorHAnsi"/>
          <w:sz w:val="22"/>
          <w:szCs w:val="22"/>
          <w:lang w:val="hr-HR"/>
        </w:rPr>
        <w:t>e</w:t>
      </w:r>
      <w:r w:rsidRPr="008D043F">
        <w:rPr>
          <w:rFonts w:asciiTheme="minorHAnsi" w:eastAsia="Calibri" w:hAnsiTheme="minorHAnsi" w:cstheme="minorHAnsi"/>
          <w:sz w:val="22"/>
          <w:szCs w:val="22"/>
          <w:lang w:val="hr-HR"/>
        </w:rPr>
        <w:t xml:space="preserve"> </w:t>
      </w:r>
      <w:r w:rsidR="00624AA1" w:rsidRPr="008D043F">
        <w:rPr>
          <w:rFonts w:asciiTheme="minorHAnsi" w:eastAsia="Calibri" w:hAnsiTheme="minorHAnsi" w:cstheme="minorHAnsi"/>
          <w:sz w:val="22"/>
          <w:szCs w:val="22"/>
          <w:lang w:val="hr-HR"/>
        </w:rPr>
        <w:t>S</w:t>
      </w:r>
      <w:r w:rsidRPr="008D043F">
        <w:rPr>
          <w:rFonts w:asciiTheme="minorHAnsi" w:eastAsia="Calibri" w:hAnsiTheme="minorHAnsi" w:cstheme="minorHAnsi"/>
          <w:sz w:val="22"/>
          <w:szCs w:val="22"/>
          <w:lang w:val="hr-HR"/>
        </w:rPr>
        <w:t>trategije</w:t>
      </w:r>
      <w:r w:rsidR="00624AA1" w:rsidRPr="008D043F">
        <w:rPr>
          <w:rFonts w:asciiTheme="minorHAnsi" w:eastAsia="Calibri" w:hAnsiTheme="minorHAnsi" w:cstheme="minorHAnsi"/>
          <w:sz w:val="22"/>
          <w:szCs w:val="22"/>
          <w:lang w:val="hr-HR"/>
        </w:rPr>
        <w:t xml:space="preserve"> na svim nivoima vlasti</w:t>
      </w:r>
      <w:r w:rsidRPr="008D043F">
        <w:rPr>
          <w:rFonts w:asciiTheme="minorHAnsi" w:eastAsia="Calibri" w:hAnsiTheme="minorHAnsi" w:cstheme="minorHAnsi"/>
          <w:sz w:val="22"/>
          <w:szCs w:val="22"/>
          <w:lang w:val="hr-HR"/>
        </w:rPr>
        <w:t xml:space="preserve"> u najvećoj mogućoj mjeri. </w:t>
      </w:r>
    </w:p>
    <w:p w14:paraId="1860E7E7" w14:textId="77777777" w:rsidR="004F46E2" w:rsidRPr="008D043F" w:rsidRDefault="004F46E2" w:rsidP="0068355A">
      <w:pPr>
        <w:spacing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Jačanje kapaciteta interesnih strana</w:t>
      </w:r>
    </w:p>
    <w:p w14:paraId="58AD5113" w14:textId="77777777" w:rsidR="004F46E2" w:rsidRPr="008D043F" w:rsidRDefault="004F46E2"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z navedene aktivnosti, u toku razvijanja </w:t>
      </w:r>
      <w:r w:rsidR="00A43A27" w:rsidRPr="008D043F">
        <w:rPr>
          <w:rFonts w:asciiTheme="minorHAnsi" w:eastAsia="Calibri" w:hAnsiTheme="minorHAnsi" w:cstheme="minorHAnsi"/>
          <w:color w:val="000000"/>
          <w:sz w:val="22"/>
          <w:szCs w:val="22"/>
          <w:lang w:val="hr-HR"/>
        </w:rPr>
        <w:t>S</w:t>
      </w:r>
      <w:r w:rsidRPr="008D043F">
        <w:rPr>
          <w:rFonts w:asciiTheme="minorHAnsi" w:eastAsia="Calibri" w:hAnsiTheme="minorHAnsi" w:cstheme="minorHAnsi"/>
          <w:color w:val="000000"/>
          <w:sz w:val="22"/>
          <w:szCs w:val="22"/>
          <w:lang w:val="hr-HR"/>
        </w:rPr>
        <w:t xml:space="preserve">trategije aktivno se i paralelno radilo na planu razvoja kapaciteta za podršku implementaciji dokumenta. Ove aktivnosti su sprovedene kako bi se šira javnost i interesne </w:t>
      </w:r>
      <w:r w:rsidR="00DD6FAD" w:rsidRPr="008D043F">
        <w:rPr>
          <w:rFonts w:asciiTheme="minorHAnsi" w:eastAsia="Calibri" w:hAnsiTheme="minorHAnsi" w:cstheme="minorHAnsi"/>
          <w:color w:val="000000"/>
          <w:sz w:val="22"/>
          <w:szCs w:val="22"/>
          <w:lang w:val="hr-HR"/>
        </w:rPr>
        <w:t xml:space="preserve">grupe </w:t>
      </w:r>
      <w:r w:rsidRPr="008D043F">
        <w:rPr>
          <w:rFonts w:asciiTheme="minorHAnsi" w:eastAsia="Calibri" w:hAnsiTheme="minorHAnsi" w:cstheme="minorHAnsi"/>
          <w:color w:val="000000"/>
          <w:sz w:val="22"/>
          <w:szCs w:val="22"/>
          <w:lang w:val="hr-HR"/>
        </w:rPr>
        <w:t xml:space="preserve">upoznale s različitim modelima </w:t>
      </w:r>
      <w:r w:rsidR="00DD6FAD" w:rsidRPr="008D043F">
        <w:rPr>
          <w:rFonts w:asciiTheme="minorHAnsi" w:eastAsia="Calibri" w:hAnsiTheme="minorHAnsi" w:cstheme="minorHAnsi"/>
          <w:color w:val="000000"/>
          <w:sz w:val="22"/>
          <w:szCs w:val="22"/>
          <w:lang w:val="hr-HR"/>
        </w:rPr>
        <w:t xml:space="preserve">unaprjeđenja </w:t>
      </w:r>
      <w:r w:rsidRPr="008D043F">
        <w:rPr>
          <w:rFonts w:asciiTheme="minorHAnsi" w:eastAsia="Calibri" w:hAnsiTheme="minorHAnsi" w:cstheme="minorHAnsi"/>
          <w:color w:val="000000"/>
          <w:sz w:val="22"/>
          <w:szCs w:val="22"/>
          <w:lang w:val="hr-HR"/>
        </w:rPr>
        <w:t xml:space="preserve">rada, najbolje prakse i iskustva drugih zemalja. Naučene lekcije o usklađivanju i provedbe zakonodavstva EU, prednostima uspostavljanja ekoloških mreža za </w:t>
      </w:r>
      <w:r w:rsidR="00280627" w:rsidRPr="008D043F">
        <w:rPr>
          <w:rFonts w:asciiTheme="minorHAnsi" w:eastAsia="Calibri" w:hAnsiTheme="minorHAnsi" w:cstheme="minorHAnsi"/>
          <w:color w:val="000000"/>
          <w:sz w:val="22"/>
          <w:szCs w:val="22"/>
          <w:lang w:val="hr-HR"/>
        </w:rPr>
        <w:t>zaštitu okoliša</w:t>
      </w:r>
      <w:r w:rsidRPr="008D043F">
        <w:rPr>
          <w:rFonts w:asciiTheme="minorHAnsi" w:eastAsia="Calibri" w:hAnsiTheme="minorHAnsi" w:cstheme="minorHAnsi"/>
          <w:color w:val="000000"/>
          <w:sz w:val="22"/>
          <w:szCs w:val="22"/>
          <w:lang w:val="hr-HR"/>
        </w:rPr>
        <w:t xml:space="preserve">, prednostima javnog učešća i izazovima s kojima su se druge zemlje suočavale predstavljene </w:t>
      </w:r>
      <w:r w:rsidR="00734C88" w:rsidRPr="008D043F">
        <w:rPr>
          <w:rFonts w:asciiTheme="minorHAnsi" w:eastAsia="Calibri" w:hAnsiTheme="minorHAnsi" w:cstheme="minorHAnsi"/>
          <w:color w:val="000000"/>
          <w:sz w:val="22"/>
          <w:szCs w:val="22"/>
          <w:lang w:val="hr-HR"/>
        </w:rPr>
        <w:t xml:space="preserve">su </w:t>
      </w:r>
      <w:r w:rsidRPr="008D043F">
        <w:rPr>
          <w:rFonts w:asciiTheme="minorHAnsi" w:eastAsia="Calibri" w:hAnsiTheme="minorHAnsi" w:cstheme="minorHAnsi"/>
          <w:color w:val="000000"/>
          <w:sz w:val="22"/>
          <w:szCs w:val="22"/>
          <w:lang w:val="hr-HR"/>
        </w:rPr>
        <w:t xml:space="preserve">kroz niz platformi za izgradnju kapaciteta, pri kojima su </w:t>
      </w:r>
      <w:r w:rsidR="00734C88" w:rsidRPr="008D043F">
        <w:rPr>
          <w:rFonts w:asciiTheme="minorHAnsi" w:eastAsia="Calibri" w:hAnsiTheme="minorHAnsi" w:cstheme="minorHAnsi"/>
          <w:color w:val="000000"/>
          <w:sz w:val="22"/>
          <w:szCs w:val="22"/>
          <w:lang w:val="hr-HR"/>
        </w:rPr>
        <w:t xml:space="preserve">učesvovali </w:t>
      </w:r>
      <w:r w:rsidRPr="008D043F">
        <w:rPr>
          <w:rFonts w:asciiTheme="minorHAnsi" w:eastAsia="Calibri" w:hAnsiTheme="minorHAnsi" w:cstheme="minorHAnsi"/>
          <w:color w:val="000000"/>
          <w:sz w:val="22"/>
          <w:szCs w:val="22"/>
          <w:lang w:val="hr-HR"/>
        </w:rPr>
        <w:t xml:space="preserve">stručnjaci iz mnogobrojnih zemalja iz sedam oblasti upravljanja okolišem, istovjetnim </w:t>
      </w:r>
      <w:r w:rsidRPr="008D043F">
        <w:rPr>
          <w:rFonts w:asciiTheme="minorHAnsi" w:eastAsia="Calibri" w:hAnsiTheme="minorHAnsi" w:cstheme="minorHAnsi"/>
          <w:color w:val="000000"/>
          <w:sz w:val="22"/>
          <w:szCs w:val="22"/>
          <w:lang w:val="hr-HR"/>
        </w:rPr>
        <w:lastRenderedPageBreak/>
        <w:t xml:space="preserve">radnim grupama koje su formirane u procesu izrade Strategije. Cilj radionica </w:t>
      </w:r>
      <w:r w:rsidR="00734C88" w:rsidRPr="008D043F">
        <w:rPr>
          <w:rFonts w:asciiTheme="minorHAnsi" w:eastAsia="Calibri" w:hAnsiTheme="minorHAnsi" w:cstheme="minorHAnsi"/>
          <w:color w:val="000000"/>
          <w:sz w:val="22"/>
          <w:szCs w:val="22"/>
          <w:lang w:val="hr-HR"/>
        </w:rPr>
        <w:t xml:space="preserve">bio </w:t>
      </w:r>
      <w:r w:rsidRPr="008D043F">
        <w:rPr>
          <w:rFonts w:asciiTheme="minorHAnsi" w:eastAsia="Calibri" w:hAnsiTheme="minorHAnsi" w:cstheme="minorHAnsi"/>
          <w:color w:val="000000"/>
          <w:sz w:val="22"/>
          <w:szCs w:val="22"/>
          <w:lang w:val="hr-HR"/>
        </w:rPr>
        <w:t xml:space="preserve">je razvijanje dodatnih kapaciteta članova radnih grupa, ali i svih zainteresiranih strana, a u cilju </w:t>
      </w:r>
      <w:r w:rsidR="00734C88" w:rsidRPr="008D043F">
        <w:rPr>
          <w:rFonts w:asciiTheme="minorHAnsi" w:eastAsia="Calibri" w:hAnsiTheme="minorHAnsi" w:cstheme="minorHAnsi"/>
          <w:color w:val="000000"/>
          <w:sz w:val="22"/>
          <w:szCs w:val="22"/>
          <w:lang w:val="hr-HR"/>
        </w:rPr>
        <w:t xml:space="preserve">unaprjeđenja </w:t>
      </w:r>
      <w:r w:rsidRPr="008D043F">
        <w:rPr>
          <w:rFonts w:asciiTheme="minorHAnsi" w:eastAsia="Calibri" w:hAnsiTheme="minorHAnsi" w:cstheme="minorHAnsi"/>
          <w:color w:val="000000"/>
          <w:sz w:val="22"/>
          <w:szCs w:val="22"/>
          <w:lang w:val="hr-HR"/>
        </w:rPr>
        <w:t xml:space="preserve">kvaliteta izrade Strategije.  </w:t>
      </w:r>
    </w:p>
    <w:p w14:paraId="0C0C1CAC" w14:textId="77777777" w:rsidR="004F46E2" w:rsidRPr="008D043F" w:rsidRDefault="004F46E2" w:rsidP="0068355A">
      <w:pPr>
        <w:spacing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Perspektiva ravnopravnosti spolova, društvene jednakosti i siromaštva</w:t>
      </w:r>
    </w:p>
    <w:p w14:paraId="47B4B2FF" w14:textId="77777777" w:rsidR="004F46E2" w:rsidRPr="008D043F" w:rsidRDefault="004F46E2"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Integracija perspektive ravnopravnosti spolova, društvene jednakosti i siromaštva je odgovor na </w:t>
      </w:r>
      <w:r w:rsidR="00734C88" w:rsidRPr="008D043F">
        <w:rPr>
          <w:rFonts w:asciiTheme="minorHAnsi" w:eastAsia="Calibri" w:hAnsiTheme="minorHAnsi" w:cstheme="minorHAnsi"/>
          <w:color w:val="000000"/>
          <w:sz w:val="22"/>
          <w:szCs w:val="22"/>
          <w:lang w:val="hr-HR"/>
        </w:rPr>
        <w:t xml:space="preserve">Agendu </w:t>
      </w:r>
      <w:r w:rsidRPr="008D043F">
        <w:rPr>
          <w:rFonts w:asciiTheme="minorHAnsi" w:eastAsia="Calibri" w:hAnsiTheme="minorHAnsi" w:cstheme="minorHAnsi"/>
          <w:color w:val="000000"/>
          <w:sz w:val="22"/>
          <w:szCs w:val="22"/>
          <w:lang w:val="hr-HR"/>
        </w:rPr>
        <w:t xml:space="preserve">UN 2030 kojom se ističe važnost uvažavanja svih društvenih jedinica i </w:t>
      </w:r>
      <w:r w:rsidR="00734C88" w:rsidRPr="008D043F">
        <w:rPr>
          <w:rFonts w:asciiTheme="minorHAnsi" w:eastAsia="Calibri" w:hAnsiTheme="minorHAnsi" w:cstheme="minorHAnsi"/>
          <w:color w:val="000000"/>
          <w:sz w:val="22"/>
          <w:szCs w:val="22"/>
          <w:lang w:val="hr-HR"/>
        </w:rPr>
        <w:t xml:space="preserve">omogućavanja </w:t>
      </w:r>
      <w:r w:rsidRPr="008D043F">
        <w:rPr>
          <w:rFonts w:asciiTheme="minorHAnsi" w:eastAsia="Calibri" w:hAnsiTheme="minorHAnsi" w:cstheme="minorHAnsi"/>
          <w:color w:val="000000"/>
          <w:sz w:val="22"/>
          <w:szCs w:val="22"/>
          <w:lang w:val="hr-HR"/>
        </w:rPr>
        <w:t xml:space="preserve">jednakih prilika za sve. Ove perspektive su </w:t>
      </w:r>
      <w:r w:rsidR="00734C88" w:rsidRPr="008D043F">
        <w:rPr>
          <w:rFonts w:asciiTheme="minorHAnsi" w:eastAsia="Calibri" w:hAnsiTheme="minorHAnsi" w:cstheme="minorHAnsi"/>
          <w:color w:val="000000"/>
          <w:sz w:val="22"/>
          <w:szCs w:val="22"/>
          <w:lang w:val="hr-HR"/>
        </w:rPr>
        <w:t xml:space="preserve">integrirane </w:t>
      </w:r>
      <w:r w:rsidRPr="008D043F">
        <w:rPr>
          <w:rFonts w:asciiTheme="minorHAnsi" w:eastAsia="Calibri" w:hAnsiTheme="minorHAnsi" w:cstheme="minorHAnsi"/>
          <w:color w:val="000000"/>
          <w:sz w:val="22"/>
          <w:szCs w:val="22"/>
          <w:lang w:val="hr-HR"/>
        </w:rPr>
        <w:t xml:space="preserve">u sklopu rada radnih grupa, a kasnije i kroz aktivnosti jačanja kapaciteta i </w:t>
      </w:r>
      <w:r w:rsidR="00632D00" w:rsidRPr="008D043F">
        <w:rPr>
          <w:rFonts w:asciiTheme="minorHAnsi" w:eastAsia="Calibri" w:hAnsiTheme="minorHAnsi" w:cstheme="minorHAnsi"/>
          <w:color w:val="000000"/>
          <w:sz w:val="22"/>
          <w:szCs w:val="22"/>
          <w:lang w:val="hr-HR"/>
        </w:rPr>
        <w:t xml:space="preserve">sam </w:t>
      </w:r>
      <w:r w:rsidR="005D1277" w:rsidRPr="008D043F">
        <w:rPr>
          <w:rFonts w:asciiTheme="minorHAnsi" w:eastAsia="Calibri" w:hAnsiTheme="minorHAnsi" w:cstheme="minorHAnsi"/>
          <w:color w:val="000000"/>
          <w:sz w:val="22"/>
          <w:szCs w:val="22"/>
          <w:lang w:val="hr-HR"/>
        </w:rPr>
        <w:t>dokument Strategije</w:t>
      </w:r>
      <w:r w:rsidR="00E97C86" w:rsidRPr="008D043F">
        <w:rPr>
          <w:rFonts w:asciiTheme="minorHAnsi" w:eastAsia="Calibri" w:hAnsiTheme="minorHAnsi" w:cstheme="minorHAnsi"/>
          <w:color w:val="000000"/>
          <w:sz w:val="22"/>
          <w:szCs w:val="22"/>
          <w:lang w:val="hr-HR"/>
        </w:rPr>
        <w:t>.</w:t>
      </w:r>
      <w:r w:rsidR="00962950" w:rsidRPr="008D043F">
        <w:rPr>
          <w:rFonts w:asciiTheme="minorHAnsi" w:eastAsia="Calibri" w:hAnsiTheme="minorHAnsi" w:cstheme="minorHAnsi"/>
          <w:color w:val="000000"/>
          <w:sz w:val="22"/>
          <w:szCs w:val="22"/>
          <w:lang w:val="hr-HR"/>
        </w:rPr>
        <w:t xml:space="preserve"> </w:t>
      </w:r>
      <w:r w:rsidR="00E97C86" w:rsidRPr="008D043F">
        <w:rPr>
          <w:rFonts w:asciiTheme="minorHAnsi" w:eastAsia="Calibri" w:hAnsiTheme="minorHAnsi" w:cstheme="minorHAnsi"/>
          <w:color w:val="000000"/>
          <w:sz w:val="22"/>
          <w:szCs w:val="22"/>
          <w:lang w:val="hr-HR"/>
        </w:rPr>
        <w:t>Integracija ovih perspektiva</w:t>
      </w:r>
      <w:r w:rsidRPr="008D043F">
        <w:rPr>
          <w:rFonts w:asciiTheme="minorHAnsi" w:eastAsia="Calibri" w:hAnsiTheme="minorHAnsi" w:cstheme="minorHAnsi"/>
          <w:color w:val="000000"/>
          <w:sz w:val="22"/>
          <w:szCs w:val="22"/>
          <w:lang w:val="hr-HR"/>
        </w:rPr>
        <w:t xml:space="preserve"> predstavlja način na koji se bolje može razumjeti situacija na terenu i međupovezanosti s okolišem i njegovim problemima, kao i način otvaranja dijaloga o potencijalima njihovog rješavanja. </w:t>
      </w:r>
    </w:p>
    <w:p w14:paraId="7A43C988" w14:textId="77777777" w:rsidR="004F46E2" w:rsidRPr="008D043F" w:rsidRDefault="009743A7"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U Strategiji se stoga p</w:t>
      </w:r>
      <w:r w:rsidR="004F46E2" w:rsidRPr="008D043F">
        <w:rPr>
          <w:rFonts w:asciiTheme="minorHAnsi" w:eastAsia="Calibri" w:hAnsiTheme="minorHAnsi" w:cstheme="minorHAnsi"/>
          <w:color w:val="000000"/>
          <w:sz w:val="22"/>
          <w:szCs w:val="22"/>
          <w:lang w:val="hr-HR"/>
        </w:rPr>
        <w:t xml:space="preserve">osebna pažnja obraćala na izdvojene grupe stanovništva koje su najviše ugrožene problemima nedostatka ravnopravnosti spolova (gdje muškarci, žene i djeca nemaju jednaka prava i mogućnosti), ograničene društvene jednakosti (koja uključuje nepravedne ishode za osobe iz različitih društvenih </w:t>
      </w:r>
      <w:r w:rsidR="00734C88" w:rsidRPr="008D043F">
        <w:rPr>
          <w:rFonts w:asciiTheme="minorHAnsi" w:eastAsia="Calibri" w:hAnsiTheme="minorHAnsi" w:cstheme="minorHAnsi"/>
          <w:color w:val="000000"/>
          <w:sz w:val="22"/>
          <w:szCs w:val="22"/>
          <w:lang w:val="hr-HR"/>
        </w:rPr>
        <w:t>grupa</w:t>
      </w:r>
      <w:r w:rsidR="004F46E2" w:rsidRPr="008D043F">
        <w:rPr>
          <w:rFonts w:asciiTheme="minorHAnsi" w:eastAsia="Calibri" w:hAnsiTheme="minorHAnsi" w:cstheme="minorHAnsi"/>
          <w:color w:val="000000"/>
          <w:sz w:val="22"/>
          <w:szCs w:val="22"/>
          <w:lang w:val="hr-HR"/>
        </w:rPr>
        <w:t>)</w:t>
      </w:r>
      <w:r w:rsidR="00734C88" w:rsidRPr="008D043F">
        <w:rPr>
          <w:rFonts w:asciiTheme="minorHAnsi" w:eastAsia="Calibri" w:hAnsiTheme="minorHAnsi" w:cstheme="minorHAnsi"/>
          <w:color w:val="000000"/>
          <w:sz w:val="22"/>
          <w:szCs w:val="22"/>
          <w:lang w:val="hr-HR"/>
        </w:rPr>
        <w:t>,</w:t>
      </w:r>
      <w:r w:rsidR="004F46E2" w:rsidRPr="008D043F">
        <w:rPr>
          <w:rFonts w:asciiTheme="minorHAnsi" w:eastAsia="Calibri" w:hAnsiTheme="minorHAnsi" w:cstheme="minorHAnsi"/>
          <w:color w:val="000000"/>
          <w:sz w:val="22"/>
          <w:szCs w:val="22"/>
          <w:lang w:val="hr-HR"/>
        </w:rPr>
        <w:t xml:space="preserve"> te problem višedimenzionalnog siromaštva (zbog nedostatka sredstava, </w:t>
      </w:r>
      <w:bookmarkStart w:id="21" w:name="_Hlk100511735"/>
      <w:r w:rsidR="007E517B" w:rsidRPr="008D043F">
        <w:rPr>
          <w:rFonts w:asciiTheme="minorHAnsi" w:eastAsia="Calibri" w:hAnsiTheme="minorHAnsi" w:cstheme="minorHAnsi"/>
          <w:color w:val="000000"/>
          <w:sz w:val="22"/>
          <w:szCs w:val="22"/>
          <w:lang w:val="hr-HR"/>
        </w:rPr>
        <w:t>nedostatka zastupljenosti u procesima planiranja i donošenja odluka</w:t>
      </w:r>
      <w:r w:rsidR="004A24ED" w:rsidRPr="008D043F">
        <w:rPr>
          <w:rFonts w:asciiTheme="minorHAnsi" w:eastAsia="Calibri" w:hAnsiTheme="minorHAnsi" w:cstheme="minorHAnsi"/>
          <w:color w:val="000000"/>
          <w:sz w:val="22"/>
          <w:szCs w:val="22"/>
          <w:lang w:val="hr-HR"/>
        </w:rPr>
        <w:t xml:space="preserve"> </w:t>
      </w:r>
      <w:bookmarkEnd w:id="21"/>
      <w:r w:rsidR="004F46E2" w:rsidRPr="008D043F">
        <w:rPr>
          <w:rFonts w:asciiTheme="minorHAnsi" w:eastAsia="Calibri" w:hAnsiTheme="minorHAnsi" w:cstheme="minorHAnsi"/>
          <w:color w:val="000000"/>
          <w:sz w:val="22"/>
          <w:szCs w:val="22"/>
          <w:lang w:val="hr-HR"/>
        </w:rPr>
        <w:t>i ljudske sigurnosti).</w:t>
      </w:r>
    </w:p>
    <w:p w14:paraId="15977200" w14:textId="4895CC33" w:rsidR="004F46E2" w:rsidRPr="008D043F" w:rsidRDefault="004F46E2"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 proces razvijanja strategije bile su uključene </w:t>
      </w:r>
      <w:r w:rsidR="00D34259" w:rsidRPr="008D043F">
        <w:rPr>
          <w:rFonts w:asciiTheme="minorHAnsi" w:eastAsia="Calibri" w:hAnsiTheme="minorHAnsi" w:cstheme="minorHAnsi"/>
          <w:color w:val="000000"/>
          <w:sz w:val="22"/>
          <w:szCs w:val="22"/>
          <w:lang w:val="hr-HR"/>
        </w:rPr>
        <w:t xml:space="preserve">različite </w:t>
      </w:r>
      <w:r w:rsidRPr="008D043F">
        <w:rPr>
          <w:rFonts w:asciiTheme="minorHAnsi" w:eastAsia="Calibri" w:hAnsiTheme="minorHAnsi" w:cstheme="minorHAnsi"/>
          <w:color w:val="000000"/>
          <w:sz w:val="22"/>
          <w:szCs w:val="22"/>
          <w:lang w:val="hr-HR"/>
        </w:rPr>
        <w:t xml:space="preserve">interesne </w:t>
      </w:r>
      <w:r w:rsidR="00734C88" w:rsidRPr="008D043F">
        <w:rPr>
          <w:rFonts w:asciiTheme="minorHAnsi" w:eastAsia="Calibri" w:hAnsiTheme="minorHAnsi" w:cstheme="minorHAnsi"/>
          <w:color w:val="000000"/>
          <w:sz w:val="22"/>
          <w:szCs w:val="22"/>
          <w:lang w:val="hr-HR"/>
        </w:rPr>
        <w:t xml:space="preserve">grupe </w:t>
      </w:r>
      <w:r w:rsidR="00C52583" w:rsidRPr="008D043F">
        <w:rPr>
          <w:rFonts w:asciiTheme="minorHAnsi" w:eastAsia="Calibri" w:hAnsiTheme="minorHAnsi" w:cstheme="minorHAnsi"/>
          <w:color w:val="000000"/>
          <w:sz w:val="22"/>
          <w:szCs w:val="22"/>
          <w:lang w:val="hr-HR"/>
        </w:rPr>
        <w:t xml:space="preserve">kao i mehanizam za ravnopravnost spolova </w:t>
      </w:r>
      <w:r w:rsidR="00734C88" w:rsidRPr="008D043F">
        <w:rPr>
          <w:rFonts w:asciiTheme="minorHAnsi" w:eastAsia="Calibri" w:hAnsiTheme="minorHAnsi" w:cstheme="minorHAnsi"/>
          <w:i/>
          <w:color w:val="000000"/>
          <w:sz w:val="22"/>
          <w:szCs w:val="22"/>
          <w:lang w:val="hr-HR"/>
        </w:rPr>
        <w:t>Gender</w:t>
      </w:r>
      <w:r w:rsidR="00734C88"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centar Federacije BiH, kroz redovnu komunikaciju, razmjenu informacija i održavanje događaja kao što su digitalne radionice (tzv. </w:t>
      </w:r>
      <w:r w:rsidRPr="008D043F">
        <w:rPr>
          <w:rFonts w:asciiTheme="minorHAnsi" w:eastAsia="Calibri" w:hAnsiTheme="minorHAnsi" w:cstheme="minorHAnsi"/>
          <w:i/>
          <w:color w:val="000000"/>
          <w:sz w:val="22"/>
          <w:szCs w:val="22"/>
          <w:lang w:val="hr-HR"/>
        </w:rPr>
        <w:t>webinari</w:t>
      </w:r>
      <w:r w:rsidRPr="008D043F">
        <w:rPr>
          <w:rFonts w:asciiTheme="minorHAnsi" w:eastAsia="Calibri" w:hAnsiTheme="minorHAnsi" w:cstheme="minorHAnsi"/>
          <w:color w:val="000000"/>
          <w:sz w:val="22"/>
          <w:szCs w:val="22"/>
          <w:lang w:val="hr-HR"/>
        </w:rPr>
        <w:t xml:space="preserve">) i okrugli stolovi. </w:t>
      </w:r>
    </w:p>
    <w:p w14:paraId="6DFD2CC2" w14:textId="77777777" w:rsidR="004F46E2" w:rsidRPr="008D043F" w:rsidRDefault="004F46E2" w:rsidP="0068355A">
      <w:pPr>
        <w:spacing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Pandemija COVID-19</w:t>
      </w:r>
    </w:p>
    <w:p w14:paraId="24AB089D" w14:textId="77777777" w:rsidR="004F46E2" w:rsidRPr="008D043F" w:rsidRDefault="004F46E2"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očetak </w:t>
      </w:r>
      <w:r w:rsidR="005D1277" w:rsidRPr="008D043F">
        <w:rPr>
          <w:rFonts w:asciiTheme="minorHAnsi" w:eastAsia="Calibri" w:hAnsiTheme="minorHAnsi" w:cstheme="minorHAnsi"/>
          <w:sz w:val="22"/>
          <w:szCs w:val="22"/>
          <w:lang w:val="hr-HR"/>
        </w:rPr>
        <w:t>procesa izrade Strategije</w:t>
      </w:r>
      <w:r w:rsidRPr="008D043F">
        <w:rPr>
          <w:rFonts w:asciiTheme="minorHAnsi" w:eastAsia="Calibri" w:hAnsiTheme="minorHAnsi" w:cstheme="minorHAnsi"/>
          <w:sz w:val="22"/>
          <w:szCs w:val="22"/>
          <w:lang w:val="hr-HR"/>
        </w:rPr>
        <w:t xml:space="preserve"> obilježila je i pojava pandemije COVID-19, koja je primorala sve učesnike u izradi da se prilagode tzv. digitalnom način rada, koji je podrazumijevao okupljanje članova Radnih grupa i Upravljačkog odbora putem </w:t>
      </w:r>
      <w:r w:rsidRPr="008D043F">
        <w:rPr>
          <w:rFonts w:asciiTheme="minorHAnsi" w:eastAsia="Calibri" w:hAnsiTheme="minorHAnsi" w:cstheme="minorHAnsi"/>
          <w:i/>
          <w:sz w:val="22"/>
          <w:szCs w:val="22"/>
          <w:lang w:val="hr-HR"/>
        </w:rPr>
        <w:t>online</w:t>
      </w:r>
      <w:r w:rsidRPr="008D043F">
        <w:rPr>
          <w:rFonts w:asciiTheme="minorHAnsi" w:eastAsia="Calibri" w:hAnsiTheme="minorHAnsi" w:cstheme="minorHAnsi"/>
          <w:sz w:val="22"/>
          <w:szCs w:val="22"/>
          <w:lang w:val="hr-HR"/>
        </w:rPr>
        <w:t xml:space="preserve"> platformi. Ipak, proces se nesmetano nastavio nakon što se uspostavio novi način rada, uz manje iznimke održavanja fizičkih sastanaka kada je to bilo moguće (u slučaju Upravljačkog odbora zbog manjeg broja članova koji je u potpunosti bio prilagođen poštivanju propisanih epidemioloških mjera). </w:t>
      </w:r>
    </w:p>
    <w:p w14:paraId="50762582" w14:textId="77777777" w:rsidR="003B1D0B" w:rsidRPr="008D043F" w:rsidRDefault="003B1D0B" w:rsidP="0068355A">
      <w:pPr>
        <w:spacing w:line="276" w:lineRule="auto"/>
        <w:rPr>
          <w:rFonts w:asciiTheme="minorHAnsi" w:eastAsiaTheme="majorEastAsia" w:hAnsiTheme="minorHAnsi" w:cstheme="minorHAnsi"/>
          <w:i/>
          <w:color w:val="2F5496" w:themeColor="accent1" w:themeShade="BF"/>
          <w:sz w:val="32"/>
          <w:szCs w:val="32"/>
          <w:lang w:val="hr-HR"/>
        </w:rPr>
      </w:pPr>
      <w:r w:rsidRPr="008D043F">
        <w:rPr>
          <w:rFonts w:asciiTheme="minorHAnsi" w:hAnsiTheme="minorHAnsi" w:cstheme="minorHAnsi"/>
          <w:i/>
          <w:lang w:val="hr-HR"/>
        </w:rPr>
        <w:br w:type="page"/>
      </w:r>
    </w:p>
    <w:p w14:paraId="5F89C816" w14:textId="77777777" w:rsidR="003B1D0B" w:rsidRPr="008D043F" w:rsidRDefault="003B1D0B" w:rsidP="0068355A">
      <w:pPr>
        <w:pStyle w:val="Head1"/>
        <w:spacing w:after="240" w:line="276" w:lineRule="auto"/>
        <w:rPr>
          <w:rFonts w:asciiTheme="minorHAnsi" w:hAnsiTheme="minorHAnsi" w:cstheme="minorHAnsi"/>
          <w:lang w:val="hr-HR"/>
        </w:rPr>
      </w:pPr>
      <w:bookmarkStart w:id="22" w:name="_Toc104460885"/>
      <w:r w:rsidRPr="008D043F">
        <w:rPr>
          <w:rFonts w:asciiTheme="minorHAnsi" w:hAnsiTheme="minorHAnsi" w:cstheme="minorHAnsi"/>
          <w:lang w:val="hr-HR"/>
        </w:rPr>
        <w:lastRenderedPageBreak/>
        <w:t>STRATEŠKA PLATFORMA</w:t>
      </w:r>
      <w:bookmarkEnd w:id="22"/>
    </w:p>
    <w:p w14:paraId="43CDE85B" w14:textId="77777777" w:rsidR="001019C7" w:rsidRPr="008D043F" w:rsidRDefault="001019C7" w:rsidP="0068355A">
      <w:pPr>
        <w:pStyle w:val="Head2"/>
        <w:spacing w:line="276" w:lineRule="auto"/>
        <w:rPr>
          <w:rFonts w:asciiTheme="minorHAnsi" w:hAnsiTheme="minorHAnsi"/>
          <w:lang w:val="hr-HR"/>
        </w:rPr>
      </w:pPr>
      <w:bookmarkStart w:id="23" w:name="_Toc104460886"/>
      <w:r w:rsidRPr="008D043F">
        <w:rPr>
          <w:rFonts w:asciiTheme="minorHAnsi" w:hAnsiTheme="minorHAnsi"/>
          <w:lang w:val="hr-HR"/>
        </w:rPr>
        <w:t>Strateško fokusiranje</w:t>
      </w:r>
      <w:bookmarkEnd w:id="23"/>
    </w:p>
    <w:p w14:paraId="4D57C845" w14:textId="77777777" w:rsidR="001019C7" w:rsidRPr="008D043F" w:rsidRDefault="001019C7" w:rsidP="0068355A">
      <w:pPr>
        <w:pStyle w:val="Head3"/>
        <w:spacing w:line="276" w:lineRule="auto"/>
        <w:rPr>
          <w:rFonts w:asciiTheme="minorHAnsi" w:hAnsiTheme="minorHAnsi"/>
          <w:lang w:val="hr-HR"/>
        </w:rPr>
      </w:pPr>
      <w:bookmarkStart w:id="24" w:name="_Toc104460887"/>
      <w:r w:rsidRPr="008D043F">
        <w:rPr>
          <w:rFonts w:asciiTheme="minorHAnsi" w:hAnsiTheme="minorHAnsi"/>
          <w:lang w:val="hr-HR"/>
        </w:rPr>
        <w:t>EU kontekst</w:t>
      </w:r>
      <w:bookmarkEnd w:id="24"/>
    </w:p>
    <w:p w14:paraId="3BAAD768" w14:textId="77777777" w:rsidR="00F82E2E" w:rsidRPr="008D043F" w:rsidRDefault="0039544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zvještaj o stanju okoliša (SoER – eng. </w:t>
      </w:r>
      <w:r w:rsidR="00B60561" w:rsidRPr="008D043F">
        <w:rPr>
          <w:rFonts w:asciiTheme="minorHAnsi" w:hAnsiTheme="minorHAnsi" w:cstheme="minorHAnsi"/>
          <w:i/>
          <w:iCs/>
          <w:sz w:val="22"/>
          <w:szCs w:val="22"/>
          <w:lang w:val="hr-HR"/>
        </w:rPr>
        <w:t>State of the Environment Report</w:t>
      </w:r>
      <w:r w:rsidR="00756E55" w:rsidRPr="008D043F">
        <w:rPr>
          <w:rFonts w:asciiTheme="minorHAnsi" w:hAnsiTheme="minorHAnsi" w:cstheme="minorHAnsi"/>
          <w:sz w:val="22"/>
          <w:szCs w:val="22"/>
          <w:lang w:val="hr-HR"/>
        </w:rPr>
        <w:t>) pruža uvid u sveobuhvatnu procjenu okoliša te njegovom stanju u Evropi, pogotovo u pogledu ispunjavanja ciljeva politike za 2020. i 2030. godinu, kao i dugoročnih ciljeva za 2050. godinu</w:t>
      </w:r>
      <w:r w:rsidR="009C02B3" w:rsidRPr="008D043F">
        <w:rPr>
          <w:rFonts w:asciiTheme="minorHAnsi" w:hAnsiTheme="minorHAnsi" w:cstheme="minorHAnsi"/>
          <w:sz w:val="22"/>
          <w:szCs w:val="22"/>
          <w:lang w:val="hr-HR"/>
        </w:rPr>
        <w:t>. Izvještajem je navedeno da je Evropa postigla značajan napredak u ublažavanju klimatskih promjena te ublažavanju emisija stakleničkih plinova u posljednjih 20 godina, ali i u problemima koji se tiču zagađenja vode i zraka, plastičnog otpada i kružne ekonomije.</w:t>
      </w:r>
    </w:p>
    <w:p w14:paraId="2416908B" w14:textId="77777777" w:rsidR="009C02B3" w:rsidRPr="008D043F" w:rsidRDefault="009C02B3"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eđutim, u Izvještaju se navodi da je potrebno poduzeti naredne korake za postizanje ovih ciljeva, što uključuje bolju koordinaciju, te poduzimanje radnji koje će doprinijeti modernom načinu života, </w:t>
      </w:r>
      <w:r w:rsidR="00744C46" w:rsidRPr="008D043F">
        <w:rPr>
          <w:rFonts w:asciiTheme="minorHAnsi" w:hAnsiTheme="minorHAnsi" w:cstheme="minorHAnsi"/>
          <w:sz w:val="22"/>
          <w:szCs w:val="22"/>
          <w:lang w:val="hr-HR"/>
        </w:rPr>
        <w:t xml:space="preserve">što uključuje pitanja hrane, energije i mobilnosti. Potrebno je sprovesti i prelazak na održivije tehnologije, poboljšanje proizvodnih procesa i istraživanja. Ove radnje podrazumijevaju prestanak korištenja javnih sredstava za subvencioniranje aktivnosti koje štete okolišu. </w:t>
      </w:r>
    </w:p>
    <w:p w14:paraId="4F6D388C" w14:textId="71FD009D" w:rsidR="001A3E5F" w:rsidRPr="008D043F" w:rsidRDefault="00E7577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zvještaj o stanju okoliša u </w:t>
      </w:r>
      <w:r w:rsidR="00152AA8"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fldChar w:fldCharType="begin"/>
      </w:r>
      <w:r w:rsidRPr="008D043F">
        <w:rPr>
          <w:rFonts w:asciiTheme="minorHAnsi" w:hAnsiTheme="minorHAnsi" w:cstheme="minorHAnsi"/>
          <w:sz w:val="22"/>
          <w:szCs w:val="22"/>
          <w:lang w:val="hr-HR"/>
        </w:rPr>
        <w:instrText xml:space="preserve"> ADDIN ZOTERO_ITEM CSL_CITATION {"citationID":"KylQ3yOF","properties":{"formattedCitation":"(UNEP 2012)","plainCitation":"(UNEP 2012)","noteIndex":0},"citationItems":[{"id":897,"uris":["http://zotero.org/groups/2653216/items/LENTKMIN"],"itemData":{"id":897,"type":"report","title":"Izvještaj o stanju okoliša u Bosni i Hercegovini","author":[{"literal":"UNEP"}],"issued":{"date-parts":[["2012"]]}}}],"schema":"https://github.com/citation-style-language/schema/raw/master/csl-citation.json"} </w:instrText>
      </w:r>
      <w:r w:rsidRPr="008D043F">
        <w:rPr>
          <w:rFonts w:asciiTheme="minorHAnsi" w:hAnsiTheme="minorHAnsi" w:cstheme="minorHAnsi"/>
          <w:sz w:val="22"/>
          <w:szCs w:val="22"/>
          <w:lang w:val="hr-HR"/>
        </w:rPr>
        <w:fldChar w:fldCharType="separate"/>
      </w:r>
      <w:r w:rsidRPr="008D043F">
        <w:rPr>
          <w:rFonts w:asciiTheme="minorHAnsi" w:hAnsiTheme="minorHAnsi" w:cstheme="minorHAnsi"/>
          <w:sz w:val="22"/>
          <w:lang w:val="hr-HR"/>
        </w:rPr>
        <w:t>(UNEP</w:t>
      </w:r>
      <w:r w:rsidR="00BD024E" w:rsidRPr="008D043F">
        <w:rPr>
          <w:rFonts w:asciiTheme="minorHAnsi" w:hAnsiTheme="minorHAnsi" w:cstheme="minorHAnsi"/>
          <w:sz w:val="22"/>
          <w:lang w:val="hr-HR"/>
        </w:rPr>
        <w:t>,</w:t>
      </w:r>
      <w:r w:rsidRPr="008D043F">
        <w:rPr>
          <w:rFonts w:asciiTheme="minorHAnsi" w:hAnsiTheme="minorHAnsi" w:cstheme="minorHAnsi"/>
          <w:sz w:val="22"/>
          <w:lang w:val="hr-HR"/>
        </w:rPr>
        <w:t xml:space="preserve"> 2012)</w:t>
      </w:r>
      <w:r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00D343E7" w:rsidRPr="008D043F">
        <w:rPr>
          <w:rFonts w:asciiTheme="minorHAnsi" w:hAnsiTheme="minorHAnsi" w:cstheme="minorHAnsi"/>
          <w:sz w:val="22"/>
          <w:szCs w:val="22"/>
          <w:lang w:val="hr-HR"/>
        </w:rPr>
        <w:t xml:space="preserve">je </w:t>
      </w:r>
      <w:r w:rsidR="004128CF" w:rsidRPr="008D043F">
        <w:rPr>
          <w:rFonts w:asciiTheme="minorHAnsi" w:hAnsiTheme="minorHAnsi" w:cstheme="minorHAnsi"/>
          <w:sz w:val="22"/>
          <w:szCs w:val="22"/>
          <w:lang w:val="hr-HR"/>
        </w:rPr>
        <w:t>usvojen 2014</w:t>
      </w:r>
      <w:r w:rsidR="00D343E7" w:rsidRPr="008D043F">
        <w:rPr>
          <w:rFonts w:asciiTheme="minorHAnsi" w:hAnsiTheme="minorHAnsi" w:cstheme="minorHAnsi"/>
          <w:sz w:val="22"/>
          <w:szCs w:val="22"/>
          <w:lang w:val="hr-HR"/>
        </w:rPr>
        <w:t xml:space="preserve">. godine, kao važan segment približavanja i pristupanja BiH Evropskoj uniji. </w:t>
      </w:r>
      <w:r w:rsidR="001A3E5F" w:rsidRPr="008D043F">
        <w:rPr>
          <w:rFonts w:asciiTheme="minorHAnsi" w:hAnsiTheme="minorHAnsi" w:cstheme="minorHAnsi"/>
          <w:sz w:val="22"/>
          <w:szCs w:val="22"/>
          <w:lang w:val="hr-HR"/>
        </w:rPr>
        <w:t>U dokumentu su prikazani</w:t>
      </w:r>
      <w:r w:rsidR="00567082" w:rsidRPr="008D043F">
        <w:rPr>
          <w:rFonts w:asciiTheme="minorHAnsi" w:hAnsiTheme="minorHAnsi" w:cstheme="minorHAnsi"/>
          <w:sz w:val="22"/>
          <w:szCs w:val="22"/>
          <w:lang w:val="hr-HR"/>
        </w:rPr>
        <w:t xml:space="preserve"> ključni poda</w:t>
      </w:r>
      <w:r w:rsidR="001A3E5F" w:rsidRPr="008D043F">
        <w:rPr>
          <w:rFonts w:asciiTheme="minorHAnsi" w:hAnsiTheme="minorHAnsi" w:cstheme="minorHAnsi"/>
          <w:sz w:val="22"/>
          <w:szCs w:val="22"/>
          <w:lang w:val="hr-HR"/>
        </w:rPr>
        <w:t>ci</w:t>
      </w:r>
      <w:r w:rsidR="00567082" w:rsidRPr="008D043F">
        <w:rPr>
          <w:rFonts w:asciiTheme="minorHAnsi" w:hAnsiTheme="minorHAnsi" w:cstheme="minorHAnsi"/>
          <w:sz w:val="22"/>
          <w:szCs w:val="22"/>
          <w:lang w:val="hr-HR"/>
        </w:rPr>
        <w:t xml:space="preserve"> o stanju okoliša, trendov</w:t>
      </w:r>
      <w:r w:rsidR="001A3E5F" w:rsidRPr="008D043F">
        <w:rPr>
          <w:rFonts w:asciiTheme="minorHAnsi" w:hAnsiTheme="minorHAnsi" w:cstheme="minorHAnsi"/>
          <w:sz w:val="22"/>
          <w:szCs w:val="22"/>
          <w:lang w:val="hr-HR"/>
        </w:rPr>
        <w:t>i</w:t>
      </w:r>
      <w:r w:rsidR="00567082" w:rsidRPr="008D043F">
        <w:rPr>
          <w:rFonts w:asciiTheme="minorHAnsi" w:hAnsiTheme="minorHAnsi" w:cstheme="minorHAnsi"/>
          <w:sz w:val="22"/>
          <w:szCs w:val="22"/>
          <w:lang w:val="hr-HR"/>
        </w:rPr>
        <w:t>, priti</w:t>
      </w:r>
      <w:r w:rsidR="001A3E5F" w:rsidRPr="008D043F">
        <w:rPr>
          <w:rFonts w:asciiTheme="minorHAnsi" w:hAnsiTheme="minorHAnsi" w:cstheme="minorHAnsi"/>
          <w:sz w:val="22"/>
          <w:szCs w:val="22"/>
          <w:lang w:val="hr-HR"/>
        </w:rPr>
        <w:t>sci</w:t>
      </w:r>
      <w:r w:rsidR="00567082" w:rsidRPr="008D043F">
        <w:rPr>
          <w:rFonts w:asciiTheme="minorHAnsi" w:hAnsiTheme="minorHAnsi" w:cstheme="minorHAnsi"/>
          <w:sz w:val="22"/>
          <w:szCs w:val="22"/>
          <w:lang w:val="hr-HR"/>
        </w:rPr>
        <w:t xml:space="preserve"> i uticaj na okoliš</w:t>
      </w:r>
      <w:r w:rsidR="00FA716E" w:rsidRPr="008D043F">
        <w:rPr>
          <w:rFonts w:asciiTheme="minorHAnsi" w:hAnsiTheme="minorHAnsi" w:cstheme="minorHAnsi"/>
          <w:sz w:val="22"/>
          <w:szCs w:val="22"/>
          <w:lang w:val="hr-HR"/>
        </w:rPr>
        <w:t xml:space="preserve">, te identifikacija ključnih pitanja za zaštitu i poboljšanje postojećeg stanja okoliša. Između ostalog, u Izvještaju je kroz zaključke dat poseban osvrt na dosadašnje napore u provođenju reformi u sektoru okoliša; efikasnost funkcioniranja sistema; te raspoloživost podataka i procedure izvještavanja. Naposlijetku, u Izvještaju su dane </w:t>
      </w:r>
      <w:r w:rsidR="001810B9" w:rsidRPr="008D043F">
        <w:rPr>
          <w:rFonts w:asciiTheme="minorHAnsi" w:hAnsiTheme="minorHAnsi" w:cstheme="minorHAnsi"/>
          <w:sz w:val="22"/>
          <w:szCs w:val="22"/>
          <w:lang w:val="hr-HR"/>
        </w:rPr>
        <w:t>i određene preporuke koje bi omogućile dugoročnu zaštitu okoliša</w:t>
      </w:r>
      <w:r w:rsidR="001A3E5F" w:rsidRPr="008D043F">
        <w:rPr>
          <w:rFonts w:asciiTheme="minorHAnsi" w:hAnsiTheme="minorHAnsi" w:cstheme="minorHAnsi"/>
          <w:sz w:val="22"/>
          <w:szCs w:val="22"/>
          <w:lang w:val="hr-HR"/>
        </w:rPr>
        <w:t xml:space="preserve">: </w:t>
      </w:r>
    </w:p>
    <w:p w14:paraId="2A025ED4" w14:textId="77777777" w:rsidR="001A3E5F" w:rsidRPr="008D043F" w:rsidRDefault="001810B9" w:rsidP="0068355A">
      <w:pPr>
        <w:pStyle w:val="ListParagraph"/>
        <w:numPr>
          <w:ilvl w:val="0"/>
          <w:numId w:val="274"/>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jačanje postojećeg pravnog i institucionalnog okvira; </w:t>
      </w:r>
    </w:p>
    <w:p w14:paraId="741679E3" w14:textId="77777777" w:rsidR="001A3E5F" w:rsidRPr="008D043F" w:rsidRDefault="001810B9" w:rsidP="0068355A">
      <w:pPr>
        <w:pStyle w:val="ListParagraph"/>
        <w:numPr>
          <w:ilvl w:val="0"/>
          <w:numId w:val="274"/>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napređenje praćenja stanja okoliša; </w:t>
      </w:r>
    </w:p>
    <w:p w14:paraId="7885359C" w14:textId="77777777" w:rsidR="001A3E5F" w:rsidRPr="008D043F" w:rsidRDefault="001810B9" w:rsidP="0068355A">
      <w:pPr>
        <w:pStyle w:val="ListParagraph"/>
        <w:numPr>
          <w:ilvl w:val="0"/>
          <w:numId w:val="274"/>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napređenje oblasti statistike; </w:t>
      </w:r>
    </w:p>
    <w:p w14:paraId="5E0166B7" w14:textId="77777777" w:rsidR="001A3E5F" w:rsidRPr="008D043F" w:rsidRDefault="001810B9" w:rsidP="0068355A">
      <w:pPr>
        <w:pStyle w:val="ListParagraph"/>
        <w:numPr>
          <w:ilvl w:val="0"/>
          <w:numId w:val="274"/>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napređenje sistema upravljanja informacijama o okolišu; </w:t>
      </w:r>
    </w:p>
    <w:p w14:paraId="6523B859" w14:textId="77777777" w:rsidR="001A3E5F" w:rsidRPr="008D043F" w:rsidRDefault="001810B9" w:rsidP="0068355A">
      <w:pPr>
        <w:pStyle w:val="ListParagraph"/>
        <w:numPr>
          <w:ilvl w:val="0"/>
          <w:numId w:val="274"/>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zradu i usvajanje seta pokazatelja okoliša; </w:t>
      </w:r>
    </w:p>
    <w:p w14:paraId="67130C39" w14:textId="77777777" w:rsidR="001A3E5F" w:rsidRPr="008D043F" w:rsidRDefault="001810B9" w:rsidP="0068355A">
      <w:pPr>
        <w:pStyle w:val="ListParagraph"/>
        <w:numPr>
          <w:ilvl w:val="0"/>
          <w:numId w:val="274"/>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napređenje Registara ispuštanja i prenosa zagađenja (eng. </w:t>
      </w:r>
      <w:r w:rsidRPr="008D043F">
        <w:rPr>
          <w:rFonts w:asciiTheme="minorHAnsi" w:hAnsiTheme="minorHAnsi" w:cstheme="minorHAnsi"/>
          <w:i/>
          <w:iCs/>
          <w:sz w:val="22"/>
          <w:szCs w:val="22"/>
          <w:lang w:val="hr-HR"/>
        </w:rPr>
        <w:t>Pollution Release and Transfer Register</w:t>
      </w:r>
      <w:r w:rsidRPr="008D043F">
        <w:rPr>
          <w:rFonts w:asciiTheme="minorHAnsi" w:hAnsiTheme="minorHAnsi" w:cstheme="minorHAnsi"/>
          <w:sz w:val="22"/>
          <w:szCs w:val="22"/>
          <w:lang w:val="hr-HR"/>
        </w:rPr>
        <w:t xml:space="preserve"> – PRTR); </w:t>
      </w:r>
    </w:p>
    <w:p w14:paraId="134CECFB" w14:textId="77777777" w:rsidR="001A3E5F" w:rsidRPr="008D043F" w:rsidRDefault="001810B9" w:rsidP="0068355A">
      <w:pPr>
        <w:pStyle w:val="ListParagraph"/>
        <w:numPr>
          <w:ilvl w:val="0"/>
          <w:numId w:val="274"/>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zvještanje prema Evropskoj mreži za informacije o okolišu i praćenje stanja okoliša (eng. </w:t>
      </w:r>
      <w:r w:rsidRPr="008D043F">
        <w:rPr>
          <w:rFonts w:asciiTheme="minorHAnsi" w:hAnsiTheme="minorHAnsi" w:cstheme="minorHAnsi"/>
          <w:i/>
          <w:iCs/>
          <w:sz w:val="22"/>
          <w:szCs w:val="22"/>
          <w:lang w:val="hr-HR"/>
        </w:rPr>
        <w:t>European Environment Information and Observation Network</w:t>
      </w:r>
      <w:r w:rsidRPr="008D043F">
        <w:rPr>
          <w:rFonts w:asciiTheme="minorHAnsi" w:hAnsiTheme="minorHAnsi" w:cstheme="minorHAnsi"/>
          <w:sz w:val="22"/>
          <w:szCs w:val="22"/>
          <w:lang w:val="hr-HR"/>
        </w:rPr>
        <w:t xml:space="preserve"> – EIONET), </w:t>
      </w:r>
    </w:p>
    <w:p w14:paraId="78A6CFCE" w14:textId="77777777" w:rsidR="001A3E5F" w:rsidRPr="008D043F" w:rsidRDefault="001810B9" w:rsidP="0068355A">
      <w:pPr>
        <w:pStyle w:val="ListParagraph"/>
        <w:numPr>
          <w:ilvl w:val="0"/>
          <w:numId w:val="274"/>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spostavljanje baze znanja za Anticipativne informacije i usluge</w:t>
      </w:r>
      <w:r w:rsidR="003B226B" w:rsidRPr="008D043F">
        <w:rPr>
          <w:rFonts w:asciiTheme="minorHAnsi" w:hAnsiTheme="minorHAnsi" w:cstheme="minorHAnsi"/>
          <w:sz w:val="22"/>
          <w:szCs w:val="22"/>
          <w:lang w:val="hr-HR"/>
        </w:rPr>
        <w:t xml:space="preserve">; te </w:t>
      </w:r>
    </w:p>
    <w:p w14:paraId="10B3DD38" w14:textId="092C041F" w:rsidR="00744C46" w:rsidRPr="008D043F" w:rsidRDefault="003B226B" w:rsidP="0068355A">
      <w:pPr>
        <w:pStyle w:val="ListParagraph"/>
        <w:numPr>
          <w:ilvl w:val="0"/>
          <w:numId w:val="274"/>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jačanje obrazovanja o okolišu. </w:t>
      </w:r>
    </w:p>
    <w:p w14:paraId="5F3A7413" w14:textId="015FF567" w:rsidR="001019C7" w:rsidRPr="008D043F" w:rsidRDefault="00095C97" w:rsidP="0068355A">
      <w:pPr>
        <w:pStyle w:val="Head3"/>
        <w:spacing w:line="276" w:lineRule="auto"/>
        <w:rPr>
          <w:rFonts w:asciiTheme="minorHAnsi" w:hAnsiTheme="minorHAnsi"/>
          <w:lang w:val="hr-HR"/>
        </w:rPr>
      </w:pPr>
      <w:bookmarkStart w:id="25" w:name="_Toc104460888"/>
      <w:r w:rsidRPr="008D043F">
        <w:rPr>
          <w:rFonts w:asciiTheme="minorHAnsi" w:hAnsiTheme="minorHAnsi"/>
          <w:lang w:val="hr-HR"/>
        </w:rPr>
        <w:t>K</w:t>
      </w:r>
      <w:r w:rsidR="00F82E2E" w:rsidRPr="008D043F">
        <w:rPr>
          <w:rFonts w:asciiTheme="minorHAnsi" w:hAnsiTheme="minorHAnsi"/>
          <w:lang w:val="hr-HR"/>
        </w:rPr>
        <w:t>ontekst</w:t>
      </w:r>
      <w:bookmarkEnd w:id="25"/>
      <w:r w:rsidRPr="008D043F">
        <w:rPr>
          <w:rFonts w:asciiTheme="minorHAnsi" w:hAnsiTheme="minorHAnsi"/>
          <w:lang w:val="hr-HR"/>
        </w:rPr>
        <w:t xml:space="preserve"> Federacije BiH</w:t>
      </w:r>
    </w:p>
    <w:p w14:paraId="6083E8B9" w14:textId="77777777" w:rsidR="00B81332" w:rsidRPr="008D043F" w:rsidRDefault="00B81332"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Analiza stanja je pokazala najkritičnije izazove koji zahtjevaju strateške intervencije kako bi se oni u narednom period riješili. Ovi izazovi su izuzetno važni za omogućavanje zelenog rasta, dostizanja održivog razvoja, ali i za poboljšanje kvaliteta života građanki i građana Federacije BiH.</w:t>
      </w:r>
    </w:p>
    <w:p w14:paraId="3F83E9A8" w14:textId="77777777" w:rsidR="00B81332" w:rsidRPr="008D043F" w:rsidRDefault="00B81332" w:rsidP="0068355A">
      <w:pPr>
        <w:spacing w:before="240" w:after="240" w:line="276" w:lineRule="auto"/>
        <w:rPr>
          <w:rFonts w:asciiTheme="minorHAnsi" w:eastAsiaTheme="minorHAnsi" w:hAnsiTheme="minorHAnsi" w:cstheme="minorHAnsi"/>
          <w:i/>
          <w:sz w:val="22"/>
          <w:szCs w:val="22"/>
          <w:u w:val="single"/>
          <w:lang w:val="hr-HR" w:eastAsia="en-US"/>
        </w:rPr>
      </w:pPr>
      <w:r w:rsidRPr="008D043F">
        <w:rPr>
          <w:rFonts w:asciiTheme="minorHAnsi" w:eastAsiaTheme="minorHAnsi" w:hAnsiTheme="minorHAnsi" w:cstheme="minorHAnsi"/>
          <w:i/>
          <w:sz w:val="22"/>
          <w:szCs w:val="22"/>
          <w:u w:val="single"/>
          <w:lang w:val="hr-HR" w:eastAsia="en-US"/>
        </w:rPr>
        <w:t>Strateški fokus 1: Unaprjeđenje okoliša, očuvanje zdravlja ljudi i podizanje kvaliteta života za sve</w:t>
      </w:r>
    </w:p>
    <w:p w14:paraId="42A7B3D0" w14:textId="77777777" w:rsidR="00B81332" w:rsidRPr="008D043F" w:rsidRDefault="00B81332"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Jedan od najvećih izazova Federacije BiH u narednom periodu jeste sveobuhvatno unaprjeđenje i zaštita okoliša, uz minimiziranje štetnih antropogenih utjecaja, kao što su buka, otpad, zagađenje, u skladu s najboljim praksama iz EU. S tim u vezi, potrebno je fokusirati se na smanjenje emisija i </w:t>
      </w:r>
      <w:r w:rsidRPr="008D043F">
        <w:rPr>
          <w:rFonts w:asciiTheme="minorHAnsi" w:hAnsiTheme="minorHAnsi" w:cstheme="minorHAnsi"/>
          <w:color w:val="000000"/>
          <w:sz w:val="22"/>
          <w:szCs w:val="22"/>
          <w:bdr w:val="none" w:sz="0" w:space="0" w:color="auto" w:frame="1"/>
          <w:lang w:val="hr-HR"/>
        </w:rPr>
        <w:t>multidisciplinarni i integralni pristup pitanjima kvaliteta zraka, kao i na unaprjeđenje</w:t>
      </w:r>
      <w:r w:rsidRPr="008D043F">
        <w:rPr>
          <w:rFonts w:asciiTheme="minorHAnsi" w:hAnsiTheme="minorHAnsi" w:cstheme="minorHAnsi"/>
          <w:sz w:val="22"/>
          <w:szCs w:val="22"/>
          <w:lang w:val="hr-HR"/>
        </w:rPr>
        <w:t xml:space="preserve"> rješenja upravljanja otpadom, vodama, smanjenje utjecaja i prilagođavanje na klimatske promjene. Posebno je važno da se ubrzaju investicije u razvoj infrastrukture kao i stvaranje preduvjeta za energijsku tranziciju i </w:t>
      </w:r>
      <w:r w:rsidRPr="008D043F">
        <w:rPr>
          <w:rFonts w:asciiTheme="minorHAnsi" w:eastAsiaTheme="minorHAnsi" w:hAnsiTheme="minorHAnsi" w:cstheme="minorHAnsi"/>
          <w:sz w:val="22"/>
          <w:szCs w:val="22"/>
          <w:lang w:val="hr-HR" w:eastAsia="en-US"/>
        </w:rPr>
        <w:t xml:space="preserve">razvoj modela kružne ekonomije i zelenih biznisa. </w:t>
      </w:r>
    </w:p>
    <w:p w14:paraId="36AA0DFA" w14:textId="77777777" w:rsidR="00B81332" w:rsidRPr="008D043F" w:rsidRDefault="00B81332" w:rsidP="0068355A">
      <w:pPr>
        <w:spacing w:before="240" w:after="240" w:line="276" w:lineRule="auto"/>
        <w:rPr>
          <w:rFonts w:asciiTheme="minorHAnsi" w:eastAsiaTheme="minorHAnsi" w:hAnsiTheme="minorHAnsi" w:cstheme="minorHAnsi"/>
          <w:i/>
          <w:sz w:val="22"/>
          <w:szCs w:val="22"/>
          <w:u w:val="single"/>
          <w:lang w:val="hr-HR" w:eastAsia="en-US"/>
        </w:rPr>
      </w:pPr>
      <w:r w:rsidRPr="008D043F">
        <w:rPr>
          <w:rFonts w:asciiTheme="minorHAnsi" w:eastAsiaTheme="minorHAnsi" w:hAnsiTheme="minorHAnsi" w:cstheme="minorHAnsi"/>
          <w:i/>
          <w:sz w:val="22"/>
          <w:szCs w:val="22"/>
          <w:u w:val="single"/>
          <w:lang w:val="hr-HR" w:eastAsia="en-US"/>
        </w:rPr>
        <w:t>Strateški fokus 2: Unaprjeđenje upravljanja i korištenja prirodnih resursa</w:t>
      </w:r>
    </w:p>
    <w:p w14:paraId="34E6FA60" w14:textId="77777777" w:rsidR="00B81332" w:rsidRPr="008D043F" w:rsidRDefault="00B81332"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ješavanje problema zaštite </w:t>
      </w:r>
      <w:r w:rsidRPr="008D043F">
        <w:rPr>
          <w:rFonts w:asciiTheme="minorHAnsi" w:eastAsiaTheme="minorHAnsi" w:hAnsiTheme="minorHAnsi" w:cstheme="minorHAnsi"/>
          <w:sz w:val="22"/>
          <w:szCs w:val="22"/>
          <w:lang w:val="hr-HR" w:eastAsia="en-US"/>
        </w:rPr>
        <w:t>biološke raznolikosti</w:t>
      </w:r>
      <w:r w:rsidRPr="008D043F">
        <w:rPr>
          <w:rFonts w:asciiTheme="minorHAnsi" w:hAnsiTheme="minorHAnsi" w:cstheme="minorHAnsi"/>
          <w:sz w:val="22"/>
          <w:szCs w:val="22"/>
          <w:lang w:val="hr-HR"/>
        </w:rPr>
        <w:t xml:space="preserve"> i prirode je od ključnog značaja za sveukupni kvalitet života građana i građanki u Federaciji BiH. Analiza stanja je pokazala da postoji veliki prostor za poboljšanje korištenja prirodnih resursa i zaštite postojeće </w:t>
      </w:r>
      <w:r w:rsidRPr="008D043F">
        <w:rPr>
          <w:rFonts w:asciiTheme="minorHAnsi" w:eastAsiaTheme="minorHAnsi" w:hAnsiTheme="minorHAnsi" w:cstheme="minorHAnsi"/>
          <w:sz w:val="22"/>
          <w:szCs w:val="22"/>
          <w:lang w:val="hr-HR" w:eastAsia="en-US"/>
        </w:rPr>
        <w:t>biološke raznolikosti</w:t>
      </w:r>
      <w:r w:rsidRPr="008D043F">
        <w:rPr>
          <w:rFonts w:ascii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eastAsia="en-US"/>
        </w:rPr>
        <w:t xml:space="preserve">Rješavanje ovog pitanja zahtijeva da se pažnja u narednom periodu usmjeri na </w:t>
      </w:r>
      <w:r w:rsidRPr="008D043F">
        <w:rPr>
          <w:rFonts w:asciiTheme="minorHAnsi" w:hAnsiTheme="minorHAnsi" w:cstheme="minorHAnsi"/>
          <w:sz w:val="22"/>
          <w:szCs w:val="22"/>
          <w:lang w:val="hr-HR"/>
        </w:rPr>
        <w:t xml:space="preserve">uspostavljanje balansa između korištenja prirodnih resursa u funkciju razvoja i njegove zaštite, odnosno održivog korištenja. Od posebnog značaja je </w:t>
      </w:r>
      <w:r w:rsidRPr="008D043F">
        <w:rPr>
          <w:rFonts w:asciiTheme="minorHAnsi" w:eastAsiaTheme="minorHAnsi" w:hAnsiTheme="minorHAnsi" w:cstheme="minorHAnsi"/>
          <w:sz w:val="22"/>
          <w:szCs w:val="22"/>
          <w:lang w:val="hr-HR" w:eastAsia="en-US"/>
        </w:rPr>
        <w:t xml:space="preserve">zaštita i unaprjeđenje biološke raznolikosti, uključujući raznolikost vrsta, staništa, ekosistema i predjela, s posebnom pažnjom na ugrožene vrste s Crvene liste, kroz povećanje naučnog znanja, poboljšanje okvira politika i povećanje dostupnih ljudskih i finansijskih resursa. Dodatno, </w:t>
      </w:r>
      <w:r w:rsidRPr="008D043F">
        <w:rPr>
          <w:rFonts w:asciiTheme="minorHAnsi" w:hAnsiTheme="minorHAnsi" w:cstheme="minorHAnsi"/>
          <w:sz w:val="22"/>
          <w:szCs w:val="22"/>
          <w:lang w:val="hr-HR"/>
        </w:rPr>
        <w:t xml:space="preserve">neophodno je stremiti ka unaprjeđenju korištenja zemljišta, korištenje prirodnih resursa u poljoprivredi, šumarstvu i ribarstvu, u cilju poboljšanja njihovih kvaliteta, ali i izbjegavanja dramatične degradacije koja prati pretjeranu eksploataciju. </w:t>
      </w:r>
    </w:p>
    <w:p w14:paraId="1C200474" w14:textId="77777777" w:rsidR="00B81332" w:rsidRPr="008D043F" w:rsidRDefault="00B81332" w:rsidP="0068355A">
      <w:pPr>
        <w:spacing w:before="240" w:after="240" w:line="276" w:lineRule="auto"/>
        <w:rPr>
          <w:rFonts w:asciiTheme="minorHAnsi" w:eastAsiaTheme="minorHAnsi" w:hAnsiTheme="minorHAnsi" w:cstheme="minorHAnsi"/>
          <w:i/>
          <w:sz w:val="22"/>
          <w:szCs w:val="22"/>
          <w:u w:val="single"/>
          <w:lang w:val="hr-HR" w:eastAsia="en-US"/>
        </w:rPr>
      </w:pPr>
      <w:r w:rsidRPr="008D043F">
        <w:rPr>
          <w:rFonts w:asciiTheme="minorHAnsi" w:eastAsiaTheme="minorHAnsi" w:hAnsiTheme="minorHAnsi" w:cstheme="minorHAnsi"/>
          <w:i/>
          <w:sz w:val="22"/>
          <w:szCs w:val="22"/>
          <w:u w:val="single"/>
          <w:lang w:val="hr-HR" w:eastAsia="en-US"/>
        </w:rPr>
        <w:t>Strateški fokus 3: Unaprjeđenje kvaliteta upravljanja okolišem</w:t>
      </w:r>
    </w:p>
    <w:p w14:paraId="135785DF" w14:textId="77777777" w:rsidR="00B81332" w:rsidRPr="008D043F" w:rsidRDefault="00B81332"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istem upravljanja okolišem je krucijalan faktor koji utječe na to da se prethodne oblasti realiziraju na najbolji način. Upravljanje okolišem ima za cilj poboljšanje donošenja odluka i angažmana učesnika u upravljanju, u skladu s procesom pridruživanja i legislativom Evropske unije. S tim u vezi, buduće akcije bi se trebale fokusirati na primjenu principa dobrog upravljanja u oblasti okoliša, koji će unaprijediti odgovornost, transparentnost i učinkovitost sprovođenja relevantnog okvira, unaprijediti učestvovanje javnosti, kao i integracija pitanja ravnopravnosti spolova, socijalne jednakosti i siromaštva u politike. </w:t>
      </w:r>
    </w:p>
    <w:p w14:paraId="1FB78A8A" w14:textId="77777777" w:rsidR="001019C7" w:rsidRPr="008D043F" w:rsidRDefault="001019C7" w:rsidP="0068355A">
      <w:pPr>
        <w:pStyle w:val="Head2"/>
        <w:spacing w:line="276" w:lineRule="auto"/>
        <w:rPr>
          <w:rFonts w:asciiTheme="minorHAnsi" w:hAnsiTheme="minorHAnsi"/>
          <w:szCs w:val="28"/>
          <w:lang w:val="hr-HR"/>
        </w:rPr>
      </w:pPr>
      <w:bookmarkStart w:id="26" w:name="_Toc104460889"/>
      <w:r w:rsidRPr="008D043F">
        <w:rPr>
          <w:rFonts w:asciiTheme="minorHAnsi" w:hAnsiTheme="minorHAnsi"/>
          <w:szCs w:val="28"/>
          <w:lang w:val="hr-HR"/>
        </w:rPr>
        <w:t>Vizija</w:t>
      </w:r>
      <w:bookmarkEnd w:id="26"/>
    </w:p>
    <w:p w14:paraId="5F4A9165" w14:textId="6B55A378" w:rsidR="001019C7" w:rsidRPr="008D043F" w:rsidRDefault="001019C7"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Vizija predstavlja dugoročno poželjan pravac teritorijalnog razvoja, jasan i privlačan za sve zainteresirane aktere, kako one unutar </w:t>
      </w:r>
      <w:r w:rsidRPr="008D043F">
        <w:rPr>
          <w:rFonts w:asciiTheme="minorHAnsi" w:eastAsiaTheme="minorHAnsi" w:hAnsiTheme="minorHAnsi" w:cstheme="minorHAnsi"/>
          <w:sz w:val="22"/>
          <w:szCs w:val="22"/>
          <w:lang w:val="hr-HR" w:eastAsia="en-US"/>
        </w:rPr>
        <w:t xml:space="preserve">Federacije </w:t>
      </w:r>
      <w:r w:rsidRPr="008D043F">
        <w:rPr>
          <w:rFonts w:asciiTheme="minorHAnsi" w:hAnsiTheme="minorHAnsi" w:cstheme="minorHAnsi"/>
          <w:sz w:val="22"/>
          <w:szCs w:val="22"/>
          <w:lang w:val="hr-HR"/>
        </w:rPr>
        <w:t xml:space="preserve"> </w:t>
      </w:r>
      <w:r w:rsidR="001A3E5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tako i one vanjske aktere.</w:t>
      </w:r>
    </w:p>
    <w:p w14:paraId="4AB8B18C" w14:textId="77777777" w:rsidR="001019C7" w:rsidRPr="008D043F" w:rsidRDefault="001019C7" w:rsidP="0068355A">
      <w:pPr>
        <w:spacing w:after="240" w:line="276" w:lineRule="auto"/>
        <w:jc w:val="both"/>
        <w:rPr>
          <w:rFonts w:asciiTheme="minorHAnsi" w:hAnsiTheme="minorHAnsi" w:cstheme="minorHAnsi"/>
          <w:i/>
          <w:iCs/>
          <w:color w:val="000000" w:themeColor="text1"/>
          <w:sz w:val="22"/>
          <w:szCs w:val="22"/>
          <w:lang w:val="hr-HR"/>
        </w:rPr>
      </w:pPr>
      <w:r w:rsidRPr="008D043F">
        <w:rPr>
          <w:rFonts w:asciiTheme="minorHAnsi" w:eastAsiaTheme="minorHAnsi" w:hAnsiTheme="minorHAnsi" w:cstheme="minorHAnsi"/>
          <w:i/>
          <w:sz w:val="22"/>
          <w:szCs w:val="22"/>
          <w:lang w:val="hr-HR" w:eastAsia="en-US"/>
        </w:rPr>
        <w:t>Federacija</w:t>
      </w:r>
      <w:r w:rsidRPr="008D043F">
        <w:rPr>
          <w:rFonts w:asciiTheme="minorHAnsi" w:eastAsiaTheme="minorHAnsi" w:hAnsiTheme="minorHAnsi" w:cstheme="minorHAnsi"/>
          <w:sz w:val="22"/>
          <w:szCs w:val="22"/>
          <w:lang w:val="hr-HR" w:eastAsia="en-US"/>
        </w:rPr>
        <w:t xml:space="preserve"> </w:t>
      </w:r>
      <w:r w:rsidRPr="008D043F">
        <w:rPr>
          <w:rFonts w:asciiTheme="minorHAnsi" w:hAnsiTheme="minorHAnsi" w:cstheme="minorHAnsi"/>
          <w:i/>
          <w:iCs/>
          <w:sz w:val="22"/>
          <w:szCs w:val="22"/>
          <w:lang w:val="hr-HR"/>
        </w:rPr>
        <w:t xml:space="preserve">Bosne i Hercegovine je prosperitetan životni prostor, koji ima za cilj podizanje kvaliteta okoliša i unaprjeđenja kvaliteta života stanovništva na svim nivoima federalne zajednice, uz poštivanje principa dobrog upravljanja i politika jednakih mogućnosti. </w:t>
      </w:r>
    </w:p>
    <w:p w14:paraId="2A802A3E" w14:textId="31CFCDFC" w:rsidR="001019C7" w:rsidRPr="008D043F" w:rsidRDefault="001019C7" w:rsidP="0068355A">
      <w:pPr>
        <w:spacing w:after="240" w:line="276" w:lineRule="auto"/>
        <w:jc w:val="both"/>
        <w:rPr>
          <w:rFonts w:asciiTheme="minorHAnsi" w:hAnsiTheme="minorHAnsi" w:cstheme="minorHAnsi"/>
          <w:color w:val="000000" w:themeColor="text1"/>
          <w:sz w:val="22"/>
          <w:szCs w:val="22"/>
          <w:lang w:val="hr-HR"/>
        </w:rPr>
      </w:pPr>
      <w:r w:rsidRPr="008D043F">
        <w:rPr>
          <w:rFonts w:asciiTheme="minorHAnsi" w:hAnsiTheme="minorHAnsi" w:cstheme="minorHAnsi"/>
          <w:color w:val="000000" w:themeColor="text1"/>
          <w:sz w:val="22"/>
          <w:szCs w:val="22"/>
          <w:lang w:val="hr-HR"/>
        </w:rPr>
        <w:t xml:space="preserve">Vizija je razvijena u skladu s pravcima održivog razvoja za cijelu zemlju, kao i činjenicom da je očuvan okoliš jedan dio strateške orijentacije razvoja </w:t>
      </w:r>
      <w:r w:rsidRPr="008D043F">
        <w:rPr>
          <w:rFonts w:asciiTheme="minorHAnsi" w:eastAsiaTheme="minorHAnsi" w:hAnsiTheme="minorHAnsi" w:cstheme="minorHAnsi"/>
          <w:sz w:val="22"/>
          <w:szCs w:val="22"/>
          <w:lang w:val="hr-HR" w:eastAsia="en-US"/>
        </w:rPr>
        <w:t xml:space="preserve">Federacije </w:t>
      </w:r>
      <w:r w:rsidR="001A3E5F" w:rsidRPr="008D043F">
        <w:rPr>
          <w:rFonts w:asciiTheme="minorHAnsi" w:hAnsiTheme="minorHAnsi" w:cstheme="minorHAnsi"/>
          <w:sz w:val="22"/>
          <w:szCs w:val="22"/>
          <w:lang w:val="hr-HR"/>
        </w:rPr>
        <w:t>BiH</w:t>
      </w:r>
      <w:r w:rsidRPr="008D043F">
        <w:rPr>
          <w:rFonts w:asciiTheme="minorHAnsi" w:hAnsiTheme="minorHAnsi" w:cstheme="minorHAnsi"/>
          <w:color w:val="000000" w:themeColor="text1"/>
          <w:sz w:val="22"/>
          <w:szCs w:val="22"/>
          <w:lang w:val="hr-HR"/>
        </w:rPr>
        <w:t xml:space="preserve">. </w:t>
      </w:r>
    </w:p>
    <w:p w14:paraId="11E152F6" w14:textId="77777777" w:rsidR="001019C7" w:rsidRPr="008D043F" w:rsidRDefault="001019C7" w:rsidP="0068355A">
      <w:pPr>
        <w:pStyle w:val="Head2"/>
        <w:spacing w:line="276" w:lineRule="auto"/>
        <w:rPr>
          <w:rFonts w:asciiTheme="minorHAnsi" w:hAnsiTheme="minorHAnsi"/>
          <w:szCs w:val="28"/>
          <w:lang w:val="hr-HR"/>
        </w:rPr>
      </w:pPr>
      <w:bookmarkStart w:id="27" w:name="_Toc104460890"/>
      <w:bookmarkStart w:id="28" w:name="pg34"/>
      <w:r w:rsidRPr="008D043F">
        <w:rPr>
          <w:rFonts w:asciiTheme="minorHAnsi" w:hAnsiTheme="minorHAnsi"/>
          <w:szCs w:val="28"/>
          <w:lang w:val="hr-HR"/>
        </w:rPr>
        <w:lastRenderedPageBreak/>
        <w:t>Strateški ciljevi</w:t>
      </w:r>
      <w:bookmarkEnd w:id="27"/>
    </w:p>
    <w:bookmarkEnd w:id="28"/>
    <w:p w14:paraId="0C3850F5" w14:textId="77777777" w:rsidR="001019C7" w:rsidRPr="008D043F" w:rsidRDefault="001019C7"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avna stečevina EU u oblasti okoliša (politike, direktive i uredbe) je pravni okvir koji sadrži politike i pravne procedure EU za postizanje dobrog stanja okoliša, posebno u pogledu kvaliteta zraka i vode, efikasnog upravljanja otpadom, zaštite prirode i kontrole industrijskog zagađenja, hemikalija, buke i ublažavanje i prilagođavanje klimatskim promjenama, kao i horizontalnih pitanja kao što su upravljanje okolišem i održivo upravljanje resursima. </w:t>
      </w:r>
    </w:p>
    <w:p w14:paraId="67867336" w14:textId="3A856B49" w:rsidR="001019C7" w:rsidRPr="008D043F" w:rsidRDefault="001019C7"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Za potrebe izrade Strategije prepoznato je sedam kategorija pravne stečevine EU o oblasti okoliša koje obuhvataju najvažnije komponente okvira. Ove kategorije (tematske oblasti) su: 1. Upravljanje vodama; 2. </w:t>
      </w:r>
      <w:r w:rsidR="001A3E5F" w:rsidRPr="008D043F">
        <w:rPr>
          <w:rFonts w:asciiTheme="minorHAnsi" w:eastAsiaTheme="minorHAnsi" w:hAnsiTheme="minorHAnsi" w:cstheme="minorHAnsi"/>
          <w:sz w:val="22"/>
          <w:szCs w:val="22"/>
          <w:lang w:val="hr-HR" w:eastAsia="en-US"/>
        </w:rPr>
        <w:t>Upravljanje o</w:t>
      </w:r>
      <w:r w:rsidRPr="008D043F">
        <w:rPr>
          <w:rFonts w:asciiTheme="minorHAnsi" w:eastAsiaTheme="minorHAnsi" w:hAnsiTheme="minorHAnsi" w:cstheme="minorHAnsi"/>
          <w:sz w:val="22"/>
          <w:szCs w:val="22"/>
          <w:lang w:val="hr-HR" w:eastAsia="en-US"/>
        </w:rPr>
        <w:t>tpad</w:t>
      </w:r>
      <w:r w:rsidR="001A3E5F" w:rsidRPr="008D043F">
        <w:rPr>
          <w:rFonts w:asciiTheme="minorHAnsi" w:eastAsiaTheme="minorHAnsi" w:hAnsiTheme="minorHAnsi" w:cstheme="minorHAnsi"/>
          <w:sz w:val="22"/>
          <w:szCs w:val="22"/>
          <w:lang w:val="hr-HR" w:eastAsia="en-US"/>
        </w:rPr>
        <w:t>om</w:t>
      </w:r>
      <w:r w:rsidRPr="008D043F">
        <w:rPr>
          <w:rFonts w:asciiTheme="minorHAnsi" w:eastAsiaTheme="minorHAnsi" w:hAnsiTheme="minorHAnsi" w:cstheme="minorHAnsi"/>
          <w:sz w:val="22"/>
          <w:szCs w:val="22"/>
          <w:lang w:val="hr-HR" w:eastAsia="en-US"/>
        </w:rPr>
        <w:t xml:space="preserve">; 3. Biološka raznolikost i zaštita prirode; 4 Kvalitet zraka, klimatske promjene i energija; 5. Hemijska sigurnost i buka; 6. Održivo upravljanje resursima; 7. Upravljanje okolišem. Za svaku kategoriju definiran je strateški cilj za postizanje dobrog stanja okoliša, usklađenost s propisima i efikasno upravljanje u datoj tematskoj oblasti. Svaka od ovih tematskih oblasti pravnog okvira obuhvata širok spektar posebnih, ali međusobno povezanih tema. </w:t>
      </w:r>
    </w:p>
    <w:p w14:paraId="2BFEBEE7" w14:textId="1CB888C9" w:rsidR="00C41DB3" w:rsidRPr="008D043F" w:rsidRDefault="008D7AB7" w:rsidP="0068355A">
      <w:pPr>
        <w:pStyle w:val="Caption"/>
        <w:spacing w:line="276" w:lineRule="auto"/>
        <w:rPr>
          <w:rFonts w:asciiTheme="minorHAnsi" w:eastAsiaTheme="minorHAnsi" w:hAnsiTheme="minorHAnsi" w:cstheme="minorHAnsi"/>
          <w:sz w:val="22"/>
          <w:szCs w:val="22"/>
          <w:lang w:val="hr-HR" w:eastAsia="en-US"/>
        </w:rPr>
      </w:pPr>
      <w:bookmarkStart w:id="29" w:name="_Toc109842430"/>
      <w:r w:rsidRPr="008D043F">
        <w:rPr>
          <w:rFonts w:asciiTheme="minorHAnsi" w:hAnsiTheme="minorHAnsi" w:cstheme="minorHAnsi"/>
          <w:lang w:val="hr-HR"/>
        </w:rPr>
        <w:t xml:space="preserve">Tabela </w:t>
      </w:r>
      <w:bookmarkStart w:id="30" w:name="tabela1"/>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w:t>
      </w:r>
      <w:r w:rsidRPr="008D043F">
        <w:rPr>
          <w:rFonts w:asciiTheme="minorHAnsi" w:hAnsiTheme="minorHAnsi" w:cstheme="minorHAnsi"/>
          <w:lang w:val="hr-HR"/>
        </w:rPr>
        <w:fldChar w:fldCharType="end"/>
      </w:r>
      <w:bookmarkEnd w:id="30"/>
      <w:r w:rsidR="00C41DB3" w:rsidRPr="008D043F">
        <w:rPr>
          <w:rFonts w:asciiTheme="minorHAnsi" w:hAnsiTheme="minorHAnsi" w:cstheme="minorHAnsi"/>
          <w:lang w:val="hr-HR"/>
        </w:rPr>
        <w:t xml:space="preserve">: </w:t>
      </w:r>
      <w:r w:rsidR="00C41DB3" w:rsidRPr="008D043F">
        <w:rPr>
          <w:rFonts w:asciiTheme="minorHAnsi" w:hAnsiTheme="minorHAnsi" w:cstheme="minorHAnsi"/>
          <w:b w:val="0"/>
          <w:bCs/>
          <w:lang w:val="hr-HR"/>
        </w:rPr>
        <w:t>Pregled strateških ciljeva po tematskim oblastima</w:t>
      </w:r>
      <w:bookmarkEnd w:id="29"/>
    </w:p>
    <w:tbl>
      <w:tblPr>
        <w:tblStyle w:val="GridTable4-Accent61"/>
        <w:tblW w:w="9067" w:type="dxa"/>
        <w:tblLook w:val="04A0" w:firstRow="1" w:lastRow="0" w:firstColumn="1" w:lastColumn="0" w:noHBand="0" w:noVBand="1"/>
      </w:tblPr>
      <w:tblGrid>
        <w:gridCol w:w="2547"/>
        <w:gridCol w:w="6520"/>
      </w:tblGrid>
      <w:tr w:rsidR="001019C7" w:rsidRPr="008D043F" w14:paraId="52542F53" w14:textId="77777777" w:rsidTr="009B46A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47" w:type="dxa"/>
            <w:shd w:val="clear" w:color="auto" w:fill="009D73"/>
            <w:vAlign w:val="center"/>
          </w:tcPr>
          <w:p w14:paraId="66EE670D" w14:textId="77777777" w:rsidR="001019C7" w:rsidRPr="008D043F" w:rsidRDefault="001019C7" w:rsidP="0068355A">
            <w:pPr>
              <w:spacing w:line="276" w:lineRule="auto"/>
              <w:jc w:val="center"/>
              <w:rPr>
                <w:rFonts w:asciiTheme="minorHAnsi" w:hAnsiTheme="minorHAnsi" w:cstheme="minorHAnsi"/>
                <w:sz w:val="18"/>
                <w:szCs w:val="18"/>
                <w:lang w:val="hr-HR"/>
              </w:rPr>
            </w:pPr>
            <w:bookmarkStart w:id="31" w:name="_Hlk104455550"/>
            <w:r w:rsidRPr="008D043F">
              <w:rPr>
                <w:rFonts w:asciiTheme="minorHAnsi" w:hAnsiTheme="minorHAnsi" w:cstheme="minorHAnsi"/>
                <w:sz w:val="18"/>
                <w:szCs w:val="18"/>
                <w:lang w:val="hr-HR"/>
              </w:rPr>
              <w:t>Tematska oblast</w:t>
            </w:r>
          </w:p>
        </w:tc>
        <w:tc>
          <w:tcPr>
            <w:tcW w:w="6520" w:type="dxa"/>
            <w:shd w:val="clear" w:color="auto" w:fill="009D73"/>
            <w:vAlign w:val="center"/>
          </w:tcPr>
          <w:p w14:paraId="62F45455" w14:textId="77777777" w:rsidR="001019C7" w:rsidRPr="008D043F" w:rsidRDefault="001019C7"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Strateški cilj</w:t>
            </w:r>
          </w:p>
        </w:tc>
      </w:tr>
      <w:tr w:rsidR="001019C7" w:rsidRPr="008D043F" w14:paraId="5753A8F5" w14:textId="77777777" w:rsidTr="009B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02A852F4"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Upravljanje vodama</w:t>
            </w:r>
          </w:p>
        </w:tc>
        <w:tc>
          <w:tcPr>
            <w:tcW w:w="6520" w:type="dxa"/>
            <w:shd w:val="clear" w:color="auto" w:fill="auto"/>
            <w:vAlign w:val="center"/>
          </w:tcPr>
          <w:p w14:paraId="0E831F47" w14:textId="77777777" w:rsidR="001019C7" w:rsidRPr="008D043F"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Zaštita kvaliteta vode i osiguravanje raspoloživosti vodnih resursa i njihove održivosti</w:t>
            </w:r>
          </w:p>
        </w:tc>
      </w:tr>
      <w:tr w:rsidR="001019C7" w:rsidRPr="008D043F" w14:paraId="03128B21" w14:textId="77777777" w:rsidTr="009B46AB">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3F859865"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Upravljanje otpadom</w:t>
            </w:r>
          </w:p>
        </w:tc>
        <w:tc>
          <w:tcPr>
            <w:tcW w:w="6520" w:type="dxa"/>
            <w:shd w:val="clear" w:color="auto" w:fill="auto"/>
            <w:vAlign w:val="center"/>
          </w:tcPr>
          <w:p w14:paraId="033428EC" w14:textId="77777777" w:rsidR="001019C7" w:rsidRPr="008D043F" w:rsidRDefault="001019C7" w:rsidP="0068355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Smanjiti količinu otpada i povećati količinu ponovno upotrijebljenih materijala</w:t>
            </w:r>
          </w:p>
        </w:tc>
      </w:tr>
      <w:tr w:rsidR="001019C7" w:rsidRPr="008D043F" w14:paraId="5425CDFA" w14:textId="77777777" w:rsidTr="009B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7970169A"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Biodiverzitet i zaštita prirode</w:t>
            </w:r>
          </w:p>
        </w:tc>
        <w:tc>
          <w:tcPr>
            <w:tcW w:w="6520" w:type="dxa"/>
            <w:shd w:val="clear" w:color="auto" w:fill="auto"/>
            <w:vAlign w:val="center"/>
          </w:tcPr>
          <w:p w14:paraId="5C2009D3" w14:textId="77777777" w:rsidR="001019C7" w:rsidRPr="008D043F"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Očuvanje biološke i pejzažne raznolikosti</w:t>
            </w:r>
          </w:p>
        </w:tc>
      </w:tr>
      <w:tr w:rsidR="001019C7" w:rsidRPr="008D043F" w14:paraId="63634BAB" w14:textId="77777777" w:rsidTr="009B46AB">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495BBFFE"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Kvalitet zraka, klimatske promjene i energija</w:t>
            </w:r>
          </w:p>
        </w:tc>
        <w:tc>
          <w:tcPr>
            <w:tcW w:w="6520" w:type="dxa"/>
            <w:shd w:val="clear" w:color="auto" w:fill="auto"/>
            <w:vAlign w:val="center"/>
          </w:tcPr>
          <w:p w14:paraId="5FE15ABF" w14:textId="77777777" w:rsidR="001019C7" w:rsidRPr="008D043F" w:rsidRDefault="001019C7" w:rsidP="0068355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diti ublažavanje i prilagođavanje klimatskim promjenama i poboljšanje kvaliteta zraka </w:t>
            </w:r>
          </w:p>
        </w:tc>
      </w:tr>
      <w:tr w:rsidR="001019C7" w:rsidRPr="008D043F" w14:paraId="2DC40BAF" w14:textId="77777777" w:rsidTr="009B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735AC9BE"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Hemijska sigurnost i buka</w:t>
            </w:r>
          </w:p>
        </w:tc>
        <w:tc>
          <w:tcPr>
            <w:tcW w:w="6520" w:type="dxa"/>
            <w:shd w:val="clear" w:color="auto" w:fill="auto"/>
            <w:vAlign w:val="center"/>
          </w:tcPr>
          <w:p w14:paraId="7CFA6A11" w14:textId="77777777" w:rsidR="001019C7" w:rsidRPr="008D043F"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Očuvanje ljudskog zdravlja, poboljšanje dobrobiti i kvaliteta života za sve</w:t>
            </w:r>
          </w:p>
        </w:tc>
      </w:tr>
      <w:tr w:rsidR="001019C7" w:rsidRPr="008D043F" w14:paraId="43BB6E16" w14:textId="77777777" w:rsidTr="009B46AB">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5500F5A4"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Održivo upravljanje resursima</w:t>
            </w:r>
          </w:p>
        </w:tc>
        <w:tc>
          <w:tcPr>
            <w:tcW w:w="6520" w:type="dxa"/>
            <w:shd w:val="clear" w:color="auto" w:fill="auto"/>
            <w:vAlign w:val="center"/>
          </w:tcPr>
          <w:p w14:paraId="20DC6FD8" w14:textId="77777777" w:rsidR="001019C7" w:rsidRPr="008D043F" w:rsidRDefault="001019C7" w:rsidP="0068355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Održivo upravljanje prirodnim resursima</w:t>
            </w:r>
          </w:p>
        </w:tc>
      </w:tr>
      <w:tr w:rsidR="001019C7" w:rsidRPr="008D043F" w14:paraId="2D877D11" w14:textId="77777777" w:rsidTr="009B46AB">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087B19D0"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Upravljanje okolišem</w:t>
            </w:r>
          </w:p>
        </w:tc>
        <w:tc>
          <w:tcPr>
            <w:tcW w:w="6520" w:type="dxa"/>
            <w:shd w:val="clear" w:color="auto" w:fill="auto"/>
            <w:vAlign w:val="center"/>
          </w:tcPr>
          <w:p w14:paraId="7599EF8A" w14:textId="77777777" w:rsidR="001019C7" w:rsidRPr="008D043F"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Unaprjeđenje upravljanja okolišem</w:t>
            </w:r>
          </w:p>
        </w:tc>
      </w:tr>
      <w:bookmarkEnd w:id="31"/>
    </w:tbl>
    <w:p w14:paraId="41D5B970" w14:textId="77777777" w:rsidR="004128CF" w:rsidRPr="008D043F" w:rsidRDefault="004128CF" w:rsidP="0068355A">
      <w:pPr>
        <w:spacing w:line="276" w:lineRule="auto"/>
        <w:rPr>
          <w:rFonts w:asciiTheme="minorHAnsi" w:hAnsiTheme="minorHAnsi" w:cstheme="minorHAnsi"/>
          <w:lang w:val="hr-HR"/>
        </w:rPr>
      </w:pPr>
    </w:p>
    <w:p w14:paraId="3F37C35F" w14:textId="77777777" w:rsidR="002C0058" w:rsidRPr="008D043F" w:rsidRDefault="004128CF" w:rsidP="0068355A">
      <w:pPr>
        <w:pStyle w:val="Head2"/>
        <w:spacing w:line="276" w:lineRule="auto"/>
        <w:rPr>
          <w:rFonts w:asciiTheme="minorHAnsi" w:hAnsiTheme="minorHAnsi"/>
          <w:lang w:val="hr-HR"/>
        </w:rPr>
        <w:sectPr w:rsidR="002C0058" w:rsidRPr="008D043F" w:rsidSect="00B72606">
          <w:headerReference w:type="even" r:id="rId12"/>
          <w:headerReference w:type="default" r:id="rId13"/>
          <w:footerReference w:type="default" r:id="rId14"/>
          <w:headerReference w:type="first" r:id="rId15"/>
          <w:pgSz w:w="11906" w:h="16838"/>
          <w:pgMar w:top="1440" w:right="1440" w:bottom="1440" w:left="1440" w:header="708" w:footer="708" w:gutter="0"/>
          <w:pgNumType w:start="1"/>
          <w:cols w:space="708"/>
          <w:docGrid w:linePitch="360"/>
        </w:sectPr>
      </w:pPr>
      <w:r w:rsidRPr="008D043F">
        <w:rPr>
          <w:rFonts w:asciiTheme="minorHAnsi" w:hAnsiTheme="minorHAnsi"/>
          <w:lang w:val="hr-HR"/>
        </w:rPr>
        <w:br w:type="page"/>
      </w:r>
    </w:p>
    <w:p w14:paraId="594EEA81" w14:textId="77777777" w:rsidR="00285A5E" w:rsidRPr="008D043F" w:rsidRDefault="007F63C5" w:rsidP="0068355A">
      <w:pPr>
        <w:pStyle w:val="Head2"/>
        <w:spacing w:line="276" w:lineRule="auto"/>
        <w:rPr>
          <w:rFonts w:asciiTheme="minorHAnsi" w:hAnsiTheme="minorHAnsi"/>
          <w:lang w:val="hr-HR"/>
        </w:rPr>
      </w:pPr>
      <w:bookmarkStart w:id="32" w:name="_Toc104460891"/>
      <w:r w:rsidRPr="008D043F">
        <w:rPr>
          <w:rFonts w:asciiTheme="minorHAnsi" w:hAnsiTheme="minorHAnsi"/>
          <w:lang w:val="hr-HR"/>
        </w:rPr>
        <w:lastRenderedPageBreak/>
        <w:t>Prioriteti strateških ciljeva</w:t>
      </w:r>
      <w:bookmarkEnd w:id="32"/>
    </w:p>
    <w:p w14:paraId="43872C48" w14:textId="30ED0A9D" w:rsidR="007F63C5" w:rsidRPr="008D043F" w:rsidRDefault="007F63C5"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ioriteti predstavljaju ključna polja i smjerove djelovanja za ostvarenje vizije i strateških ciljeva i kao takvi imaju najveći utjecaj na razvoj, odnosno ostvarenje strateških indikatora. Definirani prioriteti grupirani su po relevantnim strateškim ciljevima, odnosno tematskim oblastima okoliša.</w:t>
      </w:r>
      <w:r w:rsidR="008D7AB7" w:rsidRPr="008D043F">
        <w:rPr>
          <w:rFonts w:asciiTheme="minorHAnsi" w:hAnsiTheme="minorHAnsi" w:cstheme="minorHAnsi"/>
          <w:sz w:val="22"/>
          <w:szCs w:val="22"/>
          <w:lang w:val="hr-HR"/>
        </w:rPr>
        <w:t xml:space="preserve"> </w:t>
      </w:r>
    </w:p>
    <w:p w14:paraId="33BAA2B2" w14:textId="21F09883" w:rsidR="007F63C5" w:rsidRPr="008D043F" w:rsidRDefault="008D7AB7" w:rsidP="0068355A">
      <w:pPr>
        <w:pStyle w:val="Caption"/>
        <w:spacing w:line="276" w:lineRule="auto"/>
        <w:rPr>
          <w:rFonts w:asciiTheme="minorHAnsi" w:hAnsiTheme="minorHAnsi" w:cstheme="minorHAnsi"/>
          <w:lang w:val="hr-HR"/>
        </w:rPr>
      </w:pPr>
      <w:bookmarkStart w:id="33" w:name="_Toc109842431"/>
      <w:r w:rsidRPr="008D043F">
        <w:rPr>
          <w:rFonts w:asciiTheme="minorHAnsi" w:hAnsiTheme="minorHAnsi" w:cstheme="minorHAnsi"/>
          <w:lang w:val="hr-HR"/>
        </w:rPr>
        <w:t xml:space="preserve">Tabela </w:t>
      </w:r>
      <w:bookmarkStart w:id="34" w:name="tabela2"/>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2</w:t>
      </w:r>
      <w:r w:rsidRPr="008D043F">
        <w:rPr>
          <w:rFonts w:asciiTheme="minorHAnsi" w:hAnsiTheme="minorHAnsi" w:cstheme="minorHAnsi"/>
          <w:lang w:val="hr-HR"/>
        </w:rPr>
        <w:fldChar w:fldCharType="end"/>
      </w:r>
      <w:bookmarkEnd w:id="34"/>
      <w:r w:rsidR="007F63C5" w:rsidRPr="008D043F">
        <w:rPr>
          <w:rFonts w:asciiTheme="minorHAnsi" w:hAnsiTheme="minorHAnsi" w:cstheme="minorHAnsi"/>
          <w:lang w:val="hr-HR"/>
        </w:rPr>
        <w:t xml:space="preserve">: </w:t>
      </w:r>
      <w:r w:rsidR="007F63C5" w:rsidRPr="008D043F">
        <w:rPr>
          <w:rFonts w:asciiTheme="minorHAnsi" w:hAnsiTheme="minorHAnsi" w:cstheme="minorHAnsi"/>
          <w:b w:val="0"/>
          <w:bCs/>
          <w:szCs w:val="20"/>
          <w:lang w:val="hr-HR"/>
        </w:rPr>
        <w:t>Prioriteti grupirani po strateškim ciljevima – tematskim oblastima okoliša</w:t>
      </w:r>
      <w:bookmarkEnd w:id="33"/>
    </w:p>
    <w:tbl>
      <w:tblPr>
        <w:tblStyle w:val="TableGrid"/>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164"/>
        <w:gridCol w:w="11010"/>
      </w:tblGrid>
      <w:tr w:rsidR="007F63C5" w:rsidRPr="008D043F" w14:paraId="6FB9DAE1" w14:textId="77777777" w:rsidTr="00076544">
        <w:trPr>
          <w:trHeight w:val="420"/>
          <w:tblHeader/>
        </w:trPr>
        <w:tc>
          <w:tcPr>
            <w:tcW w:w="1116" w:type="pct"/>
            <w:shd w:val="clear" w:color="auto" w:fill="009D73"/>
            <w:vAlign w:val="center"/>
          </w:tcPr>
          <w:p w14:paraId="1A0046A8" w14:textId="77777777" w:rsidR="007F63C5" w:rsidRPr="008D043F" w:rsidRDefault="007F63C5" w:rsidP="0068355A">
            <w:pPr>
              <w:spacing w:line="276" w:lineRule="auto"/>
              <w:jc w:val="center"/>
              <w:rPr>
                <w:rFonts w:asciiTheme="minorHAnsi" w:hAnsiTheme="minorHAnsi" w:cstheme="minorHAnsi"/>
                <w:b/>
                <w:color w:val="FFFFFF" w:themeColor="background1"/>
                <w:sz w:val="18"/>
                <w:szCs w:val="18"/>
                <w:lang w:val="hr-HR"/>
              </w:rPr>
            </w:pPr>
            <w:bookmarkStart w:id="35" w:name="_Hlk104455589"/>
            <w:r w:rsidRPr="008D043F">
              <w:rPr>
                <w:rFonts w:asciiTheme="minorHAnsi" w:hAnsiTheme="minorHAnsi" w:cstheme="minorHAnsi"/>
                <w:b/>
                <w:color w:val="FFFFFF" w:themeColor="background1"/>
                <w:sz w:val="18"/>
                <w:szCs w:val="18"/>
                <w:lang w:val="hr-HR"/>
              </w:rPr>
              <w:t>Strateški ciljevi</w:t>
            </w:r>
          </w:p>
        </w:tc>
        <w:tc>
          <w:tcPr>
            <w:tcW w:w="3884" w:type="pct"/>
            <w:shd w:val="clear" w:color="auto" w:fill="009D73"/>
            <w:vAlign w:val="center"/>
          </w:tcPr>
          <w:p w14:paraId="17A35328" w14:textId="77777777" w:rsidR="007F63C5" w:rsidRPr="008D043F" w:rsidRDefault="007F63C5"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r>
      <w:tr w:rsidR="007F63C5" w:rsidRPr="008D043F" w14:paraId="20DF9706" w14:textId="77777777" w:rsidTr="00076544">
        <w:trPr>
          <w:trHeight w:val="896"/>
        </w:trPr>
        <w:tc>
          <w:tcPr>
            <w:tcW w:w="1116" w:type="pct"/>
          </w:tcPr>
          <w:p w14:paraId="480ED02A" w14:textId="77777777"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trateški cilj 1: Zaštititi kvalitet vode i osigurati raspoloživost vodnih resursa i njihovu održivost</w:t>
            </w:r>
          </w:p>
        </w:tc>
        <w:tc>
          <w:tcPr>
            <w:tcW w:w="3884" w:type="pct"/>
          </w:tcPr>
          <w:p w14:paraId="7B54C0C8"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1.</w:t>
            </w:r>
            <w:r w:rsidRPr="008D043F">
              <w:rPr>
                <w:rFonts w:asciiTheme="minorHAnsi" w:hAnsiTheme="minorHAnsi" w:cstheme="minorHAnsi"/>
                <w:sz w:val="18"/>
                <w:szCs w:val="18"/>
                <w:lang w:val="hr-HR"/>
              </w:rPr>
              <w:t xml:space="preserve">: Spriječiti pogoršanje i unaprijediti status vodnih tijela </w:t>
            </w:r>
          </w:p>
          <w:p w14:paraId="7D74BD93"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2.</w:t>
            </w:r>
            <w:r w:rsidRPr="008D043F">
              <w:rPr>
                <w:rFonts w:asciiTheme="minorHAnsi" w:hAnsiTheme="minorHAnsi" w:cstheme="minorHAnsi"/>
                <w:sz w:val="18"/>
                <w:szCs w:val="18"/>
                <w:lang w:val="hr-HR"/>
              </w:rPr>
              <w:t xml:space="preserve">: Osigurati uvjete za postizanje održivog korištenja vodnih resursa </w:t>
            </w:r>
          </w:p>
          <w:p w14:paraId="0299B99A"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3.</w:t>
            </w:r>
            <w:r w:rsidRPr="008D043F">
              <w:rPr>
                <w:rFonts w:asciiTheme="minorHAnsi" w:hAnsiTheme="minorHAnsi" w:cstheme="minorHAnsi"/>
                <w:sz w:val="18"/>
                <w:szCs w:val="18"/>
                <w:lang w:val="hr-HR"/>
              </w:rPr>
              <w:t xml:space="preserve">: Osiguranje dovoljnih količina vode za piće i njene dostupnosti za potrebe javnog vodosnabdijevanja </w:t>
            </w:r>
          </w:p>
          <w:p w14:paraId="5E71EC89"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4.</w:t>
            </w:r>
            <w:r w:rsidRPr="008D043F">
              <w:rPr>
                <w:rFonts w:asciiTheme="minorHAnsi" w:hAnsiTheme="minorHAnsi" w:cstheme="minorHAnsi"/>
                <w:sz w:val="18"/>
                <w:szCs w:val="18"/>
                <w:lang w:val="hr-HR"/>
              </w:rPr>
              <w:t xml:space="preserve">: Smanjenje rizika pri ekstremnim hidrološkim pojavama uspostavom održivog sistema upravljanja poplavnim rizikom i prilagođavanja klimatskim promjenama </w:t>
            </w:r>
          </w:p>
          <w:p w14:paraId="538C2853" w14:textId="5C2D6831"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5.</w:t>
            </w:r>
            <w:r w:rsidRPr="008D043F">
              <w:rPr>
                <w:rFonts w:asciiTheme="minorHAnsi" w:hAnsiTheme="minorHAnsi" w:cstheme="minorHAnsi"/>
                <w:sz w:val="18"/>
                <w:szCs w:val="18"/>
                <w:lang w:val="hr-HR"/>
              </w:rPr>
              <w:t xml:space="preserve">: </w:t>
            </w:r>
            <w:r w:rsidR="00B1263B" w:rsidRPr="008D043F">
              <w:rPr>
                <w:rFonts w:asciiTheme="minorHAnsi" w:hAnsiTheme="minorHAnsi" w:cstheme="minorHAnsi"/>
                <w:sz w:val="18"/>
                <w:szCs w:val="18"/>
                <w:lang w:val="hr-HR"/>
              </w:rPr>
              <w:t xml:space="preserve">Dostizanje funkcionalanog pravnog i institucionalnog okvira u svrhu prilagođavanja  pravnim aktima EU iz oblasti voda i njihovog  provođenja  </w:t>
            </w:r>
          </w:p>
          <w:p w14:paraId="42F3DFDA" w14:textId="77777777" w:rsidR="007F63C5" w:rsidRPr="008D043F" w:rsidRDefault="007F63C5" w:rsidP="0068355A">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6.</w:t>
            </w:r>
            <w:r w:rsidRPr="008D043F">
              <w:rPr>
                <w:rFonts w:asciiTheme="minorHAnsi" w:hAnsiTheme="minorHAnsi" w:cstheme="minorHAnsi"/>
                <w:sz w:val="18"/>
                <w:szCs w:val="18"/>
                <w:lang w:val="hr-HR"/>
              </w:rPr>
              <w:t xml:space="preserve">: Osiguravanje finansijske održivosti sektora voda </w:t>
            </w:r>
          </w:p>
        </w:tc>
      </w:tr>
      <w:tr w:rsidR="007F63C5" w:rsidRPr="008D043F" w14:paraId="5E7C840F" w14:textId="77777777" w:rsidTr="00076544">
        <w:trPr>
          <w:trHeight w:val="550"/>
        </w:trPr>
        <w:tc>
          <w:tcPr>
            <w:tcW w:w="1116" w:type="pct"/>
          </w:tcPr>
          <w:p w14:paraId="3CB17914" w14:textId="77777777"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trateški cilj 2: Smanjiti količinu otpada i povećati količinu ponovno upotrijebljenih materijala</w:t>
            </w:r>
          </w:p>
        </w:tc>
        <w:tc>
          <w:tcPr>
            <w:tcW w:w="3884" w:type="pct"/>
          </w:tcPr>
          <w:p w14:paraId="7F7EBB12"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1.</w:t>
            </w:r>
            <w:r w:rsidRPr="008D043F">
              <w:rPr>
                <w:rFonts w:asciiTheme="minorHAnsi" w:hAnsiTheme="minorHAnsi" w:cstheme="minorHAnsi"/>
                <w:sz w:val="18"/>
                <w:szCs w:val="18"/>
                <w:lang w:val="hr-HR"/>
              </w:rPr>
              <w:t>: Unaprijediti pravni i strateški okvir u oblasti upravljanja otpadom s EU principima</w:t>
            </w:r>
          </w:p>
          <w:p w14:paraId="3BDB9454"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2.</w:t>
            </w:r>
            <w:r w:rsidRPr="008D043F">
              <w:rPr>
                <w:rFonts w:asciiTheme="minorHAnsi" w:hAnsiTheme="minorHAnsi" w:cstheme="minorHAnsi"/>
                <w:sz w:val="18"/>
                <w:szCs w:val="18"/>
                <w:lang w:val="hr-HR"/>
              </w:rPr>
              <w:t>: Unaprijediti sistem evidencije i izvještavanja o otpadu</w:t>
            </w:r>
          </w:p>
          <w:p w14:paraId="71D63ED8"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3.</w:t>
            </w:r>
            <w:r w:rsidRPr="008D043F">
              <w:rPr>
                <w:rFonts w:asciiTheme="minorHAnsi" w:hAnsiTheme="minorHAnsi" w:cstheme="minorHAnsi"/>
                <w:sz w:val="18"/>
                <w:szCs w:val="18"/>
                <w:lang w:val="hr-HR"/>
              </w:rPr>
              <w:t>: Uvesti ekonomske i finansijske instrumente i mehanizme koji će utjecati na smanjenje količine i povećanje stepena iskorištenosti svih kategorija otpada</w:t>
            </w:r>
          </w:p>
          <w:p w14:paraId="4335C6A0"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4.</w:t>
            </w:r>
            <w:r w:rsidRPr="008D043F">
              <w:rPr>
                <w:rFonts w:asciiTheme="minorHAnsi" w:hAnsiTheme="minorHAnsi" w:cstheme="minorHAnsi"/>
                <w:sz w:val="18"/>
                <w:szCs w:val="18"/>
                <w:lang w:val="hr-HR"/>
              </w:rPr>
              <w:t>: Unaprijediti sistem upravljanja komunalnim otpadom</w:t>
            </w:r>
          </w:p>
          <w:p w14:paraId="0111C02B"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5.</w:t>
            </w:r>
            <w:r w:rsidRPr="008D043F">
              <w:rPr>
                <w:rFonts w:asciiTheme="minorHAnsi" w:hAnsiTheme="minorHAnsi" w:cstheme="minorHAnsi"/>
                <w:sz w:val="18"/>
                <w:szCs w:val="18"/>
                <w:lang w:val="hr-HR"/>
              </w:rPr>
              <w:t>: Unaprijediti sistem upravljanja posebnim kategorijama otpada</w:t>
            </w:r>
          </w:p>
          <w:p w14:paraId="2105F582"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2.6.</w:t>
            </w:r>
            <w:r w:rsidRPr="008D043F">
              <w:rPr>
                <w:rFonts w:asciiTheme="minorHAnsi" w:hAnsiTheme="minorHAnsi" w:cstheme="minorHAnsi"/>
                <w:sz w:val="18"/>
                <w:szCs w:val="18"/>
                <w:lang w:val="hr-HR"/>
              </w:rPr>
              <w:t>: Sanirati površine pod neadekvatno odloženim otpadom</w:t>
            </w:r>
          </w:p>
          <w:p w14:paraId="7CA8456E" w14:textId="77777777" w:rsidR="007F63C5" w:rsidRPr="008D043F" w:rsidRDefault="007F63C5" w:rsidP="0068355A">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7.</w:t>
            </w:r>
            <w:r w:rsidRPr="008D043F">
              <w:rPr>
                <w:rFonts w:asciiTheme="minorHAnsi" w:hAnsiTheme="minorHAnsi" w:cstheme="minorHAnsi"/>
                <w:sz w:val="18"/>
                <w:szCs w:val="18"/>
                <w:lang w:val="hr-HR"/>
              </w:rPr>
              <w:t>: Jačati svijest o pravilnom razdvajanju, prikupljanju i odlaganju otpada</w:t>
            </w:r>
          </w:p>
        </w:tc>
      </w:tr>
      <w:tr w:rsidR="007F63C5" w:rsidRPr="008D043F" w14:paraId="3F1D9A79" w14:textId="77777777" w:rsidTr="00076544">
        <w:trPr>
          <w:trHeight w:val="896"/>
        </w:trPr>
        <w:tc>
          <w:tcPr>
            <w:tcW w:w="1116" w:type="pct"/>
          </w:tcPr>
          <w:p w14:paraId="69E315AE" w14:textId="77777777"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trateški cilj 3: Očuvati biološku i pejzažnu raznolikost</w:t>
            </w:r>
          </w:p>
        </w:tc>
        <w:tc>
          <w:tcPr>
            <w:tcW w:w="3884" w:type="pct"/>
          </w:tcPr>
          <w:p w14:paraId="47C39312"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1.:</w:t>
            </w:r>
            <w:r w:rsidRPr="008D043F">
              <w:rPr>
                <w:rFonts w:asciiTheme="minorHAnsi" w:hAnsiTheme="minorHAnsi" w:cstheme="minorHAnsi"/>
                <w:sz w:val="18"/>
                <w:szCs w:val="18"/>
                <w:lang w:val="hr-HR"/>
              </w:rPr>
              <w:t xml:space="preserve"> Unaprijediti pravni okvir Federacije BiH za biodiverzitet i očuvanje prirode kroz usklađivanje zakonodavstva s pravnom stečevinom EU i međunarodnim sporazumima</w:t>
            </w:r>
          </w:p>
          <w:p w14:paraId="34EDF1BB"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2</w:t>
            </w:r>
            <w:r w:rsidRPr="008D043F">
              <w:rPr>
                <w:rFonts w:asciiTheme="minorHAnsi" w:hAnsiTheme="minorHAnsi" w:cstheme="minorHAnsi"/>
                <w:sz w:val="18"/>
                <w:szCs w:val="18"/>
                <w:lang w:val="hr-HR"/>
              </w:rPr>
              <w:t>.: Ojačati institucije Federacije BiH  nadležne za provođenje propisa i aktivnosti u zaštiti prirode</w:t>
            </w:r>
          </w:p>
          <w:p w14:paraId="275F64C2"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3</w:t>
            </w:r>
            <w:r w:rsidRPr="008D043F">
              <w:rPr>
                <w:rFonts w:asciiTheme="minorHAnsi" w:hAnsiTheme="minorHAnsi" w:cstheme="minorHAnsi"/>
                <w:sz w:val="18"/>
                <w:szCs w:val="18"/>
                <w:lang w:val="hr-HR"/>
              </w:rPr>
              <w:t>.: Uspostaviti koordinaciju, komunikaciju i izvještavanje o biodiverzitetu i očuvanju prirode u Federaciji BiH</w:t>
            </w:r>
          </w:p>
          <w:p w14:paraId="11A92771" w14:textId="4F9D5AE2"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4</w:t>
            </w:r>
            <w:r w:rsidRPr="008D043F">
              <w:rPr>
                <w:rFonts w:asciiTheme="minorHAnsi" w:hAnsiTheme="minorHAnsi" w:cstheme="minorHAnsi"/>
                <w:sz w:val="18"/>
                <w:szCs w:val="18"/>
                <w:lang w:val="hr-HR"/>
              </w:rPr>
              <w:t xml:space="preserve">.: </w:t>
            </w:r>
            <w:bookmarkStart w:id="36" w:name="_Hlk109653084"/>
            <w:r w:rsidRPr="008D043F">
              <w:rPr>
                <w:rFonts w:asciiTheme="minorHAnsi" w:hAnsiTheme="minorHAnsi" w:cstheme="minorHAnsi"/>
                <w:sz w:val="18"/>
                <w:szCs w:val="18"/>
                <w:lang w:val="hr-HR"/>
              </w:rPr>
              <w:t>Uspostaviti praćenje stanja i zaštitu biodiverziteta/prirode u Federaciji BiH po standardima pravne stečevine EU i međunarodnih sporazuma</w:t>
            </w:r>
          </w:p>
          <w:bookmarkEnd w:id="36"/>
          <w:p w14:paraId="215AE009"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5.:</w:t>
            </w:r>
            <w:r w:rsidRPr="008D043F">
              <w:rPr>
                <w:rFonts w:asciiTheme="minorHAnsi" w:hAnsiTheme="minorHAnsi" w:cstheme="minorHAnsi"/>
                <w:sz w:val="18"/>
                <w:szCs w:val="18"/>
                <w:lang w:val="hr-HR"/>
              </w:rPr>
              <w:t xml:space="preserve"> Izvršiti inventarizaciju biodiverziteta Federacije BiH na ekosistemskom, specijskom i genetskom nivou</w:t>
            </w:r>
          </w:p>
          <w:p w14:paraId="365185C6"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6</w:t>
            </w:r>
            <w:r w:rsidRPr="008D043F">
              <w:rPr>
                <w:rFonts w:asciiTheme="minorHAnsi" w:hAnsiTheme="minorHAnsi" w:cstheme="minorHAnsi"/>
                <w:sz w:val="18"/>
                <w:szCs w:val="18"/>
                <w:lang w:val="hr-HR"/>
              </w:rPr>
              <w:t>.: Ekološki značajna područja prostorno povezati u ekološku mrežu na površini 17% teritorije Federacije BiH</w:t>
            </w:r>
          </w:p>
          <w:p w14:paraId="7085C1DC"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7</w:t>
            </w:r>
            <w:r w:rsidRPr="008D043F">
              <w:rPr>
                <w:rFonts w:asciiTheme="minorHAnsi" w:hAnsiTheme="minorHAnsi" w:cstheme="minorHAnsi"/>
                <w:sz w:val="18"/>
                <w:szCs w:val="18"/>
                <w:lang w:val="hr-HR"/>
              </w:rPr>
              <w:t>.: Unaprijediti međusektorsku saradnju i političku podršku u Federaciji BiH za integraciju zaštite biodiverziteta u sektorske politike i zakonodavstvo</w:t>
            </w:r>
          </w:p>
          <w:p w14:paraId="566B1952"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8</w:t>
            </w:r>
            <w:r w:rsidRPr="008D043F">
              <w:rPr>
                <w:rFonts w:asciiTheme="minorHAnsi" w:hAnsiTheme="minorHAnsi" w:cstheme="minorHAnsi"/>
                <w:sz w:val="18"/>
                <w:szCs w:val="18"/>
                <w:lang w:val="hr-HR"/>
              </w:rPr>
              <w:t>.: Jačati naučno utemeljeno odlučivanje o biodiverzitetu/prirodi kroz dijalog naučne zajednice i donosilaca odluka</w:t>
            </w:r>
          </w:p>
          <w:p w14:paraId="65B73721"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9</w:t>
            </w:r>
            <w:r w:rsidRPr="008D043F">
              <w:rPr>
                <w:rFonts w:asciiTheme="minorHAnsi" w:hAnsiTheme="minorHAnsi" w:cstheme="minorHAnsi"/>
                <w:sz w:val="18"/>
                <w:szCs w:val="18"/>
                <w:lang w:val="hr-HR"/>
              </w:rPr>
              <w:t>.: Jačati ekološku svijest o  biodiverzitetu, očuvanju prirode i ekosistemskim uslugama</w:t>
            </w:r>
          </w:p>
          <w:p w14:paraId="40CACCBF" w14:textId="77777777" w:rsidR="007F63C5" w:rsidRPr="008D043F" w:rsidRDefault="007F63C5" w:rsidP="0068355A">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10</w:t>
            </w:r>
            <w:r w:rsidRPr="008D043F">
              <w:rPr>
                <w:rFonts w:asciiTheme="minorHAnsi" w:hAnsiTheme="minorHAnsi" w:cstheme="minorHAnsi"/>
                <w:sz w:val="18"/>
                <w:szCs w:val="18"/>
                <w:lang w:val="hr-HR"/>
              </w:rPr>
              <w:t>.: Mobilizirati domaća i međunarodna finansijska sredstva za biodiverzitet Federacije BiH</w:t>
            </w:r>
          </w:p>
        </w:tc>
      </w:tr>
      <w:tr w:rsidR="007F63C5" w:rsidRPr="008D043F" w14:paraId="18574B6F" w14:textId="77777777" w:rsidTr="00076544">
        <w:trPr>
          <w:trHeight w:val="896"/>
        </w:trPr>
        <w:tc>
          <w:tcPr>
            <w:tcW w:w="1116" w:type="pct"/>
          </w:tcPr>
          <w:p w14:paraId="6DBBDAB0" w14:textId="77777777"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trateški cilj 4: Unaprijediti ublažavanje i prilagođavanje klimatskim promjenama i poboljšanje kvaliteta zraka</w:t>
            </w:r>
          </w:p>
        </w:tc>
        <w:tc>
          <w:tcPr>
            <w:tcW w:w="3884" w:type="pct"/>
          </w:tcPr>
          <w:p w14:paraId="5AC17DC2"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Smanjene zagađivanja zraka zagađujućim materijama na nivoe koji su sigurni za ljudsko zdravlje</w:t>
            </w:r>
          </w:p>
          <w:p w14:paraId="4C026400"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2.</w:t>
            </w:r>
            <w:r w:rsidRPr="008D043F">
              <w:rPr>
                <w:rFonts w:asciiTheme="minorHAnsi" w:hAnsiTheme="minorHAnsi" w:cstheme="minorHAnsi"/>
                <w:sz w:val="18"/>
                <w:szCs w:val="18"/>
                <w:lang w:val="hr-HR"/>
              </w:rPr>
              <w:t>: Unaprjeđenje sistema upravljanja kvalitetom zraka koji će biti u funkciji podrške donošenju strateških odluka i informiranju građana o kvalitetu zraka</w:t>
            </w:r>
          </w:p>
          <w:p w14:paraId="12C33CC1" w14:textId="3B51604E"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4.3.</w:t>
            </w:r>
            <w:r w:rsidRPr="008D043F">
              <w:rPr>
                <w:rFonts w:asciiTheme="minorHAnsi" w:hAnsiTheme="minorHAnsi" w:cstheme="minorHAnsi"/>
                <w:sz w:val="18"/>
                <w:szCs w:val="18"/>
                <w:lang w:val="hr-HR"/>
              </w:rPr>
              <w:t>: Smanjen utjecaj Federacije</w:t>
            </w:r>
            <w:r w:rsidR="00813C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iH na klimatske promjene smanjenjem emisija stakleničkih plinova i povećanjem ponora ugljika</w:t>
            </w:r>
          </w:p>
          <w:p w14:paraId="66FE690A"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4.</w:t>
            </w:r>
            <w:r w:rsidRPr="008D043F">
              <w:rPr>
                <w:rFonts w:asciiTheme="minorHAnsi" w:hAnsiTheme="minorHAnsi" w:cstheme="minorHAnsi"/>
                <w:sz w:val="18"/>
                <w:szCs w:val="18"/>
                <w:lang w:val="hr-HR"/>
              </w:rPr>
              <w:t>: Jačanje otpornosti na utjecaje klimatskih promjena</w:t>
            </w:r>
          </w:p>
          <w:p w14:paraId="491095ED"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Povećanje energijske efikasnosti u krajnjoj potrošnji u svim sektorima</w:t>
            </w:r>
          </w:p>
          <w:p w14:paraId="1C547127"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Povećanje udjela obnovljivih izvora energije uz reformu sistema podsticaja (usmjerenog prema građanskoj energiji)</w:t>
            </w:r>
          </w:p>
          <w:p w14:paraId="6E85A6A7" w14:textId="77777777" w:rsidR="007F63C5" w:rsidRPr="008D043F" w:rsidRDefault="007F63C5" w:rsidP="0068355A">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7.</w:t>
            </w:r>
            <w:r w:rsidRPr="008D043F">
              <w:rPr>
                <w:rFonts w:asciiTheme="minorHAnsi" w:hAnsiTheme="minorHAnsi" w:cstheme="minorHAnsi"/>
                <w:sz w:val="18"/>
                <w:szCs w:val="18"/>
                <w:lang w:val="hr-HR"/>
              </w:rPr>
              <w:t>: Smanjenje svjetlosnog zagađenja</w:t>
            </w:r>
          </w:p>
        </w:tc>
      </w:tr>
      <w:tr w:rsidR="007F63C5" w:rsidRPr="008D043F" w14:paraId="65BD7116" w14:textId="77777777" w:rsidTr="00076544">
        <w:trPr>
          <w:trHeight w:val="896"/>
        </w:trPr>
        <w:tc>
          <w:tcPr>
            <w:tcW w:w="1116" w:type="pct"/>
          </w:tcPr>
          <w:p w14:paraId="67F5910D" w14:textId="77777777"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trateški cilj 5: Očuvati ljudsko zdravlje, poboljšati dobrobit i kvalitet života za sve</w:t>
            </w:r>
          </w:p>
        </w:tc>
        <w:tc>
          <w:tcPr>
            <w:tcW w:w="3884" w:type="pct"/>
          </w:tcPr>
          <w:p w14:paraId="52CA949C"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1.</w:t>
            </w:r>
            <w:r w:rsidRPr="008D043F">
              <w:rPr>
                <w:rFonts w:asciiTheme="minorHAnsi" w:hAnsiTheme="minorHAnsi" w:cstheme="minorHAnsi"/>
                <w:sz w:val="18"/>
                <w:szCs w:val="18"/>
                <w:lang w:val="hr-HR"/>
              </w:rPr>
              <w:t>: Unaprijediti regulativu u oblasti hemijske sigurnosti</w:t>
            </w:r>
          </w:p>
          <w:p w14:paraId="40B40C4C"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2.</w:t>
            </w:r>
            <w:r w:rsidRPr="008D043F">
              <w:rPr>
                <w:rFonts w:asciiTheme="minorHAnsi" w:hAnsiTheme="minorHAnsi" w:cstheme="minorHAnsi"/>
                <w:sz w:val="18"/>
                <w:szCs w:val="18"/>
                <w:lang w:val="hr-HR"/>
              </w:rPr>
              <w:t>: Uspostaviti održiv sistem upravljanja hemikalijama i implementacije propisa iz pravne stečevine EU u oblasti hemijske sigurnosti</w:t>
            </w:r>
          </w:p>
          <w:p w14:paraId="5648A177"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3.</w:t>
            </w:r>
            <w:r w:rsidRPr="008D043F">
              <w:rPr>
                <w:rFonts w:asciiTheme="minorHAnsi" w:hAnsiTheme="minorHAnsi" w:cstheme="minorHAnsi"/>
                <w:sz w:val="18"/>
                <w:szCs w:val="18"/>
                <w:lang w:val="hr-HR"/>
              </w:rPr>
              <w:t>: Efikasan rad institucija Federacije BiH u oblasti hemijske sigurnosti</w:t>
            </w:r>
          </w:p>
          <w:p w14:paraId="3B67349D"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4.</w:t>
            </w:r>
            <w:r w:rsidRPr="008D043F">
              <w:rPr>
                <w:rFonts w:asciiTheme="minorHAnsi" w:hAnsiTheme="minorHAnsi" w:cstheme="minorHAnsi"/>
                <w:sz w:val="18"/>
                <w:szCs w:val="18"/>
                <w:lang w:val="hr-HR"/>
              </w:rPr>
              <w:t>: Smanjen nivo učestalosti oboljenja ili smrti zbog trovanja uslijed neadekvatnog rukovanja hemijskim proizvodima</w:t>
            </w:r>
          </w:p>
          <w:p w14:paraId="015A3179"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5.</w:t>
            </w:r>
            <w:r w:rsidRPr="008D043F">
              <w:rPr>
                <w:rFonts w:asciiTheme="minorHAnsi" w:hAnsiTheme="minorHAnsi" w:cstheme="minorHAnsi"/>
                <w:sz w:val="18"/>
                <w:szCs w:val="18"/>
                <w:lang w:val="hr-HR"/>
              </w:rPr>
              <w:t>: Uspostaviti zakonodavni okvir i jasne institucionalne nadležnosti  kojima se transponira pravna stečevina EU iz oblasti buke u okolišu u zakonodavstvo Federacije BiH</w:t>
            </w:r>
          </w:p>
          <w:p w14:paraId="7C28988A"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6.</w:t>
            </w:r>
            <w:r w:rsidRPr="008D043F">
              <w:rPr>
                <w:rFonts w:asciiTheme="minorHAnsi" w:hAnsiTheme="minorHAnsi" w:cstheme="minorHAnsi"/>
                <w:sz w:val="18"/>
                <w:szCs w:val="18"/>
                <w:lang w:val="hr-HR"/>
              </w:rPr>
              <w:t>: Unaprijediti strateško planiranje i monitoring buke u oblasti okoliša</w:t>
            </w:r>
          </w:p>
          <w:p w14:paraId="3C70DF12"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7.</w:t>
            </w:r>
            <w:r w:rsidRPr="008D043F">
              <w:rPr>
                <w:rFonts w:asciiTheme="minorHAnsi" w:hAnsiTheme="minorHAnsi" w:cstheme="minorHAnsi"/>
                <w:sz w:val="18"/>
                <w:szCs w:val="18"/>
                <w:lang w:val="hr-HR"/>
              </w:rPr>
              <w:t>: Efikasan rad institucija u oblasti buke u okolišu</w:t>
            </w:r>
          </w:p>
          <w:p w14:paraId="512A7AFF" w14:textId="77777777" w:rsidR="007F63C5" w:rsidRPr="008D043F" w:rsidRDefault="007F63C5" w:rsidP="0068355A">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8.</w:t>
            </w:r>
            <w:r w:rsidRPr="008D043F">
              <w:rPr>
                <w:rFonts w:asciiTheme="minorHAnsi" w:hAnsiTheme="minorHAnsi" w:cstheme="minorHAnsi"/>
                <w:sz w:val="18"/>
                <w:szCs w:val="18"/>
                <w:lang w:val="hr-HR"/>
              </w:rPr>
              <w:t>: Smanjenje ugroženosti zdravlja stanovništva zbog buke u okolišu</w:t>
            </w:r>
          </w:p>
        </w:tc>
      </w:tr>
      <w:tr w:rsidR="007F63C5" w:rsidRPr="008D043F" w14:paraId="17D07F4B" w14:textId="77777777" w:rsidTr="00076544">
        <w:trPr>
          <w:trHeight w:val="550"/>
        </w:trPr>
        <w:tc>
          <w:tcPr>
            <w:tcW w:w="1116" w:type="pct"/>
          </w:tcPr>
          <w:p w14:paraId="2FA83AC6" w14:textId="3D3FEA68"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trateški cilj 6: O</w:t>
            </w:r>
            <w:r w:rsidR="00A80902" w:rsidRPr="008D043F">
              <w:rPr>
                <w:rFonts w:asciiTheme="minorHAnsi" w:hAnsiTheme="minorHAnsi" w:cstheme="minorHAnsi"/>
                <w:b/>
                <w:sz w:val="18"/>
                <w:szCs w:val="18"/>
                <w:lang w:val="hr-HR"/>
              </w:rPr>
              <w:t>drživo upravljanje</w:t>
            </w:r>
            <w:r w:rsidRPr="008D043F">
              <w:rPr>
                <w:rFonts w:asciiTheme="minorHAnsi" w:hAnsiTheme="minorHAnsi" w:cstheme="minorHAnsi"/>
                <w:b/>
                <w:sz w:val="18"/>
                <w:szCs w:val="18"/>
                <w:lang w:val="hr-HR"/>
              </w:rPr>
              <w:t xml:space="preserve"> prirodni</w:t>
            </w:r>
            <w:r w:rsidR="00A80902" w:rsidRPr="008D043F">
              <w:rPr>
                <w:rFonts w:asciiTheme="minorHAnsi" w:hAnsiTheme="minorHAnsi" w:cstheme="minorHAnsi"/>
                <w:b/>
                <w:sz w:val="18"/>
                <w:szCs w:val="18"/>
                <w:lang w:val="hr-HR"/>
              </w:rPr>
              <w:t>m</w:t>
            </w:r>
            <w:r w:rsidRPr="008D043F">
              <w:rPr>
                <w:rFonts w:asciiTheme="minorHAnsi" w:hAnsiTheme="minorHAnsi" w:cstheme="minorHAnsi"/>
                <w:b/>
                <w:sz w:val="18"/>
                <w:szCs w:val="18"/>
                <w:lang w:val="hr-HR"/>
              </w:rPr>
              <w:t xml:space="preserve"> resurs</w:t>
            </w:r>
            <w:r w:rsidR="00A80902" w:rsidRPr="008D043F">
              <w:rPr>
                <w:rFonts w:asciiTheme="minorHAnsi" w:hAnsiTheme="minorHAnsi" w:cstheme="minorHAnsi"/>
                <w:b/>
                <w:sz w:val="18"/>
                <w:szCs w:val="18"/>
                <w:lang w:val="hr-HR"/>
              </w:rPr>
              <w:t>ima</w:t>
            </w:r>
          </w:p>
        </w:tc>
        <w:tc>
          <w:tcPr>
            <w:tcW w:w="3884" w:type="pct"/>
          </w:tcPr>
          <w:p w14:paraId="63E39957"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1.</w:t>
            </w:r>
            <w:r w:rsidRPr="008D043F">
              <w:rPr>
                <w:rFonts w:asciiTheme="minorHAnsi" w:hAnsiTheme="minorHAnsi" w:cstheme="minorHAnsi"/>
                <w:sz w:val="18"/>
                <w:szCs w:val="18"/>
                <w:lang w:val="hr-HR"/>
              </w:rPr>
              <w:t>: Uspostaviti efikasan zakonski, strateški i institucionalni okvir za održivo upravljanje šumama i šumskim resursima u Federaciji BiH,  adekvatno vrednovanje šumskih resursa, kao i integraciju rodno osjetljive problematike klimatskih promjena</w:t>
            </w:r>
          </w:p>
          <w:p w14:paraId="2D7E8F86"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2.</w:t>
            </w:r>
            <w:r w:rsidRPr="008D043F">
              <w:rPr>
                <w:rFonts w:asciiTheme="minorHAnsi" w:hAnsiTheme="minorHAnsi" w:cstheme="minorHAnsi"/>
                <w:sz w:val="18"/>
                <w:szCs w:val="18"/>
                <w:lang w:val="hr-HR"/>
              </w:rPr>
              <w:t>: Unaprijediti strateški, zakonski i institucionalni okvir za održivo upravljanje  lovnom divljači</w:t>
            </w:r>
          </w:p>
          <w:p w14:paraId="6B54D740"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6.3.</w:t>
            </w:r>
            <w:r w:rsidRPr="008D043F">
              <w:rPr>
                <w:rFonts w:asciiTheme="minorHAnsi" w:hAnsiTheme="minorHAnsi" w:cstheme="minorHAnsi"/>
                <w:sz w:val="18"/>
                <w:szCs w:val="18"/>
                <w:lang w:val="hr-HR"/>
              </w:rPr>
              <w:t>: Unaprijediti zakonski, strateški i institucionalni okvir za održivo upravljanje ribljim fondom</w:t>
            </w:r>
          </w:p>
          <w:p w14:paraId="30D2AEB5"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4.</w:t>
            </w:r>
            <w:r w:rsidRPr="008D043F">
              <w:rPr>
                <w:rFonts w:asciiTheme="minorHAnsi" w:hAnsiTheme="minorHAnsi" w:cstheme="minorHAnsi"/>
                <w:sz w:val="18"/>
                <w:szCs w:val="18"/>
                <w:lang w:val="hr-HR"/>
              </w:rPr>
              <w:t>: Uspostaviti integralno i održivo upravljanje zemljišnim resursima</w:t>
            </w:r>
          </w:p>
          <w:p w14:paraId="1D85245B" w14:textId="77777777" w:rsidR="007F63C5" w:rsidRPr="008D043F" w:rsidRDefault="007F63C5" w:rsidP="0068355A">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5.</w:t>
            </w:r>
            <w:r w:rsidRPr="008D043F">
              <w:rPr>
                <w:rFonts w:asciiTheme="minorHAnsi" w:hAnsiTheme="minorHAnsi" w:cstheme="minorHAnsi"/>
                <w:sz w:val="18"/>
                <w:szCs w:val="18"/>
                <w:lang w:val="hr-HR"/>
              </w:rPr>
              <w:t>: Uspostaviti sistem održivog i odgovornog istraživanja, eksploatacije i upravljanja mineralnim sirovinama</w:t>
            </w:r>
          </w:p>
        </w:tc>
      </w:tr>
      <w:tr w:rsidR="007F63C5" w:rsidRPr="008D043F" w14:paraId="382CF483" w14:textId="77777777" w:rsidTr="00076544">
        <w:trPr>
          <w:trHeight w:val="896"/>
        </w:trPr>
        <w:tc>
          <w:tcPr>
            <w:tcW w:w="1116" w:type="pct"/>
          </w:tcPr>
          <w:p w14:paraId="34B0179E" w14:textId="77777777"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trateški cilj 7: Unaprijediti upravljanje okolišem</w:t>
            </w:r>
          </w:p>
        </w:tc>
        <w:tc>
          <w:tcPr>
            <w:tcW w:w="3884" w:type="pct"/>
          </w:tcPr>
          <w:p w14:paraId="6286EB27" w14:textId="13D229EC"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1.:</w:t>
            </w:r>
            <w:r w:rsidRPr="008D043F">
              <w:rPr>
                <w:rFonts w:asciiTheme="minorHAnsi" w:hAnsiTheme="minorHAnsi" w:cstheme="minorHAnsi"/>
                <w:sz w:val="18"/>
                <w:szCs w:val="18"/>
                <w:lang w:val="hr-HR"/>
              </w:rPr>
              <w:t xml:space="preserve"> Unaprijediti zakonski okvir i sektorske politike u svrhu planiranja, upravljanja i zaštitu okoliša u Federaciji </w:t>
            </w:r>
            <w:r w:rsidR="00011C5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u cilju ostvarivanja pune harmonizacije s pravnom stečevinom EU i međunarodnim sporazumima o okolišu</w:t>
            </w:r>
          </w:p>
          <w:p w14:paraId="6CF82071"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2.:</w:t>
            </w:r>
            <w:r w:rsidRPr="008D043F">
              <w:rPr>
                <w:rFonts w:asciiTheme="minorHAnsi" w:hAnsiTheme="minorHAnsi" w:cstheme="minorHAnsi"/>
                <w:sz w:val="18"/>
                <w:szCs w:val="18"/>
                <w:lang w:val="hr-HR"/>
              </w:rPr>
              <w:t xml:space="preserve"> Osigurati efikasnu provedbu usvojenih propisa i preuzetih međunarodnih obaveza</w:t>
            </w:r>
          </w:p>
          <w:p w14:paraId="060170C3"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3.:</w:t>
            </w:r>
            <w:r w:rsidRPr="008D043F">
              <w:rPr>
                <w:rFonts w:asciiTheme="minorHAnsi" w:hAnsiTheme="minorHAnsi" w:cstheme="minorHAnsi"/>
                <w:sz w:val="18"/>
                <w:szCs w:val="18"/>
                <w:lang w:val="hr-HR"/>
              </w:rPr>
              <w:t xml:space="preserve"> Postići visok nivo kapaciteta i međusobne koordinacije institucija</w:t>
            </w:r>
          </w:p>
          <w:p w14:paraId="004F96ED"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4.:</w:t>
            </w:r>
            <w:r w:rsidRPr="008D043F">
              <w:rPr>
                <w:rFonts w:asciiTheme="minorHAnsi" w:hAnsiTheme="minorHAnsi" w:cstheme="minorHAnsi"/>
                <w:sz w:val="18"/>
                <w:szCs w:val="18"/>
                <w:lang w:val="hr-HR"/>
              </w:rPr>
              <w:t xml:space="preserve"> Osigurati visok nivo svijesti javnosti o važnosti zaštite okoliša i uključenosti u proces donošenja odluka, posebno uključenost žena, mladih i društveno osjetljivih grupa</w:t>
            </w:r>
          </w:p>
          <w:p w14:paraId="085DAA6A" w14:textId="5EFDEB93"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xml:space="preserve"> Uspostaviti efikasan sistem evidencije i transparentno izvještavanje podataka o okolišu u Federaciji </w:t>
            </w:r>
            <w:r w:rsidR="00011C5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uz konsultacije s Partnerstvom 27</w:t>
            </w:r>
          </w:p>
          <w:p w14:paraId="0C5F4D59"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6.:</w:t>
            </w:r>
            <w:r w:rsidRPr="008D043F">
              <w:rPr>
                <w:rFonts w:asciiTheme="minorHAnsi" w:hAnsiTheme="minorHAnsi" w:cstheme="minorHAnsi"/>
                <w:sz w:val="18"/>
                <w:szCs w:val="18"/>
                <w:lang w:val="hr-HR"/>
              </w:rPr>
              <w:t xml:space="preserve"> Osigurati visok nivo međusektorskog i intersektorskog sinergijskog djelovanja i integracije javnih okolišnih politika</w:t>
            </w:r>
          </w:p>
          <w:p w14:paraId="3F2710F6" w14:textId="2C9BB9E2"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7.:</w:t>
            </w:r>
            <w:r w:rsidRPr="008D043F">
              <w:rPr>
                <w:rFonts w:asciiTheme="minorHAnsi" w:hAnsiTheme="minorHAnsi" w:cstheme="minorHAnsi"/>
                <w:sz w:val="18"/>
                <w:szCs w:val="18"/>
                <w:lang w:val="hr-HR"/>
              </w:rPr>
              <w:t xml:space="preserve"> Osigurati finansijsku održivost sektora okoliša u Federacije </w:t>
            </w:r>
            <w:r w:rsidR="00011C56" w:rsidRPr="008D043F">
              <w:rPr>
                <w:rFonts w:asciiTheme="minorHAnsi" w:hAnsiTheme="minorHAnsi" w:cstheme="minorHAnsi"/>
                <w:sz w:val="18"/>
                <w:szCs w:val="18"/>
                <w:lang w:val="hr-HR"/>
              </w:rPr>
              <w:t>BiH</w:t>
            </w:r>
          </w:p>
          <w:p w14:paraId="58C27C72" w14:textId="77777777" w:rsidR="007F63C5" w:rsidRPr="008D043F" w:rsidRDefault="007F63C5" w:rsidP="0068355A">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8.:</w:t>
            </w:r>
            <w:r w:rsidRPr="008D043F">
              <w:rPr>
                <w:rFonts w:asciiTheme="minorHAnsi" w:hAnsiTheme="minorHAnsi" w:cstheme="minorHAnsi"/>
                <w:sz w:val="18"/>
                <w:szCs w:val="18"/>
                <w:lang w:val="hr-HR"/>
              </w:rPr>
              <w:t xml:space="preserve"> Uspostaviti sistem za strateško donošenje odluka, ulaganja i praćenje efekata u obrazovanju, istraživanju i inovacijama u okolišu</w:t>
            </w:r>
          </w:p>
        </w:tc>
      </w:tr>
      <w:bookmarkEnd w:id="35"/>
    </w:tbl>
    <w:p w14:paraId="2FAD09ED" w14:textId="77777777" w:rsidR="002C0058" w:rsidRPr="008D043F" w:rsidRDefault="002C0058" w:rsidP="0068355A">
      <w:pPr>
        <w:spacing w:line="276" w:lineRule="auto"/>
        <w:rPr>
          <w:rFonts w:asciiTheme="minorHAnsi" w:hAnsiTheme="minorHAnsi" w:cstheme="minorHAnsi"/>
          <w:lang w:val="hr-HR"/>
        </w:rPr>
        <w:sectPr w:rsidR="002C0058" w:rsidRPr="008D043F" w:rsidSect="00331251">
          <w:pgSz w:w="16838" w:h="11906" w:orient="landscape"/>
          <w:pgMar w:top="1440" w:right="1440" w:bottom="1440" w:left="1440" w:header="709" w:footer="709" w:gutter="0"/>
          <w:cols w:space="708"/>
          <w:docGrid w:linePitch="360"/>
        </w:sectPr>
      </w:pPr>
    </w:p>
    <w:p w14:paraId="1C6295C0" w14:textId="77777777" w:rsidR="007F63C5" w:rsidRPr="008D043F" w:rsidRDefault="00527285" w:rsidP="0068355A">
      <w:pPr>
        <w:pStyle w:val="Head1"/>
        <w:spacing w:after="240" w:line="276" w:lineRule="auto"/>
        <w:rPr>
          <w:rFonts w:asciiTheme="minorHAnsi" w:hAnsiTheme="minorHAnsi" w:cstheme="minorHAnsi"/>
          <w:lang w:val="hr-HR"/>
        </w:rPr>
      </w:pPr>
      <w:bookmarkStart w:id="37" w:name="_Toc104460892"/>
      <w:r w:rsidRPr="008D043F">
        <w:rPr>
          <w:rFonts w:asciiTheme="minorHAnsi" w:hAnsiTheme="minorHAnsi" w:cstheme="minorHAnsi"/>
          <w:lang w:val="hr-HR"/>
        </w:rPr>
        <w:lastRenderedPageBreak/>
        <w:t>UPRAVLJANJE VODAMA</w:t>
      </w:r>
      <w:bookmarkEnd w:id="37"/>
    </w:p>
    <w:p w14:paraId="0D17B9A0" w14:textId="77777777" w:rsidR="003B1D0B" w:rsidRPr="008D043F" w:rsidRDefault="003B1D0B" w:rsidP="0068355A">
      <w:pPr>
        <w:pStyle w:val="Head2"/>
        <w:spacing w:line="276" w:lineRule="auto"/>
        <w:rPr>
          <w:rFonts w:asciiTheme="minorHAnsi" w:hAnsiTheme="minorHAnsi"/>
          <w:lang w:val="hr-HR"/>
        </w:rPr>
      </w:pPr>
      <w:bookmarkStart w:id="38" w:name="_Toc104460893"/>
      <w:r w:rsidRPr="008D043F">
        <w:rPr>
          <w:rFonts w:asciiTheme="minorHAnsi" w:hAnsiTheme="minorHAnsi"/>
          <w:lang w:val="hr-HR"/>
        </w:rPr>
        <w:t>Analiza situacije</w:t>
      </w:r>
      <w:bookmarkEnd w:id="38"/>
    </w:p>
    <w:p w14:paraId="6238DE8E" w14:textId="62C6B2F8" w:rsidR="00B34179" w:rsidRPr="008D043F" w:rsidRDefault="00B34179" w:rsidP="0068355A">
      <w:pPr>
        <w:spacing w:before="240" w:after="120" w:line="276" w:lineRule="auto"/>
        <w:jc w:val="both"/>
        <w:rPr>
          <w:rFonts w:asciiTheme="minorHAnsi" w:hAnsiTheme="minorHAnsi" w:cstheme="minorHAnsi"/>
          <w:strike/>
          <w:sz w:val="22"/>
          <w:szCs w:val="22"/>
          <w:lang w:val="hr-HR"/>
        </w:rPr>
      </w:pPr>
      <w:r w:rsidRPr="008D043F">
        <w:rPr>
          <w:rFonts w:asciiTheme="minorHAnsi" w:hAnsiTheme="minorHAnsi" w:cstheme="minorHAnsi"/>
          <w:sz w:val="22"/>
          <w:szCs w:val="22"/>
          <w:lang w:val="hr-HR"/>
        </w:rPr>
        <w:t>Poglavlje Upravljanje vodama, kao jed</w:t>
      </w:r>
      <w:r w:rsidR="00A80902" w:rsidRPr="008D043F">
        <w:rPr>
          <w:rFonts w:asciiTheme="minorHAnsi" w:hAnsiTheme="minorHAnsi" w:cstheme="minorHAnsi"/>
          <w:sz w:val="22"/>
          <w:szCs w:val="22"/>
          <w:lang w:val="hr-HR"/>
        </w:rPr>
        <w:t>ne</w:t>
      </w:r>
      <w:r w:rsidRPr="008D043F">
        <w:rPr>
          <w:rFonts w:asciiTheme="minorHAnsi" w:hAnsiTheme="minorHAnsi" w:cstheme="minorHAnsi"/>
          <w:sz w:val="22"/>
          <w:szCs w:val="22"/>
          <w:lang w:val="hr-HR"/>
        </w:rPr>
        <w:t xml:space="preserve"> od sedam tematskih oblasti Strategije, daje osvrt na </w:t>
      </w:r>
      <w:r w:rsidRPr="008D043F">
        <w:rPr>
          <w:rFonts w:asciiTheme="minorHAnsi" w:hAnsiTheme="minorHAnsi" w:cstheme="minorHAnsi"/>
          <w:b/>
          <w:bCs/>
          <w:sz w:val="22"/>
          <w:szCs w:val="22"/>
          <w:lang w:val="hr-HR"/>
        </w:rPr>
        <w:t>polazno stanje</w:t>
      </w:r>
      <w:r w:rsidRPr="008D043F">
        <w:rPr>
          <w:rFonts w:asciiTheme="minorHAnsi" w:hAnsiTheme="minorHAnsi" w:cstheme="minorHAnsi"/>
          <w:sz w:val="22"/>
          <w:szCs w:val="22"/>
          <w:lang w:val="hr-HR"/>
        </w:rPr>
        <w:t xml:space="preserve"> i </w:t>
      </w:r>
      <w:r w:rsidRPr="008D043F">
        <w:rPr>
          <w:rFonts w:asciiTheme="minorHAnsi" w:hAnsiTheme="minorHAnsi" w:cstheme="minorHAnsi"/>
          <w:b/>
          <w:bCs/>
          <w:sz w:val="22"/>
          <w:szCs w:val="22"/>
          <w:lang w:val="hr-HR"/>
        </w:rPr>
        <w:t>ključne izazove</w:t>
      </w:r>
      <w:r w:rsidRPr="008D043F">
        <w:rPr>
          <w:rFonts w:asciiTheme="minorHAnsi" w:hAnsiTheme="minorHAnsi" w:cstheme="minorHAnsi"/>
          <w:sz w:val="22"/>
          <w:szCs w:val="22"/>
          <w:lang w:val="hr-HR"/>
        </w:rPr>
        <w:t xml:space="preserve"> u kojem se tretiraju: a) pravni i institucionalni okvir sektora voda u Federaciji BiH, b) </w:t>
      </w:r>
      <w:r w:rsidR="00A80902" w:rsidRPr="008D043F">
        <w:rPr>
          <w:rFonts w:asciiTheme="minorHAnsi" w:hAnsiTheme="minorHAnsi" w:cstheme="minorHAnsi"/>
          <w:sz w:val="22"/>
          <w:szCs w:val="22"/>
          <w:lang w:val="hr-HR"/>
        </w:rPr>
        <w:t>r</w:t>
      </w:r>
      <w:r w:rsidRPr="008D043F">
        <w:rPr>
          <w:rFonts w:asciiTheme="minorHAnsi" w:hAnsiTheme="minorHAnsi" w:cstheme="minorHAnsi"/>
          <w:sz w:val="22"/>
          <w:szCs w:val="22"/>
          <w:lang w:val="hr-HR"/>
        </w:rPr>
        <w:t xml:space="preserve">aspoloživost i stanje vodnih resursa u Federaciji BiH, c) </w:t>
      </w:r>
      <w:r w:rsidR="00A80902" w:rsidRPr="008D043F">
        <w:rPr>
          <w:rFonts w:asciiTheme="minorHAnsi" w:hAnsiTheme="minorHAnsi" w:cstheme="minorHAnsi"/>
          <w:sz w:val="22"/>
          <w:szCs w:val="22"/>
          <w:lang w:val="hr-HR"/>
        </w:rPr>
        <w:t>h</w:t>
      </w:r>
      <w:r w:rsidRPr="008D043F">
        <w:rPr>
          <w:rFonts w:asciiTheme="minorHAnsi" w:hAnsiTheme="minorHAnsi" w:cstheme="minorHAnsi"/>
          <w:sz w:val="22"/>
          <w:szCs w:val="22"/>
          <w:lang w:val="hr-HR"/>
        </w:rPr>
        <w:t>idromorfološki pritisci</w:t>
      </w:r>
      <w:r w:rsidR="00B80410" w:rsidRPr="008D043F">
        <w:rPr>
          <w:rFonts w:asciiTheme="minorHAnsi" w:hAnsiTheme="minorHAnsi" w:cstheme="minorHAnsi"/>
          <w:b/>
          <w:bCs/>
          <w:sz w:val="22"/>
          <w:szCs w:val="22"/>
          <w:lang w:val="hr-HR"/>
        </w:rPr>
        <w:t xml:space="preserve"> </w:t>
      </w:r>
      <w:r w:rsidR="00B80410" w:rsidRPr="008D043F">
        <w:rPr>
          <w:rFonts w:asciiTheme="minorHAnsi" w:hAnsiTheme="minorHAnsi" w:cstheme="minorHAnsi"/>
          <w:bCs/>
          <w:sz w:val="22"/>
          <w:szCs w:val="22"/>
          <w:lang w:val="hr-HR"/>
        </w:rPr>
        <w:t>i njihov utjecaj na stanje vodnih tijela</w:t>
      </w:r>
      <w:r w:rsidRPr="008D043F">
        <w:rPr>
          <w:rFonts w:asciiTheme="minorHAnsi" w:hAnsiTheme="minorHAnsi" w:cstheme="minorHAnsi"/>
          <w:b/>
          <w:bCs/>
          <w:sz w:val="22"/>
          <w:szCs w:val="22"/>
          <w:lang w:val="hr-HR"/>
        </w:rPr>
        <w:t xml:space="preserve"> </w:t>
      </w:r>
      <w:r w:rsidRPr="008D043F">
        <w:rPr>
          <w:rFonts w:asciiTheme="minorHAnsi" w:hAnsiTheme="minorHAnsi" w:cstheme="minorHAnsi"/>
          <w:sz w:val="22"/>
          <w:szCs w:val="22"/>
          <w:lang w:val="hr-HR"/>
        </w:rPr>
        <w:t xml:space="preserve">d) </w:t>
      </w:r>
      <w:r w:rsidR="00A80902" w:rsidRPr="008D043F">
        <w:rPr>
          <w:rFonts w:asciiTheme="minorHAnsi" w:hAnsiTheme="minorHAnsi" w:cstheme="minorHAnsi"/>
          <w:sz w:val="22"/>
          <w:szCs w:val="22"/>
          <w:lang w:val="hr-HR"/>
        </w:rPr>
        <w:t>h</w:t>
      </w:r>
      <w:r w:rsidRPr="008D043F">
        <w:rPr>
          <w:rFonts w:asciiTheme="minorHAnsi" w:hAnsiTheme="minorHAnsi" w:cstheme="minorHAnsi"/>
          <w:sz w:val="22"/>
          <w:szCs w:val="22"/>
          <w:lang w:val="hr-HR"/>
        </w:rPr>
        <w:t xml:space="preserve">idrološki monitoring voda, e) </w:t>
      </w:r>
      <w:r w:rsidR="00A80902"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onitoring i ocjena stanja površinskih vodnih tijela (VT</w:t>
      </w:r>
      <w:r w:rsidR="00B8041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f) </w:t>
      </w:r>
      <w:r w:rsidR="00A80902"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 xml:space="preserve">onitoring i ocjena stanja VT podzemnih voda, g) </w:t>
      </w:r>
      <w:r w:rsidR="00A80902" w:rsidRPr="008D043F">
        <w:rPr>
          <w:rFonts w:asciiTheme="minorHAnsi" w:hAnsiTheme="minorHAnsi" w:cstheme="minorHAnsi"/>
          <w:sz w:val="22"/>
          <w:szCs w:val="22"/>
          <w:lang w:val="hr-HR"/>
        </w:rPr>
        <w:t>k</w:t>
      </w:r>
      <w:r w:rsidRPr="008D043F">
        <w:rPr>
          <w:rFonts w:asciiTheme="minorHAnsi" w:hAnsiTheme="minorHAnsi" w:cstheme="minorHAnsi"/>
          <w:sz w:val="22"/>
          <w:szCs w:val="22"/>
          <w:lang w:val="hr-HR"/>
        </w:rPr>
        <w:t xml:space="preserve">arakteristike vodnih usluga u Federaciji BiH, h) </w:t>
      </w:r>
      <w:r w:rsidR="00A80902" w:rsidRPr="008D043F">
        <w:rPr>
          <w:rFonts w:asciiTheme="minorHAnsi" w:hAnsiTheme="minorHAnsi" w:cstheme="minorHAnsi"/>
          <w:sz w:val="22"/>
          <w:szCs w:val="22"/>
          <w:lang w:val="hr-HR"/>
        </w:rPr>
        <w:t>u</w:t>
      </w:r>
      <w:r w:rsidR="00B80410" w:rsidRPr="008D043F">
        <w:rPr>
          <w:rFonts w:asciiTheme="minorHAnsi" w:hAnsiTheme="minorHAnsi" w:cstheme="minorHAnsi"/>
          <w:sz w:val="22"/>
          <w:szCs w:val="22"/>
          <w:lang w:val="hr-HR"/>
        </w:rPr>
        <w:t>spostava održivog sistema upravljanja poplavnim rizikom,</w:t>
      </w:r>
      <w:r w:rsidRPr="008D043F">
        <w:rPr>
          <w:rFonts w:asciiTheme="minorHAnsi" w:hAnsiTheme="minorHAnsi" w:cstheme="minorHAnsi"/>
          <w:sz w:val="22"/>
          <w:szCs w:val="22"/>
          <w:lang w:val="hr-HR"/>
        </w:rPr>
        <w:t xml:space="preserve"> i) </w:t>
      </w:r>
      <w:r w:rsidR="00A80902" w:rsidRPr="008D043F">
        <w:rPr>
          <w:rFonts w:asciiTheme="minorHAnsi" w:hAnsiTheme="minorHAnsi" w:cstheme="minorHAnsi"/>
          <w:sz w:val="22"/>
          <w:szCs w:val="22"/>
          <w:lang w:val="hr-HR"/>
        </w:rPr>
        <w:t>t</w:t>
      </w:r>
      <w:r w:rsidRPr="008D043F">
        <w:rPr>
          <w:rFonts w:asciiTheme="minorHAnsi" w:hAnsiTheme="minorHAnsi" w:cstheme="minorHAnsi"/>
          <w:sz w:val="22"/>
          <w:szCs w:val="22"/>
          <w:lang w:val="hr-HR"/>
        </w:rPr>
        <w:t>ranspozicija vodnog zakonodavstva EU u BiH zakonodavstvo.</w:t>
      </w:r>
    </w:p>
    <w:p w14:paraId="3ABEC69A"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Pravni i institucionalni okvir sektora voda u Federaciji BiH</w:t>
      </w:r>
    </w:p>
    <w:p w14:paraId="43D5D3B1" w14:textId="194FB9FD"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pravljanje vodama na području Federacije BiH provodi se na osnovu Zakona o vodama</w:t>
      </w:r>
      <w:r w:rsidR="00F62376" w:rsidRPr="008D043F">
        <w:rPr>
          <w:rFonts w:asciiTheme="minorHAnsi" w:hAnsiTheme="minorHAnsi" w:cstheme="minorHAnsi"/>
          <w:sz w:val="22"/>
          <w:szCs w:val="22"/>
          <w:lang w:val="hr-HR"/>
        </w:rPr>
        <w:t xml:space="preserve"> (ZoV)</w:t>
      </w:r>
      <w:r w:rsidRPr="008D043F">
        <w:rPr>
          <w:rFonts w:asciiTheme="minorHAnsi" w:hAnsiTheme="minorHAnsi" w:cstheme="minorHAnsi"/>
          <w:sz w:val="22"/>
          <w:szCs w:val="22"/>
          <w:lang w:val="hr-HR"/>
        </w:rPr>
        <w:t xml:space="preserve"> Federacije BiH </w:t>
      </w:r>
      <w:r w:rsidR="00643961"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6Lz4FWx3","properties":{"formattedCitation":"(Sl. glasnik FBiH, br. 70/06 2006)","plainCitation":"(Sl. glasnik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00643961" w:rsidRPr="008D043F">
        <w:rPr>
          <w:rFonts w:asciiTheme="minorHAnsi" w:hAnsiTheme="minorHAnsi" w:cstheme="minorHAnsi"/>
          <w:sz w:val="22"/>
          <w:szCs w:val="22"/>
          <w:lang w:val="hr-HR"/>
        </w:rPr>
        <w:fldChar w:fldCharType="separate"/>
      </w:r>
      <w:r w:rsidR="00643961" w:rsidRPr="008D043F">
        <w:rPr>
          <w:rFonts w:asciiTheme="minorHAnsi" w:hAnsiTheme="minorHAnsi" w:cstheme="minorHAnsi"/>
          <w:sz w:val="22"/>
          <w:lang w:val="hr-HR"/>
        </w:rPr>
        <w:t>(</w:t>
      </w:r>
      <w:r w:rsidR="008B7275" w:rsidRPr="008D043F">
        <w:rPr>
          <w:rFonts w:asciiTheme="minorHAnsi" w:hAnsiTheme="minorHAnsi" w:cstheme="minorHAnsi"/>
          <w:sz w:val="22"/>
          <w:lang w:val="hr-HR"/>
        </w:rPr>
        <w:t>"</w:t>
      </w:r>
      <w:r w:rsidR="00643961"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643961"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643961" w:rsidRPr="008D043F">
        <w:rPr>
          <w:rFonts w:asciiTheme="minorHAnsi" w:hAnsiTheme="minorHAnsi" w:cstheme="minorHAnsi"/>
          <w:sz w:val="22"/>
          <w:lang w:val="hr-HR"/>
        </w:rPr>
        <w:t>BiH</w:t>
      </w:r>
      <w:r w:rsidR="008B7275" w:rsidRPr="008D043F">
        <w:rPr>
          <w:rFonts w:asciiTheme="minorHAnsi" w:hAnsiTheme="minorHAnsi" w:cstheme="minorHAnsi"/>
          <w:sz w:val="22"/>
          <w:lang w:val="hr-HR"/>
        </w:rPr>
        <w:t>"</w:t>
      </w:r>
      <w:r w:rsidR="00643961"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643961" w:rsidRPr="008D043F">
        <w:rPr>
          <w:rFonts w:asciiTheme="minorHAnsi" w:hAnsiTheme="minorHAnsi" w:cstheme="minorHAnsi"/>
          <w:sz w:val="22"/>
          <w:lang w:val="hr-HR"/>
        </w:rPr>
        <w:t xml:space="preserve"> 70/06)</w:t>
      </w:r>
      <w:r w:rsidR="00643961" w:rsidRPr="008D043F">
        <w:rPr>
          <w:rFonts w:asciiTheme="minorHAnsi" w:hAnsiTheme="minorHAnsi" w:cstheme="minorHAnsi"/>
          <w:sz w:val="22"/>
          <w:szCs w:val="22"/>
          <w:lang w:val="hr-HR"/>
        </w:rPr>
        <w:fldChar w:fldCharType="end"/>
      </w:r>
      <w:r w:rsidR="00643961"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koji je usvojen i stupio na snagu 2006. god</w:t>
      </w:r>
      <w:r w:rsidR="00AA10D2" w:rsidRPr="008D043F">
        <w:rPr>
          <w:rFonts w:asciiTheme="minorHAnsi" w:hAnsiTheme="minorHAnsi" w:cstheme="minorHAnsi"/>
          <w:sz w:val="22"/>
          <w:szCs w:val="22"/>
          <w:lang w:val="hr-HR"/>
        </w:rPr>
        <w:t>ine.</w:t>
      </w:r>
      <w:r w:rsidRPr="008D043F">
        <w:rPr>
          <w:rFonts w:asciiTheme="minorHAnsi" w:hAnsiTheme="minorHAnsi" w:cstheme="minorHAnsi"/>
          <w:sz w:val="22"/>
          <w:szCs w:val="22"/>
          <w:lang w:val="hr-HR"/>
        </w:rPr>
        <w:t xml:space="preserve"> Njegovim stupanjem na snagu, uspostavljen je okvir za upravljanje vodama u skladu s prav</w:t>
      </w:r>
      <w:r w:rsidR="00BE5BEA" w:rsidRPr="008D043F">
        <w:rPr>
          <w:rFonts w:asciiTheme="minorHAnsi" w:hAnsiTheme="minorHAnsi" w:cstheme="minorHAnsi"/>
          <w:sz w:val="22"/>
          <w:szCs w:val="22"/>
          <w:lang w:val="hr-HR"/>
        </w:rPr>
        <w:t>n</w:t>
      </w:r>
      <w:r w:rsidRPr="008D043F">
        <w:rPr>
          <w:rFonts w:asciiTheme="minorHAnsi" w:hAnsiTheme="minorHAnsi" w:cstheme="minorHAnsi"/>
          <w:sz w:val="22"/>
          <w:szCs w:val="22"/>
          <w:lang w:val="hr-HR"/>
        </w:rPr>
        <w:t>im zahtjevima EU, te principima prvenstveno postavljenim u ODV, ali i drugim propisima EU.</w:t>
      </w:r>
      <w:r w:rsidR="00F62376" w:rsidRPr="008D043F">
        <w:rPr>
          <w:rFonts w:asciiTheme="minorHAnsi" w:hAnsiTheme="minorHAnsi" w:cstheme="minorHAnsi"/>
        </w:rPr>
        <w:t xml:space="preserve"> </w:t>
      </w:r>
      <w:r w:rsidR="00F62376" w:rsidRPr="008D043F">
        <w:rPr>
          <w:rFonts w:asciiTheme="minorHAnsi" w:hAnsiTheme="minorHAnsi" w:cstheme="minorHAnsi"/>
          <w:sz w:val="22"/>
          <w:szCs w:val="22"/>
          <w:lang w:val="hr-HR"/>
        </w:rPr>
        <w:t>Primjena ZoV-a je, u skladu sa Čl. 224. ZoV-a, počela danom početka rada agencija za vode (01.01.2008.).</w:t>
      </w:r>
    </w:p>
    <w:p w14:paraId="5E43D67F" w14:textId="2E452A0E"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antoni u Federaciji BiH izrađuju sopstvene zakone o vodama koji trebaju biti usklađeni sa federalnim zakonom o vodama kao i  podzakonske akte. U Federaciji BiH je izrađeno i na snazi je preko 20 propisa (uredbe, odluke, pravilnici itd.) koji su u službi transpozicije EU direktiva u oblasti voda</w:t>
      </w:r>
      <w:r w:rsidR="004D4831" w:rsidRPr="008D043F">
        <w:rPr>
          <w:rFonts w:asciiTheme="minorHAnsi" w:hAnsiTheme="minorHAnsi" w:cstheme="minorHAnsi"/>
          <w:sz w:val="22"/>
          <w:szCs w:val="22"/>
          <w:lang w:val="hr-HR"/>
        </w:rPr>
        <w:t xml:space="preserve"> (</w:t>
      </w:r>
      <w:r w:rsidR="004D4831" w:rsidRPr="008D043F">
        <w:rPr>
          <w:rFonts w:asciiTheme="minorHAnsi" w:hAnsiTheme="minorHAnsi" w:cstheme="minorHAnsi"/>
          <w:b/>
          <w:bCs/>
          <w:i/>
          <w:iCs/>
          <w:sz w:val="22"/>
          <w:szCs w:val="22"/>
          <w:lang w:val="hr-HR"/>
        </w:rPr>
        <w:t xml:space="preserve">Tabela </w:t>
      </w:r>
      <w:r w:rsidR="004D4831" w:rsidRPr="008D043F">
        <w:rPr>
          <w:rFonts w:asciiTheme="minorHAnsi" w:hAnsiTheme="minorHAnsi" w:cstheme="minorHAnsi"/>
          <w:b/>
          <w:bCs/>
          <w:i/>
          <w:iCs/>
          <w:sz w:val="22"/>
          <w:szCs w:val="22"/>
          <w:lang w:val="hr-HR"/>
        </w:rPr>
        <w:fldChar w:fldCharType="begin"/>
      </w:r>
      <w:r w:rsidR="004D4831" w:rsidRPr="008D043F">
        <w:rPr>
          <w:rFonts w:asciiTheme="minorHAnsi" w:hAnsiTheme="minorHAnsi" w:cstheme="minorHAnsi"/>
          <w:b/>
          <w:bCs/>
          <w:i/>
          <w:iCs/>
          <w:sz w:val="22"/>
          <w:szCs w:val="22"/>
          <w:lang w:val="hr-HR"/>
        </w:rPr>
        <w:instrText xml:space="preserve"> REF tabela6 \h  \* MERGEFORMAT </w:instrText>
      </w:r>
      <w:r w:rsidR="004D4831" w:rsidRPr="008D043F">
        <w:rPr>
          <w:rFonts w:asciiTheme="minorHAnsi" w:hAnsiTheme="minorHAnsi" w:cstheme="minorHAnsi"/>
          <w:b/>
          <w:bCs/>
          <w:i/>
          <w:iCs/>
          <w:sz w:val="22"/>
          <w:szCs w:val="22"/>
          <w:lang w:val="hr-HR"/>
        </w:rPr>
      </w:r>
      <w:r w:rsidR="004D4831"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6</w:t>
      </w:r>
      <w:r w:rsidR="004D4831" w:rsidRPr="008D043F">
        <w:rPr>
          <w:rFonts w:asciiTheme="minorHAnsi" w:hAnsiTheme="minorHAnsi" w:cstheme="minorHAnsi"/>
          <w:b/>
          <w:bCs/>
          <w:i/>
          <w:iCs/>
          <w:sz w:val="22"/>
          <w:szCs w:val="22"/>
          <w:lang w:val="hr-HR"/>
        </w:rPr>
        <w:fldChar w:fldCharType="end"/>
      </w:r>
      <w:r w:rsidR="004D4831"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i značajan broj ostalih propisa relevantnih za sektor voda. </w:t>
      </w:r>
    </w:p>
    <w:p w14:paraId="6B88B8B3"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o ministarstvo poljoprivrede, vodoprivrede i šumarstva (FMPVŠ) vrši upravne, stručne i druge poslove koji se odnose na nadležnost Federacije </w:t>
      </w:r>
      <w:r w:rsidR="00BE5BEA" w:rsidRPr="008D043F">
        <w:rPr>
          <w:rFonts w:asciiTheme="minorHAnsi" w:hAnsiTheme="minorHAnsi" w:cstheme="minorHAnsi"/>
          <w:sz w:val="22"/>
          <w:szCs w:val="22"/>
          <w:lang w:val="hr-HR"/>
        </w:rPr>
        <w:t xml:space="preserve">BiH </w:t>
      </w:r>
      <w:r w:rsidRPr="008D043F">
        <w:rPr>
          <w:rFonts w:asciiTheme="minorHAnsi" w:hAnsiTheme="minorHAnsi" w:cstheme="minorHAnsi"/>
          <w:sz w:val="22"/>
          <w:szCs w:val="22"/>
          <w:lang w:val="hr-HR"/>
        </w:rPr>
        <w:t xml:space="preserve">u oblasti poljoprivrede, vodoprivrede i šumarstva. Poslove upravljanja vodama unutar Ministarstva obavlja  „Sektor za vode“. Aktivnosti Ministarstva odnose se na: vodne resurse, razvojne planove, bilanse voda, korištenje voda, zaštitu voda, zaštitu od voda, te druge poslove utvrđene Zakonom o federalnim ministarstvima. </w:t>
      </w:r>
    </w:p>
    <w:p w14:paraId="3483F552" w14:textId="7BD57B01" w:rsidR="00F62376" w:rsidRPr="008D043F" w:rsidRDefault="00F62376" w:rsidP="0068355A">
      <w:pPr>
        <w:spacing w:after="240" w:line="276" w:lineRule="auto"/>
        <w:jc w:val="both"/>
        <w:rPr>
          <w:rFonts w:asciiTheme="minorHAnsi" w:hAnsiTheme="minorHAnsi" w:cstheme="minorHAnsi"/>
          <w:color w:val="FF0000"/>
          <w:sz w:val="22"/>
          <w:szCs w:val="22"/>
          <w:lang w:val="hr-HR"/>
        </w:rPr>
      </w:pPr>
      <w:r w:rsidRPr="008D043F">
        <w:rPr>
          <w:rFonts w:asciiTheme="minorHAnsi" w:hAnsiTheme="minorHAnsi" w:cstheme="minorHAnsi"/>
          <w:sz w:val="22"/>
          <w:szCs w:val="22"/>
          <w:lang w:val="hr-HR"/>
        </w:rPr>
        <w:t xml:space="preserve">Prema Zakonu o vodama, osnovna jedinica za upravljanje vodama je vodno područje (distrikt). Organizacijski su, zbog provođenja zadataka upravljanja vodama, shodno Zakonu o vodama, uspostavljene Agencije za dva vodna područja u Federaciji BiH: Agencija za vodno područje rijeke Save (AVPS) i Agencija za vodno područje Jadranskog mora (AVPJM), sa sjedištima u Sarajevu i Mostaru. Zakonom je predviđeno osnivanje i područnih ureda, u cilju efikasnijeg izvršavanja zadataka i promoviranja principa približavanja korisnicima voda. Agencija za vodno područje rijeke Save trenutno ima tri područna ureda, u Zenici, Jajcu i Bihaću, dok Agencija za slivno područje Jadranskog mora ima dva područna ureda, u Livnu i Konjicu. </w:t>
      </w:r>
    </w:p>
    <w:p w14:paraId="06803A16"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 sektor voda su, po prirodi aktivnosti i nadležnosti, vezane i sljedeće stručne institucije: Federalni hidrometeorološki zavod; Federalni zavod za geologiju, Zavod za javno zdravstvo Federacije BiH, Fond za zaštitu okoliša Federacije BiH, Federalna uprava za inspekcijske poslove, Federalni zavod za statistiku; Federalna uprava civilne zaštite itd.  </w:t>
      </w:r>
    </w:p>
    <w:p w14:paraId="00410E7A" w14:textId="26984A96"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Za poslove upravljanja vodama u kantonima su nadležna kantonalna ministarstva. Nadležnost  upravljanja vodama uglavnom su na kantonalnim ministarstvima poljoprivrede, vodoprivrede i šumarstva, dok su u nekim slučajevima nadležnosti pri ministarstvima privrede. Opće nadležnosti kantonalnih ministarstava za oblast voda su: (i) </w:t>
      </w:r>
      <w:r w:rsidR="00152AA8" w:rsidRPr="008D043F">
        <w:rPr>
          <w:rFonts w:asciiTheme="minorHAnsi" w:hAnsiTheme="minorHAnsi" w:cstheme="minorHAnsi"/>
          <w:sz w:val="22"/>
          <w:szCs w:val="22"/>
          <w:lang w:val="hr-HR"/>
        </w:rPr>
        <w:t>z</w:t>
      </w:r>
      <w:r w:rsidRPr="008D043F">
        <w:rPr>
          <w:rFonts w:asciiTheme="minorHAnsi" w:hAnsiTheme="minorHAnsi" w:cstheme="minorHAnsi"/>
          <w:sz w:val="22"/>
          <w:szCs w:val="22"/>
          <w:lang w:val="hr-HR"/>
        </w:rPr>
        <w:t xml:space="preserve">aštita voda, zaštita od voda i uređenje režima; (ii) </w:t>
      </w:r>
      <w:r w:rsidR="00152AA8" w:rsidRPr="008D043F">
        <w:rPr>
          <w:rFonts w:asciiTheme="minorHAnsi" w:hAnsiTheme="minorHAnsi" w:cstheme="minorHAnsi"/>
          <w:sz w:val="22"/>
          <w:szCs w:val="22"/>
          <w:lang w:val="hr-HR"/>
        </w:rPr>
        <w:t>z</w:t>
      </w:r>
      <w:r w:rsidRPr="008D043F">
        <w:rPr>
          <w:rFonts w:asciiTheme="minorHAnsi" w:hAnsiTheme="minorHAnsi" w:cstheme="minorHAnsi"/>
          <w:sz w:val="22"/>
          <w:szCs w:val="22"/>
          <w:lang w:val="hr-HR"/>
        </w:rPr>
        <w:t xml:space="preserve">aštita od poplava, erozija i bujica; (iii) </w:t>
      </w:r>
      <w:r w:rsidR="00152AA8" w:rsidRPr="008D043F">
        <w:rPr>
          <w:rFonts w:asciiTheme="minorHAnsi" w:hAnsiTheme="minorHAnsi" w:cstheme="minorHAnsi"/>
          <w:sz w:val="22"/>
          <w:szCs w:val="22"/>
          <w:lang w:val="hr-HR"/>
        </w:rPr>
        <w:t>v</w:t>
      </w:r>
      <w:r w:rsidRPr="008D043F">
        <w:rPr>
          <w:rFonts w:asciiTheme="minorHAnsi" w:hAnsiTheme="minorHAnsi" w:cstheme="minorHAnsi"/>
          <w:sz w:val="22"/>
          <w:szCs w:val="22"/>
          <w:lang w:val="hr-HR"/>
        </w:rPr>
        <w:t xml:space="preserve">odosnabdijevanje stanovništva i korištenje voda za potrebe privrede; (iv) </w:t>
      </w:r>
      <w:r w:rsidR="00152AA8" w:rsidRPr="008D043F">
        <w:rPr>
          <w:rFonts w:asciiTheme="minorHAnsi" w:hAnsiTheme="minorHAnsi" w:cstheme="minorHAnsi"/>
          <w:sz w:val="22"/>
          <w:szCs w:val="22"/>
          <w:lang w:val="hr-HR"/>
        </w:rPr>
        <w:t>o</w:t>
      </w:r>
      <w:r w:rsidRPr="008D043F">
        <w:rPr>
          <w:rFonts w:asciiTheme="minorHAnsi" w:hAnsiTheme="minorHAnsi" w:cstheme="minorHAnsi"/>
          <w:sz w:val="22"/>
          <w:szCs w:val="22"/>
          <w:lang w:val="hr-HR"/>
        </w:rPr>
        <w:t xml:space="preserve">dvođenje voda s poljoprivrednih površina i (v) </w:t>
      </w:r>
      <w:r w:rsidR="00152AA8" w:rsidRPr="008D043F">
        <w:rPr>
          <w:rFonts w:asciiTheme="minorHAnsi" w:hAnsiTheme="minorHAnsi" w:cstheme="minorHAnsi"/>
          <w:sz w:val="22"/>
          <w:szCs w:val="22"/>
          <w:lang w:val="hr-HR"/>
        </w:rPr>
        <w:t>p</w:t>
      </w:r>
      <w:r w:rsidRPr="008D043F">
        <w:rPr>
          <w:rFonts w:asciiTheme="minorHAnsi" w:hAnsiTheme="minorHAnsi" w:cstheme="minorHAnsi"/>
          <w:sz w:val="22"/>
          <w:szCs w:val="22"/>
          <w:lang w:val="hr-HR"/>
        </w:rPr>
        <w:t>laniranje razvoja sektora voda.</w:t>
      </w:r>
    </w:p>
    <w:p w14:paraId="5AD4FF70"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kantonima djeluju stručne institucije kao: kantonalni zavodi za javno zdravstvo, kantonalne  uprave za inspekcijske poslove, kantonalne  uprave civilne zaštite i dr. </w:t>
      </w:r>
    </w:p>
    <w:p w14:paraId="38585078"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dležnost za sektor vodnih usluga u Federaciji BiH je na jedinicama lokalne samouprave ‒ JLS (općine i gradovi) i Javnim komunalnim (vodovodnim) poduzećima u okviru JLS-ova ili kantona. </w:t>
      </w:r>
    </w:p>
    <w:p w14:paraId="2F13D939"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Raspoloživost i stanje vodnih resursa u Federaciji BiH</w:t>
      </w:r>
    </w:p>
    <w:p w14:paraId="27811A14" w14:textId="41014D8B" w:rsidR="00B34179" w:rsidRPr="008D043F" w:rsidRDefault="00B34179" w:rsidP="0068355A">
      <w:pPr>
        <w:spacing w:after="240" w:line="276" w:lineRule="auto"/>
        <w:jc w:val="both"/>
        <w:rPr>
          <w:rFonts w:asciiTheme="minorHAnsi" w:hAnsiTheme="minorHAnsi" w:cstheme="minorHAnsi"/>
          <w:b/>
          <w:sz w:val="22"/>
          <w:szCs w:val="22"/>
          <w:u w:val="single"/>
          <w:lang w:val="hr-HR"/>
        </w:rPr>
      </w:pPr>
      <w:r w:rsidRPr="008D043F">
        <w:rPr>
          <w:rFonts w:asciiTheme="minorHAnsi" w:hAnsiTheme="minorHAnsi" w:cstheme="minorHAnsi"/>
          <w:sz w:val="22"/>
          <w:szCs w:val="22"/>
          <w:lang w:val="hr-HR"/>
        </w:rPr>
        <w:t xml:space="preserve">Unutar </w:t>
      </w:r>
      <w:r w:rsidR="00152AA8"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čija je površina 51.209,2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lang w:val="hr-HR"/>
        </w:rPr>
        <w:t>, razlikuju se dva vodna područja: crnomorsko</w:t>
      </w:r>
      <w:r w:rsidR="00152AA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e obuhvata cca. 38.719 km</w:t>
      </w:r>
      <w:r w:rsidRPr="008D043F">
        <w:rPr>
          <w:rFonts w:asciiTheme="minorHAnsi" w:hAnsiTheme="minorHAnsi" w:cstheme="minorHAnsi"/>
          <w:sz w:val="22"/>
          <w:szCs w:val="22"/>
          <w:vertAlign w:val="superscript"/>
          <w:lang w:val="hr-HR"/>
        </w:rPr>
        <w:t>2</w:t>
      </w:r>
      <w:r w:rsidR="00152AA8" w:rsidRPr="008D043F">
        <w:rPr>
          <w:rFonts w:asciiTheme="minorHAnsi" w:hAnsiTheme="minorHAnsi" w:cstheme="minorHAnsi"/>
          <w:sz w:val="22"/>
          <w:szCs w:val="22"/>
          <w:lang w:val="hr-HR"/>
        </w:rPr>
        <w:t>,</w:t>
      </w:r>
      <w:r w:rsidRPr="008D043F">
        <w:rPr>
          <w:rFonts w:asciiTheme="minorHAnsi" w:hAnsiTheme="minorHAnsi" w:cstheme="minorHAnsi"/>
          <w:sz w:val="22"/>
          <w:szCs w:val="22"/>
          <w:vertAlign w:val="superscript"/>
          <w:lang w:val="hr-HR"/>
        </w:rPr>
        <w:t xml:space="preserve"> </w:t>
      </w:r>
      <w:r w:rsidRPr="008D043F">
        <w:rPr>
          <w:rFonts w:asciiTheme="minorHAnsi" w:hAnsiTheme="minorHAnsi" w:cstheme="minorHAnsi"/>
          <w:sz w:val="22"/>
          <w:szCs w:val="22"/>
          <w:lang w:val="hr-HR"/>
        </w:rPr>
        <w:t>i jadransko</w:t>
      </w:r>
      <w:r w:rsidR="00152AA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e obuhvata cca. 12.410 km</w:t>
      </w:r>
      <w:r w:rsidRPr="008D043F">
        <w:rPr>
          <w:rFonts w:asciiTheme="minorHAnsi" w:hAnsiTheme="minorHAnsi" w:cstheme="minorHAnsi"/>
          <w:sz w:val="22"/>
          <w:szCs w:val="22"/>
          <w:vertAlign w:val="superscript"/>
          <w:lang w:val="hr-HR"/>
        </w:rPr>
        <w:t>2</w:t>
      </w:r>
      <w:bookmarkStart w:id="39" w:name="_Hlk65850204"/>
      <w:r w:rsidR="00F655BB" w:rsidRPr="008D043F">
        <w:rPr>
          <w:rFonts w:asciiTheme="minorHAnsi" w:hAnsiTheme="minorHAnsi" w:cstheme="minorHAnsi"/>
          <w:sz w:val="22"/>
          <w:szCs w:val="22"/>
          <w:vertAlign w:val="superscript"/>
          <w:lang w:val="hr-HR"/>
        </w:rPr>
        <w:t xml:space="preserve"> </w:t>
      </w:r>
      <w:r w:rsidR="00F655BB" w:rsidRPr="008D043F">
        <w:rPr>
          <w:rFonts w:asciiTheme="minorHAnsi" w:hAnsiTheme="minorHAnsi" w:cstheme="minorHAnsi"/>
          <w:sz w:val="22"/>
          <w:szCs w:val="22"/>
          <w:vertAlign w:val="superscript"/>
          <w:lang w:val="hr-HR"/>
        </w:rPr>
        <w:fldChar w:fldCharType="begin"/>
      </w:r>
      <w:r w:rsidR="00CE1A95" w:rsidRPr="008D043F">
        <w:rPr>
          <w:rFonts w:asciiTheme="minorHAnsi" w:hAnsiTheme="minorHAnsi" w:cstheme="minorHAnsi"/>
          <w:sz w:val="22"/>
          <w:szCs w:val="22"/>
          <w:vertAlign w:val="superscript"/>
          <w:lang w:val="hr-HR"/>
        </w:rPr>
        <w:instrText xml:space="preserve"> ADDIN ZOTERO_ITEM CSL_CITATION {"citationID":"Zp1xy75B","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F655BB" w:rsidRPr="008D043F">
        <w:rPr>
          <w:rFonts w:asciiTheme="minorHAnsi" w:hAnsiTheme="minorHAnsi" w:cstheme="minorHAnsi"/>
          <w:sz w:val="22"/>
          <w:szCs w:val="22"/>
          <w:vertAlign w:val="superscript"/>
          <w:lang w:val="hr-HR"/>
        </w:rPr>
        <w:fldChar w:fldCharType="separate"/>
      </w:r>
      <w:r w:rsidR="00CE1A95" w:rsidRPr="008D043F">
        <w:rPr>
          <w:rFonts w:asciiTheme="minorHAnsi" w:hAnsiTheme="minorHAnsi" w:cstheme="minorHAnsi"/>
          <w:sz w:val="22"/>
        </w:rPr>
        <w:t>(Federalno ministarstvo poljoprivrede, vodoprivrede i šumarstva</w:t>
      </w:r>
      <w:r w:rsidR="00BD024E" w:rsidRPr="008D043F">
        <w:rPr>
          <w:rFonts w:asciiTheme="minorHAnsi" w:hAnsiTheme="minorHAnsi" w:cstheme="minorHAnsi"/>
          <w:sz w:val="22"/>
        </w:rPr>
        <w:t>,</w:t>
      </w:r>
      <w:r w:rsidR="00CE1A95" w:rsidRPr="008D043F">
        <w:rPr>
          <w:rFonts w:asciiTheme="minorHAnsi" w:hAnsiTheme="minorHAnsi" w:cstheme="minorHAnsi"/>
          <w:sz w:val="22"/>
        </w:rPr>
        <w:t xml:space="preserve"> 2012)</w:t>
      </w:r>
      <w:r w:rsidR="00F655BB"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xml:space="preserve">. </w:t>
      </w:r>
      <w:bookmarkEnd w:id="39"/>
    </w:p>
    <w:p w14:paraId="1ED237DA" w14:textId="49D36A4D" w:rsidR="00B34179" w:rsidRPr="008D043F" w:rsidRDefault="00B34179" w:rsidP="0068355A">
      <w:pPr>
        <w:spacing w:after="240" w:line="276" w:lineRule="auto"/>
        <w:jc w:val="both"/>
        <w:rPr>
          <w:rFonts w:asciiTheme="minorHAnsi" w:hAnsiTheme="minorHAnsi" w:cstheme="minorHAnsi"/>
          <w:sz w:val="22"/>
          <w:szCs w:val="22"/>
          <w:u w:val="single"/>
          <w:lang w:val="hr-HR"/>
        </w:rPr>
      </w:pPr>
      <w:r w:rsidRPr="008D043F">
        <w:rPr>
          <w:rFonts w:asciiTheme="minorHAnsi" w:hAnsiTheme="minorHAnsi" w:cstheme="minorHAnsi"/>
          <w:sz w:val="22"/>
          <w:szCs w:val="22"/>
          <w:lang w:val="hr-HR"/>
        </w:rPr>
        <w:t>Od ukupne površine Federacije BiH (26.127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lang w:val="hr-HR"/>
        </w:rPr>
        <w:t>) crnomorskom slivu, odnosno vodnom području rijeke Save, pripada 17.506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lang w:val="hr-HR"/>
        </w:rPr>
        <w:t xml:space="preserve"> (67%)</w:t>
      </w:r>
      <w:r w:rsidRPr="008D043F">
        <w:rPr>
          <w:rFonts w:asciiTheme="minorHAnsi" w:hAnsiTheme="minorHAnsi" w:cstheme="minorHAnsi"/>
          <w:sz w:val="22"/>
          <w:szCs w:val="22"/>
          <w:vertAlign w:val="superscript"/>
          <w:lang w:val="hr-HR"/>
        </w:rPr>
        <w:footnoteReference w:id="3"/>
      </w:r>
      <w:r w:rsidRPr="008D043F">
        <w:rPr>
          <w:rFonts w:asciiTheme="minorHAnsi" w:hAnsiTheme="minorHAnsi" w:cstheme="minorHAnsi"/>
          <w:sz w:val="22"/>
          <w:szCs w:val="22"/>
          <w:lang w:val="hr-HR"/>
        </w:rPr>
        <w:t>, a vodnom području Jadranskog mora 8.621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vertAlign w:val="superscript"/>
          <w:lang w:val="hr-HR"/>
        </w:rPr>
        <w:footnoteReference w:id="4"/>
      </w:r>
      <w:r w:rsidRPr="008D043F">
        <w:rPr>
          <w:rFonts w:asciiTheme="minorHAnsi" w:hAnsiTheme="minorHAnsi" w:cstheme="minorHAnsi"/>
          <w:sz w:val="22"/>
          <w:szCs w:val="22"/>
          <w:lang w:val="hr-HR"/>
        </w:rPr>
        <w:t xml:space="preserve"> (33%) </w:t>
      </w:r>
      <w:r w:rsidR="00996C25"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O9n0NOkm","properties":{"formattedCitation":"(Sl. glasnik FBiH, br. 41/07 2007)","plainCitation":"(Sl. glasnik FBiH, br. 41/07 2007)","dontUpdate":true,"noteIndex":0},"citationItems":[{"id":1317,"uris":["http://zotero.org/users/7192877/items/J8ZKZGN9"],"itemData":{"id":1317,"type":"legislation","title":"Odluka o granicama riječnih bazena i vodnih područja na teritoriji Federacije BiH","URL":"http://www.novigradsarajevo.ba/uploads/files/shares/Privreda/Zakonski%20propisi/Odluke/8.Odluka%20o%20granicama%20rije%C4%8Dnih%20bazena%20i%20vodnih%20podru%C4%8Dja%20na%20teritoriji%20Federacije%20BIH%2041-07.pdf","author":[{"family":"\"Sl. novine Federacije BiH\", br. 41/07","given":""}],"issued":{"date-parts":[["2007"]]}}}],"schema":"https://github.com/citation-style-language/schema/raw/master/csl-citation.json"} </w:instrText>
      </w:r>
      <w:r w:rsidR="00996C25" w:rsidRPr="008D043F">
        <w:rPr>
          <w:rFonts w:asciiTheme="minorHAnsi" w:hAnsiTheme="minorHAnsi" w:cstheme="minorHAnsi"/>
          <w:sz w:val="22"/>
          <w:szCs w:val="22"/>
          <w:lang w:val="hr-HR"/>
        </w:rPr>
        <w:fldChar w:fldCharType="separate"/>
      </w:r>
      <w:r w:rsidR="00996C25" w:rsidRPr="008D043F">
        <w:rPr>
          <w:rFonts w:asciiTheme="minorHAnsi" w:hAnsiTheme="minorHAnsi" w:cstheme="minorHAnsi"/>
          <w:sz w:val="22"/>
          <w:lang w:val="hr-HR"/>
        </w:rPr>
        <w:t>(</w:t>
      </w:r>
      <w:r w:rsidR="008B7275" w:rsidRPr="008D043F">
        <w:rPr>
          <w:rFonts w:asciiTheme="minorHAnsi" w:hAnsiTheme="minorHAnsi" w:cstheme="minorHAnsi"/>
          <w:sz w:val="22"/>
          <w:lang w:val="hr-HR"/>
        </w:rPr>
        <w:t>"</w:t>
      </w:r>
      <w:r w:rsidR="00996C25"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996C25"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996C25" w:rsidRPr="008D043F">
        <w:rPr>
          <w:rFonts w:asciiTheme="minorHAnsi" w:hAnsiTheme="minorHAnsi" w:cstheme="minorHAnsi"/>
          <w:sz w:val="22"/>
          <w:lang w:val="hr-HR"/>
        </w:rPr>
        <w:t>BiH</w:t>
      </w:r>
      <w:r w:rsidR="008B7275" w:rsidRPr="008D043F">
        <w:rPr>
          <w:rFonts w:asciiTheme="minorHAnsi" w:hAnsiTheme="minorHAnsi" w:cstheme="minorHAnsi"/>
          <w:sz w:val="22"/>
          <w:lang w:val="hr-HR"/>
        </w:rPr>
        <w:t>"</w:t>
      </w:r>
      <w:r w:rsidR="00996C25"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996C25" w:rsidRPr="008D043F">
        <w:rPr>
          <w:rFonts w:asciiTheme="minorHAnsi" w:hAnsiTheme="minorHAnsi" w:cstheme="minorHAnsi"/>
          <w:sz w:val="22"/>
          <w:lang w:val="hr-HR"/>
        </w:rPr>
        <w:t xml:space="preserve"> 41/07)</w:t>
      </w:r>
      <w:r w:rsidR="00996C25" w:rsidRPr="008D043F">
        <w:rPr>
          <w:rFonts w:asciiTheme="minorHAnsi" w:hAnsiTheme="minorHAnsi" w:cstheme="minorHAnsi"/>
          <w:sz w:val="22"/>
          <w:szCs w:val="22"/>
          <w:lang w:val="hr-HR"/>
        </w:rPr>
        <w:fldChar w:fldCharType="end"/>
      </w:r>
      <w:r w:rsidR="00996C25" w:rsidRPr="008D043F">
        <w:rPr>
          <w:rFonts w:asciiTheme="minorHAnsi" w:hAnsiTheme="minorHAnsi" w:cstheme="minorHAnsi"/>
          <w:sz w:val="22"/>
          <w:szCs w:val="22"/>
          <w:lang w:val="hr-HR"/>
        </w:rPr>
        <w:t>.</w:t>
      </w:r>
    </w:p>
    <w:p w14:paraId="01B55DB9" w14:textId="0FF6E00F" w:rsidR="00B34179" w:rsidRPr="008D043F" w:rsidRDefault="00B34179" w:rsidP="0068355A">
      <w:pPr>
        <w:spacing w:after="240" w:line="276" w:lineRule="auto"/>
        <w:jc w:val="both"/>
        <w:rPr>
          <w:rFonts w:asciiTheme="minorHAnsi" w:hAnsiTheme="minorHAnsi" w:cstheme="minorHAnsi"/>
          <w:sz w:val="22"/>
          <w:szCs w:val="22"/>
          <w:u w:val="single"/>
          <w:lang w:val="hr-HR"/>
        </w:rPr>
      </w:pPr>
      <w:r w:rsidRPr="008D043F">
        <w:rPr>
          <w:rFonts w:asciiTheme="minorHAnsi" w:hAnsiTheme="minorHAnsi" w:cstheme="minorHAnsi"/>
          <w:sz w:val="22"/>
          <w:szCs w:val="22"/>
          <w:lang w:val="hr-HR"/>
        </w:rPr>
        <w:t>Vodno područje rijeke Save u F</w:t>
      </w:r>
      <w:r w:rsidR="00095C97" w:rsidRPr="008D043F">
        <w:rPr>
          <w:rFonts w:asciiTheme="minorHAnsi" w:hAnsiTheme="minorHAnsi" w:cstheme="minorHAnsi"/>
          <w:sz w:val="22"/>
          <w:szCs w:val="22"/>
          <w:lang w:val="hr-HR"/>
        </w:rPr>
        <w:t xml:space="preserve">ederaciji </w:t>
      </w:r>
      <w:r w:rsidRPr="008D043F">
        <w:rPr>
          <w:rFonts w:asciiTheme="minorHAnsi" w:hAnsiTheme="minorHAnsi" w:cstheme="minorHAnsi"/>
          <w:sz w:val="22"/>
          <w:szCs w:val="22"/>
          <w:lang w:val="hr-HR"/>
        </w:rPr>
        <w:t xml:space="preserve">BiH obuhvata dijelove slivova rijeke Une, s Glinom i Koranom, rijeke Vrbas, rijeke Bosne, rijeka Drine i neposredni sliv rijeke Save, a vodno područje Jadranskog mora dijelove slivova rijeke Neretve s Trebišnjicom, rijeke Cetine i rijeke Krke. </w:t>
      </w:r>
    </w:p>
    <w:p w14:paraId="25D9262D" w14:textId="34534A3A"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d ukupno 10 kantona u Federaciji BiH, vodno područje rijeke Save se prostire na njih 8, a vodno područje Jadranskog mora na njih 6 </w:t>
      </w:r>
      <w:r w:rsidR="001B41E2" w:rsidRPr="008D043F">
        <w:rPr>
          <w:rFonts w:asciiTheme="minorHAnsi" w:hAnsiTheme="minorHAnsi" w:cstheme="minorHAnsi"/>
          <w:sz w:val="22"/>
          <w:szCs w:val="22"/>
          <w:lang w:val="hr-HR"/>
        </w:rPr>
        <w:t xml:space="preserve"> </w:t>
      </w:r>
      <w:r w:rsidR="00F655BB"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2moNBlp","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F655BB" w:rsidRPr="008D043F">
        <w:rPr>
          <w:rFonts w:asciiTheme="minorHAnsi" w:hAnsiTheme="minorHAnsi" w:cstheme="minorHAnsi"/>
          <w:sz w:val="22"/>
          <w:szCs w:val="22"/>
          <w:lang w:val="hr-HR"/>
        </w:rPr>
        <w:fldChar w:fldCharType="separate"/>
      </w:r>
      <w:r w:rsidR="00F655BB" w:rsidRPr="008D043F">
        <w:rPr>
          <w:rFonts w:asciiTheme="minorHAnsi" w:hAnsiTheme="minorHAnsi" w:cstheme="minorHAnsi"/>
          <w:sz w:val="22"/>
          <w:lang w:val="hr-HR"/>
        </w:rPr>
        <w:t>(Agencija za vodno područje rijeke Save</w:t>
      </w:r>
      <w:r w:rsidR="008B7275" w:rsidRPr="008D043F">
        <w:rPr>
          <w:rFonts w:asciiTheme="minorHAnsi" w:hAnsiTheme="minorHAnsi" w:cstheme="minorHAnsi"/>
          <w:sz w:val="22"/>
          <w:lang w:val="hr-HR"/>
        </w:rPr>
        <w:t>,</w:t>
      </w:r>
      <w:r w:rsidR="0074112B" w:rsidRPr="008D043F">
        <w:rPr>
          <w:rFonts w:asciiTheme="minorHAnsi" w:hAnsiTheme="minorHAnsi" w:cstheme="minorHAnsi"/>
          <w:sz w:val="22"/>
          <w:lang w:val="hr-HR"/>
        </w:rPr>
        <w:t xml:space="preserve"> 2021</w:t>
      </w:r>
      <w:r w:rsidR="00F655BB" w:rsidRPr="008D043F">
        <w:rPr>
          <w:rFonts w:asciiTheme="minorHAnsi" w:hAnsiTheme="minorHAnsi" w:cstheme="minorHAnsi"/>
          <w:sz w:val="22"/>
          <w:lang w:val="hr-HR"/>
        </w:rPr>
        <w:t>)</w:t>
      </w:r>
      <w:r w:rsidR="00F655BB" w:rsidRPr="008D043F">
        <w:rPr>
          <w:rFonts w:asciiTheme="minorHAnsi" w:hAnsiTheme="minorHAnsi" w:cstheme="minorHAnsi"/>
          <w:sz w:val="22"/>
          <w:szCs w:val="22"/>
          <w:lang w:val="hr-HR"/>
        </w:rPr>
        <w:fldChar w:fldCharType="end"/>
      </w:r>
      <w:r w:rsidR="00F655BB" w:rsidRPr="008D043F">
        <w:rPr>
          <w:rFonts w:asciiTheme="minorHAnsi" w:hAnsiTheme="minorHAnsi" w:cstheme="minorHAnsi"/>
          <w:sz w:val="22"/>
          <w:szCs w:val="22"/>
          <w:lang w:val="hr-HR"/>
        </w:rPr>
        <w:t xml:space="preserve">; </w:t>
      </w:r>
      <w:r w:rsidR="00F655BB"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nThHvKeq","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655BB"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Agencija za vodno područje Jadranskog mora</w:t>
      </w:r>
      <w:r w:rsidR="008B7275" w:rsidRPr="008D043F">
        <w:rPr>
          <w:rFonts w:asciiTheme="minorHAnsi" w:hAnsiTheme="minorHAnsi" w:cstheme="minorHAnsi"/>
          <w:sz w:val="22"/>
        </w:rPr>
        <w:t>,</w:t>
      </w:r>
      <w:r w:rsidR="00CE1A95" w:rsidRPr="008D043F">
        <w:rPr>
          <w:rFonts w:asciiTheme="minorHAnsi" w:hAnsiTheme="minorHAnsi" w:cstheme="minorHAnsi"/>
          <w:sz w:val="22"/>
        </w:rPr>
        <w:t xml:space="preserve"> 2021)</w:t>
      </w:r>
      <w:r w:rsidR="00F655BB" w:rsidRPr="008D043F">
        <w:rPr>
          <w:rFonts w:asciiTheme="minorHAnsi" w:hAnsiTheme="minorHAnsi" w:cstheme="minorHAnsi"/>
          <w:sz w:val="22"/>
          <w:szCs w:val="22"/>
          <w:lang w:val="hr-HR"/>
        </w:rPr>
        <w:fldChar w:fldCharType="end"/>
      </w:r>
      <w:r w:rsidR="001B41E2" w:rsidRPr="008D043F">
        <w:rPr>
          <w:rFonts w:asciiTheme="minorHAnsi" w:hAnsiTheme="minorHAnsi" w:cstheme="minorHAnsi"/>
          <w:sz w:val="22"/>
          <w:szCs w:val="22"/>
          <w:lang w:val="hr-HR"/>
        </w:rPr>
        <w:t>.</w:t>
      </w:r>
    </w:p>
    <w:p w14:paraId="169A4706" w14:textId="7A535FCB" w:rsidR="00B34179" w:rsidRPr="008D043F" w:rsidRDefault="00B34179" w:rsidP="0068355A">
      <w:pPr>
        <w:spacing w:after="240" w:line="276" w:lineRule="auto"/>
        <w:jc w:val="both"/>
        <w:rPr>
          <w:rFonts w:asciiTheme="minorHAnsi" w:hAnsiTheme="minorHAnsi" w:cstheme="minorHAnsi"/>
          <w:sz w:val="22"/>
          <w:szCs w:val="22"/>
          <w:u w:val="single"/>
          <w:lang w:val="hr-HR"/>
        </w:rPr>
      </w:pPr>
      <w:r w:rsidRPr="008D043F">
        <w:rPr>
          <w:rFonts w:asciiTheme="minorHAnsi" w:hAnsiTheme="minorHAnsi" w:cstheme="minorHAnsi"/>
          <w:sz w:val="22"/>
          <w:szCs w:val="22"/>
          <w:lang w:val="hr-HR"/>
        </w:rPr>
        <w:t xml:space="preserve">Za cijeli prostor </w:t>
      </w:r>
      <w:r w:rsidR="00152AA8"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prosječne godišnje količine padavina iznose 1.250 l/m</w:t>
      </w:r>
      <w:r w:rsidR="001B41E2" w:rsidRPr="008D043F">
        <w:rPr>
          <w:rFonts w:asciiTheme="minorHAnsi" w:hAnsiTheme="minorHAnsi" w:cstheme="minorHAnsi"/>
          <w:sz w:val="22"/>
          <w:szCs w:val="22"/>
          <w:lang w:val="hr-HR"/>
        </w:rPr>
        <w:t xml:space="preserve"> </w:t>
      </w:r>
      <w:r w:rsidR="001B41E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Wzy8FP3","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1B41E2"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Federalno ministarstvo poljoprivrede, vodoprivrede i šumarstva</w:t>
      </w:r>
      <w:r w:rsidR="008B7275" w:rsidRPr="008D043F">
        <w:rPr>
          <w:rFonts w:asciiTheme="minorHAnsi" w:hAnsiTheme="minorHAnsi" w:cstheme="minorHAnsi"/>
          <w:sz w:val="22"/>
        </w:rPr>
        <w:t>,</w:t>
      </w:r>
      <w:r w:rsidR="00CE1A95" w:rsidRPr="008D043F">
        <w:rPr>
          <w:rFonts w:asciiTheme="minorHAnsi" w:hAnsiTheme="minorHAnsi" w:cstheme="minorHAnsi"/>
          <w:sz w:val="22"/>
        </w:rPr>
        <w:t xml:space="preserve"> 2012)</w:t>
      </w:r>
      <w:r w:rsidR="001B41E2" w:rsidRPr="008D043F">
        <w:rPr>
          <w:rFonts w:asciiTheme="minorHAnsi" w:hAnsiTheme="minorHAnsi" w:cstheme="minorHAnsi"/>
          <w:sz w:val="22"/>
          <w:szCs w:val="22"/>
          <w:lang w:val="hr-HR"/>
        </w:rPr>
        <w:fldChar w:fldCharType="end"/>
      </w:r>
      <w:r w:rsidR="00152AA8" w:rsidRPr="008D043F">
        <w:rPr>
          <w:rFonts w:asciiTheme="minorHAnsi" w:hAnsiTheme="minorHAnsi" w:cstheme="minorHAnsi"/>
          <w:sz w:val="22"/>
          <w:szCs w:val="22"/>
          <w:lang w:val="hr-HR"/>
        </w:rPr>
        <w:t>.</w:t>
      </w:r>
    </w:p>
    <w:p w14:paraId="37A35DEA" w14:textId="3F838BD7" w:rsidR="00B34179" w:rsidRPr="008D043F" w:rsidRDefault="00B34179" w:rsidP="0068355A">
      <w:pPr>
        <w:spacing w:after="240" w:line="276" w:lineRule="auto"/>
        <w:jc w:val="both"/>
        <w:rPr>
          <w:rFonts w:asciiTheme="minorHAnsi" w:hAnsiTheme="minorHAnsi" w:cstheme="minorHAnsi"/>
          <w:sz w:val="22"/>
          <w:szCs w:val="22"/>
          <w:u w:val="single"/>
          <w:lang w:val="hr-HR"/>
        </w:rPr>
      </w:pPr>
      <w:r w:rsidRPr="008D043F">
        <w:rPr>
          <w:rFonts w:asciiTheme="minorHAnsi" w:hAnsiTheme="minorHAnsi" w:cstheme="minorHAnsi"/>
          <w:sz w:val="22"/>
          <w:szCs w:val="22"/>
          <w:lang w:val="hr-HR"/>
        </w:rPr>
        <w:t xml:space="preserve">Bilans površinskih voda za prostor Federacije BiH prikazan je u </w:t>
      </w:r>
      <w:r w:rsidRPr="008D043F">
        <w:rPr>
          <w:rFonts w:asciiTheme="minorHAnsi" w:hAnsiTheme="minorHAnsi" w:cstheme="minorHAnsi"/>
          <w:b/>
          <w:bCs/>
          <w:i/>
          <w:iCs/>
          <w:sz w:val="22"/>
          <w:szCs w:val="22"/>
          <w:lang w:val="hr-HR"/>
        </w:rPr>
        <w:t>tabeli</w:t>
      </w:r>
      <w:r w:rsidR="008D7AB7" w:rsidRPr="008D043F">
        <w:rPr>
          <w:rFonts w:asciiTheme="minorHAnsi" w:hAnsiTheme="minorHAnsi" w:cstheme="minorHAnsi"/>
          <w:b/>
          <w:bCs/>
          <w:i/>
          <w:iCs/>
          <w:sz w:val="22"/>
          <w:szCs w:val="22"/>
          <w:lang w:val="hr-HR"/>
        </w:rPr>
        <w:t xml:space="preserve"> </w:t>
      </w:r>
      <w:r w:rsidR="008D7AB7" w:rsidRPr="008D043F">
        <w:rPr>
          <w:rFonts w:asciiTheme="minorHAnsi" w:hAnsiTheme="minorHAnsi" w:cstheme="minorHAnsi"/>
          <w:b/>
          <w:bCs/>
          <w:i/>
          <w:iCs/>
          <w:sz w:val="22"/>
          <w:szCs w:val="22"/>
          <w:lang w:val="hr-HR"/>
        </w:rPr>
        <w:fldChar w:fldCharType="begin"/>
      </w:r>
      <w:r w:rsidR="008D7AB7" w:rsidRPr="008D043F">
        <w:rPr>
          <w:rFonts w:asciiTheme="minorHAnsi" w:hAnsiTheme="minorHAnsi" w:cstheme="minorHAnsi"/>
          <w:b/>
          <w:bCs/>
          <w:i/>
          <w:iCs/>
          <w:sz w:val="22"/>
          <w:szCs w:val="22"/>
          <w:lang w:val="hr-HR"/>
        </w:rPr>
        <w:instrText xml:space="preserve"> REF tabela3 \h  \* MERGEFORMAT </w:instrText>
      </w:r>
      <w:r w:rsidR="008D7AB7" w:rsidRPr="008D043F">
        <w:rPr>
          <w:rFonts w:asciiTheme="minorHAnsi" w:hAnsiTheme="minorHAnsi" w:cstheme="minorHAnsi"/>
          <w:b/>
          <w:bCs/>
          <w:i/>
          <w:iCs/>
          <w:sz w:val="22"/>
          <w:szCs w:val="22"/>
          <w:lang w:val="hr-HR"/>
        </w:rPr>
      </w:r>
      <w:r w:rsidR="008D7AB7"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3</w:t>
      </w:r>
      <w:r w:rsidR="008D7AB7" w:rsidRPr="008D043F">
        <w:rPr>
          <w:rFonts w:asciiTheme="minorHAnsi" w:hAnsiTheme="minorHAnsi" w:cstheme="minorHAnsi"/>
          <w:b/>
          <w:bCs/>
          <w:i/>
          <w:iCs/>
          <w:sz w:val="22"/>
          <w:szCs w:val="22"/>
          <w:lang w:val="hr-HR"/>
        </w:rPr>
        <w:fldChar w:fldCharType="end"/>
      </w:r>
      <w:r w:rsidRPr="008D043F">
        <w:rPr>
          <w:rFonts w:asciiTheme="minorHAnsi" w:hAnsiTheme="minorHAnsi" w:cstheme="minorHAnsi"/>
          <w:sz w:val="22"/>
          <w:szCs w:val="22"/>
          <w:lang w:val="hr-HR"/>
        </w:rPr>
        <w:t>, ukupni i po vodnim područjima</w:t>
      </w:r>
      <w:r w:rsidR="001B41E2" w:rsidRPr="008D043F">
        <w:rPr>
          <w:rFonts w:asciiTheme="minorHAnsi" w:hAnsiTheme="minorHAnsi" w:cstheme="minorHAnsi"/>
          <w:sz w:val="22"/>
          <w:szCs w:val="22"/>
          <w:lang w:val="hr-HR"/>
        </w:rPr>
        <w:t xml:space="preserve"> </w:t>
      </w:r>
      <w:r w:rsidR="001B41E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CSs8feKn","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1B41E2"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Federalno ministarstvo poljoprivrede, vodoprivrede i šumarstva 2012)</w:t>
      </w:r>
      <w:r w:rsidR="001B41E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bookmarkStart w:id="40" w:name="_Toc67090837"/>
    </w:p>
    <w:p w14:paraId="11569E58" w14:textId="749DA0D1" w:rsidR="00B34179" w:rsidRPr="008D043F" w:rsidRDefault="008D7AB7" w:rsidP="0068355A">
      <w:pPr>
        <w:pStyle w:val="Caption"/>
        <w:spacing w:line="276" w:lineRule="auto"/>
        <w:rPr>
          <w:rFonts w:asciiTheme="minorHAnsi" w:hAnsiTheme="minorHAnsi" w:cstheme="minorHAnsi"/>
          <w:lang w:val="hr-HR"/>
        </w:rPr>
      </w:pPr>
      <w:bookmarkStart w:id="41" w:name="_Toc109842432"/>
      <w:r w:rsidRPr="008D043F">
        <w:rPr>
          <w:rFonts w:asciiTheme="minorHAnsi" w:hAnsiTheme="minorHAnsi" w:cstheme="minorHAnsi"/>
          <w:lang w:val="hr-HR"/>
        </w:rPr>
        <w:t xml:space="preserve">Tabela </w:t>
      </w:r>
      <w:bookmarkStart w:id="42" w:name="tabela3"/>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3</w:t>
      </w:r>
      <w:r w:rsidRPr="008D043F">
        <w:rPr>
          <w:rFonts w:asciiTheme="minorHAnsi" w:hAnsiTheme="minorHAnsi" w:cstheme="minorHAnsi"/>
          <w:lang w:val="hr-HR"/>
        </w:rPr>
        <w:fldChar w:fldCharType="end"/>
      </w:r>
      <w:bookmarkEnd w:id="42"/>
      <w:r w:rsidR="00B34179" w:rsidRPr="008D043F">
        <w:rPr>
          <w:rFonts w:asciiTheme="minorHAnsi" w:hAnsiTheme="minorHAnsi" w:cstheme="minorHAnsi"/>
          <w:szCs w:val="20"/>
          <w:lang w:val="hr-HR"/>
        </w:rPr>
        <w:t xml:space="preserve">: </w:t>
      </w:r>
      <w:r w:rsidR="00B34179" w:rsidRPr="008D043F">
        <w:rPr>
          <w:rFonts w:asciiTheme="minorHAnsi" w:hAnsiTheme="minorHAnsi" w:cstheme="minorHAnsi"/>
          <w:b w:val="0"/>
          <w:bCs/>
          <w:szCs w:val="20"/>
          <w:lang w:val="hr-HR"/>
        </w:rPr>
        <w:t>Bilans površinskih voda za prostor Federacije BiH</w:t>
      </w:r>
      <w:bookmarkEnd w:id="40"/>
      <w:bookmarkEnd w:id="41"/>
    </w:p>
    <w:tbl>
      <w:tblPr>
        <w:tblStyle w:val="TABLICAHAOP6"/>
        <w:tblW w:w="4907"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528"/>
        <w:gridCol w:w="1792"/>
        <w:gridCol w:w="1994"/>
        <w:gridCol w:w="1756"/>
      </w:tblGrid>
      <w:tr w:rsidR="00B34179" w:rsidRPr="008D043F" w14:paraId="1EAD5CA6" w14:textId="77777777" w:rsidTr="009B46AB">
        <w:trPr>
          <w:trHeight w:val="323"/>
          <w:tblHeader/>
          <w:jc w:val="center"/>
        </w:trPr>
        <w:tc>
          <w:tcPr>
            <w:tcW w:w="1945" w:type="pct"/>
            <w:vMerge w:val="restart"/>
            <w:shd w:val="clear" w:color="auto" w:fill="009D73"/>
            <w:vAlign w:val="center"/>
          </w:tcPr>
          <w:p w14:paraId="4305629F"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livno područje/podslivno područje Federacije BiH</w:t>
            </w:r>
          </w:p>
        </w:tc>
        <w:tc>
          <w:tcPr>
            <w:tcW w:w="3055" w:type="pct"/>
            <w:gridSpan w:val="3"/>
            <w:shd w:val="clear" w:color="auto" w:fill="009D73"/>
            <w:vAlign w:val="center"/>
          </w:tcPr>
          <w:p w14:paraId="40A540A2"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Q sr god. (m</w:t>
            </w:r>
            <w:r w:rsidRPr="008D043F">
              <w:rPr>
                <w:rFonts w:asciiTheme="minorHAnsi" w:hAnsiTheme="minorHAnsi" w:cstheme="minorHAnsi"/>
                <w:b/>
                <w:color w:val="FFFFFF" w:themeColor="background1"/>
                <w:sz w:val="18"/>
                <w:szCs w:val="18"/>
                <w:vertAlign w:val="superscript"/>
                <w:lang w:val="hr-HR"/>
              </w:rPr>
              <w:t>3</w:t>
            </w:r>
            <w:r w:rsidRPr="008D043F">
              <w:rPr>
                <w:rFonts w:asciiTheme="minorHAnsi" w:hAnsiTheme="minorHAnsi" w:cstheme="minorHAnsi"/>
                <w:b/>
                <w:color w:val="FFFFFF" w:themeColor="background1"/>
                <w:sz w:val="18"/>
                <w:szCs w:val="18"/>
                <w:lang w:val="hr-HR"/>
              </w:rPr>
              <w:t>/s)</w:t>
            </w:r>
          </w:p>
        </w:tc>
      </w:tr>
      <w:tr w:rsidR="00B34179" w:rsidRPr="008D043F" w14:paraId="68E2C1CF" w14:textId="77777777" w:rsidTr="009B46AB">
        <w:trPr>
          <w:trHeight w:val="323"/>
          <w:tblHeader/>
          <w:jc w:val="center"/>
        </w:trPr>
        <w:tc>
          <w:tcPr>
            <w:tcW w:w="1945" w:type="pct"/>
            <w:vMerge/>
            <w:shd w:val="clear" w:color="auto" w:fill="009D73"/>
            <w:vAlign w:val="center"/>
          </w:tcPr>
          <w:p w14:paraId="7BC7FEF4"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p>
        </w:tc>
        <w:tc>
          <w:tcPr>
            <w:tcW w:w="988" w:type="pct"/>
            <w:shd w:val="clear" w:color="auto" w:fill="009D73"/>
            <w:vAlign w:val="center"/>
          </w:tcPr>
          <w:p w14:paraId="428CCEC0"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Ukupni bilans</w:t>
            </w:r>
          </w:p>
        </w:tc>
        <w:tc>
          <w:tcPr>
            <w:tcW w:w="1099" w:type="pct"/>
            <w:shd w:val="clear" w:color="auto" w:fill="009D73"/>
            <w:vAlign w:val="center"/>
          </w:tcPr>
          <w:p w14:paraId="2EE47C2F"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lastite vode</w:t>
            </w:r>
            <w:r w:rsidRPr="008D043F">
              <w:rPr>
                <w:rFonts w:asciiTheme="minorHAnsi" w:hAnsiTheme="minorHAnsi" w:cstheme="minorHAnsi"/>
                <w:b/>
                <w:color w:val="FFFFFF" w:themeColor="background1"/>
                <w:sz w:val="18"/>
                <w:szCs w:val="18"/>
                <w:vertAlign w:val="superscript"/>
                <w:lang w:val="hr-HR"/>
              </w:rPr>
              <w:footnoteReference w:id="5"/>
            </w:r>
          </w:p>
        </w:tc>
        <w:tc>
          <w:tcPr>
            <w:tcW w:w="968" w:type="pct"/>
            <w:shd w:val="clear" w:color="auto" w:fill="009D73"/>
            <w:vAlign w:val="center"/>
          </w:tcPr>
          <w:p w14:paraId="0E7CE826"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Tranzitne vode</w:t>
            </w:r>
          </w:p>
        </w:tc>
      </w:tr>
      <w:tr w:rsidR="00B34179" w:rsidRPr="008D043F" w14:paraId="7ADADD06" w14:textId="77777777" w:rsidTr="009B46AB">
        <w:trPr>
          <w:trHeight w:val="391"/>
          <w:jc w:val="center"/>
        </w:trPr>
        <w:tc>
          <w:tcPr>
            <w:tcW w:w="1945" w:type="pct"/>
            <w:vAlign w:val="center"/>
          </w:tcPr>
          <w:p w14:paraId="5E321164"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Vodno područje rijeke Save</w:t>
            </w:r>
          </w:p>
        </w:tc>
        <w:tc>
          <w:tcPr>
            <w:tcW w:w="988" w:type="pct"/>
            <w:vAlign w:val="center"/>
          </w:tcPr>
          <w:p w14:paraId="41D21872"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92,3</w:t>
            </w:r>
          </w:p>
        </w:tc>
        <w:tc>
          <w:tcPr>
            <w:tcW w:w="1099" w:type="pct"/>
            <w:vAlign w:val="center"/>
          </w:tcPr>
          <w:p w14:paraId="3400B591"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52,9</w:t>
            </w:r>
          </w:p>
        </w:tc>
        <w:tc>
          <w:tcPr>
            <w:tcW w:w="968" w:type="pct"/>
            <w:vAlign w:val="center"/>
          </w:tcPr>
          <w:p w14:paraId="1A424196"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9,4</w:t>
            </w:r>
          </w:p>
        </w:tc>
      </w:tr>
      <w:tr w:rsidR="00B34179" w:rsidRPr="008D043F" w14:paraId="5F1F08FE" w14:textId="77777777" w:rsidTr="009B46AB">
        <w:trPr>
          <w:trHeight w:val="391"/>
          <w:jc w:val="center"/>
        </w:trPr>
        <w:tc>
          <w:tcPr>
            <w:tcW w:w="1945" w:type="pct"/>
            <w:vAlign w:val="center"/>
          </w:tcPr>
          <w:p w14:paraId="395E1E99"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odno područje Jadranskog mora</w:t>
            </w:r>
          </w:p>
        </w:tc>
        <w:tc>
          <w:tcPr>
            <w:tcW w:w="988" w:type="pct"/>
            <w:vAlign w:val="center"/>
          </w:tcPr>
          <w:p w14:paraId="6AC8B151"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54</w:t>
            </w:r>
          </w:p>
        </w:tc>
        <w:tc>
          <w:tcPr>
            <w:tcW w:w="1099" w:type="pct"/>
            <w:vAlign w:val="center"/>
          </w:tcPr>
          <w:p w14:paraId="3047532F"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7</w:t>
            </w:r>
          </w:p>
        </w:tc>
        <w:tc>
          <w:tcPr>
            <w:tcW w:w="968" w:type="pct"/>
            <w:vAlign w:val="center"/>
          </w:tcPr>
          <w:p w14:paraId="3B4EF523"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7</w:t>
            </w:r>
          </w:p>
        </w:tc>
      </w:tr>
      <w:tr w:rsidR="00B34179" w:rsidRPr="008D043F" w14:paraId="30272325" w14:textId="77777777" w:rsidTr="009B46AB">
        <w:trPr>
          <w:trHeight w:val="391"/>
          <w:jc w:val="center"/>
        </w:trPr>
        <w:tc>
          <w:tcPr>
            <w:tcW w:w="1945" w:type="pct"/>
            <w:vAlign w:val="center"/>
          </w:tcPr>
          <w:p w14:paraId="44A8EAD7"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kupno:</w:t>
            </w:r>
          </w:p>
        </w:tc>
        <w:tc>
          <w:tcPr>
            <w:tcW w:w="988" w:type="pct"/>
            <w:vAlign w:val="center"/>
          </w:tcPr>
          <w:p w14:paraId="1F460988"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6</w:t>
            </w:r>
          </w:p>
        </w:tc>
        <w:tc>
          <w:tcPr>
            <w:tcW w:w="1099" w:type="pct"/>
            <w:vAlign w:val="center"/>
          </w:tcPr>
          <w:p w14:paraId="5CE86E90"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70</w:t>
            </w:r>
          </w:p>
        </w:tc>
        <w:tc>
          <w:tcPr>
            <w:tcW w:w="968" w:type="pct"/>
            <w:vAlign w:val="center"/>
          </w:tcPr>
          <w:p w14:paraId="5BE66114" w14:textId="77777777" w:rsidR="00B34179" w:rsidRPr="008D043F" w:rsidRDefault="00B34179" w:rsidP="0068355A">
            <w:pPr>
              <w:spacing w:line="276" w:lineRule="auto"/>
              <w:jc w:val="center"/>
              <w:rPr>
                <w:rFonts w:asciiTheme="minorHAnsi" w:hAnsiTheme="minorHAnsi" w:cstheme="minorHAnsi"/>
                <w:strike/>
                <w:sz w:val="18"/>
                <w:szCs w:val="18"/>
                <w:lang w:val="hr-HR"/>
              </w:rPr>
            </w:pPr>
            <w:r w:rsidRPr="008D043F">
              <w:rPr>
                <w:rFonts w:asciiTheme="minorHAnsi" w:hAnsiTheme="minorHAnsi" w:cstheme="minorHAnsi"/>
                <w:sz w:val="18"/>
                <w:szCs w:val="18"/>
                <w:lang w:val="hr-HR"/>
              </w:rPr>
              <w:t>376</w:t>
            </w:r>
          </w:p>
        </w:tc>
      </w:tr>
      <w:tr w:rsidR="00B34179" w:rsidRPr="008D043F" w14:paraId="3CA87977" w14:textId="77777777" w:rsidTr="009B46AB">
        <w:trPr>
          <w:trHeight w:val="391"/>
          <w:jc w:val="center"/>
        </w:trPr>
        <w:tc>
          <w:tcPr>
            <w:tcW w:w="1945" w:type="pct"/>
            <w:vAlign w:val="center"/>
          </w:tcPr>
          <w:p w14:paraId="687C04FA"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od ukupnog:</w:t>
            </w:r>
          </w:p>
        </w:tc>
        <w:tc>
          <w:tcPr>
            <w:tcW w:w="988" w:type="pct"/>
            <w:vAlign w:val="center"/>
          </w:tcPr>
          <w:p w14:paraId="78D7D00C"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0</w:t>
            </w:r>
          </w:p>
        </w:tc>
        <w:tc>
          <w:tcPr>
            <w:tcW w:w="1099" w:type="pct"/>
            <w:vAlign w:val="center"/>
          </w:tcPr>
          <w:p w14:paraId="0A55456A"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4</w:t>
            </w:r>
          </w:p>
        </w:tc>
        <w:tc>
          <w:tcPr>
            <w:tcW w:w="968" w:type="pct"/>
            <w:vAlign w:val="center"/>
          </w:tcPr>
          <w:p w14:paraId="04549A1A"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6</w:t>
            </w:r>
          </w:p>
        </w:tc>
      </w:tr>
    </w:tbl>
    <w:p w14:paraId="26488F8B" w14:textId="04A56CEB"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 xml:space="preserve">Izvor: </w:t>
      </w:r>
      <w:r w:rsidR="00122B17"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Xr32UYgH","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122B17" w:rsidRPr="008D043F">
        <w:rPr>
          <w:rFonts w:asciiTheme="minorHAnsi" w:hAnsiTheme="minorHAnsi" w:cstheme="minorHAnsi"/>
          <w:i/>
          <w:sz w:val="20"/>
          <w:szCs w:val="20"/>
          <w:lang w:val="hr-HR"/>
        </w:rPr>
        <w:fldChar w:fldCharType="separate"/>
      </w:r>
      <w:r w:rsidR="00CE1A95" w:rsidRPr="008D043F">
        <w:rPr>
          <w:rFonts w:asciiTheme="minorHAnsi" w:hAnsiTheme="minorHAnsi" w:cstheme="minorHAnsi"/>
          <w:sz w:val="20"/>
        </w:rPr>
        <w:t>(Federalno ministarstvo poljoprivrede, vodoprivrede i šumarstva 2012)</w:t>
      </w:r>
      <w:r w:rsidR="00122B17" w:rsidRPr="008D043F">
        <w:rPr>
          <w:rFonts w:asciiTheme="minorHAnsi" w:hAnsiTheme="minorHAnsi" w:cstheme="minorHAnsi"/>
          <w:i/>
          <w:sz w:val="20"/>
          <w:szCs w:val="20"/>
          <w:lang w:val="hr-HR"/>
        </w:rPr>
        <w:fldChar w:fldCharType="end"/>
      </w:r>
    </w:p>
    <w:p w14:paraId="48B77BA5" w14:textId="47D39209" w:rsidR="00B34179" w:rsidRPr="008D043F" w:rsidRDefault="00B34179" w:rsidP="0068355A">
      <w:pPr>
        <w:spacing w:before="160" w:after="240" w:line="276" w:lineRule="auto"/>
        <w:jc w:val="both"/>
        <w:rPr>
          <w:rFonts w:asciiTheme="minorHAnsi" w:hAnsiTheme="minorHAnsi" w:cstheme="minorHAnsi"/>
          <w:sz w:val="22"/>
          <w:szCs w:val="22"/>
          <w:shd w:val="clear" w:color="auto" w:fill="FFFFFF"/>
          <w:lang w:val="hr-HR"/>
        </w:rPr>
      </w:pPr>
      <w:r w:rsidRPr="008D043F">
        <w:rPr>
          <w:rFonts w:asciiTheme="minorHAnsi" w:hAnsiTheme="minorHAnsi" w:cstheme="minorHAnsi"/>
          <w:sz w:val="22"/>
          <w:szCs w:val="22"/>
          <w:shd w:val="clear" w:color="auto" w:fill="FFFFFF"/>
          <w:lang w:val="hr-HR"/>
        </w:rPr>
        <w:t xml:space="preserve">Osnovni podaci o vodnim tijelima (VT) na vodnim područjima rijeke Save i Jadranskog mora dati su  u narednoj </w:t>
      </w:r>
      <w:r w:rsidR="00C1578A" w:rsidRPr="008D043F">
        <w:rPr>
          <w:rFonts w:asciiTheme="minorHAnsi" w:hAnsiTheme="minorHAnsi" w:cstheme="minorHAnsi"/>
          <w:b/>
          <w:bCs/>
          <w:i/>
          <w:sz w:val="22"/>
          <w:szCs w:val="22"/>
          <w:shd w:val="clear" w:color="auto" w:fill="FFFFFF"/>
          <w:lang w:val="hr-HR"/>
        </w:rPr>
        <w:t xml:space="preserve">tabeli </w:t>
      </w:r>
      <w:r w:rsidR="00C1578A" w:rsidRPr="008D043F">
        <w:rPr>
          <w:rFonts w:asciiTheme="minorHAnsi" w:hAnsiTheme="minorHAnsi" w:cstheme="minorHAnsi"/>
          <w:b/>
          <w:bCs/>
          <w:i/>
          <w:sz w:val="22"/>
          <w:szCs w:val="22"/>
          <w:shd w:val="clear" w:color="auto" w:fill="FFFFFF"/>
          <w:lang w:val="hr-HR"/>
        </w:rPr>
        <w:fldChar w:fldCharType="begin"/>
      </w:r>
      <w:r w:rsidR="00C1578A" w:rsidRPr="008D043F">
        <w:rPr>
          <w:rFonts w:asciiTheme="minorHAnsi" w:hAnsiTheme="minorHAnsi" w:cstheme="minorHAnsi"/>
          <w:b/>
          <w:bCs/>
          <w:i/>
          <w:sz w:val="22"/>
          <w:szCs w:val="22"/>
          <w:shd w:val="clear" w:color="auto" w:fill="FFFFFF"/>
          <w:lang w:val="hr-HR"/>
        </w:rPr>
        <w:instrText xml:space="preserve"> REF tabela4 \h  \* MERGEFORMAT </w:instrText>
      </w:r>
      <w:r w:rsidR="00C1578A" w:rsidRPr="008D043F">
        <w:rPr>
          <w:rFonts w:asciiTheme="minorHAnsi" w:hAnsiTheme="minorHAnsi" w:cstheme="minorHAnsi"/>
          <w:b/>
          <w:bCs/>
          <w:i/>
          <w:sz w:val="22"/>
          <w:szCs w:val="22"/>
          <w:shd w:val="clear" w:color="auto" w:fill="FFFFFF"/>
          <w:lang w:val="hr-HR"/>
        </w:rPr>
      </w:r>
      <w:r w:rsidR="00C1578A" w:rsidRPr="008D043F">
        <w:rPr>
          <w:rFonts w:asciiTheme="minorHAnsi" w:hAnsiTheme="minorHAnsi" w:cstheme="minorHAnsi"/>
          <w:b/>
          <w:bCs/>
          <w:i/>
          <w:sz w:val="22"/>
          <w:szCs w:val="22"/>
          <w:shd w:val="clear" w:color="auto" w:fill="FFFFFF"/>
          <w:lang w:val="hr-HR"/>
        </w:rPr>
        <w:fldChar w:fldCharType="separate"/>
      </w:r>
      <w:r w:rsidR="009B278D" w:rsidRPr="009B278D">
        <w:rPr>
          <w:rFonts w:asciiTheme="minorHAnsi" w:hAnsiTheme="minorHAnsi" w:cstheme="minorHAnsi"/>
          <w:b/>
          <w:bCs/>
          <w:i/>
          <w:sz w:val="22"/>
          <w:szCs w:val="22"/>
          <w:lang w:val="hr-HR"/>
        </w:rPr>
        <w:t>4</w:t>
      </w:r>
      <w:r w:rsidR="00C1578A" w:rsidRPr="008D043F">
        <w:rPr>
          <w:rFonts w:asciiTheme="minorHAnsi" w:hAnsiTheme="minorHAnsi" w:cstheme="minorHAnsi"/>
          <w:b/>
          <w:bCs/>
          <w:i/>
          <w:sz w:val="22"/>
          <w:szCs w:val="22"/>
          <w:shd w:val="clear" w:color="auto" w:fill="FFFFFF"/>
          <w:lang w:val="hr-HR"/>
        </w:rPr>
        <w:fldChar w:fldCharType="end"/>
      </w:r>
      <w:r w:rsidRPr="008D043F">
        <w:rPr>
          <w:rFonts w:asciiTheme="minorHAnsi" w:hAnsiTheme="minorHAnsi" w:cstheme="minorHAnsi"/>
          <w:b/>
          <w:bCs/>
          <w:sz w:val="22"/>
          <w:szCs w:val="22"/>
          <w:shd w:val="clear" w:color="auto" w:fill="FFFFFF"/>
          <w:lang w:val="hr-HR"/>
        </w:rPr>
        <w:t>.</w:t>
      </w:r>
      <w:r w:rsidR="008D7AB7" w:rsidRPr="008D043F">
        <w:rPr>
          <w:rFonts w:asciiTheme="minorHAnsi" w:hAnsiTheme="minorHAnsi" w:cstheme="minorHAnsi"/>
          <w:sz w:val="22"/>
          <w:szCs w:val="22"/>
          <w:shd w:val="clear" w:color="auto" w:fill="FFFFFF"/>
          <w:lang w:val="hr-HR"/>
        </w:rPr>
        <w:t xml:space="preserve"> </w:t>
      </w:r>
    </w:p>
    <w:p w14:paraId="420F52F7" w14:textId="1F05F3D0" w:rsidR="00B34179" w:rsidRPr="008D043F" w:rsidRDefault="008D7AB7" w:rsidP="0068355A">
      <w:pPr>
        <w:pStyle w:val="Caption"/>
        <w:spacing w:line="276" w:lineRule="auto"/>
        <w:rPr>
          <w:rFonts w:asciiTheme="minorHAnsi" w:hAnsiTheme="minorHAnsi" w:cstheme="minorHAnsi"/>
          <w:szCs w:val="20"/>
          <w:lang w:val="hr-HR"/>
        </w:rPr>
      </w:pPr>
      <w:bookmarkStart w:id="43" w:name="_Toc109842433"/>
      <w:r w:rsidRPr="008D043F">
        <w:rPr>
          <w:rFonts w:asciiTheme="minorHAnsi" w:hAnsiTheme="minorHAnsi" w:cstheme="minorHAnsi"/>
          <w:lang w:val="hr-HR"/>
        </w:rPr>
        <w:t xml:space="preserve">Tabela </w:t>
      </w:r>
      <w:bookmarkStart w:id="44" w:name="tabela4"/>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4</w:t>
      </w:r>
      <w:r w:rsidRPr="008D043F">
        <w:rPr>
          <w:rFonts w:asciiTheme="minorHAnsi" w:hAnsiTheme="minorHAnsi" w:cstheme="minorHAnsi"/>
          <w:lang w:val="hr-HR"/>
        </w:rPr>
        <w:fldChar w:fldCharType="end"/>
      </w:r>
      <w:bookmarkEnd w:id="44"/>
      <w:r w:rsidR="00B34179" w:rsidRPr="008D043F">
        <w:rPr>
          <w:rFonts w:asciiTheme="minorHAnsi" w:hAnsiTheme="minorHAnsi" w:cstheme="minorHAnsi"/>
          <w:szCs w:val="20"/>
          <w:lang w:val="hr-HR"/>
        </w:rPr>
        <w:t xml:space="preserve">: </w:t>
      </w:r>
      <w:r w:rsidR="00B34179" w:rsidRPr="008D043F">
        <w:rPr>
          <w:rFonts w:asciiTheme="minorHAnsi" w:hAnsiTheme="minorHAnsi" w:cstheme="minorHAnsi"/>
          <w:b w:val="0"/>
          <w:bCs/>
          <w:szCs w:val="20"/>
          <w:lang w:val="hr-HR"/>
        </w:rPr>
        <w:t>Broj i tipovi/karakter površinskih i podzemnih vodnih tijela u područjima rijeke Save i Jadra</w:t>
      </w:r>
      <w:r w:rsidR="00A4271D" w:rsidRPr="008D043F">
        <w:rPr>
          <w:rFonts w:asciiTheme="minorHAnsi" w:hAnsiTheme="minorHAnsi" w:cstheme="minorHAnsi"/>
          <w:b w:val="0"/>
          <w:bCs/>
          <w:szCs w:val="20"/>
          <w:lang w:val="hr-HR"/>
        </w:rPr>
        <w:t>nskog mora</w:t>
      </w:r>
      <w:bookmarkEnd w:id="43"/>
      <w:r w:rsidR="00B34179" w:rsidRPr="008D043F">
        <w:rPr>
          <w:rFonts w:asciiTheme="minorHAnsi" w:hAnsiTheme="minorHAnsi" w:cstheme="minorHAnsi"/>
          <w:szCs w:val="20"/>
          <w:shd w:val="clear" w:color="auto" w:fill="FFFFFF"/>
          <w:lang w:val="hr-HR"/>
        </w:rPr>
        <w:t xml:space="preserve"> </w:t>
      </w:r>
    </w:p>
    <w:tbl>
      <w:tblPr>
        <w:tblStyle w:val="MediumShading2-Accent32"/>
        <w:tblW w:w="5000" w:type="pct"/>
        <w:tblInd w:w="-34" w:type="dxa"/>
        <w:tblBorders>
          <w:top w:val="single" w:sz="2" w:space="0" w:color="A6A6A6"/>
          <w:left w:val="single" w:sz="2" w:space="0" w:color="A6A6A6"/>
          <w:bottom w:val="single" w:sz="2" w:space="0" w:color="A6A6A6"/>
          <w:right w:val="single" w:sz="2" w:space="0" w:color="A6A6A6"/>
          <w:insideH w:val="single" w:sz="2" w:space="0" w:color="A6A6A6"/>
          <w:insideV w:val="single" w:sz="2" w:space="0" w:color="A6A6A6"/>
        </w:tblBorders>
        <w:tblLayout w:type="fixed"/>
        <w:tblLook w:val="04A0" w:firstRow="1" w:lastRow="0" w:firstColumn="1" w:lastColumn="0" w:noHBand="0" w:noVBand="1"/>
      </w:tblPr>
      <w:tblGrid>
        <w:gridCol w:w="981"/>
        <w:gridCol w:w="845"/>
        <w:gridCol w:w="1009"/>
        <w:gridCol w:w="1394"/>
        <w:gridCol w:w="1359"/>
        <w:gridCol w:w="1076"/>
        <w:gridCol w:w="1079"/>
        <w:gridCol w:w="1499"/>
      </w:tblGrid>
      <w:tr w:rsidR="00FE337E" w:rsidRPr="008D043F" w14:paraId="3AA26237" w14:textId="77777777" w:rsidTr="00FE337E">
        <w:trPr>
          <w:cnfStyle w:val="100000000000" w:firstRow="1" w:lastRow="0" w:firstColumn="0" w:lastColumn="0" w:oddVBand="0" w:evenVBand="0" w:oddHBand="0" w:evenHBand="0" w:firstRowFirstColumn="0" w:firstRowLastColumn="0" w:lastRowFirstColumn="0" w:lastRowLastColumn="0"/>
          <w:trHeight w:val="323"/>
          <w:tblHeader/>
        </w:trPr>
        <w:tc>
          <w:tcPr>
            <w:cnfStyle w:val="001000000100" w:firstRow="0" w:lastRow="0" w:firstColumn="1" w:lastColumn="0" w:oddVBand="0" w:evenVBand="0" w:oddHBand="0" w:evenHBand="0" w:firstRowFirstColumn="1" w:firstRowLastColumn="0" w:lastRowFirstColumn="0" w:lastRowLastColumn="0"/>
            <w:tcW w:w="531" w:type="pct"/>
            <w:tcBorders>
              <w:top w:val="none" w:sz="0" w:space="0" w:color="auto"/>
              <w:left w:val="none" w:sz="0" w:space="0" w:color="auto"/>
              <w:bottom w:val="none" w:sz="0" w:space="0" w:color="auto"/>
              <w:right w:val="none" w:sz="0" w:space="0" w:color="auto"/>
            </w:tcBorders>
            <w:shd w:val="clear" w:color="auto" w:fill="009D73"/>
            <w:vAlign w:val="center"/>
          </w:tcPr>
          <w:p w14:paraId="60EEA864"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Vodno  područje</w:t>
            </w:r>
          </w:p>
        </w:tc>
        <w:tc>
          <w:tcPr>
            <w:tcW w:w="457" w:type="pct"/>
            <w:tcBorders>
              <w:top w:val="none" w:sz="0" w:space="0" w:color="auto"/>
              <w:left w:val="none" w:sz="0" w:space="0" w:color="auto"/>
              <w:bottom w:val="none" w:sz="0" w:space="0" w:color="auto"/>
              <w:right w:val="none" w:sz="0" w:space="0" w:color="auto"/>
            </w:tcBorders>
            <w:shd w:val="clear" w:color="auto" w:fill="009D73"/>
            <w:vAlign w:val="center"/>
          </w:tcPr>
          <w:p w14:paraId="3EBEFC4A"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Ukupan broj</w:t>
            </w:r>
          </w:p>
          <w:p w14:paraId="3FE1754E"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vodnih tijela (VT)</w:t>
            </w:r>
          </w:p>
        </w:tc>
        <w:tc>
          <w:tcPr>
            <w:tcW w:w="546" w:type="pct"/>
            <w:tcBorders>
              <w:top w:val="none" w:sz="0" w:space="0" w:color="auto"/>
              <w:left w:val="none" w:sz="0" w:space="0" w:color="auto"/>
              <w:bottom w:val="none" w:sz="0" w:space="0" w:color="auto"/>
              <w:right w:val="none" w:sz="0" w:space="0" w:color="auto"/>
            </w:tcBorders>
            <w:shd w:val="clear" w:color="auto" w:fill="009D73"/>
            <w:vAlign w:val="center"/>
          </w:tcPr>
          <w:p w14:paraId="475E03AF"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p w14:paraId="7CC01BF3"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prirodnih vodnih tijela</w:t>
            </w:r>
          </w:p>
        </w:tc>
        <w:tc>
          <w:tcPr>
            <w:tcW w:w="754" w:type="pct"/>
            <w:tcBorders>
              <w:top w:val="none" w:sz="0" w:space="0" w:color="auto"/>
              <w:left w:val="none" w:sz="0" w:space="0" w:color="auto"/>
              <w:bottom w:val="none" w:sz="0" w:space="0" w:color="auto"/>
              <w:right w:val="none" w:sz="0" w:space="0" w:color="auto"/>
            </w:tcBorders>
            <w:shd w:val="clear" w:color="auto" w:fill="009D73"/>
            <w:vAlign w:val="center"/>
          </w:tcPr>
          <w:p w14:paraId="70FD2F23"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Broj prekograničnih vodnih tijela</w:t>
            </w:r>
          </w:p>
        </w:tc>
        <w:tc>
          <w:tcPr>
            <w:tcW w:w="735" w:type="pct"/>
            <w:tcBorders>
              <w:top w:val="none" w:sz="0" w:space="0" w:color="auto"/>
              <w:left w:val="none" w:sz="0" w:space="0" w:color="auto"/>
              <w:bottom w:val="none" w:sz="0" w:space="0" w:color="auto"/>
              <w:right w:val="none" w:sz="0" w:space="0" w:color="auto"/>
            </w:tcBorders>
            <w:shd w:val="clear" w:color="auto" w:fill="009D73"/>
            <w:vAlign w:val="center"/>
          </w:tcPr>
          <w:p w14:paraId="3C064747"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w:t>
            </w:r>
          </w:p>
          <w:p w14:paraId="57E9487B"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jako izmijenjenih vodnih tijela (JIVT)</w:t>
            </w:r>
          </w:p>
        </w:tc>
        <w:tc>
          <w:tcPr>
            <w:tcW w:w="582" w:type="pct"/>
            <w:tcBorders>
              <w:top w:val="none" w:sz="0" w:space="0" w:color="auto"/>
              <w:left w:val="none" w:sz="0" w:space="0" w:color="auto"/>
              <w:bottom w:val="none" w:sz="0" w:space="0" w:color="auto"/>
              <w:right w:val="none" w:sz="0" w:space="0" w:color="auto"/>
            </w:tcBorders>
            <w:shd w:val="clear" w:color="auto" w:fill="009D73"/>
            <w:vAlign w:val="center"/>
          </w:tcPr>
          <w:p w14:paraId="2B8E80C9"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p w14:paraId="14EF5A4A"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vještačkih vodnih tijela</w:t>
            </w:r>
          </w:p>
        </w:tc>
        <w:tc>
          <w:tcPr>
            <w:tcW w:w="584" w:type="pct"/>
            <w:tcBorders>
              <w:top w:val="none" w:sz="0" w:space="0" w:color="auto"/>
              <w:left w:val="none" w:sz="0" w:space="0" w:color="auto"/>
              <w:bottom w:val="none" w:sz="0" w:space="0" w:color="auto"/>
              <w:right w:val="none" w:sz="0" w:space="0" w:color="auto"/>
            </w:tcBorders>
            <w:shd w:val="clear" w:color="auto" w:fill="009D73"/>
            <w:vAlign w:val="center"/>
          </w:tcPr>
          <w:p w14:paraId="3D67965C"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p w14:paraId="4A001A38"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grupa vodnih tijela</w:t>
            </w:r>
          </w:p>
          <w:p w14:paraId="00FAA52C"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GVTPV) </w:t>
            </w:r>
          </w:p>
        </w:tc>
        <w:tc>
          <w:tcPr>
            <w:tcW w:w="811" w:type="pct"/>
            <w:tcBorders>
              <w:top w:val="none" w:sz="0" w:space="0" w:color="auto"/>
              <w:left w:val="none" w:sz="0" w:space="0" w:color="auto"/>
              <w:bottom w:val="none" w:sz="0" w:space="0" w:color="auto"/>
              <w:right w:val="none" w:sz="0" w:space="0" w:color="auto"/>
            </w:tcBorders>
            <w:shd w:val="clear" w:color="auto" w:fill="009D73"/>
            <w:vAlign w:val="center"/>
          </w:tcPr>
          <w:p w14:paraId="2A9F3FC2"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w:t>
            </w:r>
          </w:p>
          <w:p w14:paraId="3A5DC6DA"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međuentitetskih vodnih tijela/ državnih vodnih tijela</w:t>
            </w:r>
          </w:p>
        </w:tc>
      </w:tr>
      <w:tr w:rsidR="00FE337E" w:rsidRPr="008D043F" w14:paraId="3AF70272" w14:textId="77777777" w:rsidTr="00FE337E">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531" w:type="pct"/>
            <w:tcBorders>
              <w:left w:val="none" w:sz="0" w:space="0" w:color="auto"/>
              <w:bottom w:val="none" w:sz="0" w:space="0" w:color="auto"/>
              <w:right w:val="none" w:sz="0" w:space="0" w:color="auto"/>
            </w:tcBorders>
            <w:shd w:val="clear" w:color="auto" w:fill="FFFFFF" w:themeFill="background1"/>
            <w:vAlign w:val="center"/>
          </w:tcPr>
          <w:p w14:paraId="029E9F04" w14:textId="77777777" w:rsidR="00B34179" w:rsidRPr="008D043F" w:rsidRDefault="00B34179" w:rsidP="0068355A">
            <w:pPr>
              <w:spacing w:line="276" w:lineRule="auto"/>
              <w:rPr>
                <w:rFonts w:asciiTheme="minorHAnsi" w:hAnsiTheme="minorHAnsi" w:cstheme="minorHAnsi"/>
                <w:b w:val="0"/>
                <w:color w:val="auto"/>
                <w:sz w:val="18"/>
                <w:szCs w:val="18"/>
                <w:lang w:val="hr-HR"/>
              </w:rPr>
            </w:pPr>
            <w:r w:rsidRPr="008D043F">
              <w:rPr>
                <w:rFonts w:asciiTheme="minorHAnsi" w:hAnsiTheme="minorHAnsi" w:cstheme="minorHAnsi"/>
                <w:b w:val="0"/>
                <w:color w:val="auto"/>
                <w:sz w:val="18"/>
                <w:szCs w:val="18"/>
                <w:lang w:val="hr-HR"/>
              </w:rPr>
              <w:t>VP</w:t>
            </w:r>
          </w:p>
          <w:p w14:paraId="1A47176D" w14:textId="77777777" w:rsidR="00B34179" w:rsidRPr="008D043F" w:rsidRDefault="00B34179" w:rsidP="0068355A">
            <w:pPr>
              <w:spacing w:line="276" w:lineRule="auto"/>
              <w:rPr>
                <w:rFonts w:asciiTheme="minorHAnsi" w:hAnsiTheme="minorHAnsi" w:cstheme="minorHAnsi"/>
                <w:b w:val="0"/>
                <w:color w:val="auto"/>
                <w:sz w:val="18"/>
                <w:szCs w:val="18"/>
                <w:lang w:val="hr-HR"/>
              </w:rPr>
            </w:pPr>
            <w:r w:rsidRPr="008D043F">
              <w:rPr>
                <w:rFonts w:asciiTheme="minorHAnsi" w:hAnsiTheme="minorHAnsi" w:cstheme="minorHAnsi"/>
                <w:b w:val="0"/>
                <w:color w:val="auto"/>
                <w:sz w:val="18"/>
                <w:szCs w:val="18"/>
                <w:lang w:val="hr-HR"/>
              </w:rPr>
              <w:t>rijeka Sava</w:t>
            </w:r>
          </w:p>
        </w:tc>
        <w:tc>
          <w:tcPr>
            <w:tcW w:w="457" w:type="pct"/>
            <w:shd w:val="clear" w:color="auto" w:fill="FFFFFF" w:themeFill="background1"/>
            <w:vAlign w:val="center"/>
          </w:tcPr>
          <w:p w14:paraId="345A6234"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548</w:t>
            </w:r>
          </w:p>
        </w:tc>
        <w:tc>
          <w:tcPr>
            <w:tcW w:w="546" w:type="pct"/>
            <w:shd w:val="clear" w:color="auto" w:fill="FFFFFF" w:themeFill="background1"/>
            <w:vAlign w:val="center"/>
          </w:tcPr>
          <w:p w14:paraId="0A7638D0"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548</w:t>
            </w:r>
          </w:p>
        </w:tc>
        <w:tc>
          <w:tcPr>
            <w:tcW w:w="754" w:type="pct"/>
            <w:shd w:val="clear" w:color="auto" w:fill="FFFFFF" w:themeFill="background1"/>
            <w:vAlign w:val="center"/>
          </w:tcPr>
          <w:p w14:paraId="746E47D2" w14:textId="0901757A"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9 (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F</w:t>
            </w:r>
            <w:r w:rsidR="00095C97"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H)</w:t>
            </w:r>
          </w:p>
          <w:p w14:paraId="45C62F56" w14:textId="7CB36C9E"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1 (F</w:t>
            </w:r>
            <w:r w:rsidR="00095C97"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S)</w:t>
            </w:r>
          </w:p>
          <w:p w14:paraId="5F12CD62" w14:textId="5C6D2E84"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F</w:t>
            </w:r>
            <w:r w:rsidR="00095C97"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 BD)</w:t>
            </w:r>
          </w:p>
        </w:tc>
        <w:tc>
          <w:tcPr>
            <w:tcW w:w="735" w:type="pct"/>
            <w:shd w:val="clear" w:color="auto" w:fill="FFFFFF" w:themeFill="background1"/>
            <w:vAlign w:val="center"/>
          </w:tcPr>
          <w:p w14:paraId="72CFFD07" w14:textId="77777777" w:rsidR="00F62376" w:rsidRPr="008D043F" w:rsidRDefault="00F62376"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49  JIVT</w:t>
            </w:r>
          </w:p>
          <w:p w14:paraId="302AF12D" w14:textId="77777777" w:rsidR="00F62376" w:rsidRPr="008D043F" w:rsidRDefault="00F62376"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w:t>
            </w:r>
          </w:p>
          <w:p w14:paraId="6AAF6CC9" w14:textId="7A731A18" w:rsidR="00B34179" w:rsidRPr="008D043F" w:rsidRDefault="00F62376"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37 „kandidata za JIVT“</w:t>
            </w:r>
          </w:p>
        </w:tc>
        <w:tc>
          <w:tcPr>
            <w:tcW w:w="582" w:type="pct"/>
            <w:shd w:val="clear" w:color="auto" w:fill="FFFFFF" w:themeFill="background1"/>
            <w:vAlign w:val="center"/>
          </w:tcPr>
          <w:p w14:paraId="66ED396D"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584" w:type="pct"/>
            <w:shd w:val="clear" w:color="auto" w:fill="FFFFFF" w:themeFill="background1"/>
            <w:vAlign w:val="center"/>
          </w:tcPr>
          <w:p w14:paraId="35C105B5"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0</w:t>
            </w:r>
          </w:p>
          <w:p w14:paraId="4904B4F0"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5 intergrana sredina +</w:t>
            </w:r>
          </w:p>
          <w:p w14:paraId="549E4044"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5 pukotinsko-karstna sredina)*</w:t>
            </w:r>
          </w:p>
          <w:p w14:paraId="56144BD1"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p>
          <w:p w14:paraId="63AD65F8"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18"/>
                <w:szCs w:val="18"/>
                <w:lang w:val="hr-HR"/>
              </w:rPr>
            </w:pPr>
            <w:r w:rsidRPr="008D043F">
              <w:rPr>
                <w:rFonts w:asciiTheme="minorHAnsi" w:hAnsiTheme="minorHAnsi" w:cstheme="minorHAnsi"/>
                <w:i/>
                <w:sz w:val="18"/>
                <w:szCs w:val="18"/>
                <w:lang w:val="hr-HR"/>
              </w:rPr>
              <w:t>* Ukupan broj utvrđenih VTPV je  74</w:t>
            </w:r>
          </w:p>
        </w:tc>
        <w:tc>
          <w:tcPr>
            <w:tcW w:w="811" w:type="pct"/>
            <w:shd w:val="clear" w:color="auto" w:fill="FFFFFF" w:themeFill="background1"/>
            <w:vAlign w:val="center"/>
          </w:tcPr>
          <w:p w14:paraId="0E2DBB28" w14:textId="28771AE8"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 F</w:t>
            </w:r>
            <w:r w:rsidR="00095C97" w:rsidRPr="008D043F">
              <w:rPr>
                <w:rFonts w:asciiTheme="minorHAnsi" w:hAnsiTheme="minorHAnsi" w:cstheme="minorHAnsi"/>
                <w:sz w:val="18"/>
                <w:szCs w:val="18"/>
                <w:lang w:val="hr-HR"/>
              </w:rPr>
              <w:t>ederacija</w:t>
            </w:r>
            <w:r w:rsidR="00FE337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iH/RS</w:t>
            </w:r>
          </w:p>
          <w:p w14:paraId="0B719BC4" w14:textId="2C2D22FF"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3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Hrvatska</w:t>
            </w:r>
          </w:p>
          <w:p w14:paraId="20716474" w14:textId="3923C691"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S/Srbija</w:t>
            </w:r>
          </w:p>
          <w:p w14:paraId="39277D19" w14:textId="2D3B2C32"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S/BD/Hrvatska</w:t>
            </w:r>
          </w:p>
        </w:tc>
      </w:tr>
      <w:tr w:rsidR="00FE337E" w:rsidRPr="008D043F" w14:paraId="3D9C22DA" w14:textId="77777777" w:rsidTr="00FE337E">
        <w:trPr>
          <w:trHeight w:val="391"/>
        </w:trPr>
        <w:tc>
          <w:tcPr>
            <w:cnfStyle w:val="001000000000" w:firstRow="0" w:lastRow="0" w:firstColumn="1" w:lastColumn="0" w:oddVBand="0" w:evenVBand="0" w:oddHBand="0" w:evenHBand="0" w:firstRowFirstColumn="0" w:firstRowLastColumn="0" w:lastRowFirstColumn="0" w:lastRowLastColumn="0"/>
            <w:tcW w:w="531" w:type="pct"/>
            <w:tcBorders>
              <w:left w:val="none" w:sz="0" w:space="0" w:color="auto"/>
              <w:bottom w:val="none" w:sz="0" w:space="0" w:color="auto"/>
              <w:right w:val="none" w:sz="0" w:space="0" w:color="auto"/>
            </w:tcBorders>
            <w:shd w:val="clear" w:color="auto" w:fill="FFFFFF" w:themeFill="background1"/>
            <w:vAlign w:val="center"/>
          </w:tcPr>
          <w:p w14:paraId="3125AB81" w14:textId="77777777" w:rsidR="00B34179" w:rsidRPr="008D043F" w:rsidRDefault="00B34179" w:rsidP="0068355A">
            <w:pPr>
              <w:spacing w:line="276" w:lineRule="auto"/>
              <w:rPr>
                <w:rFonts w:asciiTheme="minorHAnsi" w:hAnsiTheme="minorHAnsi" w:cstheme="minorHAnsi"/>
                <w:b w:val="0"/>
                <w:color w:val="auto"/>
                <w:sz w:val="18"/>
                <w:szCs w:val="18"/>
                <w:lang w:val="hr-HR"/>
              </w:rPr>
            </w:pPr>
            <w:r w:rsidRPr="008D043F">
              <w:rPr>
                <w:rFonts w:asciiTheme="minorHAnsi" w:hAnsiTheme="minorHAnsi" w:cstheme="minorHAnsi"/>
                <w:b w:val="0"/>
                <w:color w:val="auto"/>
                <w:sz w:val="18"/>
                <w:szCs w:val="18"/>
                <w:lang w:val="hr-HR"/>
              </w:rPr>
              <w:t>VP</w:t>
            </w:r>
          </w:p>
          <w:p w14:paraId="0D313069" w14:textId="77777777" w:rsidR="00B34179" w:rsidRPr="008D043F" w:rsidRDefault="00B34179" w:rsidP="0068355A">
            <w:pPr>
              <w:spacing w:line="276" w:lineRule="auto"/>
              <w:rPr>
                <w:rFonts w:asciiTheme="minorHAnsi" w:hAnsiTheme="minorHAnsi" w:cstheme="minorHAnsi"/>
                <w:b w:val="0"/>
                <w:color w:val="auto"/>
                <w:sz w:val="18"/>
                <w:szCs w:val="18"/>
                <w:lang w:val="hr-HR"/>
              </w:rPr>
            </w:pPr>
            <w:r w:rsidRPr="008D043F">
              <w:rPr>
                <w:rFonts w:asciiTheme="minorHAnsi" w:hAnsiTheme="minorHAnsi" w:cstheme="minorHAnsi"/>
                <w:b w:val="0"/>
                <w:color w:val="auto"/>
                <w:sz w:val="18"/>
                <w:szCs w:val="18"/>
                <w:lang w:val="hr-HR"/>
              </w:rPr>
              <w:t>Jadransko more</w:t>
            </w:r>
          </w:p>
        </w:tc>
        <w:tc>
          <w:tcPr>
            <w:tcW w:w="457" w:type="pct"/>
            <w:shd w:val="clear" w:color="auto" w:fill="FFFFFF" w:themeFill="background1"/>
            <w:vAlign w:val="center"/>
          </w:tcPr>
          <w:p w14:paraId="331AD6A1"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17 </w:t>
            </w:r>
          </w:p>
          <w:p w14:paraId="27A8B7F4"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12 VT tekućica, </w:t>
            </w:r>
          </w:p>
          <w:p w14:paraId="0EA5E0D6"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4 VT stajaćica, </w:t>
            </w:r>
          </w:p>
          <w:p w14:paraId="0CAF3961"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1 VT priobalnih voda </w:t>
            </w:r>
          </w:p>
        </w:tc>
        <w:tc>
          <w:tcPr>
            <w:tcW w:w="546" w:type="pct"/>
            <w:shd w:val="clear" w:color="auto" w:fill="FFFFFF" w:themeFill="background1"/>
            <w:vAlign w:val="center"/>
          </w:tcPr>
          <w:p w14:paraId="3938E43A"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54 prirodna VT</w:t>
            </w:r>
          </w:p>
          <w:p w14:paraId="5698626E"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152 VT tekućica,</w:t>
            </w:r>
          </w:p>
          <w:p w14:paraId="2F04FC3D"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 VT stajaćice</w:t>
            </w:r>
          </w:p>
          <w:p w14:paraId="6D4D87AD"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stheme="minorHAnsi"/>
                <w:color w:val="000000"/>
                <w:sz w:val="18"/>
                <w:szCs w:val="18"/>
                <w:lang w:val="hr-HR" w:eastAsia="en-US"/>
              </w:rPr>
            </w:pPr>
            <w:r w:rsidRPr="008D043F">
              <w:rPr>
                <w:rFonts w:asciiTheme="minorHAnsi" w:hAnsiTheme="minorHAnsi" w:cstheme="minorHAnsi"/>
                <w:sz w:val="18"/>
                <w:szCs w:val="18"/>
                <w:lang w:val="hr-HR"/>
              </w:rPr>
              <w:t xml:space="preserve"> </w:t>
            </w:r>
          </w:p>
          <w:p w14:paraId="525AD7AE"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tc>
        <w:tc>
          <w:tcPr>
            <w:tcW w:w="754" w:type="pct"/>
            <w:shd w:val="clear" w:color="auto" w:fill="FFFFFF" w:themeFill="background1"/>
            <w:vAlign w:val="center"/>
          </w:tcPr>
          <w:p w14:paraId="02111458"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tc>
        <w:tc>
          <w:tcPr>
            <w:tcW w:w="735" w:type="pct"/>
            <w:shd w:val="clear" w:color="auto" w:fill="FFFFFF" w:themeFill="background1"/>
            <w:vAlign w:val="center"/>
          </w:tcPr>
          <w:p w14:paraId="6446172F" w14:textId="77777777" w:rsidR="00B34179" w:rsidRPr="008D043F" w:rsidRDefault="00B34179" w:rsidP="0068355A">
            <w:pPr>
              <w:spacing w:line="276" w:lineRule="auto"/>
              <w:ind w:right="284"/>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stheme="minorHAnsi"/>
                <w:bCs/>
                <w:color w:val="000000"/>
                <w:sz w:val="18"/>
                <w:szCs w:val="18"/>
                <w:lang w:val="hr-HR" w:eastAsia="en-US"/>
              </w:rPr>
            </w:pPr>
            <w:r w:rsidRPr="008D043F">
              <w:rPr>
                <w:rFonts w:asciiTheme="minorHAnsi" w:eastAsia="MS PGothic" w:hAnsiTheme="minorHAnsi" w:cstheme="minorHAnsi"/>
                <w:bCs/>
                <w:color w:val="000000"/>
                <w:sz w:val="18"/>
                <w:szCs w:val="18"/>
                <w:lang w:val="hr-HR" w:eastAsia="en-US"/>
              </w:rPr>
              <w:t xml:space="preserve">59 JIVT </w:t>
            </w:r>
          </w:p>
          <w:p w14:paraId="6FF44E26" w14:textId="77777777" w:rsidR="00B34179" w:rsidRPr="008D043F" w:rsidRDefault="00B34179" w:rsidP="0068355A">
            <w:pPr>
              <w:spacing w:line="276" w:lineRule="auto"/>
              <w:ind w:right="284"/>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stheme="minorHAnsi"/>
                <w:bCs/>
                <w:color w:val="000000"/>
                <w:sz w:val="18"/>
                <w:szCs w:val="18"/>
                <w:lang w:val="hr-HR" w:eastAsia="en-US"/>
              </w:rPr>
            </w:pPr>
          </w:p>
          <w:p w14:paraId="0A67041D" w14:textId="77777777" w:rsidR="00B34179" w:rsidRPr="008D043F" w:rsidRDefault="00B34179" w:rsidP="0068355A">
            <w:pPr>
              <w:spacing w:line="276" w:lineRule="auto"/>
              <w:ind w:right="284"/>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stheme="minorHAnsi"/>
                <w:bCs/>
                <w:color w:val="000000"/>
                <w:sz w:val="18"/>
                <w:szCs w:val="18"/>
                <w:lang w:val="hr-HR" w:eastAsia="en-US"/>
              </w:rPr>
            </w:pPr>
            <w:r w:rsidRPr="008D043F">
              <w:rPr>
                <w:rFonts w:asciiTheme="minorHAnsi" w:eastAsia="MS PGothic" w:hAnsiTheme="minorHAnsi" w:cstheme="minorHAnsi"/>
                <w:bCs/>
                <w:color w:val="000000"/>
                <w:sz w:val="18"/>
                <w:szCs w:val="18"/>
                <w:lang w:val="hr-HR" w:eastAsia="en-US"/>
              </w:rPr>
              <w:t>(58 JIVT tekućica i 1 JIVT stajaćice)</w:t>
            </w:r>
          </w:p>
          <w:p w14:paraId="2D158D33"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tc>
        <w:tc>
          <w:tcPr>
            <w:tcW w:w="582" w:type="pct"/>
            <w:shd w:val="clear" w:color="auto" w:fill="FFFFFF" w:themeFill="background1"/>
            <w:vAlign w:val="center"/>
          </w:tcPr>
          <w:p w14:paraId="2ED6AE00"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3 VT</w:t>
            </w:r>
          </w:p>
          <w:p w14:paraId="7CDE12FC"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p w14:paraId="6E8B3758"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 VT tekućice,</w:t>
            </w:r>
          </w:p>
          <w:p w14:paraId="6DD71716"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VT stajaćice)</w:t>
            </w:r>
          </w:p>
        </w:tc>
        <w:tc>
          <w:tcPr>
            <w:tcW w:w="584" w:type="pct"/>
            <w:shd w:val="clear" w:color="auto" w:fill="FFFFFF" w:themeFill="background1"/>
            <w:vAlign w:val="center"/>
          </w:tcPr>
          <w:p w14:paraId="6F9DAB63"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44</w:t>
            </w:r>
          </w:p>
          <w:p w14:paraId="0EC4F3AC"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p w14:paraId="34C4C6F5"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37 produktivnih)</w:t>
            </w:r>
          </w:p>
        </w:tc>
        <w:tc>
          <w:tcPr>
            <w:tcW w:w="811" w:type="pct"/>
            <w:shd w:val="clear" w:color="auto" w:fill="FFFFFF" w:themeFill="background1"/>
            <w:vAlign w:val="center"/>
          </w:tcPr>
          <w:p w14:paraId="7C1164B1"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Produktivna:</w:t>
            </w:r>
          </w:p>
          <w:p w14:paraId="4250C347" w14:textId="3275C092"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8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RS</w:t>
            </w:r>
          </w:p>
          <w:p w14:paraId="2F6040B4" w14:textId="4C7BC6F8"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 RS/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Hrvatska</w:t>
            </w:r>
          </w:p>
          <w:p w14:paraId="1A9EFEED" w14:textId="1E22FE3B"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0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 Hrvatska</w:t>
            </w:r>
          </w:p>
          <w:p w14:paraId="60A69327"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p w14:paraId="71681CD3"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Neproduktivna:</w:t>
            </w:r>
          </w:p>
          <w:p w14:paraId="4226CCCE" w14:textId="527B8C5D"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S</w:t>
            </w:r>
          </w:p>
          <w:p w14:paraId="658BC1F1" w14:textId="37AA60D6"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Hrvatska</w:t>
            </w:r>
          </w:p>
        </w:tc>
      </w:tr>
    </w:tbl>
    <w:p w14:paraId="29F1D90B" w14:textId="5ADDC00B"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Izvor:</w:t>
      </w:r>
      <w:r w:rsidR="00F62376" w:rsidRPr="008D043F">
        <w:rPr>
          <w:rFonts w:asciiTheme="minorHAnsi" w:hAnsiTheme="minorHAnsi" w:cstheme="minorHAnsi"/>
          <w:i/>
          <w:sz w:val="20"/>
          <w:szCs w:val="20"/>
          <w:lang w:val="hr-HR"/>
        </w:rPr>
        <w:t xml:space="preserve"> Prijedlozi Planova upravljanja vodama  za vodna područja rijeke Save i Jadranskog mora u Federaciji BiH  </w:t>
      </w:r>
      <w:r w:rsidRPr="008D043F">
        <w:rPr>
          <w:rFonts w:asciiTheme="minorHAnsi" w:hAnsiTheme="minorHAnsi" w:cstheme="minorHAnsi"/>
          <w:i/>
          <w:sz w:val="20"/>
          <w:szCs w:val="20"/>
          <w:lang w:val="hr-HR"/>
        </w:rPr>
        <w:t xml:space="preserve"> </w:t>
      </w:r>
      <w:r w:rsidR="00122B17"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5gibcqMm","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122B17" w:rsidRPr="008D043F">
        <w:rPr>
          <w:rFonts w:asciiTheme="minorHAnsi" w:hAnsiTheme="minorHAnsi" w:cstheme="minorHAnsi"/>
          <w:i/>
          <w:sz w:val="20"/>
          <w:szCs w:val="20"/>
          <w:lang w:val="hr-HR"/>
        </w:rPr>
        <w:fldChar w:fldCharType="separate"/>
      </w:r>
      <w:r w:rsidR="00122B17" w:rsidRPr="008D043F">
        <w:rPr>
          <w:rFonts w:asciiTheme="minorHAnsi" w:hAnsiTheme="minorHAnsi" w:cstheme="minorHAnsi"/>
          <w:i/>
          <w:sz w:val="20"/>
          <w:lang w:val="hr-HR"/>
        </w:rPr>
        <w:t>(Agencija za vodno područje rijeke Save</w:t>
      </w:r>
      <w:r w:rsidR="00315FEC" w:rsidRPr="008D043F">
        <w:rPr>
          <w:rFonts w:asciiTheme="minorHAnsi" w:hAnsiTheme="minorHAnsi" w:cstheme="minorHAnsi"/>
          <w:i/>
          <w:sz w:val="20"/>
          <w:lang w:val="hr-HR"/>
        </w:rPr>
        <w:t>,</w:t>
      </w:r>
      <w:r w:rsidR="0074112B" w:rsidRPr="008D043F">
        <w:rPr>
          <w:rFonts w:asciiTheme="minorHAnsi" w:hAnsiTheme="minorHAnsi" w:cstheme="minorHAnsi"/>
          <w:i/>
          <w:sz w:val="20"/>
          <w:lang w:val="hr-HR"/>
        </w:rPr>
        <w:t xml:space="preserve"> 2021</w:t>
      </w:r>
      <w:r w:rsidR="00122B17" w:rsidRPr="008D043F">
        <w:rPr>
          <w:rFonts w:asciiTheme="minorHAnsi" w:hAnsiTheme="minorHAnsi" w:cstheme="minorHAnsi"/>
          <w:i/>
          <w:sz w:val="20"/>
          <w:lang w:val="hr-HR"/>
        </w:rPr>
        <w:t>)</w:t>
      </w:r>
      <w:r w:rsidR="00122B17" w:rsidRPr="008D043F">
        <w:rPr>
          <w:rFonts w:asciiTheme="minorHAnsi" w:hAnsiTheme="minorHAnsi" w:cstheme="minorHAnsi"/>
          <w:i/>
          <w:sz w:val="20"/>
          <w:szCs w:val="20"/>
          <w:lang w:val="hr-HR"/>
        </w:rPr>
        <w:fldChar w:fldCharType="end"/>
      </w:r>
      <w:r w:rsidR="00F655BB" w:rsidRPr="008D043F">
        <w:rPr>
          <w:rFonts w:asciiTheme="minorHAnsi" w:hAnsiTheme="minorHAnsi" w:cstheme="minorHAnsi"/>
          <w:i/>
          <w:sz w:val="20"/>
          <w:szCs w:val="20"/>
          <w:lang w:val="hr-HR"/>
        </w:rPr>
        <w:t xml:space="preserve">; </w:t>
      </w:r>
      <w:r w:rsidR="00F655BB"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oCONBHty","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655BB" w:rsidRPr="008D043F">
        <w:rPr>
          <w:rFonts w:asciiTheme="minorHAnsi" w:hAnsiTheme="minorHAnsi" w:cstheme="minorHAnsi"/>
          <w:i/>
          <w:sz w:val="20"/>
          <w:szCs w:val="20"/>
          <w:lang w:val="hr-HR"/>
        </w:rPr>
        <w:fldChar w:fldCharType="separate"/>
      </w:r>
      <w:r w:rsidR="00CE1A95" w:rsidRPr="008D043F">
        <w:rPr>
          <w:rFonts w:asciiTheme="minorHAnsi" w:hAnsiTheme="minorHAnsi" w:cstheme="minorHAnsi"/>
          <w:sz w:val="20"/>
        </w:rPr>
        <w:t>(A</w:t>
      </w:r>
      <w:r w:rsidR="00CE1A95" w:rsidRPr="008D043F">
        <w:rPr>
          <w:rFonts w:asciiTheme="minorHAnsi" w:hAnsiTheme="minorHAnsi" w:cstheme="minorHAnsi"/>
          <w:i/>
          <w:iCs/>
          <w:sz w:val="20"/>
        </w:rPr>
        <w:t>gencija za vodno područje Jadranskog mora</w:t>
      </w:r>
      <w:r w:rsidR="00315FEC" w:rsidRPr="008D043F">
        <w:rPr>
          <w:rFonts w:asciiTheme="minorHAnsi" w:hAnsiTheme="minorHAnsi" w:cstheme="minorHAnsi"/>
          <w:i/>
          <w:iCs/>
          <w:sz w:val="20"/>
        </w:rPr>
        <w:t>,</w:t>
      </w:r>
      <w:r w:rsidR="00CE1A95" w:rsidRPr="008D043F">
        <w:rPr>
          <w:rFonts w:asciiTheme="minorHAnsi" w:hAnsiTheme="minorHAnsi" w:cstheme="minorHAnsi"/>
          <w:i/>
          <w:iCs/>
          <w:sz w:val="20"/>
        </w:rPr>
        <w:t xml:space="preserve"> 2021)</w:t>
      </w:r>
      <w:r w:rsidR="00F655BB" w:rsidRPr="008D043F">
        <w:rPr>
          <w:rFonts w:asciiTheme="minorHAnsi" w:hAnsiTheme="minorHAnsi" w:cstheme="minorHAnsi"/>
          <w:i/>
          <w:sz w:val="20"/>
          <w:szCs w:val="20"/>
          <w:lang w:val="hr-HR"/>
        </w:rPr>
        <w:fldChar w:fldCharType="end"/>
      </w:r>
    </w:p>
    <w:p w14:paraId="3E20384A" w14:textId="56A81685" w:rsidR="00B34179" w:rsidRPr="008D043F" w:rsidRDefault="00076544" w:rsidP="0068355A">
      <w:pPr>
        <w:spacing w:before="240" w:after="120" w:line="276" w:lineRule="auto"/>
        <w:jc w:val="both"/>
        <w:rPr>
          <w:rFonts w:asciiTheme="minorHAnsi" w:hAnsiTheme="minorHAnsi" w:cstheme="minorHAnsi"/>
          <w:i/>
          <w:sz w:val="22"/>
          <w:szCs w:val="22"/>
          <w:lang w:val="hr-HR"/>
        </w:rPr>
      </w:pPr>
      <w:r w:rsidRPr="008D043F">
        <w:rPr>
          <w:rFonts w:asciiTheme="minorHAnsi" w:hAnsiTheme="minorHAnsi" w:cstheme="minorHAnsi"/>
          <w:sz w:val="22"/>
          <w:szCs w:val="22"/>
          <w:lang w:val="hr-HR"/>
        </w:rPr>
        <w:t xml:space="preserve">Prema </w:t>
      </w:r>
      <w:r w:rsidR="00F62376" w:rsidRPr="008D043F">
        <w:rPr>
          <w:rFonts w:asciiTheme="minorHAnsi" w:hAnsiTheme="minorHAnsi" w:cstheme="minorHAnsi"/>
          <w:sz w:val="22"/>
          <w:szCs w:val="22"/>
          <w:lang w:val="hr-HR"/>
        </w:rPr>
        <w:t xml:space="preserve">prijedlozima </w:t>
      </w:r>
      <w:r w:rsidRPr="008D043F">
        <w:rPr>
          <w:rFonts w:asciiTheme="minorHAnsi" w:hAnsiTheme="minorHAnsi" w:cstheme="minorHAnsi"/>
          <w:sz w:val="22"/>
          <w:szCs w:val="22"/>
          <w:lang w:val="hr-HR"/>
        </w:rPr>
        <w:t>Plano</w:t>
      </w:r>
      <w:r w:rsidR="00F62376" w:rsidRPr="008D043F">
        <w:rPr>
          <w:rFonts w:asciiTheme="minorHAnsi" w:hAnsiTheme="minorHAnsi" w:cstheme="minorHAnsi"/>
          <w:sz w:val="22"/>
          <w:szCs w:val="22"/>
          <w:lang w:val="hr-HR"/>
        </w:rPr>
        <w:t>va</w:t>
      </w:r>
      <w:r w:rsidRPr="008D043F">
        <w:rPr>
          <w:rFonts w:asciiTheme="minorHAnsi" w:hAnsiTheme="minorHAnsi" w:cstheme="minorHAnsi"/>
          <w:sz w:val="22"/>
          <w:szCs w:val="22"/>
          <w:lang w:val="hr-HR"/>
        </w:rPr>
        <w:t xml:space="preserve"> upravljanja </w:t>
      </w:r>
      <w:r w:rsidR="00F62376" w:rsidRPr="008D043F">
        <w:rPr>
          <w:rFonts w:asciiTheme="minorHAnsi" w:hAnsiTheme="minorHAnsi" w:cstheme="minorHAnsi"/>
          <w:sz w:val="22"/>
          <w:szCs w:val="22"/>
          <w:lang w:val="hr-HR"/>
        </w:rPr>
        <w:t>vodama</w:t>
      </w:r>
      <w:r w:rsidRPr="008D043F">
        <w:rPr>
          <w:rFonts w:asciiTheme="minorHAnsi" w:hAnsiTheme="minorHAnsi" w:cstheme="minorHAnsi"/>
          <w:sz w:val="22"/>
          <w:szCs w:val="22"/>
          <w:lang w:val="hr-HR"/>
        </w:rPr>
        <w:t xml:space="preserve"> za vodna područja r</w:t>
      </w:r>
      <w:r w:rsidR="0022399C" w:rsidRPr="008D043F">
        <w:rPr>
          <w:rFonts w:asciiTheme="minorHAnsi" w:hAnsiTheme="minorHAnsi" w:cstheme="minorHAnsi"/>
          <w:sz w:val="22"/>
          <w:szCs w:val="22"/>
          <w:lang w:val="hr-HR"/>
        </w:rPr>
        <w:t>ijeke</w:t>
      </w:r>
      <w:r w:rsidRPr="008D043F">
        <w:rPr>
          <w:rFonts w:asciiTheme="minorHAnsi" w:hAnsiTheme="minorHAnsi" w:cstheme="minorHAnsi"/>
          <w:sz w:val="22"/>
          <w:szCs w:val="22"/>
          <w:lang w:val="hr-HR"/>
        </w:rPr>
        <w:t xml:space="preserve"> Save i Jadranskog mora (II ciklus), n</w:t>
      </w:r>
      <w:r w:rsidR="00B34179" w:rsidRPr="008D043F">
        <w:rPr>
          <w:rFonts w:asciiTheme="minorHAnsi" w:hAnsiTheme="minorHAnsi" w:cstheme="minorHAnsi"/>
          <w:sz w:val="22"/>
          <w:szCs w:val="22"/>
          <w:lang w:val="hr-HR"/>
        </w:rPr>
        <w:t>ajznačajniji pritisci na kvalitativno stanje površinskih i podzemnih voda</w:t>
      </w:r>
      <w:r w:rsidR="00B34179" w:rsidRPr="008D043F">
        <w:rPr>
          <w:rFonts w:asciiTheme="minorHAnsi" w:hAnsiTheme="minorHAnsi" w:cstheme="minorHAnsi"/>
          <w:i/>
          <w:sz w:val="22"/>
          <w:szCs w:val="22"/>
          <w:lang w:val="hr-HR"/>
        </w:rPr>
        <w:t xml:space="preserve"> </w:t>
      </w:r>
      <w:r w:rsidR="00B34179" w:rsidRPr="008D043F">
        <w:rPr>
          <w:rFonts w:asciiTheme="minorHAnsi" w:hAnsiTheme="minorHAnsi" w:cstheme="minorHAnsi"/>
          <w:sz w:val="22"/>
          <w:szCs w:val="22"/>
          <w:lang w:val="hr-HR"/>
        </w:rPr>
        <w:t>koji predstavljaju rizik za nepostizanje okolišnih ciljeva su:</w:t>
      </w:r>
      <w:r w:rsidR="00B34179" w:rsidRPr="008D043F">
        <w:rPr>
          <w:rFonts w:asciiTheme="minorHAnsi" w:hAnsiTheme="minorHAnsi" w:cstheme="minorHAnsi"/>
          <w:i/>
          <w:sz w:val="22"/>
          <w:szCs w:val="22"/>
          <w:lang w:val="hr-HR"/>
        </w:rPr>
        <w:t xml:space="preserve"> </w:t>
      </w:r>
    </w:p>
    <w:p w14:paraId="751C38AF" w14:textId="368A56E8" w:rsidR="00B34179" w:rsidRPr="008D043F" w:rsidRDefault="00B34179" w:rsidP="0068355A">
      <w:pPr>
        <w:numPr>
          <w:ilvl w:val="0"/>
          <w:numId w:val="6"/>
        </w:numPr>
        <w:spacing w:after="120" w:line="276" w:lineRule="auto"/>
        <w:contextualSpacing/>
        <w:jc w:val="both"/>
        <w:rPr>
          <w:rFonts w:asciiTheme="minorHAnsi" w:hAnsiTheme="minorHAnsi" w:cstheme="minorHAnsi"/>
          <w:i/>
          <w:sz w:val="22"/>
          <w:szCs w:val="22"/>
          <w:lang w:val="hr-HR"/>
        </w:rPr>
      </w:pPr>
      <w:r w:rsidRPr="008D043F">
        <w:rPr>
          <w:rFonts w:asciiTheme="minorHAnsi" w:hAnsiTheme="minorHAnsi" w:cstheme="minorHAnsi"/>
          <w:sz w:val="22"/>
          <w:szCs w:val="22"/>
          <w:lang w:val="hr-HR"/>
        </w:rPr>
        <w:lastRenderedPageBreak/>
        <w:t>stanovništvo u aglomeracijama, priključeno na sisteme za odvodnju otpadnih voda, te  stanovništvo u manjim naseljima koja nisu priključena na sisteme odvodnje otpadnih voda (podaci o stepenu priključenosti stanovnika na kanalizacijske sisteme i uređajima za preradu otpadnih voda dati su u</w:t>
      </w:r>
      <w:r w:rsidR="00CD7A0B" w:rsidRPr="008D043F">
        <w:rPr>
          <w:rFonts w:asciiTheme="minorHAnsi" w:hAnsiTheme="minorHAnsi" w:cstheme="minorHAnsi"/>
          <w:sz w:val="22"/>
          <w:szCs w:val="22"/>
          <w:lang w:val="hr-HR"/>
        </w:rPr>
        <w:t xml:space="preserve"> </w:t>
      </w:r>
      <w:r w:rsidR="00CD7A0B" w:rsidRPr="008D043F">
        <w:rPr>
          <w:rFonts w:asciiTheme="minorHAnsi" w:hAnsiTheme="minorHAnsi" w:cstheme="minorHAnsi"/>
          <w:b/>
          <w:bCs/>
          <w:i/>
          <w:iCs/>
          <w:sz w:val="22"/>
          <w:szCs w:val="22"/>
          <w:lang w:val="hr-HR"/>
        </w:rPr>
        <w:t>Tabeli</w:t>
      </w:r>
      <w:r w:rsidR="00C1578A" w:rsidRPr="008D043F">
        <w:rPr>
          <w:rFonts w:asciiTheme="minorHAnsi" w:hAnsiTheme="minorHAnsi" w:cstheme="minorHAnsi"/>
          <w:b/>
          <w:bCs/>
          <w:i/>
          <w:iCs/>
          <w:sz w:val="22"/>
          <w:szCs w:val="22"/>
          <w:lang w:val="hr-HR"/>
        </w:rPr>
        <w:t xml:space="preserve">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5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5</w:t>
      </w:r>
      <w:r w:rsidR="00C1578A" w:rsidRPr="008D043F">
        <w:rPr>
          <w:rFonts w:asciiTheme="minorHAnsi" w:hAnsiTheme="minorHAnsi" w:cstheme="minorHAnsi"/>
          <w:b/>
          <w:bCs/>
          <w:i/>
          <w:iCs/>
          <w:sz w:val="22"/>
          <w:szCs w:val="22"/>
          <w:lang w:val="hr-HR"/>
        </w:rPr>
        <w:fldChar w:fldCharType="end"/>
      </w:r>
      <w:r w:rsidR="00AC05F0" w:rsidRPr="008D043F">
        <w:rPr>
          <w:rFonts w:asciiTheme="minorHAnsi" w:hAnsiTheme="minorHAnsi" w:cstheme="minorHAnsi"/>
          <w:i/>
          <w:iCs/>
          <w:sz w:val="22"/>
          <w:szCs w:val="22"/>
          <w:lang w:val="hr-HR"/>
        </w:rPr>
        <w:t>)</w:t>
      </w:r>
      <w:r w:rsidR="00AC05F0" w:rsidRPr="008D043F">
        <w:rPr>
          <w:rFonts w:asciiTheme="minorHAnsi" w:hAnsiTheme="minorHAnsi" w:cstheme="minorHAnsi"/>
          <w:sz w:val="22"/>
          <w:szCs w:val="22"/>
          <w:lang w:val="hr-HR"/>
        </w:rPr>
        <w:t>.</w:t>
      </w:r>
    </w:p>
    <w:p w14:paraId="56B78E8E" w14:textId="2FC63BD2" w:rsidR="00B34179" w:rsidRPr="008D043F" w:rsidRDefault="00B34179" w:rsidP="0068355A">
      <w:pPr>
        <w:numPr>
          <w:ilvl w:val="0"/>
          <w:numId w:val="6"/>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dustrijski zagađivači kojih je na vodnom području rijeke Save, kao „značajnih“ registrirano 76, od čega 34  imaju tretman otpadnih voda  </w:t>
      </w:r>
      <w:r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CxnveBjT","properties":{"formattedCitation":"(AVP Sava 2021)","plainCitation":"(AVP Sava 2021)","noteIndex":0},"citationItems":[{"id":"rACaLVzR/YyC07m1p","uris":["http://zotero.org/users/6545670/items/62FAMSZ4"],"itemData":{"id":168,"type":"article","title":"Nacrt Plana upravljanja vodama za vodno područje rijeke Save u FBiH 2022-2027","URL":"https://www.voda.ba/plan-upravljanja-2022-2027","author":[{"family":"AVP Sava","given":""}],"issued":{"date-parts":[["2021"]]}}}],"schema":"https://github.com/citation-style-language/schema/raw/master/csl-citation.json"} </w:instrText>
      </w:r>
      <w:r w:rsidRPr="008D043F">
        <w:rPr>
          <w:rFonts w:asciiTheme="minorHAnsi" w:hAnsiTheme="minorHAnsi" w:cstheme="minorHAnsi"/>
          <w:i/>
          <w:sz w:val="22"/>
          <w:szCs w:val="22"/>
          <w:lang w:val="hr-HR"/>
        </w:rPr>
        <w:fldChar w:fldCharType="separate"/>
      </w:r>
      <w:r w:rsidR="007F27DD" w:rsidRPr="008D043F">
        <w:rPr>
          <w:rFonts w:asciiTheme="minorHAnsi" w:hAnsiTheme="minorHAnsi" w:cstheme="minorHAnsi"/>
          <w:sz w:val="22"/>
          <w:lang w:val="hr-HR"/>
        </w:rPr>
        <w:t>(A</w:t>
      </w:r>
      <w:r w:rsidR="00315FEC" w:rsidRPr="008D043F">
        <w:rPr>
          <w:rFonts w:asciiTheme="minorHAnsi" w:hAnsiTheme="minorHAnsi" w:cstheme="minorHAnsi"/>
          <w:sz w:val="22"/>
          <w:lang w:val="hr-HR"/>
        </w:rPr>
        <w:t>gencija za vodno područje rijeke Save,</w:t>
      </w:r>
      <w:r w:rsidR="007F27DD" w:rsidRPr="008D043F">
        <w:rPr>
          <w:rFonts w:asciiTheme="minorHAnsi" w:hAnsiTheme="minorHAnsi" w:cstheme="minorHAnsi"/>
          <w:sz w:val="22"/>
          <w:lang w:val="hr-HR"/>
        </w:rPr>
        <w:t xml:space="preserve"> 2021)</w:t>
      </w:r>
      <w:r w:rsidRPr="008D043F">
        <w:rPr>
          <w:rFonts w:asciiTheme="minorHAnsi" w:hAnsiTheme="minorHAnsi" w:cstheme="minorHAnsi"/>
          <w:i/>
          <w:sz w:val="22"/>
          <w:szCs w:val="22"/>
          <w:lang w:val="hr-HR"/>
        </w:rPr>
        <w:fldChar w:fldCharType="end"/>
      </w:r>
      <w:r w:rsidRPr="008D043F">
        <w:rPr>
          <w:rFonts w:asciiTheme="minorHAnsi" w:hAnsiTheme="minorHAnsi" w:cstheme="minorHAnsi"/>
          <w:i/>
          <w:sz w:val="22"/>
          <w:szCs w:val="22"/>
          <w:lang w:val="hr-HR"/>
        </w:rPr>
        <w:t xml:space="preserve">. </w:t>
      </w:r>
      <w:r w:rsidRPr="008D043F">
        <w:rPr>
          <w:rFonts w:asciiTheme="minorHAnsi" w:hAnsiTheme="minorHAnsi" w:cstheme="minorHAnsi"/>
          <w:sz w:val="22"/>
          <w:szCs w:val="22"/>
          <w:lang w:val="hr-HR"/>
        </w:rPr>
        <w:t>Na riječnom slivu Neretve s Trebišnjicom postoji 51 registrirani industrijski objekat, od kojih 3 imaju ispust u kanalizacijski sistem, dok ostali ispuštaju svoje otpadne vode u površinske vode i indirektno u podzemlje. U slivovima Krke i Cetine nalazi se oko 15 industrijskih objekata</w:t>
      </w:r>
      <w:r w:rsidR="00F655BB" w:rsidRPr="008D043F">
        <w:rPr>
          <w:rFonts w:asciiTheme="minorHAnsi" w:hAnsiTheme="minorHAnsi" w:cstheme="minorHAnsi"/>
          <w:i/>
          <w:sz w:val="22"/>
          <w:szCs w:val="22"/>
          <w:lang w:val="hr-HR"/>
        </w:rPr>
        <w:t xml:space="preserve"> </w:t>
      </w:r>
      <w:r w:rsidR="00F655BB"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t6TjTyzc","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655BB" w:rsidRPr="008D043F">
        <w:rPr>
          <w:rFonts w:asciiTheme="minorHAnsi" w:hAnsiTheme="minorHAnsi" w:cstheme="minorHAnsi"/>
          <w:i/>
          <w:sz w:val="22"/>
          <w:szCs w:val="22"/>
          <w:lang w:val="hr-HR"/>
        </w:rPr>
        <w:fldChar w:fldCharType="separate"/>
      </w:r>
      <w:r w:rsidR="00CE1A95" w:rsidRPr="008D043F">
        <w:rPr>
          <w:rFonts w:asciiTheme="minorHAnsi" w:hAnsiTheme="minorHAnsi" w:cstheme="minorHAnsi"/>
          <w:sz w:val="22"/>
        </w:rPr>
        <w:t>(Agencija za vodno područje Jadranskog mora</w:t>
      </w:r>
      <w:r w:rsidR="00315FEC" w:rsidRPr="008D043F">
        <w:rPr>
          <w:rFonts w:asciiTheme="minorHAnsi" w:hAnsiTheme="minorHAnsi" w:cstheme="minorHAnsi"/>
          <w:sz w:val="22"/>
        </w:rPr>
        <w:t>,</w:t>
      </w:r>
      <w:r w:rsidR="00CE1A95" w:rsidRPr="008D043F">
        <w:rPr>
          <w:rFonts w:asciiTheme="minorHAnsi" w:hAnsiTheme="minorHAnsi" w:cstheme="minorHAnsi"/>
          <w:sz w:val="22"/>
        </w:rPr>
        <w:t xml:space="preserve"> 2021)</w:t>
      </w:r>
      <w:r w:rsidR="00F655BB" w:rsidRPr="008D043F">
        <w:rPr>
          <w:rFonts w:asciiTheme="minorHAnsi" w:hAnsiTheme="minorHAnsi" w:cstheme="minorHAnsi"/>
          <w:i/>
          <w:sz w:val="22"/>
          <w:szCs w:val="22"/>
          <w:lang w:val="hr-HR"/>
        </w:rPr>
        <w:fldChar w:fldCharType="end"/>
      </w:r>
      <w:r w:rsidRPr="008D043F">
        <w:rPr>
          <w:rFonts w:asciiTheme="minorHAnsi" w:hAnsiTheme="minorHAnsi" w:cstheme="minorHAnsi"/>
          <w:sz w:val="22"/>
          <w:szCs w:val="22"/>
          <w:lang w:val="hr-HR"/>
        </w:rPr>
        <w:t xml:space="preserve">;     </w:t>
      </w:r>
    </w:p>
    <w:p w14:paraId="133B23D3" w14:textId="205B69E4" w:rsidR="00B34179" w:rsidRPr="008D043F" w:rsidRDefault="00B34179" w:rsidP="0068355A">
      <w:pPr>
        <w:numPr>
          <w:ilvl w:val="0"/>
          <w:numId w:val="6"/>
        </w:numPr>
        <w:spacing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 vodnom području rijeke Save identificirana je 771 neuređena deponija/odlagalište u 44 općine/grada (koje su dostavile svoje podatke za potrebe izrade navedene studije), od  čega je 741 tzv. divlja, 30 lokalnih neuređenih, i jedna sanirana općinska deponija. Na vodnom području Jadranskog mora nalazi se 90 odlagališta, od kojih 72 predstavljaju divlje deponije, dok je 18 uglavnom neuređenih općinskih/regionalnih deponija)</w:t>
      </w:r>
      <w:bookmarkStart w:id="45" w:name="_Hlk94225204"/>
      <w:r w:rsidR="00F655BB" w:rsidRPr="008D043F">
        <w:rPr>
          <w:rFonts w:asciiTheme="minorHAnsi" w:hAnsiTheme="minorHAnsi" w:cstheme="minorHAnsi"/>
          <w:i/>
          <w:sz w:val="22"/>
          <w:szCs w:val="22"/>
          <w:lang w:val="hr-HR"/>
        </w:rPr>
        <w:t xml:space="preserve"> </w:t>
      </w:r>
      <w:r w:rsidR="00F655BB"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1rT1Bax3","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655BB" w:rsidRPr="008D043F">
        <w:rPr>
          <w:rFonts w:asciiTheme="minorHAnsi" w:hAnsiTheme="minorHAnsi" w:cstheme="minorHAnsi"/>
          <w:i/>
          <w:sz w:val="22"/>
          <w:szCs w:val="22"/>
          <w:lang w:val="hr-HR"/>
        </w:rPr>
        <w:fldChar w:fldCharType="separate"/>
      </w:r>
      <w:r w:rsidR="00CE1A95" w:rsidRPr="008D043F">
        <w:rPr>
          <w:rFonts w:asciiTheme="minorHAnsi" w:hAnsiTheme="minorHAnsi" w:cstheme="minorHAnsi"/>
          <w:sz w:val="22"/>
        </w:rPr>
        <w:t>(Agencija za vodno područje Jadranskog mora</w:t>
      </w:r>
      <w:r w:rsidR="00315FEC" w:rsidRPr="008D043F">
        <w:rPr>
          <w:rFonts w:asciiTheme="minorHAnsi" w:hAnsiTheme="minorHAnsi" w:cstheme="minorHAnsi"/>
          <w:sz w:val="22"/>
        </w:rPr>
        <w:t>,</w:t>
      </w:r>
      <w:r w:rsidR="00CE1A95" w:rsidRPr="008D043F">
        <w:rPr>
          <w:rFonts w:asciiTheme="minorHAnsi" w:hAnsiTheme="minorHAnsi" w:cstheme="minorHAnsi"/>
          <w:sz w:val="22"/>
        </w:rPr>
        <w:t xml:space="preserve"> 2021)</w:t>
      </w:r>
      <w:r w:rsidR="00F655BB" w:rsidRPr="008D043F">
        <w:rPr>
          <w:rFonts w:asciiTheme="minorHAnsi" w:hAnsiTheme="minorHAnsi" w:cstheme="minorHAnsi"/>
          <w:i/>
          <w:sz w:val="22"/>
          <w:szCs w:val="22"/>
          <w:lang w:val="hr-HR"/>
        </w:rPr>
        <w:fldChar w:fldCharType="end"/>
      </w:r>
      <w:r w:rsidR="00F655BB" w:rsidRPr="008D043F">
        <w:rPr>
          <w:rFonts w:asciiTheme="minorHAnsi" w:hAnsiTheme="minorHAnsi" w:cstheme="minorHAnsi"/>
          <w:i/>
          <w:sz w:val="22"/>
          <w:szCs w:val="22"/>
          <w:lang w:val="hr-HR"/>
        </w:rPr>
        <w:t xml:space="preserve"> </w:t>
      </w:r>
      <w:r w:rsidR="00F655BB"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aUsMMIgx","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F655BB" w:rsidRPr="008D043F">
        <w:rPr>
          <w:rFonts w:asciiTheme="minorHAnsi" w:hAnsiTheme="minorHAnsi" w:cstheme="minorHAnsi"/>
          <w:i/>
          <w:sz w:val="22"/>
          <w:szCs w:val="22"/>
          <w:lang w:val="hr-HR"/>
        </w:rPr>
        <w:fldChar w:fldCharType="separate"/>
      </w:r>
      <w:r w:rsidR="00F655BB" w:rsidRPr="008D043F">
        <w:rPr>
          <w:rFonts w:asciiTheme="minorHAnsi" w:hAnsiTheme="minorHAnsi" w:cstheme="minorHAnsi"/>
          <w:sz w:val="22"/>
          <w:lang w:val="hr-HR"/>
        </w:rPr>
        <w:t>(Agencija za vodno područje rijeke Save</w:t>
      </w:r>
      <w:r w:rsidR="00315FEC" w:rsidRPr="008D043F">
        <w:rPr>
          <w:rFonts w:asciiTheme="minorHAnsi" w:hAnsiTheme="minorHAnsi" w:cstheme="minorHAnsi"/>
          <w:sz w:val="22"/>
          <w:lang w:val="hr-HR"/>
        </w:rPr>
        <w:t>,</w:t>
      </w:r>
      <w:r w:rsidR="0074112B" w:rsidRPr="008D043F">
        <w:rPr>
          <w:rFonts w:asciiTheme="minorHAnsi" w:hAnsiTheme="minorHAnsi" w:cstheme="minorHAnsi"/>
          <w:sz w:val="22"/>
          <w:lang w:val="hr-HR"/>
        </w:rPr>
        <w:t xml:space="preserve"> 2021</w:t>
      </w:r>
      <w:r w:rsidR="00F655BB" w:rsidRPr="008D043F">
        <w:rPr>
          <w:rFonts w:asciiTheme="minorHAnsi" w:hAnsiTheme="minorHAnsi" w:cstheme="minorHAnsi"/>
          <w:sz w:val="22"/>
          <w:lang w:val="hr-HR"/>
        </w:rPr>
        <w:t>)</w:t>
      </w:r>
      <w:r w:rsidR="00F655BB" w:rsidRPr="008D043F">
        <w:rPr>
          <w:rFonts w:asciiTheme="minorHAnsi" w:hAnsiTheme="minorHAnsi" w:cstheme="minorHAnsi"/>
          <w:i/>
          <w:sz w:val="22"/>
          <w:szCs w:val="22"/>
          <w:lang w:val="hr-HR"/>
        </w:rPr>
        <w:fldChar w:fldCharType="end"/>
      </w:r>
      <w:r w:rsidRPr="008D043F">
        <w:rPr>
          <w:rFonts w:asciiTheme="minorHAnsi" w:hAnsiTheme="minorHAnsi" w:cstheme="minorHAnsi"/>
          <w:sz w:val="22"/>
          <w:szCs w:val="22"/>
          <w:lang w:val="hr-HR"/>
        </w:rPr>
        <w:t xml:space="preserve">;  </w:t>
      </w:r>
    </w:p>
    <w:p w14:paraId="5EDA13C4" w14:textId="77777777" w:rsidR="00B34179" w:rsidRPr="008D043F" w:rsidRDefault="00B34179" w:rsidP="0068355A">
      <w:pPr>
        <w:numPr>
          <w:ilvl w:val="0"/>
          <w:numId w:val="6"/>
        </w:numPr>
        <w:spacing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orištenje vodnog potencijala ‒ nepoštivanje odredbi o ispuštanju ekološki prihvatljivog protoka kod MHE;</w:t>
      </w:r>
    </w:p>
    <w:bookmarkEnd w:id="45"/>
    <w:p w14:paraId="6F35364B" w14:textId="77777777" w:rsidR="00B34179" w:rsidRPr="008D043F" w:rsidRDefault="00B34179" w:rsidP="0068355A">
      <w:pPr>
        <w:numPr>
          <w:ilvl w:val="0"/>
          <w:numId w:val="6"/>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red navedenih, značajni su i pritisci uzrokovani korištenjem zemljišta u svrhu poljoprivredne proizvodnje, ribarstva, te uzgoja stoke.</w:t>
      </w:r>
    </w:p>
    <w:p w14:paraId="6770D142" w14:textId="29397FEC" w:rsidR="00B34179" w:rsidRPr="008D043F" w:rsidRDefault="00076544" w:rsidP="0068355A">
      <w:pPr>
        <w:spacing w:before="240" w:after="120" w:line="276" w:lineRule="auto"/>
        <w:jc w:val="both"/>
        <w:rPr>
          <w:rFonts w:asciiTheme="minorHAnsi" w:hAnsiTheme="minorHAnsi" w:cstheme="minorHAnsi"/>
          <w:i/>
          <w:sz w:val="22"/>
          <w:szCs w:val="22"/>
          <w:lang w:val="hr-HR"/>
        </w:rPr>
      </w:pPr>
      <w:r w:rsidRPr="008D043F">
        <w:rPr>
          <w:rFonts w:asciiTheme="minorHAnsi" w:hAnsiTheme="minorHAnsi" w:cstheme="minorHAnsi"/>
          <w:sz w:val="22"/>
          <w:szCs w:val="22"/>
          <w:lang w:val="hr-HR"/>
        </w:rPr>
        <w:t xml:space="preserve">Prema </w:t>
      </w:r>
      <w:r w:rsidR="00F62376" w:rsidRPr="008D043F">
        <w:rPr>
          <w:rFonts w:asciiTheme="minorHAnsi" w:hAnsiTheme="minorHAnsi" w:cstheme="minorHAnsi"/>
          <w:sz w:val="22"/>
          <w:szCs w:val="22"/>
          <w:lang w:val="hr-HR"/>
        </w:rPr>
        <w:t xml:space="preserve">prijedlozima </w:t>
      </w:r>
      <w:r w:rsidRPr="008D043F">
        <w:rPr>
          <w:rFonts w:asciiTheme="minorHAnsi" w:hAnsiTheme="minorHAnsi" w:cstheme="minorHAnsi"/>
          <w:sz w:val="22"/>
          <w:szCs w:val="22"/>
          <w:lang w:val="hr-HR"/>
        </w:rPr>
        <w:t>Planov</w:t>
      </w:r>
      <w:r w:rsidR="00F62376"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pravljanja </w:t>
      </w:r>
      <w:r w:rsidR="00F62376" w:rsidRPr="008D043F">
        <w:rPr>
          <w:rFonts w:asciiTheme="minorHAnsi" w:hAnsiTheme="minorHAnsi" w:cstheme="minorHAnsi"/>
          <w:sz w:val="22"/>
          <w:szCs w:val="22"/>
          <w:lang w:val="hr-HR"/>
        </w:rPr>
        <w:t>vodama</w:t>
      </w:r>
      <w:r w:rsidRPr="008D043F">
        <w:rPr>
          <w:rFonts w:asciiTheme="minorHAnsi" w:hAnsiTheme="minorHAnsi" w:cstheme="minorHAnsi"/>
          <w:sz w:val="22"/>
          <w:szCs w:val="22"/>
          <w:lang w:val="hr-HR"/>
        </w:rPr>
        <w:t xml:space="preserve"> za vodna područja r</w:t>
      </w:r>
      <w:r w:rsidR="00A2268C" w:rsidRPr="008D043F">
        <w:rPr>
          <w:rFonts w:asciiTheme="minorHAnsi" w:hAnsiTheme="minorHAnsi" w:cstheme="minorHAnsi"/>
          <w:sz w:val="22"/>
          <w:szCs w:val="22"/>
          <w:lang w:val="hr-HR"/>
        </w:rPr>
        <w:t>ijeke</w:t>
      </w:r>
      <w:r w:rsidRPr="008D043F">
        <w:rPr>
          <w:rFonts w:asciiTheme="minorHAnsi" w:hAnsiTheme="minorHAnsi" w:cstheme="minorHAnsi"/>
          <w:sz w:val="22"/>
          <w:szCs w:val="22"/>
          <w:lang w:val="hr-HR"/>
        </w:rPr>
        <w:t xml:space="preserve"> Save i Jadranskog mora (II ciklus), </w:t>
      </w:r>
      <w:r w:rsidR="009F265C" w:rsidRPr="008D043F">
        <w:rPr>
          <w:rFonts w:asciiTheme="minorHAnsi" w:hAnsiTheme="minorHAnsi" w:cstheme="minorHAnsi"/>
          <w:sz w:val="22"/>
          <w:szCs w:val="22"/>
          <w:lang w:val="hr-HR"/>
        </w:rPr>
        <w:t>p</w:t>
      </w:r>
      <w:r w:rsidR="00B34179" w:rsidRPr="008D043F">
        <w:rPr>
          <w:rFonts w:asciiTheme="minorHAnsi" w:hAnsiTheme="minorHAnsi" w:cstheme="minorHAnsi"/>
          <w:sz w:val="22"/>
          <w:szCs w:val="22"/>
          <w:lang w:val="hr-HR"/>
        </w:rPr>
        <w:t>ritisci na količinsko stanje podzemnih i površinskih voda</w:t>
      </w:r>
      <w:r w:rsidR="00B34179" w:rsidRPr="008D043F">
        <w:rPr>
          <w:rFonts w:asciiTheme="minorHAnsi" w:hAnsiTheme="minorHAnsi" w:cstheme="minorHAnsi"/>
          <w:i/>
          <w:sz w:val="22"/>
          <w:szCs w:val="22"/>
          <w:lang w:val="hr-HR"/>
        </w:rPr>
        <w:t xml:space="preserve"> </w:t>
      </w:r>
      <w:r w:rsidR="009F265C" w:rsidRPr="008D043F">
        <w:rPr>
          <w:rFonts w:asciiTheme="minorHAnsi" w:hAnsiTheme="minorHAnsi" w:cstheme="minorHAnsi"/>
          <w:sz w:val="22"/>
          <w:szCs w:val="22"/>
          <w:lang w:val="hr-HR"/>
        </w:rPr>
        <w:t>uglavnom</w:t>
      </w:r>
      <w:r w:rsidR="009F265C" w:rsidRPr="008D043F">
        <w:rPr>
          <w:rFonts w:asciiTheme="minorHAnsi" w:hAnsiTheme="minorHAnsi" w:cstheme="minorHAnsi"/>
          <w:i/>
          <w:sz w:val="22"/>
          <w:szCs w:val="22"/>
          <w:lang w:val="hr-HR"/>
        </w:rPr>
        <w:t xml:space="preserve"> </w:t>
      </w:r>
      <w:r w:rsidR="00B34179" w:rsidRPr="008D043F">
        <w:rPr>
          <w:rFonts w:asciiTheme="minorHAnsi" w:hAnsiTheme="minorHAnsi" w:cstheme="minorHAnsi"/>
          <w:sz w:val="22"/>
          <w:szCs w:val="22"/>
          <w:lang w:val="hr-HR"/>
        </w:rPr>
        <w:t>dolaze od:</w:t>
      </w:r>
    </w:p>
    <w:p w14:paraId="6E18AE1C" w14:textId="62FDF82C" w:rsidR="00B34179" w:rsidRPr="008D043F" w:rsidRDefault="00B34179" w:rsidP="0068355A">
      <w:pPr>
        <w:numPr>
          <w:ilvl w:val="0"/>
          <w:numId w:val="249"/>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hvatanja voda za potrebe vodosnabdijevanja, pri čemu je jedan od značajnijih problema stepen ukupnih gubitaka u vodovodnim sistemima (</w:t>
      </w:r>
      <w:r w:rsidR="00C1578A" w:rsidRPr="008D043F">
        <w:rPr>
          <w:rFonts w:asciiTheme="minorHAnsi" w:hAnsiTheme="minorHAnsi" w:cstheme="minorHAnsi"/>
          <w:b/>
          <w:bCs/>
          <w:i/>
          <w:iCs/>
          <w:sz w:val="22"/>
          <w:szCs w:val="22"/>
          <w:lang w:val="hr-HR"/>
        </w:rPr>
        <w:t xml:space="preserve">Tabela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5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5</w:t>
      </w:r>
      <w:r w:rsidR="00C1578A" w:rsidRPr="008D043F">
        <w:rPr>
          <w:rFonts w:asciiTheme="minorHAnsi" w:hAnsiTheme="minorHAnsi" w:cstheme="minorHAnsi"/>
          <w:b/>
          <w:bCs/>
          <w:i/>
          <w:iCs/>
          <w:sz w:val="22"/>
          <w:szCs w:val="22"/>
          <w:lang w:val="hr-HR"/>
        </w:rPr>
        <w:fldChar w:fldCharType="end"/>
      </w:r>
      <w:r w:rsidR="00C1578A" w:rsidRPr="008D043F">
        <w:rPr>
          <w:rFonts w:asciiTheme="minorHAnsi" w:hAnsiTheme="minorHAnsi" w:cstheme="minorHAnsi"/>
          <w:sz w:val="22"/>
          <w:szCs w:val="22"/>
          <w:lang w:val="hr-HR"/>
        </w:rPr>
        <w:t>).</w:t>
      </w:r>
      <w:r w:rsidR="00331251" w:rsidRPr="008D043F">
        <w:rPr>
          <w:rFonts w:asciiTheme="minorHAnsi" w:hAnsiTheme="minorHAnsi" w:cstheme="minorHAnsi"/>
          <w:sz w:val="22"/>
          <w:szCs w:val="22"/>
          <w:lang w:val="hr-HR"/>
        </w:rPr>
        <w:t xml:space="preserve"> </w:t>
      </w:r>
    </w:p>
    <w:p w14:paraId="43DC5FE8" w14:textId="77777777" w:rsidR="00B34179" w:rsidRPr="008D043F" w:rsidRDefault="00B34179" w:rsidP="0068355A">
      <w:pPr>
        <w:numPr>
          <w:ilvl w:val="0"/>
          <w:numId w:val="249"/>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orištenje vodnih snaga ‒ </w:t>
      </w:r>
      <w:r w:rsidRPr="008D043F">
        <w:rPr>
          <w:rFonts w:asciiTheme="minorHAnsi" w:eastAsia="MS PGothic" w:hAnsiTheme="minorHAnsi" w:cstheme="minorHAnsi"/>
          <w:color w:val="000000"/>
          <w:sz w:val="22"/>
          <w:szCs w:val="22"/>
          <w:lang w:val="hr-HR" w:eastAsia="en-US"/>
        </w:rPr>
        <w:t>energetika (derivacijska postrojenja, prevođenje voda iz jednog sliva u drugi,  ne osigurava se ekološki prihvatljiv protok iz HE),</w:t>
      </w:r>
    </w:p>
    <w:p w14:paraId="78582B4F" w14:textId="77777777" w:rsidR="00B34179" w:rsidRPr="008D043F" w:rsidRDefault="00B34179" w:rsidP="0068355A">
      <w:pPr>
        <w:numPr>
          <w:ilvl w:val="0"/>
          <w:numId w:val="249"/>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trošnje vode od  privrede.  </w:t>
      </w:r>
    </w:p>
    <w:p w14:paraId="69826258" w14:textId="77777777" w:rsidR="00B34179" w:rsidRPr="008D043F" w:rsidRDefault="00B34179" w:rsidP="0068355A">
      <w:pPr>
        <w:spacing w:before="240" w:after="120" w:line="276" w:lineRule="auto"/>
        <w:rPr>
          <w:rFonts w:asciiTheme="minorHAnsi" w:hAnsiTheme="minorHAnsi" w:cstheme="minorHAnsi"/>
          <w:i/>
          <w:iCs/>
          <w:sz w:val="22"/>
          <w:szCs w:val="22"/>
          <w:u w:val="single"/>
          <w:lang w:val="hr-HR"/>
        </w:rPr>
      </w:pPr>
      <w:r w:rsidRPr="008D043F">
        <w:rPr>
          <w:rFonts w:asciiTheme="minorHAnsi" w:hAnsiTheme="minorHAnsi" w:cstheme="minorHAnsi"/>
          <w:i/>
          <w:iCs/>
          <w:sz w:val="22"/>
          <w:szCs w:val="22"/>
          <w:u w:val="single"/>
          <w:lang w:val="hr-HR"/>
        </w:rPr>
        <w:t>Utjecaj  hidromorfoloških pritisaka na stanj</w:t>
      </w:r>
      <w:r w:rsidR="0001028D" w:rsidRPr="008D043F">
        <w:rPr>
          <w:rFonts w:asciiTheme="minorHAnsi" w:hAnsiTheme="minorHAnsi" w:cstheme="minorHAnsi"/>
          <w:i/>
          <w:iCs/>
          <w:sz w:val="22"/>
          <w:szCs w:val="22"/>
          <w:u w:val="single"/>
          <w:lang w:val="hr-HR"/>
        </w:rPr>
        <w:t>e</w:t>
      </w:r>
      <w:r w:rsidRPr="008D043F">
        <w:rPr>
          <w:rFonts w:asciiTheme="minorHAnsi" w:hAnsiTheme="minorHAnsi" w:cstheme="minorHAnsi"/>
          <w:i/>
          <w:iCs/>
          <w:sz w:val="22"/>
          <w:szCs w:val="22"/>
          <w:u w:val="single"/>
          <w:lang w:val="hr-HR"/>
        </w:rPr>
        <w:t xml:space="preserve"> vodnih tijela </w:t>
      </w:r>
    </w:p>
    <w:p w14:paraId="4A03B27E"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 vodno područje rijeke Save urađene su procjene/studije hidromorfoloških pritisaka i hidromorfološkog stanja</w:t>
      </w:r>
      <w:r w:rsidRPr="008D043F">
        <w:rPr>
          <w:rFonts w:asciiTheme="minorHAnsi" w:hAnsiTheme="minorHAnsi" w:cstheme="minorHAnsi"/>
          <w:sz w:val="22"/>
          <w:szCs w:val="22"/>
          <w:vertAlign w:val="superscript"/>
          <w:lang w:val="hr-HR"/>
        </w:rPr>
        <w:footnoteReference w:id="6"/>
      </w:r>
      <w:r w:rsidRPr="008D043F">
        <w:rPr>
          <w:rFonts w:asciiTheme="minorHAnsi" w:hAnsiTheme="minorHAnsi" w:cstheme="minorHAnsi"/>
          <w:sz w:val="22"/>
          <w:szCs w:val="22"/>
          <w:lang w:val="hr-HR"/>
        </w:rPr>
        <w:t xml:space="preserve"> na osnovu terenskih istražnih radova na 533 vodna tijela. Zaključeno je da su osnovni pokretači hidromorfoloških pritisaka: (i) regulacije, (ii) hidrotehnički objekti, (iii) zaštitni zidovi, i (iv) ostalo.</w:t>
      </w:r>
    </w:p>
    <w:p w14:paraId="2C7DFFF4" w14:textId="35208A97" w:rsidR="00FF53E2"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orištenjem rezultata Studija kojima se definiranju 133 vodna tijela kao „kandidati za JIVT“ (jako izmijenjena vodna tijela), te daljnjim monitoringom po biološkim parametrima, utvrđeno je da se još 41 vodno tijelo smatra „kandidatima za JIVT“, dok se za njih ne provede monitoring i utvrdi njihovo stanje</w:t>
      </w:r>
      <w:r w:rsidR="00FF53E2" w:rsidRPr="008D043F">
        <w:rPr>
          <w:rFonts w:asciiTheme="minorHAnsi" w:hAnsiTheme="minorHAnsi" w:cstheme="minorHAnsi"/>
          <w:sz w:val="22"/>
          <w:szCs w:val="22"/>
          <w:lang w:val="hr-HR"/>
        </w:rPr>
        <w:t>, a prema prijedlogu Plana upravljanja vodama na vodnom području rijeke Save u Federaciji BiH (PUVPS) konstatovano je 49 JIVT, a 37 VT su ˝kandidati za JIVT˝.</w:t>
      </w:r>
      <w:r w:rsidR="00FF53E2" w:rsidRPr="008D043F">
        <w:rPr>
          <w:rFonts w:asciiTheme="minorHAnsi" w:hAnsiTheme="minorHAnsi" w:cstheme="minorHAnsi"/>
        </w:rPr>
        <w:t xml:space="preserve"> </w:t>
      </w:r>
      <w:r w:rsidR="00FF53E2" w:rsidRPr="008D043F">
        <w:rPr>
          <w:rFonts w:asciiTheme="minorHAnsi" w:hAnsiTheme="minorHAnsi" w:cstheme="minorHAnsi"/>
          <w:sz w:val="22"/>
          <w:szCs w:val="22"/>
          <w:lang w:val="hr-HR"/>
        </w:rPr>
        <w:t xml:space="preserve">Značajan hidromorfološki </w:t>
      </w:r>
      <w:r w:rsidR="00FF53E2" w:rsidRPr="008D043F">
        <w:rPr>
          <w:rFonts w:asciiTheme="minorHAnsi" w:hAnsiTheme="minorHAnsi" w:cstheme="minorHAnsi"/>
          <w:sz w:val="22"/>
          <w:szCs w:val="22"/>
          <w:lang w:val="hr-HR"/>
        </w:rPr>
        <w:lastRenderedPageBreak/>
        <w:t>pritisak i uticaj na stanje vodnih tijela na području u nadležnosti AVPS imaju i izgrađeni hidroenergetski objekti na rijeci Drini, HE „Višegrad“ u Republici Srpskoj i HE „Piva“ u Crnoj Gori.</w:t>
      </w:r>
    </w:p>
    <w:p w14:paraId="579672EA" w14:textId="41C360C3" w:rsidR="00FF53E2" w:rsidRPr="008D043F" w:rsidRDefault="00B34179" w:rsidP="0068355A">
      <w:pPr>
        <w:spacing w:after="240" w:line="276" w:lineRule="auto"/>
        <w:jc w:val="both"/>
        <w:rPr>
          <w:rFonts w:asciiTheme="minorHAnsi" w:hAnsiTheme="minorHAnsi" w:cstheme="minorHAnsi"/>
          <w:i/>
          <w:sz w:val="22"/>
          <w:szCs w:val="22"/>
          <w:lang w:val="hr-HR"/>
        </w:rPr>
      </w:pPr>
      <w:r w:rsidRPr="008D043F">
        <w:rPr>
          <w:rFonts w:asciiTheme="minorHAnsi" w:hAnsiTheme="minorHAnsi" w:cstheme="minorHAnsi"/>
          <w:sz w:val="22"/>
          <w:szCs w:val="22"/>
          <w:lang w:val="hr-HR"/>
        </w:rPr>
        <w:t>Na vodnom području rijeke Save registrirano je 60 malih hidroelektrana (MHE)</w:t>
      </w:r>
      <w:r w:rsidR="00FE56A2" w:rsidRPr="008D043F">
        <w:rPr>
          <w:rFonts w:asciiTheme="minorHAnsi" w:hAnsiTheme="minorHAnsi" w:cstheme="minorHAnsi"/>
          <w:i/>
          <w:sz w:val="22"/>
          <w:szCs w:val="22"/>
          <w:lang w:val="hr-HR"/>
        </w:rPr>
        <w:t xml:space="preserve"> </w:t>
      </w:r>
      <w:r w:rsidR="00FE56A2"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qPgTcxTC","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FE56A2" w:rsidRPr="008D043F">
        <w:rPr>
          <w:rFonts w:asciiTheme="minorHAnsi" w:hAnsiTheme="minorHAnsi" w:cstheme="minorHAnsi"/>
          <w:i/>
          <w:sz w:val="22"/>
          <w:szCs w:val="22"/>
          <w:lang w:val="hr-HR"/>
        </w:rPr>
        <w:fldChar w:fldCharType="separate"/>
      </w:r>
      <w:r w:rsidR="00FE56A2" w:rsidRPr="008D043F">
        <w:rPr>
          <w:rFonts w:asciiTheme="minorHAnsi" w:hAnsiTheme="minorHAnsi" w:cstheme="minorHAnsi"/>
          <w:sz w:val="22"/>
          <w:lang w:val="hr-HR"/>
        </w:rPr>
        <w:t>(Agencija za vodno područje rijeke Save</w:t>
      </w:r>
      <w:r w:rsidR="00315FEC" w:rsidRPr="008D043F">
        <w:rPr>
          <w:rFonts w:asciiTheme="minorHAnsi" w:hAnsiTheme="minorHAnsi" w:cstheme="minorHAnsi"/>
          <w:sz w:val="22"/>
          <w:lang w:val="hr-HR"/>
        </w:rPr>
        <w:t>,</w:t>
      </w:r>
      <w:r w:rsidR="0074112B" w:rsidRPr="008D043F">
        <w:rPr>
          <w:rFonts w:asciiTheme="minorHAnsi" w:hAnsiTheme="minorHAnsi" w:cstheme="minorHAnsi"/>
          <w:sz w:val="22"/>
          <w:lang w:val="hr-HR"/>
        </w:rPr>
        <w:t xml:space="preserve"> 2021</w:t>
      </w:r>
      <w:r w:rsidR="00FE56A2" w:rsidRPr="008D043F">
        <w:rPr>
          <w:rFonts w:asciiTheme="minorHAnsi" w:hAnsiTheme="minorHAnsi" w:cstheme="minorHAnsi"/>
          <w:sz w:val="22"/>
          <w:lang w:val="hr-HR"/>
        </w:rPr>
        <w:t>)</w:t>
      </w:r>
      <w:r w:rsidR="00FE56A2" w:rsidRPr="008D043F">
        <w:rPr>
          <w:rFonts w:asciiTheme="minorHAnsi" w:hAnsiTheme="minorHAnsi" w:cstheme="minorHAnsi"/>
          <w:i/>
          <w:sz w:val="22"/>
          <w:szCs w:val="22"/>
          <w:lang w:val="hr-HR"/>
        </w:rPr>
        <w:fldChar w:fldCharType="end"/>
      </w:r>
      <w:r w:rsidRPr="008D043F">
        <w:rPr>
          <w:rFonts w:asciiTheme="minorHAnsi" w:hAnsiTheme="minorHAnsi" w:cstheme="minorHAnsi"/>
          <w:i/>
          <w:sz w:val="22"/>
          <w:szCs w:val="22"/>
          <w:lang w:val="hr-HR"/>
        </w:rPr>
        <w:t>.</w:t>
      </w:r>
    </w:p>
    <w:p w14:paraId="7A9B85FC" w14:textId="37EC7D35" w:rsidR="00FF53E2" w:rsidRPr="008D043F" w:rsidRDefault="00FF53E2"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Do sada su dva puta, tokom izrade Plana upravljanja vodama za vodna područje Jadranskog mora (PUVPJM) 2016-2021 god. kao i nacrta PUVPJM 2022‒2027 godine </w:t>
      </w:r>
      <w:r w:rsidRPr="008D043F">
        <w:rPr>
          <w:rStyle w:val="FootnoteReference"/>
          <w:rFonts w:asciiTheme="minorHAnsi" w:hAnsiTheme="minorHAnsi" w:cstheme="minorHAnsi"/>
          <w:sz w:val="22"/>
          <w:szCs w:val="22"/>
          <w:lang w:val="hr-HR"/>
        </w:rPr>
        <w:footnoteReference w:id="7"/>
      </w:r>
      <w:r w:rsidRPr="008D043F">
        <w:rPr>
          <w:rFonts w:asciiTheme="minorHAnsi" w:hAnsiTheme="minorHAnsi" w:cstheme="minorHAnsi"/>
          <w:sz w:val="22"/>
          <w:szCs w:val="22"/>
          <w:lang w:val="hr-HR"/>
        </w:rPr>
        <w:t>, vršene analize hidromorfološkog stanja vodnih tijela na vodnom području Jadranskog mora.</w:t>
      </w:r>
    </w:p>
    <w:p w14:paraId="60BA3804" w14:textId="00CE04D1"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zgradnja hidroenergetskih objekata i njihov način rada na vodnom području Jadranskog mora su glavni razlog za proglašenje JIVT-ova i umjetnih vodnih tijela. Utvrđeno je 59 JIVT-ova ‒ 58 JIVT tekućica i 1 JIVT stajaćica.</w:t>
      </w:r>
    </w:p>
    <w:p w14:paraId="6303D94D" w14:textId="77777777"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rijeci Neretvi izgrađena su 4 hidroenergetska postrojenja, te još 4 na pritokama i na Trebišnjici. </w:t>
      </w:r>
    </w:p>
    <w:p w14:paraId="25B455BC" w14:textId="566D670B"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red njih, pritisak vrše i hidroenergetski sistemi izgrađeni u Republici Srpskoj („Hidrosistem Trebišnjica“, u slivu Trebišnjice) i u Hrvatskoj (HE Dubrovnik na slivu Trebišnjice i HE Orlovac na slivu Cetine u R</w:t>
      </w:r>
      <w:r w:rsidR="00376C47" w:rsidRPr="008D043F">
        <w:rPr>
          <w:rFonts w:asciiTheme="minorHAnsi" w:hAnsiTheme="minorHAnsi" w:cstheme="minorHAnsi"/>
          <w:sz w:val="22"/>
          <w:szCs w:val="22"/>
          <w:lang w:val="hr-HR"/>
        </w:rPr>
        <w:t>epublici</w:t>
      </w:r>
      <w:r w:rsidRPr="008D043F">
        <w:rPr>
          <w:rFonts w:asciiTheme="minorHAnsi" w:hAnsiTheme="minorHAnsi" w:cstheme="minorHAnsi"/>
          <w:sz w:val="22"/>
          <w:szCs w:val="22"/>
          <w:lang w:val="hr-HR"/>
        </w:rPr>
        <w:t xml:space="preserve"> Hrvatskoj). </w:t>
      </w:r>
    </w:p>
    <w:p w14:paraId="1249E351" w14:textId="77777777" w:rsidR="00B34179" w:rsidRPr="008D043F" w:rsidRDefault="00B34179" w:rsidP="0068355A">
      <w:pPr>
        <w:spacing w:before="12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 vodnom području Jadranskog mora u Federaciji BiH izgrađeno je 11 malih hidroelektrana (MHE), 1 MHE je u fazi izgradnje,  dok je u pripremi gradnja još 15 MHE.</w:t>
      </w:r>
    </w:p>
    <w:p w14:paraId="37A261FC"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Hidrološki monitoring voda </w:t>
      </w:r>
    </w:p>
    <w:p w14:paraId="6B95C5EE"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 organizaciju monitoringa voda u Federaciji BiH, odgovorne su Agencija za vodno područje rijeke Save (AVPS), Agencija za vodno područje Jadranskog mora (AVPJM) i Federalni hidrometeorološki zavod (FHMZ).</w:t>
      </w:r>
    </w:p>
    <w:p w14:paraId="6BD71CF1" w14:textId="1FAD8DC2"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Hidrološki monitoring površinskih voda na vodnom području rijeke Save uključuje 83 automatske stanice, te 17 padavinskih stanica. Nivoi podzemnih voda prate se na 25 stanica (od čega 4 stanice služe za praćenje nivoa procjednih voda kroz tijela dvije brane), a na njih 21 prati se i temperatura</w:t>
      </w:r>
      <w:r w:rsidR="00833C2C" w:rsidRPr="008D043F">
        <w:rPr>
          <w:rFonts w:asciiTheme="minorHAnsi" w:hAnsiTheme="minorHAnsi" w:cstheme="minorHAnsi"/>
          <w:sz w:val="22"/>
          <w:szCs w:val="22"/>
          <w:lang w:val="hr-HR"/>
        </w:rPr>
        <w:t xml:space="preserve"> </w:t>
      </w:r>
      <w:r w:rsidR="00833C2C" w:rsidRPr="008D043F">
        <w:rPr>
          <w:rFonts w:asciiTheme="minorHAnsi" w:hAnsiTheme="minorHAnsi" w:cstheme="minorHAnsi"/>
          <w:sz w:val="22"/>
          <w:szCs w:val="22"/>
          <w:lang w:val="hr-HR"/>
        </w:rPr>
        <w:fldChar w:fldCharType="begin"/>
      </w:r>
      <w:r w:rsidR="00833C2C" w:rsidRPr="008D043F">
        <w:rPr>
          <w:rFonts w:asciiTheme="minorHAnsi" w:hAnsiTheme="minorHAnsi" w:cstheme="minorHAnsi"/>
          <w:sz w:val="22"/>
          <w:szCs w:val="22"/>
          <w:lang w:val="hr-HR"/>
        </w:rPr>
        <w:instrText xml:space="preserve"> ADDIN ZOTERO_ITEM CSL_CITATION {"citationID":"YBwkdVip","properties":{"formattedCitation":"(Agencija za vodno podru\\uc0\\u269{}je rijeke Save n.d.)","plainCitation":"(Agencija za vodno područje rijeke Save n.d.)","dontUpdate":true,"noteIndex":0},"citationItems":[{"id":1566,"uris":["http://zotero.org/users/7192877/items/YBCDW4MI"],"itemData":{"id":1566,"type":"map","publisher":"Agencija za vodno područje rijeke Save","title":"Hidrološki monitoring površinskih voda","URL":"http://vodostaji.voda.ba/#Vodostaj","author":[{"family":"Agencija za vodno područje rijeke Save","given":""}]}}],"schema":"https://github.com/citation-style-language/schema/raw/master/csl-citation.json"} </w:instrText>
      </w:r>
      <w:r w:rsidR="00833C2C" w:rsidRPr="008D043F">
        <w:rPr>
          <w:rFonts w:asciiTheme="minorHAnsi" w:hAnsiTheme="minorHAnsi" w:cstheme="minorHAnsi"/>
          <w:sz w:val="22"/>
          <w:szCs w:val="22"/>
          <w:lang w:val="hr-HR"/>
        </w:rPr>
        <w:fldChar w:fldCharType="separate"/>
      </w:r>
      <w:r w:rsidR="00833C2C" w:rsidRPr="008D043F">
        <w:rPr>
          <w:rFonts w:asciiTheme="minorHAnsi" w:hAnsiTheme="minorHAnsi" w:cstheme="minorHAnsi"/>
          <w:sz w:val="22"/>
        </w:rPr>
        <w:t>(Agencija za vodno područje rijeke Save)</w:t>
      </w:r>
      <w:r w:rsidR="00833C2C" w:rsidRPr="008D043F">
        <w:rPr>
          <w:rFonts w:asciiTheme="minorHAnsi" w:hAnsiTheme="minorHAnsi" w:cstheme="minorHAnsi"/>
          <w:sz w:val="22"/>
          <w:szCs w:val="22"/>
          <w:lang w:val="hr-HR"/>
        </w:rPr>
        <w:fldChar w:fldCharType="end"/>
      </w:r>
      <w:r w:rsidR="00833C2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a vodnom području Jadranskog mora se hidrološki monitoring obavlja na 1</w:t>
      </w:r>
      <w:r w:rsidR="00FF53E2" w:rsidRPr="008D043F">
        <w:rPr>
          <w:rFonts w:asciiTheme="minorHAnsi" w:hAnsiTheme="minorHAnsi" w:cstheme="minorHAnsi"/>
          <w:sz w:val="22"/>
          <w:szCs w:val="22"/>
          <w:lang w:val="hr-HR"/>
        </w:rPr>
        <w:t>8</w:t>
      </w:r>
      <w:r w:rsidRPr="008D043F">
        <w:rPr>
          <w:rFonts w:asciiTheme="minorHAnsi" w:hAnsiTheme="minorHAnsi" w:cstheme="minorHAnsi"/>
          <w:sz w:val="22"/>
          <w:szCs w:val="22"/>
          <w:lang w:val="hr-HR"/>
        </w:rPr>
        <w:t xml:space="preserve"> automatskih hidroloških stanica</w:t>
      </w:r>
      <w:r w:rsidR="00FF53E2" w:rsidRPr="008D043F">
        <w:rPr>
          <w:rFonts w:asciiTheme="minorHAnsi" w:hAnsiTheme="minorHAnsi" w:cstheme="minorHAnsi"/>
          <w:sz w:val="22"/>
          <w:szCs w:val="22"/>
          <w:lang w:val="hr-HR"/>
        </w:rPr>
        <w:t xml:space="preserve"> </w:t>
      </w:r>
      <w:r w:rsidR="00FF53E2" w:rsidRPr="008D043F">
        <w:rPr>
          <w:rFonts w:asciiTheme="minorHAnsi" w:hAnsiTheme="minorHAnsi" w:cstheme="minorHAnsi"/>
          <w:sz w:val="22"/>
          <w:szCs w:val="22"/>
          <w:lang w:val="hr-HR"/>
        </w:rPr>
        <w:fldChar w:fldCharType="begin"/>
      </w:r>
      <w:r w:rsidR="00FF53E2" w:rsidRPr="008D043F">
        <w:rPr>
          <w:rFonts w:asciiTheme="minorHAnsi" w:hAnsiTheme="minorHAnsi" w:cstheme="minorHAnsi"/>
          <w:sz w:val="22"/>
          <w:szCs w:val="22"/>
          <w:lang w:val="hr-HR"/>
        </w:rPr>
        <w:instrText xml:space="preserve"> ADDIN ZOTERO_ITEM CSL_CITATION {"citationID":"BbPS55ES","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F53E2" w:rsidRPr="008D043F">
        <w:rPr>
          <w:rFonts w:asciiTheme="minorHAnsi" w:hAnsiTheme="minorHAnsi" w:cstheme="minorHAnsi"/>
          <w:sz w:val="22"/>
          <w:szCs w:val="22"/>
          <w:lang w:val="hr-HR"/>
        </w:rPr>
        <w:fldChar w:fldCharType="separate"/>
      </w:r>
      <w:r w:rsidR="00FF53E2" w:rsidRPr="008D043F">
        <w:rPr>
          <w:rFonts w:asciiTheme="minorHAnsi" w:hAnsiTheme="minorHAnsi" w:cstheme="minorHAnsi"/>
          <w:sz w:val="22"/>
        </w:rPr>
        <w:t>(Agencija za vodno područje Jadranskog mora)</w:t>
      </w:r>
      <w:r w:rsidR="00FF53E2" w:rsidRPr="008D043F">
        <w:rPr>
          <w:rFonts w:asciiTheme="minorHAnsi" w:hAnsiTheme="minorHAnsi" w:cstheme="minorHAnsi"/>
          <w:sz w:val="22"/>
          <w:szCs w:val="22"/>
          <w:lang w:val="hr-HR"/>
        </w:rPr>
        <w:fldChar w:fldCharType="end"/>
      </w:r>
      <w:r w:rsidR="00FF53E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 hidrometeorološke i 18 meteoroloških stanica, a </w:t>
      </w:r>
      <w:r w:rsidR="00FF53E2" w:rsidRPr="008D043F">
        <w:rPr>
          <w:rFonts w:asciiTheme="minorHAnsi" w:hAnsiTheme="minorHAnsi" w:cstheme="minorHAnsi"/>
          <w:sz w:val="22"/>
          <w:szCs w:val="22"/>
          <w:lang w:val="hr-HR"/>
        </w:rPr>
        <w:t>8</w:t>
      </w:r>
      <w:r w:rsidRPr="008D043F">
        <w:rPr>
          <w:rFonts w:asciiTheme="minorHAnsi" w:hAnsiTheme="minorHAnsi" w:cstheme="minorHAnsi"/>
          <w:sz w:val="22"/>
          <w:szCs w:val="22"/>
          <w:lang w:val="hr-HR"/>
        </w:rPr>
        <w:t xml:space="preserve"> hidroloških stanica opslužuju osmatrači.</w:t>
      </w:r>
    </w:p>
    <w:p w14:paraId="367E2F87"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Agencije osiguravaju online prikupljanje i javnu prezentaciju podataka o nivoima voda s automatskih hidroloških stanica na svojim </w:t>
      </w:r>
      <w:r w:rsidRPr="008D043F">
        <w:rPr>
          <w:rFonts w:asciiTheme="minorHAnsi" w:hAnsiTheme="minorHAnsi" w:cstheme="minorHAnsi"/>
          <w:i/>
          <w:sz w:val="22"/>
          <w:szCs w:val="22"/>
          <w:lang w:val="hr-HR"/>
        </w:rPr>
        <w:t>web</w:t>
      </w:r>
      <w:r w:rsidRPr="008D043F">
        <w:rPr>
          <w:rFonts w:asciiTheme="minorHAnsi" w:hAnsiTheme="minorHAnsi" w:cstheme="minorHAnsi"/>
          <w:sz w:val="22"/>
          <w:szCs w:val="22"/>
          <w:lang w:val="hr-HR"/>
        </w:rPr>
        <w:t xml:space="preserve">-stranicama, kao i hidrološke godišnjake.  </w:t>
      </w:r>
    </w:p>
    <w:p w14:paraId="21F23020"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i hidrometeorološki zavod dostavlja podatke o nivoima voda s vlastitih stanica (oko 13) Agenciji za vodno područje rijeke Save putem VIS-a (Vodni </w:t>
      </w:r>
      <w:r w:rsidR="009814F0" w:rsidRPr="008D043F">
        <w:rPr>
          <w:rFonts w:asciiTheme="minorHAnsi" w:hAnsiTheme="minorHAnsi" w:cstheme="minorHAnsi"/>
          <w:sz w:val="22"/>
          <w:szCs w:val="22"/>
          <w:lang w:val="hr-HR"/>
        </w:rPr>
        <w:t>informacioni</w:t>
      </w:r>
      <w:r w:rsidRPr="008D043F">
        <w:rPr>
          <w:rFonts w:asciiTheme="minorHAnsi" w:hAnsiTheme="minorHAnsi" w:cstheme="minorHAnsi"/>
          <w:sz w:val="22"/>
          <w:szCs w:val="22"/>
          <w:lang w:val="hr-HR"/>
        </w:rPr>
        <w:t xml:space="preserve"> sistem ‒ VIS), te statistički obrađuje podatke s vlastitih i stanica koje pripadaju Agencijama. FHMZ, u saradnji s agencijama za vode, izrađuje i objavljuje Hidrološke godišnjake od 2001. godine. Oni se izrađuju na osnovu podataka iz AVPS-a, AVPJM-a, FHMZ-a i dostupni su javnosti putem </w:t>
      </w:r>
      <w:r w:rsidRPr="008D043F">
        <w:rPr>
          <w:rFonts w:asciiTheme="minorHAnsi" w:hAnsiTheme="minorHAnsi" w:cstheme="minorHAnsi"/>
          <w:i/>
          <w:sz w:val="22"/>
          <w:szCs w:val="22"/>
          <w:lang w:val="hr-HR"/>
        </w:rPr>
        <w:t>web</w:t>
      </w:r>
      <w:r w:rsidRPr="008D043F">
        <w:rPr>
          <w:rFonts w:asciiTheme="minorHAnsi" w:hAnsiTheme="minorHAnsi" w:cstheme="minorHAnsi"/>
          <w:sz w:val="22"/>
          <w:szCs w:val="22"/>
          <w:lang w:val="hr-HR"/>
        </w:rPr>
        <w:t>-stranica FHMZ-a i agencija za vode.</w:t>
      </w:r>
    </w:p>
    <w:p w14:paraId="632D0C8C" w14:textId="228F2742" w:rsidR="00B34179" w:rsidRPr="008D043F" w:rsidRDefault="00B34179" w:rsidP="0068355A">
      <w:pPr>
        <w:spacing w:after="240" w:line="276" w:lineRule="auto"/>
        <w:rPr>
          <w:rFonts w:asciiTheme="minorHAnsi" w:hAnsiTheme="minorHAnsi" w:cstheme="minorHAnsi"/>
          <w:i/>
          <w:strike/>
          <w:sz w:val="22"/>
          <w:szCs w:val="22"/>
          <w:u w:val="single"/>
          <w:lang w:val="hr-HR"/>
        </w:rPr>
      </w:pPr>
      <w:r w:rsidRPr="008D043F">
        <w:rPr>
          <w:rFonts w:asciiTheme="minorHAnsi" w:hAnsiTheme="minorHAnsi" w:cstheme="minorHAnsi"/>
          <w:i/>
          <w:sz w:val="22"/>
          <w:szCs w:val="22"/>
          <w:u w:val="single"/>
          <w:lang w:val="hr-HR"/>
        </w:rPr>
        <w:lastRenderedPageBreak/>
        <w:t>Monitoring i ocjena stanja površinskih vodnih tijela (VT)</w:t>
      </w:r>
      <w:bookmarkStart w:id="46" w:name="_Ref104236481"/>
      <w:r w:rsidR="0001028D" w:rsidRPr="008D043F">
        <w:rPr>
          <w:rStyle w:val="FootnoteReference"/>
          <w:rFonts w:asciiTheme="minorHAnsi" w:hAnsiTheme="minorHAnsi" w:cstheme="minorHAnsi"/>
          <w:i/>
          <w:sz w:val="22"/>
          <w:szCs w:val="22"/>
          <w:u w:val="single"/>
          <w:lang w:val="hr-HR"/>
        </w:rPr>
        <w:footnoteReference w:id="8"/>
      </w:r>
      <w:bookmarkEnd w:id="46"/>
    </w:p>
    <w:p w14:paraId="5247374B"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gramima mjera prvog ciklusa Planova upravljanja 2016‒2021. godine, planirano je da se ispitaju sva vodna tijela na vodotocima </w:t>
      </w:r>
      <w:r w:rsidR="00170C64" w:rsidRPr="008D043F">
        <w:rPr>
          <w:rFonts w:asciiTheme="minorHAnsi" w:hAnsiTheme="minorHAnsi" w:cstheme="minorHAnsi"/>
          <w:sz w:val="22"/>
          <w:szCs w:val="22"/>
          <w:lang w:val="hr-HR"/>
        </w:rPr>
        <w:t xml:space="preserve">čija je </w:t>
      </w:r>
      <w:r w:rsidRPr="008D043F">
        <w:rPr>
          <w:rFonts w:asciiTheme="minorHAnsi" w:hAnsiTheme="minorHAnsi" w:cstheme="minorHAnsi"/>
          <w:sz w:val="22"/>
          <w:szCs w:val="22"/>
          <w:lang w:val="hr-HR"/>
        </w:rPr>
        <w:t>površin</w:t>
      </w:r>
      <w:r w:rsidR="00170C64"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sliva već</w:t>
      </w:r>
      <w:r w:rsidR="00170C64"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od 10km</w:t>
      </w:r>
      <w:r w:rsidRPr="008D043F">
        <w:rPr>
          <w:rFonts w:asciiTheme="minorHAnsi" w:hAnsiTheme="minorHAnsi" w:cstheme="minorHAnsi"/>
          <w:sz w:val="22"/>
          <w:szCs w:val="22"/>
          <w:vertAlign w:val="superscript"/>
          <w:lang w:val="hr-HR"/>
        </w:rPr>
        <w:t xml:space="preserve">2 </w:t>
      </w:r>
      <w:r w:rsidRPr="008D043F">
        <w:rPr>
          <w:rFonts w:asciiTheme="minorHAnsi" w:hAnsiTheme="minorHAnsi" w:cstheme="minorHAnsi"/>
          <w:sz w:val="22"/>
          <w:szCs w:val="22"/>
          <w:lang w:val="hr-HR"/>
        </w:rPr>
        <w:t>kako bi se ustanovilo njihovo stanje.</w:t>
      </w:r>
    </w:p>
    <w:p w14:paraId="11210952"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tanje površinskih voda određuje se na bazi ocjene ekološkog i hemijskog stanja vodnih tijela površinskih voda. </w:t>
      </w:r>
    </w:p>
    <w:p w14:paraId="3B6F56CC"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 vodnom području rijeke Save je do 2018. godine monitoringom bilo obuhvaćeno 276 vodnih tijela, odnosno 50% od do tada prepoznatih vodnih tijela (533 vodna tijela). Rezultati su pokazali da je 41% vodnih tijela ocijenjen kao loš. Nakon 2018. godine izvršeno je ažuriranje broja vodotoka slivnih površina &gt; 10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lang w:val="hr-HR"/>
        </w:rPr>
        <w:t>, kao i broj vodnih tijela, te je utvrđeno da se broj</w:t>
      </w:r>
      <w:bookmarkStart w:id="47" w:name="_Hlk93769038"/>
      <w:r w:rsidRPr="008D043F">
        <w:rPr>
          <w:rFonts w:asciiTheme="minorHAnsi" w:hAnsiTheme="minorHAnsi" w:cstheme="minorHAnsi"/>
          <w:sz w:val="22"/>
          <w:szCs w:val="22"/>
          <w:lang w:val="hr-HR"/>
        </w:rPr>
        <w:t xml:space="preserve"> </w:t>
      </w:r>
      <w:bookmarkEnd w:id="47"/>
      <w:r w:rsidRPr="008D043F">
        <w:rPr>
          <w:rFonts w:asciiTheme="minorHAnsi" w:hAnsiTheme="minorHAnsi" w:cstheme="minorHAnsi"/>
          <w:sz w:val="22"/>
          <w:szCs w:val="22"/>
          <w:lang w:val="hr-HR"/>
        </w:rPr>
        <w:t xml:space="preserve">vodnih tijela promijenio s dotadašnjih 533 na 548 vodnih tijela. U 2019. i 2020. godini  monitoringom su bila obuhvaćena još 74 nova vodna tijela, te je ukupan broj vodnih tijela na kojima je proveden monitoring povećan na 350 vodnih tijela, odnosno na 64% ukupnog broja vodnih tijela (548 vodnih tijela). U skladu s Pravilnikom o monitoringu u područjima podložnim eutrofikaciji i osjetljivim na nitrate, u 2019. godini proveden je monitoring na ukupno 24 vodna tijela, odnosno 33 mjerna mjesta u područjima koja su proglašena zaštićenim. </w:t>
      </w:r>
    </w:p>
    <w:p w14:paraId="3B6EA090" w14:textId="62F1A45B" w:rsidR="0022399C"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 vodnom području Jadranskog mora je do 2019. godine monitoringom bilo obuhvaćeno 99 vodnih tijela, odnosno 46% od ukupnog broja vodnih tijela (217 vodnih tijela). U 2020 godini se povećao broj vodnih tijela obuhvaćenih monitoringom na 119 vodnih tijela, odnosno na 55% od ukupnog broja vodnih tijela. Na 76 vodnih tijela</w:t>
      </w:r>
      <w:r w:rsidRPr="008D043F" w:rsidDel="005904A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35%) se ne može provoditi monitoring zbog nepristupačnosti, što znači da su do 2022. godine preostala još 22 (10%) vodna tijela na kojima nije proveden monitoring</w:t>
      </w:r>
      <w:r w:rsidR="0074112B" w:rsidRPr="008D043F">
        <w:rPr>
          <w:rFonts w:asciiTheme="minorHAnsi" w:hAnsiTheme="minorHAnsi" w:cstheme="minorHAnsi"/>
          <w:sz w:val="22"/>
          <w:szCs w:val="22"/>
          <w:lang w:val="hr-HR"/>
        </w:rPr>
        <w:t xml:space="preserve"> </w:t>
      </w:r>
      <w:r w:rsidR="0074112B"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G1VKJTyb","properties":{"formattedCitation":"(Agencija za vodno podru\\uc0\\u269{}je Jadranskog mora 2019b)","plainCitation":"(Agencija za vodno područje Jadranskog mora 2019b)","noteIndex":0},"citationItems":[{"id":1325,"uris":["http://zotero.org/users/7192877/items/Y2HY2CZ3"],"itemData":{"id":1325,"type":"report","title":"Karakterizacijski izvještaj Plana upravljanja vodama na vodnom području Jadranskog mora u Federaciji BiH 2022. – 2027.","URL":"https://avpjm.jadran.ba/uploads/Dodatak%20I_Karakterizacijski%20izvje%C5%A1taj%20NPUVPJM%202022-2027.pdf","author":[{"family":"Agencija za vodno područje Jadranskog mora","given":""}],"issued":{"literal":"2019b"}}}],"schema":"https://github.com/citation-style-language/schema/raw/master/csl-citation.json"} </w:instrText>
      </w:r>
      <w:r w:rsidR="0074112B"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Agencija za vodno područje Jadranskog mora</w:t>
      </w:r>
      <w:r w:rsidR="00315FEC" w:rsidRPr="008D043F">
        <w:rPr>
          <w:rFonts w:asciiTheme="minorHAnsi" w:hAnsiTheme="minorHAnsi" w:cstheme="minorHAnsi"/>
          <w:sz w:val="22"/>
        </w:rPr>
        <w:t>,</w:t>
      </w:r>
      <w:r w:rsidR="00CE1A95" w:rsidRPr="008D043F">
        <w:rPr>
          <w:rFonts w:asciiTheme="minorHAnsi" w:hAnsiTheme="minorHAnsi" w:cstheme="minorHAnsi"/>
          <w:sz w:val="22"/>
        </w:rPr>
        <w:t xml:space="preserve"> 2019b)</w:t>
      </w:r>
      <w:r w:rsidR="0074112B" w:rsidRPr="008D043F">
        <w:rPr>
          <w:rFonts w:asciiTheme="minorHAnsi" w:hAnsiTheme="minorHAnsi" w:cstheme="minorHAnsi"/>
          <w:sz w:val="22"/>
          <w:szCs w:val="22"/>
          <w:lang w:val="hr-HR"/>
        </w:rPr>
        <w:fldChar w:fldCharType="end"/>
      </w:r>
      <w:r w:rsidR="0022399C" w:rsidRPr="008D043F">
        <w:rPr>
          <w:rFonts w:asciiTheme="minorHAnsi" w:hAnsiTheme="minorHAnsi" w:cstheme="minorHAnsi"/>
          <w:sz w:val="22"/>
          <w:szCs w:val="22"/>
          <w:lang w:val="hr-HR"/>
        </w:rPr>
        <w:t>.</w:t>
      </w:r>
    </w:p>
    <w:p w14:paraId="48A7E28E" w14:textId="0B6A8AD6" w:rsidR="0022399C" w:rsidRPr="008D043F" w:rsidRDefault="0022399C" w:rsidP="0068355A">
      <w:pPr>
        <w:spacing w:line="276" w:lineRule="auto"/>
        <w:jc w:val="both"/>
        <w:rPr>
          <w:rFonts w:asciiTheme="minorHAnsi" w:hAnsiTheme="minorHAnsi" w:cstheme="minorHAnsi"/>
          <w:sz w:val="22"/>
          <w:szCs w:val="22"/>
          <w:lang w:val="hr-HR"/>
        </w:rPr>
      </w:pPr>
      <w:r w:rsidRPr="008D043F">
        <w:rPr>
          <w:rFonts w:asciiTheme="minorHAnsi" w:eastAsia="Calibri" w:hAnsiTheme="minorHAnsi" w:cstheme="minorHAnsi"/>
          <w:noProof/>
          <w:sz w:val="22"/>
          <w:szCs w:val="22"/>
          <w:lang w:val="en-GB"/>
        </w:rPr>
        <w:drawing>
          <wp:anchor distT="0" distB="0" distL="114300" distR="114300" simplePos="0" relativeHeight="251659776" behindDoc="1" locked="0" layoutInCell="1" allowOverlap="1" wp14:anchorId="36506D34" wp14:editId="7B85B14A">
            <wp:simplePos x="0" y="0"/>
            <wp:positionH relativeFrom="column">
              <wp:posOffset>1341120</wp:posOffset>
            </wp:positionH>
            <wp:positionV relativeFrom="paragraph">
              <wp:posOffset>5080</wp:posOffset>
            </wp:positionV>
            <wp:extent cx="3040380" cy="1882140"/>
            <wp:effectExtent l="0" t="0" r="7620" b="3810"/>
            <wp:wrapTight wrapText="bothSides">
              <wp:wrapPolygon edited="0">
                <wp:start x="0" y="0"/>
                <wp:lineTo x="0" y="21425"/>
                <wp:lineTo x="21519" y="21425"/>
                <wp:lineTo x="21519"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57446184" w14:textId="059A4C37" w:rsidR="0022399C" w:rsidRPr="008D043F" w:rsidRDefault="0022399C" w:rsidP="0068355A">
      <w:pPr>
        <w:spacing w:line="276" w:lineRule="auto"/>
        <w:jc w:val="both"/>
        <w:rPr>
          <w:rFonts w:asciiTheme="minorHAnsi" w:hAnsiTheme="minorHAnsi" w:cstheme="minorHAnsi"/>
          <w:sz w:val="22"/>
          <w:szCs w:val="22"/>
          <w:lang w:val="hr-HR"/>
        </w:rPr>
      </w:pPr>
    </w:p>
    <w:p w14:paraId="2F8908C7" w14:textId="109B6E18" w:rsidR="0022399C" w:rsidRPr="008D043F" w:rsidRDefault="0022399C" w:rsidP="0068355A">
      <w:pPr>
        <w:spacing w:line="276" w:lineRule="auto"/>
        <w:jc w:val="both"/>
        <w:rPr>
          <w:rFonts w:asciiTheme="minorHAnsi" w:hAnsiTheme="minorHAnsi" w:cstheme="minorHAnsi"/>
          <w:sz w:val="22"/>
          <w:szCs w:val="22"/>
          <w:lang w:val="hr-HR"/>
        </w:rPr>
      </w:pPr>
    </w:p>
    <w:p w14:paraId="43CAB756" w14:textId="77777777" w:rsidR="0022399C" w:rsidRPr="008D043F" w:rsidRDefault="0022399C" w:rsidP="0068355A">
      <w:pPr>
        <w:spacing w:line="276" w:lineRule="auto"/>
        <w:jc w:val="both"/>
        <w:rPr>
          <w:rFonts w:asciiTheme="minorHAnsi" w:hAnsiTheme="minorHAnsi" w:cstheme="minorHAnsi"/>
          <w:sz w:val="22"/>
          <w:szCs w:val="22"/>
          <w:lang w:val="hr-HR"/>
        </w:rPr>
      </w:pPr>
    </w:p>
    <w:p w14:paraId="302421AB" w14:textId="7C0DCBD2" w:rsidR="0022399C" w:rsidRPr="008D043F" w:rsidRDefault="0022399C" w:rsidP="0068355A">
      <w:pPr>
        <w:spacing w:line="276" w:lineRule="auto"/>
        <w:jc w:val="both"/>
        <w:rPr>
          <w:rFonts w:asciiTheme="minorHAnsi" w:hAnsiTheme="minorHAnsi" w:cstheme="minorHAnsi"/>
          <w:sz w:val="22"/>
          <w:szCs w:val="22"/>
          <w:lang w:val="hr-HR"/>
        </w:rPr>
      </w:pPr>
    </w:p>
    <w:p w14:paraId="41813F38" w14:textId="77777777" w:rsidR="0022399C" w:rsidRPr="008D043F" w:rsidRDefault="0022399C" w:rsidP="0068355A">
      <w:pPr>
        <w:spacing w:line="276" w:lineRule="auto"/>
        <w:jc w:val="both"/>
        <w:rPr>
          <w:rFonts w:asciiTheme="minorHAnsi" w:hAnsiTheme="minorHAnsi" w:cstheme="minorHAnsi"/>
          <w:sz w:val="22"/>
          <w:szCs w:val="22"/>
          <w:lang w:val="hr-HR"/>
        </w:rPr>
      </w:pPr>
    </w:p>
    <w:p w14:paraId="7219EF78" w14:textId="3AF8DAED" w:rsidR="0022399C" w:rsidRPr="008D043F" w:rsidRDefault="0022399C" w:rsidP="0068355A">
      <w:pPr>
        <w:spacing w:line="276" w:lineRule="auto"/>
        <w:jc w:val="both"/>
        <w:rPr>
          <w:rFonts w:asciiTheme="minorHAnsi" w:hAnsiTheme="minorHAnsi" w:cstheme="minorHAnsi"/>
          <w:sz w:val="22"/>
          <w:szCs w:val="22"/>
          <w:lang w:val="hr-HR"/>
        </w:rPr>
      </w:pPr>
    </w:p>
    <w:p w14:paraId="1BB1F788" w14:textId="77777777" w:rsidR="0022399C" w:rsidRPr="008D043F" w:rsidRDefault="0022399C" w:rsidP="0068355A">
      <w:pPr>
        <w:spacing w:line="276" w:lineRule="auto"/>
        <w:jc w:val="both"/>
        <w:rPr>
          <w:rFonts w:asciiTheme="minorHAnsi" w:hAnsiTheme="minorHAnsi" w:cstheme="minorHAnsi"/>
          <w:sz w:val="22"/>
          <w:szCs w:val="22"/>
          <w:lang w:val="hr-HR"/>
        </w:rPr>
      </w:pPr>
    </w:p>
    <w:p w14:paraId="4B9CB320" w14:textId="77777777" w:rsidR="0022399C" w:rsidRPr="008D043F" w:rsidRDefault="0022399C" w:rsidP="0068355A">
      <w:pPr>
        <w:spacing w:line="276" w:lineRule="auto"/>
        <w:jc w:val="both"/>
        <w:rPr>
          <w:rFonts w:asciiTheme="minorHAnsi" w:hAnsiTheme="minorHAnsi" w:cstheme="minorHAnsi"/>
          <w:sz w:val="22"/>
          <w:szCs w:val="22"/>
          <w:lang w:val="hr-HR"/>
        </w:rPr>
      </w:pPr>
    </w:p>
    <w:p w14:paraId="3EFFB659" w14:textId="77777777" w:rsidR="0022399C" w:rsidRPr="008D043F" w:rsidRDefault="0022399C" w:rsidP="0068355A">
      <w:pPr>
        <w:spacing w:line="276" w:lineRule="auto"/>
        <w:jc w:val="both"/>
        <w:rPr>
          <w:rFonts w:asciiTheme="minorHAnsi" w:hAnsiTheme="minorHAnsi" w:cstheme="minorHAnsi"/>
          <w:sz w:val="22"/>
          <w:szCs w:val="22"/>
          <w:lang w:val="hr-HR"/>
        </w:rPr>
      </w:pPr>
    </w:p>
    <w:p w14:paraId="56406FBF" w14:textId="53D61D12" w:rsidR="0022399C" w:rsidRPr="008D043F" w:rsidRDefault="0022399C" w:rsidP="0068355A">
      <w:pPr>
        <w:keepNext/>
        <w:spacing w:line="276" w:lineRule="auto"/>
        <w:jc w:val="center"/>
        <w:rPr>
          <w:rFonts w:asciiTheme="minorHAnsi" w:hAnsiTheme="minorHAnsi" w:cstheme="minorHAnsi"/>
          <w:i/>
          <w:iCs/>
          <w:sz w:val="20"/>
          <w:szCs w:val="20"/>
          <w:lang w:val="hr-HR"/>
        </w:rPr>
      </w:pPr>
      <w:bookmarkStart w:id="48" w:name="_Toc109842458"/>
      <w:r w:rsidRPr="008D043F">
        <w:rPr>
          <w:rFonts w:asciiTheme="minorHAnsi" w:hAnsiTheme="minorHAnsi" w:cstheme="minorHAnsi"/>
          <w:b/>
          <w:bCs/>
          <w:i/>
          <w:iCs/>
          <w:sz w:val="20"/>
          <w:szCs w:val="20"/>
          <w:lang w:val="hr-HR"/>
        </w:rPr>
        <w:t xml:space="preserve">Slika </w:t>
      </w:r>
      <w:bookmarkStart w:id="49" w:name="slika1"/>
      <w:r w:rsidRPr="008D043F">
        <w:rPr>
          <w:rFonts w:asciiTheme="minorHAnsi" w:hAnsiTheme="minorHAnsi" w:cstheme="minorHAnsi"/>
          <w:b/>
          <w:bCs/>
          <w:i/>
          <w:iCs/>
          <w:sz w:val="20"/>
          <w:szCs w:val="20"/>
          <w:lang w:val="hr-HR"/>
        </w:rPr>
        <w:fldChar w:fldCharType="begin"/>
      </w:r>
      <w:r w:rsidRPr="008D043F">
        <w:rPr>
          <w:rFonts w:asciiTheme="minorHAnsi" w:hAnsiTheme="minorHAnsi" w:cstheme="minorHAnsi"/>
          <w:b/>
          <w:bCs/>
          <w:i/>
          <w:iCs/>
          <w:sz w:val="20"/>
          <w:szCs w:val="20"/>
          <w:lang w:val="hr-HR"/>
        </w:rPr>
        <w:instrText xml:space="preserve"> SEQ Slika \* ARABIC </w:instrText>
      </w:r>
      <w:r w:rsidRPr="008D043F">
        <w:rPr>
          <w:rFonts w:asciiTheme="minorHAnsi" w:hAnsiTheme="minorHAnsi" w:cstheme="minorHAnsi"/>
          <w:b/>
          <w:bCs/>
          <w:i/>
          <w:iCs/>
          <w:sz w:val="20"/>
          <w:szCs w:val="20"/>
          <w:lang w:val="hr-HR"/>
        </w:rPr>
        <w:fldChar w:fldCharType="separate"/>
      </w:r>
      <w:r w:rsidR="009B278D">
        <w:rPr>
          <w:rFonts w:asciiTheme="minorHAnsi" w:hAnsiTheme="minorHAnsi" w:cstheme="minorHAnsi"/>
          <w:b/>
          <w:bCs/>
          <w:i/>
          <w:iCs/>
          <w:noProof/>
          <w:sz w:val="20"/>
          <w:szCs w:val="20"/>
          <w:lang w:val="hr-HR"/>
        </w:rPr>
        <w:t>1</w:t>
      </w:r>
      <w:r w:rsidRPr="008D043F">
        <w:rPr>
          <w:rFonts w:asciiTheme="minorHAnsi" w:hAnsiTheme="minorHAnsi" w:cstheme="minorHAnsi"/>
          <w:b/>
          <w:bCs/>
          <w:i/>
          <w:iCs/>
          <w:sz w:val="20"/>
          <w:szCs w:val="20"/>
          <w:lang w:val="hr-HR"/>
        </w:rPr>
        <w:fldChar w:fldCharType="end"/>
      </w:r>
      <w:bookmarkEnd w:id="49"/>
      <w:r w:rsidRPr="008D043F">
        <w:rPr>
          <w:rFonts w:asciiTheme="minorHAnsi" w:hAnsiTheme="minorHAnsi" w:cstheme="minorHAnsi"/>
          <w:b/>
          <w:bCs/>
          <w:i/>
          <w:iCs/>
          <w:sz w:val="20"/>
          <w:szCs w:val="20"/>
          <w:lang w:val="hr-HR"/>
        </w:rPr>
        <w:t>:</w:t>
      </w:r>
      <w:r w:rsidRPr="008D043F">
        <w:rPr>
          <w:rFonts w:asciiTheme="minorHAnsi" w:hAnsiTheme="minorHAnsi" w:cstheme="minorHAnsi"/>
          <w:i/>
          <w:iCs/>
          <w:sz w:val="20"/>
          <w:szCs w:val="20"/>
          <w:lang w:val="hr-HR"/>
        </w:rPr>
        <w:t xml:space="preserve"> Ekološko stanje VT-a površinskih voda, po monitoringu na vodnom području rijeke Save)</w:t>
      </w:r>
      <w:bookmarkEnd w:id="48"/>
    </w:p>
    <w:p w14:paraId="7A2288A0" w14:textId="6B3B1252" w:rsidR="0022399C" w:rsidRPr="008D043F" w:rsidRDefault="0022399C" w:rsidP="0068355A">
      <w:pPr>
        <w:spacing w:line="276" w:lineRule="auto"/>
        <w:jc w:val="center"/>
        <w:rPr>
          <w:rFonts w:asciiTheme="minorHAnsi" w:hAnsiTheme="minorHAnsi" w:cstheme="minorHAnsi"/>
          <w:i/>
          <w:iCs/>
          <w:sz w:val="20"/>
          <w:szCs w:val="20"/>
          <w:lang w:val="hr-HR"/>
        </w:rPr>
      </w:pPr>
      <w:r w:rsidRPr="008D043F">
        <w:rPr>
          <w:rFonts w:asciiTheme="minorHAnsi" w:hAnsiTheme="minorHAnsi" w:cstheme="minorHAnsi"/>
          <w:i/>
          <w:iCs/>
          <w:sz w:val="20"/>
          <w:szCs w:val="20"/>
          <w:lang w:val="hr-HR"/>
        </w:rPr>
        <w:fldChar w:fldCharType="begin"/>
      </w:r>
      <w:r w:rsidR="00CE1A95" w:rsidRPr="008D043F">
        <w:rPr>
          <w:rFonts w:asciiTheme="minorHAnsi" w:hAnsiTheme="minorHAnsi" w:cstheme="minorHAnsi"/>
          <w:i/>
          <w:iCs/>
          <w:sz w:val="20"/>
          <w:szCs w:val="20"/>
          <w:lang w:val="hr-HR"/>
        </w:rPr>
        <w:instrText xml:space="preserve"> ADDIN ZOTERO_ITEM CSL_CITATION {"citationID":"MNwIULJ9","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8D043F">
        <w:rPr>
          <w:rFonts w:asciiTheme="minorHAnsi" w:hAnsiTheme="minorHAnsi" w:cstheme="minorHAnsi"/>
          <w:i/>
          <w:iCs/>
          <w:sz w:val="20"/>
          <w:szCs w:val="20"/>
          <w:lang w:val="hr-HR"/>
        </w:rPr>
        <w:fldChar w:fldCharType="separate"/>
      </w:r>
      <w:r w:rsidRPr="008D043F">
        <w:rPr>
          <w:rFonts w:asciiTheme="minorHAnsi" w:hAnsiTheme="minorHAnsi" w:cstheme="minorHAnsi"/>
          <w:sz w:val="20"/>
          <w:lang w:val="hr-HR"/>
        </w:rPr>
        <w:t>(</w:t>
      </w:r>
      <w:r w:rsidRPr="008D043F">
        <w:rPr>
          <w:rFonts w:asciiTheme="minorHAnsi" w:hAnsiTheme="minorHAnsi" w:cstheme="minorHAnsi"/>
          <w:i/>
          <w:iCs/>
          <w:sz w:val="20"/>
          <w:lang w:val="hr-HR"/>
        </w:rPr>
        <w:t>Agencija za vodno područje rijeke Save</w:t>
      </w:r>
      <w:r w:rsidR="00315FEC" w:rsidRPr="008D043F">
        <w:rPr>
          <w:rFonts w:asciiTheme="minorHAnsi" w:hAnsiTheme="minorHAnsi" w:cstheme="minorHAnsi"/>
          <w:i/>
          <w:iCs/>
          <w:sz w:val="20"/>
          <w:lang w:val="hr-HR"/>
        </w:rPr>
        <w:t>,</w:t>
      </w:r>
      <w:r w:rsidRPr="008D043F">
        <w:rPr>
          <w:rFonts w:asciiTheme="minorHAnsi" w:hAnsiTheme="minorHAnsi" w:cstheme="minorHAnsi"/>
          <w:i/>
          <w:iCs/>
          <w:sz w:val="20"/>
          <w:lang w:val="hr-HR"/>
        </w:rPr>
        <w:t xml:space="preserve"> 2021)</w:t>
      </w:r>
      <w:r w:rsidRPr="008D043F">
        <w:rPr>
          <w:rFonts w:asciiTheme="minorHAnsi" w:hAnsiTheme="minorHAnsi" w:cstheme="minorHAnsi"/>
          <w:i/>
          <w:iCs/>
          <w:sz w:val="20"/>
          <w:szCs w:val="20"/>
          <w:lang w:val="hr-HR"/>
        </w:rPr>
        <w:fldChar w:fldCharType="end"/>
      </w:r>
    </w:p>
    <w:p w14:paraId="557FCB14" w14:textId="229EAC30" w:rsidR="0022399C" w:rsidRPr="008D043F" w:rsidRDefault="0022399C" w:rsidP="0068355A">
      <w:pPr>
        <w:spacing w:line="276" w:lineRule="auto"/>
        <w:jc w:val="center"/>
        <w:rPr>
          <w:rFonts w:asciiTheme="minorHAnsi" w:hAnsiTheme="minorHAnsi" w:cstheme="minorHAnsi"/>
          <w:i/>
          <w:iCs/>
          <w:sz w:val="20"/>
          <w:szCs w:val="20"/>
          <w:lang w:val="hr-HR"/>
        </w:rPr>
      </w:pPr>
    </w:p>
    <w:p w14:paraId="3C4072D2" w14:textId="1B968EAE" w:rsidR="0022399C" w:rsidRPr="008D043F" w:rsidRDefault="0022399C" w:rsidP="0068355A">
      <w:pPr>
        <w:spacing w:line="276" w:lineRule="auto"/>
        <w:jc w:val="center"/>
        <w:rPr>
          <w:rFonts w:asciiTheme="minorHAnsi" w:hAnsiTheme="minorHAnsi" w:cstheme="minorHAnsi"/>
          <w:i/>
          <w:iCs/>
          <w:sz w:val="20"/>
          <w:szCs w:val="20"/>
          <w:lang w:val="hr-HR"/>
        </w:rPr>
      </w:pPr>
    </w:p>
    <w:p w14:paraId="00404279" w14:textId="6AF91551" w:rsidR="0022399C" w:rsidRPr="008D043F" w:rsidRDefault="0022399C" w:rsidP="0068355A">
      <w:pPr>
        <w:spacing w:line="276" w:lineRule="auto"/>
        <w:jc w:val="center"/>
        <w:rPr>
          <w:rFonts w:asciiTheme="minorHAnsi" w:hAnsiTheme="minorHAnsi" w:cstheme="minorHAnsi"/>
          <w:i/>
          <w:iCs/>
          <w:sz w:val="20"/>
          <w:szCs w:val="20"/>
          <w:lang w:val="hr-HR"/>
        </w:rPr>
      </w:pPr>
    </w:p>
    <w:p w14:paraId="6A4AA4ED" w14:textId="393FEFB7" w:rsidR="0022399C" w:rsidRPr="008D043F" w:rsidRDefault="0022399C" w:rsidP="0068355A">
      <w:pPr>
        <w:spacing w:line="276" w:lineRule="auto"/>
        <w:jc w:val="center"/>
        <w:rPr>
          <w:rFonts w:asciiTheme="minorHAnsi" w:hAnsiTheme="minorHAnsi" w:cstheme="minorHAnsi"/>
          <w:i/>
          <w:iCs/>
          <w:sz w:val="20"/>
          <w:szCs w:val="20"/>
          <w:lang w:val="hr-HR"/>
        </w:rPr>
      </w:pPr>
    </w:p>
    <w:p w14:paraId="18F3EB2F" w14:textId="40395706" w:rsidR="0022399C" w:rsidRPr="008D043F" w:rsidRDefault="0022399C" w:rsidP="0068355A">
      <w:pPr>
        <w:spacing w:line="276" w:lineRule="auto"/>
        <w:jc w:val="center"/>
        <w:rPr>
          <w:rFonts w:asciiTheme="minorHAnsi" w:hAnsiTheme="minorHAnsi" w:cstheme="minorHAnsi"/>
          <w:i/>
          <w:iCs/>
          <w:sz w:val="20"/>
          <w:szCs w:val="20"/>
          <w:lang w:val="hr-HR"/>
        </w:rPr>
      </w:pPr>
    </w:p>
    <w:p w14:paraId="639DD833" w14:textId="09F1FB23" w:rsidR="0022399C" w:rsidRPr="008D043F" w:rsidRDefault="00FF53E2" w:rsidP="0068355A">
      <w:pPr>
        <w:spacing w:line="276" w:lineRule="auto"/>
        <w:jc w:val="center"/>
        <w:rPr>
          <w:rFonts w:asciiTheme="minorHAnsi" w:hAnsiTheme="minorHAnsi" w:cstheme="minorHAnsi"/>
          <w:i/>
          <w:iCs/>
          <w:sz w:val="20"/>
          <w:szCs w:val="20"/>
          <w:lang w:val="hr-HR"/>
        </w:rPr>
      </w:pPr>
      <w:r w:rsidRPr="008D043F">
        <w:rPr>
          <w:rFonts w:asciiTheme="minorHAnsi" w:hAnsiTheme="minorHAnsi" w:cstheme="minorHAnsi"/>
          <w:noProof/>
          <w:color w:val="FF0000"/>
          <w:lang w:val="en-GB"/>
        </w:rPr>
        <w:lastRenderedPageBreak/>
        <w:drawing>
          <wp:inline distT="0" distB="0" distL="0" distR="0" wp14:anchorId="041934F6" wp14:editId="56116A80">
            <wp:extent cx="3095625" cy="2076450"/>
            <wp:effectExtent l="0" t="0" r="9525"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5A3EE85" w14:textId="77777777" w:rsidR="0022399C" w:rsidRPr="008D043F" w:rsidRDefault="0022399C" w:rsidP="0068355A">
      <w:pPr>
        <w:spacing w:line="276" w:lineRule="auto"/>
        <w:rPr>
          <w:rFonts w:asciiTheme="minorHAnsi" w:hAnsiTheme="minorHAnsi" w:cstheme="minorHAnsi"/>
          <w:i/>
          <w:iCs/>
          <w:sz w:val="20"/>
          <w:szCs w:val="20"/>
          <w:lang w:val="hr-HR"/>
        </w:rPr>
      </w:pPr>
    </w:p>
    <w:p w14:paraId="00114A54" w14:textId="669D549D" w:rsidR="0022399C" w:rsidRPr="008D043F" w:rsidRDefault="0022399C" w:rsidP="0068355A">
      <w:pPr>
        <w:keepNext/>
        <w:spacing w:line="276" w:lineRule="auto"/>
        <w:jc w:val="center"/>
        <w:rPr>
          <w:rFonts w:asciiTheme="minorHAnsi" w:hAnsiTheme="minorHAnsi" w:cstheme="minorHAnsi"/>
          <w:i/>
          <w:iCs/>
          <w:sz w:val="20"/>
          <w:szCs w:val="20"/>
          <w:lang w:val="hr-HR"/>
        </w:rPr>
      </w:pPr>
      <w:bookmarkStart w:id="50" w:name="_Toc109842459"/>
      <w:r w:rsidRPr="008D043F">
        <w:rPr>
          <w:rFonts w:asciiTheme="minorHAnsi" w:eastAsia="Calibri" w:hAnsiTheme="minorHAnsi" w:cstheme="minorHAnsi"/>
          <w:b/>
          <w:bCs/>
          <w:i/>
          <w:iCs/>
          <w:sz w:val="20"/>
          <w:szCs w:val="20"/>
          <w:lang w:val="hr-HR" w:eastAsia="en-US"/>
        </w:rPr>
        <w:t xml:space="preserve">Slika </w:t>
      </w:r>
      <w:bookmarkStart w:id="51" w:name="slika2"/>
      <w:bookmarkEnd w:id="51"/>
      <w:r w:rsidRPr="008D043F">
        <w:rPr>
          <w:rFonts w:asciiTheme="minorHAnsi" w:eastAsia="Calibri" w:hAnsiTheme="minorHAnsi" w:cstheme="minorHAnsi"/>
          <w:b/>
          <w:bCs/>
          <w:i/>
          <w:iCs/>
          <w:sz w:val="20"/>
          <w:szCs w:val="20"/>
          <w:lang w:val="hr-HR" w:eastAsia="en-US"/>
        </w:rPr>
        <w:fldChar w:fldCharType="begin"/>
      </w:r>
      <w:r w:rsidRPr="008D043F">
        <w:rPr>
          <w:rFonts w:asciiTheme="minorHAnsi" w:eastAsia="Calibri" w:hAnsiTheme="minorHAnsi" w:cstheme="minorHAnsi"/>
          <w:b/>
          <w:bCs/>
          <w:i/>
          <w:iCs/>
          <w:sz w:val="20"/>
          <w:szCs w:val="20"/>
          <w:lang w:val="hr-HR" w:eastAsia="en-US"/>
        </w:rPr>
        <w:instrText xml:space="preserve"> SEQ Slika \* ARABIC </w:instrText>
      </w:r>
      <w:r w:rsidRPr="008D043F">
        <w:rPr>
          <w:rFonts w:asciiTheme="minorHAnsi" w:eastAsia="Calibri" w:hAnsiTheme="minorHAnsi" w:cstheme="minorHAnsi"/>
          <w:b/>
          <w:bCs/>
          <w:i/>
          <w:iCs/>
          <w:sz w:val="20"/>
          <w:szCs w:val="20"/>
          <w:lang w:val="hr-HR" w:eastAsia="en-US"/>
        </w:rPr>
        <w:fldChar w:fldCharType="separate"/>
      </w:r>
      <w:r w:rsidR="009B278D">
        <w:rPr>
          <w:rFonts w:asciiTheme="minorHAnsi" w:eastAsia="Calibri" w:hAnsiTheme="minorHAnsi" w:cstheme="minorHAnsi"/>
          <w:b/>
          <w:bCs/>
          <w:i/>
          <w:iCs/>
          <w:noProof/>
          <w:sz w:val="20"/>
          <w:szCs w:val="20"/>
          <w:lang w:val="hr-HR" w:eastAsia="en-US"/>
        </w:rPr>
        <w:t>2</w:t>
      </w:r>
      <w:r w:rsidRPr="008D043F">
        <w:rPr>
          <w:rFonts w:asciiTheme="minorHAnsi" w:eastAsia="Calibri" w:hAnsiTheme="minorHAnsi" w:cstheme="minorHAnsi"/>
          <w:b/>
          <w:bCs/>
          <w:i/>
          <w:iCs/>
          <w:sz w:val="20"/>
          <w:szCs w:val="20"/>
          <w:lang w:val="hr-HR" w:eastAsia="en-US"/>
        </w:rPr>
        <w:fldChar w:fldCharType="end"/>
      </w:r>
      <w:r w:rsidRPr="008D043F">
        <w:rPr>
          <w:rFonts w:asciiTheme="minorHAnsi" w:eastAsia="Calibri" w:hAnsiTheme="minorHAnsi" w:cstheme="minorHAnsi"/>
          <w:i/>
          <w:iCs/>
          <w:sz w:val="20"/>
          <w:szCs w:val="20"/>
          <w:lang w:val="hr-HR" w:eastAsia="en-US"/>
        </w:rPr>
        <w:t xml:space="preserve">: Hemijsko stanje vodnih tijela površinskih voda, </w:t>
      </w:r>
      <w:r w:rsidRPr="008D043F">
        <w:rPr>
          <w:rFonts w:asciiTheme="minorHAnsi" w:hAnsiTheme="minorHAnsi" w:cstheme="minorHAnsi"/>
          <w:i/>
          <w:iCs/>
          <w:sz w:val="20"/>
          <w:szCs w:val="20"/>
          <w:lang w:val="hr-HR"/>
        </w:rPr>
        <w:t>po monitoringu na vodnom području rijeke Save</w:t>
      </w:r>
      <w:r w:rsidRPr="008D043F">
        <w:rPr>
          <w:rFonts w:asciiTheme="minorHAnsi" w:eastAsia="Calibri" w:hAnsiTheme="minorHAnsi" w:cstheme="minorHAnsi"/>
          <w:i/>
          <w:iCs/>
          <w:sz w:val="20"/>
          <w:szCs w:val="20"/>
          <w:lang w:val="hr-HR" w:eastAsia="en-US"/>
        </w:rPr>
        <w:t xml:space="preserve"> (2011-2018)</w:t>
      </w:r>
      <w:bookmarkEnd w:id="50"/>
    </w:p>
    <w:p w14:paraId="3AE0A749" w14:textId="77777777" w:rsidR="00FF53E2" w:rsidRPr="008D043F" w:rsidRDefault="00FF53E2" w:rsidP="0068355A">
      <w:pPr>
        <w:keepNext/>
        <w:spacing w:line="276" w:lineRule="auto"/>
        <w:jc w:val="center"/>
        <w:rPr>
          <w:rFonts w:asciiTheme="minorHAnsi" w:hAnsiTheme="minorHAnsi" w:cstheme="minorHAnsi"/>
          <w:i/>
          <w:iCs/>
          <w:sz w:val="20"/>
          <w:szCs w:val="20"/>
          <w:lang w:val="hr-HR"/>
        </w:rPr>
      </w:pPr>
    </w:p>
    <w:p w14:paraId="27275617" w14:textId="4CADC4DC" w:rsidR="00FF53E2" w:rsidRPr="008D043F" w:rsidRDefault="00FF53E2" w:rsidP="0068355A">
      <w:pPr>
        <w:keepNext/>
        <w:spacing w:line="276" w:lineRule="auto"/>
        <w:jc w:val="center"/>
        <w:rPr>
          <w:rFonts w:asciiTheme="minorHAnsi" w:hAnsiTheme="minorHAnsi" w:cstheme="minorHAnsi"/>
          <w:i/>
          <w:iCs/>
          <w:sz w:val="20"/>
          <w:szCs w:val="20"/>
          <w:lang w:val="hr-HR"/>
        </w:rPr>
      </w:pPr>
      <w:r w:rsidRPr="008D043F">
        <w:rPr>
          <w:rFonts w:asciiTheme="minorHAnsi" w:eastAsia="Calibri" w:hAnsiTheme="minorHAnsi" w:cstheme="minorHAnsi"/>
          <w:noProof/>
          <w:sz w:val="22"/>
          <w:szCs w:val="22"/>
          <w:lang w:val="en-GB"/>
        </w:rPr>
        <w:drawing>
          <wp:inline distT="0" distB="0" distL="0" distR="0" wp14:anchorId="41660E4E" wp14:editId="033F8CC6">
            <wp:extent cx="3022600" cy="2120900"/>
            <wp:effectExtent l="0" t="0" r="635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390C22B" w14:textId="2EABDAE8" w:rsidR="00FF53E2" w:rsidRPr="008D043F" w:rsidRDefault="00FF53E2" w:rsidP="0068355A">
      <w:pPr>
        <w:tabs>
          <w:tab w:val="left" w:pos="1260"/>
        </w:tabs>
        <w:spacing w:line="276" w:lineRule="auto"/>
        <w:jc w:val="center"/>
        <w:rPr>
          <w:rFonts w:asciiTheme="minorHAnsi" w:eastAsia="Calibri" w:hAnsiTheme="minorHAnsi" w:cstheme="minorHAnsi"/>
          <w:i/>
          <w:iCs/>
          <w:sz w:val="20"/>
          <w:szCs w:val="20"/>
          <w:lang w:val="hr-HR" w:eastAsia="en-US"/>
        </w:rPr>
      </w:pPr>
      <w:bookmarkStart w:id="52" w:name="_Toc109842460"/>
      <w:r w:rsidRPr="008D043F">
        <w:rPr>
          <w:rFonts w:asciiTheme="minorHAnsi" w:eastAsia="Calibri" w:hAnsiTheme="minorHAnsi" w:cstheme="minorHAnsi"/>
          <w:b/>
          <w:bCs/>
          <w:i/>
          <w:iCs/>
          <w:sz w:val="20"/>
          <w:szCs w:val="20"/>
          <w:lang w:val="hr-HR" w:eastAsia="en-US"/>
        </w:rPr>
        <w:t xml:space="preserve">Slika </w:t>
      </w:r>
      <w:bookmarkStart w:id="53" w:name="slika3"/>
      <w:r w:rsidRPr="008D043F">
        <w:rPr>
          <w:rFonts w:asciiTheme="minorHAnsi" w:eastAsia="Calibri" w:hAnsiTheme="minorHAnsi" w:cstheme="minorHAnsi"/>
          <w:b/>
          <w:bCs/>
          <w:i/>
          <w:iCs/>
          <w:sz w:val="20"/>
          <w:szCs w:val="20"/>
          <w:lang w:val="hr-HR" w:eastAsia="en-US"/>
        </w:rPr>
        <w:fldChar w:fldCharType="begin"/>
      </w:r>
      <w:r w:rsidRPr="008D043F">
        <w:rPr>
          <w:rFonts w:asciiTheme="minorHAnsi" w:eastAsia="Calibri" w:hAnsiTheme="minorHAnsi" w:cstheme="minorHAnsi"/>
          <w:b/>
          <w:bCs/>
          <w:i/>
          <w:iCs/>
          <w:sz w:val="20"/>
          <w:szCs w:val="20"/>
          <w:lang w:val="hr-HR" w:eastAsia="en-US"/>
        </w:rPr>
        <w:instrText xml:space="preserve"> SEQ Slika \* ARABIC </w:instrText>
      </w:r>
      <w:r w:rsidRPr="008D043F">
        <w:rPr>
          <w:rFonts w:asciiTheme="minorHAnsi" w:eastAsia="Calibri" w:hAnsiTheme="minorHAnsi" w:cstheme="minorHAnsi"/>
          <w:b/>
          <w:bCs/>
          <w:i/>
          <w:iCs/>
          <w:sz w:val="20"/>
          <w:szCs w:val="20"/>
          <w:lang w:val="hr-HR" w:eastAsia="en-US"/>
        </w:rPr>
        <w:fldChar w:fldCharType="separate"/>
      </w:r>
      <w:r w:rsidR="009B278D">
        <w:rPr>
          <w:rFonts w:asciiTheme="minorHAnsi" w:eastAsia="Calibri" w:hAnsiTheme="minorHAnsi" w:cstheme="minorHAnsi"/>
          <w:b/>
          <w:bCs/>
          <w:i/>
          <w:iCs/>
          <w:noProof/>
          <w:sz w:val="20"/>
          <w:szCs w:val="20"/>
          <w:lang w:val="hr-HR" w:eastAsia="en-US"/>
        </w:rPr>
        <w:t>3</w:t>
      </w:r>
      <w:r w:rsidRPr="008D043F">
        <w:rPr>
          <w:rFonts w:asciiTheme="minorHAnsi" w:eastAsia="Calibri" w:hAnsiTheme="minorHAnsi" w:cstheme="minorHAnsi"/>
          <w:b/>
          <w:bCs/>
          <w:i/>
          <w:iCs/>
          <w:sz w:val="20"/>
          <w:szCs w:val="20"/>
          <w:lang w:val="hr-HR" w:eastAsia="en-US"/>
        </w:rPr>
        <w:fldChar w:fldCharType="end"/>
      </w:r>
      <w:bookmarkEnd w:id="53"/>
      <w:r w:rsidRPr="008D043F">
        <w:rPr>
          <w:rFonts w:asciiTheme="minorHAnsi" w:eastAsia="Calibri" w:hAnsiTheme="minorHAnsi" w:cstheme="minorHAnsi"/>
          <w:b/>
          <w:bCs/>
          <w:i/>
          <w:iCs/>
          <w:sz w:val="20"/>
          <w:szCs w:val="20"/>
          <w:lang w:val="hr-HR" w:eastAsia="en-US"/>
        </w:rPr>
        <w:t xml:space="preserve">: </w:t>
      </w:r>
      <w:r w:rsidRPr="008D043F">
        <w:rPr>
          <w:rFonts w:asciiTheme="minorHAnsi" w:eastAsia="Calibri" w:hAnsiTheme="minorHAnsi" w:cstheme="minorHAnsi"/>
          <w:i/>
          <w:iCs/>
          <w:sz w:val="20"/>
          <w:szCs w:val="20"/>
          <w:lang w:val="hr-HR" w:eastAsia="en-US"/>
        </w:rPr>
        <w:t>Ukupna ocjena stanja vodnih tijela površinskih voda,po monitoringu na vodnom području rijeke Save (2011-2018)</w:t>
      </w:r>
      <w:bookmarkEnd w:id="52"/>
    </w:p>
    <w:p w14:paraId="311502E3" w14:textId="77777777" w:rsidR="00FF53E2" w:rsidRPr="008D043F" w:rsidRDefault="00FF53E2" w:rsidP="0068355A">
      <w:pPr>
        <w:keepNext/>
        <w:spacing w:line="276" w:lineRule="auto"/>
        <w:jc w:val="center"/>
        <w:rPr>
          <w:rFonts w:asciiTheme="minorHAnsi" w:hAnsiTheme="minorHAnsi" w:cstheme="minorHAnsi"/>
          <w:i/>
          <w:iCs/>
          <w:sz w:val="20"/>
          <w:szCs w:val="20"/>
          <w:lang w:val="hr-HR"/>
        </w:rPr>
      </w:pPr>
    </w:p>
    <w:p w14:paraId="777F375D" w14:textId="35A5FAC7" w:rsidR="00FF53E2" w:rsidRPr="008D043F" w:rsidRDefault="00E30E54" w:rsidP="0068355A">
      <w:pPr>
        <w:keepNext/>
        <w:spacing w:line="276" w:lineRule="auto"/>
        <w:jc w:val="center"/>
        <w:rPr>
          <w:rFonts w:asciiTheme="minorHAnsi" w:hAnsiTheme="minorHAnsi" w:cstheme="minorHAnsi"/>
          <w:i/>
          <w:iCs/>
          <w:sz w:val="20"/>
          <w:szCs w:val="20"/>
          <w:lang w:val="hr-HR"/>
        </w:rPr>
      </w:pPr>
      <w:r w:rsidRPr="008D043F">
        <w:rPr>
          <w:rFonts w:asciiTheme="minorHAnsi" w:eastAsia="Calibri" w:hAnsiTheme="minorHAnsi" w:cstheme="minorHAnsi"/>
          <w:noProof/>
          <w:sz w:val="22"/>
          <w:szCs w:val="22"/>
          <w:lang w:val="en-GB"/>
        </w:rPr>
        <w:drawing>
          <wp:inline distT="0" distB="0" distL="0" distR="0" wp14:anchorId="3B927285" wp14:editId="7C402411">
            <wp:extent cx="3086100" cy="2293620"/>
            <wp:effectExtent l="0" t="0" r="0" b="1143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58073F" w14:textId="77777777" w:rsidR="00FF53E2" w:rsidRPr="008D043F" w:rsidRDefault="00FF53E2" w:rsidP="0068355A">
      <w:pPr>
        <w:keepNext/>
        <w:spacing w:line="276" w:lineRule="auto"/>
        <w:jc w:val="center"/>
        <w:rPr>
          <w:rFonts w:asciiTheme="minorHAnsi" w:hAnsiTheme="minorHAnsi" w:cstheme="minorHAnsi"/>
          <w:i/>
          <w:iCs/>
          <w:sz w:val="20"/>
          <w:szCs w:val="20"/>
          <w:lang w:val="hr-HR"/>
        </w:rPr>
      </w:pPr>
    </w:p>
    <w:p w14:paraId="6A91BD3C" w14:textId="6564C504" w:rsidR="00FF53E2" w:rsidRPr="008D043F" w:rsidRDefault="00E30E54" w:rsidP="0068355A">
      <w:pPr>
        <w:keepNext/>
        <w:spacing w:line="276" w:lineRule="auto"/>
        <w:jc w:val="center"/>
        <w:rPr>
          <w:rFonts w:asciiTheme="minorHAnsi" w:hAnsiTheme="minorHAnsi" w:cstheme="minorHAnsi"/>
          <w:i/>
          <w:iCs/>
          <w:sz w:val="20"/>
          <w:szCs w:val="20"/>
          <w:lang w:val="hr-HR"/>
        </w:rPr>
      </w:pPr>
      <w:bookmarkStart w:id="54" w:name="_Toc109842461"/>
      <w:r w:rsidRPr="008D043F">
        <w:rPr>
          <w:rFonts w:asciiTheme="minorHAnsi" w:eastAsia="Calibri" w:hAnsiTheme="minorHAnsi" w:cstheme="minorHAnsi"/>
          <w:b/>
          <w:bCs/>
          <w:i/>
          <w:iCs/>
          <w:sz w:val="20"/>
          <w:szCs w:val="20"/>
          <w:lang w:val="hr-HR" w:eastAsia="en-US"/>
        </w:rPr>
        <w:t xml:space="preserve">Slika </w:t>
      </w:r>
      <w:bookmarkStart w:id="55" w:name="slika4"/>
      <w:r w:rsidRPr="008D043F">
        <w:rPr>
          <w:rFonts w:asciiTheme="minorHAnsi" w:hAnsiTheme="minorHAnsi" w:cstheme="minorHAnsi"/>
          <w:b/>
          <w:bCs/>
          <w:i/>
          <w:iCs/>
          <w:sz w:val="20"/>
          <w:szCs w:val="20"/>
          <w:lang w:val="hr-HR"/>
        </w:rPr>
        <w:fldChar w:fldCharType="begin"/>
      </w:r>
      <w:r w:rsidRPr="008D043F">
        <w:rPr>
          <w:rFonts w:asciiTheme="minorHAnsi" w:hAnsiTheme="minorHAnsi" w:cstheme="minorHAnsi"/>
          <w:b/>
          <w:bCs/>
          <w:i/>
          <w:iCs/>
          <w:sz w:val="20"/>
          <w:szCs w:val="20"/>
          <w:lang w:val="hr-HR"/>
        </w:rPr>
        <w:instrText xml:space="preserve"> SEQ Slika \* ARABIC </w:instrText>
      </w:r>
      <w:r w:rsidRPr="008D043F">
        <w:rPr>
          <w:rFonts w:asciiTheme="minorHAnsi" w:hAnsiTheme="minorHAnsi" w:cstheme="minorHAnsi"/>
          <w:b/>
          <w:bCs/>
          <w:i/>
          <w:iCs/>
          <w:sz w:val="20"/>
          <w:szCs w:val="20"/>
          <w:lang w:val="hr-HR"/>
        </w:rPr>
        <w:fldChar w:fldCharType="separate"/>
      </w:r>
      <w:r w:rsidR="009B278D">
        <w:rPr>
          <w:rFonts w:asciiTheme="minorHAnsi" w:hAnsiTheme="minorHAnsi" w:cstheme="minorHAnsi"/>
          <w:b/>
          <w:bCs/>
          <w:i/>
          <w:iCs/>
          <w:noProof/>
          <w:sz w:val="20"/>
          <w:szCs w:val="20"/>
          <w:lang w:val="hr-HR"/>
        </w:rPr>
        <w:t>4</w:t>
      </w:r>
      <w:r w:rsidRPr="008D043F">
        <w:rPr>
          <w:rFonts w:asciiTheme="minorHAnsi" w:hAnsiTheme="minorHAnsi" w:cstheme="minorHAnsi"/>
          <w:b/>
          <w:bCs/>
          <w:i/>
          <w:iCs/>
          <w:sz w:val="20"/>
          <w:szCs w:val="20"/>
          <w:lang w:val="hr-HR"/>
        </w:rPr>
        <w:fldChar w:fldCharType="end"/>
      </w:r>
      <w:bookmarkEnd w:id="55"/>
      <w:r w:rsidRPr="008D043F">
        <w:rPr>
          <w:rFonts w:asciiTheme="minorHAnsi" w:eastAsia="Calibri" w:hAnsiTheme="minorHAnsi" w:cstheme="minorHAnsi"/>
          <w:i/>
          <w:iCs/>
          <w:sz w:val="20"/>
          <w:szCs w:val="20"/>
          <w:lang w:val="hr-HR" w:eastAsia="en-US"/>
        </w:rPr>
        <w:t>: Ekološko stanje prirodnih vodnih tijela  površinskih voda</w:t>
      </w:r>
      <w:r w:rsidRPr="008D043F">
        <w:rPr>
          <w:rFonts w:asciiTheme="minorHAnsi" w:hAnsiTheme="minorHAnsi" w:cstheme="minorHAnsi"/>
          <w:i/>
          <w:iCs/>
          <w:sz w:val="20"/>
          <w:szCs w:val="20"/>
          <w:lang w:val="hr-HR"/>
        </w:rPr>
        <w:t xml:space="preserve"> po monitoringu na vodnom području</w:t>
      </w:r>
      <w:r w:rsidRPr="008D043F">
        <w:rPr>
          <w:rFonts w:asciiTheme="minorHAnsi" w:eastAsia="Calibri" w:hAnsiTheme="minorHAnsi" w:cstheme="minorHAnsi"/>
          <w:i/>
          <w:iCs/>
          <w:sz w:val="20"/>
          <w:szCs w:val="20"/>
          <w:lang w:val="hr-HR" w:eastAsia="en-US"/>
        </w:rPr>
        <w:t xml:space="preserve"> Jadranskog mora (2016-2019) </w:t>
      </w:r>
      <w:r w:rsidRPr="008D043F">
        <w:rPr>
          <w:rFonts w:asciiTheme="minorHAnsi" w:eastAsia="Calibri" w:hAnsiTheme="minorHAnsi" w:cstheme="minorHAnsi"/>
          <w:i/>
          <w:iCs/>
          <w:sz w:val="20"/>
          <w:szCs w:val="20"/>
          <w:lang w:val="hr-HR" w:eastAsia="en-US"/>
        </w:rPr>
        <w:fldChar w:fldCharType="begin"/>
      </w:r>
      <w:r w:rsidRPr="008D043F">
        <w:rPr>
          <w:rFonts w:asciiTheme="minorHAnsi" w:eastAsia="Calibri" w:hAnsiTheme="minorHAnsi" w:cstheme="minorHAnsi"/>
          <w:i/>
          <w:iCs/>
          <w:sz w:val="20"/>
          <w:szCs w:val="20"/>
          <w:lang w:val="hr-HR" w:eastAsia="en-US"/>
        </w:rPr>
        <w:instrText xml:space="preserve"> ADDIN ZOTERO_ITEM CSL_CITATION {"citationID":"nVCvUYkw","properties":{"formattedCitation":"(Agencija za vodno podru\\uc0\\u269{}je Jadrana 2021)","plainCitation":"(Agencija za vodno područje Jadrana 2021)","dontUpdate":true,"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8D043F">
        <w:rPr>
          <w:rFonts w:asciiTheme="minorHAnsi" w:eastAsia="Calibri" w:hAnsiTheme="minorHAnsi" w:cstheme="minorHAnsi"/>
          <w:i/>
          <w:iCs/>
          <w:sz w:val="20"/>
          <w:szCs w:val="20"/>
          <w:lang w:val="hr-HR" w:eastAsia="en-US"/>
        </w:rPr>
        <w:fldChar w:fldCharType="separate"/>
      </w:r>
      <w:r w:rsidRPr="008D043F">
        <w:rPr>
          <w:rFonts w:asciiTheme="minorHAnsi" w:hAnsiTheme="minorHAnsi" w:cstheme="minorHAnsi"/>
          <w:i/>
          <w:iCs/>
          <w:sz w:val="20"/>
          <w:lang w:val="hr-HR"/>
        </w:rPr>
        <w:t>(Agencija za vodno područje Jadranskog mora, 2021)</w:t>
      </w:r>
      <w:bookmarkEnd w:id="54"/>
      <w:r w:rsidRPr="008D043F">
        <w:rPr>
          <w:rFonts w:asciiTheme="minorHAnsi" w:eastAsia="Calibri" w:hAnsiTheme="minorHAnsi" w:cstheme="minorHAnsi"/>
          <w:i/>
          <w:iCs/>
          <w:sz w:val="20"/>
          <w:szCs w:val="20"/>
          <w:lang w:val="hr-HR" w:eastAsia="en-US"/>
        </w:rPr>
        <w:fldChar w:fldCharType="end"/>
      </w:r>
    </w:p>
    <w:p w14:paraId="396198F1" w14:textId="4A131F42" w:rsidR="00FF53E2" w:rsidRPr="008D043F" w:rsidRDefault="00FF53E2" w:rsidP="0068355A">
      <w:pPr>
        <w:keepNext/>
        <w:spacing w:line="276" w:lineRule="auto"/>
        <w:rPr>
          <w:rFonts w:asciiTheme="minorHAnsi" w:hAnsiTheme="minorHAnsi" w:cstheme="minorHAnsi"/>
          <w:i/>
          <w:iCs/>
          <w:sz w:val="20"/>
          <w:szCs w:val="20"/>
          <w:lang w:val="hr-HR"/>
        </w:rPr>
        <w:sectPr w:rsidR="00FF53E2" w:rsidRPr="008D043F" w:rsidSect="00331251">
          <w:pgSz w:w="11906" w:h="16838"/>
          <w:pgMar w:top="1440" w:right="1440" w:bottom="1440" w:left="1440" w:header="708" w:footer="708" w:gutter="0"/>
          <w:cols w:space="708"/>
          <w:docGrid w:linePitch="360"/>
        </w:sectPr>
      </w:pPr>
    </w:p>
    <w:p w14:paraId="481A7D40" w14:textId="27AED1C1" w:rsidR="00B34179" w:rsidRPr="008D043F" w:rsidRDefault="00E30E54" w:rsidP="0068355A">
      <w:pPr>
        <w:keepNext/>
        <w:spacing w:after="240" w:line="276" w:lineRule="auto"/>
        <w:jc w:val="center"/>
        <w:rPr>
          <w:rFonts w:asciiTheme="minorHAnsi" w:eastAsia="Calibri" w:hAnsiTheme="minorHAnsi" w:cstheme="minorHAnsi"/>
          <w:i/>
          <w:iCs/>
          <w:sz w:val="20"/>
          <w:szCs w:val="20"/>
          <w:lang w:val="hr-HR" w:eastAsia="en-US"/>
        </w:rPr>
      </w:pPr>
      <w:r w:rsidRPr="008D043F">
        <w:rPr>
          <w:rFonts w:asciiTheme="minorHAnsi" w:hAnsiTheme="minorHAnsi" w:cstheme="minorHAnsi"/>
          <w:noProof/>
          <w:lang w:val="en-GB"/>
        </w:rPr>
        <w:lastRenderedPageBreak/>
        <w:drawing>
          <wp:inline distT="0" distB="0" distL="0" distR="0" wp14:anchorId="795D470C" wp14:editId="0A7B8775">
            <wp:extent cx="3067050" cy="2600325"/>
            <wp:effectExtent l="0" t="0" r="190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CD111E" w14:textId="1D6684B8" w:rsidR="00CD7A0B" w:rsidRPr="008D043F" w:rsidRDefault="00CD7A0B" w:rsidP="0068355A">
      <w:pPr>
        <w:keepNext/>
        <w:spacing w:after="240" w:line="276" w:lineRule="auto"/>
        <w:jc w:val="center"/>
        <w:rPr>
          <w:rFonts w:asciiTheme="minorHAnsi" w:hAnsiTheme="minorHAnsi" w:cstheme="minorHAnsi"/>
          <w:sz w:val="20"/>
          <w:szCs w:val="20"/>
          <w:lang w:val="hr-HR"/>
        </w:rPr>
      </w:pPr>
      <w:bookmarkStart w:id="56" w:name="_Toc109842462"/>
      <w:r w:rsidRPr="008D043F">
        <w:rPr>
          <w:rFonts w:asciiTheme="minorHAnsi" w:hAnsiTheme="minorHAnsi" w:cstheme="minorHAnsi"/>
          <w:b/>
          <w:bCs/>
          <w:i/>
          <w:iCs/>
          <w:sz w:val="20"/>
          <w:szCs w:val="20"/>
          <w:lang w:val="hr-HR"/>
        </w:rPr>
        <w:t xml:space="preserve">Slika </w:t>
      </w:r>
      <w:bookmarkStart w:id="57" w:name="slika5"/>
      <w:r w:rsidRPr="008D043F">
        <w:rPr>
          <w:rFonts w:asciiTheme="minorHAnsi" w:hAnsiTheme="minorHAnsi" w:cstheme="minorHAnsi"/>
          <w:b/>
          <w:bCs/>
          <w:i/>
          <w:iCs/>
          <w:sz w:val="20"/>
          <w:szCs w:val="20"/>
          <w:lang w:val="hr-HR"/>
        </w:rPr>
        <w:fldChar w:fldCharType="begin"/>
      </w:r>
      <w:r w:rsidRPr="008D043F">
        <w:rPr>
          <w:rFonts w:asciiTheme="minorHAnsi" w:hAnsiTheme="minorHAnsi" w:cstheme="minorHAnsi"/>
          <w:b/>
          <w:bCs/>
          <w:i/>
          <w:iCs/>
          <w:sz w:val="20"/>
          <w:szCs w:val="20"/>
          <w:lang w:val="hr-HR"/>
        </w:rPr>
        <w:instrText xml:space="preserve"> SEQ Slika \* ARABIC </w:instrText>
      </w:r>
      <w:r w:rsidRPr="008D043F">
        <w:rPr>
          <w:rFonts w:asciiTheme="minorHAnsi" w:hAnsiTheme="minorHAnsi" w:cstheme="minorHAnsi"/>
          <w:b/>
          <w:bCs/>
          <w:i/>
          <w:iCs/>
          <w:sz w:val="20"/>
          <w:szCs w:val="20"/>
          <w:lang w:val="hr-HR"/>
        </w:rPr>
        <w:fldChar w:fldCharType="separate"/>
      </w:r>
      <w:r w:rsidR="009B278D">
        <w:rPr>
          <w:rFonts w:asciiTheme="minorHAnsi" w:hAnsiTheme="minorHAnsi" w:cstheme="minorHAnsi"/>
          <w:b/>
          <w:bCs/>
          <w:i/>
          <w:iCs/>
          <w:noProof/>
          <w:sz w:val="20"/>
          <w:szCs w:val="20"/>
          <w:lang w:val="hr-HR"/>
        </w:rPr>
        <w:t>5</w:t>
      </w:r>
      <w:r w:rsidRPr="008D043F">
        <w:rPr>
          <w:rFonts w:asciiTheme="minorHAnsi" w:hAnsiTheme="minorHAnsi" w:cstheme="minorHAnsi"/>
          <w:b/>
          <w:bCs/>
          <w:i/>
          <w:iCs/>
          <w:sz w:val="20"/>
          <w:szCs w:val="20"/>
          <w:lang w:val="hr-HR"/>
        </w:rPr>
        <w:fldChar w:fldCharType="end"/>
      </w:r>
      <w:bookmarkEnd w:id="57"/>
      <w:r w:rsidRPr="008D043F">
        <w:rPr>
          <w:rFonts w:asciiTheme="minorHAnsi" w:hAnsiTheme="minorHAnsi" w:cstheme="minorHAnsi"/>
          <w:i/>
          <w:iCs/>
          <w:sz w:val="20"/>
          <w:szCs w:val="20"/>
          <w:lang w:val="hr-HR"/>
        </w:rPr>
        <w:t>: Ekološki potencijal jako izmijenjenih i umjetnih vodnih tijela  površinskih po monitoringu na vodnom području Jadranskog mora (2016-2019)</w:t>
      </w:r>
      <w:bookmarkEnd w:id="56"/>
    </w:p>
    <w:p w14:paraId="3579F15F" w14:textId="77777777"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vodnom području rijeke Save izvršena je procjena rizika dostizanja okolišnih ciljeva za ona vodna tijela površinskih voda za koja još ne postoje rezultati monitoringa, a na osnovu rezultata analize pritisaka, tereta zagađenja i koncentracija pokazatelja zagađenja. Ovakvih vodnih tijela na vodnom području rijeke Save ima 272. </w:t>
      </w:r>
    </w:p>
    <w:p w14:paraId="222DA800" w14:textId="77777777"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 vodnom području Jadranskog mora napravljena je analiza antropogenih pritisaka na vodna tijela i procjena njihove značajnosti. Za 118 vodnih tijela, za koje ocjena stanja nije data na osnovu rezultata monitoringa, ukupna ocjena stanja data je na osnovu analize pritisaka, stanja nizvodnih vodnih tijela, te podataka iz prethodnog planskog perioda. Za ovakva vodna tijela je utvrđeno da ih 6 ima visoko stanje, 71 dobro, 7 umjereno, 28 dobar ekološki potencijal i 6 umjeren ekološki potencijal.</w:t>
      </w:r>
    </w:p>
    <w:p w14:paraId="4C92BD59" w14:textId="3D6AB3EB" w:rsidR="00B34179" w:rsidRPr="008D043F" w:rsidRDefault="00B34179" w:rsidP="0068355A">
      <w:pPr>
        <w:spacing w:before="240" w:after="240" w:line="276" w:lineRule="auto"/>
        <w:rPr>
          <w:rFonts w:asciiTheme="minorHAnsi" w:hAnsiTheme="minorHAnsi" w:cstheme="minorHAnsi"/>
          <w:i/>
          <w:sz w:val="22"/>
          <w:szCs w:val="22"/>
          <w:u w:val="single"/>
          <w:lang w:val="hr-HR"/>
        </w:rPr>
      </w:pPr>
      <w:bookmarkStart w:id="58" w:name="_Hlk94797310"/>
      <w:r w:rsidRPr="008D043F">
        <w:rPr>
          <w:rFonts w:asciiTheme="minorHAnsi" w:hAnsiTheme="minorHAnsi" w:cstheme="minorHAnsi"/>
          <w:i/>
          <w:sz w:val="22"/>
          <w:szCs w:val="22"/>
          <w:u w:val="single"/>
          <w:lang w:val="hr-HR"/>
        </w:rPr>
        <w:t>Monitoring i ocjena stanja vodnih tijela podzemnih vod</w:t>
      </w:r>
      <w:r w:rsidR="0053257F" w:rsidRPr="008D043F">
        <w:rPr>
          <w:rFonts w:asciiTheme="minorHAnsi" w:hAnsiTheme="minorHAnsi" w:cstheme="minorHAnsi"/>
          <w:i/>
          <w:sz w:val="22"/>
          <w:szCs w:val="22"/>
          <w:u w:val="single"/>
          <w:lang w:val="hr-HR"/>
        </w:rPr>
        <w:t>a</w:t>
      </w:r>
      <w:r w:rsidRPr="008D043F">
        <w:rPr>
          <w:rFonts w:asciiTheme="minorHAnsi" w:hAnsiTheme="minorHAnsi" w:cstheme="minorHAnsi"/>
          <w:i/>
          <w:sz w:val="22"/>
          <w:szCs w:val="22"/>
          <w:u w:val="single"/>
          <w:vertAlign w:val="superscript"/>
          <w:lang w:val="hr-HR"/>
        </w:rPr>
        <w:t xml:space="preserve"> </w:t>
      </w:r>
      <w:r w:rsidRPr="008D043F">
        <w:rPr>
          <w:rFonts w:asciiTheme="minorHAnsi" w:hAnsiTheme="minorHAnsi" w:cstheme="minorHAnsi"/>
          <w:i/>
          <w:sz w:val="22"/>
          <w:szCs w:val="22"/>
          <w:u w:val="single"/>
          <w:lang w:val="hr-HR"/>
        </w:rPr>
        <w:t xml:space="preserve"> </w:t>
      </w:r>
    </w:p>
    <w:p w14:paraId="3476E5C3" w14:textId="77777777" w:rsidR="00B34179" w:rsidRPr="008D043F" w:rsidRDefault="00B34179" w:rsidP="0068355A">
      <w:pPr>
        <w:spacing w:before="160" w:after="240" w:line="276" w:lineRule="auto"/>
        <w:jc w:val="both"/>
        <w:rPr>
          <w:rFonts w:asciiTheme="minorHAnsi" w:hAnsiTheme="minorHAnsi" w:cstheme="minorHAnsi"/>
          <w:iCs/>
          <w:sz w:val="22"/>
          <w:szCs w:val="22"/>
          <w:lang w:val="hr-HR"/>
        </w:rPr>
      </w:pPr>
      <w:r w:rsidRPr="008D043F">
        <w:rPr>
          <w:rFonts w:asciiTheme="minorHAnsi" w:hAnsiTheme="minorHAnsi" w:cstheme="minorHAnsi"/>
          <w:iCs/>
          <w:sz w:val="22"/>
          <w:szCs w:val="22"/>
          <w:lang w:val="hr-HR"/>
        </w:rPr>
        <w:t xml:space="preserve">Podzemne vode su najznačajniji resurs za vodosnabdijevanje stanovništva u Federaciji BiH, jer se preko 80% potreba za vodosnabdijevanjem stanovništva osigurava iz podzemnih voda/izvorišta/vrela. Federalni zavod za geologiju je nosilac izrade katastra podzemnih voda u Federaciji BiH ‒ izvorišta vode za piće, koja je počela 2012. godine, a planirano je da se završi tokom 2021. godine. Katastar osigurava podatke o rezervama podzemne vode, kvalitetu, kapacitetu vodozahvata, količinama koje se crpe, hidrogeološkim parametrima vezanim za određivanje zaštitnih zona, te sadašnjem korištenju podzemnih voda na teritoriji Federacije BiH. </w:t>
      </w:r>
    </w:p>
    <w:bookmarkEnd w:id="58"/>
    <w:p w14:paraId="505928EE"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vodnom području rijeke Save, sistematski monitoring nivoa podzemnih voda i temperature počeo se provoditi 2019. godine na 12 automatskih stanica, tj. tri GVTPV-a (Posavina, Sarajevsko-zeničko polje, Tuzlansko-sprečko polje). Do 2020. godine nije uspostavljena analiza fizičko-hemijskih parametara kvaliteta podzemnih voda na mjernim stanicama. </w:t>
      </w:r>
    </w:p>
    <w:p w14:paraId="07840A0E"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itisak na kvantitativno stanje podzemnih voda ocjenjuje se kao značajan ako prelazi granicu od 10% vrijednosti bilansnih rezervi.</w:t>
      </w:r>
    </w:p>
    <w:p w14:paraId="6F827B86"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Kvantitativni pritisci na GVTP ukazuju da se uglavnom ne eksploatira više vode nego što dozvoljavaju bilansne rezerve, a 7 GVTPV-a je pod količinskim pritiskom koji se ocjenjuje kao „značajan“ (26% ukupne površine GVTPV-a). </w:t>
      </w:r>
      <w:bookmarkStart w:id="59" w:name="_Hlk93741942"/>
    </w:p>
    <w:bookmarkEnd w:id="59"/>
    <w:p w14:paraId="7BC9A59C"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računate koncentracije pokazatelja kvaliteta podzemnih voda, po svim GVTPV-ima, pokazuju da kvalitativno/hemijsko stanje podzemnih voda nije ugroženo. Koncentracije parametara za ocjenu stanja podzemnih voda su niže od graničnih, te se pritisci za GVTPV-e, gdje nije kompletiran monitoring, ocjenjuju sa „vjerovatno nije značajan“. </w:t>
      </w:r>
    </w:p>
    <w:p w14:paraId="01E33B1A"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ezultati provedenog monitoringa za GVTPV-e: gornji sliv Spreče i Gostelje, Tuzlansko-sprečko polje i Posavina ukazuju da je kvalitet ovih podzemnih voda dobar, odnosno pritisak „nije značajan“. </w:t>
      </w:r>
    </w:p>
    <w:p w14:paraId="055EF771" w14:textId="6B827B74"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totak površina GVTPV-a koja ili nisu pod rizikom od nedostizanja okolišnih ciljeva za  hemijska stanja, ili vjerovatno nisu pod rizikom, prelazi 80% </w:t>
      </w:r>
      <w:r w:rsidR="00C418B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9ORQWmxN","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C418BE" w:rsidRPr="008D043F">
        <w:rPr>
          <w:rFonts w:asciiTheme="minorHAnsi" w:hAnsiTheme="minorHAnsi" w:cstheme="minorHAnsi"/>
          <w:sz w:val="22"/>
          <w:szCs w:val="22"/>
          <w:lang w:val="hr-HR"/>
        </w:rPr>
        <w:fldChar w:fldCharType="separate"/>
      </w:r>
      <w:r w:rsidR="00C418BE" w:rsidRPr="008D043F">
        <w:rPr>
          <w:rFonts w:asciiTheme="minorHAnsi" w:hAnsiTheme="minorHAnsi" w:cstheme="minorHAnsi"/>
          <w:sz w:val="22"/>
          <w:lang w:val="hr-HR"/>
        </w:rPr>
        <w:t>(Agencija za vodno područje rijeke Save</w:t>
      </w:r>
      <w:r w:rsidR="00315FEC" w:rsidRPr="008D043F">
        <w:rPr>
          <w:rFonts w:asciiTheme="minorHAnsi" w:hAnsiTheme="minorHAnsi" w:cstheme="minorHAnsi"/>
          <w:sz w:val="22"/>
          <w:lang w:val="hr-HR"/>
        </w:rPr>
        <w:t>,</w:t>
      </w:r>
      <w:r w:rsidR="00C418BE" w:rsidRPr="008D043F">
        <w:rPr>
          <w:rFonts w:asciiTheme="minorHAnsi" w:hAnsiTheme="minorHAnsi" w:cstheme="minorHAnsi"/>
          <w:sz w:val="22"/>
          <w:lang w:val="hr-HR"/>
        </w:rPr>
        <w:t xml:space="preserve"> 2021)</w:t>
      </w:r>
      <w:r w:rsidR="00C418BE" w:rsidRPr="008D043F">
        <w:rPr>
          <w:rFonts w:asciiTheme="minorHAnsi" w:hAnsiTheme="minorHAnsi" w:cstheme="minorHAnsi"/>
          <w:sz w:val="22"/>
          <w:szCs w:val="22"/>
          <w:lang w:val="hr-HR"/>
        </w:rPr>
        <w:fldChar w:fldCharType="end"/>
      </w:r>
      <w:r w:rsidR="00C418BE" w:rsidRPr="008D043F">
        <w:rPr>
          <w:rFonts w:asciiTheme="minorHAnsi" w:hAnsiTheme="minorHAnsi" w:cstheme="minorHAnsi"/>
          <w:sz w:val="22"/>
          <w:szCs w:val="22"/>
          <w:lang w:val="hr-HR"/>
        </w:rPr>
        <w:t>.</w:t>
      </w:r>
    </w:p>
    <w:p w14:paraId="274756DD"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vantitativni monitoring se na krškom području, koje predstavlja najveći dio vodnog područja Jadranskog mora u Federaciji BiH, provodi mjerenjem protoka na velikim izvorima ili na neposredno pripadajućim nizvodnim vodotocima. Na određenim izvorištima provodi se redovni monitoring količinskog stanja očitavanjem vodomjerne letve, te proračunom količina preko Q/H krivulja.</w:t>
      </w:r>
    </w:p>
    <w:p w14:paraId="76DC1837"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usvojenim kriterijima kvantificiranja pritisaka, s aspekta zahvatanja voda, pritisci su značajni ako zahvatanje iznosi 20% od „raspoloživih zaliha“ u minimumu, te deset postotno smanjenje ukupnih „raspoloživih zaliha“. </w:t>
      </w:r>
    </w:p>
    <w:p w14:paraId="22C72EF8" w14:textId="5700F46E" w:rsidR="00E30E54" w:rsidRPr="008D043F" w:rsidRDefault="00E30E54"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navedenim kriterijima, pritisci od zahvatanja podzemnih voda na vodnom području Jadranskog mora „nisu značajni“, osim na PVT Hutovo, gdje postoji značajan pritisak radi zahvata od izgrađenog hidroenergetskog sistema „Hidrosistem Trebišnjica“ na slivu Trebišnjice. Prema procjeni pouzdanosti ocjene stanja, Hutovo blato je jedino podzemno vodno tijelo čije je količinsko stanje ocjenjeno kao „loše“, dok su ostala tijela podzemnih voda u dobrom količinskom stanju</w:t>
      </w:r>
      <w:r w:rsidRPr="008D043F">
        <w:rPr>
          <w:rFonts w:asciiTheme="minorHAnsi" w:hAnsiTheme="minorHAnsi" w:cstheme="minorHAnsi"/>
          <w:sz w:val="22"/>
          <w:szCs w:val="22"/>
          <w:shd w:val="clear" w:color="auto" w:fill="FFFFFF"/>
          <w:lang w:val="hr-HR"/>
        </w:rPr>
        <w:t>.</w:t>
      </w:r>
    </w:p>
    <w:p w14:paraId="51093069" w14:textId="07C713D2"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vodnom području Jadranskog mora se od 2011. godine prati hemijsko stanje podzemnih voda, na 20‒33 mjerna mjesta tokom 2019. godine. Utvrđeno je dobro stanje na 32 i loše stanje na jednom mjernom mjestu (Gabela Polje) zbog prisustva hlorida u užem području u vrijeme suša, ali je ukupno stanje vodnih tijela ocijenjeno kao dobro </w:t>
      </w:r>
      <w:r w:rsidR="00C418B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xhDM49fM","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C418BE"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Agencija za vodno područje Jadranskog mora</w:t>
      </w:r>
      <w:r w:rsidR="00315FEC" w:rsidRPr="008D043F">
        <w:rPr>
          <w:rFonts w:asciiTheme="minorHAnsi" w:hAnsiTheme="minorHAnsi" w:cstheme="minorHAnsi"/>
          <w:sz w:val="22"/>
        </w:rPr>
        <w:t>,</w:t>
      </w:r>
      <w:r w:rsidR="00CE1A95" w:rsidRPr="008D043F">
        <w:rPr>
          <w:rFonts w:asciiTheme="minorHAnsi" w:hAnsiTheme="minorHAnsi" w:cstheme="minorHAnsi"/>
          <w:sz w:val="22"/>
        </w:rPr>
        <w:t xml:space="preserve"> 2021)</w:t>
      </w:r>
      <w:r w:rsidR="00C418BE" w:rsidRPr="008D043F">
        <w:rPr>
          <w:rFonts w:asciiTheme="minorHAnsi" w:hAnsiTheme="minorHAnsi" w:cstheme="minorHAnsi"/>
          <w:sz w:val="22"/>
          <w:szCs w:val="22"/>
          <w:lang w:val="hr-HR"/>
        </w:rPr>
        <w:fldChar w:fldCharType="end"/>
      </w:r>
      <w:r w:rsidR="005E61FE" w:rsidRPr="008D043F">
        <w:rPr>
          <w:rFonts w:asciiTheme="minorHAnsi" w:hAnsiTheme="minorHAnsi" w:cstheme="minorHAnsi"/>
          <w:sz w:val="22"/>
          <w:szCs w:val="22"/>
          <w:lang w:val="hr-HR"/>
        </w:rPr>
        <w:t>.</w:t>
      </w:r>
    </w:p>
    <w:p w14:paraId="6892FC8A" w14:textId="7B500A5F"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onitoring kvaliteta i kvantiteta podzemnih voda provodi se na lokacijama izvorišta za 22 vodna tijela, a planira se, u periodu Plana upravljanja 2022‒2027. godine, provođenje nadzornog monitoringa 2 puta godišnje na ukupno 35 lokacija/izvorišta (sveukupno 70 analiza) </w:t>
      </w:r>
      <w:r w:rsidR="005E61F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8qTqYwN","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5E61FE"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Agencija za vodno područje Jadranskog mora</w:t>
      </w:r>
      <w:r w:rsidR="00315FEC" w:rsidRPr="008D043F">
        <w:rPr>
          <w:rFonts w:asciiTheme="minorHAnsi" w:hAnsiTheme="minorHAnsi" w:cstheme="minorHAnsi"/>
          <w:sz w:val="22"/>
        </w:rPr>
        <w:t>,</w:t>
      </w:r>
      <w:r w:rsidR="00CE1A95" w:rsidRPr="008D043F">
        <w:rPr>
          <w:rFonts w:asciiTheme="minorHAnsi" w:hAnsiTheme="minorHAnsi" w:cstheme="minorHAnsi"/>
          <w:sz w:val="22"/>
        </w:rPr>
        <w:t xml:space="preserve"> 2021)</w:t>
      </w:r>
      <w:r w:rsidR="005E61FE" w:rsidRPr="008D043F">
        <w:rPr>
          <w:rFonts w:asciiTheme="minorHAnsi" w:hAnsiTheme="minorHAnsi" w:cstheme="minorHAnsi"/>
          <w:sz w:val="22"/>
          <w:szCs w:val="22"/>
          <w:lang w:val="hr-HR"/>
        </w:rPr>
        <w:fldChar w:fldCharType="end"/>
      </w:r>
      <w:r w:rsidR="005E61FE" w:rsidRPr="008D043F">
        <w:rPr>
          <w:rFonts w:asciiTheme="minorHAnsi" w:hAnsiTheme="minorHAnsi" w:cstheme="minorHAnsi"/>
          <w:sz w:val="22"/>
          <w:szCs w:val="22"/>
          <w:lang w:val="hr-HR"/>
        </w:rPr>
        <w:t>.</w:t>
      </w:r>
    </w:p>
    <w:p w14:paraId="69EF3683" w14:textId="1627C1A2" w:rsidR="00B34179" w:rsidRPr="008D043F" w:rsidRDefault="00B34179" w:rsidP="0068355A">
      <w:pPr>
        <w:spacing w:after="240" w:line="276" w:lineRule="auto"/>
        <w:rPr>
          <w:rFonts w:asciiTheme="minorHAnsi" w:hAnsiTheme="minorHAnsi" w:cstheme="minorHAnsi"/>
          <w:i/>
          <w:sz w:val="22"/>
          <w:szCs w:val="22"/>
          <w:u w:val="single"/>
          <w:lang w:val="hr-HR"/>
        </w:rPr>
      </w:pPr>
      <w:bookmarkStart w:id="60" w:name="_Hlk94797358"/>
      <w:r w:rsidRPr="008D043F">
        <w:rPr>
          <w:rFonts w:asciiTheme="minorHAnsi" w:hAnsiTheme="minorHAnsi" w:cstheme="minorHAnsi"/>
          <w:i/>
          <w:sz w:val="22"/>
          <w:szCs w:val="22"/>
          <w:u w:val="single"/>
          <w:lang w:val="hr-HR"/>
        </w:rPr>
        <w:t>Karakteristike vodnih usluga u Federaciji BiH</w:t>
      </w:r>
    </w:p>
    <w:p w14:paraId="56071953" w14:textId="643DF59C" w:rsidR="00E30E54" w:rsidRPr="008D043F" w:rsidRDefault="00E30E54" w:rsidP="0068355A">
      <w:pPr>
        <w:spacing w:after="240" w:line="276" w:lineRule="auto"/>
        <w:jc w:val="both"/>
        <w:rPr>
          <w:rFonts w:asciiTheme="minorHAnsi" w:hAnsiTheme="minorHAnsi" w:cstheme="minorHAnsi"/>
          <w:iCs/>
          <w:sz w:val="22"/>
          <w:szCs w:val="22"/>
          <w:lang w:val="hr-HR"/>
        </w:rPr>
      </w:pPr>
      <w:r w:rsidRPr="008D043F">
        <w:rPr>
          <w:rFonts w:asciiTheme="minorHAnsi" w:hAnsiTheme="minorHAnsi" w:cstheme="minorHAnsi"/>
          <w:iCs/>
          <w:sz w:val="22"/>
          <w:szCs w:val="22"/>
          <w:lang w:val="hr-HR"/>
        </w:rPr>
        <w:t xml:space="preserve">Tokom proteklih deset i više godina u Federaciji BiH, postepeno su se ulagala značajna sredstava u kapitalne projekte komunalne infrastrukture (WATSAN Projekt, projekti rekostrukcije i izgradnje kanalizacionih sistema i postrojenja za tretman otpadnih voda gradova Sarajeva, Bihaća, Mostara, Cazina i drugih naselja.), a koji se implementiraju posredstvom međunarodnih banaka (Svjetska banka, EIB, EBRD, CEB, KfW), a sredstva se u najvećoj mjeri osiguravaju iz kreditnih i grant izvora, a </w:t>
      </w:r>
      <w:r w:rsidRPr="008D043F">
        <w:rPr>
          <w:rFonts w:asciiTheme="minorHAnsi" w:hAnsiTheme="minorHAnsi" w:cstheme="minorHAnsi"/>
          <w:iCs/>
          <w:sz w:val="22"/>
          <w:szCs w:val="22"/>
          <w:lang w:val="hr-HR"/>
        </w:rPr>
        <w:lastRenderedPageBreak/>
        <w:t xml:space="preserve">zatim i kroz  federalni i kantonalne budžete, putem Fonda za zaštitu okoliša Federacije BiH (FFZO) te i  sredstava vodnih naknada. Od 2016. godine se u BiH realizira „Projekat općinskog okolišnog i ekonomskog upravljanja“ (MEG) - faza I i faza II, kojeg je u BiH pokrenula Vlade Švicarske, a implementira ga UNDP BiH. Cilj projekta je uvođenje održivih modela dobrog upravljanja u lokalnim zajednicama kroz obezbijeđenje pravednijih, efektivnijih i efikasnijih javnih usluga  za građane, posebno vodnih usluga.  </w:t>
      </w:r>
    </w:p>
    <w:p w14:paraId="0E3C2CD6" w14:textId="53D8D960" w:rsidR="00E30E54" w:rsidRPr="008D043F" w:rsidRDefault="00E30E54" w:rsidP="0068355A">
      <w:pPr>
        <w:spacing w:after="240" w:line="276" w:lineRule="auto"/>
        <w:jc w:val="both"/>
        <w:rPr>
          <w:rFonts w:asciiTheme="minorHAnsi" w:hAnsiTheme="minorHAnsi" w:cstheme="minorHAnsi"/>
          <w:iCs/>
          <w:sz w:val="22"/>
          <w:szCs w:val="22"/>
          <w:lang w:val="hr-HR"/>
        </w:rPr>
      </w:pPr>
      <w:r w:rsidRPr="008D043F">
        <w:rPr>
          <w:rFonts w:asciiTheme="minorHAnsi" w:hAnsiTheme="minorHAnsi" w:cstheme="minorHAnsi"/>
          <w:iCs/>
          <w:sz w:val="22"/>
          <w:szCs w:val="22"/>
          <w:lang w:val="hr-HR"/>
        </w:rPr>
        <w:t>U cilju reformiranja sektora vodnih usluga u FBiH, uljučujući otklanjanje brojnih i već dugo prisutnih nedostataka u pružanju usluga vodosnabdijevanja, kanalizacije i prečišćavanja otpadnih voda u jedinicama lokalne samouprave u Federaciji BiH, Vlada Federacije BiH je u februaru 2022. godine, usvojila dokument “Program za unapređenje vodnih usluga u Federaciji BiH”, te donijela Odluku o usvajanju izrađene “Metodologije za utvrđivanje najniže osnovne cijene vodnih usluga u Federaciji BiH”.</w:t>
      </w:r>
    </w:p>
    <w:bookmarkEnd w:id="60"/>
    <w:p w14:paraId="190B2D83" w14:textId="24DF9F61"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snovni pokazatelji kvaliteta vodnih usluga u Federaciji BiH dati su u </w:t>
      </w:r>
      <w:r w:rsidRPr="008D043F">
        <w:rPr>
          <w:rFonts w:asciiTheme="minorHAnsi" w:hAnsiTheme="minorHAnsi" w:cstheme="minorHAnsi"/>
          <w:b/>
          <w:bCs/>
          <w:i/>
          <w:iCs/>
          <w:sz w:val="22"/>
          <w:szCs w:val="22"/>
          <w:lang w:val="hr-HR"/>
        </w:rPr>
        <w:t>tabeli</w:t>
      </w:r>
      <w:r w:rsidR="00C1578A" w:rsidRPr="008D043F">
        <w:rPr>
          <w:rFonts w:asciiTheme="minorHAnsi" w:hAnsiTheme="minorHAnsi" w:cstheme="minorHAnsi"/>
          <w:b/>
          <w:bCs/>
          <w:i/>
          <w:iCs/>
          <w:sz w:val="22"/>
          <w:szCs w:val="22"/>
          <w:lang w:val="hr-HR"/>
        </w:rPr>
        <w:t xml:space="preserve">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5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5</w:t>
      </w:r>
      <w:r w:rsidR="00C1578A" w:rsidRPr="008D043F">
        <w:rPr>
          <w:rFonts w:asciiTheme="minorHAnsi" w:hAnsiTheme="minorHAnsi" w:cstheme="minorHAnsi"/>
          <w:b/>
          <w:bCs/>
          <w:i/>
          <w:iCs/>
          <w:sz w:val="22"/>
          <w:szCs w:val="22"/>
          <w:lang w:val="hr-HR"/>
        </w:rPr>
        <w:fldChar w:fldCharType="end"/>
      </w:r>
      <w:r w:rsidRPr="008D043F">
        <w:rPr>
          <w:rFonts w:asciiTheme="minorHAnsi" w:hAnsiTheme="minorHAnsi" w:cstheme="minorHAnsi"/>
          <w:b/>
          <w:bCs/>
          <w:sz w:val="22"/>
          <w:szCs w:val="22"/>
          <w:lang w:val="hr-HR"/>
        </w:rPr>
        <w:t>.</w:t>
      </w:r>
      <w:r w:rsidRPr="008D043F">
        <w:rPr>
          <w:rFonts w:asciiTheme="minorHAnsi" w:hAnsiTheme="minorHAnsi" w:cstheme="minorHAnsi"/>
          <w:sz w:val="22"/>
          <w:szCs w:val="22"/>
          <w:lang w:val="hr-HR"/>
        </w:rPr>
        <w:t xml:space="preserve"> </w:t>
      </w:r>
    </w:p>
    <w:p w14:paraId="5CDDBFF9" w14:textId="7FD945E6" w:rsidR="00B34179" w:rsidRPr="008D043F" w:rsidRDefault="00C1578A" w:rsidP="0068355A">
      <w:pPr>
        <w:pStyle w:val="Caption"/>
        <w:spacing w:line="276" w:lineRule="auto"/>
        <w:rPr>
          <w:rFonts w:asciiTheme="minorHAnsi" w:hAnsiTheme="minorHAnsi" w:cstheme="minorHAnsi"/>
          <w:b w:val="0"/>
          <w:i w:val="0"/>
          <w:iCs w:val="0"/>
          <w:szCs w:val="20"/>
          <w:lang w:val="hr-HR"/>
        </w:rPr>
      </w:pPr>
      <w:bookmarkStart w:id="61" w:name="_Toc109842434"/>
      <w:r w:rsidRPr="008D043F">
        <w:rPr>
          <w:rFonts w:asciiTheme="minorHAnsi" w:hAnsiTheme="minorHAnsi" w:cstheme="minorHAnsi"/>
          <w:lang w:val="hr-HR"/>
        </w:rPr>
        <w:t xml:space="preserve">Tabela </w:t>
      </w:r>
      <w:bookmarkStart w:id="62" w:name="tabela5"/>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5</w:t>
      </w:r>
      <w:r w:rsidRPr="008D043F">
        <w:rPr>
          <w:rFonts w:asciiTheme="minorHAnsi" w:hAnsiTheme="minorHAnsi" w:cstheme="minorHAnsi"/>
          <w:lang w:val="hr-HR"/>
        </w:rPr>
        <w:fldChar w:fldCharType="end"/>
      </w:r>
      <w:bookmarkEnd w:id="62"/>
      <w:r w:rsidR="00B34179" w:rsidRPr="008D043F">
        <w:rPr>
          <w:rFonts w:asciiTheme="minorHAnsi" w:hAnsiTheme="minorHAnsi" w:cstheme="minorHAnsi"/>
          <w:szCs w:val="20"/>
          <w:lang w:val="hr-HR"/>
        </w:rPr>
        <w:t xml:space="preserve">: </w:t>
      </w:r>
      <w:r w:rsidR="00B34179" w:rsidRPr="008D043F">
        <w:rPr>
          <w:rFonts w:asciiTheme="minorHAnsi" w:hAnsiTheme="minorHAnsi" w:cstheme="minorHAnsi"/>
          <w:b w:val="0"/>
          <w:szCs w:val="20"/>
          <w:lang w:val="hr-HR"/>
        </w:rPr>
        <w:t>Osnovne karakteristike sektora vodnih usluga u Federaciji BiH</w:t>
      </w:r>
      <w:bookmarkEnd w:id="61"/>
    </w:p>
    <w:tbl>
      <w:tblPr>
        <w:tblStyle w:val="TABLICAHAOP6"/>
        <w:tblW w:w="4862"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030"/>
        <w:gridCol w:w="1825"/>
        <w:gridCol w:w="1677"/>
        <w:gridCol w:w="1738"/>
        <w:gridCol w:w="2717"/>
      </w:tblGrid>
      <w:tr w:rsidR="00B34179" w:rsidRPr="008D043F" w14:paraId="3E1B3CD2" w14:textId="77777777" w:rsidTr="007D1F9A">
        <w:trPr>
          <w:trHeight w:val="323"/>
          <w:tblHeader/>
          <w:jc w:val="center"/>
        </w:trPr>
        <w:tc>
          <w:tcPr>
            <w:tcW w:w="526" w:type="pct"/>
            <w:shd w:val="clear" w:color="auto" w:fill="009D73"/>
          </w:tcPr>
          <w:p w14:paraId="421A94F0" w14:textId="77777777" w:rsidR="00B34179" w:rsidRPr="008D043F" w:rsidRDefault="00B34179" w:rsidP="0068355A">
            <w:pPr>
              <w:spacing w:after="200" w:line="276" w:lineRule="auto"/>
              <w:jc w:val="both"/>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 </w:t>
            </w:r>
          </w:p>
        </w:tc>
        <w:tc>
          <w:tcPr>
            <w:tcW w:w="1015" w:type="pct"/>
            <w:shd w:val="clear" w:color="auto" w:fill="009D73"/>
            <w:vAlign w:val="center"/>
          </w:tcPr>
          <w:p w14:paraId="10D0A118"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krivenost stanovnika vodosnabdijevanjem.</w:t>
            </w:r>
          </w:p>
        </w:tc>
        <w:tc>
          <w:tcPr>
            <w:tcW w:w="933" w:type="pct"/>
            <w:shd w:val="clear" w:color="auto" w:fill="009D73"/>
            <w:vAlign w:val="center"/>
          </w:tcPr>
          <w:p w14:paraId="2EC0CA65"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Ukupni gubici u javnim sistemima vodosnabdijevanja.</w:t>
            </w:r>
          </w:p>
        </w:tc>
        <w:tc>
          <w:tcPr>
            <w:tcW w:w="991" w:type="pct"/>
            <w:shd w:val="clear" w:color="auto" w:fill="009D73"/>
            <w:vAlign w:val="center"/>
          </w:tcPr>
          <w:p w14:paraId="352152C5"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krivenost stanovnika javnom kanalizacijom</w:t>
            </w:r>
          </w:p>
        </w:tc>
        <w:tc>
          <w:tcPr>
            <w:tcW w:w="1535" w:type="pct"/>
            <w:shd w:val="clear" w:color="auto" w:fill="009D73"/>
            <w:vAlign w:val="center"/>
          </w:tcPr>
          <w:p w14:paraId="5A710D62"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Broj/lokacije/tip  tretmana u PPOV</w:t>
            </w:r>
          </w:p>
        </w:tc>
      </w:tr>
      <w:tr w:rsidR="00B34179" w:rsidRPr="008D043F" w14:paraId="2D3D13EB" w14:textId="77777777" w:rsidTr="007D1F9A">
        <w:trPr>
          <w:trHeight w:val="380"/>
          <w:jc w:val="center"/>
        </w:trPr>
        <w:tc>
          <w:tcPr>
            <w:tcW w:w="526" w:type="pct"/>
            <w:shd w:val="clear" w:color="auto" w:fill="auto"/>
            <w:vAlign w:val="center"/>
          </w:tcPr>
          <w:p w14:paraId="35F9246C"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P</w:t>
            </w:r>
          </w:p>
          <w:p w14:paraId="31F71ECC" w14:textId="0633C342"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ijek</w:t>
            </w:r>
            <w:r w:rsidR="00E30E54" w:rsidRPr="008D043F">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Sav</w:t>
            </w:r>
            <w:r w:rsidR="00E30E54" w:rsidRPr="008D043F">
              <w:rPr>
                <w:rFonts w:asciiTheme="minorHAnsi" w:hAnsiTheme="minorHAnsi" w:cstheme="minorHAnsi"/>
                <w:sz w:val="18"/>
                <w:szCs w:val="18"/>
                <w:lang w:val="hr-HR"/>
              </w:rPr>
              <w:t>e</w:t>
            </w:r>
          </w:p>
        </w:tc>
        <w:tc>
          <w:tcPr>
            <w:tcW w:w="1015" w:type="pct"/>
            <w:shd w:val="clear" w:color="auto" w:fill="auto"/>
            <w:vAlign w:val="center"/>
          </w:tcPr>
          <w:p w14:paraId="70655099" w14:textId="77777777" w:rsidR="00B34179" w:rsidRPr="008D043F" w:rsidRDefault="00B34179" w:rsidP="0068355A">
            <w:pPr>
              <w:spacing w:line="276" w:lineRule="auto"/>
              <w:jc w:val="center"/>
              <w:rPr>
                <w:rFonts w:asciiTheme="minorHAnsi" w:hAnsiTheme="minorHAnsi" w:cstheme="minorHAnsi"/>
                <w:sz w:val="18"/>
                <w:szCs w:val="18"/>
                <w:lang w:val="hr-HR"/>
              </w:rPr>
            </w:pPr>
          </w:p>
          <w:p w14:paraId="79D1EB46"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oko 70%*</w:t>
            </w:r>
          </w:p>
        </w:tc>
        <w:tc>
          <w:tcPr>
            <w:tcW w:w="933" w:type="pct"/>
            <w:shd w:val="clear" w:color="auto" w:fill="auto"/>
            <w:vAlign w:val="center"/>
          </w:tcPr>
          <w:p w14:paraId="053BD9A4" w14:textId="77777777" w:rsidR="00B34179" w:rsidRPr="008D043F" w:rsidRDefault="00B34179" w:rsidP="0068355A">
            <w:pPr>
              <w:spacing w:line="276" w:lineRule="auto"/>
              <w:jc w:val="center"/>
              <w:rPr>
                <w:rFonts w:asciiTheme="minorHAnsi" w:hAnsiTheme="minorHAnsi" w:cstheme="minorHAnsi"/>
                <w:sz w:val="18"/>
                <w:szCs w:val="18"/>
                <w:lang w:val="hr-HR"/>
              </w:rPr>
            </w:pPr>
          </w:p>
          <w:p w14:paraId="641909C5"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6%</w:t>
            </w:r>
          </w:p>
        </w:tc>
        <w:tc>
          <w:tcPr>
            <w:tcW w:w="991" w:type="pct"/>
            <w:shd w:val="clear" w:color="auto" w:fill="auto"/>
            <w:vAlign w:val="center"/>
          </w:tcPr>
          <w:p w14:paraId="2F98B651"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raspoloživi precizni podaci ‒</w:t>
            </w:r>
            <w:r w:rsidRPr="008D043F">
              <w:rPr>
                <w:rFonts w:asciiTheme="minorHAnsi" w:eastAsiaTheme="minorEastAsia" w:hAnsiTheme="minorHAnsi" w:cstheme="minorHAnsi"/>
                <w:bCs/>
                <w:color w:val="000000" w:themeColor="text1"/>
                <w:sz w:val="22"/>
                <w:szCs w:val="18"/>
                <w:lang w:val="hr-HR" w:eastAsia="en-US"/>
              </w:rPr>
              <w:t xml:space="preserve"> </w:t>
            </w:r>
            <w:r w:rsidRPr="008D043F">
              <w:rPr>
                <w:rFonts w:asciiTheme="minorHAnsi" w:hAnsiTheme="minorHAnsi" w:cstheme="minorHAnsi"/>
                <w:bCs/>
                <w:sz w:val="18"/>
                <w:szCs w:val="18"/>
                <w:lang w:val="hr-HR"/>
              </w:rPr>
              <w:t>relevantne institucije nisu dostavile adekvatne podatke</w:t>
            </w:r>
          </w:p>
          <w:p w14:paraId="1096FC8C" w14:textId="77777777" w:rsidR="00B34179" w:rsidRPr="008D043F" w:rsidRDefault="00B34179" w:rsidP="0068355A">
            <w:pPr>
              <w:spacing w:line="276" w:lineRule="auto"/>
              <w:jc w:val="center"/>
              <w:rPr>
                <w:rFonts w:asciiTheme="minorHAnsi" w:hAnsiTheme="minorHAnsi" w:cstheme="minorHAnsi"/>
                <w:sz w:val="18"/>
                <w:szCs w:val="18"/>
                <w:lang w:val="hr-HR"/>
              </w:rPr>
            </w:pPr>
          </w:p>
          <w:p w14:paraId="0B634667"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w:t>
            </w:r>
          </w:p>
          <w:p w14:paraId="7A909217" w14:textId="77777777" w:rsidR="00B34179" w:rsidRPr="008D043F" w:rsidRDefault="00B34179"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w:t>
            </w:r>
            <w:r w:rsidRPr="008D043F">
              <w:rPr>
                <w:rFonts w:asciiTheme="minorHAnsi" w:hAnsiTheme="minorHAnsi" w:cstheme="minorHAnsi"/>
                <w:i/>
                <w:sz w:val="18"/>
                <w:szCs w:val="18"/>
                <w:lang w:val="hr-HR"/>
              </w:rPr>
              <w:t>Podatak iz PUV rijeka Sava – prvi ciklus</w:t>
            </w:r>
            <w:r w:rsidRPr="008D043F">
              <w:rPr>
                <w:rFonts w:asciiTheme="minorHAnsi" w:hAnsiTheme="minorHAnsi" w:cstheme="minorHAnsi"/>
                <w:sz w:val="18"/>
                <w:szCs w:val="18"/>
                <w:lang w:val="hr-HR"/>
              </w:rPr>
              <w:t>)</w:t>
            </w:r>
          </w:p>
        </w:tc>
        <w:tc>
          <w:tcPr>
            <w:tcW w:w="1535" w:type="pct"/>
            <w:shd w:val="clear" w:color="auto" w:fill="auto"/>
            <w:vAlign w:val="center"/>
          </w:tcPr>
          <w:p w14:paraId="44910013" w14:textId="473D14E4" w:rsidR="00B34179" w:rsidRPr="008D043F" w:rsidRDefault="00E30E5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 tercijarni tretman (Bihać, Živinica</w:t>
            </w:r>
            <w:r w:rsidRPr="008D043F">
              <w:rPr>
                <w:rFonts w:asciiTheme="minorHAnsi" w:hAnsiTheme="minorHAnsi" w:cstheme="minorHAnsi"/>
                <w:sz w:val="18"/>
                <w:szCs w:val="18"/>
                <w:vertAlign w:val="superscript"/>
                <w:lang w:val="hr-HR"/>
              </w:rPr>
              <w:footnoteReference w:id="9"/>
            </w:r>
            <w:r w:rsidRPr="008D043F">
              <w:rPr>
                <w:rFonts w:asciiTheme="minorHAnsi" w:hAnsiTheme="minorHAnsi" w:cstheme="minorHAnsi"/>
                <w:sz w:val="18"/>
                <w:szCs w:val="18"/>
                <w:lang w:val="hr-HR"/>
              </w:rPr>
              <w:t>);</w:t>
            </w:r>
          </w:p>
          <w:p w14:paraId="09BCBB10" w14:textId="68047FDE"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7 sekundarni tretman (Sarajevo, Trnovo, Žepče, Gradačac, Srebrenik, Odžak) </w:t>
            </w:r>
          </w:p>
          <w:p w14:paraId="28610658" w14:textId="77777777" w:rsidR="00B34179" w:rsidRPr="008D043F" w:rsidRDefault="00B34179" w:rsidP="0068355A">
            <w:pPr>
              <w:spacing w:line="276" w:lineRule="auto"/>
              <w:rPr>
                <w:rFonts w:asciiTheme="minorHAnsi" w:hAnsiTheme="minorHAnsi" w:cstheme="minorHAnsi"/>
                <w:sz w:val="18"/>
                <w:szCs w:val="18"/>
                <w:lang w:val="hr-HR"/>
              </w:rPr>
            </w:pPr>
          </w:p>
        </w:tc>
      </w:tr>
      <w:tr w:rsidR="00B34179" w:rsidRPr="008D043F" w14:paraId="70CF0F9A" w14:textId="77777777" w:rsidTr="007D1F9A">
        <w:trPr>
          <w:trHeight w:val="1064"/>
          <w:jc w:val="center"/>
        </w:trPr>
        <w:tc>
          <w:tcPr>
            <w:tcW w:w="526" w:type="pct"/>
            <w:shd w:val="clear" w:color="auto" w:fill="auto"/>
            <w:vAlign w:val="center"/>
          </w:tcPr>
          <w:p w14:paraId="1B31EFD2"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P</w:t>
            </w:r>
          </w:p>
          <w:p w14:paraId="65CA0FC6" w14:textId="4584DA20"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adrans</w:t>
            </w:r>
            <w:r w:rsidR="0009505D" w:rsidRPr="008D043F">
              <w:rPr>
                <w:rFonts w:asciiTheme="minorHAnsi" w:hAnsiTheme="minorHAnsi" w:cstheme="minorHAnsi"/>
                <w:sz w:val="18"/>
                <w:szCs w:val="18"/>
                <w:lang w:val="hr-HR"/>
              </w:rPr>
              <w:t>ko</w:t>
            </w:r>
            <w:r w:rsidR="00E30E54" w:rsidRPr="008D043F">
              <w:rPr>
                <w:rFonts w:asciiTheme="minorHAnsi" w:hAnsiTheme="minorHAnsi" w:cstheme="minorHAnsi"/>
                <w:sz w:val="18"/>
                <w:szCs w:val="18"/>
                <w:lang w:val="hr-HR"/>
              </w:rPr>
              <w:t>g</w:t>
            </w:r>
            <w:r w:rsidR="003943D1" w:rsidRPr="008D043F">
              <w:rPr>
                <w:rFonts w:asciiTheme="minorHAnsi" w:hAnsiTheme="minorHAnsi" w:cstheme="minorHAnsi"/>
                <w:sz w:val="18"/>
                <w:szCs w:val="18"/>
                <w:lang w:val="hr-HR"/>
              </w:rPr>
              <w:t xml:space="preserve"> mor</w:t>
            </w:r>
            <w:r w:rsidR="00E30E54" w:rsidRPr="008D043F">
              <w:rPr>
                <w:rFonts w:asciiTheme="minorHAnsi" w:hAnsiTheme="minorHAnsi" w:cstheme="minorHAnsi"/>
                <w:sz w:val="18"/>
                <w:szCs w:val="18"/>
                <w:lang w:val="hr-HR"/>
              </w:rPr>
              <w:t>a</w:t>
            </w:r>
          </w:p>
        </w:tc>
        <w:tc>
          <w:tcPr>
            <w:tcW w:w="1015" w:type="pct"/>
            <w:shd w:val="clear" w:color="auto" w:fill="auto"/>
            <w:vAlign w:val="center"/>
          </w:tcPr>
          <w:p w14:paraId="13CBF985"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7,79%</w:t>
            </w:r>
          </w:p>
        </w:tc>
        <w:tc>
          <w:tcPr>
            <w:tcW w:w="933" w:type="pct"/>
            <w:shd w:val="clear" w:color="auto" w:fill="auto"/>
            <w:vAlign w:val="center"/>
          </w:tcPr>
          <w:p w14:paraId="13302DF3"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w:t>
            </w:r>
          </w:p>
        </w:tc>
        <w:tc>
          <w:tcPr>
            <w:tcW w:w="991" w:type="pct"/>
            <w:shd w:val="clear" w:color="auto" w:fill="auto"/>
            <w:vAlign w:val="center"/>
          </w:tcPr>
          <w:p w14:paraId="3A5F7375"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0%</w:t>
            </w:r>
          </w:p>
        </w:tc>
        <w:tc>
          <w:tcPr>
            <w:tcW w:w="1535" w:type="pct"/>
            <w:shd w:val="clear" w:color="auto" w:fill="auto"/>
            <w:vAlign w:val="center"/>
          </w:tcPr>
          <w:p w14:paraId="7ADD2179"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3 tercijarni tretman (Mostar, Čitluk, Konjic)  ‒</w:t>
            </w:r>
          </w:p>
          <w:p w14:paraId="105A1439"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ostar u probnom radu;  </w:t>
            </w:r>
          </w:p>
          <w:p w14:paraId="6AC68C85"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3 sekundarni tretman (Jablanica, Grude, Ljubuški) ‒ </w:t>
            </w:r>
          </w:p>
          <w:p w14:paraId="5E09C4E6"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ablanica – sekundarni tretman na više manjih uređaja koji još uvijek nisu predati na upravljanje, </w:t>
            </w:r>
          </w:p>
          <w:p w14:paraId="37D38BB0"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rude – potrebna rekonstrukcija za sekundarni tretman, u funkciji primarni tretman;</w:t>
            </w:r>
          </w:p>
          <w:p w14:paraId="49A2BA80"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um (primarni tretman);</w:t>
            </w:r>
          </w:p>
          <w:p w14:paraId="02D998FF"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enutno u izgradnji Tomislavgrad, Široki Brijeg, Prozor/Rama;</w:t>
            </w:r>
          </w:p>
        </w:tc>
      </w:tr>
    </w:tbl>
    <w:p w14:paraId="52968427" w14:textId="5AFBA929"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 xml:space="preserve">Izvor: </w:t>
      </w:r>
      <w:r w:rsidR="005E61FE"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STzMQMzu","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5E61FE" w:rsidRPr="008D043F">
        <w:rPr>
          <w:rFonts w:asciiTheme="minorHAnsi" w:hAnsiTheme="minorHAnsi" w:cstheme="minorHAnsi"/>
          <w:i/>
          <w:sz w:val="20"/>
          <w:szCs w:val="20"/>
          <w:lang w:val="hr-HR"/>
        </w:rPr>
        <w:fldChar w:fldCharType="separate"/>
      </w:r>
      <w:r w:rsidR="005E61FE" w:rsidRPr="008D043F">
        <w:rPr>
          <w:rFonts w:asciiTheme="minorHAnsi" w:hAnsiTheme="minorHAnsi" w:cstheme="minorHAnsi"/>
          <w:i/>
          <w:sz w:val="20"/>
          <w:lang w:val="hr-HR"/>
        </w:rPr>
        <w:t>(Agencija za vodno područje rijeke Save</w:t>
      </w:r>
      <w:r w:rsidR="00315FEC" w:rsidRPr="008D043F">
        <w:rPr>
          <w:rFonts w:asciiTheme="minorHAnsi" w:hAnsiTheme="minorHAnsi" w:cstheme="minorHAnsi"/>
          <w:i/>
          <w:sz w:val="20"/>
          <w:lang w:val="hr-HR"/>
        </w:rPr>
        <w:t>,</w:t>
      </w:r>
      <w:r w:rsidR="005E61FE" w:rsidRPr="008D043F">
        <w:rPr>
          <w:rFonts w:asciiTheme="minorHAnsi" w:hAnsiTheme="minorHAnsi" w:cstheme="minorHAnsi"/>
          <w:i/>
          <w:sz w:val="20"/>
          <w:lang w:val="hr-HR"/>
        </w:rPr>
        <w:t xml:space="preserve"> 2021)</w:t>
      </w:r>
      <w:r w:rsidR="005E61FE" w:rsidRPr="008D043F">
        <w:rPr>
          <w:rFonts w:asciiTheme="minorHAnsi" w:hAnsiTheme="minorHAnsi" w:cstheme="minorHAnsi"/>
          <w:i/>
          <w:sz w:val="20"/>
          <w:szCs w:val="20"/>
          <w:lang w:val="hr-HR"/>
        </w:rPr>
        <w:fldChar w:fldCharType="end"/>
      </w:r>
      <w:r w:rsidR="005E61FE" w:rsidRPr="008D043F">
        <w:rPr>
          <w:rFonts w:asciiTheme="minorHAnsi" w:hAnsiTheme="minorHAnsi" w:cstheme="minorHAnsi"/>
          <w:i/>
          <w:sz w:val="20"/>
          <w:szCs w:val="20"/>
          <w:lang w:val="hr-HR"/>
        </w:rPr>
        <w:t xml:space="preserve">; </w:t>
      </w:r>
      <w:r w:rsidR="005E61FE"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YlmVvyHK","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5E61FE" w:rsidRPr="008D043F">
        <w:rPr>
          <w:rFonts w:asciiTheme="minorHAnsi" w:hAnsiTheme="minorHAnsi" w:cstheme="minorHAnsi"/>
          <w:i/>
          <w:sz w:val="20"/>
          <w:szCs w:val="20"/>
          <w:lang w:val="hr-HR"/>
        </w:rPr>
        <w:fldChar w:fldCharType="separate"/>
      </w:r>
      <w:r w:rsidR="00CE1A95" w:rsidRPr="008D043F">
        <w:rPr>
          <w:rFonts w:asciiTheme="minorHAnsi" w:hAnsiTheme="minorHAnsi" w:cstheme="minorHAnsi"/>
          <w:i/>
          <w:sz w:val="20"/>
        </w:rPr>
        <w:t>(Agencija za vodno područje Jadranskog mora</w:t>
      </w:r>
      <w:r w:rsidR="00315FEC" w:rsidRPr="008D043F">
        <w:rPr>
          <w:rFonts w:asciiTheme="minorHAnsi" w:hAnsiTheme="minorHAnsi" w:cstheme="minorHAnsi"/>
          <w:i/>
          <w:sz w:val="20"/>
        </w:rPr>
        <w:t>,</w:t>
      </w:r>
      <w:r w:rsidR="00CE1A95" w:rsidRPr="008D043F">
        <w:rPr>
          <w:rFonts w:asciiTheme="minorHAnsi" w:hAnsiTheme="minorHAnsi" w:cstheme="minorHAnsi"/>
          <w:i/>
          <w:sz w:val="20"/>
        </w:rPr>
        <w:t xml:space="preserve"> 2021)</w:t>
      </w:r>
      <w:r w:rsidR="005E61FE" w:rsidRPr="008D043F">
        <w:rPr>
          <w:rFonts w:asciiTheme="minorHAnsi" w:hAnsiTheme="minorHAnsi" w:cstheme="minorHAnsi"/>
          <w:i/>
          <w:sz w:val="20"/>
          <w:szCs w:val="20"/>
          <w:lang w:val="hr-HR"/>
        </w:rPr>
        <w:fldChar w:fldCharType="end"/>
      </w:r>
    </w:p>
    <w:p w14:paraId="7358AAA6" w14:textId="3056289C" w:rsidR="00B34179" w:rsidRPr="008D043F" w:rsidRDefault="00B34179" w:rsidP="0068355A">
      <w:pPr>
        <w:spacing w:before="160" w:after="240" w:line="276" w:lineRule="auto"/>
        <w:jc w:val="both"/>
        <w:rPr>
          <w:rFonts w:asciiTheme="minorHAnsi" w:eastAsia="MS PGothic" w:hAnsiTheme="minorHAnsi" w:cstheme="minorHAnsi"/>
          <w:color w:val="000000"/>
          <w:sz w:val="22"/>
          <w:szCs w:val="18"/>
          <w:lang w:val="hr-HR" w:eastAsia="en-US"/>
        </w:rPr>
      </w:pPr>
      <w:bookmarkStart w:id="63" w:name="_Hlk94797454"/>
      <w:r w:rsidRPr="008D043F">
        <w:rPr>
          <w:rFonts w:asciiTheme="minorHAnsi" w:eastAsia="MS PGothic" w:hAnsiTheme="minorHAnsi" w:cstheme="minorHAnsi"/>
          <w:color w:val="000000"/>
          <w:sz w:val="22"/>
          <w:szCs w:val="18"/>
          <w:lang w:val="hr-HR" w:eastAsia="en-US"/>
        </w:rPr>
        <w:lastRenderedPageBreak/>
        <w:t>Zaključkom Vlade Federacije BiH od 22. 09. 2016. godine, Federalne agencije za vodna područja i Fond za zaštitu okoliša Federacije BiH zadužen</w:t>
      </w:r>
      <w:r w:rsidR="00AD43AA" w:rsidRPr="008D043F">
        <w:rPr>
          <w:rFonts w:asciiTheme="minorHAnsi" w:eastAsia="MS PGothic" w:hAnsiTheme="minorHAnsi" w:cstheme="minorHAnsi"/>
          <w:color w:val="000000"/>
          <w:sz w:val="22"/>
          <w:szCs w:val="18"/>
          <w:lang w:val="hr-HR" w:eastAsia="en-US"/>
        </w:rPr>
        <w:t>i</w:t>
      </w:r>
      <w:r w:rsidRPr="008D043F">
        <w:rPr>
          <w:rFonts w:asciiTheme="minorHAnsi" w:eastAsia="MS PGothic" w:hAnsiTheme="minorHAnsi" w:cstheme="minorHAnsi"/>
          <w:color w:val="000000"/>
          <w:sz w:val="22"/>
          <w:szCs w:val="18"/>
          <w:lang w:val="hr-HR" w:eastAsia="en-US"/>
        </w:rPr>
        <w:t xml:space="preserve"> su da pokrenu aktivnosti na izgradnji Centralnog infomacijskog sistema voda za Federaciju BiH (CISV). Razlog uspostave CISV-a je prikupljanje i obrada finansijskih i parametara za ocjenu uspješnosti – indikatora učinka izvršenja mjera iz Strategije upravljanja vodama (SUV). Pored prikupljanja i obrade podataka, CISV treba omogućiti praćenje provođenja planova po pojedinim vodnim direktivama i praćenje ispunjavanja uslova preuzete pravne stečevine EU. </w:t>
      </w:r>
      <w:r w:rsidR="00047C72" w:rsidRPr="008D043F">
        <w:rPr>
          <w:rFonts w:asciiTheme="minorHAnsi" w:eastAsia="MS PGothic" w:hAnsiTheme="minorHAnsi" w:cstheme="minorHAnsi"/>
          <w:color w:val="000000"/>
          <w:sz w:val="22"/>
          <w:szCs w:val="18"/>
          <w:lang w:val="hr-HR" w:eastAsia="en-US"/>
        </w:rPr>
        <w:t>Tokom</w:t>
      </w:r>
      <w:r w:rsidRPr="008D043F">
        <w:rPr>
          <w:rFonts w:asciiTheme="minorHAnsi" w:eastAsia="MS PGothic" w:hAnsiTheme="minorHAnsi" w:cstheme="minorHAnsi"/>
          <w:color w:val="000000"/>
          <w:sz w:val="22"/>
          <w:szCs w:val="18"/>
          <w:lang w:val="hr-HR" w:eastAsia="en-US"/>
        </w:rPr>
        <w:t xml:space="preserve"> 2019. godin</w:t>
      </w:r>
      <w:r w:rsidR="00047C72" w:rsidRPr="008D043F">
        <w:rPr>
          <w:rFonts w:asciiTheme="minorHAnsi" w:eastAsia="MS PGothic" w:hAnsiTheme="minorHAnsi" w:cstheme="minorHAnsi"/>
          <w:color w:val="000000"/>
          <w:sz w:val="22"/>
          <w:szCs w:val="18"/>
          <w:lang w:val="hr-HR" w:eastAsia="en-US"/>
        </w:rPr>
        <w:t>e</w:t>
      </w:r>
      <w:r w:rsidRPr="008D043F">
        <w:rPr>
          <w:rFonts w:asciiTheme="minorHAnsi" w:eastAsia="MS PGothic" w:hAnsiTheme="minorHAnsi" w:cstheme="minorHAnsi"/>
          <w:color w:val="000000"/>
          <w:sz w:val="22"/>
          <w:szCs w:val="18"/>
          <w:lang w:val="hr-HR" w:eastAsia="en-US"/>
        </w:rPr>
        <w:t xml:space="preserve"> AVP Sava je organizirala obuke predstavnicima komunalnih poduzeća i općina za unos podataka u razvijeni Modul ISV-a CISV.</w:t>
      </w:r>
    </w:p>
    <w:p w14:paraId="2B97A462"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Uspostava održivog sistema upravljanja poplavnim rizikom    </w:t>
      </w:r>
    </w:p>
    <w:p w14:paraId="738A03AA" w14:textId="38CBD020"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 Federaciju BiH izrađena je Preliminarna procjena poplavnog rizika, te Mape opasnosti i Mape rizika od poplava, u skladu s odredbama Direktiv</w:t>
      </w:r>
      <w:r w:rsidR="00047C72"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o upravljanju poplavnim rizicima. U toku je izrada plana upravljanja poplavnim rizikom u BiH, te izrada karte erozije u Federaciji BiH.  </w:t>
      </w:r>
    </w:p>
    <w:p w14:paraId="10BB7637"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Transpozicija vodnog zakonodavstva EU u BiH zakonodavstvo</w:t>
      </w:r>
    </w:p>
    <w:bookmarkEnd w:id="63"/>
    <w:p w14:paraId="02B2CD5D"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ces transpozicije EU vodne legislative u Federaciji BiH nije završen, ali se legislativa, kao i strateški i planski dokumenti, postepeno usklađuju  s odredbama EU legislative.  </w:t>
      </w:r>
    </w:p>
    <w:p w14:paraId="207D10CD" w14:textId="520DD08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kon o vodama Federacije BiH (ZoV F</w:t>
      </w:r>
      <w:r w:rsidR="00FE337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BiH)</w:t>
      </w:r>
      <w:r w:rsidR="001031D6" w:rsidRPr="008D043F">
        <w:rPr>
          <w:rFonts w:asciiTheme="minorHAnsi" w:hAnsiTheme="minorHAnsi" w:cstheme="minorHAnsi"/>
          <w:sz w:val="22"/>
          <w:szCs w:val="22"/>
          <w:lang w:val="hr-HR"/>
        </w:rPr>
        <w:t xml:space="preserve"> </w:t>
      </w:r>
      <w:r w:rsidR="001031D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XunaKRp1","properties":{"formattedCitation":"(Sl. glasnik FBiH, br. 70/06 2006)","plainCitation":"(Sl. glasnik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001031D6" w:rsidRPr="008D043F">
        <w:rPr>
          <w:rFonts w:asciiTheme="minorHAnsi" w:hAnsiTheme="minorHAnsi" w:cstheme="minorHAnsi"/>
          <w:sz w:val="22"/>
          <w:szCs w:val="22"/>
          <w:lang w:val="hr-HR"/>
        </w:rPr>
        <w:fldChar w:fldCharType="separate"/>
      </w:r>
      <w:r w:rsidR="001031D6" w:rsidRPr="008D043F">
        <w:rPr>
          <w:rFonts w:asciiTheme="minorHAnsi" w:hAnsiTheme="minorHAnsi" w:cstheme="minorHAnsi"/>
          <w:sz w:val="22"/>
          <w:lang w:val="hr-HR"/>
        </w:rPr>
        <w:t>(</w:t>
      </w:r>
      <w:r w:rsidR="008B7275" w:rsidRPr="008D043F">
        <w:rPr>
          <w:rFonts w:asciiTheme="minorHAnsi" w:hAnsiTheme="minorHAnsi" w:cstheme="minorHAnsi"/>
          <w:sz w:val="22"/>
          <w:lang w:val="hr-HR"/>
        </w:rPr>
        <w:t>"</w:t>
      </w:r>
      <w:r w:rsidR="001031D6"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1031D6"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1031D6" w:rsidRPr="008D043F">
        <w:rPr>
          <w:rFonts w:asciiTheme="minorHAnsi" w:hAnsiTheme="minorHAnsi" w:cstheme="minorHAnsi"/>
          <w:sz w:val="22"/>
          <w:lang w:val="hr-HR"/>
        </w:rPr>
        <w:t>BiH</w:t>
      </w:r>
      <w:r w:rsidR="008B7275" w:rsidRPr="008D043F">
        <w:rPr>
          <w:rFonts w:asciiTheme="minorHAnsi" w:hAnsiTheme="minorHAnsi" w:cstheme="minorHAnsi"/>
          <w:sz w:val="22"/>
          <w:lang w:val="hr-HR"/>
        </w:rPr>
        <w:t>"</w:t>
      </w:r>
      <w:r w:rsidR="001031D6"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1031D6" w:rsidRPr="008D043F">
        <w:rPr>
          <w:rFonts w:asciiTheme="minorHAnsi" w:hAnsiTheme="minorHAnsi" w:cstheme="minorHAnsi"/>
          <w:sz w:val="22"/>
          <w:lang w:val="hr-HR"/>
        </w:rPr>
        <w:t xml:space="preserve"> 70/06)</w:t>
      </w:r>
      <w:r w:rsidR="001031D6"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izrađen je i usvojen 2006. godine, u skladu s odredbama</w:t>
      </w:r>
      <w:r w:rsidR="00BB7418" w:rsidRPr="008D043F">
        <w:rPr>
          <w:rFonts w:asciiTheme="minorHAnsi" w:hAnsiTheme="minorHAnsi" w:cstheme="minorHAnsi"/>
          <w:sz w:val="22"/>
          <w:szCs w:val="22"/>
          <w:lang w:val="hr-HR"/>
        </w:rPr>
        <w:t xml:space="preserve"> Direktive o vodama</w:t>
      </w:r>
      <w:r w:rsidRPr="008D043F">
        <w:rPr>
          <w:rFonts w:asciiTheme="minorHAnsi" w:hAnsiTheme="minorHAnsi" w:cstheme="minorHAnsi"/>
          <w:sz w:val="22"/>
          <w:szCs w:val="22"/>
          <w:lang w:val="hr-HR"/>
        </w:rPr>
        <w:t xml:space="preserve"> </w:t>
      </w:r>
      <w:r w:rsidR="00BB7418"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bNoYwB40","properties":{"formattedCitation":"(Direktiva 2000/60/EC 2000)","plainCitation":"(Direktiva 2000/60/EC 2000)","noteIndex":0},"citationItems":[{"id":1326,"uris":["http://zotero.org/users/7192877/items/PJICFIPL"],"itemData":{"id":1326,"type":"legislation","number":"C5- 0347/2000 REV 1","title":"Direktiva 2000/60/EC Evropskog Parlamenta i Vijeća od 23. oktobra 2000. uspostavljanje okvira za djelovanje Zajednice u oblasti politike voda","URL":"http://www.msb.gov.ba/onama/struktura/zastita_spasavanje/dokumenti/medj_doc/?id=7397","author":[{"family":"Direktiva 2000/60/EC","given":""}],"issued":{"date-parts":[["2000"]]}}}],"schema":"https://github.com/citation-style-language/schema/raw/master/csl-citation.json"} </w:instrText>
      </w:r>
      <w:r w:rsidR="00BB7418" w:rsidRPr="008D043F">
        <w:rPr>
          <w:rFonts w:asciiTheme="minorHAnsi" w:hAnsiTheme="minorHAnsi" w:cstheme="minorHAnsi"/>
          <w:sz w:val="22"/>
          <w:szCs w:val="22"/>
          <w:lang w:val="hr-HR"/>
        </w:rPr>
        <w:fldChar w:fldCharType="separate"/>
      </w:r>
      <w:r w:rsidR="00BB7418" w:rsidRPr="008D043F">
        <w:rPr>
          <w:rFonts w:asciiTheme="minorHAnsi" w:hAnsiTheme="minorHAnsi" w:cstheme="minorHAnsi"/>
          <w:sz w:val="22"/>
          <w:lang w:val="hr-HR"/>
        </w:rPr>
        <w:t>(Direktiva 2000/60/EC)</w:t>
      </w:r>
      <w:r w:rsidR="00BB7418" w:rsidRPr="008D043F">
        <w:rPr>
          <w:rFonts w:asciiTheme="minorHAnsi" w:hAnsiTheme="minorHAnsi" w:cstheme="minorHAnsi"/>
          <w:sz w:val="22"/>
          <w:szCs w:val="22"/>
          <w:lang w:val="hr-HR"/>
        </w:rPr>
        <w:fldChar w:fldCharType="end"/>
      </w:r>
      <w:r w:rsidR="00BB741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V). Član 24. ZoV-a nalaže obavezu izrade Strategije upravljanja vodama Federacije BiH. Važeća strategija upravljanja vodama u Federaciji BiH usvojena je 2012. godine za period od 2010. do 2022. godine. </w:t>
      </w:r>
    </w:p>
    <w:p w14:paraId="78FA3BCC" w14:textId="05664491" w:rsidR="00B34179" w:rsidRPr="008D043F" w:rsidRDefault="00B34179" w:rsidP="0068355A">
      <w:pPr>
        <w:spacing w:after="12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vi Planovi upravljanja vodama za vodna područja rijeke Save i Jadranskog mora (prvi ciklus) izrađeni su za period 2016‒2021. U skladu sa ZoV F</w:t>
      </w:r>
      <w:r w:rsidR="00FE337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 xml:space="preserve">BiH i ODV-om, ovi planovi upravljanja ažurirani su nakon 6 godina, te su Nacrti planova upravljanja za period 2022‒2027. godine izrađeni i u procesu su usvajanja. Ovim dokumentima definirani su pritisci na vode koji mogu spriječiti dostizanje i očuvanje minimalno dobrog statusa vodnih tjela (VT), kao što su onečišćenja iz tačkastih i rasutih izvora zagađenja, hidromorfološke promjene, kao i zahvatanje vode za korištenje odstanovništva, industrija i privrednih djelatnosti. </w:t>
      </w:r>
    </w:p>
    <w:p w14:paraId="18038F46" w14:textId="35B67CE4" w:rsidR="007C28C9" w:rsidRPr="008D043F" w:rsidRDefault="00047C72"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kviru </w:t>
      </w:r>
      <w:r w:rsidR="00B34179" w:rsidRPr="008D043F">
        <w:rPr>
          <w:rFonts w:asciiTheme="minorHAnsi" w:hAnsiTheme="minorHAnsi" w:cstheme="minorHAnsi"/>
          <w:sz w:val="22"/>
          <w:szCs w:val="22"/>
          <w:lang w:val="hr-HR"/>
        </w:rPr>
        <w:t>Program</w:t>
      </w:r>
      <w:r w:rsidRPr="008D043F">
        <w:rPr>
          <w:rFonts w:asciiTheme="minorHAnsi" w:hAnsiTheme="minorHAnsi" w:cstheme="minorHAnsi"/>
          <w:sz w:val="22"/>
          <w:szCs w:val="22"/>
          <w:lang w:val="hr-HR"/>
        </w:rPr>
        <w:t>a</w:t>
      </w:r>
      <w:r w:rsidR="00B34179" w:rsidRPr="008D043F">
        <w:rPr>
          <w:rFonts w:asciiTheme="minorHAnsi" w:hAnsiTheme="minorHAnsi" w:cstheme="minorHAnsi"/>
          <w:sz w:val="22"/>
          <w:szCs w:val="22"/>
          <w:lang w:val="hr-HR"/>
        </w:rPr>
        <w:t xml:space="preserve"> aproksimacije/prilagođavanja propisa s pravnom stečevinom EU u oblasti okoliša Federacije BiH</w:t>
      </w:r>
      <w:r w:rsidRPr="008D043F">
        <w:rPr>
          <w:rFonts w:asciiTheme="minorHAnsi" w:hAnsiTheme="minorHAnsi" w:cstheme="minorHAnsi"/>
          <w:sz w:val="22"/>
          <w:szCs w:val="22"/>
          <w:lang w:val="hr-HR"/>
        </w:rPr>
        <w:t xml:space="preserve"> (EAS Federacije BiH)</w:t>
      </w:r>
      <w:r w:rsidR="007B6D56" w:rsidRPr="008D043F">
        <w:rPr>
          <w:rFonts w:asciiTheme="minorHAnsi" w:hAnsiTheme="minorHAnsi" w:cstheme="minorHAnsi"/>
          <w:sz w:val="22"/>
          <w:szCs w:val="22"/>
          <w:lang w:val="hr-HR"/>
        </w:rPr>
        <w:t xml:space="preserve"> </w:t>
      </w:r>
      <w:r w:rsidR="00B355E8"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LXIc9Tpi","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B355E8" w:rsidRPr="008D043F">
        <w:rPr>
          <w:rFonts w:asciiTheme="minorHAnsi" w:hAnsiTheme="minorHAnsi" w:cstheme="minorHAnsi"/>
          <w:sz w:val="22"/>
          <w:szCs w:val="22"/>
          <w:lang w:val="hr-HR"/>
        </w:rPr>
        <w:fldChar w:fldCharType="separate"/>
      </w:r>
      <w:r w:rsidR="00971245" w:rsidRPr="008D043F">
        <w:rPr>
          <w:rFonts w:asciiTheme="minorHAnsi" w:hAnsiTheme="minorHAnsi" w:cstheme="minorHAnsi"/>
          <w:sz w:val="22"/>
          <w:lang w:val="hr-HR"/>
        </w:rPr>
        <w:t>(MVTEO BiH</w:t>
      </w:r>
      <w:r w:rsidRPr="008D043F">
        <w:rPr>
          <w:rFonts w:asciiTheme="minorHAnsi" w:hAnsiTheme="minorHAnsi" w:cstheme="minorHAnsi"/>
          <w:sz w:val="22"/>
          <w:lang w:val="hr-HR"/>
        </w:rPr>
        <w:t>,</w:t>
      </w:r>
      <w:r w:rsidR="00971245" w:rsidRPr="008D043F">
        <w:rPr>
          <w:rFonts w:asciiTheme="minorHAnsi" w:hAnsiTheme="minorHAnsi" w:cstheme="minorHAnsi"/>
          <w:sz w:val="22"/>
          <w:lang w:val="hr-HR"/>
        </w:rPr>
        <w:t xml:space="preserve"> 2017)</w:t>
      </w:r>
      <w:r w:rsidR="00B355E8" w:rsidRPr="008D043F">
        <w:rPr>
          <w:rFonts w:asciiTheme="minorHAnsi" w:hAnsiTheme="minorHAnsi" w:cstheme="minorHAnsi"/>
          <w:sz w:val="22"/>
          <w:szCs w:val="22"/>
          <w:lang w:val="hr-HR"/>
        </w:rPr>
        <w:fldChar w:fldCharType="end"/>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rađen je pregled stanja usklađenosti legislative Federacije BiH sa EU vodnim Direktivama. Rezultati pregleda su dati u </w:t>
      </w:r>
      <w:r w:rsidR="00B34179" w:rsidRPr="008D043F">
        <w:rPr>
          <w:rFonts w:asciiTheme="minorHAnsi" w:hAnsiTheme="minorHAnsi" w:cstheme="minorHAnsi"/>
          <w:b/>
          <w:bCs/>
          <w:i/>
          <w:iCs/>
          <w:sz w:val="22"/>
          <w:szCs w:val="22"/>
          <w:lang w:val="hr-HR"/>
        </w:rPr>
        <w:t>tabel</w:t>
      </w:r>
      <w:r w:rsidRPr="008D043F">
        <w:rPr>
          <w:rFonts w:asciiTheme="minorHAnsi" w:hAnsiTheme="minorHAnsi" w:cstheme="minorHAnsi"/>
          <w:b/>
          <w:bCs/>
          <w:i/>
          <w:iCs/>
          <w:sz w:val="22"/>
          <w:szCs w:val="22"/>
          <w:lang w:val="hr-HR"/>
        </w:rPr>
        <w:t>i</w:t>
      </w:r>
      <w:r w:rsidR="00C1578A" w:rsidRPr="008D043F">
        <w:rPr>
          <w:rFonts w:asciiTheme="minorHAnsi" w:hAnsiTheme="minorHAnsi" w:cstheme="minorHAnsi"/>
          <w:b/>
          <w:bCs/>
          <w:i/>
          <w:iCs/>
          <w:sz w:val="22"/>
          <w:szCs w:val="22"/>
          <w:lang w:val="hr-HR"/>
        </w:rPr>
        <w:t xml:space="preserve">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6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6</w:t>
      </w:r>
      <w:r w:rsidR="00C1578A" w:rsidRPr="008D043F">
        <w:rPr>
          <w:rFonts w:asciiTheme="minorHAnsi" w:hAnsiTheme="minorHAnsi" w:cstheme="minorHAnsi"/>
          <w:b/>
          <w:bCs/>
          <w:i/>
          <w:iCs/>
          <w:sz w:val="22"/>
          <w:szCs w:val="22"/>
          <w:lang w:val="hr-HR"/>
        </w:rPr>
        <w:fldChar w:fldCharType="end"/>
      </w:r>
      <w:r w:rsidR="00ED2026" w:rsidRPr="008D043F">
        <w:rPr>
          <w:rFonts w:asciiTheme="minorHAnsi" w:hAnsiTheme="minorHAnsi" w:cstheme="minorHAnsi"/>
          <w:b/>
          <w:bCs/>
          <w:sz w:val="22"/>
          <w:szCs w:val="22"/>
          <w:lang w:val="hr-HR"/>
        </w:rPr>
        <w:t>.</w:t>
      </w:r>
      <w:r w:rsidR="00C1578A" w:rsidRPr="008D043F">
        <w:rPr>
          <w:rFonts w:asciiTheme="minorHAnsi" w:hAnsiTheme="minorHAnsi" w:cstheme="minorHAnsi"/>
          <w:sz w:val="22"/>
          <w:szCs w:val="22"/>
          <w:lang w:val="hr-HR"/>
        </w:rPr>
        <w:t xml:space="preserve"> </w:t>
      </w:r>
    </w:p>
    <w:p w14:paraId="1E504864" w14:textId="70AC20E4" w:rsidR="00047C72" w:rsidRPr="008D043F" w:rsidRDefault="00047C72"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renutno se u okviru Partnerskog programa za pristupanje u EU (EPPA Program) priprema Izvještaj  o monitoringu napretka BiH u pogledu  provedbe i usklađenosti legislative u BiH sa EU legislativom, za period 2016 - 2021. godine</w:t>
      </w:r>
      <w:r w:rsidR="007730B4" w:rsidRPr="008D043F">
        <w:rPr>
          <w:rStyle w:val="FootnoteReference"/>
          <w:rFonts w:asciiTheme="minorHAnsi" w:hAnsiTheme="minorHAnsi" w:cstheme="minorHAnsi"/>
          <w:sz w:val="22"/>
          <w:szCs w:val="22"/>
          <w:lang w:val="hr-HR"/>
        </w:rPr>
        <w:footnoteReference w:id="10"/>
      </w:r>
      <w:r w:rsidRPr="008D043F">
        <w:rPr>
          <w:rFonts w:asciiTheme="minorHAnsi" w:hAnsiTheme="minorHAnsi" w:cstheme="minorHAnsi"/>
          <w:sz w:val="22"/>
          <w:szCs w:val="22"/>
          <w:lang w:val="hr-HR"/>
        </w:rPr>
        <w:t xml:space="preserve">. Nezvanični rezultati ovog projekta, o stepenu usklađenosti legislative Federacije BiH sa EU  vodnim Direktivama prikazani su u okviru </w:t>
      </w:r>
      <w:r w:rsidRPr="008D043F">
        <w:rPr>
          <w:rFonts w:asciiTheme="minorHAnsi" w:hAnsiTheme="minorHAnsi" w:cstheme="minorHAnsi"/>
          <w:b/>
          <w:bCs/>
          <w:i/>
          <w:iCs/>
          <w:sz w:val="22"/>
          <w:szCs w:val="22"/>
          <w:lang w:val="hr-HR"/>
        </w:rPr>
        <w:t xml:space="preserve">tabele </w:t>
      </w:r>
      <w:r w:rsidRPr="008D043F">
        <w:rPr>
          <w:rFonts w:asciiTheme="minorHAnsi" w:hAnsiTheme="minorHAnsi" w:cstheme="minorHAnsi"/>
          <w:b/>
          <w:bCs/>
          <w:i/>
          <w:iCs/>
          <w:sz w:val="22"/>
          <w:szCs w:val="22"/>
          <w:lang w:val="hr-HR"/>
        </w:rPr>
        <w:fldChar w:fldCharType="begin"/>
      </w:r>
      <w:r w:rsidRPr="008D043F">
        <w:rPr>
          <w:rFonts w:asciiTheme="minorHAnsi" w:hAnsiTheme="minorHAnsi" w:cstheme="minorHAnsi"/>
          <w:b/>
          <w:bCs/>
          <w:i/>
          <w:iCs/>
          <w:sz w:val="22"/>
          <w:szCs w:val="22"/>
          <w:lang w:val="hr-HR"/>
        </w:rPr>
        <w:instrText xml:space="preserve"> REF tabela6 \h  \* MERGEFORMAT </w:instrText>
      </w:r>
      <w:r w:rsidRPr="008D043F">
        <w:rPr>
          <w:rFonts w:asciiTheme="minorHAnsi" w:hAnsiTheme="minorHAnsi" w:cstheme="minorHAnsi"/>
          <w:b/>
          <w:bCs/>
          <w:i/>
          <w:iCs/>
          <w:sz w:val="22"/>
          <w:szCs w:val="22"/>
          <w:lang w:val="hr-HR"/>
        </w:rPr>
      </w:r>
      <w:r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6</w:t>
      </w:r>
      <w:r w:rsidRPr="008D043F">
        <w:rPr>
          <w:rFonts w:asciiTheme="minorHAnsi" w:hAnsiTheme="minorHAnsi" w:cstheme="minorHAnsi"/>
          <w:b/>
          <w:bCs/>
          <w:i/>
          <w:iCs/>
          <w:sz w:val="22"/>
          <w:szCs w:val="22"/>
          <w:lang w:val="hr-HR"/>
        </w:rPr>
        <w:fldChar w:fldCharType="end"/>
      </w:r>
      <w:r w:rsidRPr="008D043F">
        <w:rPr>
          <w:rFonts w:asciiTheme="minorHAnsi" w:hAnsiTheme="minorHAnsi" w:cstheme="minorHAnsi"/>
          <w:sz w:val="22"/>
          <w:szCs w:val="22"/>
          <w:lang w:val="hr-HR"/>
        </w:rPr>
        <w:t xml:space="preserve">.  </w:t>
      </w:r>
    </w:p>
    <w:p w14:paraId="30C2AA42" w14:textId="100E3123" w:rsidR="00B34179" w:rsidRPr="008D043F" w:rsidRDefault="00C1578A" w:rsidP="0068355A">
      <w:pPr>
        <w:pStyle w:val="Caption"/>
        <w:spacing w:line="276" w:lineRule="auto"/>
        <w:rPr>
          <w:rFonts w:asciiTheme="minorHAnsi" w:hAnsiTheme="minorHAnsi" w:cstheme="minorHAnsi"/>
          <w:b w:val="0"/>
          <w:szCs w:val="20"/>
          <w:lang w:val="hr-HR"/>
        </w:rPr>
      </w:pPr>
      <w:bookmarkStart w:id="64" w:name="_Toc109842435"/>
      <w:r w:rsidRPr="008D043F">
        <w:rPr>
          <w:rFonts w:asciiTheme="minorHAnsi" w:hAnsiTheme="minorHAnsi" w:cstheme="minorHAnsi"/>
          <w:lang w:val="hr-HR"/>
        </w:rPr>
        <w:t xml:space="preserve">Tabela </w:t>
      </w:r>
      <w:bookmarkStart w:id="65" w:name="tabela6"/>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6</w:t>
      </w:r>
      <w:r w:rsidRPr="008D043F">
        <w:rPr>
          <w:rFonts w:asciiTheme="minorHAnsi" w:hAnsiTheme="minorHAnsi" w:cstheme="minorHAnsi"/>
          <w:lang w:val="hr-HR"/>
        </w:rPr>
        <w:fldChar w:fldCharType="end"/>
      </w:r>
      <w:bookmarkEnd w:id="65"/>
      <w:r w:rsidR="00B34179" w:rsidRPr="008D043F">
        <w:rPr>
          <w:rFonts w:asciiTheme="minorHAnsi" w:hAnsiTheme="minorHAnsi" w:cstheme="minorHAnsi"/>
          <w:szCs w:val="20"/>
          <w:lang w:val="hr-HR"/>
        </w:rPr>
        <w:t xml:space="preserve">: </w:t>
      </w:r>
      <w:r w:rsidR="00B34179" w:rsidRPr="008D043F">
        <w:rPr>
          <w:rFonts w:asciiTheme="minorHAnsi" w:hAnsiTheme="minorHAnsi" w:cstheme="minorHAnsi"/>
          <w:b w:val="0"/>
          <w:szCs w:val="20"/>
          <w:lang w:val="hr-HR"/>
        </w:rPr>
        <w:t>Stanje transpozicije EU direktiva vezanih za vode u propise Federacije BiH</w:t>
      </w:r>
      <w:bookmarkEnd w:id="64"/>
    </w:p>
    <w:tbl>
      <w:tblPr>
        <w:tblStyle w:val="TableGridLight1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862"/>
        <w:gridCol w:w="3190"/>
        <w:gridCol w:w="3190"/>
      </w:tblGrid>
      <w:tr w:rsidR="007730B4" w:rsidRPr="008D043F" w14:paraId="2BA6222C" w14:textId="77777777" w:rsidTr="00E2479D">
        <w:trPr>
          <w:trHeight w:val="323"/>
          <w:tblHeader/>
          <w:jc w:val="center"/>
        </w:trPr>
        <w:tc>
          <w:tcPr>
            <w:tcW w:w="1548" w:type="pct"/>
            <w:shd w:val="clear" w:color="auto" w:fill="009D73"/>
            <w:vAlign w:val="center"/>
          </w:tcPr>
          <w:p w14:paraId="41D0D6D9"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EU direktiva</w:t>
            </w:r>
          </w:p>
        </w:tc>
        <w:tc>
          <w:tcPr>
            <w:tcW w:w="1726" w:type="pct"/>
            <w:shd w:val="clear" w:color="auto" w:fill="009D73"/>
            <w:vAlign w:val="center"/>
          </w:tcPr>
          <w:p w14:paraId="03CF2A93"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anje transpozicije ‒ Federacija BiH</w:t>
            </w:r>
          </w:p>
          <w:p w14:paraId="3DA0FC34"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EAS FBH 2017</w:t>
            </w:r>
          </w:p>
        </w:tc>
        <w:tc>
          <w:tcPr>
            <w:tcW w:w="1726" w:type="pct"/>
            <w:shd w:val="clear" w:color="auto" w:fill="009D73"/>
          </w:tcPr>
          <w:p w14:paraId="63F83692"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anje transpozicije ‒ Federacija BiH</w:t>
            </w:r>
          </w:p>
          <w:p w14:paraId="44527D85"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EPPA 2021</w:t>
            </w:r>
          </w:p>
        </w:tc>
      </w:tr>
      <w:tr w:rsidR="007730B4" w:rsidRPr="008D043F" w14:paraId="6C21468D" w14:textId="77777777" w:rsidTr="007730B4">
        <w:trPr>
          <w:trHeight w:val="391"/>
          <w:jc w:val="center"/>
        </w:trPr>
        <w:tc>
          <w:tcPr>
            <w:tcW w:w="1548" w:type="pct"/>
            <w:shd w:val="clear" w:color="auto" w:fill="auto"/>
            <w:vAlign w:val="center"/>
          </w:tcPr>
          <w:p w14:paraId="1F79B712"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lastRenderedPageBreak/>
              <w:t>EU okvirna direktiva o vodama (ODV)</w:t>
            </w:r>
          </w:p>
        </w:tc>
        <w:tc>
          <w:tcPr>
            <w:tcW w:w="1726" w:type="pct"/>
            <w:shd w:val="clear" w:color="auto" w:fill="auto"/>
            <w:vAlign w:val="center"/>
          </w:tcPr>
          <w:p w14:paraId="1B70F326"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Najvećim dijelom transponirana; neke definicije navedene u članu 2. Okvirne direktive o vodama nisu eksplicitno transponirane; Zakon o vodama nije transponirao odredbu iz člana 7(1) ODV-a</w:t>
            </w:r>
          </w:p>
        </w:tc>
        <w:tc>
          <w:tcPr>
            <w:tcW w:w="1726" w:type="pct"/>
            <w:vAlign w:val="center"/>
          </w:tcPr>
          <w:p w14:paraId="572CC8D4"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w:t>
            </w:r>
          </w:p>
        </w:tc>
      </w:tr>
      <w:tr w:rsidR="007730B4" w:rsidRPr="008D043F" w14:paraId="395A91C1" w14:textId="77777777" w:rsidTr="007730B4">
        <w:trPr>
          <w:trHeight w:val="391"/>
          <w:jc w:val="center"/>
        </w:trPr>
        <w:tc>
          <w:tcPr>
            <w:tcW w:w="1548" w:type="pct"/>
            <w:shd w:val="clear" w:color="auto" w:fill="auto"/>
            <w:vAlign w:val="center"/>
          </w:tcPr>
          <w:p w14:paraId="539C91BF" w14:textId="77777777" w:rsidR="007730B4" w:rsidRPr="008D043F" w:rsidRDefault="007730B4" w:rsidP="0068355A">
            <w:pPr>
              <w:spacing w:line="276" w:lineRule="auto"/>
              <w:textAlignment w:val="baseline"/>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Direktiva </w:t>
            </w:r>
            <w:r w:rsidRPr="008D043F">
              <w:rPr>
                <w:rFonts w:asciiTheme="minorHAnsi" w:hAnsiTheme="minorHAnsi" w:cstheme="minorHAnsi"/>
                <w:bCs/>
                <w:i/>
                <w:sz w:val="18"/>
                <w:szCs w:val="18"/>
                <w:lang w:val="hr-HR"/>
              </w:rPr>
              <w:t>98/83/EZ</w:t>
            </w:r>
            <w:r w:rsidRPr="008D043F">
              <w:rPr>
                <w:rFonts w:asciiTheme="minorHAnsi" w:hAnsiTheme="minorHAnsi" w:cstheme="minorHAnsi"/>
                <w:bCs/>
                <w:sz w:val="18"/>
                <w:szCs w:val="18"/>
                <w:lang w:val="hr-HR"/>
              </w:rPr>
              <w:t xml:space="preserve"> o kvalitetu pitke vode namijenjene za ljudsku upotrebu </w:t>
            </w:r>
            <w:r w:rsidRPr="008D043F">
              <w:rPr>
                <w:rFonts w:asciiTheme="minorHAnsi" w:hAnsiTheme="minorHAnsi" w:cstheme="minorHAnsi"/>
                <w:bCs/>
                <w:i/>
                <w:sz w:val="18"/>
                <w:szCs w:val="18"/>
                <w:lang w:val="hr-HR"/>
              </w:rPr>
              <w:t xml:space="preserve"> </w:t>
            </w:r>
          </w:p>
        </w:tc>
        <w:tc>
          <w:tcPr>
            <w:tcW w:w="1726" w:type="pct"/>
            <w:shd w:val="clear" w:color="auto" w:fill="auto"/>
            <w:vAlign w:val="center"/>
          </w:tcPr>
          <w:p w14:paraId="38903669"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Najvećim dijelom transponirana Direktiva 98/83/EZ)</w:t>
            </w:r>
          </w:p>
          <w:p w14:paraId="0F8434D0" w14:textId="77777777" w:rsidR="007730B4" w:rsidRPr="008D043F" w:rsidRDefault="007730B4" w:rsidP="0068355A">
            <w:pPr>
              <w:spacing w:line="276" w:lineRule="auto"/>
              <w:rPr>
                <w:rFonts w:asciiTheme="minorHAnsi" w:hAnsiTheme="minorHAnsi" w:cstheme="minorHAnsi"/>
                <w:bCs/>
                <w:i/>
                <w:iCs/>
                <w:sz w:val="18"/>
                <w:szCs w:val="18"/>
                <w:lang w:val="hr-HR"/>
              </w:rPr>
            </w:pPr>
          </w:p>
          <w:p w14:paraId="5DEABACB" w14:textId="77E9EB89" w:rsidR="007730B4" w:rsidRPr="008D043F" w:rsidRDefault="007730B4" w:rsidP="0068355A">
            <w:pPr>
              <w:spacing w:line="276" w:lineRule="auto"/>
              <w:rPr>
                <w:rFonts w:asciiTheme="minorHAnsi" w:hAnsiTheme="minorHAnsi" w:cstheme="minorHAnsi"/>
                <w:bCs/>
                <w:i/>
                <w:iCs/>
                <w:sz w:val="18"/>
                <w:szCs w:val="18"/>
                <w:lang w:val="hr-HR"/>
              </w:rPr>
            </w:pPr>
            <w:r w:rsidRPr="008D043F">
              <w:rPr>
                <w:rFonts w:asciiTheme="minorHAnsi" w:hAnsiTheme="minorHAnsi" w:cstheme="minorHAnsi"/>
                <w:bCs/>
                <w:i/>
                <w:iCs/>
                <w:sz w:val="18"/>
                <w:szCs w:val="18"/>
                <w:lang w:val="hr-HR"/>
              </w:rPr>
              <w:t>Napomena: U toku je usklađivanje trenutno važećeg zakonodavstva u BiH sa izmijenjenom, novom EU direktivom  o kvaliteti vode namjenjene za ljudsku upotrebu, iz decembra 2020. godine -Direktiva 2020/2184 Evropskog parlamenta i Vijeća o kvalitetu vode namijenjene za ljudsku potrošnju</w:t>
            </w:r>
          </w:p>
        </w:tc>
        <w:tc>
          <w:tcPr>
            <w:tcW w:w="1726" w:type="pct"/>
            <w:vAlign w:val="center"/>
          </w:tcPr>
          <w:p w14:paraId="110CF689" w14:textId="77777777" w:rsidR="007730B4" w:rsidRPr="008D043F" w:rsidRDefault="007730B4" w:rsidP="0068355A">
            <w:pPr>
              <w:spacing w:line="276" w:lineRule="auto"/>
              <w:jc w:val="center"/>
              <w:rPr>
                <w:rFonts w:asciiTheme="minorHAnsi" w:hAnsiTheme="minorHAnsi" w:cstheme="minorHAnsi"/>
                <w:bCs/>
                <w:color w:val="FF0000"/>
                <w:sz w:val="18"/>
                <w:szCs w:val="18"/>
                <w:lang w:val="hr-HR"/>
              </w:rPr>
            </w:pPr>
            <w:r w:rsidRPr="008D043F">
              <w:rPr>
                <w:rFonts w:asciiTheme="minorHAnsi" w:hAnsiTheme="minorHAnsi" w:cstheme="minorHAnsi"/>
                <w:bCs/>
                <w:color w:val="FF0000"/>
                <w:sz w:val="18"/>
                <w:szCs w:val="18"/>
                <w:lang w:val="hr-HR"/>
              </w:rPr>
              <w:t>--</w:t>
            </w:r>
          </w:p>
        </w:tc>
      </w:tr>
      <w:tr w:rsidR="007730B4" w:rsidRPr="008D043F" w14:paraId="7F7FA33A" w14:textId="77777777" w:rsidTr="007730B4">
        <w:trPr>
          <w:trHeight w:val="391"/>
          <w:jc w:val="center"/>
        </w:trPr>
        <w:tc>
          <w:tcPr>
            <w:tcW w:w="1548" w:type="pct"/>
            <w:shd w:val="clear" w:color="auto" w:fill="auto"/>
            <w:vAlign w:val="center"/>
          </w:tcPr>
          <w:p w14:paraId="6296647D"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prečišćavanju komunalnih otpadnih voda</w:t>
            </w:r>
          </w:p>
        </w:tc>
        <w:tc>
          <w:tcPr>
            <w:tcW w:w="1726" w:type="pct"/>
            <w:shd w:val="clear" w:color="auto" w:fill="auto"/>
            <w:vAlign w:val="center"/>
          </w:tcPr>
          <w:p w14:paraId="3E9A0546" w14:textId="4C238FDC"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efinicije  koje su navedene u Direktivi o urbanim otpadnim vodama transponirane su samo djelimično;  Zahtjevi dijela A Aneksa I Direktive o urbanim otpadnim vodama još nisu transponirani</w:t>
            </w:r>
          </w:p>
        </w:tc>
        <w:tc>
          <w:tcPr>
            <w:tcW w:w="1726" w:type="pct"/>
            <w:vAlign w:val="center"/>
          </w:tcPr>
          <w:p w14:paraId="35C91D8E"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96,3%</w:t>
            </w:r>
          </w:p>
        </w:tc>
      </w:tr>
      <w:tr w:rsidR="007730B4" w:rsidRPr="008D043F" w14:paraId="317C5D0C" w14:textId="77777777" w:rsidTr="007730B4">
        <w:trPr>
          <w:trHeight w:val="391"/>
          <w:jc w:val="center"/>
        </w:trPr>
        <w:tc>
          <w:tcPr>
            <w:tcW w:w="1548" w:type="pct"/>
            <w:shd w:val="clear" w:color="auto" w:fill="auto"/>
            <w:vAlign w:val="center"/>
          </w:tcPr>
          <w:p w14:paraId="5EA5F5AF"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procjeni i upravljanju rizicima od poplava</w:t>
            </w:r>
          </w:p>
        </w:tc>
        <w:tc>
          <w:tcPr>
            <w:tcW w:w="1726" w:type="pct"/>
            <w:shd w:val="clear" w:color="auto" w:fill="auto"/>
            <w:vAlign w:val="center"/>
          </w:tcPr>
          <w:p w14:paraId="1FCF201B" w14:textId="77777777" w:rsidR="007730B4" w:rsidRPr="008D043F" w:rsidRDefault="007730B4" w:rsidP="0068355A">
            <w:pPr>
              <w:spacing w:line="276" w:lineRule="auto"/>
              <w:rPr>
                <w:rFonts w:asciiTheme="minorHAnsi" w:hAnsiTheme="minorHAnsi" w:cstheme="minorHAnsi"/>
                <w:bCs/>
                <w:i/>
                <w:sz w:val="18"/>
                <w:szCs w:val="18"/>
                <w:lang w:val="hr-HR"/>
              </w:rPr>
            </w:pPr>
            <w:r w:rsidRPr="008D043F">
              <w:rPr>
                <w:rFonts w:asciiTheme="minorHAnsi" w:hAnsiTheme="minorHAnsi" w:cstheme="minorHAnsi"/>
                <w:bCs/>
                <w:sz w:val="18"/>
                <w:szCs w:val="18"/>
                <w:lang w:val="hr-HR"/>
              </w:rPr>
              <w:t>Najvećim dijelom transponirana</w:t>
            </w:r>
            <w:r w:rsidRPr="008D043F">
              <w:rPr>
                <w:rFonts w:asciiTheme="minorHAnsi" w:hAnsiTheme="minorHAnsi" w:cstheme="minorHAnsi"/>
                <w:bCs/>
                <w:sz w:val="18"/>
                <w:szCs w:val="18"/>
                <w:vertAlign w:val="superscript"/>
                <w:lang w:val="hr-HR"/>
              </w:rPr>
              <w:footnoteReference w:id="11"/>
            </w:r>
            <w:r w:rsidRPr="008D043F">
              <w:rPr>
                <w:rFonts w:asciiTheme="minorHAnsi" w:hAnsiTheme="minorHAnsi" w:cstheme="minorHAnsi"/>
                <w:bCs/>
                <w:i/>
                <w:sz w:val="18"/>
                <w:szCs w:val="18"/>
                <w:lang w:val="hr-HR"/>
              </w:rPr>
              <w:t xml:space="preserve"> </w:t>
            </w:r>
          </w:p>
        </w:tc>
        <w:tc>
          <w:tcPr>
            <w:tcW w:w="1726" w:type="pct"/>
            <w:vAlign w:val="center"/>
          </w:tcPr>
          <w:p w14:paraId="680F6401"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96%</w:t>
            </w:r>
          </w:p>
        </w:tc>
      </w:tr>
      <w:tr w:rsidR="007730B4" w:rsidRPr="008D043F" w14:paraId="1B593EB2" w14:textId="77777777" w:rsidTr="007730B4">
        <w:trPr>
          <w:trHeight w:val="391"/>
          <w:jc w:val="center"/>
        </w:trPr>
        <w:tc>
          <w:tcPr>
            <w:tcW w:w="1548" w:type="pct"/>
            <w:shd w:val="clear" w:color="auto" w:fill="auto"/>
            <w:vAlign w:val="center"/>
          </w:tcPr>
          <w:p w14:paraId="0B0A514E"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zaštiti voda od zagađenja uzrokovanog nitratima iz poljoprivrednih izvora</w:t>
            </w:r>
          </w:p>
        </w:tc>
        <w:tc>
          <w:tcPr>
            <w:tcW w:w="1726" w:type="pct"/>
            <w:shd w:val="clear" w:color="auto" w:fill="auto"/>
            <w:vAlign w:val="center"/>
          </w:tcPr>
          <w:p w14:paraId="25DDDCCD"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jelimično transponirana</w:t>
            </w:r>
          </w:p>
        </w:tc>
        <w:tc>
          <w:tcPr>
            <w:tcW w:w="1726" w:type="pct"/>
            <w:vAlign w:val="center"/>
          </w:tcPr>
          <w:p w14:paraId="4B6C788B"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60%</w:t>
            </w:r>
          </w:p>
        </w:tc>
      </w:tr>
      <w:tr w:rsidR="007730B4" w:rsidRPr="008D043F" w14:paraId="412D856C" w14:textId="77777777" w:rsidTr="007730B4">
        <w:trPr>
          <w:trHeight w:val="391"/>
          <w:jc w:val="center"/>
        </w:trPr>
        <w:tc>
          <w:tcPr>
            <w:tcW w:w="1548" w:type="pct"/>
            <w:shd w:val="clear" w:color="auto" w:fill="auto"/>
            <w:vAlign w:val="center"/>
          </w:tcPr>
          <w:p w14:paraId="49C6F01B"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utvrđivanju tehničkih specifikacija za hemijsku analizu i praćenje stanja voda</w:t>
            </w:r>
          </w:p>
        </w:tc>
        <w:tc>
          <w:tcPr>
            <w:tcW w:w="1726" w:type="pct"/>
            <w:shd w:val="clear" w:color="auto" w:fill="auto"/>
            <w:vAlign w:val="center"/>
          </w:tcPr>
          <w:p w14:paraId="6FF6138C"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Značajnim dijelom transponirana </w:t>
            </w:r>
          </w:p>
        </w:tc>
        <w:tc>
          <w:tcPr>
            <w:tcW w:w="1726" w:type="pct"/>
            <w:vAlign w:val="center"/>
          </w:tcPr>
          <w:p w14:paraId="4E58D699"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86%</w:t>
            </w:r>
          </w:p>
        </w:tc>
      </w:tr>
      <w:tr w:rsidR="007730B4" w:rsidRPr="008D043F" w14:paraId="2AACAFDF" w14:textId="77777777" w:rsidTr="007730B4">
        <w:trPr>
          <w:trHeight w:val="391"/>
          <w:jc w:val="center"/>
        </w:trPr>
        <w:tc>
          <w:tcPr>
            <w:tcW w:w="1548" w:type="pct"/>
            <w:shd w:val="clear" w:color="auto" w:fill="auto"/>
            <w:vAlign w:val="center"/>
          </w:tcPr>
          <w:p w14:paraId="0A6451E9"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zaštiti podzemnih voda od onečišćenja i pogoršanja kvaliteta</w:t>
            </w:r>
          </w:p>
        </w:tc>
        <w:tc>
          <w:tcPr>
            <w:tcW w:w="1726" w:type="pct"/>
            <w:shd w:val="clear" w:color="auto" w:fill="auto"/>
            <w:vAlign w:val="center"/>
          </w:tcPr>
          <w:p w14:paraId="45A70AAC"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U vrlo ranoj fazi transpozicije</w:t>
            </w:r>
          </w:p>
        </w:tc>
        <w:tc>
          <w:tcPr>
            <w:tcW w:w="1726" w:type="pct"/>
            <w:vAlign w:val="center"/>
          </w:tcPr>
          <w:p w14:paraId="345136B6"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28%</w:t>
            </w:r>
          </w:p>
        </w:tc>
      </w:tr>
      <w:tr w:rsidR="007730B4" w:rsidRPr="008D043F" w14:paraId="4ACACD59" w14:textId="77777777" w:rsidTr="007730B4">
        <w:trPr>
          <w:trHeight w:val="311"/>
          <w:jc w:val="center"/>
        </w:trPr>
        <w:tc>
          <w:tcPr>
            <w:tcW w:w="1548" w:type="pct"/>
            <w:shd w:val="clear" w:color="auto" w:fill="auto"/>
            <w:vAlign w:val="center"/>
          </w:tcPr>
          <w:p w14:paraId="3DE3C9FD"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Direktiva o kvalitetu vode za kupanje </w:t>
            </w:r>
          </w:p>
        </w:tc>
        <w:tc>
          <w:tcPr>
            <w:tcW w:w="1726" w:type="pct"/>
            <w:shd w:val="clear" w:color="auto" w:fill="auto"/>
            <w:vAlign w:val="center"/>
          </w:tcPr>
          <w:p w14:paraId="66C8CFCA"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Transponiranje u toku, pripremljen odgovarajući pravilnik</w:t>
            </w:r>
          </w:p>
        </w:tc>
        <w:tc>
          <w:tcPr>
            <w:tcW w:w="1726" w:type="pct"/>
            <w:vAlign w:val="center"/>
          </w:tcPr>
          <w:p w14:paraId="40D87344"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60,63%</w:t>
            </w:r>
          </w:p>
        </w:tc>
      </w:tr>
      <w:tr w:rsidR="007730B4" w:rsidRPr="008D043F" w14:paraId="55E93183" w14:textId="77777777" w:rsidTr="007730B4">
        <w:trPr>
          <w:trHeight w:val="311"/>
          <w:jc w:val="center"/>
        </w:trPr>
        <w:tc>
          <w:tcPr>
            <w:tcW w:w="1548" w:type="pct"/>
            <w:shd w:val="clear" w:color="auto" w:fill="auto"/>
            <w:vAlign w:val="center"/>
          </w:tcPr>
          <w:p w14:paraId="61349A69"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uspostavi okvira za djelovanje Zajednice u oblasti politike voda</w:t>
            </w:r>
          </w:p>
        </w:tc>
        <w:tc>
          <w:tcPr>
            <w:tcW w:w="1726" w:type="pct"/>
            <w:shd w:val="clear" w:color="auto" w:fill="auto"/>
            <w:vAlign w:val="center"/>
          </w:tcPr>
          <w:p w14:paraId="3A148822" w14:textId="77777777" w:rsidR="007730B4" w:rsidRPr="008D043F" w:rsidRDefault="007730B4" w:rsidP="0068355A">
            <w:pPr>
              <w:spacing w:line="276" w:lineRule="auto"/>
              <w:rPr>
                <w:rFonts w:asciiTheme="minorHAnsi" w:hAnsiTheme="minorHAnsi" w:cstheme="minorHAnsi"/>
                <w:bCs/>
                <w:sz w:val="18"/>
                <w:szCs w:val="18"/>
                <w:lang w:val="hr-HR"/>
              </w:rPr>
            </w:pPr>
          </w:p>
        </w:tc>
        <w:tc>
          <w:tcPr>
            <w:tcW w:w="1726" w:type="pct"/>
            <w:vAlign w:val="center"/>
          </w:tcPr>
          <w:p w14:paraId="40B75FF6"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95,8%</w:t>
            </w:r>
          </w:p>
        </w:tc>
      </w:tr>
      <w:tr w:rsidR="007730B4" w:rsidRPr="008D043F" w14:paraId="7269701B" w14:textId="77777777" w:rsidTr="007730B4">
        <w:trPr>
          <w:trHeight w:val="311"/>
          <w:jc w:val="center"/>
        </w:trPr>
        <w:tc>
          <w:tcPr>
            <w:tcW w:w="1548" w:type="pct"/>
            <w:shd w:val="clear" w:color="auto" w:fill="auto"/>
            <w:vAlign w:val="center"/>
          </w:tcPr>
          <w:p w14:paraId="6E1D63ED"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standardima kvaliteta okoliša u području vodne politike</w:t>
            </w:r>
          </w:p>
        </w:tc>
        <w:tc>
          <w:tcPr>
            <w:tcW w:w="1726" w:type="pct"/>
            <w:shd w:val="clear" w:color="auto" w:fill="auto"/>
            <w:vAlign w:val="center"/>
          </w:tcPr>
          <w:p w14:paraId="788F662B"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eastAsia="Cambria" w:hAnsiTheme="minorHAnsi" w:cstheme="minorHAnsi"/>
                <w:b/>
                <w:sz w:val="18"/>
                <w:szCs w:val="18"/>
                <w:lang w:eastAsia="en-US"/>
              </w:rPr>
              <w:t xml:space="preserve"> </w:t>
            </w:r>
          </w:p>
        </w:tc>
        <w:tc>
          <w:tcPr>
            <w:tcW w:w="1726" w:type="pct"/>
            <w:vAlign w:val="center"/>
          </w:tcPr>
          <w:p w14:paraId="304F6F31"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eastAsia="Cambria" w:hAnsiTheme="minorHAnsi" w:cstheme="minorHAnsi"/>
                <w:bCs/>
                <w:sz w:val="18"/>
                <w:szCs w:val="18"/>
                <w:lang w:eastAsia="en-US"/>
              </w:rPr>
              <w:t>20,5%</w:t>
            </w:r>
          </w:p>
        </w:tc>
      </w:tr>
    </w:tbl>
    <w:p w14:paraId="23571BCD" w14:textId="03956277"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 xml:space="preserve">Izvor: </w:t>
      </w:r>
      <w:r w:rsidR="00B355E8" w:rsidRPr="008D043F">
        <w:rPr>
          <w:rFonts w:asciiTheme="minorHAnsi" w:hAnsiTheme="minorHAnsi" w:cstheme="minorHAnsi"/>
          <w:i/>
          <w:sz w:val="20"/>
          <w:szCs w:val="20"/>
          <w:lang w:val="hr-HR"/>
        </w:rPr>
        <w:fldChar w:fldCharType="begin"/>
      </w:r>
      <w:r w:rsidR="00BB28BC" w:rsidRPr="008D043F">
        <w:rPr>
          <w:rFonts w:asciiTheme="minorHAnsi" w:hAnsiTheme="minorHAnsi" w:cstheme="minorHAnsi"/>
          <w:i/>
          <w:sz w:val="20"/>
          <w:szCs w:val="20"/>
          <w:lang w:val="hr-HR"/>
        </w:rPr>
        <w:instrText xml:space="preserve"> ADDIN ZOTERO_ITEM CSL_CITATION {"citationID":"srAY9j5m","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B355E8" w:rsidRPr="008D043F">
        <w:rPr>
          <w:rFonts w:asciiTheme="minorHAnsi" w:hAnsiTheme="minorHAnsi" w:cstheme="minorHAnsi"/>
          <w:i/>
          <w:sz w:val="20"/>
          <w:szCs w:val="20"/>
          <w:lang w:val="hr-HR"/>
        </w:rPr>
        <w:fldChar w:fldCharType="separate"/>
      </w:r>
      <w:r w:rsidR="00971245" w:rsidRPr="008D043F">
        <w:rPr>
          <w:rFonts w:asciiTheme="minorHAnsi" w:hAnsiTheme="minorHAnsi" w:cstheme="minorHAnsi"/>
          <w:i/>
          <w:sz w:val="20"/>
          <w:lang w:val="hr-HR"/>
        </w:rPr>
        <w:t>(MVTEO BiH</w:t>
      </w:r>
      <w:r w:rsidR="00315FEC" w:rsidRPr="008D043F">
        <w:rPr>
          <w:rFonts w:asciiTheme="minorHAnsi" w:hAnsiTheme="minorHAnsi" w:cstheme="minorHAnsi"/>
          <w:i/>
          <w:sz w:val="20"/>
          <w:lang w:val="hr-HR"/>
        </w:rPr>
        <w:t>,</w:t>
      </w:r>
      <w:r w:rsidR="00971245" w:rsidRPr="008D043F">
        <w:rPr>
          <w:rFonts w:asciiTheme="minorHAnsi" w:hAnsiTheme="minorHAnsi" w:cstheme="minorHAnsi"/>
          <w:i/>
          <w:sz w:val="20"/>
          <w:lang w:val="hr-HR"/>
        </w:rPr>
        <w:t xml:space="preserve"> 2017)</w:t>
      </w:r>
      <w:r w:rsidR="00B355E8" w:rsidRPr="008D043F">
        <w:rPr>
          <w:rFonts w:asciiTheme="minorHAnsi" w:hAnsiTheme="minorHAnsi" w:cstheme="minorHAnsi"/>
          <w:i/>
          <w:sz w:val="20"/>
          <w:szCs w:val="20"/>
          <w:lang w:val="hr-HR"/>
        </w:rPr>
        <w:fldChar w:fldCharType="end"/>
      </w:r>
    </w:p>
    <w:p w14:paraId="5FD24E81" w14:textId="77777777"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ako Federacija BiH</w:t>
      </w:r>
      <w:r w:rsidRPr="008D043F">
        <w:rPr>
          <w:rFonts w:asciiTheme="minorHAnsi" w:hAnsiTheme="minorHAnsi" w:cstheme="minorHAnsi"/>
          <w:bCs/>
          <w:sz w:val="22"/>
          <w:szCs w:val="22"/>
          <w:lang w:val="hr-HR"/>
        </w:rPr>
        <w:t xml:space="preserve"> posjeduje značajne količine vodnih resursa</w:t>
      </w:r>
      <w:r w:rsidRPr="008D043F">
        <w:rPr>
          <w:rFonts w:asciiTheme="minorHAnsi" w:hAnsiTheme="minorHAnsi" w:cstheme="minorHAnsi"/>
          <w:sz w:val="22"/>
          <w:szCs w:val="22"/>
          <w:lang w:val="hr-HR"/>
        </w:rPr>
        <w:t xml:space="preserve">, identificirani su brojni </w:t>
      </w:r>
      <w:r w:rsidRPr="008D043F">
        <w:rPr>
          <w:rFonts w:asciiTheme="minorHAnsi" w:hAnsiTheme="minorHAnsi" w:cstheme="minorHAnsi"/>
          <w:b/>
          <w:bCs/>
          <w:sz w:val="22"/>
          <w:szCs w:val="22"/>
          <w:lang w:val="hr-HR"/>
        </w:rPr>
        <w:t>izazovi</w:t>
      </w:r>
      <w:r w:rsidRPr="008D043F">
        <w:rPr>
          <w:rFonts w:asciiTheme="minorHAnsi" w:hAnsiTheme="minorHAnsi" w:cstheme="minorHAnsi"/>
          <w:sz w:val="22"/>
          <w:szCs w:val="22"/>
          <w:lang w:val="hr-HR"/>
        </w:rPr>
        <w:t xml:space="preserve"> za njihovo očuvanje i unaprjeđenje trenutnog stanja. Postojeći izazovi za upravljanje vodama mogu se grupirati na sljedeći način: a) realizacija Planova upravljanja vodnim područjima rijeke Save i Jadranskog mora u Federaciji BiH, b) provođenje mjera zaštite i proglašenje zaštićenih područja po </w:t>
      </w:r>
      <w:r w:rsidRPr="008D043F">
        <w:rPr>
          <w:rFonts w:asciiTheme="minorHAnsi" w:hAnsiTheme="minorHAnsi" w:cstheme="minorHAnsi"/>
          <w:sz w:val="22"/>
          <w:szCs w:val="22"/>
          <w:lang w:val="hr-HR"/>
        </w:rPr>
        <w:lastRenderedPageBreak/>
        <w:t xml:space="preserve">Zakonu o vodama Federacije BiH, c) </w:t>
      </w:r>
      <w:r w:rsidR="00B80410" w:rsidRPr="008D043F">
        <w:rPr>
          <w:rFonts w:asciiTheme="minorHAnsi" w:hAnsiTheme="minorHAnsi" w:cstheme="minorHAnsi"/>
          <w:sz w:val="22"/>
          <w:szCs w:val="22"/>
          <w:lang w:val="hr-HR"/>
        </w:rPr>
        <w:t xml:space="preserve">unaprijeđenje </w:t>
      </w:r>
      <w:r w:rsidRPr="008D043F">
        <w:rPr>
          <w:rFonts w:asciiTheme="minorHAnsi" w:hAnsiTheme="minorHAnsi" w:cstheme="minorHAnsi"/>
          <w:sz w:val="22"/>
          <w:szCs w:val="22"/>
          <w:lang w:val="hr-HR"/>
        </w:rPr>
        <w:t>međusektorsk</w:t>
      </w:r>
      <w:r w:rsidR="00B80410"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horizontaln</w:t>
      </w:r>
      <w:r w:rsidR="00B80410"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saradnj</w:t>
      </w:r>
      <w:r w:rsidR="00B80410"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sektora voda sa sektorom prostornog planiranja i ostali</w:t>
      </w:r>
      <w:r w:rsidR="00B80410"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 xml:space="preserve"> razvojni</w:t>
      </w:r>
      <w:r w:rsidR="00B80410"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 xml:space="preserve"> sektor</w:t>
      </w:r>
      <w:r w:rsidR="00B80410" w:rsidRPr="008D043F">
        <w:rPr>
          <w:rFonts w:asciiTheme="minorHAnsi" w:hAnsiTheme="minorHAnsi" w:cstheme="minorHAnsi"/>
          <w:sz w:val="22"/>
          <w:szCs w:val="22"/>
          <w:lang w:val="hr-HR"/>
        </w:rPr>
        <w:t>ima</w:t>
      </w:r>
      <w:r w:rsidRPr="008D043F">
        <w:rPr>
          <w:rFonts w:asciiTheme="minorHAnsi" w:hAnsiTheme="minorHAnsi" w:cstheme="minorHAnsi"/>
          <w:sz w:val="22"/>
          <w:szCs w:val="22"/>
          <w:lang w:val="hr-HR"/>
        </w:rPr>
        <w:t xml:space="preserve">, te vodnom inspekcijom i tijelima za koncesije, d) </w:t>
      </w:r>
      <w:r w:rsidR="00B80410" w:rsidRPr="008D043F">
        <w:rPr>
          <w:rFonts w:asciiTheme="minorHAnsi" w:hAnsiTheme="minorHAnsi" w:cstheme="minorHAnsi"/>
          <w:sz w:val="22"/>
          <w:szCs w:val="22"/>
          <w:lang w:val="hr-HR"/>
        </w:rPr>
        <w:t xml:space="preserve">potreba za reformama (pravnim, institucionalnim, operativnim i dr) u </w:t>
      </w:r>
      <w:r w:rsidRPr="008D043F">
        <w:rPr>
          <w:rFonts w:asciiTheme="minorHAnsi" w:hAnsiTheme="minorHAnsi" w:cstheme="minorHAnsi"/>
          <w:sz w:val="22"/>
          <w:szCs w:val="22"/>
          <w:lang w:val="hr-HR"/>
        </w:rPr>
        <w:t xml:space="preserve">sektoru vodnih usluga e)  </w:t>
      </w:r>
      <w:r w:rsidR="00B80410" w:rsidRPr="008D043F">
        <w:rPr>
          <w:rFonts w:asciiTheme="minorHAnsi" w:hAnsiTheme="minorHAnsi" w:cstheme="minorHAnsi"/>
          <w:sz w:val="22"/>
          <w:szCs w:val="22"/>
          <w:lang w:val="hr-HR"/>
        </w:rPr>
        <w:t xml:space="preserve">unaprijeđenje </w:t>
      </w:r>
      <w:r w:rsidRPr="008D043F">
        <w:rPr>
          <w:rFonts w:asciiTheme="minorHAnsi" w:hAnsiTheme="minorHAnsi" w:cstheme="minorHAnsi"/>
          <w:sz w:val="22"/>
          <w:szCs w:val="22"/>
          <w:lang w:val="hr-HR"/>
        </w:rPr>
        <w:t>prilagođavanj</w:t>
      </w:r>
      <w:r w:rsidR="00B80410"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r w:rsidR="00B80410" w:rsidRPr="008D043F">
        <w:rPr>
          <w:rFonts w:asciiTheme="minorHAnsi" w:hAnsiTheme="minorHAnsi" w:cstheme="minorHAnsi"/>
          <w:sz w:val="22"/>
          <w:szCs w:val="22"/>
          <w:lang w:val="hr-HR"/>
        </w:rPr>
        <w:t xml:space="preserve">na </w:t>
      </w:r>
      <w:r w:rsidRPr="008D043F">
        <w:rPr>
          <w:rFonts w:asciiTheme="minorHAnsi" w:hAnsiTheme="minorHAnsi" w:cstheme="minorHAnsi"/>
          <w:sz w:val="22"/>
          <w:szCs w:val="22"/>
          <w:lang w:val="hr-HR"/>
        </w:rPr>
        <w:t>klimatsk</w:t>
      </w:r>
      <w:r w:rsidR="00B80410"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promjen</w:t>
      </w:r>
      <w:r w:rsidR="00B80410"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i smanjenje rizika pri ekstremnim hidrološkim pojavama, f) </w:t>
      </w:r>
      <w:r w:rsidR="00C46D2E" w:rsidRPr="008D043F">
        <w:rPr>
          <w:rFonts w:asciiTheme="minorHAnsi" w:hAnsiTheme="minorHAnsi" w:cstheme="minorHAnsi"/>
          <w:sz w:val="22"/>
          <w:szCs w:val="22"/>
          <w:lang w:val="hr-HR"/>
        </w:rPr>
        <w:t xml:space="preserve">unaprijeđenje </w:t>
      </w:r>
      <w:r w:rsidRPr="008D043F">
        <w:rPr>
          <w:rFonts w:asciiTheme="minorHAnsi" w:hAnsiTheme="minorHAnsi" w:cstheme="minorHAnsi"/>
          <w:sz w:val="22"/>
          <w:szCs w:val="22"/>
          <w:lang w:val="hr-HR"/>
        </w:rPr>
        <w:t>finansiranj</w:t>
      </w:r>
      <w:r w:rsidR="00C46D2E"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sektora voda, g) </w:t>
      </w:r>
      <w:r w:rsidR="00C46D2E" w:rsidRPr="008D043F">
        <w:rPr>
          <w:rFonts w:asciiTheme="minorHAnsi" w:hAnsiTheme="minorHAnsi" w:cstheme="minorHAnsi"/>
          <w:sz w:val="22"/>
          <w:szCs w:val="22"/>
          <w:lang w:val="hr-HR"/>
        </w:rPr>
        <w:t xml:space="preserve">ubrzanje procesa </w:t>
      </w:r>
      <w:r w:rsidRPr="008D043F">
        <w:rPr>
          <w:rFonts w:asciiTheme="minorHAnsi" w:hAnsiTheme="minorHAnsi" w:cstheme="minorHAnsi"/>
          <w:sz w:val="22"/>
          <w:szCs w:val="22"/>
          <w:lang w:val="hr-HR"/>
        </w:rPr>
        <w:t>transpozicij</w:t>
      </w:r>
      <w:r w:rsidR="00C46D2E"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implementacij</w:t>
      </w:r>
      <w:r w:rsidR="00C46D2E"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i provođenj</w:t>
      </w:r>
      <w:r w:rsidR="00C46D2E"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vodnog zakonodavstva EU u vodno zakonodavstvo Federacije BiH, h) jačanje kapaciteta stručnjaka u sektoru voda, i) </w:t>
      </w:r>
      <w:r w:rsidR="00C46D2E" w:rsidRPr="008D043F">
        <w:rPr>
          <w:rFonts w:asciiTheme="minorHAnsi" w:hAnsiTheme="minorHAnsi" w:cstheme="minorHAnsi"/>
          <w:sz w:val="22"/>
          <w:szCs w:val="22"/>
          <w:lang w:val="hr-HR"/>
        </w:rPr>
        <w:t xml:space="preserve">unaprijeđenje procesa  </w:t>
      </w:r>
      <w:r w:rsidRPr="008D043F">
        <w:rPr>
          <w:rFonts w:asciiTheme="minorHAnsi" w:hAnsiTheme="minorHAnsi" w:cstheme="minorHAnsi"/>
          <w:sz w:val="22"/>
          <w:szCs w:val="22"/>
          <w:lang w:val="hr-HR"/>
        </w:rPr>
        <w:t>prikupljanj</w:t>
      </w:r>
      <w:r w:rsidR="00C46D2E"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prijenos</w:t>
      </w:r>
      <w:r w:rsidR="00C46D2E"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podataka i izvještavanj</w:t>
      </w:r>
      <w:r w:rsidR="00C46D2E"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o podacima u oblasti okoliša (voda).</w:t>
      </w:r>
    </w:p>
    <w:p w14:paraId="221A8C33"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Realizacija Planova upravljanja vodnim područjima rijeke Save i Jadranskog mora u Federaciji BiH </w:t>
      </w:r>
    </w:p>
    <w:p w14:paraId="6F813221"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ealizacija Planova upravljanja vodnim područjima rijeke Save i Jadranskog mora u Federaciji BiH je nadležnost kako federalnih tako i kantonalnih i općinskih nivoa vlasti u sektoru voda, ali i sektora prostornog planiranja i razvojnih sektora. Njihova realizacija zahtijeva značajan angažman institucionalnih kapaciteta i finansijskih sredstava. Planirana finansijska sredstva za realizaciju Planova upravljanja prvog ciklusa (2016‒2021) bila su raspoloživa samo djelimično. Tokom posljednjih 10 godina izostala su redovna sredstva finansiranja iz budžeta Vlade Federacije BiH, a sredstva iz pretpristupnih fondova EU bila su veoma ograničena, iako su ona najznačajniji izvori finansiranja za ovu svrhu. Sredstva koja se u sektoru voda prikupljaju putem naknada su daleko od dovoljnih za realizaciju Planova upravljanja. Ljudski kapaciteti i njihova brojnost u sektoru voda, naročito na nižim administrativnim nivoima, nisu na nivou koji je potreban za efikasnu realizaciju Planova upravljanja vodnim područjima.   </w:t>
      </w:r>
    </w:p>
    <w:p w14:paraId="4A6CFF45" w14:textId="7189131D" w:rsidR="00B34179" w:rsidRPr="008D043F" w:rsidRDefault="00B34179" w:rsidP="0068355A">
      <w:pPr>
        <w:spacing w:after="240" w:line="276" w:lineRule="auto"/>
        <w:jc w:val="both"/>
        <w:rPr>
          <w:rFonts w:asciiTheme="minorHAnsi" w:hAnsiTheme="minorHAnsi" w:cstheme="minorHAnsi"/>
          <w:color w:val="619428"/>
          <w:sz w:val="22"/>
          <w:szCs w:val="22"/>
          <w:lang w:val="hr-HR"/>
        </w:rPr>
      </w:pPr>
      <w:r w:rsidRPr="008D043F">
        <w:rPr>
          <w:rFonts w:asciiTheme="minorHAnsi" w:hAnsiTheme="minorHAnsi" w:cstheme="minorHAnsi"/>
          <w:sz w:val="22"/>
          <w:szCs w:val="22"/>
          <w:lang w:val="hr-HR"/>
        </w:rPr>
        <w:t xml:space="preserve">Izvještaji o realizaciji Planova upravljanja vodnim područjima izrađuju se svake dvije godine, te  su do sada za prvi ciklus Planova izrađeni izvještaji za period 2016‒2017. i 2018‒2019. godinu. Analiza </w:t>
      </w:r>
      <w:bookmarkStart w:id="66" w:name="_Hlk93740313"/>
      <w:r w:rsidRPr="008D043F">
        <w:rPr>
          <w:rFonts w:asciiTheme="minorHAnsi" w:hAnsiTheme="minorHAnsi" w:cstheme="minorHAnsi"/>
          <w:sz w:val="22"/>
          <w:szCs w:val="22"/>
          <w:lang w:val="hr-HR"/>
        </w:rPr>
        <w:t xml:space="preserve">realizacije Planova upravljanja za perod 2016‒2021. godine (I ciklus), </w:t>
      </w:r>
      <w:bookmarkEnd w:id="66"/>
      <w:r w:rsidRPr="008D043F">
        <w:rPr>
          <w:rFonts w:asciiTheme="minorHAnsi" w:hAnsiTheme="minorHAnsi" w:cstheme="minorHAnsi"/>
          <w:sz w:val="22"/>
          <w:szCs w:val="22"/>
          <w:lang w:val="hr-HR"/>
        </w:rPr>
        <w:t xml:space="preserve">urađena tokom ažuriranja Planova nakon </w:t>
      </w:r>
      <w:r w:rsidR="007B3806" w:rsidRPr="008D043F">
        <w:rPr>
          <w:rFonts w:asciiTheme="minorHAnsi" w:hAnsiTheme="minorHAnsi" w:cstheme="minorHAnsi"/>
          <w:sz w:val="22"/>
          <w:szCs w:val="22"/>
          <w:lang w:val="hr-HR"/>
        </w:rPr>
        <w:t>četiri</w:t>
      </w:r>
      <w:r w:rsidRPr="008D043F">
        <w:rPr>
          <w:rFonts w:asciiTheme="minorHAnsi" w:hAnsiTheme="minorHAnsi" w:cstheme="minorHAnsi"/>
          <w:sz w:val="22"/>
          <w:szCs w:val="22"/>
          <w:lang w:val="hr-HR"/>
        </w:rPr>
        <w:t xml:space="preserve"> godine realizacije, pokazala je da stepen izvršenja planiranih mjera nije na zadovoljavajućem nivou, kako je prikazano u </w:t>
      </w:r>
      <w:r w:rsidRPr="008D043F">
        <w:rPr>
          <w:rFonts w:asciiTheme="minorHAnsi" w:hAnsiTheme="minorHAnsi" w:cstheme="minorHAnsi"/>
          <w:b/>
          <w:bCs/>
          <w:i/>
          <w:iCs/>
          <w:sz w:val="22"/>
          <w:szCs w:val="22"/>
          <w:lang w:val="hr-HR"/>
        </w:rPr>
        <w:t>tabeli</w:t>
      </w:r>
      <w:r w:rsidR="00C1578A" w:rsidRPr="008D043F">
        <w:rPr>
          <w:rFonts w:asciiTheme="minorHAnsi" w:hAnsiTheme="minorHAnsi" w:cstheme="minorHAnsi"/>
          <w:b/>
          <w:bCs/>
          <w:i/>
          <w:iCs/>
          <w:sz w:val="22"/>
          <w:szCs w:val="22"/>
          <w:lang w:val="hr-HR"/>
        </w:rPr>
        <w:t xml:space="preserve">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7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7</w:t>
      </w:r>
      <w:r w:rsidR="00C1578A" w:rsidRPr="008D043F">
        <w:rPr>
          <w:rFonts w:asciiTheme="minorHAnsi" w:hAnsiTheme="minorHAnsi" w:cstheme="minorHAnsi"/>
          <w:b/>
          <w:bCs/>
          <w:i/>
          <w:iCs/>
          <w:sz w:val="22"/>
          <w:szCs w:val="22"/>
          <w:lang w:val="hr-HR"/>
        </w:rPr>
        <w:fldChar w:fldCharType="end"/>
      </w:r>
      <w:r w:rsidRPr="008D043F">
        <w:rPr>
          <w:rFonts w:asciiTheme="minorHAnsi" w:hAnsiTheme="minorHAnsi" w:cstheme="minorHAnsi"/>
          <w:b/>
          <w:bCs/>
          <w:i/>
          <w:iCs/>
          <w:sz w:val="22"/>
          <w:szCs w:val="22"/>
          <w:lang w:val="hr-HR"/>
        </w:rPr>
        <w:t>.</w:t>
      </w:r>
      <w:r w:rsidRPr="008D043F">
        <w:rPr>
          <w:rFonts w:asciiTheme="minorHAnsi" w:hAnsiTheme="minorHAnsi" w:cstheme="minorHAnsi"/>
          <w:sz w:val="22"/>
          <w:szCs w:val="22"/>
          <w:lang w:val="hr-HR"/>
        </w:rPr>
        <w:t xml:space="preserve"> </w:t>
      </w:r>
      <w:r w:rsidRPr="008D043F">
        <w:rPr>
          <w:rFonts w:asciiTheme="minorHAnsi" w:hAnsiTheme="minorHAnsi" w:cstheme="minorHAnsi"/>
          <w:b/>
          <w:bCs/>
          <w:color w:val="619428"/>
          <w:sz w:val="22"/>
          <w:szCs w:val="22"/>
          <w:lang w:val="hr-HR"/>
        </w:rPr>
        <w:t xml:space="preserve"> </w:t>
      </w:r>
    </w:p>
    <w:p w14:paraId="5289C777" w14:textId="405B392A" w:rsidR="00B34179" w:rsidRPr="008D043F" w:rsidRDefault="00C1578A" w:rsidP="0068355A">
      <w:pPr>
        <w:pStyle w:val="Caption"/>
        <w:spacing w:line="276" w:lineRule="auto"/>
        <w:rPr>
          <w:rFonts w:asciiTheme="minorHAnsi" w:hAnsiTheme="minorHAnsi" w:cstheme="minorHAnsi"/>
          <w:b w:val="0"/>
          <w:i w:val="0"/>
          <w:iCs w:val="0"/>
          <w:szCs w:val="20"/>
          <w:lang w:val="hr-HR"/>
        </w:rPr>
      </w:pPr>
      <w:bookmarkStart w:id="67" w:name="_Toc109842436"/>
      <w:r w:rsidRPr="008D043F">
        <w:rPr>
          <w:rFonts w:asciiTheme="minorHAnsi" w:hAnsiTheme="minorHAnsi" w:cstheme="minorHAnsi"/>
          <w:lang w:val="hr-HR"/>
        </w:rPr>
        <w:t xml:space="preserve">Tabela </w:t>
      </w:r>
      <w:bookmarkStart w:id="68" w:name="tabela7"/>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7</w:t>
      </w:r>
      <w:r w:rsidRPr="008D043F">
        <w:rPr>
          <w:rFonts w:asciiTheme="minorHAnsi" w:hAnsiTheme="minorHAnsi" w:cstheme="minorHAnsi"/>
          <w:lang w:val="hr-HR"/>
        </w:rPr>
        <w:fldChar w:fldCharType="end"/>
      </w:r>
      <w:bookmarkEnd w:id="68"/>
      <w:r w:rsidR="00B34179" w:rsidRPr="008D043F">
        <w:rPr>
          <w:rFonts w:asciiTheme="minorHAnsi" w:hAnsiTheme="minorHAnsi" w:cstheme="minorHAnsi"/>
          <w:szCs w:val="20"/>
          <w:lang w:val="hr-HR"/>
        </w:rPr>
        <w:t xml:space="preserve">: </w:t>
      </w:r>
      <w:r w:rsidR="00B34179" w:rsidRPr="008D043F">
        <w:rPr>
          <w:rFonts w:asciiTheme="minorHAnsi" w:hAnsiTheme="minorHAnsi" w:cstheme="minorHAnsi"/>
          <w:b w:val="0"/>
          <w:szCs w:val="20"/>
          <w:lang w:val="hr-HR"/>
        </w:rPr>
        <w:t>Realizacije Planova upravljanja (I ciklus)</w:t>
      </w:r>
      <w:bookmarkStart w:id="69" w:name="_Hlk93740365"/>
      <w:bookmarkEnd w:id="67"/>
    </w:p>
    <w:bookmarkEnd w:id="69"/>
    <w:tbl>
      <w:tblPr>
        <w:tblStyle w:val="TABLICAHAOP6"/>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900"/>
        <w:gridCol w:w="2908"/>
        <w:gridCol w:w="3434"/>
      </w:tblGrid>
      <w:tr w:rsidR="00B34179" w:rsidRPr="008D043F" w14:paraId="5BD0FFD9" w14:textId="77777777" w:rsidTr="00076544">
        <w:trPr>
          <w:trHeight w:val="380"/>
          <w:tblHeader/>
          <w:jc w:val="center"/>
        </w:trPr>
        <w:tc>
          <w:tcPr>
            <w:tcW w:w="1569" w:type="pct"/>
            <w:shd w:val="clear" w:color="auto" w:fill="009D73"/>
            <w:vAlign w:val="center"/>
          </w:tcPr>
          <w:p w14:paraId="0AB6126D" w14:textId="77777777" w:rsidR="00B34179" w:rsidRPr="008D043F" w:rsidRDefault="00B34179" w:rsidP="0068355A">
            <w:pPr>
              <w:spacing w:after="120" w:line="276" w:lineRule="auto"/>
              <w:jc w:val="center"/>
              <w:rPr>
                <w:rFonts w:asciiTheme="minorHAnsi" w:hAnsiTheme="minorHAnsi" w:cstheme="minorHAnsi"/>
                <w:color w:val="FFFFFF" w:themeColor="background1"/>
                <w:sz w:val="18"/>
                <w:szCs w:val="18"/>
                <w:lang w:val="hr-HR"/>
              </w:rPr>
            </w:pPr>
          </w:p>
        </w:tc>
        <w:tc>
          <w:tcPr>
            <w:tcW w:w="1573" w:type="pct"/>
            <w:shd w:val="clear" w:color="auto" w:fill="009D73"/>
            <w:vAlign w:val="center"/>
          </w:tcPr>
          <w:p w14:paraId="05ED8C2F"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odno područje rijeke Save</w:t>
            </w:r>
          </w:p>
        </w:tc>
        <w:tc>
          <w:tcPr>
            <w:tcW w:w="1858" w:type="pct"/>
            <w:shd w:val="clear" w:color="auto" w:fill="009D73"/>
            <w:vAlign w:val="center"/>
          </w:tcPr>
          <w:p w14:paraId="05279D7A"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odno područje Jadranskog mora</w:t>
            </w:r>
          </w:p>
        </w:tc>
      </w:tr>
      <w:tr w:rsidR="00B34179" w:rsidRPr="008D043F" w14:paraId="18F2A6C4" w14:textId="77777777" w:rsidTr="00076544">
        <w:trPr>
          <w:trHeight w:val="391"/>
          <w:jc w:val="center"/>
        </w:trPr>
        <w:tc>
          <w:tcPr>
            <w:tcW w:w="1569" w:type="pct"/>
            <w:vAlign w:val="center"/>
          </w:tcPr>
          <w:p w14:paraId="7BF42050"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kupan broj planiranih mjera </w:t>
            </w:r>
          </w:p>
        </w:tc>
        <w:tc>
          <w:tcPr>
            <w:tcW w:w="1573" w:type="pct"/>
            <w:vAlign w:val="center"/>
          </w:tcPr>
          <w:p w14:paraId="5F88A043"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6</w:t>
            </w:r>
          </w:p>
        </w:tc>
        <w:tc>
          <w:tcPr>
            <w:tcW w:w="1858" w:type="pct"/>
            <w:vAlign w:val="center"/>
          </w:tcPr>
          <w:p w14:paraId="17790648"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1</w:t>
            </w:r>
          </w:p>
        </w:tc>
      </w:tr>
      <w:tr w:rsidR="00B34179" w:rsidRPr="008D043F" w14:paraId="67E9ECF8" w14:textId="77777777" w:rsidTr="00076544">
        <w:trPr>
          <w:trHeight w:val="391"/>
          <w:jc w:val="center"/>
        </w:trPr>
        <w:tc>
          <w:tcPr>
            <w:tcW w:w="1569" w:type="pct"/>
            <w:vAlign w:val="center"/>
          </w:tcPr>
          <w:p w14:paraId="2FF45FEE"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vedeno (broj mjera/postotak od ukupnog broja mjera)</w:t>
            </w:r>
          </w:p>
        </w:tc>
        <w:tc>
          <w:tcPr>
            <w:tcW w:w="1573" w:type="pct"/>
            <w:vAlign w:val="center"/>
          </w:tcPr>
          <w:p w14:paraId="4D11062D"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8 (24%)</w:t>
            </w:r>
          </w:p>
        </w:tc>
        <w:tc>
          <w:tcPr>
            <w:tcW w:w="1858" w:type="pct"/>
            <w:vAlign w:val="center"/>
          </w:tcPr>
          <w:p w14:paraId="2126C896"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 (25%)</w:t>
            </w:r>
          </w:p>
        </w:tc>
      </w:tr>
      <w:tr w:rsidR="00B34179" w:rsidRPr="008D043F" w14:paraId="79350C72" w14:textId="77777777" w:rsidTr="00076544">
        <w:trPr>
          <w:trHeight w:val="391"/>
          <w:jc w:val="center"/>
        </w:trPr>
        <w:tc>
          <w:tcPr>
            <w:tcW w:w="1569" w:type="pct"/>
            <w:vAlign w:val="center"/>
          </w:tcPr>
          <w:p w14:paraId="1434D511"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o provedeno/provodi se </w:t>
            </w:r>
          </w:p>
        </w:tc>
        <w:tc>
          <w:tcPr>
            <w:tcW w:w="1573" w:type="pct"/>
            <w:vAlign w:val="center"/>
          </w:tcPr>
          <w:p w14:paraId="49DEA107"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1 (27%)</w:t>
            </w:r>
          </w:p>
        </w:tc>
        <w:tc>
          <w:tcPr>
            <w:tcW w:w="1858" w:type="pct"/>
            <w:vAlign w:val="center"/>
          </w:tcPr>
          <w:p w14:paraId="7CD457B1" w14:textId="010626F9"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w:t>
            </w:r>
            <w:r w:rsidR="00E7021B" w:rsidRPr="008D043F">
              <w:rPr>
                <w:rFonts w:asciiTheme="minorHAnsi" w:hAnsiTheme="minorHAnsi" w:cstheme="minorHAnsi"/>
                <w:sz w:val="18"/>
                <w:szCs w:val="18"/>
                <w:lang w:val="hr-HR"/>
              </w:rPr>
              <w:t>2</w:t>
            </w:r>
            <w:r w:rsidRPr="008D043F">
              <w:rPr>
                <w:rFonts w:asciiTheme="minorHAnsi" w:hAnsiTheme="minorHAnsi" w:cstheme="minorHAnsi"/>
                <w:sz w:val="18"/>
                <w:szCs w:val="18"/>
                <w:lang w:val="hr-HR"/>
              </w:rPr>
              <w:t xml:space="preserve"> (52%)</w:t>
            </w:r>
          </w:p>
        </w:tc>
      </w:tr>
      <w:tr w:rsidR="00B34179" w:rsidRPr="008D043F" w14:paraId="2C224AA1" w14:textId="77777777" w:rsidTr="00076544">
        <w:trPr>
          <w:trHeight w:val="391"/>
          <w:jc w:val="center"/>
        </w:trPr>
        <w:tc>
          <w:tcPr>
            <w:tcW w:w="1569" w:type="pct"/>
            <w:vAlign w:val="center"/>
          </w:tcPr>
          <w:p w14:paraId="032B6808"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provedeno</w:t>
            </w:r>
          </w:p>
        </w:tc>
        <w:tc>
          <w:tcPr>
            <w:tcW w:w="1573" w:type="pct"/>
            <w:vAlign w:val="center"/>
          </w:tcPr>
          <w:p w14:paraId="33429CB3"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7 (49%)</w:t>
            </w:r>
          </w:p>
        </w:tc>
        <w:tc>
          <w:tcPr>
            <w:tcW w:w="1858" w:type="pct"/>
            <w:vAlign w:val="center"/>
          </w:tcPr>
          <w:p w14:paraId="1D8255CD"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 (23%)</w:t>
            </w:r>
          </w:p>
        </w:tc>
      </w:tr>
    </w:tbl>
    <w:p w14:paraId="3A95BBF5" w14:textId="33589F58"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 xml:space="preserve">Izvor: </w:t>
      </w:r>
      <w:r w:rsidR="00B355E8"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1eKaSbNv","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B355E8" w:rsidRPr="008D043F">
        <w:rPr>
          <w:rFonts w:asciiTheme="minorHAnsi" w:hAnsiTheme="minorHAnsi" w:cstheme="minorHAnsi"/>
          <w:i/>
          <w:sz w:val="20"/>
          <w:szCs w:val="20"/>
          <w:lang w:val="hr-HR"/>
        </w:rPr>
        <w:fldChar w:fldCharType="separate"/>
      </w:r>
      <w:r w:rsidR="00B355E8" w:rsidRPr="008D043F">
        <w:rPr>
          <w:rFonts w:asciiTheme="minorHAnsi" w:hAnsiTheme="minorHAnsi" w:cstheme="minorHAnsi"/>
          <w:i/>
          <w:sz w:val="20"/>
          <w:lang w:val="hr-HR"/>
        </w:rPr>
        <w:t>(Agencija za vodno područje rijeke Save</w:t>
      </w:r>
      <w:r w:rsidR="00315FEC" w:rsidRPr="008D043F">
        <w:rPr>
          <w:rFonts w:asciiTheme="minorHAnsi" w:hAnsiTheme="minorHAnsi" w:cstheme="minorHAnsi"/>
          <w:i/>
          <w:sz w:val="20"/>
          <w:lang w:val="hr-HR"/>
        </w:rPr>
        <w:t>,</w:t>
      </w:r>
      <w:r w:rsidR="00B355E8" w:rsidRPr="008D043F">
        <w:rPr>
          <w:rFonts w:asciiTheme="minorHAnsi" w:hAnsiTheme="minorHAnsi" w:cstheme="minorHAnsi"/>
          <w:i/>
          <w:sz w:val="20"/>
          <w:lang w:val="hr-HR"/>
        </w:rPr>
        <w:t xml:space="preserve"> 2021)</w:t>
      </w:r>
      <w:r w:rsidR="00B355E8" w:rsidRPr="008D043F">
        <w:rPr>
          <w:rFonts w:asciiTheme="minorHAnsi" w:hAnsiTheme="minorHAnsi" w:cstheme="minorHAnsi"/>
          <w:i/>
          <w:sz w:val="20"/>
          <w:szCs w:val="20"/>
          <w:lang w:val="hr-HR"/>
        </w:rPr>
        <w:fldChar w:fldCharType="end"/>
      </w:r>
      <w:r w:rsidR="00B355E8" w:rsidRPr="008D043F">
        <w:rPr>
          <w:rFonts w:asciiTheme="minorHAnsi" w:hAnsiTheme="minorHAnsi" w:cstheme="minorHAnsi"/>
          <w:i/>
          <w:sz w:val="20"/>
          <w:szCs w:val="20"/>
          <w:lang w:val="hr-HR"/>
        </w:rPr>
        <w:t xml:space="preserve">; </w:t>
      </w:r>
      <w:r w:rsidR="00B355E8"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7Yi622uJ","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B355E8" w:rsidRPr="008D043F">
        <w:rPr>
          <w:rFonts w:asciiTheme="minorHAnsi" w:hAnsiTheme="minorHAnsi" w:cstheme="minorHAnsi"/>
          <w:i/>
          <w:sz w:val="20"/>
          <w:szCs w:val="20"/>
          <w:lang w:val="hr-HR"/>
        </w:rPr>
        <w:fldChar w:fldCharType="separate"/>
      </w:r>
      <w:r w:rsidR="00CE1A95" w:rsidRPr="008D043F">
        <w:rPr>
          <w:rFonts w:asciiTheme="minorHAnsi" w:hAnsiTheme="minorHAnsi" w:cstheme="minorHAnsi"/>
          <w:i/>
          <w:sz w:val="20"/>
        </w:rPr>
        <w:t>(Agencija za vodno područje Jadranskog mora</w:t>
      </w:r>
      <w:r w:rsidR="00315FEC" w:rsidRPr="008D043F">
        <w:rPr>
          <w:rFonts w:asciiTheme="minorHAnsi" w:hAnsiTheme="minorHAnsi" w:cstheme="minorHAnsi"/>
          <w:i/>
          <w:sz w:val="20"/>
        </w:rPr>
        <w:t>,</w:t>
      </w:r>
      <w:r w:rsidR="00CE1A95" w:rsidRPr="008D043F">
        <w:rPr>
          <w:rFonts w:asciiTheme="minorHAnsi" w:hAnsiTheme="minorHAnsi" w:cstheme="minorHAnsi"/>
          <w:i/>
          <w:sz w:val="20"/>
        </w:rPr>
        <w:t xml:space="preserve"> 2021)</w:t>
      </w:r>
      <w:r w:rsidR="00B355E8" w:rsidRPr="008D043F">
        <w:rPr>
          <w:rFonts w:asciiTheme="minorHAnsi" w:hAnsiTheme="minorHAnsi" w:cstheme="minorHAnsi"/>
          <w:i/>
          <w:sz w:val="20"/>
          <w:szCs w:val="20"/>
          <w:lang w:val="hr-HR"/>
        </w:rPr>
        <w:fldChar w:fldCharType="end"/>
      </w:r>
    </w:p>
    <w:p w14:paraId="1646C10E" w14:textId="77777777" w:rsidR="00E7021B" w:rsidRPr="008D043F" w:rsidRDefault="00E7021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Analiza i ocjena stepena realizacije Planova i izvještavanje prema Vladi i Parlamentu Federacije BiH  je otežano jer nije zakonski regulirana obaveza dostavljanja podataka i informacija o stepenu realizacije Planova od svih institucija koje implementiraju mjere Plana. Iako je stavom IV. Odluke o donošenju Plana upravljanja, propisano da se organi i institucije navedene u Programu mjera, na zahtjev Agencije za vodno područje, zadužuju za godišnje dostavljanje podataka kojima raspolažu, a vezanih za praćenje implementacije Programa mjera, pojedine institucije ne dostavljaju podatke ni </w:t>
      </w:r>
      <w:r w:rsidRPr="008D043F">
        <w:rPr>
          <w:rFonts w:asciiTheme="minorHAnsi" w:hAnsiTheme="minorHAnsi" w:cstheme="minorHAnsi"/>
          <w:sz w:val="22"/>
          <w:szCs w:val="22"/>
          <w:lang w:val="hr-HR"/>
        </w:rPr>
        <w:lastRenderedPageBreak/>
        <w:t xml:space="preserve">informacije. Zbog nedostavljenih, te nepotpunih i neadekvatnih podataka, izrađeni izvještaji prema Vladi Federacije BiH i Parlamentu nisu na zadovoljavajućem nivou. </w:t>
      </w:r>
    </w:p>
    <w:p w14:paraId="6901DE0F" w14:textId="2037C329"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olišni ciljevi su utvrđeni u okviru I ciklusa Planova upravljanja vodama, u skladu s ODV-om. Ovi ciljevi su ostali nepromijenjeni i za II ciklus Planova, ali se ažuriranjem Planova iz I ciklusa došlo do novih saznanja, što je rezultiralo noveliranjem dinamike dostizanja utvrđenih okolišnih ciljeva za površinske i podzemne vode. Poređenje dinamike dostizanja okolišnih ciljeva za površinske vode po Planovima upravljanja 2016‒2021.</w:t>
      </w:r>
      <w:r w:rsidR="00E7021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 rezultatima monitoringa iz perioda 2011‒2019.</w:t>
      </w:r>
      <w:r w:rsidR="00E7021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 analiza pritisaka urađenih za II ciklus (2022‒2027), pokazalo je da su ciljevi za površinske vode bili postavljeni preambiciozno i da dinamika dostizanja okolišnih ciljeva nije išla planiranim tokom.  </w:t>
      </w:r>
    </w:p>
    <w:p w14:paraId="07B0D1A6"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Monitoring površinskih voda kontinuirano je unaprjeđivan tokom realizacije prvog ciklusa Planova i broj vodnih tijela površinskih voda pod monitoringom je rastao. Do sada je monitoring vodnih tijela površinskih voda obavljaen na 50‒65% utvrđenih vodnih tijela u Federaciji BiH, iako je u prvom planskom ciklusu postavljena mjera provođenja monitoringa ekološkog i hemijskog stanja na svim vodnim tijelima površinskih voda predmetnog područja, barem jednom u okviru prvog ciklusa.</w:t>
      </w:r>
    </w:p>
    <w:p w14:paraId="2E014631" w14:textId="79DD5904" w:rsidR="00E7021B" w:rsidRPr="008D043F" w:rsidRDefault="00E7021B"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Agencije za vodna područja u okviru ISV-u posjeduju podatke o ključnim/značajnim zagađivačima voda, ali registar zagađivača nije ažuriran i revidovan, što također predstavlja značajnu poteškoću za ocjenu stvarnog  stanja površinskih vodnih tijela. </w:t>
      </w:r>
    </w:p>
    <w:p w14:paraId="106DB731" w14:textId="01EE906F" w:rsidR="00B34179" w:rsidRPr="008D043F" w:rsidRDefault="00B34179"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Situacija s monitoringom podzemnih voda je još složenija, jer u vodnom području rijeke Save ne postoji dovoljan broj stanica, a na postojećim stanicama se tek 2020. godine krenulo s uspostavljanjem monitoringa kvaliteta. Na vodnom području Jadranskog mora nije uspostavljen količinski monitoring na svim krškim vrelima koja se koriste za vodosnabdijevanje</w:t>
      </w:r>
      <w:r w:rsidR="00B355E8" w:rsidRPr="008D043F">
        <w:rPr>
          <w:rFonts w:asciiTheme="minorHAnsi" w:hAnsiTheme="minorHAnsi" w:cstheme="minorHAnsi"/>
          <w:i/>
          <w:sz w:val="22"/>
          <w:szCs w:val="22"/>
          <w:lang w:val="hr-HR"/>
        </w:rPr>
        <w:t xml:space="preserve"> </w:t>
      </w:r>
      <w:r w:rsidR="00B355E8" w:rsidRPr="008D043F">
        <w:rPr>
          <w:rFonts w:asciiTheme="minorHAnsi" w:hAnsiTheme="minorHAnsi" w:cstheme="minorHAnsi"/>
          <w:iCs/>
          <w:sz w:val="22"/>
          <w:szCs w:val="22"/>
          <w:lang w:val="hr-HR"/>
        </w:rPr>
        <w:fldChar w:fldCharType="begin"/>
      </w:r>
      <w:r w:rsidR="00CE1A95" w:rsidRPr="008D043F">
        <w:rPr>
          <w:rFonts w:asciiTheme="minorHAnsi" w:hAnsiTheme="minorHAnsi" w:cstheme="minorHAnsi"/>
          <w:iCs/>
          <w:sz w:val="22"/>
          <w:szCs w:val="22"/>
          <w:lang w:val="hr-HR"/>
        </w:rPr>
        <w:instrText xml:space="preserve"> ADDIN ZOTERO_ITEM CSL_CITATION {"citationID":"dF7rWqpk","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B355E8" w:rsidRPr="008D043F">
        <w:rPr>
          <w:rFonts w:asciiTheme="minorHAnsi" w:hAnsiTheme="minorHAnsi" w:cstheme="minorHAnsi"/>
          <w:iCs/>
          <w:sz w:val="22"/>
          <w:szCs w:val="22"/>
          <w:lang w:val="hr-HR"/>
        </w:rPr>
        <w:fldChar w:fldCharType="separate"/>
      </w:r>
      <w:r w:rsidR="00B355E8" w:rsidRPr="008D043F">
        <w:rPr>
          <w:rFonts w:asciiTheme="minorHAnsi" w:hAnsiTheme="minorHAnsi" w:cstheme="minorHAnsi"/>
          <w:iCs/>
          <w:sz w:val="22"/>
          <w:lang w:val="hr-HR"/>
        </w:rPr>
        <w:t>(Agencija za vodno područje rijeke Save</w:t>
      </w:r>
      <w:r w:rsidR="00315FEC" w:rsidRPr="008D043F">
        <w:rPr>
          <w:rFonts w:asciiTheme="minorHAnsi" w:hAnsiTheme="minorHAnsi" w:cstheme="minorHAnsi"/>
          <w:iCs/>
          <w:sz w:val="22"/>
          <w:lang w:val="hr-HR"/>
        </w:rPr>
        <w:t>,</w:t>
      </w:r>
      <w:r w:rsidR="00B355E8" w:rsidRPr="008D043F">
        <w:rPr>
          <w:rFonts w:asciiTheme="minorHAnsi" w:hAnsiTheme="minorHAnsi" w:cstheme="minorHAnsi"/>
          <w:iCs/>
          <w:sz w:val="22"/>
          <w:lang w:val="hr-HR"/>
        </w:rPr>
        <w:t xml:space="preserve"> 2021)</w:t>
      </w:r>
      <w:r w:rsidR="00B355E8" w:rsidRPr="008D043F">
        <w:rPr>
          <w:rFonts w:asciiTheme="minorHAnsi" w:hAnsiTheme="minorHAnsi" w:cstheme="minorHAnsi"/>
          <w:iCs/>
          <w:sz w:val="22"/>
          <w:szCs w:val="22"/>
          <w:lang w:val="hr-HR"/>
        </w:rPr>
        <w:fldChar w:fldCharType="end"/>
      </w:r>
      <w:r w:rsidR="00B355E8" w:rsidRPr="008D043F">
        <w:rPr>
          <w:rFonts w:asciiTheme="minorHAnsi" w:hAnsiTheme="minorHAnsi" w:cstheme="minorHAnsi"/>
          <w:iCs/>
          <w:sz w:val="22"/>
          <w:szCs w:val="22"/>
          <w:lang w:val="hr-HR"/>
        </w:rPr>
        <w:t xml:space="preserve">; </w:t>
      </w:r>
      <w:r w:rsidR="00B355E8" w:rsidRPr="008D043F">
        <w:rPr>
          <w:rFonts w:asciiTheme="minorHAnsi" w:hAnsiTheme="minorHAnsi" w:cstheme="minorHAnsi"/>
          <w:iCs/>
          <w:sz w:val="22"/>
          <w:szCs w:val="22"/>
          <w:lang w:val="hr-HR"/>
        </w:rPr>
        <w:fldChar w:fldCharType="begin"/>
      </w:r>
      <w:r w:rsidR="00CE1A95" w:rsidRPr="008D043F">
        <w:rPr>
          <w:rFonts w:asciiTheme="minorHAnsi" w:hAnsiTheme="minorHAnsi" w:cstheme="minorHAnsi"/>
          <w:iCs/>
          <w:sz w:val="22"/>
          <w:szCs w:val="22"/>
          <w:lang w:val="hr-HR"/>
        </w:rPr>
        <w:instrText xml:space="preserve"> ADDIN ZOTERO_ITEM CSL_CITATION {"citationID":"AH5848SN","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B355E8" w:rsidRPr="008D043F">
        <w:rPr>
          <w:rFonts w:asciiTheme="minorHAnsi" w:hAnsiTheme="minorHAnsi" w:cstheme="minorHAnsi"/>
          <w:iCs/>
          <w:sz w:val="22"/>
          <w:szCs w:val="22"/>
          <w:lang w:val="hr-HR"/>
        </w:rPr>
        <w:fldChar w:fldCharType="separate"/>
      </w:r>
      <w:r w:rsidR="00CE1A95" w:rsidRPr="008D043F">
        <w:rPr>
          <w:rFonts w:asciiTheme="minorHAnsi" w:hAnsiTheme="minorHAnsi" w:cstheme="minorHAnsi"/>
          <w:sz w:val="22"/>
        </w:rPr>
        <w:t>(Agencija za vodno područje Jadranskog mora</w:t>
      </w:r>
      <w:r w:rsidR="00315FEC" w:rsidRPr="008D043F">
        <w:rPr>
          <w:rFonts w:asciiTheme="minorHAnsi" w:hAnsiTheme="minorHAnsi" w:cstheme="minorHAnsi"/>
          <w:sz w:val="22"/>
        </w:rPr>
        <w:t>,</w:t>
      </w:r>
      <w:r w:rsidR="00CE1A95" w:rsidRPr="008D043F">
        <w:rPr>
          <w:rFonts w:asciiTheme="minorHAnsi" w:hAnsiTheme="minorHAnsi" w:cstheme="minorHAnsi"/>
          <w:sz w:val="22"/>
        </w:rPr>
        <w:t xml:space="preserve"> 2021)</w:t>
      </w:r>
      <w:r w:rsidR="00B355E8" w:rsidRPr="008D043F">
        <w:rPr>
          <w:rFonts w:asciiTheme="minorHAnsi" w:hAnsiTheme="minorHAnsi" w:cstheme="minorHAnsi"/>
          <w:iCs/>
          <w:sz w:val="22"/>
          <w:szCs w:val="22"/>
          <w:lang w:val="hr-HR"/>
        </w:rPr>
        <w:fldChar w:fldCharType="end"/>
      </w:r>
      <w:r w:rsidRPr="008D043F">
        <w:rPr>
          <w:rFonts w:asciiTheme="minorHAnsi" w:hAnsiTheme="minorHAnsi" w:cstheme="minorHAnsi"/>
          <w:iCs/>
          <w:sz w:val="22"/>
          <w:szCs w:val="22"/>
          <w:lang w:val="hr-HR"/>
        </w:rPr>
        <w:t>.</w:t>
      </w:r>
      <w:r w:rsidRPr="008D043F">
        <w:rPr>
          <w:rFonts w:asciiTheme="minorHAnsi" w:hAnsiTheme="minorHAnsi" w:cstheme="minorHAnsi"/>
          <w:sz w:val="22"/>
          <w:szCs w:val="22"/>
          <w:lang w:val="hr-HR"/>
        </w:rPr>
        <w:t xml:space="preserve">   </w:t>
      </w:r>
    </w:p>
    <w:p w14:paraId="5C1989B9" w14:textId="77777777" w:rsidR="00B34179" w:rsidRPr="008D043F" w:rsidRDefault="00B34179"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Provođenje mjera zaštite i proglašenje zaštićenih područja po Zakonu o vodama Federacije BiH </w:t>
      </w:r>
    </w:p>
    <w:p w14:paraId="5AC55D84" w14:textId="50070744" w:rsidR="00B34179" w:rsidRPr="008D043F" w:rsidRDefault="00BD7DAC"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važećem Pravilniku</w:t>
      </w:r>
      <w:r w:rsidR="007B3806" w:rsidRPr="008D043F">
        <w:rPr>
          <w:rFonts w:asciiTheme="minorHAnsi" w:hAnsiTheme="minorHAnsi" w:cstheme="minorHAnsi"/>
          <w:sz w:val="22"/>
          <w:szCs w:val="22"/>
          <w:lang w:val="hr-HR"/>
        </w:rPr>
        <w:t xml:space="preserve"> </w:t>
      </w:r>
      <w:r w:rsidR="007B380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XV1txN9","properties":{"formattedCitation":"(Sl. novine FBiH, br. 88/12 2012)","plainCitation":"(Sl. novine FBiH, br. 88/12 2012)","dontUpdate":true,"noteIndex":0},"citationItems":[{"id":1568,"uris":["http://zotero.org/users/7192877/items/RSHBW3BF"],"itemData":{"id":1568,"type":"legislation","title":"Pravilnik o načinu utvrđivanja uslova za određivanje zona sanitarne zaštite i zaštitnih mjera za izvorišta vode za javno vodosnabdijevanje stanovništva Federacije BiH","URL":"http://www.fuzip.gov.ba/bundles/websitenews/gallery/files/117/149725690313_Pravilnik_o_na%C4%8Dinu_utvr%C4%91ivanja_uslova_za_odre%C4%91ivanje_zona_sanitarne_za%C5%A1tite_i_za%C5%A1titnih_mjera_za_izvori%C5%A1ta_vode_za_javno_vodosnadbjevanje_stanovni%C5%A1tva_(_Slu%C5%BEbene_novine_FBiH_,_broj__88_12).pdf","author":[{"family":"\"Sl. novine Federacije BiH\", broj 88/12","given":""}],"issued":{"date-parts":[["2012"]]}}}],"schema":"https://github.com/citation-style-language/schema/raw/master/csl-citation.json"} </w:instrText>
      </w:r>
      <w:r w:rsidR="007B3806" w:rsidRPr="008D043F">
        <w:rPr>
          <w:rFonts w:asciiTheme="minorHAnsi" w:hAnsiTheme="minorHAnsi" w:cstheme="minorHAnsi"/>
          <w:sz w:val="22"/>
          <w:szCs w:val="22"/>
          <w:lang w:val="hr-HR"/>
        </w:rPr>
        <w:fldChar w:fldCharType="separate"/>
      </w:r>
      <w:r w:rsidR="00494AE3" w:rsidRPr="008D043F">
        <w:rPr>
          <w:rFonts w:asciiTheme="minorHAnsi" w:hAnsiTheme="minorHAnsi" w:cstheme="minorHAnsi"/>
          <w:sz w:val="22"/>
        </w:rPr>
        <w:t>(</w:t>
      </w:r>
      <w:r w:rsidR="008B7275" w:rsidRPr="008D043F">
        <w:rPr>
          <w:rFonts w:asciiTheme="minorHAnsi" w:hAnsiTheme="minorHAnsi" w:cstheme="minorHAnsi"/>
          <w:sz w:val="22"/>
        </w:rPr>
        <w:t>"</w:t>
      </w:r>
      <w:r w:rsidR="00494AE3" w:rsidRPr="008D043F">
        <w:rPr>
          <w:rFonts w:asciiTheme="minorHAnsi" w:hAnsiTheme="minorHAnsi" w:cstheme="minorHAnsi"/>
          <w:sz w:val="22"/>
        </w:rPr>
        <w:t>Sl. novine F</w:t>
      </w:r>
      <w:r w:rsidR="008B7275" w:rsidRPr="008D043F">
        <w:rPr>
          <w:rFonts w:asciiTheme="minorHAnsi" w:hAnsiTheme="minorHAnsi" w:cstheme="minorHAnsi"/>
          <w:sz w:val="22"/>
        </w:rPr>
        <w:t xml:space="preserve">ederacije </w:t>
      </w:r>
      <w:r w:rsidR="00494AE3" w:rsidRPr="008D043F">
        <w:rPr>
          <w:rFonts w:asciiTheme="minorHAnsi" w:hAnsiTheme="minorHAnsi" w:cstheme="minorHAnsi"/>
          <w:sz w:val="22"/>
        </w:rPr>
        <w:t>BiH</w:t>
      </w:r>
      <w:r w:rsidR="008B7275" w:rsidRPr="008D043F">
        <w:rPr>
          <w:rFonts w:asciiTheme="minorHAnsi" w:hAnsiTheme="minorHAnsi" w:cstheme="minorHAnsi"/>
          <w:sz w:val="22"/>
        </w:rPr>
        <w:t>"</w:t>
      </w:r>
      <w:r w:rsidR="00494AE3" w:rsidRPr="008D043F">
        <w:rPr>
          <w:rFonts w:asciiTheme="minorHAnsi" w:hAnsiTheme="minorHAnsi" w:cstheme="minorHAnsi"/>
          <w:sz w:val="22"/>
        </w:rPr>
        <w:t>, br</w:t>
      </w:r>
      <w:r w:rsidR="008B7275" w:rsidRPr="008D043F">
        <w:rPr>
          <w:rFonts w:asciiTheme="minorHAnsi" w:hAnsiTheme="minorHAnsi" w:cstheme="minorHAnsi"/>
          <w:sz w:val="22"/>
        </w:rPr>
        <w:t>oj</w:t>
      </w:r>
      <w:r w:rsidR="00494AE3" w:rsidRPr="008D043F">
        <w:rPr>
          <w:rFonts w:asciiTheme="minorHAnsi" w:hAnsiTheme="minorHAnsi" w:cstheme="minorHAnsi"/>
          <w:sz w:val="22"/>
        </w:rPr>
        <w:t xml:space="preserve"> 88/12)</w:t>
      </w:r>
      <w:r w:rsidR="007B3806" w:rsidRPr="008D043F">
        <w:rPr>
          <w:rFonts w:asciiTheme="minorHAnsi" w:hAnsiTheme="minorHAnsi" w:cstheme="minorHAnsi"/>
          <w:sz w:val="22"/>
          <w:szCs w:val="22"/>
          <w:lang w:val="hr-HR"/>
        </w:rPr>
        <w:fldChar w:fldCharType="end"/>
      </w:r>
      <w:r w:rsidR="00455E0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Odluke o proglaš</w:t>
      </w:r>
      <w:r w:rsidRPr="008D043F">
        <w:rPr>
          <w:rFonts w:asciiTheme="minorHAnsi" w:hAnsiTheme="minorHAnsi" w:cstheme="minorHAnsi"/>
          <w:sz w:val="22"/>
          <w:szCs w:val="22"/>
          <w:lang w:val="hr-HR"/>
        </w:rPr>
        <w:t xml:space="preserve">enju </w:t>
      </w:r>
      <w:r w:rsidR="00B34179" w:rsidRPr="008D043F">
        <w:rPr>
          <w:rFonts w:asciiTheme="minorHAnsi" w:hAnsiTheme="minorHAnsi" w:cstheme="minorHAnsi"/>
          <w:sz w:val="22"/>
          <w:szCs w:val="22"/>
          <w:lang w:val="hr-HR"/>
        </w:rPr>
        <w:t xml:space="preserve">zona sanitarne zaštite izvorišta vode za piće, po osnovu kojih se provode </w:t>
      </w:r>
      <w:bookmarkStart w:id="70" w:name="_Hlk94216378"/>
      <w:r w:rsidR="00B34179" w:rsidRPr="008D043F">
        <w:rPr>
          <w:rFonts w:asciiTheme="minorHAnsi" w:hAnsiTheme="minorHAnsi" w:cstheme="minorHAnsi"/>
          <w:sz w:val="22"/>
          <w:szCs w:val="22"/>
          <w:lang w:val="hr-HR"/>
        </w:rPr>
        <w:t>administrativne mjere zaštite izvorišta</w:t>
      </w:r>
      <w:bookmarkEnd w:id="70"/>
      <w:r w:rsidR="00B34179" w:rsidRPr="008D043F">
        <w:rPr>
          <w:rFonts w:asciiTheme="minorHAnsi" w:hAnsiTheme="minorHAnsi" w:cstheme="minorHAnsi"/>
          <w:sz w:val="22"/>
          <w:szCs w:val="22"/>
          <w:lang w:val="hr-HR"/>
        </w:rPr>
        <w:t xml:space="preserve">, </w:t>
      </w:r>
      <w:r w:rsidR="00455E0A"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donose </w:t>
      </w:r>
      <w:r w:rsidR="00E7021B" w:rsidRPr="008D043F">
        <w:rPr>
          <w:rFonts w:asciiTheme="minorHAnsi" w:hAnsiTheme="minorHAnsi" w:cstheme="minorHAnsi"/>
          <w:sz w:val="22"/>
          <w:szCs w:val="22"/>
          <w:lang w:val="hr-HR"/>
        </w:rPr>
        <w:t>sukladno čl. 68. ZoV, a</w:t>
      </w:r>
      <w:r w:rsidR="00B34179" w:rsidRPr="008D043F">
        <w:rPr>
          <w:rFonts w:asciiTheme="minorHAnsi" w:hAnsiTheme="minorHAnsi" w:cstheme="minorHAnsi"/>
          <w:sz w:val="22"/>
          <w:szCs w:val="22"/>
          <w:lang w:val="hr-HR"/>
        </w:rPr>
        <w:t xml:space="preserve"> na osnovu </w:t>
      </w:r>
      <w:r w:rsidRPr="008D043F">
        <w:rPr>
          <w:rFonts w:asciiTheme="minorHAnsi" w:hAnsiTheme="minorHAnsi" w:cstheme="minorHAnsi"/>
          <w:sz w:val="22"/>
          <w:szCs w:val="22"/>
          <w:lang w:val="hr-HR"/>
        </w:rPr>
        <w:t>izrađenih i usvojenih E</w:t>
      </w:r>
      <w:r w:rsidR="00B34179" w:rsidRPr="008D043F">
        <w:rPr>
          <w:rFonts w:asciiTheme="minorHAnsi" w:hAnsiTheme="minorHAnsi" w:cstheme="minorHAnsi"/>
          <w:sz w:val="22"/>
          <w:szCs w:val="22"/>
          <w:lang w:val="hr-HR"/>
        </w:rPr>
        <w:t>laborata</w:t>
      </w:r>
      <w:r w:rsidRPr="008D043F">
        <w:rPr>
          <w:rFonts w:asciiTheme="minorHAnsi" w:hAnsiTheme="minorHAnsi" w:cstheme="minorHAnsi"/>
          <w:sz w:val="22"/>
          <w:szCs w:val="22"/>
          <w:lang w:val="hr-HR"/>
        </w:rPr>
        <w:t>,</w:t>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e uključuju  </w:t>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vore i </w:t>
      </w:r>
      <w:r w:rsidR="00B34179" w:rsidRPr="008D043F">
        <w:rPr>
          <w:rFonts w:asciiTheme="minorHAnsi" w:hAnsiTheme="minorHAnsi" w:cstheme="minorHAnsi"/>
          <w:sz w:val="22"/>
          <w:szCs w:val="22"/>
          <w:lang w:val="hr-HR"/>
        </w:rPr>
        <w:t xml:space="preserve"> način finansiranja provođenja </w:t>
      </w:r>
      <w:r w:rsidRPr="008D043F">
        <w:rPr>
          <w:rFonts w:asciiTheme="minorHAnsi" w:hAnsiTheme="minorHAnsi" w:cstheme="minorHAnsi"/>
          <w:sz w:val="22"/>
          <w:szCs w:val="22"/>
          <w:lang w:val="hr-HR"/>
        </w:rPr>
        <w:t>mjera</w:t>
      </w:r>
      <w:r w:rsidR="00B34179" w:rsidRPr="008D043F">
        <w:rPr>
          <w:rFonts w:asciiTheme="minorHAnsi" w:hAnsiTheme="minorHAnsi" w:cstheme="minorHAnsi"/>
          <w:sz w:val="22"/>
          <w:szCs w:val="22"/>
          <w:lang w:val="hr-HR"/>
        </w:rPr>
        <w:t xml:space="preserve">. Za značajan broj izvorišta/vrela pitke vode </w:t>
      </w:r>
      <w:r w:rsidRPr="008D043F">
        <w:rPr>
          <w:rFonts w:asciiTheme="minorHAnsi" w:hAnsiTheme="minorHAnsi" w:cstheme="minorHAnsi"/>
          <w:sz w:val="22"/>
          <w:szCs w:val="22"/>
          <w:lang w:val="hr-HR"/>
        </w:rPr>
        <w:t>u F</w:t>
      </w:r>
      <w:r w:rsidR="00FE337E" w:rsidRPr="008D043F">
        <w:rPr>
          <w:rFonts w:asciiTheme="minorHAnsi" w:hAnsiTheme="minorHAnsi" w:cstheme="minorHAnsi"/>
          <w:sz w:val="22"/>
          <w:szCs w:val="22"/>
          <w:lang w:val="hr-HR"/>
        </w:rPr>
        <w:t xml:space="preserve">ederaciji </w:t>
      </w:r>
      <w:r w:rsidRPr="008D043F">
        <w:rPr>
          <w:rFonts w:asciiTheme="minorHAnsi" w:hAnsiTheme="minorHAnsi" w:cstheme="minorHAnsi"/>
          <w:sz w:val="22"/>
          <w:szCs w:val="22"/>
          <w:lang w:val="hr-HR"/>
        </w:rPr>
        <w:t>B</w:t>
      </w:r>
      <w:r w:rsidR="00706371"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H, </w:t>
      </w:r>
      <w:r w:rsidR="00B34179" w:rsidRPr="008D043F">
        <w:rPr>
          <w:rFonts w:asciiTheme="minorHAnsi" w:hAnsiTheme="minorHAnsi" w:cstheme="minorHAnsi"/>
          <w:sz w:val="22"/>
          <w:szCs w:val="22"/>
          <w:lang w:val="hr-HR"/>
        </w:rPr>
        <w:t xml:space="preserve">nisu izrađeni </w:t>
      </w:r>
      <w:r w:rsidRPr="008D043F">
        <w:rPr>
          <w:rFonts w:asciiTheme="minorHAnsi" w:hAnsiTheme="minorHAnsi" w:cstheme="minorHAnsi"/>
          <w:sz w:val="22"/>
          <w:szCs w:val="22"/>
          <w:lang w:val="hr-HR"/>
        </w:rPr>
        <w:t>E</w:t>
      </w:r>
      <w:r w:rsidR="00B34179" w:rsidRPr="008D043F">
        <w:rPr>
          <w:rFonts w:asciiTheme="minorHAnsi" w:hAnsiTheme="minorHAnsi" w:cstheme="minorHAnsi"/>
          <w:sz w:val="22"/>
          <w:szCs w:val="22"/>
          <w:lang w:val="hr-HR"/>
        </w:rPr>
        <w:t>laborati o vodozaštitnim zonama ili su izrađeni po</w:t>
      </w:r>
      <w:r w:rsidR="00E7021B" w:rsidRPr="008D043F">
        <w:rPr>
          <w:rFonts w:asciiTheme="minorHAnsi" w:hAnsiTheme="minorHAnsi" w:cstheme="minorHAnsi"/>
          <w:sz w:val="22"/>
          <w:szCs w:val="22"/>
          <w:lang w:val="hr-HR"/>
        </w:rPr>
        <w:t xml:space="preserve"> ranijim pravilnicima i nije izvršeno usklađivanje sa trenutno važećim Pravilnikom.</w:t>
      </w:r>
      <w:r w:rsidR="00B34179" w:rsidRPr="008D043F">
        <w:rPr>
          <w:rFonts w:asciiTheme="minorHAnsi" w:hAnsiTheme="minorHAnsi" w:cstheme="minorHAnsi"/>
          <w:sz w:val="22"/>
          <w:szCs w:val="22"/>
          <w:lang w:val="hr-HR"/>
        </w:rPr>
        <w:t xml:space="preserve">. </w:t>
      </w:r>
    </w:p>
    <w:p w14:paraId="60A16C97" w14:textId="6F30F483"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podacima iz </w:t>
      </w:r>
      <w:r w:rsidR="00E7021B" w:rsidRPr="008D043F">
        <w:rPr>
          <w:rFonts w:asciiTheme="minorHAnsi" w:hAnsiTheme="minorHAnsi" w:cstheme="minorHAnsi"/>
          <w:sz w:val="22"/>
          <w:szCs w:val="22"/>
          <w:lang w:val="hr-HR"/>
        </w:rPr>
        <w:t xml:space="preserve">prijedloga </w:t>
      </w:r>
      <w:r w:rsidRPr="008D043F">
        <w:rPr>
          <w:rFonts w:asciiTheme="minorHAnsi" w:hAnsiTheme="minorHAnsi" w:cstheme="minorHAnsi"/>
          <w:sz w:val="22"/>
          <w:szCs w:val="22"/>
          <w:lang w:val="hr-HR"/>
        </w:rPr>
        <w:t>Plana upravljanja</w:t>
      </w:r>
      <w:r w:rsidR="00455E0A" w:rsidRPr="008D043F">
        <w:rPr>
          <w:rFonts w:asciiTheme="minorHAnsi" w:hAnsiTheme="minorHAnsi" w:cstheme="minorHAnsi"/>
          <w:sz w:val="22"/>
          <w:szCs w:val="22"/>
          <w:lang w:val="hr-HR"/>
        </w:rPr>
        <w:t xml:space="preserve"> vodama (II ciklus)</w:t>
      </w:r>
      <w:r w:rsidRPr="008D043F">
        <w:rPr>
          <w:rFonts w:asciiTheme="minorHAnsi" w:hAnsiTheme="minorHAnsi" w:cstheme="minorHAnsi"/>
          <w:sz w:val="22"/>
          <w:szCs w:val="22"/>
          <w:lang w:val="hr-HR"/>
        </w:rPr>
        <w:t>, na vodnom području rijeke Save nalazi se nešto više od 200 izvorišta, a za njih oko 17% nisu izrađeni elaborati. Također, većina elaborata nije izrađena prema trenutno važećem Pravilniku</w:t>
      </w:r>
      <w:r w:rsidR="00FB2735" w:rsidRPr="008D043F">
        <w:rPr>
          <w:rFonts w:asciiTheme="minorHAnsi" w:hAnsiTheme="minorHAnsi" w:cstheme="minorHAnsi"/>
          <w:sz w:val="22"/>
          <w:szCs w:val="22"/>
          <w:lang w:val="hr-HR"/>
        </w:rPr>
        <w:t>, te  postoji  potreba za inoviranjem zona zaštite prema tom podzakonskom aktu.</w:t>
      </w:r>
      <w:r w:rsidRPr="008D043F">
        <w:rPr>
          <w:rFonts w:asciiTheme="minorHAnsi" w:hAnsiTheme="minorHAnsi" w:cstheme="minorHAnsi"/>
          <w:sz w:val="22"/>
          <w:szCs w:val="22"/>
          <w:lang w:val="hr-HR"/>
        </w:rPr>
        <w:t xml:space="preserve"> Za preko 90% izvorišta nisu </w:t>
      </w:r>
      <w:r w:rsidR="00FB2735" w:rsidRPr="008D043F">
        <w:rPr>
          <w:rFonts w:asciiTheme="minorHAnsi" w:hAnsiTheme="minorHAnsi" w:cstheme="minorHAnsi"/>
          <w:sz w:val="22"/>
          <w:szCs w:val="22"/>
          <w:lang w:val="hr-HR"/>
        </w:rPr>
        <w:t>usvojene</w:t>
      </w:r>
      <w:r w:rsidRPr="008D043F">
        <w:rPr>
          <w:rFonts w:asciiTheme="minorHAnsi" w:hAnsiTheme="minorHAnsi" w:cstheme="minorHAnsi"/>
          <w:sz w:val="22"/>
          <w:szCs w:val="22"/>
          <w:lang w:val="hr-HR"/>
        </w:rPr>
        <w:t xml:space="preserve"> Odluke, a za oko 14% izvorišta uopće ne postoje podaci. </w:t>
      </w:r>
    </w:p>
    <w:p w14:paraId="2BCFBC51" w14:textId="570AD15C"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podacima raspoloživim u AVP Jadran</w:t>
      </w:r>
      <w:r w:rsidR="00E7021B" w:rsidRPr="008D043F">
        <w:rPr>
          <w:rFonts w:asciiTheme="minorHAnsi" w:hAnsiTheme="minorHAnsi" w:cstheme="minorHAnsi"/>
          <w:sz w:val="22"/>
          <w:szCs w:val="22"/>
          <w:lang w:val="hr-HR"/>
        </w:rPr>
        <w:t>sko more</w:t>
      </w:r>
      <w:r w:rsidRPr="008D043F">
        <w:rPr>
          <w:rFonts w:asciiTheme="minorHAnsi" w:hAnsiTheme="minorHAnsi" w:cstheme="minorHAnsi"/>
          <w:sz w:val="22"/>
          <w:szCs w:val="22"/>
          <w:lang w:val="hr-HR"/>
        </w:rPr>
        <w:t xml:space="preserve"> iz 2019. godine i prezeniranim u </w:t>
      </w:r>
      <w:r w:rsidR="00E7021B" w:rsidRPr="008D043F">
        <w:rPr>
          <w:rFonts w:asciiTheme="minorHAnsi" w:hAnsiTheme="minorHAnsi" w:cstheme="minorHAnsi"/>
          <w:sz w:val="22"/>
          <w:szCs w:val="22"/>
          <w:lang w:val="hr-HR"/>
        </w:rPr>
        <w:t xml:space="preserve">prijedlogu </w:t>
      </w:r>
      <w:r w:rsidRPr="008D043F">
        <w:rPr>
          <w:rFonts w:asciiTheme="minorHAnsi" w:hAnsiTheme="minorHAnsi" w:cstheme="minorHAnsi"/>
          <w:sz w:val="22"/>
          <w:szCs w:val="22"/>
          <w:lang w:val="hr-HR"/>
        </w:rPr>
        <w:t xml:space="preserve">PUVPJM 2022‒2027, na vodnom području Jadranskog mora u Federaciji BiH </w:t>
      </w:r>
      <w:r w:rsidR="008C6515"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nalazi nešto više od 70 izvorišta uključujući i seoska, koja se koriste za javno vodosnabdijevanje, te oko 10 lokalnih izvorišta i vodovoda (općina Konjic). Za njih oko 4</w:t>
      </w:r>
      <w:r w:rsidR="005A39E1" w:rsidRPr="008D043F">
        <w:rPr>
          <w:rFonts w:asciiTheme="minorHAnsi" w:hAnsiTheme="minorHAnsi" w:cstheme="minorHAnsi"/>
          <w:sz w:val="22"/>
          <w:szCs w:val="22"/>
          <w:lang w:val="hr-HR"/>
        </w:rPr>
        <w:t>8</w:t>
      </w:r>
      <w:r w:rsidRPr="008D043F">
        <w:rPr>
          <w:rFonts w:asciiTheme="minorHAnsi" w:hAnsiTheme="minorHAnsi" w:cstheme="minorHAnsi"/>
          <w:sz w:val="22"/>
          <w:szCs w:val="22"/>
          <w:lang w:val="hr-HR"/>
        </w:rPr>
        <w:t xml:space="preserve">% nisu izrađeni elaborati, a većina izrađenih </w:t>
      </w:r>
      <w:r w:rsidRPr="008D043F">
        <w:rPr>
          <w:rFonts w:asciiTheme="minorHAnsi" w:hAnsiTheme="minorHAnsi" w:cstheme="minorHAnsi"/>
          <w:sz w:val="22"/>
          <w:szCs w:val="22"/>
          <w:lang w:val="hr-HR"/>
        </w:rPr>
        <w:lastRenderedPageBreak/>
        <w:t xml:space="preserve">elaborata nije prema važećem Pravilniku. Za oko </w:t>
      </w:r>
      <w:r w:rsidR="008C6515" w:rsidRPr="008D043F">
        <w:rPr>
          <w:rFonts w:asciiTheme="minorHAnsi" w:hAnsiTheme="minorHAnsi" w:cstheme="minorHAnsi"/>
          <w:sz w:val="22"/>
          <w:szCs w:val="22"/>
          <w:lang w:val="hr-HR"/>
        </w:rPr>
        <w:t>28</w:t>
      </w:r>
      <w:r w:rsidRPr="008D043F">
        <w:rPr>
          <w:rFonts w:asciiTheme="minorHAnsi" w:hAnsiTheme="minorHAnsi" w:cstheme="minorHAnsi"/>
          <w:sz w:val="22"/>
          <w:szCs w:val="22"/>
          <w:lang w:val="hr-HR"/>
        </w:rPr>
        <w:t xml:space="preserve">% izvorišta ne postoje podaci o elaboratima i Odlukama. </w:t>
      </w:r>
      <w:r w:rsidRPr="008D043F">
        <w:rPr>
          <w:rFonts w:asciiTheme="minorHAnsi" w:eastAsia="MS PGothic" w:hAnsiTheme="minorHAnsi" w:cstheme="minorHAnsi"/>
          <w:color w:val="000000"/>
          <w:sz w:val="20"/>
          <w:szCs w:val="20"/>
          <w:lang w:val="hr-HR" w:eastAsia="en-US"/>
        </w:rPr>
        <w:t xml:space="preserve"> </w:t>
      </w:r>
      <w:r w:rsidRPr="008D043F">
        <w:rPr>
          <w:rFonts w:asciiTheme="minorHAnsi" w:hAnsiTheme="minorHAnsi" w:cstheme="minorHAnsi"/>
          <w:sz w:val="22"/>
          <w:szCs w:val="22"/>
          <w:lang w:val="hr-HR"/>
        </w:rPr>
        <w:t xml:space="preserve">  </w:t>
      </w:r>
    </w:p>
    <w:p w14:paraId="5B7832A3" w14:textId="2D678D7E" w:rsidR="00B34179" w:rsidRPr="008D043F" w:rsidRDefault="008C6515"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w:t>
      </w:r>
      <w:r w:rsidR="00B34179" w:rsidRPr="008D043F">
        <w:rPr>
          <w:rFonts w:asciiTheme="minorHAnsi" w:hAnsiTheme="minorHAnsi" w:cstheme="minorHAnsi"/>
          <w:sz w:val="22"/>
          <w:szCs w:val="22"/>
          <w:lang w:val="hr-HR"/>
        </w:rPr>
        <w:t xml:space="preserve">rovođenje mjera zaštite izvorišta u zonama sanitarne zaštite izvorišta često nije u skladu s Odlukama i/ili važećim </w:t>
      </w:r>
      <w:bookmarkStart w:id="71" w:name="_Hlk94216227"/>
      <w:r w:rsidR="00B34179" w:rsidRPr="008D043F">
        <w:rPr>
          <w:rFonts w:asciiTheme="minorHAnsi" w:hAnsiTheme="minorHAnsi" w:cstheme="minorHAnsi"/>
          <w:sz w:val="22"/>
          <w:szCs w:val="22"/>
          <w:lang w:val="hr-HR"/>
        </w:rPr>
        <w:t>Pravilnikom</w:t>
      </w:r>
      <w:bookmarkEnd w:id="71"/>
      <w:r w:rsidRPr="008D043F">
        <w:rPr>
          <w:rFonts w:asciiTheme="minorHAnsi" w:hAnsiTheme="minorHAnsi" w:cstheme="minorHAnsi"/>
          <w:sz w:val="22"/>
          <w:szCs w:val="22"/>
          <w:lang w:val="hr-HR"/>
        </w:rPr>
        <w:t xml:space="preserve"> zbog neadekvatnog inspekcijskog nadzora.</w:t>
      </w:r>
    </w:p>
    <w:p w14:paraId="78ABE6AC" w14:textId="12772C54" w:rsidR="00E7021B" w:rsidRPr="008D043F" w:rsidRDefault="00E7021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oblem provođenja kontroliranog i organiziranog javnog vodosnabdijevanja prisutan je kod lokalnih, seoskih i grupnih vodovoda za koje ne postoji legalno utvrđeno pravno lice koje upravlja istim (terminologija za ovakvu vrstu „labavo“ organiziranog vodosnabdijevanja je neujednačena i obuhvata sve sisteme vodosnabdijevanja koji nisu u nadležnosti javnih komunalnih poduzeća). Nezvanično se procijenjuje da se oko 25% ukupnog broja stanovnika snabdijeva vodom za piće putem takvih vodovodnih sistema i oni podliježu obavezi uspostave zona sanitarne zaštite izvorišta (donošenje odgovarajuće odluke o zonama sanitarne zaštite) i nadzora nad poštivanjem uslova i ograničenja u korištenju zemljišta propisanih odlukom. (svako korištenje vode koje izlazi izvan definicije „opća upotreba vode“ - Čl.</w:t>
      </w:r>
      <w:r w:rsidR="00B21E7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46. ZoV, podliježe obavezi ishodovanja vodne dozvole za zahvatanje vode). Većina kantonalnih zakona ima pravno uređeno pitanje zahvatanja voda sa ovakvih izvorišta. Istovrmeno, ako se ove obaveze ne ispunjavaju, ne postoji način uskraćivanja prava na vodu.</w:t>
      </w:r>
    </w:p>
    <w:p w14:paraId="2D3B6E6F" w14:textId="4767382A" w:rsidR="00E80D3C" w:rsidRPr="008D043F" w:rsidRDefault="00CB576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podacima iz</w:t>
      </w:r>
      <w:r w:rsidR="00B21E75" w:rsidRPr="008D043F">
        <w:rPr>
          <w:rFonts w:asciiTheme="minorHAnsi" w:hAnsiTheme="minorHAnsi" w:cstheme="minorHAnsi"/>
          <w:sz w:val="22"/>
          <w:szCs w:val="22"/>
          <w:lang w:val="hr-HR"/>
        </w:rPr>
        <w:t xml:space="preserve"> prijedloga</w:t>
      </w:r>
      <w:r w:rsidRPr="008D043F">
        <w:rPr>
          <w:rFonts w:asciiTheme="minorHAnsi" w:hAnsiTheme="minorHAnsi" w:cstheme="minorHAnsi"/>
          <w:sz w:val="22"/>
          <w:szCs w:val="22"/>
          <w:lang w:val="hr-HR"/>
        </w:rPr>
        <w:t xml:space="preserve"> Plana upravljanja vodama Jadranskog mora  (II ciklus)</w:t>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 području </w:t>
      </w:r>
      <w:r w:rsidR="00E80D3C" w:rsidRPr="008D043F">
        <w:rPr>
          <w:rFonts w:asciiTheme="minorHAnsi" w:hAnsiTheme="minorHAnsi" w:cstheme="minorHAnsi"/>
          <w:sz w:val="22"/>
          <w:szCs w:val="22"/>
          <w:lang w:val="hr-HR"/>
        </w:rPr>
        <w:t>F</w:t>
      </w:r>
      <w:r w:rsidR="00FE337E" w:rsidRPr="008D043F">
        <w:rPr>
          <w:rFonts w:asciiTheme="minorHAnsi" w:hAnsiTheme="minorHAnsi" w:cstheme="minorHAnsi"/>
          <w:sz w:val="22"/>
          <w:szCs w:val="22"/>
          <w:lang w:val="hr-HR"/>
        </w:rPr>
        <w:t xml:space="preserve">ederacije </w:t>
      </w:r>
      <w:r w:rsidR="00E80D3C" w:rsidRPr="008D043F">
        <w:rPr>
          <w:rFonts w:asciiTheme="minorHAnsi" w:hAnsiTheme="minorHAnsi" w:cstheme="minorHAnsi"/>
          <w:sz w:val="22"/>
          <w:szCs w:val="22"/>
          <w:lang w:val="hr-HR"/>
        </w:rPr>
        <w:t>B</w:t>
      </w:r>
      <w:r w:rsidR="00706371" w:rsidRPr="008D043F">
        <w:rPr>
          <w:rFonts w:asciiTheme="minorHAnsi" w:hAnsiTheme="minorHAnsi" w:cstheme="minorHAnsi"/>
          <w:sz w:val="22"/>
          <w:szCs w:val="22"/>
          <w:lang w:val="hr-HR"/>
        </w:rPr>
        <w:t>i</w:t>
      </w:r>
      <w:r w:rsidR="00E80D3C" w:rsidRPr="008D043F">
        <w:rPr>
          <w:rFonts w:asciiTheme="minorHAnsi" w:hAnsiTheme="minorHAnsi" w:cstheme="minorHAnsi"/>
          <w:sz w:val="22"/>
          <w:szCs w:val="22"/>
          <w:lang w:val="hr-HR"/>
        </w:rPr>
        <w:t xml:space="preserve">H u </w:t>
      </w:r>
      <w:r w:rsidRPr="008D043F">
        <w:rPr>
          <w:rFonts w:asciiTheme="minorHAnsi" w:hAnsiTheme="minorHAnsi" w:cstheme="minorHAnsi"/>
          <w:sz w:val="22"/>
          <w:szCs w:val="22"/>
          <w:lang w:val="hr-HR"/>
        </w:rPr>
        <w:t>Livanjsko</w:t>
      </w:r>
      <w:r w:rsidR="00E80D3C"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 xml:space="preserve"> pol</w:t>
      </w:r>
      <w:r w:rsidR="00E80D3C" w:rsidRPr="008D043F">
        <w:rPr>
          <w:rFonts w:asciiTheme="minorHAnsi" w:hAnsiTheme="minorHAnsi" w:cstheme="minorHAnsi"/>
          <w:sz w:val="22"/>
          <w:szCs w:val="22"/>
          <w:lang w:val="hr-HR"/>
        </w:rPr>
        <w:t>ju</w:t>
      </w:r>
      <w:r w:rsidRPr="008D043F">
        <w:rPr>
          <w:rFonts w:asciiTheme="minorHAnsi" w:hAnsiTheme="minorHAnsi" w:cstheme="minorHAnsi"/>
          <w:sz w:val="22"/>
          <w:szCs w:val="22"/>
          <w:lang w:val="hr-HR"/>
        </w:rPr>
        <w:t xml:space="preserve"> (riječni bazen/sliv Cetine) </w:t>
      </w:r>
      <w:r w:rsidR="00E80D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alaz</w:t>
      </w:r>
      <w:r w:rsidR="00E80D3C" w:rsidRPr="008D043F">
        <w:rPr>
          <w:rFonts w:asciiTheme="minorHAnsi" w:hAnsiTheme="minorHAnsi" w:cstheme="minorHAnsi"/>
          <w:sz w:val="22"/>
          <w:szCs w:val="22"/>
          <w:lang w:val="hr-HR"/>
        </w:rPr>
        <w:t xml:space="preserve">e  se </w:t>
      </w:r>
      <w:r w:rsidRPr="008D043F">
        <w:rPr>
          <w:rFonts w:asciiTheme="minorHAnsi" w:hAnsiTheme="minorHAnsi" w:cstheme="minorHAnsi"/>
          <w:sz w:val="22"/>
          <w:szCs w:val="22"/>
          <w:lang w:val="hr-HR"/>
        </w:rPr>
        <w:t xml:space="preserve"> slivn</w:t>
      </w:r>
      <w:r w:rsidR="00E80D3C"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 područ</w:t>
      </w:r>
      <w:r w:rsidR="00E80D3C" w:rsidRPr="008D043F">
        <w:rPr>
          <w:rFonts w:asciiTheme="minorHAnsi" w:hAnsiTheme="minorHAnsi" w:cstheme="minorHAnsi"/>
          <w:sz w:val="22"/>
          <w:szCs w:val="22"/>
          <w:lang w:val="hr-HR"/>
        </w:rPr>
        <w:t xml:space="preserve">ja </w:t>
      </w:r>
      <w:r w:rsidRPr="008D043F">
        <w:rPr>
          <w:rFonts w:asciiTheme="minorHAnsi" w:hAnsiTheme="minorHAnsi" w:cstheme="minorHAnsi"/>
          <w:sz w:val="22"/>
          <w:szCs w:val="22"/>
          <w:lang w:val="hr-HR"/>
        </w:rPr>
        <w:t xml:space="preserve"> nekoliko izvorišta koja se koriste za vo</w:t>
      </w:r>
      <w:r w:rsidR="0084429D" w:rsidRPr="008D043F">
        <w:rPr>
          <w:rFonts w:asciiTheme="minorHAnsi" w:hAnsiTheme="minorHAnsi" w:cstheme="minorHAnsi"/>
          <w:sz w:val="22"/>
          <w:szCs w:val="22"/>
          <w:lang w:val="hr-HR"/>
        </w:rPr>
        <w:t>doopskrbu u Republici Hrvatskoj</w:t>
      </w:r>
      <w:r w:rsidRPr="008D043F">
        <w:rPr>
          <w:rFonts w:asciiTheme="minorHAnsi" w:hAnsiTheme="minorHAnsi" w:cstheme="minorHAnsi"/>
          <w:sz w:val="22"/>
          <w:szCs w:val="22"/>
          <w:lang w:val="hr-HR"/>
        </w:rPr>
        <w:t xml:space="preserve"> i to</w:t>
      </w:r>
      <w:r w:rsidR="004A387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ukovića vrela, zatim vrela </w:t>
      </w:r>
      <w:r w:rsidR="00B21E75" w:rsidRPr="008D043F">
        <w:rPr>
          <w:rFonts w:asciiTheme="minorHAnsi" w:hAnsiTheme="minorHAnsi" w:cstheme="minorHAnsi"/>
          <w:sz w:val="22"/>
          <w:szCs w:val="22"/>
          <w:lang w:val="hr-HR"/>
        </w:rPr>
        <w:t xml:space="preserve">Prud, Ombla, </w:t>
      </w:r>
      <w:r w:rsidRPr="008D043F">
        <w:rPr>
          <w:rFonts w:asciiTheme="minorHAnsi" w:hAnsiTheme="minorHAnsi" w:cstheme="minorHAnsi"/>
          <w:sz w:val="22"/>
          <w:szCs w:val="22"/>
          <w:lang w:val="hr-HR"/>
        </w:rPr>
        <w:t>Šilovka, Kosinac i Mala Ruda, te vrela Opačac, kao i druga izvorišta bliže obali Jadranskog mora.</w:t>
      </w:r>
      <w:r w:rsidR="00E80D3C" w:rsidRPr="008D043F">
        <w:rPr>
          <w:rFonts w:asciiTheme="minorHAnsi" w:hAnsiTheme="minorHAnsi" w:cstheme="minorHAnsi"/>
          <w:sz w:val="22"/>
          <w:szCs w:val="22"/>
          <w:lang w:val="hr-HR"/>
        </w:rPr>
        <w:t xml:space="preserve"> Takođe su prisutni </w:t>
      </w:r>
      <w:r w:rsidR="00113B65" w:rsidRPr="008D043F">
        <w:rPr>
          <w:rFonts w:asciiTheme="minorHAnsi" w:hAnsiTheme="minorHAnsi" w:cstheme="minorHAnsi"/>
          <w:sz w:val="22"/>
          <w:szCs w:val="22"/>
          <w:lang w:val="hr-HR"/>
        </w:rPr>
        <w:t xml:space="preserve">i </w:t>
      </w:r>
      <w:r w:rsidR="00E80D3C" w:rsidRPr="008D043F">
        <w:rPr>
          <w:rFonts w:asciiTheme="minorHAnsi" w:hAnsiTheme="minorHAnsi" w:cstheme="minorHAnsi"/>
          <w:sz w:val="22"/>
          <w:szCs w:val="22"/>
          <w:lang w:val="hr-HR"/>
        </w:rPr>
        <w:t xml:space="preserve">slučajevi da se </w:t>
      </w:r>
      <w:r w:rsidR="004A387A" w:rsidRPr="008D043F">
        <w:rPr>
          <w:rFonts w:asciiTheme="minorHAnsi" w:hAnsiTheme="minorHAnsi" w:cstheme="minorHAnsi"/>
          <w:sz w:val="22"/>
          <w:szCs w:val="22"/>
          <w:lang w:val="hr-HR"/>
        </w:rPr>
        <w:t xml:space="preserve">na području </w:t>
      </w:r>
      <w:r w:rsidR="00E80D3C" w:rsidRPr="008D043F">
        <w:rPr>
          <w:rFonts w:asciiTheme="minorHAnsi" w:hAnsiTheme="minorHAnsi" w:cstheme="minorHAnsi"/>
          <w:sz w:val="22"/>
          <w:szCs w:val="22"/>
          <w:lang w:val="hr-HR"/>
        </w:rPr>
        <w:t xml:space="preserve"> Republi</w:t>
      </w:r>
      <w:r w:rsidR="004A387A" w:rsidRPr="008D043F">
        <w:rPr>
          <w:rFonts w:asciiTheme="minorHAnsi" w:hAnsiTheme="minorHAnsi" w:cstheme="minorHAnsi"/>
          <w:sz w:val="22"/>
          <w:szCs w:val="22"/>
          <w:lang w:val="hr-HR"/>
        </w:rPr>
        <w:t>ke</w:t>
      </w:r>
      <w:r w:rsidR="00E80D3C" w:rsidRPr="008D043F">
        <w:rPr>
          <w:rFonts w:asciiTheme="minorHAnsi" w:hAnsiTheme="minorHAnsi" w:cstheme="minorHAnsi"/>
          <w:sz w:val="22"/>
          <w:szCs w:val="22"/>
          <w:lang w:val="hr-HR"/>
        </w:rPr>
        <w:t xml:space="preserve"> Hrvatsk</w:t>
      </w:r>
      <w:r w:rsidR="004A387A" w:rsidRPr="008D043F">
        <w:rPr>
          <w:rFonts w:asciiTheme="minorHAnsi" w:hAnsiTheme="minorHAnsi" w:cstheme="minorHAnsi"/>
          <w:sz w:val="22"/>
          <w:szCs w:val="22"/>
          <w:lang w:val="hr-HR"/>
        </w:rPr>
        <w:t xml:space="preserve">ee </w:t>
      </w:r>
      <w:r w:rsidR="00E80D3C" w:rsidRPr="008D043F">
        <w:rPr>
          <w:rFonts w:asciiTheme="minorHAnsi" w:hAnsiTheme="minorHAnsi" w:cstheme="minorHAnsi"/>
          <w:sz w:val="22"/>
          <w:szCs w:val="22"/>
          <w:lang w:val="hr-HR"/>
        </w:rPr>
        <w:t xml:space="preserve"> nalaze slivna  područja </w:t>
      </w:r>
      <w:r w:rsidR="004A387A" w:rsidRPr="008D043F">
        <w:rPr>
          <w:rFonts w:asciiTheme="minorHAnsi" w:hAnsiTheme="minorHAnsi" w:cstheme="minorHAnsi"/>
          <w:sz w:val="22"/>
          <w:szCs w:val="22"/>
          <w:lang w:val="hr-HR"/>
        </w:rPr>
        <w:t xml:space="preserve">nekoliko </w:t>
      </w:r>
      <w:r w:rsidR="00E80D3C" w:rsidRPr="008D043F">
        <w:rPr>
          <w:rFonts w:asciiTheme="minorHAnsi" w:hAnsiTheme="minorHAnsi" w:cstheme="minorHAnsi"/>
          <w:sz w:val="22"/>
          <w:szCs w:val="22"/>
          <w:lang w:val="hr-HR"/>
        </w:rPr>
        <w:t xml:space="preserve"> izvorišta koja se koriste za vodosnabdijevanje u</w:t>
      </w:r>
      <w:r w:rsidR="004A387A" w:rsidRPr="008D043F">
        <w:rPr>
          <w:rFonts w:asciiTheme="minorHAnsi" w:hAnsiTheme="minorHAnsi" w:cstheme="minorHAnsi"/>
          <w:sz w:val="22"/>
          <w:szCs w:val="22"/>
          <w:lang w:val="hr-HR"/>
        </w:rPr>
        <w:t xml:space="preserve"> Unsko – sanskom kantonu u F</w:t>
      </w:r>
      <w:r w:rsidR="00FE337E" w:rsidRPr="008D043F">
        <w:rPr>
          <w:rFonts w:asciiTheme="minorHAnsi" w:hAnsiTheme="minorHAnsi" w:cstheme="minorHAnsi"/>
          <w:sz w:val="22"/>
          <w:szCs w:val="22"/>
          <w:lang w:val="hr-HR"/>
        </w:rPr>
        <w:t xml:space="preserve">ederaciji </w:t>
      </w:r>
      <w:r w:rsidR="004A387A" w:rsidRPr="008D043F">
        <w:rPr>
          <w:rFonts w:asciiTheme="minorHAnsi" w:hAnsiTheme="minorHAnsi" w:cstheme="minorHAnsi"/>
          <w:sz w:val="22"/>
          <w:szCs w:val="22"/>
          <w:lang w:val="hr-HR"/>
        </w:rPr>
        <w:t>BiH (</w:t>
      </w:r>
      <w:r w:rsidR="00E80D3C" w:rsidRPr="008D043F">
        <w:rPr>
          <w:rFonts w:asciiTheme="minorHAnsi" w:hAnsiTheme="minorHAnsi" w:cstheme="minorHAnsi"/>
          <w:sz w:val="22"/>
          <w:szCs w:val="22"/>
          <w:lang w:val="hr-HR"/>
        </w:rPr>
        <w:t>sliv rijeke Une</w:t>
      </w:r>
      <w:r w:rsidR="004A387A" w:rsidRPr="008D043F">
        <w:rPr>
          <w:rFonts w:asciiTheme="minorHAnsi" w:hAnsiTheme="minorHAnsi" w:cstheme="minorHAnsi"/>
          <w:sz w:val="22"/>
          <w:szCs w:val="22"/>
          <w:lang w:val="hr-HR"/>
        </w:rPr>
        <w:t>)</w:t>
      </w:r>
      <w:r w:rsidR="00542A14" w:rsidRPr="008D043F">
        <w:rPr>
          <w:rFonts w:asciiTheme="minorHAnsi" w:hAnsiTheme="minorHAnsi" w:cstheme="minorHAnsi"/>
          <w:sz w:val="22"/>
          <w:szCs w:val="22"/>
          <w:lang w:val="hr-HR"/>
        </w:rPr>
        <w:t xml:space="preserve"> </w:t>
      </w:r>
      <w:r w:rsidR="004A387A" w:rsidRPr="008D043F">
        <w:rPr>
          <w:rFonts w:asciiTheme="minorHAnsi" w:hAnsiTheme="minorHAnsi" w:cstheme="minorHAnsi"/>
          <w:sz w:val="22"/>
          <w:szCs w:val="22"/>
          <w:lang w:val="hr-HR"/>
        </w:rPr>
        <w:t>i to izvorišta:</w:t>
      </w:r>
      <w:r w:rsidR="00E80D3C" w:rsidRPr="008D043F">
        <w:rPr>
          <w:rFonts w:asciiTheme="minorHAnsi" w:hAnsiTheme="minorHAnsi" w:cstheme="minorHAnsi"/>
          <w:sz w:val="22"/>
          <w:szCs w:val="22"/>
          <w:lang w:val="hr-HR"/>
        </w:rPr>
        <w:t xml:space="preserve"> Klokot, Ostrovica, Privilica, Toplica – Klisa i Žegar</w:t>
      </w:r>
      <w:r w:rsidR="00494AE3" w:rsidRPr="008D043F">
        <w:rPr>
          <w:rFonts w:asciiTheme="minorHAnsi" w:hAnsiTheme="minorHAnsi" w:cstheme="minorHAnsi"/>
          <w:sz w:val="22"/>
          <w:szCs w:val="22"/>
          <w:lang w:val="hr-HR"/>
        </w:rPr>
        <w:t xml:space="preserve"> </w:t>
      </w:r>
      <w:r w:rsidR="00542A14" w:rsidRPr="008D043F">
        <w:rPr>
          <w:rFonts w:asciiTheme="minorHAnsi" w:hAnsiTheme="minorHAnsi" w:cstheme="minorHAnsi"/>
          <w:sz w:val="22"/>
          <w:szCs w:val="22"/>
          <w:lang w:val="hr-HR"/>
        </w:rPr>
        <w:fldChar w:fldCharType="begin"/>
      </w:r>
      <w:r w:rsidR="00542A14" w:rsidRPr="008D043F">
        <w:rPr>
          <w:rFonts w:asciiTheme="minorHAnsi" w:hAnsiTheme="minorHAnsi" w:cstheme="minorHAnsi"/>
          <w:sz w:val="22"/>
          <w:szCs w:val="22"/>
          <w:lang w:val="hr-HR"/>
        </w:rPr>
        <w:instrText xml:space="preserve"> ADDIN ZOTERO_ITEM CSL_CITATION {"citationID":"6YmH2fbM","properties":{"formattedCitation":"(GEF et al. 2012)","plainCitation":"(GEF et al. 2012)","noteIndex":0},"citationItems":[{"id":1569,"uris":["http://zotero.org/users/7192877/items/56IQQ643"],"itemData":{"id":1569,"type":"document","publisher":"Diktas","title":"Transboundary Diagnostic Analysis","URL":"https://groundwaterportal.net/sites/default/files/20140710%20TDA%20Report%20Final%20with%20PT.pdf","author":[{"family":"GEF","given":""},{"family":"UNDP","given":""},{"family":"UNESCO","given":""}],"issued":{"date-parts":[["2012"]]}}}],"schema":"https://github.com/citation-style-language/schema/raw/master/csl-citation.json"} </w:instrText>
      </w:r>
      <w:r w:rsidR="00542A14" w:rsidRPr="008D043F">
        <w:rPr>
          <w:rFonts w:asciiTheme="minorHAnsi" w:hAnsiTheme="minorHAnsi" w:cstheme="minorHAnsi"/>
          <w:sz w:val="22"/>
          <w:szCs w:val="22"/>
          <w:lang w:val="hr-HR"/>
        </w:rPr>
        <w:fldChar w:fldCharType="separate"/>
      </w:r>
      <w:r w:rsidR="00542A14" w:rsidRPr="008D043F">
        <w:rPr>
          <w:rFonts w:asciiTheme="minorHAnsi" w:hAnsiTheme="minorHAnsi" w:cstheme="minorHAnsi"/>
          <w:sz w:val="22"/>
        </w:rPr>
        <w:t xml:space="preserve">(GEF </w:t>
      </w:r>
      <w:r w:rsidR="00542A14" w:rsidRPr="008D043F">
        <w:rPr>
          <w:rFonts w:asciiTheme="minorHAnsi" w:hAnsiTheme="minorHAnsi" w:cstheme="minorHAnsi"/>
          <w:i/>
          <w:iCs/>
          <w:sz w:val="22"/>
        </w:rPr>
        <w:t>et al</w:t>
      </w:r>
      <w:r w:rsidR="00542A14" w:rsidRPr="008D043F">
        <w:rPr>
          <w:rFonts w:asciiTheme="minorHAnsi" w:hAnsiTheme="minorHAnsi" w:cstheme="minorHAnsi"/>
          <w:sz w:val="22"/>
        </w:rPr>
        <w:t>.</w:t>
      </w:r>
      <w:r w:rsidR="00315FEC" w:rsidRPr="008D043F">
        <w:rPr>
          <w:rFonts w:asciiTheme="minorHAnsi" w:hAnsiTheme="minorHAnsi" w:cstheme="minorHAnsi"/>
          <w:sz w:val="22"/>
        </w:rPr>
        <w:t>,</w:t>
      </w:r>
      <w:r w:rsidR="00542A14" w:rsidRPr="008D043F">
        <w:rPr>
          <w:rFonts w:asciiTheme="minorHAnsi" w:hAnsiTheme="minorHAnsi" w:cstheme="minorHAnsi"/>
          <w:sz w:val="22"/>
        </w:rPr>
        <w:t xml:space="preserve"> 2012)</w:t>
      </w:r>
      <w:r w:rsidR="00542A14" w:rsidRPr="008D043F">
        <w:rPr>
          <w:rFonts w:asciiTheme="minorHAnsi" w:hAnsiTheme="minorHAnsi" w:cstheme="minorHAnsi"/>
          <w:sz w:val="22"/>
          <w:szCs w:val="22"/>
          <w:lang w:val="hr-HR"/>
        </w:rPr>
        <w:fldChar w:fldCharType="end"/>
      </w:r>
      <w:r w:rsidR="00542A14" w:rsidRPr="008D043F">
        <w:rPr>
          <w:rFonts w:asciiTheme="minorHAnsi" w:hAnsiTheme="minorHAnsi" w:cstheme="minorHAnsi"/>
          <w:sz w:val="22"/>
          <w:szCs w:val="22"/>
          <w:lang w:val="hr-HR"/>
        </w:rPr>
        <w:t>.</w:t>
      </w:r>
    </w:p>
    <w:p w14:paraId="5C085C48" w14:textId="60BE7C3B"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itanje definiranja njihovih zaštitnih zona nije riješeno spomenutim važećim Pravilnikom. Definiranje vodozaštitnih zona u prekograničnom pojasu temelji se na Sporazumu između Vlade Republike Hrvatske i Vlade BiH o uređenju vodnoprivrednih odnosa iz 199</w:t>
      </w:r>
      <w:r w:rsidR="00B21E75" w:rsidRPr="008D043F">
        <w:rPr>
          <w:rFonts w:asciiTheme="minorHAnsi" w:hAnsiTheme="minorHAnsi" w:cstheme="minorHAnsi"/>
          <w:sz w:val="22"/>
          <w:szCs w:val="22"/>
          <w:lang w:val="hr-HR"/>
        </w:rPr>
        <w:t>6</w:t>
      </w:r>
      <w:r w:rsidRPr="008D043F">
        <w:rPr>
          <w:rFonts w:asciiTheme="minorHAnsi" w:hAnsiTheme="minorHAnsi" w:cstheme="minorHAnsi"/>
          <w:sz w:val="22"/>
          <w:szCs w:val="22"/>
          <w:lang w:val="hr-HR"/>
        </w:rPr>
        <w:t xml:space="preserve">. godine. Po tom osnovu je formirana međudržavna Radna grupa čiji je zadatak da napravi prijedlog pravilnika o utvrđivanju zona sanitarne zaštite izvorišta u graničnom području BiH i Hrvatske. Prema raspoloživim informacijama, spomenuti pravilnik je u završnoj fazi pripreme, međutim, </w:t>
      </w:r>
      <w:r w:rsidR="00B21E75" w:rsidRPr="008D043F">
        <w:rPr>
          <w:rFonts w:asciiTheme="minorHAnsi" w:hAnsiTheme="minorHAnsi" w:cstheme="minorHAnsi"/>
          <w:sz w:val="22"/>
          <w:szCs w:val="22"/>
          <w:lang w:val="hr-HR"/>
        </w:rPr>
        <w:t>ne može početi dok se ne potpiše međunarodni Ugovor o proglašenju zaštitnih zona izvorišta koja se koriste za javnu vodoopskrbu, a zone zaštite se prostiru i na području druge države</w:t>
      </w:r>
      <w:r w:rsidR="002421D4" w:rsidRPr="008D043F">
        <w:rPr>
          <w:rFonts w:asciiTheme="minorHAnsi" w:hAnsiTheme="minorHAnsi" w:cstheme="minorHAnsi"/>
          <w:i/>
          <w:sz w:val="22"/>
          <w:szCs w:val="22"/>
          <w:lang w:val="hr-HR"/>
        </w:rPr>
        <w:t xml:space="preserve"> </w:t>
      </w:r>
      <w:r w:rsidR="002421D4"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WGQTSGx0","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2421D4" w:rsidRPr="008D043F">
        <w:rPr>
          <w:rFonts w:asciiTheme="minorHAnsi" w:hAnsiTheme="minorHAnsi" w:cstheme="minorHAnsi"/>
          <w:i/>
          <w:sz w:val="22"/>
          <w:szCs w:val="22"/>
          <w:lang w:val="hr-HR"/>
        </w:rPr>
        <w:fldChar w:fldCharType="separate"/>
      </w:r>
      <w:r w:rsidR="00CE1A95" w:rsidRPr="008D043F">
        <w:rPr>
          <w:rFonts w:asciiTheme="minorHAnsi" w:hAnsiTheme="minorHAnsi" w:cstheme="minorHAnsi"/>
          <w:sz w:val="22"/>
        </w:rPr>
        <w:t>(Agencija za vodno područje Jadranskog mora</w:t>
      </w:r>
      <w:r w:rsidR="00315FEC" w:rsidRPr="008D043F">
        <w:rPr>
          <w:rFonts w:asciiTheme="minorHAnsi" w:hAnsiTheme="minorHAnsi" w:cstheme="minorHAnsi"/>
          <w:sz w:val="22"/>
        </w:rPr>
        <w:t>,</w:t>
      </w:r>
      <w:r w:rsidR="00CE1A95" w:rsidRPr="008D043F">
        <w:rPr>
          <w:rFonts w:asciiTheme="minorHAnsi" w:hAnsiTheme="minorHAnsi" w:cstheme="minorHAnsi"/>
          <w:sz w:val="22"/>
        </w:rPr>
        <w:t xml:space="preserve"> 2021)</w:t>
      </w:r>
      <w:r w:rsidR="002421D4" w:rsidRPr="008D043F">
        <w:rPr>
          <w:rFonts w:asciiTheme="minorHAnsi" w:hAnsiTheme="minorHAnsi" w:cstheme="minorHAnsi"/>
          <w:i/>
          <w:sz w:val="22"/>
          <w:szCs w:val="22"/>
          <w:lang w:val="hr-HR"/>
        </w:rPr>
        <w:fldChar w:fldCharType="end"/>
      </w:r>
      <w:r w:rsidR="002421D4" w:rsidRPr="008D043F">
        <w:rPr>
          <w:rFonts w:asciiTheme="minorHAnsi" w:hAnsiTheme="minorHAnsi" w:cstheme="minorHAnsi"/>
          <w:i/>
          <w:sz w:val="22"/>
          <w:szCs w:val="22"/>
          <w:lang w:val="hr-HR"/>
        </w:rPr>
        <w:t>.</w:t>
      </w:r>
      <w:r w:rsidRPr="008D043F">
        <w:rPr>
          <w:rFonts w:asciiTheme="minorHAnsi" w:hAnsiTheme="minorHAnsi" w:cstheme="minorHAnsi"/>
          <w:sz w:val="22"/>
          <w:szCs w:val="22"/>
          <w:lang w:val="hr-HR"/>
        </w:rPr>
        <w:t xml:space="preserve">  </w:t>
      </w:r>
    </w:p>
    <w:p w14:paraId="47C92CB1" w14:textId="3C4FB481" w:rsidR="00B34179" w:rsidRPr="008D043F" w:rsidRDefault="00B34179"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red zaštite područja namijenjenih zahvatanju vode za piće, prema Zakonu o vodama Federacije BiH, potrebno je ustanoviti još četiri kategorije zaštićenih područja. Do sada je doneseno Rješenje o proglašenju zaštićenih područja podložnih eutrofikaciji i osjetljivih na nitrate u Federaciji BiH</w:t>
      </w:r>
      <w:r w:rsidR="00C81312" w:rsidRPr="008D043F">
        <w:rPr>
          <w:rFonts w:asciiTheme="minorHAnsi" w:hAnsiTheme="minorHAnsi" w:cstheme="minorHAnsi"/>
          <w:sz w:val="22"/>
          <w:szCs w:val="22"/>
          <w:lang w:val="hr-HR"/>
        </w:rPr>
        <w:t xml:space="preserve"> </w:t>
      </w:r>
      <w:r w:rsidR="00C8131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ckGELc78","properties":{"formattedCitation":"(Sl. glasnik FBiH, br. 84/18 2018)","plainCitation":"(Sl. glasnik FBiH, br. 84/18 2018)","dontUpdate":true,"noteIndex":0},"citationItems":[{"id":1331,"uris":["http://zotero.org/users/7192877/items/P5A2JM9Q"],"itemData":{"id":1331,"type":"legislation","title":"Rješenje o proglašenju zaštićenih područja podložnih eutrofikaciji i osjetljivih na nitrate u Federaciji BiH","URL":"https://www.fmoit.gov.ba/upload/file/okolis/15.RJESENJE%20Eutrifikacija.pdf","author":[{"family":"\"Sl. novine Federacije BiH\", broj 84/18","given":""}],"issued":{"date-parts":[["2018"]]}}}],"schema":"https://github.com/citation-style-language/schema/raw/master/csl-citation.json"} </w:instrText>
      </w:r>
      <w:r w:rsidR="00C81312" w:rsidRPr="008D043F">
        <w:rPr>
          <w:rFonts w:asciiTheme="minorHAnsi" w:hAnsiTheme="minorHAnsi" w:cstheme="minorHAnsi"/>
          <w:sz w:val="22"/>
          <w:szCs w:val="22"/>
          <w:lang w:val="hr-HR"/>
        </w:rPr>
        <w:fldChar w:fldCharType="separate"/>
      </w:r>
      <w:r w:rsidR="00C81312" w:rsidRPr="008D043F">
        <w:rPr>
          <w:rFonts w:asciiTheme="minorHAnsi" w:hAnsiTheme="minorHAnsi" w:cstheme="minorHAnsi"/>
          <w:sz w:val="22"/>
          <w:lang w:val="hr-HR"/>
        </w:rPr>
        <w:t>(</w:t>
      </w:r>
      <w:r w:rsidR="008B7275" w:rsidRPr="008D043F">
        <w:rPr>
          <w:rFonts w:asciiTheme="minorHAnsi" w:hAnsiTheme="minorHAnsi" w:cstheme="minorHAnsi"/>
          <w:sz w:val="22"/>
          <w:lang w:val="hr-HR"/>
        </w:rPr>
        <w:t>"</w:t>
      </w:r>
      <w:r w:rsidR="00C81312"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C81312"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C81312" w:rsidRPr="008D043F">
        <w:rPr>
          <w:rFonts w:asciiTheme="minorHAnsi" w:hAnsiTheme="minorHAnsi" w:cstheme="minorHAnsi"/>
          <w:sz w:val="22"/>
          <w:lang w:val="hr-HR"/>
        </w:rPr>
        <w:t>BiH</w:t>
      </w:r>
      <w:r w:rsidR="008B7275" w:rsidRPr="008D043F">
        <w:rPr>
          <w:rFonts w:asciiTheme="minorHAnsi" w:hAnsiTheme="minorHAnsi" w:cstheme="minorHAnsi"/>
          <w:sz w:val="22"/>
          <w:lang w:val="hr-HR"/>
        </w:rPr>
        <w:t>"</w:t>
      </w:r>
      <w:r w:rsidR="00C81312"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C81312" w:rsidRPr="008D043F">
        <w:rPr>
          <w:rFonts w:asciiTheme="minorHAnsi" w:hAnsiTheme="minorHAnsi" w:cstheme="minorHAnsi"/>
          <w:sz w:val="22"/>
          <w:lang w:val="hr-HR"/>
        </w:rPr>
        <w:t xml:space="preserve"> 84/18)</w:t>
      </w:r>
      <w:r w:rsidR="00C8131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međutim, </w:t>
      </w:r>
      <w:r w:rsidR="00B21E75" w:rsidRPr="008D043F">
        <w:rPr>
          <w:rFonts w:asciiTheme="minorHAnsi" w:hAnsiTheme="minorHAnsi" w:cstheme="minorHAnsi"/>
          <w:sz w:val="22"/>
          <w:szCs w:val="22"/>
          <w:lang w:val="hr-HR"/>
        </w:rPr>
        <w:t xml:space="preserve">međutim zakonski  nije adekvatno riješena nadležnost za poduzimanje mjera (donošenje, provođenje i financiranje Akcionih planova za ova područja), te se mjere djelimično provode samo kroz PUVP. Nisu utvrđena </w:t>
      </w:r>
      <w:r w:rsidRPr="008D043F">
        <w:rPr>
          <w:rFonts w:asciiTheme="minorHAnsi" w:hAnsiTheme="minorHAnsi" w:cstheme="minorHAnsi"/>
          <w:sz w:val="22"/>
          <w:szCs w:val="22"/>
          <w:lang w:val="hr-HR"/>
        </w:rPr>
        <w:t xml:space="preserve">područja niti donesene Odluke o proglašenju za preostale tri kategorije zaštićenih područja: Područja namijenjena zaštiti ekonomski važnih akvatičnih vrsta; Površinska vodna tijela namijenjena rekreaciji, uključujući područja određena za kupanje; Područja namijenjena zaštiti staništa biljnih i životinjskih vrsta, ili akvatičnih vrsta u </w:t>
      </w:r>
      <w:r w:rsidRPr="008D043F">
        <w:rPr>
          <w:rFonts w:asciiTheme="minorHAnsi" w:hAnsiTheme="minorHAnsi" w:cstheme="minorHAnsi"/>
          <w:sz w:val="22"/>
          <w:szCs w:val="22"/>
          <w:lang w:val="hr-HR"/>
        </w:rPr>
        <w:lastRenderedPageBreak/>
        <w:t xml:space="preserve">kojima je održavanje ili poboljšanje stanja voda bitan uvjet za njihov opstanak ili reprodukciju. Do sada je izrađen prijedlog Pravilnika o kriterijima za određivanje područja namijenjenih rekreaciji/kupanju i prijedlog Nature 2000, ali oni nisu usvojeni. </w:t>
      </w:r>
    </w:p>
    <w:p w14:paraId="0BC469C8" w14:textId="77777777" w:rsidR="00B34179" w:rsidRPr="008D043F" w:rsidRDefault="00B34179"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eđusektorska (horizontalna) saradnja sektora voda sa sektorom prostornog planiranja i ostalih razvojnih sektora, te vodnom inspekcijom i tijelima za koncesije</w:t>
      </w:r>
    </w:p>
    <w:p w14:paraId="091ACB37" w14:textId="3CEDE423" w:rsidR="005F5720"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imjena okolišnog zakonodavstva u smislu izrade Strateške procjene utjecaja na okoliš (SPUO) za planove, programe i strategije sektora koji imaju utjecaj na vodne resurse je sporadična i često izostaje. Zakon o vodama Federacije BiH </w:t>
      </w:r>
      <w:r w:rsidR="00C8131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HNqmo8Ex","properties":{"formattedCitation":"(Sl. glasnik FBiH, br. 70/06 2006)","plainCitation":"(Sl. glasnik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00C81312" w:rsidRPr="008D043F">
        <w:rPr>
          <w:rFonts w:asciiTheme="minorHAnsi" w:hAnsiTheme="minorHAnsi" w:cstheme="minorHAnsi"/>
          <w:sz w:val="22"/>
          <w:szCs w:val="22"/>
          <w:lang w:val="hr-HR"/>
        </w:rPr>
        <w:fldChar w:fldCharType="separate"/>
      </w:r>
      <w:r w:rsidR="00C81312" w:rsidRPr="008D043F">
        <w:rPr>
          <w:rFonts w:asciiTheme="minorHAnsi" w:hAnsiTheme="minorHAnsi" w:cstheme="minorHAnsi"/>
          <w:sz w:val="22"/>
          <w:lang w:val="hr-HR"/>
        </w:rPr>
        <w:t>(</w:t>
      </w:r>
      <w:r w:rsidR="008B7275" w:rsidRPr="008D043F">
        <w:rPr>
          <w:rFonts w:asciiTheme="minorHAnsi" w:hAnsiTheme="minorHAnsi" w:cstheme="minorHAnsi"/>
          <w:sz w:val="22"/>
          <w:lang w:val="hr-HR"/>
        </w:rPr>
        <w:t>"</w:t>
      </w:r>
      <w:r w:rsidR="00C81312"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C81312"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C81312" w:rsidRPr="008D043F">
        <w:rPr>
          <w:rFonts w:asciiTheme="minorHAnsi" w:hAnsiTheme="minorHAnsi" w:cstheme="minorHAnsi"/>
          <w:sz w:val="22"/>
          <w:lang w:val="hr-HR"/>
        </w:rPr>
        <w:t>BiH</w:t>
      </w:r>
      <w:r w:rsidR="008B7275" w:rsidRPr="008D043F">
        <w:rPr>
          <w:rFonts w:asciiTheme="minorHAnsi" w:hAnsiTheme="minorHAnsi" w:cstheme="minorHAnsi"/>
          <w:sz w:val="22"/>
          <w:lang w:val="hr-HR"/>
        </w:rPr>
        <w:t>"</w:t>
      </w:r>
      <w:r w:rsidR="00C81312" w:rsidRPr="008D043F">
        <w:rPr>
          <w:rFonts w:asciiTheme="minorHAnsi" w:hAnsiTheme="minorHAnsi" w:cstheme="minorHAnsi"/>
          <w:sz w:val="22"/>
          <w:lang w:val="hr-HR"/>
        </w:rPr>
        <w:t>, b</w:t>
      </w:r>
      <w:r w:rsidR="008B7275" w:rsidRPr="008D043F">
        <w:rPr>
          <w:rFonts w:asciiTheme="minorHAnsi" w:hAnsiTheme="minorHAnsi" w:cstheme="minorHAnsi"/>
          <w:sz w:val="22"/>
          <w:lang w:val="hr-HR"/>
        </w:rPr>
        <w:t>roj</w:t>
      </w:r>
      <w:r w:rsidR="00C81312" w:rsidRPr="008D043F">
        <w:rPr>
          <w:rFonts w:asciiTheme="minorHAnsi" w:hAnsiTheme="minorHAnsi" w:cstheme="minorHAnsi"/>
          <w:sz w:val="22"/>
          <w:lang w:val="hr-HR"/>
        </w:rPr>
        <w:t xml:space="preserve"> 70/06)</w:t>
      </w:r>
      <w:r w:rsidR="00C8131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ropisuje obavezu da sektori koji mogu imati utjecaje na vodne resurse trebaju uključiti sektor voda od početka pripreme njihovih strateških i planskih dokumenata, kao i da uzmu u obzir planske dokumente sektora voda. U praksi se ovo najčešće ne događa, a sektor voda ne posjeduje pravne i institucionalne mehanizme za unaprjeđenje horizontalne saradnje. Ovo predstavlja značajnu otežavajuću okolnost za realizaciju ciljeva sektora voda usmjerenih ka zaštiti i održivom korištenju vodnih resursa. Ova problematika je tretirana kao mjera</w:t>
      </w:r>
      <w:r w:rsidR="0080675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 okviru značajnih pitanja Plana upravljanja vodnim podr</w:t>
      </w:r>
      <w:r w:rsidR="0080675A" w:rsidRPr="008D043F">
        <w:rPr>
          <w:rFonts w:asciiTheme="minorHAnsi" w:hAnsiTheme="minorHAnsi" w:cstheme="minorHAnsi"/>
          <w:sz w:val="22"/>
          <w:szCs w:val="22"/>
          <w:lang w:val="hr-HR"/>
        </w:rPr>
        <w:t>učjem Jadranskog mora 2022‒2027. god</w:t>
      </w:r>
      <w:r w:rsidR="00542A14" w:rsidRPr="008D043F">
        <w:rPr>
          <w:rFonts w:asciiTheme="minorHAnsi" w:hAnsiTheme="minorHAnsi" w:cstheme="minorHAnsi"/>
          <w:sz w:val="22"/>
          <w:szCs w:val="22"/>
          <w:lang w:val="hr-HR"/>
        </w:rPr>
        <w:t>ine</w:t>
      </w:r>
      <w:r w:rsidR="0080675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w:t>
      </w:r>
      <w:r w:rsidR="0080675A" w:rsidRPr="008D043F">
        <w:rPr>
          <w:rFonts w:asciiTheme="minorHAnsi" w:hAnsiTheme="minorHAnsi" w:cstheme="minorHAnsi"/>
          <w:sz w:val="22"/>
          <w:szCs w:val="22"/>
          <w:lang w:val="hr-HR"/>
        </w:rPr>
        <w:t xml:space="preserve">i ona glasi: „Uspostaviti kvalitetniju i bolju međusektorsku saradnju kako unutar FMPViŠ (poljoprivreda i šumarstvo), tako i s drugim sektorima kao što su prostorno planiranje, energetika i sl., a sve u cilju usklađivanja aktivnosti i provođenja mjera na područjima gdje postoje zajednički interesi različitih korisnika voda“ </w:t>
      </w:r>
      <w:r w:rsidR="00C8131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EqvmApn","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C81312"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Agencija za vodno područje Jadranskog mora</w:t>
      </w:r>
      <w:r w:rsidR="008B7275" w:rsidRPr="008D043F">
        <w:rPr>
          <w:rFonts w:asciiTheme="minorHAnsi" w:hAnsiTheme="minorHAnsi" w:cstheme="minorHAnsi"/>
          <w:sz w:val="22"/>
        </w:rPr>
        <w:t>,</w:t>
      </w:r>
      <w:r w:rsidR="00CE1A95" w:rsidRPr="008D043F">
        <w:rPr>
          <w:rFonts w:asciiTheme="minorHAnsi" w:hAnsiTheme="minorHAnsi" w:cstheme="minorHAnsi"/>
          <w:sz w:val="22"/>
        </w:rPr>
        <w:t xml:space="preserve"> 2021)</w:t>
      </w:r>
      <w:r w:rsidR="00C81312" w:rsidRPr="008D043F">
        <w:rPr>
          <w:rFonts w:asciiTheme="minorHAnsi" w:hAnsiTheme="minorHAnsi" w:cstheme="minorHAnsi"/>
          <w:sz w:val="22"/>
          <w:szCs w:val="22"/>
          <w:lang w:val="hr-HR"/>
        </w:rPr>
        <w:fldChar w:fldCharType="end"/>
      </w:r>
      <w:r w:rsidR="0080675A" w:rsidRPr="008D043F">
        <w:rPr>
          <w:rFonts w:asciiTheme="minorHAnsi" w:hAnsiTheme="minorHAnsi" w:cstheme="minorHAnsi"/>
          <w:sz w:val="22"/>
          <w:szCs w:val="22"/>
          <w:lang w:val="hr-HR"/>
        </w:rPr>
        <w:t xml:space="preserve">. </w:t>
      </w:r>
    </w:p>
    <w:p w14:paraId="63F2C13D" w14:textId="184F5688" w:rsidR="00B34179" w:rsidRPr="008D043F" w:rsidRDefault="0080675A"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akođe</w:t>
      </w:r>
      <w:r w:rsidR="00542A14" w:rsidRPr="008D043F">
        <w:rPr>
          <w:rFonts w:asciiTheme="minorHAnsi" w:hAnsiTheme="minorHAnsi" w:cstheme="minorHAnsi"/>
          <w:sz w:val="22"/>
          <w:szCs w:val="22"/>
          <w:lang w:val="hr-HR"/>
        </w:rPr>
        <w:t>r</w:t>
      </w:r>
      <w:r w:rsidRPr="008D043F">
        <w:rPr>
          <w:rFonts w:asciiTheme="minorHAnsi" w:hAnsiTheme="minorHAnsi" w:cstheme="minorHAnsi"/>
          <w:sz w:val="22"/>
          <w:szCs w:val="22"/>
          <w:lang w:val="hr-HR"/>
        </w:rPr>
        <w:t xml:space="preserve">, i u </w:t>
      </w:r>
      <w:r w:rsidR="00B34179" w:rsidRPr="008D043F">
        <w:rPr>
          <w:rFonts w:asciiTheme="minorHAnsi" w:hAnsiTheme="minorHAnsi" w:cstheme="minorHAnsi"/>
          <w:sz w:val="22"/>
          <w:szCs w:val="22"/>
          <w:lang w:val="hr-HR"/>
        </w:rPr>
        <w:t xml:space="preserve">prijedlogu Plana upravljanja vodnim područjem rijeke Save jedna od mjera glasi: </w:t>
      </w:r>
      <w:r w:rsidR="005F5720" w:rsidRPr="008D043F">
        <w:rPr>
          <w:rFonts w:asciiTheme="minorHAnsi" w:hAnsiTheme="minorHAnsi" w:cstheme="minorHAnsi"/>
          <w:sz w:val="22"/>
          <w:szCs w:val="22"/>
          <w:lang w:val="hr-HR"/>
        </w:rPr>
        <w:t>„</w:t>
      </w:r>
      <w:r w:rsidR="00B34179" w:rsidRPr="008D043F">
        <w:rPr>
          <w:rFonts w:asciiTheme="minorHAnsi" w:hAnsiTheme="minorHAnsi" w:cstheme="minorHAnsi"/>
          <w:sz w:val="22"/>
          <w:szCs w:val="22"/>
          <w:lang w:val="hr-HR"/>
        </w:rPr>
        <w:t>Izraditi i usvojiti Pravilnik i Protokol o obavljanju koordinacionih poslova i zadataka u oblasti upravljanja vodnim resursima na nivou Federacije BiH, i na nivou svakog kantona</w:t>
      </w:r>
      <w:r w:rsidR="005F5720" w:rsidRPr="008D043F">
        <w:rPr>
          <w:rFonts w:asciiTheme="minorHAnsi" w:hAnsiTheme="minorHAnsi" w:cstheme="minorHAnsi"/>
          <w:sz w:val="22"/>
          <w:szCs w:val="22"/>
          <w:lang w:val="hr-HR"/>
        </w:rPr>
        <w:t>“</w:t>
      </w:r>
      <w:r w:rsidR="00B34179" w:rsidRPr="008D043F">
        <w:rPr>
          <w:rFonts w:asciiTheme="minorHAnsi" w:hAnsiTheme="minorHAnsi" w:cstheme="minorHAnsi"/>
          <w:sz w:val="22"/>
          <w:szCs w:val="22"/>
          <w:lang w:val="hr-HR"/>
        </w:rPr>
        <w:t>.</w:t>
      </w:r>
    </w:p>
    <w:p w14:paraId="72EC2D34" w14:textId="30ADC5A9"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spekcijski nadzori su neefikasni i ne daju efekte koji su neophodni </w:t>
      </w:r>
      <w:r w:rsidR="005F5720" w:rsidRPr="008D043F">
        <w:rPr>
          <w:rFonts w:asciiTheme="minorHAnsi" w:hAnsiTheme="minorHAnsi" w:cstheme="minorHAnsi"/>
          <w:sz w:val="22"/>
          <w:szCs w:val="22"/>
          <w:lang w:val="hr-HR"/>
        </w:rPr>
        <w:t xml:space="preserve">u cilju </w:t>
      </w:r>
      <w:r w:rsidRPr="008D043F">
        <w:rPr>
          <w:rFonts w:asciiTheme="minorHAnsi" w:hAnsiTheme="minorHAnsi" w:cstheme="minorHAnsi"/>
          <w:sz w:val="22"/>
          <w:szCs w:val="22"/>
          <w:lang w:val="hr-HR"/>
        </w:rPr>
        <w:t>zaštite vodnih resursa</w:t>
      </w:r>
      <w:r w:rsidR="005F5720" w:rsidRPr="008D043F">
        <w:rPr>
          <w:rFonts w:asciiTheme="minorHAnsi" w:hAnsiTheme="minorHAnsi" w:cstheme="minorHAnsi"/>
          <w:sz w:val="22"/>
          <w:szCs w:val="22"/>
          <w:lang w:val="hr-HR"/>
        </w:rPr>
        <w:t>. O tome  govori i izvještaj EC za BiH iz 2021. god, kojim se navodi da se „pravni okvir koji regulra  okolišnu  inspekciju i njegovo  sprovođenje treba poboljšati u skladu sa relevantnim EU pravnom stečevinom</w:t>
      </w:r>
      <w:r w:rsidR="00542A14" w:rsidRPr="008D043F">
        <w:rPr>
          <w:rFonts w:asciiTheme="minorHAnsi" w:hAnsiTheme="minorHAnsi" w:cstheme="minorHAnsi"/>
          <w:sz w:val="22"/>
          <w:szCs w:val="22"/>
          <w:lang w:val="hr-HR"/>
        </w:rPr>
        <w:t xml:space="preserve"> </w:t>
      </w:r>
      <w:r w:rsidR="00542A14" w:rsidRPr="008D043F">
        <w:rPr>
          <w:rFonts w:asciiTheme="minorHAnsi" w:hAnsiTheme="minorHAnsi" w:cstheme="minorHAnsi"/>
          <w:sz w:val="22"/>
          <w:szCs w:val="22"/>
          <w:lang w:val="hr-HR"/>
        </w:rPr>
        <w:fldChar w:fldCharType="begin"/>
      </w:r>
      <w:r w:rsidR="005F09A7" w:rsidRPr="008D043F">
        <w:rPr>
          <w:rFonts w:asciiTheme="minorHAnsi" w:hAnsiTheme="minorHAnsi" w:cstheme="minorHAnsi"/>
          <w:sz w:val="22"/>
          <w:szCs w:val="22"/>
          <w:lang w:val="hr-HR"/>
        </w:rPr>
        <w:instrText xml:space="preserve"> ADDIN ZOTERO_ITEM CSL_CITATION {"citationID":"Qgi8s06c","properties":{"formattedCitation":"(European Commission 2021)","plainCitation":"(European Commission 2021)","noteIndex":0},"citationItems":[{"id":1570,"uris":["http://zotero.org/users/7192877/items/CFNL4PQK"],"itemData":{"id":1570,"type":"document","title":"2021 Communication on EU Enlargement Policy","author":[{"family":"European Commission","given":""}],"issued":{"date-parts":[["2021"]]}}}],"schema":"https://github.com/citation-style-language/schema/raw/master/csl-citation.json"} </w:instrText>
      </w:r>
      <w:r w:rsidR="00542A14" w:rsidRPr="008D043F">
        <w:rPr>
          <w:rFonts w:asciiTheme="minorHAnsi" w:hAnsiTheme="minorHAnsi" w:cstheme="minorHAnsi"/>
          <w:sz w:val="22"/>
          <w:szCs w:val="22"/>
          <w:lang w:val="hr-HR"/>
        </w:rPr>
        <w:fldChar w:fldCharType="separate"/>
      </w:r>
      <w:r w:rsidR="005F09A7" w:rsidRPr="008D043F">
        <w:rPr>
          <w:rFonts w:asciiTheme="minorHAnsi" w:hAnsiTheme="minorHAnsi" w:cstheme="minorHAnsi"/>
          <w:sz w:val="22"/>
        </w:rPr>
        <w:t>(E</w:t>
      </w:r>
      <w:r w:rsidR="00132CFF" w:rsidRPr="008D043F">
        <w:rPr>
          <w:rFonts w:asciiTheme="minorHAnsi" w:hAnsiTheme="minorHAnsi" w:cstheme="minorHAnsi"/>
          <w:sz w:val="22"/>
        </w:rPr>
        <w:t>vropska komisija</w:t>
      </w:r>
      <w:r w:rsidR="00315FEC" w:rsidRPr="008D043F">
        <w:rPr>
          <w:rFonts w:asciiTheme="minorHAnsi" w:hAnsiTheme="minorHAnsi" w:cstheme="minorHAnsi"/>
          <w:sz w:val="22"/>
        </w:rPr>
        <w:t>,</w:t>
      </w:r>
      <w:r w:rsidR="005F09A7" w:rsidRPr="008D043F">
        <w:rPr>
          <w:rFonts w:asciiTheme="minorHAnsi" w:hAnsiTheme="minorHAnsi" w:cstheme="minorHAnsi"/>
          <w:sz w:val="22"/>
        </w:rPr>
        <w:t xml:space="preserve"> 2021)</w:t>
      </w:r>
      <w:r w:rsidR="00542A14" w:rsidRPr="008D043F">
        <w:rPr>
          <w:rFonts w:asciiTheme="minorHAnsi" w:hAnsiTheme="minorHAnsi" w:cstheme="minorHAnsi"/>
          <w:sz w:val="22"/>
          <w:szCs w:val="22"/>
          <w:lang w:val="hr-HR"/>
        </w:rPr>
        <w:fldChar w:fldCharType="end"/>
      </w:r>
      <w:r w:rsidR="005F572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nspektorati pripremaju godišnje programe realizacije i usaglašavaju ih s nadležnim organima uprave sektora voda, ali ovako izrađeni programi ne mogu adekvatno odgovoriti dinamici aktivnosti koje se izvode na terenu, a  nepovoljne su  po stanje voda. Inspektorati za vode kako na federalnom, a naročito na kantonalnim nivoima su potkapacitirani u smislu broja inspektora, stručnih kapaciteta, te opreme.</w:t>
      </w:r>
    </w:p>
    <w:p w14:paraId="698F213E" w14:textId="16E86AAD"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tupci dodjele koncesije na vodne resurse nisu jasno i precizno definirani regulativom u oblasti koncesija u BiH i Federaciji BiH, u smislu uslova pod kojim se mogu dodijeliti koncesije na vodne resurse, definiranja faze u kojoj se pribavlja koncesija u odnosu na izdavanje dozvola potrebnih za  gradnju, nadzora i kontrole poštivanja ugovornih odredbi vezanih za rad tokom korištenja resursa i dr. Nepostojanje javno objavljenog registra koncesija, te informatičkog uvezivanja podataka o dodijeljenim koncesijama na svim nivoima vlasti značajno doprinosi netransparentnosti i omogućava  neprovođenje uslova propisanih vodnim aktima. </w:t>
      </w:r>
    </w:p>
    <w:p w14:paraId="6D511BF4" w14:textId="7C704E45" w:rsidR="00B21E75" w:rsidRPr="008D043F" w:rsidRDefault="00B21E75"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julu 2022. godine je usvojen  Zakon o dopunama Zakona o električnoj energiji u Federaciji BiH, koji predviđa zabranu planiranja i izgradnje novih malih hidroelektrana u Federaciji BiH, te samim tim i dodjeljivanje koncesija za izgradnju novih MHE. Novim stavom u članu 78. precizirano je i da se </w:t>
      </w:r>
      <w:r w:rsidRPr="008D043F">
        <w:rPr>
          <w:rFonts w:asciiTheme="minorHAnsi" w:hAnsiTheme="minorHAnsi" w:cstheme="minorHAnsi"/>
          <w:sz w:val="22"/>
          <w:szCs w:val="22"/>
          <w:lang w:val="hr-HR"/>
        </w:rPr>
        <w:lastRenderedPageBreak/>
        <w:t>obustavlja izdavanje energetskih dozvola za male hidroelektrane, izuzev za one na gravitacionim vodovodima.</w:t>
      </w:r>
    </w:p>
    <w:p w14:paraId="32FB4362" w14:textId="77777777" w:rsidR="00B34179" w:rsidRPr="008D043F" w:rsidRDefault="00B34179"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Sektor vodnih usluga u Federaciji BiH </w:t>
      </w:r>
    </w:p>
    <w:p w14:paraId="6C54C3BE" w14:textId="069F0B01"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Sektor vodnih usluga suočen je sa stanjem koje ne omogućava njegovu održivost, a razlozi su slabi institucionalni/administrativni aranžmani i zakonodavni okviri sektora vodnih usluga, te finansijski  nedostaci. Kantonalni zakoni o komunalnim djelatnostima u Federaciji BiH su neadekvatni za ovu vrstu djelatnosti, jer ne reguliraju institucionalna prava i obaveze, te uloge i odgovornosti između organa nadležnih za vodne usluge Jedinica lokalne samouprave (JLS) i pružalaca usluga – Javnih vodovodnih/komunalnih poduzeća (JVP/JKP)</w:t>
      </w:r>
      <w:r w:rsidR="00F621BA" w:rsidRPr="008D043F">
        <w:rPr>
          <w:rFonts w:asciiTheme="minorHAnsi" w:hAnsiTheme="minorHAnsi" w:cstheme="minorHAnsi"/>
          <w:sz w:val="22"/>
          <w:szCs w:val="22"/>
          <w:lang w:val="hr-HR"/>
        </w:rPr>
        <w:t xml:space="preserve"> („</w:t>
      </w:r>
      <w:r w:rsidR="00F621BA" w:rsidRPr="008D043F">
        <w:rPr>
          <w:rFonts w:asciiTheme="minorHAnsi" w:hAnsiTheme="minorHAnsi" w:cstheme="minorHAnsi"/>
          <w:i/>
          <w:iCs/>
          <w:sz w:val="22"/>
          <w:szCs w:val="22"/>
          <w:lang w:val="hr-HR"/>
        </w:rPr>
        <w:t>Institucionalni pregled sektora komunalnih vodnih usluga u BiH</w:t>
      </w:r>
      <w:r w:rsidR="00F621BA" w:rsidRPr="008D043F">
        <w:rPr>
          <w:rFonts w:asciiTheme="minorHAnsi" w:hAnsiTheme="minorHAnsi" w:cstheme="minorHAnsi"/>
          <w:sz w:val="22"/>
          <w:szCs w:val="22"/>
          <w:lang w:val="hr-HR"/>
        </w:rPr>
        <w:t>“ -</w:t>
      </w:r>
      <w:r w:rsidRPr="008D043F">
        <w:rPr>
          <w:rFonts w:asciiTheme="minorHAnsi" w:hAnsiTheme="minorHAnsi" w:cstheme="minorHAnsi"/>
          <w:sz w:val="22"/>
          <w:szCs w:val="22"/>
          <w:lang w:val="hr-HR"/>
        </w:rPr>
        <w:t xml:space="preserve"> </w:t>
      </w:r>
      <w:r w:rsidR="00651433" w:rsidRPr="008D043F">
        <w:rPr>
          <w:rFonts w:asciiTheme="minorHAnsi" w:hAnsiTheme="minorHAnsi" w:cstheme="minorHAnsi"/>
          <w:sz w:val="22"/>
          <w:szCs w:val="22"/>
          <w:lang w:val="hr-HR"/>
        </w:rPr>
        <w:fldChar w:fldCharType="begin"/>
      </w:r>
      <w:r w:rsidR="00651433" w:rsidRPr="008D043F">
        <w:rPr>
          <w:rFonts w:asciiTheme="minorHAnsi" w:hAnsiTheme="minorHAnsi" w:cstheme="minorHAnsi"/>
          <w:sz w:val="22"/>
          <w:szCs w:val="22"/>
          <w:lang w:val="hr-HR"/>
        </w:rPr>
        <w:instrText xml:space="preserve"> ADDIN ZOTERO_ITEM CSL_CITATION {"citationID":"KBVUcBg4","properties":{"formattedCitation":"(Una Consulting 2017)","plainCitation":"(Una Consulting 2017)","noteIndex":0},"citationItems":[{"id":1332,"uris":["http://zotero.org/users/7192877/items/26QERLZA"],"itemData":{"id":1332,"type":"report","title":"Institucionalni pregled sektora komunalnih vodnih usluga u BiH","URL":"https://www.upkp.com.ba/dokumenti/Finalna%20verzija%20%20nacrta-Institucionalni-pregled-sektora-vodnih-usluga%20u-BiH.pdf","author":[{"family":"Una Consulting","given":""}],"issued":{"date-parts":[["2017"]]}}}],"schema":"https://github.com/citation-style-language/schema/raw/master/csl-citation.json"} </w:instrText>
      </w:r>
      <w:r w:rsidR="00651433" w:rsidRPr="008D043F">
        <w:rPr>
          <w:rFonts w:asciiTheme="minorHAnsi" w:hAnsiTheme="minorHAnsi" w:cstheme="minorHAnsi"/>
          <w:sz w:val="22"/>
          <w:szCs w:val="22"/>
          <w:lang w:val="hr-HR"/>
        </w:rPr>
        <w:fldChar w:fldCharType="separate"/>
      </w:r>
      <w:r w:rsidR="00651433" w:rsidRPr="008D043F">
        <w:rPr>
          <w:rFonts w:asciiTheme="minorHAnsi" w:hAnsiTheme="minorHAnsi" w:cstheme="minorHAnsi"/>
          <w:sz w:val="22"/>
          <w:lang w:val="hr-HR"/>
        </w:rPr>
        <w:t>Una Consulting</w:t>
      </w:r>
      <w:r w:rsidR="00132CFF" w:rsidRPr="008D043F">
        <w:rPr>
          <w:rFonts w:asciiTheme="minorHAnsi" w:hAnsiTheme="minorHAnsi" w:cstheme="minorHAnsi"/>
          <w:sz w:val="22"/>
          <w:lang w:val="hr-HR"/>
        </w:rPr>
        <w:t>,</w:t>
      </w:r>
      <w:r w:rsidR="00651433" w:rsidRPr="008D043F">
        <w:rPr>
          <w:rFonts w:asciiTheme="minorHAnsi" w:hAnsiTheme="minorHAnsi" w:cstheme="minorHAnsi"/>
          <w:sz w:val="22"/>
          <w:lang w:val="hr-HR"/>
        </w:rPr>
        <w:t xml:space="preserve"> 2017)</w:t>
      </w:r>
      <w:r w:rsidR="0065143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niti uspostavlja regulatorni okvir za određivanje vodnih tarifa koje trebaju omogućiti  potpunu naknadu troškova. JVP-ovi/JKP-ovi ne ostvaruju dovoljne prihode da budu finansijski samoodrživi, a nerijetko otežano finansiraju i tekuće održavanje. </w:t>
      </w:r>
    </w:p>
    <w:p w14:paraId="0AE63242" w14:textId="77777777" w:rsidR="00B34179" w:rsidRPr="008D043F" w:rsidRDefault="00B34179"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tepen pokrivenosti stanovništva javnim sistemima vodosnabdijevanja u Federaciji BiH, iako unaprijeđen posljednjih godina, nije na željenom/planiranom nivou. Stanovništvo koje nije priključeno na ove sisteme, snabdijeva se putem lokalnih/seoskih ili individualnih zahvata. Upravljanje lokalnim sistemima neusklađeno je s važećim propisima, te je značajan broj njih  bez sistemskog nadzora, što predstavlja ozbiljan rizik za ljudsko zdravlje. JLS-ovi u svojim strateškim dokumentima nemaju definirane mjere/projekte za poboljšanje upravljanja lokalnih vodovoda i ne planiraju finansijska sredstva za njih. Infrastruktura je u većini sistema veoma dotrajala, te su i ukupni gubici u sistemima visoki.  </w:t>
      </w:r>
    </w:p>
    <w:p w14:paraId="3C22C68C" w14:textId="38404E7D" w:rsidR="00B34179" w:rsidRPr="008D043F" w:rsidRDefault="00B34179"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krivenost stanovnika sistemima za odvodnju otpadnih voda, a posebno postrojenjima za prečišćavanje je još mnogo niža od javnog vodosnabdijevanja</w:t>
      </w:r>
      <w:r w:rsidR="004D4831" w:rsidRPr="008D043F">
        <w:rPr>
          <w:rFonts w:asciiTheme="minorHAnsi" w:hAnsiTheme="minorHAnsi" w:cstheme="minorHAnsi"/>
          <w:sz w:val="22"/>
          <w:szCs w:val="22"/>
          <w:lang w:val="hr-HR"/>
        </w:rPr>
        <w:t xml:space="preserve"> (</w:t>
      </w:r>
      <w:r w:rsidR="004D4831" w:rsidRPr="008D043F">
        <w:rPr>
          <w:rFonts w:asciiTheme="minorHAnsi" w:hAnsiTheme="minorHAnsi" w:cstheme="minorHAnsi"/>
          <w:b/>
          <w:bCs/>
          <w:i/>
          <w:iCs/>
          <w:sz w:val="22"/>
          <w:szCs w:val="22"/>
          <w:lang w:val="hr-HR"/>
        </w:rPr>
        <w:t xml:space="preserve">Tabela </w:t>
      </w:r>
      <w:r w:rsidR="004D4831" w:rsidRPr="008D043F">
        <w:rPr>
          <w:rFonts w:asciiTheme="minorHAnsi" w:hAnsiTheme="minorHAnsi" w:cstheme="minorHAnsi"/>
          <w:b/>
          <w:bCs/>
          <w:i/>
          <w:iCs/>
          <w:sz w:val="22"/>
          <w:szCs w:val="22"/>
          <w:lang w:val="hr-HR"/>
        </w:rPr>
        <w:fldChar w:fldCharType="begin"/>
      </w:r>
      <w:r w:rsidR="004D4831" w:rsidRPr="008D043F">
        <w:rPr>
          <w:rFonts w:asciiTheme="minorHAnsi" w:hAnsiTheme="minorHAnsi" w:cstheme="minorHAnsi"/>
          <w:b/>
          <w:bCs/>
          <w:i/>
          <w:iCs/>
          <w:sz w:val="22"/>
          <w:szCs w:val="22"/>
          <w:lang w:val="hr-HR"/>
        </w:rPr>
        <w:instrText xml:space="preserve"> REF tabela5 \h  \* MERGEFORMAT </w:instrText>
      </w:r>
      <w:r w:rsidR="004D4831" w:rsidRPr="008D043F">
        <w:rPr>
          <w:rFonts w:asciiTheme="minorHAnsi" w:hAnsiTheme="minorHAnsi" w:cstheme="minorHAnsi"/>
          <w:b/>
          <w:bCs/>
          <w:i/>
          <w:iCs/>
          <w:sz w:val="22"/>
          <w:szCs w:val="22"/>
          <w:lang w:val="hr-HR"/>
        </w:rPr>
      </w:r>
      <w:r w:rsidR="004D4831"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5</w:t>
      </w:r>
      <w:r w:rsidR="004D4831" w:rsidRPr="008D043F">
        <w:rPr>
          <w:rFonts w:asciiTheme="minorHAnsi" w:hAnsiTheme="minorHAnsi" w:cstheme="minorHAnsi"/>
          <w:b/>
          <w:bCs/>
          <w:i/>
          <w:iCs/>
          <w:sz w:val="22"/>
          <w:szCs w:val="22"/>
          <w:lang w:val="hr-HR"/>
        </w:rPr>
        <w:fldChar w:fldCharType="end"/>
      </w:r>
      <w:r w:rsidR="004D4831"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w:t>
      </w:r>
    </w:p>
    <w:p w14:paraId="1D27C805" w14:textId="77777777" w:rsidR="00B34179" w:rsidRPr="008D043F" w:rsidRDefault="00B34179"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ije provedbe reforme sektora voda neophodno je osigurati kontinuirano sufinansiranje iz različitih izvora, kao što su lokalni kantonalni i federalni budžeti, te grant sredstva EU i drugih bilateralnih donatora, kako bi se mogle realizirati izuzetno visoke investicije za unaprjeđenje ovog sektora.  </w:t>
      </w:r>
    </w:p>
    <w:p w14:paraId="1A313585" w14:textId="77777777" w:rsidR="00B34179" w:rsidRPr="008D043F" w:rsidRDefault="00B34179" w:rsidP="0068355A">
      <w:pPr>
        <w:tabs>
          <w:tab w:val="left" w:pos="3620"/>
        </w:tabs>
        <w:spacing w:before="16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Prilagođavanje </w:t>
      </w:r>
      <w:r w:rsidR="0080675A" w:rsidRPr="008D043F">
        <w:rPr>
          <w:rFonts w:asciiTheme="minorHAnsi" w:hAnsiTheme="minorHAnsi" w:cstheme="minorHAnsi"/>
          <w:i/>
          <w:sz w:val="22"/>
          <w:szCs w:val="22"/>
          <w:u w:val="single"/>
          <w:lang w:val="hr-HR"/>
        </w:rPr>
        <w:t xml:space="preserve">na </w:t>
      </w:r>
      <w:r w:rsidRPr="008D043F">
        <w:rPr>
          <w:rFonts w:asciiTheme="minorHAnsi" w:hAnsiTheme="minorHAnsi" w:cstheme="minorHAnsi"/>
          <w:i/>
          <w:sz w:val="22"/>
          <w:szCs w:val="22"/>
          <w:u w:val="single"/>
          <w:lang w:val="hr-HR"/>
        </w:rPr>
        <w:t>klimatsk</w:t>
      </w:r>
      <w:r w:rsidR="0080675A" w:rsidRPr="008D043F">
        <w:rPr>
          <w:rFonts w:asciiTheme="minorHAnsi" w:hAnsiTheme="minorHAnsi" w:cstheme="minorHAnsi"/>
          <w:i/>
          <w:sz w:val="22"/>
          <w:szCs w:val="22"/>
          <w:u w:val="single"/>
          <w:lang w:val="hr-HR"/>
        </w:rPr>
        <w:t>e</w:t>
      </w:r>
      <w:r w:rsidRPr="008D043F">
        <w:rPr>
          <w:rFonts w:asciiTheme="minorHAnsi" w:hAnsiTheme="minorHAnsi" w:cstheme="minorHAnsi"/>
          <w:i/>
          <w:sz w:val="22"/>
          <w:szCs w:val="22"/>
          <w:u w:val="single"/>
          <w:lang w:val="hr-HR"/>
        </w:rPr>
        <w:t xml:space="preserve"> promjen</w:t>
      </w:r>
      <w:r w:rsidR="0080675A" w:rsidRPr="008D043F">
        <w:rPr>
          <w:rFonts w:asciiTheme="minorHAnsi" w:hAnsiTheme="minorHAnsi" w:cstheme="minorHAnsi"/>
          <w:i/>
          <w:sz w:val="22"/>
          <w:szCs w:val="22"/>
          <w:u w:val="single"/>
          <w:lang w:val="hr-HR"/>
        </w:rPr>
        <w:t xml:space="preserve">e </w:t>
      </w:r>
      <w:r w:rsidRPr="008D043F">
        <w:rPr>
          <w:rFonts w:asciiTheme="minorHAnsi" w:hAnsiTheme="minorHAnsi" w:cstheme="minorHAnsi"/>
          <w:i/>
          <w:sz w:val="22"/>
          <w:szCs w:val="22"/>
          <w:u w:val="single"/>
          <w:lang w:val="hr-HR"/>
        </w:rPr>
        <w:t>i smanjenje rizika pri ekstremnim hidrološkim pojavama</w:t>
      </w:r>
      <w:r w:rsidRPr="008D043F">
        <w:rPr>
          <w:rFonts w:asciiTheme="minorHAnsi" w:hAnsiTheme="minorHAnsi" w:cstheme="minorHAnsi"/>
          <w:i/>
          <w:color w:val="FF0000"/>
          <w:sz w:val="22"/>
          <w:szCs w:val="22"/>
          <w:u w:val="single"/>
          <w:lang w:val="hr-HR"/>
        </w:rPr>
        <w:t xml:space="preserve">  </w:t>
      </w:r>
    </w:p>
    <w:p w14:paraId="6CDEF0A7" w14:textId="20325918" w:rsidR="00B34179"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 sektor voda u Federaciji BiH može se reći da nije počeo provoditi EU politiku o klimatskim promjenama. Prisutan je izostanak integriranja mjera prilagođavanja klimatskim promjenama u strateško-planskim dokumentima u sektoru voda na svim nivoima</w:t>
      </w:r>
      <w:r w:rsidR="009C2653" w:rsidRPr="008D043F">
        <w:rPr>
          <w:rFonts w:asciiTheme="minorHAnsi" w:hAnsiTheme="minorHAnsi" w:cstheme="minorHAnsi"/>
          <w:sz w:val="22"/>
          <w:szCs w:val="22"/>
          <w:lang w:val="hr-HR"/>
        </w:rPr>
        <w:t xml:space="preserve"> </w:t>
      </w:r>
      <w:r w:rsidR="009C2653"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llxaNCZP","properties":{"formattedCitation":"(UNDP 2013)","plainCitation":"(UNDP 2013)","noteIndex":0},"citationItems":[{"id":1333,"uris":["http://zotero.org/users/7192877/items/9WDCW6QJ"],"itemData":{"id":1333,"type":"report","title":"Strategija prilagođavanja na klimatske promjene i niskoemisionog razvoja za BiH","URL":"https://www.ba.undp.org/content/bosnia_and_herzegovina/bs/home/library/energija-i-okolis/climate-change-adaptation-and-low-emission-development-strategy-.html","author":[{"family":"UNDP","given":""}],"issued":{"date-parts":[["2013"]]}}}],"schema":"https://github.com/citation-style-language/schema/raw/master/csl-citation.json"} </w:instrText>
      </w:r>
      <w:r w:rsidR="009C2653" w:rsidRPr="008D043F">
        <w:rPr>
          <w:rFonts w:asciiTheme="minorHAnsi" w:hAnsiTheme="minorHAnsi" w:cstheme="minorHAnsi"/>
          <w:sz w:val="22"/>
          <w:szCs w:val="22"/>
          <w:lang w:val="hr-HR"/>
        </w:rPr>
        <w:fldChar w:fldCharType="separate"/>
      </w:r>
      <w:r w:rsidR="009C2653" w:rsidRPr="008D043F">
        <w:rPr>
          <w:rFonts w:asciiTheme="minorHAnsi" w:hAnsiTheme="minorHAnsi" w:cstheme="minorHAnsi"/>
          <w:sz w:val="22"/>
          <w:lang w:val="hr-HR"/>
        </w:rPr>
        <w:t>(UNDP</w:t>
      </w:r>
      <w:r w:rsidR="00132CFF" w:rsidRPr="008D043F">
        <w:rPr>
          <w:rFonts w:asciiTheme="minorHAnsi" w:hAnsiTheme="minorHAnsi" w:cstheme="minorHAnsi"/>
          <w:sz w:val="22"/>
          <w:lang w:val="hr-HR"/>
        </w:rPr>
        <w:t>,</w:t>
      </w:r>
      <w:r w:rsidR="009C2653" w:rsidRPr="008D043F">
        <w:rPr>
          <w:rFonts w:asciiTheme="minorHAnsi" w:hAnsiTheme="minorHAnsi" w:cstheme="minorHAnsi"/>
          <w:sz w:val="22"/>
          <w:lang w:val="hr-HR"/>
        </w:rPr>
        <w:t xml:space="preserve"> 2013)</w:t>
      </w:r>
      <w:r w:rsidR="009C265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Samim tim, nije izvjesno povlačenje sredstava iz međunarodnih fondova za rješavanje pitanja prilagođavanja. </w:t>
      </w:r>
    </w:p>
    <w:p w14:paraId="3FC31F7E" w14:textId="77777777" w:rsidR="00B34179"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cilju smanjenja rizika pri ekstremnim hidrološkim pojavama, nedostaju programi i projektni dokumenti koji planiraju realizaciju mjera prilagođavanja klimatskim promjenama i zaštite od poplava i suša. </w:t>
      </w:r>
    </w:p>
    <w:p w14:paraId="3B9C031C" w14:textId="77777777" w:rsidR="00B34179"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trebna je uspostava i razvoj hidroloških prognoznih modela, a za tu svrhu i unaprjeđenje mreže hidroloških i padavinskih stanica na značajnom broju vodotoka.  </w:t>
      </w:r>
    </w:p>
    <w:p w14:paraId="6B3016F2" w14:textId="77777777" w:rsidR="00B34179" w:rsidRPr="008D043F" w:rsidRDefault="0080675A"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Horizontalna saradnja sektora voda s ostalim sektorima, naročito sa prostornim planiranjem, te vertikalna saradnja  sa </w:t>
      </w:r>
      <w:r w:rsidR="00B34179" w:rsidRPr="008D043F">
        <w:rPr>
          <w:rFonts w:asciiTheme="minorHAnsi" w:hAnsiTheme="minorHAnsi" w:cstheme="minorHAnsi"/>
          <w:sz w:val="22"/>
          <w:szCs w:val="22"/>
          <w:lang w:val="hr-HR"/>
        </w:rPr>
        <w:t>sektor</w:t>
      </w:r>
      <w:r w:rsidRPr="008D043F">
        <w:rPr>
          <w:rFonts w:asciiTheme="minorHAnsi" w:hAnsiTheme="minorHAnsi" w:cstheme="minorHAnsi"/>
          <w:sz w:val="22"/>
          <w:szCs w:val="22"/>
          <w:lang w:val="hr-HR"/>
        </w:rPr>
        <w:t>om</w:t>
      </w:r>
      <w:r w:rsidR="00B34179" w:rsidRPr="008D043F">
        <w:rPr>
          <w:rFonts w:asciiTheme="minorHAnsi" w:hAnsiTheme="minorHAnsi" w:cstheme="minorHAnsi"/>
          <w:sz w:val="22"/>
          <w:szCs w:val="22"/>
          <w:lang w:val="hr-HR"/>
        </w:rPr>
        <w:t xml:space="preserve"> zaštite i spašavanja još uvijek je na nivou koji ne osigurava  adekvatno i efikasno upravljanje rizicima od ekstremnih hidroloških pojava. </w:t>
      </w:r>
    </w:p>
    <w:p w14:paraId="2EED3096" w14:textId="1C770369" w:rsidR="00B34179"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Vodotoci II kategorije u Federaciji BiH, za koje su nadležni niži administrativni nivoi (kantoni), veoma su slabo opremljeni i oskudijevaju s hidrološkim i meteorološkim monitoring stanicama, što predstavlja značajan nedostatak</w:t>
      </w:r>
      <w:r w:rsidR="00C27CB2" w:rsidRPr="008D043F">
        <w:rPr>
          <w:rFonts w:asciiTheme="minorHAnsi" w:hAnsiTheme="minorHAnsi" w:cstheme="minorHAnsi"/>
          <w:sz w:val="22"/>
          <w:szCs w:val="22"/>
          <w:lang w:val="hr-HR"/>
        </w:rPr>
        <w:t xml:space="preserve">, a posebno </w:t>
      </w:r>
      <w:r w:rsidRPr="008D043F">
        <w:rPr>
          <w:rFonts w:asciiTheme="minorHAnsi" w:hAnsiTheme="minorHAnsi" w:cstheme="minorHAnsi"/>
          <w:sz w:val="22"/>
          <w:szCs w:val="22"/>
          <w:lang w:val="hr-HR"/>
        </w:rPr>
        <w:t xml:space="preserve">u područjima potencijalno značajnog rizika od poplava (AFAS). Stručni kapaciteti na kantonalnim nivoima za upravljanje rizicima od poplava i suša su na nezadovoljavajućem nivou. </w:t>
      </w:r>
    </w:p>
    <w:p w14:paraId="5C6DA8E8" w14:textId="77777777" w:rsidR="00B34179" w:rsidRPr="008D043F" w:rsidRDefault="00B34179" w:rsidP="0068355A">
      <w:pPr>
        <w:tabs>
          <w:tab w:val="left" w:pos="3620"/>
        </w:tabs>
        <w:spacing w:before="240" w:line="276" w:lineRule="auto"/>
        <w:rPr>
          <w:rFonts w:asciiTheme="minorHAnsi" w:hAnsiTheme="minorHAnsi" w:cstheme="minorHAnsi"/>
          <w:i/>
          <w:iCs/>
          <w:sz w:val="22"/>
          <w:szCs w:val="22"/>
          <w:u w:val="single"/>
          <w:lang w:val="hr-HR"/>
        </w:rPr>
      </w:pPr>
      <w:r w:rsidRPr="008D043F">
        <w:rPr>
          <w:rFonts w:asciiTheme="minorHAnsi" w:hAnsiTheme="minorHAnsi" w:cstheme="minorHAnsi"/>
          <w:i/>
          <w:iCs/>
          <w:sz w:val="22"/>
          <w:szCs w:val="22"/>
          <w:u w:val="single"/>
          <w:lang w:val="hr-HR"/>
        </w:rPr>
        <w:t xml:space="preserve">Finansiranje sektora voda iz domaćih i </w:t>
      </w:r>
      <w:r w:rsidRPr="008D043F">
        <w:rPr>
          <w:rFonts w:asciiTheme="minorHAnsi" w:hAnsiTheme="minorHAnsi" w:cstheme="minorHAnsi"/>
          <w:i/>
          <w:sz w:val="22"/>
          <w:szCs w:val="22"/>
          <w:u w:val="single"/>
          <w:lang w:val="hr-HR"/>
        </w:rPr>
        <w:t>međunarodnih izvora</w:t>
      </w:r>
      <w:r w:rsidRPr="008D043F">
        <w:rPr>
          <w:rFonts w:asciiTheme="minorHAnsi" w:hAnsiTheme="minorHAnsi" w:cstheme="minorHAnsi"/>
          <w:i/>
          <w:iCs/>
          <w:color w:val="FF0000"/>
          <w:sz w:val="22"/>
          <w:szCs w:val="22"/>
          <w:u w:val="single"/>
          <w:lang w:val="hr-HR"/>
        </w:rPr>
        <w:t xml:space="preserve">  </w:t>
      </w:r>
    </w:p>
    <w:p w14:paraId="75F5B1E2" w14:textId="77777777" w:rsidR="00C27CB2"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inansiranje sektora voda po osnovu vodnih naknada, te izdvajanje sredstva iz budžeta Vlade Federacije BiH, ni blizu ne zadovoljava potrebe sektora voda, naročito u kontekstu preuzetih obaveza po pitanju provedbe EU vodnog zakonodavstva. Institucionalne i investicijske potrebe sektora voda u Federaciji BiH ne mogu se zadovoljiti domaćim izvorima finansiranja, te je potrebno stvoriti uslove za prikupljanje sredstava iz međunarodnih izvora. </w:t>
      </w:r>
    </w:p>
    <w:p w14:paraId="6DB610A0" w14:textId="4690A10B" w:rsidR="00B34179"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ivo osposobljenosti kadrova u sektoru voda za ekonomsko i finansijsko planiranje, pripremu projekata i programiranje utroška sredstava (posebno ekonomskih i pravnih stručnjaka u sektoru voda) nije zadovoljavajući i predstavlja prepreku za efikasno preuzimanje EU grantova u </w:t>
      </w:r>
      <w:r w:rsidR="00C27CB2" w:rsidRPr="008D043F">
        <w:rPr>
          <w:rFonts w:asciiTheme="minorHAnsi" w:hAnsiTheme="minorHAnsi" w:cstheme="minorHAnsi"/>
          <w:sz w:val="22"/>
          <w:szCs w:val="22"/>
          <w:lang w:val="hr-HR"/>
        </w:rPr>
        <w:t>pretpristupnoj fazi</w:t>
      </w:r>
      <w:r w:rsidR="005F09A7" w:rsidRPr="008D043F">
        <w:rPr>
          <w:rFonts w:asciiTheme="minorHAnsi" w:hAnsiTheme="minorHAnsi" w:cstheme="minorHAnsi"/>
          <w:sz w:val="22"/>
          <w:szCs w:val="22"/>
          <w:lang w:val="hr-HR"/>
        </w:rPr>
        <w:t xml:space="preserve"> </w:t>
      </w:r>
      <w:r w:rsidR="005F09A7"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q4ju0mei","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5F09A7" w:rsidRPr="008D043F">
        <w:rPr>
          <w:rFonts w:asciiTheme="minorHAnsi" w:hAnsiTheme="minorHAnsi" w:cstheme="minorHAnsi"/>
          <w:sz w:val="22"/>
          <w:szCs w:val="22"/>
          <w:lang w:val="hr-HR"/>
        </w:rPr>
        <w:fldChar w:fldCharType="separate"/>
      </w:r>
      <w:r w:rsidR="005F09A7" w:rsidRPr="008D043F">
        <w:rPr>
          <w:rFonts w:asciiTheme="minorHAnsi" w:hAnsiTheme="minorHAnsi" w:cstheme="minorHAnsi"/>
          <w:sz w:val="22"/>
        </w:rPr>
        <w:t>(MVTEO BiH</w:t>
      </w:r>
      <w:r w:rsidR="00132CFF" w:rsidRPr="008D043F">
        <w:rPr>
          <w:rFonts w:asciiTheme="minorHAnsi" w:hAnsiTheme="minorHAnsi" w:cstheme="minorHAnsi"/>
          <w:sz w:val="22"/>
        </w:rPr>
        <w:t>,</w:t>
      </w:r>
      <w:r w:rsidR="005F09A7" w:rsidRPr="008D043F">
        <w:rPr>
          <w:rFonts w:asciiTheme="minorHAnsi" w:hAnsiTheme="minorHAnsi" w:cstheme="minorHAnsi"/>
          <w:sz w:val="22"/>
        </w:rPr>
        <w:t xml:space="preserve"> 2017)</w:t>
      </w:r>
      <w:r w:rsidR="005F09A7" w:rsidRPr="008D043F">
        <w:rPr>
          <w:rFonts w:asciiTheme="minorHAnsi" w:hAnsiTheme="minorHAnsi" w:cstheme="minorHAnsi"/>
          <w:sz w:val="22"/>
          <w:szCs w:val="22"/>
          <w:lang w:val="hr-HR"/>
        </w:rPr>
        <w:fldChar w:fldCharType="end"/>
      </w:r>
      <w:r w:rsidR="00C27CB2" w:rsidRPr="008D043F">
        <w:rPr>
          <w:rFonts w:asciiTheme="minorHAnsi" w:hAnsiTheme="minorHAnsi" w:cstheme="minorHAnsi"/>
          <w:sz w:val="22"/>
          <w:szCs w:val="22"/>
          <w:lang w:val="hr-HR"/>
        </w:rPr>
        <w:t>.</w:t>
      </w:r>
    </w:p>
    <w:p w14:paraId="7CA8CF1F" w14:textId="77777777" w:rsidR="00B34179" w:rsidRPr="008D043F" w:rsidRDefault="00B34179"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Transpozicija, implementacija i provođenje vodnog  zakonodavstva EU u vodno zakonodavstvo Federacije BiH</w:t>
      </w:r>
    </w:p>
    <w:p w14:paraId="731EC1FC" w14:textId="573AEFB9"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ces i rezultati transpozicije vodnog zakonodavstva EU u zakonodavstvo Federacije BiH su spori, neefikasni, te efekti nisu zadovoljavajući. Značajniji uzroci su u postojećem pravnom okviru koji propisuje obavezu transpozicije federalnim i kantonalnim institucijama za vode i okoliš, međutim, propisi nisu u potpunosti usaglašeni, te se javljaju kako preklapanja nadležnosti, tako i propusti u definiranju nadležnosti. Slična </w:t>
      </w:r>
      <w:r w:rsidR="004A387A" w:rsidRPr="008D043F">
        <w:rPr>
          <w:rFonts w:asciiTheme="minorHAnsi" w:hAnsiTheme="minorHAnsi" w:cstheme="minorHAnsi"/>
          <w:sz w:val="22"/>
          <w:szCs w:val="22"/>
          <w:lang w:val="hr-HR"/>
        </w:rPr>
        <w:t xml:space="preserve"> je </w:t>
      </w:r>
      <w:r w:rsidRPr="008D043F">
        <w:rPr>
          <w:rFonts w:asciiTheme="minorHAnsi" w:hAnsiTheme="minorHAnsi" w:cstheme="minorHAnsi"/>
          <w:sz w:val="22"/>
          <w:szCs w:val="22"/>
          <w:lang w:val="hr-HR"/>
        </w:rPr>
        <w:t>situacija</w:t>
      </w:r>
      <w:r w:rsidR="004A387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sa transpozicijom EU zakonodavstva </w:t>
      </w:r>
      <w:r w:rsidR="004A387A"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 </w:t>
      </w:r>
      <w:r w:rsidR="004A387A" w:rsidRPr="008D043F">
        <w:rPr>
          <w:rFonts w:asciiTheme="minorHAnsi" w:hAnsiTheme="minorHAnsi" w:cstheme="minorHAnsi"/>
          <w:sz w:val="22"/>
          <w:szCs w:val="22"/>
          <w:lang w:val="hr-HR"/>
        </w:rPr>
        <w:t>za</w:t>
      </w:r>
      <w:r w:rsidRPr="008D043F">
        <w:rPr>
          <w:rFonts w:asciiTheme="minorHAnsi" w:hAnsiTheme="minorHAnsi" w:cstheme="minorHAnsi"/>
          <w:sz w:val="22"/>
          <w:szCs w:val="22"/>
          <w:lang w:val="hr-HR"/>
        </w:rPr>
        <w:t xml:space="preserve"> </w:t>
      </w:r>
      <w:r w:rsidR="00C27CB2" w:rsidRPr="008D043F">
        <w:rPr>
          <w:rFonts w:asciiTheme="minorHAnsi" w:hAnsiTheme="minorHAnsi" w:cstheme="minorHAnsi"/>
          <w:sz w:val="22"/>
          <w:szCs w:val="22"/>
          <w:lang w:val="hr-HR"/>
        </w:rPr>
        <w:t>ostal</w:t>
      </w:r>
      <w:r w:rsidR="004A387A" w:rsidRPr="008D043F">
        <w:rPr>
          <w:rFonts w:asciiTheme="minorHAnsi" w:hAnsiTheme="minorHAnsi" w:cstheme="minorHAnsi"/>
          <w:sz w:val="22"/>
          <w:szCs w:val="22"/>
          <w:lang w:val="hr-HR"/>
        </w:rPr>
        <w:t>e</w:t>
      </w:r>
      <w:r w:rsidR="00C27CB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se</w:t>
      </w:r>
      <w:r w:rsidR="00C27CB2" w:rsidRPr="008D043F">
        <w:rPr>
          <w:rFonts w:asciiTheme="minorHAnsi" w:hAnsiTheme="minorHAnsi" w:cstheme="minorHAnsi"/>
          <w:sz w:val="22"/>
          <w:szCs w:val="22"/>
          <w:lang w:val="hr-HR"/>
        </w:rPr>
        <w:t>gment</w:t>
      </w:r>
      <w:r w:rsidR="004A387A" w:rsidRPr="008D043F">
        <w:rPr>
          <w:rFonts w:asciiTheme="minorHAnsi" w:hAnsiTheme="minorHAnsi" w:cstheme="minorHAnsi"/>
          <w:sz w:val="22"/>
          <w:szCs w:val="22"/>
          <w:lang w:val="hr-HR"/>
        </w:rPr>
        <w:t>e</w:t>
      </w:r>
      <w:r w:rsidR="00C27CB2" w:rsidRPr="008D043F">
        <w:rPr>
          <w:rFonts w:asciiTheme="minorHAnsi" w:hAnsiTheme="minorHAnsi" w:cstheme="minorHAnsi"/>
          <w:sz w:val="22"/>
          <w:szCs w:val="22"/>
          <w:lang w:val="hr-HR"/>
        </w:rPr>
        <w:t xml:space="preserve"> okoliša te i drug</w:t>
      </w:r>
      <w:r w:rsidR="004A387A" w:rsidRPr="008D043F">
        <w:rPr>
          <w:rFonts w:asciiTheme="minorHAnsi" w:hAnsiTheme="minorHAnsi" w:cstheme="minorHAnsi"/>
          <w:sz w:val="22"/>
          <w:szCs w:val="22"/>
          <w:lang w:val="hr-HR"/>
        </w:rPr>
        <w:t xml:space="preserve">e </w:t>
      </w:r>
      <w:r w:rsidR="00C27CB2" w:rsidRPr="008D043F">
        <w:rPr>
          <w:rFonts w:asciiTheme="minorHAnsi" w:hAnsiTheme="minorHAnsi" w:cstheme="minorHAnsi"/>
          <w:sz w:val="22"/>
          <w:szCs w:val="22"/>
          <w:lang w:val="hr-HR"/>
        </w:rPr>
        <w:t xml:space="preserve"> sektor</w:t>
      </w:r>
      <w:r w:rsidR="004A387A"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zbog čega je  BiH trenutno u situaciji </w:t>
      </w:r>
      <w:r w:rsidR="00C27CB2" w:rsidRPr="008D043F">
        <w:rPr>
          <w:rFonts w:asciiTheme="minorHAnsi" w:hAnsiTheme="minorHAnsi" w:cstheme="minorHAnsi"/>
          <w:sz w:val="22"/>
          <w:szCs w:val="22"/>
          <w:lang w:val="hr-HR"/>
        </w:rPr>
        <w:t>kršenja Sporazuma o stabilizaciji i pridruživanju (</w:t>
      </w:r>
      <w:r w:rsidRPr="008D043F">
        <w:rPr>
          <w:rFonts w:asciiTheme="minorHAnsi" w:hAnsiTheme="minorHAnsi" w:cstheme="minorHAnsi"/>
          <w:sz w:val="22"/>
          <w:szCs w:val="22"/>
          <w:lang w:val="hr-HR"/>
        </w:rPr>
        <w:t>SSP</w:t>
      </w:r>
      <w:r w:rsidR="00C27CB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s o</w:t>
      </w:r>
      <w:r w:rsidR="00C27CB2" w:rsidRPr="008D043F">
        <w:rPr>
          <w:rFonts w:asciiTheme="minorHAnsi" w:hAnsiTheme="minorHAnsi" w:cstheme="minorHAnsi"/>
          <w:sz w:val="22"/>
          <w:szCs w:val="22"/>
          <w:lang w:val="hr-HR"/>
        </w:rPr>
        <w:t>bzirom na to da je do kraja pr</w:t>
      </w:r>
      <w:r w:rsidRPr="008D043F">
        <w:rPr>
          <w:rFonts w:asciiTheme="minorHAnsi" w:hAnsiTheme="minorHAnsi" w:cstheme="minorHAnsi"/>
          <w:sz w:val="22"/>
          <w:szCs w:val="22"/>
          <w:lang w:val="hr-HR"/>
        </w:rPr>
        <w:t>elaznog perioda od šest godina od dana stupanja na snagu SSP-a (1. juni 2015. godine)</w:t>
      </w:r>
      <w:r w:rsidR="00C27CB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mala rok za postepeno usklađivanje propisa s pravnom stečevinom EU i uspostavu institucionalnog okvira za provođenje zakona usklađenih sa zahtjevima EU. </w:t>
      </w:r>
      <w:r w:rsidR="00F621BA" w:rsidRPr="008D043F">
        <w:rPr>
          <w:rFonts w:asciiTheme="minorHAnsi" w:hAnsiTheme="minorHAnsi" w:cstheme="minorHAnsi"/>
          <w:sz w:val="22"/>
          <w:szCs w:val="22"/>
          <w:lang w:val="hr-HR"/>
        </w:rPr>
        <w:t>Izrada Programa integriranja BiH u EU je započela tek u oktobru 2020. godine i još uvjek nije završena.</w:t>
      </w:r>
    </w:p>
    <w:p w14:paraId="7E04C5C6"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red toga, nadležnosti za transpoziciju u Federaciji BiH su izrazito fragmentirane i za njih je nadležno preko 20 organa i institucija svih nivoa, te sektora. </w:t>
      </w:r>
    </w:p>
    <w:p w14:paraId="1824260F" w14:textId="5DE27228"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oordinacija koja bi omogućila usklađivanje aktivnosti u procesu transpozicije u Federaciji BiH (horizontalna, naročito s FMOIT-om i FMPU-om), te vertikalna, između federalnog i kantonalnih nivoa, te s MVTEO-om, nije jasno pravno definirana. Efikasna transpozicija izostaje i zbog nedovoljnog broja stručnih ljudskih kapaciteta u institucijama sektora voda na svim administrativnim nivoima za ove aktivnosti</w:t>
      </w:r>
      <w:r w:rsidR="00F621BA" w:rsidRPr="008D043F">
        <w:rPr>
          <w:rFonts w:asciiTheme="minorHAnsi" w:hAnsiTheme="minorHAnsi" w:cstheme="minorHAnsi"/>
          <w:sz w:val="22"/>
          <w:szCs w:val="22"/>
          <w:lang w:val="hr-HR"/>
        </w:rPr>
        <w:t>, kao i  zbog sporosti Parlamenta Federacije BiH kod usvajanja novih i izmjena važećih zakona.</w:t>
      </w:r>
    </w:p>
    <w:p w14:paraId="6F329E8A" w14:textId="77777777" w:rsidR="00F621BA" w:rsidRPr="008D043F" w:rsidRDefault="00F621BA" w:rsidP="0068355A">
      <w:pPr>
        <w:spacing w:after="20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Akcijski planovi provedbe vodnih direktiva (APID) nisu usvojeni još ni za jednu direktivu za sektor voda. U okviru projekta EnvIS – „Jačanje BiH  institucija sektora okoliša“ (2011-2014) su bili  izrađeni APID-i za tri Direktive: o vodi za piće i o urbanim otpadnim vodama te za direktivu o procjeni i upravljanju poplavnim rizicima, ali nisu nikada usvojeni. Ažuriranje APID-a za Direktivu o urbanim otpadnim vodama je predviđeno kroz realizaciju  skoro započetog projekta „Razvoj master planova aglomeracija u BiH za efektivno planiranje i implementaciju EU Direktive o urbanim otpadnim vodama (EU UWWTD)“. Nacrt ažuriranog APID-a za direktivu o procjeni i upravljanju poplavnim rizicima je izrađen ali nije usvojen. </w:t>
      </w:r>
    </w:p>
    <w:p w14:paraId="77DB0CD8" w14:textId="2988ABFD" w:rsidR="00F621BA" w:rsidRPr="008D043F" w:rsidRDefault="00F621BA" w:rsidP="0068355A">
      <w:pPr>
        <w:spacing w:after="240" w:line="276" w:lineRule="auto"/>
        <w:jc w:val="both"/>
        <w:rPr>
          <w:rFonts w:asciiTheme="minorHAnsi" w:eastAsia="Calibri" w:hAnsiTheme="minorHAnsi" w:cstheme="minorHAnsi"/>
          <w:iCs/>
          <w:sz w:val="22"/>
          <w:szCs w:val="22"/>
          <w:lang w:val="hr-HR" w:eastAsia="en-US"/>
        </w:rPr>
      </w:pPr>
      <w:r w:rsidRPr="008D043F">
        <w:rPr>
          <w:rFonts w:asciiTheme="minorHAnsi" w:eastAsia="Calibri" w:hAnsiTheme="minorHAnsi" w:cstheme="minorHAnsi"/>
          <w:iCs/>
          <w:sz w:val="22"/>
          <w:szCs w:val="22"/>
          <w:lang w:val="hr-HR" w:eastAsia="en-US"/>
        </w:rPr>
        <w:t xml:space="preserve">BiH preko Neumskog zaljeva izlazi na Jadransko (mediteransko) more. Pomorska granica sa Republikom Hrvatskom još nije utvrđena i ratifikovana. Po osnovu izlaza na mediternasko more, BiH je ugovorna strana Barcelonske konvencije. Imajući u vidu da je i EU ugovorna strana Barcelonske konvencije, te su uvjeti ove Konvencije uključeni i u pravnu stečevinu EU, implementacija odredbi Barcelonske konvencije omogućava  BiH  da se uskladi i sa određenim  zahtjevima za pristupanje u EU. </w:t>
      </w:r>
    </w:p>
    <w:p w14:paraId="598C1802" w14:textId="1F8AE7C7" w:rsidR="00CA6401" w:rsidRPr="008D043F" w:rsidRDefault="00F621BA" w:rsidP="0068355A">
      <w:pPr>
        <w:spacing w:after="240" w:line="276" w:lineRule="auto"/>
        <w:jc w:val="both"/>
        <w:rPr>
          <w:rFonts w:asciiTheme="minorHAnsi" w:eastAsia="Calibri" w:hAnsiTheme="minorHAnsi" w:cstheme="minorHAnsi"/>
          <w:sz w:val="22"/>
          <w:szCs w:val="22"/>
          <w:shd w:val="clear" w:color="auto" w:fill="FFFFFF"/>
          <w:lang w:val="hr-HR" w:eastAsia="en-US"/>
        </w:rPr>
      </w:pPr>
      <w:r w:rsidRPr="008D043F">
        <w:rPr>
          <w:rFonts w:asciiTheme="minorHAnsi" w:hAnsiTheme="minorHAnsi" w:cstheme="minorHAnsi"/>
          <w:sz w:val="22"/>
          <w:szCs w:val="22"/>
          <w:lang w:val="hr-HR"/>
        </w:rPr>
        <w:t xml:space="preserve">Do sada u BiH nisu poduzete  aktivnosti prema transpoziciji EU Okvirne direktive o morskoj strategiji (MSFD ‒ eng. </w:t>
      </w:r>
      <w:r w:rsidRPr="008D043F">
        <w:rPr>
          <w:rFonts w:asciiTheme="minorHAnsi" w:hAnsiTheme="minorHAnsi" w:cstheme="minorHAnsi"/>
          <w:i/>
          <w:iCs/>
          <w:sz w:val="22"/>
          <w:szCs w:val="22"/>
          <w:lang w:val="hr-HR"/>
        </w:rPr>
        <w:t>Marine Strategy Framework Directive</w:t>
      </w:r>
      <w:r w:rsidRPr="008D043F">
        <w:rPr>
          <w:rFonts w:asciiTheme="minorHAnsi" w:hAnsiTheme="minorHAnsi" w:cstheme="minorHAnsi"/>
          <w:sz w:val="22"/>
          <w:szCs w:val="22"/>
          <w:lang w:val="hr-HR"/>
        </w:rPr>
        <w:t>). Prema EAS strategiji, BiH treba ovu oblast  obuhvatiti posebnim strateškim dokumentima ili je uključiti u prvu reviziju EAS-a BiH. Iako je Vijeće ministara krajem 2021. godine zadužilo MVTEO da razmotri eventualne daljnje aktivnosti vezane za transpoziciju MSFD Direktive,  još uvjek nisu započete konkretne aktivnosti.</w:t>
      </w:r>
    </w:p>
    <w:p w14:paraId="6E81DDAA"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Jačanje kapaciteta stručnjaka  </w:t>
      </w:r>
    </w:p>
    <w:p w14:paraId="0721B3E7"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sektoru okoliša u Federaciji BiH koji uključuje i sektor voda, prisutan je nedovoljan broj i kapacitiranost stručnjaka, naročito </w:t>
      </w:r>
      <w:r w:rsidR="00581588" w:rsidRPr="008D043F">
        <w:rPr>
          <w:rFonts w:asciiTheme="minorHAnsi" w:hAnsiTheme="minorHAnsi" w:cstheme="minorHAnsi"/>
          <w:sz w:val="22"/>
          <w:szCs w:val="22"/>
          <w:lang w:val="hr-HR"/>
        </w:rPr>
        <w:t xml:space="preserve">za </w:t>
      </w:r>
      <w:r w:rsidRPr="008D043F">
        <w:rPr>
          <w:rFonts w:asciiTheme="minorHAnsi" w:hAnsiTheme="minorHAnsi" w:cstheme="minorHAnsi"/>
          <w:sz w:val="22"/>
          <w:szCs w:val="22"/>
          <w:lang w:val="hr-HR"/>
        </w:rPr>
        <w:t xml:space="preserve"> efikasno</w:t>
      </w:r>
      <w:r w:rsidR="0058158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provođenj</w:t>
      </w:r>
      <w:r w:rsidR="00581588" w:rsidRPr="008D043F">
        <w:rPr>
          <w:rFonts w:asciiTheme="minorHAnsi" w:hAnsiTheme="minorHAnsi" w:cstheme="minorHAnsi"/>
          <w:sz w:val="22"/>
          <w:szCs w:val="22"/>
          <w:lang w:val="hr-HR"/>
        </w:rPr>
        <w:t xml:space="preserve">e </w:t>
      </w:r>
      <w:r w:rsidRPr="008D043F">
        <w:rPr>
          <w:rFonts w:asciiTheme="minorHAnsi" w:hAnsiTheme="minorHAnsi" w:cstheme="minorHAnsi"/>
          <w:sz w:val="22"/>
          <w:szCs w:val="22"/>
          <w:lang w:val="hr-HR"/>
        </w:rPr>
        <w:t>EU okolišnog (vodnog) zakonodavstva, ali i ostalih poslova upravljanja vodama, posebno na nižim administrativnim nivoima (kantoni, JLS-ovi i komunalna ‒ vodovodna poduzeća).</w:t>
      </w:r>
    </w:p>
    <w:p w14:paraId="32FF632F"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Prikupljanja, prijenos podataka i izvještavanje o podacima i statistici u oblasti okoliša (voda)</w:t>
      </w:r>
    </w:p>
    <w:p w14:paraId="0A8CD9BE"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akođer je, za cijeli sektor okoliša, pa tako i u sektoru voda u Federaciji BiH, prepoznat nedostatak  standardiziranog sistema ili metode prikupljanja, prijenosa podataka i izvještavanja o podacima i statistici u oblasti okoliša (voda).</w:t>
      </w:r>
    </w:p>
    <w:p w14:paraId="588A156E" w14:textId="270FFF41" w:rsidR="00597D54" w:rsidRPr="008D043F" w:rsidRDefault="0058158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va problematika je detaljnije </w:t>
      </w:r>
      <w:r w:rsidR="00B34179" w:rsidRPr="008D043F">
        <w:rPr>
          <w:rFonts w:asciiTheme="minorHAnsi" w:hAnsiTheme="minorHAnsi" w:cstheme="minorHAnsi"/>
          <w:sz w:val="22"/>
          <w:szCs w:val="22"/>
          <w:lang w:val="hr-HR"/>
        </w:rPr>
        <w:t xml:space="preserve"> obrađen</w:t>
      </w:r>
      <w:r w:rsidRPr="008D043F">
        <w:rPr>
          <w:rFonts w:asciiTheme="minorHAnsi" w:hAnsiTheme="minorHAnsi" w:cstheme="minorHAnsi"/>
          <w:sz w:val="22"/>
          <w:szCs w:val="22"/>
          <w:lang w:val="hr-HR"/>
        </w:rPr>
        <w:t>a</w:t>
      </w:r>
      <w:r w:rsidR="00B34179" w:rsidRPr="008D043F">
        <w:rPr>
          <w:rFonts w:asciiTheme="minorHAnsi" w:hAnsiTheme="minorHAnsi" w:cstheme="minorHAnsi"/>
          <w:sz w:val="22"/>
          <w:szCs w:val="22"/>
          <w:lang w:val="hr-HR"/>
        </w:rPr>
        <w:t xml:space="preserve"> u </w:t>
      </w:r>
      <w:r w:rsidRPr="008D043F">
        <w:rPr>
          <w:rFonts w:asciiTheme="minorHAnsi" w:hAnsiTheme="minorHAnsi" w:cstheme="minorHAnsi"/>
          <w:sz w:val="22"/>
          <w:szCs w:val="22"/>
          <w:lang w:val="hr-HR"/>
        </w:rPr>
        <w:t xml:space="preserve">segmentu „Upravljanje okolišem“ </w:t>
      </w:r>
      <w:r w:rsidR="005F09A7" w:rsidRPr="008D043F">
        <w:rPr>
          <w:rFonts w:asciiTheme="minorHAnsi" w:hAnsiTheme="minorHAnsi" w:cstheme="minorHAnsi"/>
          <w:sz w:val="22"/>
          <w:szCs w:val="22"/>
          <w:lang w:val="hr-HR"/>
        </w:rPr>
        <w:t>ove Strategije</w:t>
      </w:r>
      <w:r w:rsidRPr="008D043F">
        <w:rPr>
          <w:rFonts w:asciiTheme="minorHAnsi" w:hAnsiTheme="minorHAnsi" w:cstheme="minorHAnsi"/>
          <w:sz w:val="22"/>
          <w:szCs w:val="22"/>
          <w:lang w:val="hr-HR"/>
        </w:rPr>
        <w:t xml:space="preserve"> (Poglavlje 10) te i </w:t>
      </w:r>
      <w:r w:rsidR="00B34179" w:rsidRPr="008D043F">
        <w:rPr>
          <w:rFonts w:asciiTheme="minorHAnsi" w:hAnsiTheme="minorHAnsi" w:cstheme="minorHAnsi"/>
          <w:sz w:val="22"/>
          <w:szCs w:val="22"/>
          <w:lang w:val="hr-HR"/>
        </w:rPr>
        <w:t xml:space="preserve"> u odgovarajuć</w:t>
      </w:r>
      <w:r w:rsidRPr="008D043F">
        <w:rPr>
          <w:rFonts w:asciiTheme="minorHAnsi" w:hAnsiTheme="minorHAnsi" w:cstheme="minorHAnsi"/>
          <w:sz w:val="22"/>
          <w:szCs w:val="22"/>
          <w:lang w:val="hr-HR"/>
        </w:rPr>
        <w:t>em</w:t>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Akcionom  </w:t>
      </w:r>
      <w:r w:rsidR="00B34179" w:rsidRPr="008D043F">
        <w:rPr>
          <w:rFonts w:asciiTheme="minorHAnsi" w:hAnsiTheme="minorHAnsi" w:cstheme="minorHAnsi"/>
          <w:sz w:val="22"/>
          <w:szCs w:val="22"/>
          <w:lang w:val="hr-HR"/>
        </w:rPr>
        <w:t>plan</w:t>
      </w:r>
      <w:r w:rsidRPr="008D043F">
        <w:rPr>
          <w:rFonts w:asciiTheme="minorHAnsi" w:hAnsiTheme="minorHAnsi" w:cstheme="minorHAnsi"/>
          <w:sz w:val="22"/>
          <w:szCs w:val="22"/>
          <w:lang w:val="hr-HR"/>
        </w:rPr>
        <w:t>u za upravljanje okolišem (Aneks 8, Poglavlje 13.8.7)</w:t>
      </w:r>
    </w:p>
    <w:p w14:paraId="4464FAC5" w14:textId="77777777" w:rsidR="00597D54"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70F5414A" w14:textId="77777777" w:rsidR="001019C7" w:rsidRPr="008D043F" w:rsidRDefault="00597D54" w:rsidP="0068355A">
      <w:pPr>
        <w:pStyle w:val="Head2"/>
        <w:spacing w:line="276" w:lineRule="auto"/>
        <w:rPr>
          <w:rFonts w:asciiTheme="minorHAnsi" w:hAnsiTheme="minorHAnsi"/>
          <w:sz w:val="22"/>
          <w:szCs w:val="22"/>
          <w:lang w:val="hr-HR"/>
        </w:rPr>
      </w:pPr>
      <w:bookmarkStart w:id="72" w:name="_Toc104460894"/>
      <w:r w:rsidRPr="008D043F">
        <w:rPr>
          <w:rFonts w:asciiTheme="minorHAnsi" w:hAnsiTheme="minorHAnsi"/>
          <w:lang w:val="hr-HR"/>
        </w:rPr>
        <w:lastRenderedPageBreak/>
        <w:t>Strateški cilj 1.</w:t>
      </w:r>
      <w:bookmarkEnd w:id="72"/>
    </w:p>
    <w:p w14:paraId="0BD6990A" w14:textId="77777777" w:rsidR="001019C7" w:rsidRPr="008D043F" w:rsidRDefault="001019C7"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1: Zaštititi kvalitet vode i osigurati raspoloživost vodnih resursa i njihovu održivost</w:t>
      </w:r>
    </w:p>
    <w:p w14:paraId="42B9D080" w14:textId="65E8EDC2" w:rsidR="001019C7" w:rsidRPr="008D043F" w:rsidRDefault="001019C7" w:rsidP="0068355A">
      <w:pPr>
        <w:spacing w:after="160" w:line="276" w:lineRule="auto"/>
        <w:jc w:val="both"/>
        <w:rPr>
          <w:rFonts w:asciiTheme="minorHAnsi" w:hAnsiTheme="minorHAnsi" w:cstheme="minorHAnsi"/>
          <w:color w:val="000000"/>
          <w:sz w:val="22"/>
          <w:szCs w:val="22"/>
          <w:lang w:val="hr-HR" w:eastAsia="en-US"/>
        </w:rPr>
      </w:pPr>
      <w:r w:rsidRPr="008D043F">
        <w:rPr>
          <w:rFonts w:asciiTheme="minorHAnsi" w:eastAsiaTheme="minorHAnsi" w:hAnsiTheme="minorHAnsi" w:cstheme="minorHAnsi"/>
          <w:sz w:val="22"/>
          <w:szCs w:val="22"/>
          <w:lang w:val="hr-HR" w:eastAsia="en-US"/>
        </w:rPr>
        <w:t xml:space="preserve">Strateški cilj obuhvata tematske oblasti kao što su </w:t>
      </w:r>
      <w:r w:rsidRPr="008D043F">
        <w:rPr>
          <w:rFonts w:asciiTheme="minorHAnsi" w:eastAsiaTheme="minorHAnsi" w:hAnsiTheme="minorHAnsi" w:cstheme="minorHAnsi"/>
          <w:color w:val="000000"/>
          <w:sz w:val="22"/>
          <w:szCs w:val="22"/>
          <w:lang w:val="hr-HR" w:eastAsia="en-US"/>
        </w:rPr>
        <w:t>voda za piće, otpadne vode, voda za kupanje, korištenje/potrošnja vode, vodni ekosistem, upravljanje vodnim područjima, odvodnja, upravljanje nutrijentima u poljoprivredi, kao i morska voda.</w:t>
      </w:r>
      <w:r w:rsidR="00271325" w:rsidRPr="008D043F">
        <w:rPr>
          <w:rFonts w:asciiTheme="minorHAnsi" w:hAnsiTheme="minorHAnsi" w:cstheme="minorHAnsi"/>
          <w:color w:val="000000"/>
          <w:sz w:val="22"/>
          <w:szCs w:val="22"/>
          <w:lang w:val="hr-HR" w:eastAsia="en-US"/>
        </w:rPr>
        <w:t xml:space="preserve"> </w:t>
      </w:r>
    </w:p>
    <w:p w14:paraId="6D809D5B" w14:textId="3213AE95" w:rsidR="001019C7" w:rsidRPr="008D043F" w:rsidRDefault="00DE73E0" w:rsidP="0068355A">
      <w:pPr>
        <w:pStyle w:val="Caption"/>
        <w:spacing w:line="276" w:lineRule="auto"/>
        <w:rPr>
          <w:rFonts w:asciiTheme="minorHAnsi" w:hAnsiTheme="minorHAnsi" w:cstheme="minorHAnsi"/>
          <w:bCs/>
          <w:lang w:val="hr-HR"/>
        </w:rPr>
      </w:pPr>
      <w:bookmarkStart w:id="73" w:name="_Toc109842437"/>
      <w:r w:rsidRPr="008D043F">
        <w:rPr>
          <w:rFonts w:asciiTheme="minorHAnsi" w:hAnsiTheme="minorHAnsi" w:cstheme="minorHAnsi"/>
          <w:lang w:val="hr-HR"/>
        </w:rPr>
        <w:t xml:space="preserve">Tabela </w:t>
      </w:r>
      <w:bookmarkStart w:id="74" w:name="tabela8"/>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8</w:t>
      </w:r>
      <w:r w:rsidRPr="008D043F">
        <w:rPr>
          <w:rFonts w:asciiTheme="minorHAnsi" w:hAnsiTheme="minorHAnsi" w:cstheme="minorHAnsi"/>
          <w:lang w:val="hr-HR"/>
        </w:rPr>
        <w:fldChar w:fldCharType="end"/>
      </w:r>
      <w:bookmarkEnd w:id="74"/>
      <w:r w:rsidR="001019C7" w:rsidRPr="008D043F">
        <w:rPr>
          <w:rFonts w:asciiTheme="minorHAnsi" w:hAnsiTheme="minorHAnsi" w:cstheme="minorHAnsi"/>
          <w:szCs w:val="20"/>
          <w:lang w:val="hr-HR"/>
        </w:rPr>
        <w:t xml:space="preserve">: </w:t>
      </w:r>
      <w:r w:rsidR="001019C7" w:rsidRPr="008D043F">
        <w:rPr>
          <w:rFonts w:asciiTheme="minorHAnsi" w:hAnsiTheme="minorHAnsi" w:cstheme="minorHAnsi"/>
          <w:b w:val="0"/>
          <w:szCs w:val="20"/>
          <w:lang w:val="hr-HR"/>
        </w:rPr>
        <w:t>Pokazatelji utjecaja za Strateški cilj 1</w:t>
      </w:r>
      <w:bookmarkEnd w:id="73"/>
    </w:p>
    <w:tbl>
      <w:tblPr>
        <w:tblStyle w:val="TableGridLight1"/>
        <w:tblW w:w="8926" w:type="dxa"/>
        <w:tblInd w:w="113" w:type="dxa"/>
        <w:tblLook w:val="04A0" w:firstRow="1" w:lastRow="0" w:firstColumn="1" w:lastColumn="0" w:noHBand="0" w:noVBand="1"/>
      </w:tblPr>
      <w:tblGrid>
        <w:gridCol w:w="2122"/>
        <w:gridCol w:w="2268"/>
        <w:gridCol w:w="2268"/>
        <w:gridCol w:w="2268"/>
      </w:tblGrid>
      <w:tr w:rsidR="001019C7" w:rsidRPr="008D043F" w14:paraId="0100546D" w14:textId="77777777" w:rsidTr="00076544">
        <w:trPr>
          <w:trHeight w:val="421"/>
        </w:trPr>
        <w:tc>
          <w:tcPr>
            <w:tcW w:w="2122" w:type="dxa"/>
            <w:shd w:val="clear" w:color="auto" w:fill="009D73"/>
            <w:vAlign w:val="center"/>
          </w:tcPr>
          <w:p w14:paraId="7A21AA9C" w14:textId="77777777" w:rsidR="001019C7" w:rsidRPr="008D043F" w:rsidRDefault="001019C7"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75" w:name="_Hlk94260838"/>
            <w:r w:rsidRPr="008D043F">
              <w:rPr>
                <w:rFonts w:asciiTheme="minorHAnsi" w:hAnsiTheme="minorHAnsi" w:cstheme="minorHAnsi"/>
                <w:b/>
                <w:color w:val="FFFFFF" w:themeColor="background1"/>
                <w:sz w:val="18"/>
                <w:szCs w:val="18"/>
                <w:lang w:val="hr-HR" w:eastAsia="hr-HR"/>
              </w:rPr>
              <w:t>Strateški cilj 1</w:t>
            </w:r>
          </w:p>
        </w:tc>
        <w:tc>
          <w:tcPr>
            <w:tcW w:w="2268" w:type="dxa"/>
            <w:shd w:val="clear" w:color="auto" w:fill="009D73"/>
            <w:vAlign w:val="center"/>
          </w:tcPr>
          <w:p w14:paraId="789B1AEE" w14:textId="77777777" w:rsidR="001019C7" w:rsidRPr="008D043F" w:rsidRDefault="001019C7"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71650AD4" w14:textId="77777777" w:rsidR="001019C7" w:rsidRPr="008D043F" w:rsidRDefault="001019C7"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4C5D5649" w14:textId="77777777" w:rsidR="001019C7" w:rsidRPr="008D043F" w:rsidRDefault="001019C7"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33C3FE52" w14:textId="77777777" w:rsidR="001019C7" w:rsidRPr="008D043F" w:rsidRDefault="001019C7"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1019C7" w:rsidRPr="008D043F" w14:paraId="1A2E7A5A" w14:textId="77777777" w:rsidTr="00076544">
        <w:trPr>
          <w:trHeight w:val="360"/>
        </w:trPr>
        <w:tc>
          <w:tcPr>
            <w:tcW w:w="2122" w:type="dxa"/>
            <w:vMerge w:val="restart"/>
            <w:vAlign w:val="center"/>
          </w:tcPr>
          <w:p w14:paraId="04B39BC3" w14:textId="77777777" w:rsidR="001019C7" w:rsidRPr="008D043F" w:rsidRDefault="001019C7"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Zaštititi kvalitet vode i osigurati raspoloživost vodnih resursa i njihovu održivost</w:t>
            </w:r>
          </w:p>
        </w:tc>
        <w:tc>
          <w:tcPr>
            <w:tcW w:w="2268" w:type="dxa"/>
            <w:vAlign w:val="center"/>
          </w:tcPr>
          <w:p w14:paraId="796B4A39" w14:textId="77777777" w:rsidR="001019C7" w:rsidRPr="008D043F" w:rsidRDefault="001019C7"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Prečišćene vode – ukupno, 000 m</w:t>
            </w:r>
            <w:r w:rsidRPr="008D043F">
              <w:rPr>
                <w:rFonts w:asciiTheme="minorHAnsi" w:hAnsiTheme="minorHAnsi" w:cstheme="minorHAnsi"/>
                <w:b/>
                <w:bCs/>
                <w:sz w:val="18"/>
                <w:szCs w:val="18"/>
                <w:vertAlign w:val="superscript"/>
                <w:lang w:val="hr-HR" w:eastAsia="hr-HR"/>
              </w:rPr>
              <w:t>3</w:t>
            </w:r>
          </w:p>
        </w:tc>
        <w:tc>
          <w:tcPr>
            <w:tcW w:w="2268" w:type="dxa"/>
            <w:vAlign w:val="center"/>
          </w:tcPr>
          <w:p w14:paraId="240B75DC" w14:textId="77777777" w:rsidR="001019C7" w:rsidRPr="008D043F" w:rsidRDefault="001019C7"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48.613</w:t>
            </w:r>
          </w:p>
          <w:p w14:paraId="66B54AF7" w14:textId="77777777" w:rsidR="001019C7" w:rsidRPr="008D043F" w:rsidRDefault="001019C7"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5409E1F6" w14:textId="77777777" w:rsidR="001019C7" w:rsidRPr="008D043F" w:rsidRDefault="001019C7"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tr w:rsidR="001019C7" w:rsidRPr="008D043F" w14:paraId="00F8DDF6" w14:textId="77777777" w:rsidTr="00076544">
        <w:trPr>
          <w:trHeight w:val="360"/>
        </w:trPr>
        <w:tc>
          <w:tcPr>
            <w:tcW w:w="2122" w:type="dxa"/>
            <w:vMerge/>
            <w:vAlign w:val="center"/>
          </w:tcPr>
          <w:p w14:paraId="04189C53" w14:textId="77777777" w:rsidR="001019C7" w:rsidRPr="008D043F" w:rsidRDefault="001019C7" w:rsidP="0068355A">
            <w:pPr>
              <w:tabs>
                <w:tab w:val="left" w:pos="955"/>
              </w:tabs>
              <w:spacing w:line="276" w:lineRule="auto"/>
              <w:rPr>
                <w:rFonts w:asciiTheme="minorHAnsi" w:hAnsiTheme="minorHAnsi" w:cstheme="minorHAnsi"/>
                <w:b/>
                <w:bCs/>
                <w:sz w:val="18"/>
                <w:szCs w:val="18"/>
                <w:lang w:val="hr-HR" w:eastAsia="hr-HR"/>
              </w:rPr>
            </w:pPr>
          </w:p>
        </w:tc>
        <w:tc>
          <w:tcPr>
            <w:tcW w:w="2268" w:type="dxa"/>
            <w:vAlign w:val="center"/>
          </w:tcPr>
          <w:p w14:paraId="3F31D686" w14:textId="77777777" w:rsidR="001019C7" w:rsidRPr="008D043F" w:rsidRDefault="001019C7"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Udio prečišćenih otpadnih voda u ukupnoj količini otpadnih voda (%)</w:t>
            </w:r>
          </w:p>
        </w:tc>
        <w:tc>
          <w:tcPr>
            <w:tcW w:w="2268" w:type="dxa"/>
            <w:vAlign w:val="center"/>
          </w:tcPr>
          <w:p w14:paraId="75FF9942" w14:textId="77777777" w:rsidR="001019C7" w:rsidRPr="008D043F" w:rsidRDefault="001019C7"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55,8</w:t>
            </w:r>
          </w:p>
          <w:p w14:paraId="69A77D39" w14:textId="77777777" w:rsidR="001019C7" w:rsidRPr="008D043F" w:rsidRDefault="001019C7"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597BE479" w14:textId="77777777" w:rsidR="001019C7" w:rsidRPr="008D043F" w:rsidRDefault="001019C7"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bookmarkEnd w:id="75"/>
    </w:tbl>
    <w:p w14:paraId="6667DE56" w14:textId="77777777" w:rsidR="005A5F72" w:rsidRPr="008D043F" w:rsidRDefault="005A5F72" w:rsidP="0068355A">
      <w:pPr>
        <w:spacing w:line="276" w:lineRule="auto"/>
        <w:rPr>
          <w:rFonts w:asciiTheme="minorHAnsi" w:hAnsiTheme="minorHAnsi" w:cstheme="minorHAnsi"/>
          <w:lang w:val="hr-HR"/>
        </w:rPr>
      </w:pPr>
    </w:p>
    <w:p w14:paraId="39C97D62" w14:textId="77777777" w:rsidR="000A3050" w:rsidRPr="008D043F" w:rsidRDefault="000A3050" w:rsidP="0068355A">
      <w:pPr>
        <w:pStyle w:val="Head3"/>
        <w:numPr>
          <w:ilvl w:val="0"/>
          <w:numId w:val="0"/>
        </w:numPr>
        <w:spacing w:line="276" w:lineRule="auto"/>
        <w:ind w:left="504" w:hanging="504"/>
        <w:rPr>
          <w:rFonts w:asciiTheme="minorHAnsi" w:hAnsiTheme="minorHAnsi"/>
          <w:lang w:val="hr-HR"/>
        </w:rPr>
      </w:pPr>
      <w:bookmarkStart w:id="76" w:name="_Toc104460895"/>
      <w:r w:rsidRPr="008D043F">
        <w:rPr>
          <w:rFonts w:asciiTheme="minorHAnsi" w:hAnsiTheme="minorHAnsi"/>
          <w:lang w:val="hr-HR"/>
        </w:rPr>
        <w:t>Prioriteti za strateški cilj 1</w:t>
      </w:r>
      <w:bookmarkEnd w:id="76"/>
      <w:r w:rsidRPr="008D043F">
        <w:rPr>
          <w:rFonts w:asciiTheme="minorHAnsi" w:hAnsiTheme="minorHAnsi"/>
          <w:lang w:val="hr-HR"/>
        </w:rPr>
        <w:t xml:space="preserve"> </w:t>
      </w:r>
    </w:p>
    <w:p w14:paraId="01DBEC60" w14:textId="77777777"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1.1.: Spriječiti pogoršanje i unaprijediti status vodnih tijela,</w:t>
      </w:r>
      <w:r w:rsidRPr="008D043F">
        <w:rPr>
          <w:rFonts w:asciiTheme="minorHAnsi" w:hAnsiTheme="minorHAnsi" w:cstheme="minorHAnsi"/>
          <w:sz w:val="22"/>
          <w:szCs w:val="22"/>
          <w:lang w:val="hr-HR"/>
        </w:rPr>
        <w:t xml:space="preserve"> koji će se postići provođenjem Programa mjera Planova upravljanja vodnim područjem u svrhu postizanja  okolišnih ciljeva za vodna tijela, te provođenjem inspekcijskih nadzora nad svim aktivnostima koje mogu imati negativan utjecaj na stanje vodnih tijela i primjenom krivičnih odredbi nad zagađivačima ukoliko se to pokaže neophodnim.</w:t>
      </w:r>
    </w:p>
    <w:p w14:paraId="6D07D532" w14:textId="77777777"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1.2.: Osigura</w:t>
      </w:r>
      <w:r w:rsidR="00C46D2E" w:rsidRPr="008D043F">
        <w:rPr>
          <w:rFonts w:asciiTheme="minorHAnsi" w:hAnsiTheme="minorHAnsi" w:cstheme="minorHAnsi"/>
          <w:b/>
          <w:sz w:val="22"/>
          <w:szCs w:val="22"/>
          <w:lang w:val="hr-HR"/>
        </w:rPr>
        <w:t xml:space="preserve">nje </w:t>
      </w:r>
      <w:r w:rsidRPr="008D043F">
        <w:rPr>
          <w:rFonts w:asciiTheme="minorHAnsi" w:hAnsiTheme="minorHAnsi" w:cstheme="minorHAnsi"/>
          <w:b/>
          <w:sz w:val="22"/>
          <w:szCs w:val="22"/>
          <w:lang w:val="hr-HR"/>
        </w:rPr>
        <w:t>uvjet</w:t>
      </w:r>
      <w:r w:rsidR="00C46D2E" w:rsidRPr="008D043F">
        <w:rPr>
          <w:rFonts w:asciiTheme="minorHAnsi" w:hAnsiTheme="minorHAnsi" w:cstheme="minorHAnsi"/>
          <w:b/>
          <w:sz w:val="22"/>
          <w:szCs w:val="22"/>
          <w:lang w:val="hr-HR"/>
        </w:rPr>
        <w:t>a</w:t>
      </w:r>
      <w:r w:rsidRPr="008D043F">
        <w:rPr>
          <w:rFonts w:asciiTheme="minorHAnsi" w:hAnsiTheme="minorHAnsi" w:cstheme="minorHAnsi"/>
          <w:b/>
          <w:sz w:val="22"/>
          <w:szCs w:val="22"/>
          <w:lang w:val="hr-HR"/>
        </w:rPr>
        <w:t xml:space="preserve"> za postizanje održivog korištenja vodnih resursa,</w:t>
      </w:r>
      <w:r w:rsidRPr="008D043F">
        <w:rPr>
          <w:rFonts w:asciiTheme="minorHAnsi" w:hAnsiTheme="minorHAnsi" w:cstheme="minorHAnsi"/>
          <w:sz w:val="22"/>
          <w:szCs w:val="22"/>
          <w:lang w:val="hr-HR"/>
        </w:rPr>
        <w:t xml:space="preserve"> što će se postići efikasnom saradnjom između vodnog sektora i ostalih sektora čije aktivnosti mogu  imati negativan utjecaj na vodne resurse, unaprijeđenim efektima rada inspekcija, pripremom stručnih podloga od sektora voda kao instrumenta za potencijalno ograničavanje korištenja vodnih resursa i zahvata u prostoru zbog dokazanog negativnog utjecaja na količine i stanje vodnih tijela i mjere zaštite od poplava, te transparentnom dodjelom koncesija na vodne resurse.</w:t>
      </w:r>
    </w:p>
    <w:p w14:paraId="608AD374" w14:textId="77777777"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1.3.: </w:t>
      </w:r>
      <w:r w:rsidR="00703591" w:rsidRPr="008D043F">
        <w:rPr>
          <w:rFonts w:asciiTheme="minorHAnsi" w:hAnsiTheme="minorHAnsi" w:cstheme="minorHAnsi"/>
          <w:b/>
          <w:sz w:val="22"/>
          <w:szCs w:val="22"/>
          <w:lang w:val="hr-HR"/>
        </w:rPr>
        <w:t xml:space="preserve">Osiguranje </w:t>
      </w:r>
      <w:r w:rsidRPr="008D043F">
        <w:rPr>
          <w:rFonts w:asciiTheme="minorHAnsi" w:hAnsiTheme="minorHAnsi" w:cstheme="minorHAnsi"/>
          <w:b/>
          <w:sz w:val="22"/>
          <w:szCs w:val="22"/>
          <w:lang w:val="hr-HR"/>
        </w:rPr>
        <w:t>dovoljnih količina vode za piće i njene dostupnosti za potrebe javnog vodosnabdijevanja</w:t>
      </w:r>
      <w:r w:rsidRPr="008D043F">
        <w:rPr>
          <w:rFonts w:asciiTheme="minorHAnsi" w:hAnsiTheme="minorHAnsi" w:cstheme="minorHAnsi"/>
          <w:sz w:val="22"/>
          <w:szCs w:val="22"/>
          <w:lang w:val="hr-HR"/>
        </w:rPr>
        <w:t xml:space="preserve">, što će se postići provođenjem reforme sektora vodnih usluga i to: operativno-tehničkog i zakonodavno-institucionalnog aspekata u svim JLS-ovima, uključujući  pored centralnih sistema vodosnabdijevanja i ruralne/lokalne vodovode.  </w:t>
      </w:r>
    </w:p>
    <w:p w14:paraId="48DEF676" w14:textId="77777777"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1.4.: Smanjenje rizika pri ekstremnim hidrološkim pojavama uspostavom održivog sistema upravljanja poplavnim rizikom i prilagođavanj</w:t>
      </w:r>
      <w:r w:rsidR="006F588B" w:rsidRPr="008D043F">
        <w:rPr>
          <w:rFonts w:asciiTheme="minorHAnsi" w:hAnsiTheme="minorHAnsi" w:cstheme="minorHAnsi"/>
          <w:b/>
          <w:sz w:val="22"/>
          <w:szCs w:val="22"/>
          <w:lang w:val="hr-HR"/>
        </w:rPr>
        <w:t>e na</w:t>
      </w:r>
      <w:r w:rsidRPr="008D043F">
        <w:rPr>
          <w:rFonts w:asciiTheme="minorHAnsi" w:hAnsiTheme="minorHAnsi" w:cstheme="minorHAnsi"/>
          <w:b/>
          <w:sz w:val="22"/>
          <w:szCs w:val="22"/>
          <w:lang w:val="hr-HR"/>
        </w:rPr>
        <w:t xml:space="preserve"> klimatsk</w:t>
      </w:r>
      <w:r w:rsidR="006F588B" w:rsidRPr="008D043F">
        <w:rPr>
          <w:rFonts w:asciiTheme="minorHAnsi" w:hAnsiTheme="minorHAnsi" w:cstheme="minorHAnsi"/>
          <w:b/>
          <w:sz w:val="22"/>
          <w:szCs w:val="22"/>
          <w:lang w:val="hr-HR"/>
        </w:rPr>
        <w:t>e</w:t>
      </w:r>
      <w:r w:rsidRPr="008D043F">
        <w:rPr>
          <w:rFonts w:asciiTheme="minorHAnsi" w:hAnsiTheme="minorHAnsi" w:cstheme="minorHAnsi"/>
          <w:b/>
          <w:sz w:val="22"/>
          <w:szCs w:val="22"/>
          <w:lang w:val="hr-HR"/>
        </w:rPr>
        <w:t xml:space="preserve"> promjen</w:t>
      </w:r>
      <w:r w:rsidR="006F588B" w:rsidRPr="008D043F">
        <w:rPr>
          <w:rFonts w:asciiTheme="minorHAnsi" w:hAnsiTheme="minorHAnsi" w:cstheme="minorHAnsi"/>
          <w:b/>
          <w:sz w:val="22"/>
          <w:szCs w:val="22"/>
          <w:lang w:val="hr-HR"/>
        </w:rPr>
        <w:t>e</w:t>
      </w:r>
      <w:r w:rsidRPr="008D043F">
        <w:rPr>
          <w:rFonts w:asciiTheme="minorHAnsi" w:hAnsiTheme="minorHAnsi" w:cstheme="minorHAnsi"/>
          <w:sz w:val="22"/>
          <w:szCs w:val="22"/>
          <w:lang w:val="hr-HR"/>
        </w:rPr>
        <w:t xml:space="preserve"> će se postići realizacijom ciljeva Plana upravljanja rizicima od poplava, kvalitetnim  analizama i pouzdanim procjenama u svrhu donošenja odluka u sistemu zaštite od poplava, te programiranje i provođenje mjera prilagođavanja na klimatske promjene u skladu sa </w:t>
      </w:r>
      <w:r w:rsidR="00703591" w:rsidRPr="008D043F">
        <w:rPr>
          <w:rFonts w:asciiTheme="minorHAnsi" w:hAnsiTheme="minorHAnsi" w:cstheme="minorHAnsi"/>
          <w:sz w:val="22"/>
          <w:szCs w:val="22"/>
          <w:lang w:val="hr-HR"/>
        </w:rPr>
        <w:t xml:space="preserve">izrađenim i usvojenim </w:t>
      </w:r>
      <w:r w:rsidRPr="008D043F">
        <w:rPr>
          <w:rFonts w:asciiTheme="minorHAnsi" w:hAnsiTheme="minorHAnsi" w:cstheme="minorHAnsi"/>
          <w:sz w:val="22"/>
          <w:szCs w:val="22"/>
          <w:lang w:val="hr-HR"/>
        </w:rPr>
        <w:t>planskim dokumentima.</w:t>
      </w:r>
    </w:p>
    <w:p w14:paraId="2CA1E73B" w14:textId="2233C40D"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1.5.: Dosti</w:t>
      </w:r>
      <w:r w:rsidR="00C46D2E" w:rsidRPr="008D043F">
        <w:rPr>
          <w:rFonts w:asciiTheme="minorHAnsi" w:hAnsiTheme="minorHAnsi" w:cstheme="minorHAnsi"/>
          <w:b/>
          <w:sz w:val="22"/>
          <w:szCs w:val="22"/>
          <w:lang w:val="hr-HR"/>
        </w:rPr>
        <w:t>zanje</w:t>
      </w:r>
      <w:r w:rsidRPr="008D043F">
        <w:rPr>
          <w:rFonts w:asciiTheme="minorHAnsi" w:hAnsiTheme="minorHAnsi" w:cstheme="minorHAnsi"/>
          <w:b/>
          <w:sz w:val="22"/>
          <w:szCs w:val="22"/>
          <w:lang w:val="hr-HR"/>
        </w:rPr>
        <w:t xml:space="preserve"> funkcional</w:t>
      </w:r>
      <w:r w:rsidR="00C46D2E" w:rsidRPr="008D043F">
        <w:rPr>
          <w:rFonts w:asciiTheme="minorHAnsi" w:hAnsiTheme="minorHAnsi" w:cstheme="minorHAnsi"/>
          <w:b/>
          <w:sz w:val="22"/>
          <w:szCs w:val="22"/>
          <w:lang w:val="hr-HR"/>
        </w:rPr>
        <w:t>nog</w:t>
      </w:r>
      <w:r w:rsidRPr="008D043F">
        <w:rPr>
          <w:rFonts w:asciiTheme="minorHAnsi" w:hAnsiTheme="minorHAnsi" w:cstheme="minorHAnsi"/>
          <w:b/>
          <w:sz w:val="22"/>
          <w:szCs w:val="22"/>
          <w:lang w:val="hr-HR"/>
        </w:rPr>
        <w:t xml:space="preserve"> pravn</w:t>
      </w:r>
      <w:r w:rsidR="00C46D2E" w:rsidRPr="008D043F">
        <w:rPr>
          <w:rFonts w:asciiTheme="minorHAnsi" w:hAnsiTheme="minorHAnsi" w:cstheme="minorHAnsi"/>
          <w:b/>
          <w:sz w:val="22"/>
          <w:szCs w:val="22"/>
          <w:lang w:val="hr-HR"/>
        </w:rPr>
        <w:t>og</w:t>
      </w:r>
      <w:r w:rsidRPr="008D043F">
        <w:rPr>
          <w:rFonts w:asciiTheme="minorHAnsi" w:hAnsiTheme="minorHAnsi" w:cstheme="minorHAnsi"/>
          <w:b/>
          <w:sz w:val="22"/>
          <w:szCs w:val="22"/>
          <w:lang w:val="hr-HR"/>
        </w:rPr>
        <w:t xml:space="preserve"> i institucionaln</w:t>
      </w:r>
      <w:r w:rsidR="00C46D2E" w:rsidRPr="008D043F">
        <w:rPr>
          <w:rFonts w:asciiTheme="minorHAnsi" w:hAnsiTheme="minorHAnsi" w:cstheme="minorHAnsi"/>
          <w:b/>
          <w:sz w:val="22"/>
          <w:szCs w:val="22"/>
          <w:lang w:val="hr-HR"/>
        </w:rPr>
        <w:t xml:space="preserve">og </w:t>
      </w:r>
      <w:r w:rsidRPr="008D043F">
        <w:rPr>
          <w:rFonts w:asciiTheme="minorHAnsi" w:hAnsiTheme="minorHAnsi" w:cstheme="minorHAnsi"/>
          <w:b/>
          <w:sz w:val="22"/>
          <w:szCs w:val="22"/>
          <w:lang w:val="hr-HR"/>
        </w:rPr>
        <w:t>okvir</w:t>
      </w:r>
      <w:r w:rsidR="00C46D2E" w:rsidRPr="008D043F">
        <w:rPr>
          <w:rFonts w:asciiTheme="minorHAnsi" w:hAnsiTheme="minorHAnsi" w:cstheme="minorHAnsi"/>
          <w:b/>
          <w:sz w:val="22"/>
          <w:szCs w:val="22"/>
          <w:lang w:val="hr-HR"/>
        </w:rPr>
        <w:t>a</w:t>
      </w:r>
      <w:r w:rsidRPr="008D043F">
        <w:rPr>
          <w:rFonts w:asciiTheme="minorHAnsi" w:hAnsiTheme="minorHAnsi" w:cstheme="minorHAnsi"/>
          <w:b/>
          <w:sz w:val="22"/>
          <w:szCs w:val="22"/>
          <w:lang w:val="hr-HR"/>
        </w:rPr>
        <w:t xml:space="preserve"> u svrhu prilagođavanja pravnim aktima EU </w:t>
      </w:r>
      <w:r w:rsidR="001E171B" w:rsidRPr="008D043F">
        <w:rPr>
          <w:rFonts w:asciiTheme="minorHAnsi" w:hAnsiTheme="minorHAnsi" w:cstheme="minorHAnsi"/>
          <w:b/>
          <w:sz w:val="22"/>
          <w:szCs w:val="22"/>
          <w:lang w:val="hr-HR"/>
        </w:rPr>
        <w:t>iz</w:t>
      </w:r>
      <w:r w:rsidRPr="008D043F">
        <w:rPr>
          <w:rFonts w:asciiTheme="minorHAnsi" w:hAnsiTheme="minorHAnsi" w:cstheme="minorHAnsi"/>
          <w:b/>
          <w:sz w:val="22"/>
          <w:szCs w:val="22"/>
          <w:lang w:val="hr-HR"/>
        </w:rPr>
        <w:t xml:space="preserve"> oblasti voda</w:t>
      </w:r>
      <w:r w:rsidR="001E171B" w:rsidRPr="008D043F">
        <w:rPr>
          <w:rFonts w:asciiTheme="minorHAnsi" w:hAnsiTheme="minorHAnsi" w:cstheme="minorHAnsi"/>
          <w:b/>
          <w:sz w:val="22"/>
          <w:szCs w:val="22"/>
          <w:lang w:val="hr-HR"/>
        </w:rPr>
        <w:t xml:space="preserve"> i njihovog provođenja,</w:t>
      </w:r>
      <w:r w:rsidRPr="008D043F">
        <w:rPr>
          <w:rFonts w:asciiTheme="minorHAnsi" w:hAnsiTheme="minorHAnsi" w:cstheme="minorHAnsi"/>
          <w:sz w:val="22"/>
          <w:szCs w:val="22"/>
          <w:lang w:val="hr-HR"/>
        </w:rPr>
        <w:t xml:space="preserve"> putem izrade i realizacije četvorogodišnjih programa integriranja, prilagođavanem zakonodavnog i institucionalnog okvira efikasnoj </w:t>
      </w:r>
      <w:r w:rsidRPr="008D043F">
        <w:rPr>
          <w:rFonts w:asciiTheme="minorHAnsi" w:hAnsiTheme="minorHAnsi" w:cstheme="minorHAnsi"/>
          <w:sz w:val="22"/>
          <w:szCs w:val="22"/>
          <w:lang w:val="hr-HR"/>
        </w:rPr>
        <w:lastRenderedPageBreak/>
        <w:t>aproksimaciji, unaprijeđenjem kapacitiranosti i kompetentnosti zaposlenih u institucijama sektora voda na svim nivoima vlasti u F</w:t>
      </w:r>
      <w:r w:rsidR="00FE337E" w:rsidRPr="008D043F">
        <w:rPr>
          <w:rFonts w:asciiTheme="minorHAnsi" w:hAnsiTheme="minorHAnsi" w:cstheme="minorHAnsi"/>
          <w:sz w:val="22"/>
          <w:szCs w:val="22"/>
          <w:lang w:val="hr-HR"/>
        </w:rPr>
        <w:t xml:space="preserve">ederaciji </w:t>
      </w:r>
      <w:r w:rsidRPr="008D043F">
        <w:rPr>
          <w:rFonts w:asciiTheme="minorHAnsi" w:hAnsiTheme="minorHAnsi" w:cstheme="minorHAnsi"/>
          <w:sz w:val="22"/>
          <w:szCs w:val="22"/>
          <w:lang w:val="hr-HR"/>
        </w:rPr>
        <w:t>B</w:t>
      </w:r>
      <w:r w:rsidR="00706371"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H  te planiranjem provođenja i provođenjem svih EU direktiva o vodama.</w:t>
      </w:r>
    </w:p>
    <w:p w14:paraId="7EBA0740" w14:textId="00500810" w:rsidR="001E171B"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1.6.: </w:t>
      </w:r>
      <w:r w:rsidR="00C46D2E" w:rsidRPr="008D043F">
        <w:rPr>
          <w:rFonts w:asciiTheme="minorHAnsi" w:hAnsiTheme="minorHAnsi" w:cstheme="minorHAnsi"/>
          <w:b/>
          <w:sz w:val="22"/>
          <w:szCs w:val="22"/>
          <w:lang w:val="hr-HR"/>
        </w:rPr>
        <w:t>Osigur</w:t>
      </w:r>
      <w:r w:rsidRPr="008D043F">
        <w:rPr>
          <w:rFonts w:asciiTheme="minorHAnsi" w:hAnsiTheme="minorHAnsi" w:cstheme="minorHAnsi"/>
          <w:b/>
          <w:sz w:val="22"/>
          <w:szCs w:val="22"/>
          <w:lang w:val="hr-HR"/>
        </w:rPr>
        <w:t>anje finansijske održivosti sektora voda</w:t>
      </w:r>
      <w:r w:rsidRPr="008D043F">
        <w:rPr>
          <w:rFonts w:asciiTheme="minorHAnsi" w:hAnsiTheme="minorHAnsi" w:cstheme="minorHAnsi"/>
          <w:sz w:val="22"/>
          <w:szCs w:val="22"/>
          <w:lang w:val="hr-HR"/>
        </w:rPr>
        <w:t xml:space="preserve"> </w:t>
      </w:r>
      <w:r w:rsidR="001E171B" w:rsidRPr="008D043F">
        <w:rPr>
          <w:rFonts w:asciiTheme="minorHAnsi" w:hAnsiTheme="minorHAnsi" w:cstheme="minorHAnsi"/>
          <w:sz w:val="22"/>
          <w:szCs w:val="22"/>
          <w:lang w:val="hr-HR"/>
        </w:rPr>
        <w:t>putem provođenja finansijsko-ekonomskog segmenta reforme sektora vodnih usluga u svim JLS-ovima, unaprijeđenog sistema obračuna, prikupljanja i raspodjele posebnih vodnih naknada uz primjenu odgovarajućih stopa pojedinih naknada, učinkovitog ekonomsko-finansijskog   planiranja u svrhu ishodovanja sredstava iz EU i ostalih međunarodnih fondova, te saradnjom sektora voda s MVTEO-om u pripremi planova i projekata za prilagođavanje klimatskim promjenama koje utječu na  vodne resurse.</w:t>
      </w:r>
    </w:p>
    <w:p w14:paraId="163E373A" w14:textId="16C44EFE" w:rsidR="000A3050" w:rsidRPr="008D043F" w:rsidRDefault="00DE73E0" w:rsidP="0068355A">
      <w:pPr>
        <w:pStyle w:val="Caption"/>
        <w:spacing w:line="276" w:lineRule="auto"/>
        <w:rPr>
          <w:rFonts w:asciiTheme="minorHAnsi" w:hAnsiTheme="minorHAnsi" w:cstheme="minorHAnsi"/>
          <w:lang w:val="hr-HR"/>
        </w:rPr>
      </w:pPr>
      <w:bookmarkStart w:id="77" w:name="_Toc109842438"/>
      <w:r w:rsidRPr="008D043F">
        <w:rPr>
          <w:rFonts w:asciiTheme="minorHAnsi" w:hAnsiTheme="minorHAnsi" w:cstheme="minorHAnsi"/>
          <w:lang w:val="hr-HR"/>
        </w:rPr>
        <w:t xml:space="preserve">Tabela </w:t>
      </w:r>
      <w:bookmarkStart w:id="78" w:name="tabela9"/>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9</w:t>
      </w:r>
      <w:r w:rsidRPr="008D043F">
        <w:rPr>
          <w:rFonts w:asciiTheme="minorHAnsi" w:hAnsiTheme="minorHAnsi" w:cstheme="minorHAnsi"/>
          <w:lang w:val="hr-HR"/>
        </w:rPr>
        <w:fldChar w:fldCharType="end"/>
      </w:r>
      <w:bookmarkEnd w:id="78"/>
      <w:r w:rsidR="000A3050" w:rsidRPr="008D043F">
        <w:rPr>
          <w:rFonts w:asciiTheme="minorHAnsi" w:hAnsiTheme="minorHAnsi" w:cstheme="minorHAnsi"/>
          <w:lang w:val="hr-HR"/>
        </w:rPr>
        <w:t>:</w:t>
      </w:r>
      <w:r w:rsidR="000A3050" w:rsidRPr="008D043F">
        <w:rPr>
          <w:rFonts w:asciiTheme="minorHAnsi" w:hAnsiTheme="minorHAnsi" w:cstheme="minorHAnsi"/>
          <w:i w:val="0"/>
          <w:szCs w:val="20"/>
          <w:lang w:val="hr-HR"/>
        </w:rPr>
        <w:t xml:space="preserve"> </w:t>
      </w:r>
      <w:r w:rsidR="000A3050" w:rsidRPr="008D043F">
        <w:rPr>
          <w:rFonts w:asciiTheme="minorHAnsi" w:hAnsiTheme="minorHAnsi" w:cstheme="minorHAnsi"/>
          <w:b w:val="0"/>
          <w:bCs/>
          <w:szCs w:val="20"/>
          <w:lang w:val="hr-HR"/>
        </w:rPr>
        <w:t>Prioriteti s pripadajućim indikatorima</w:t>
      </w:r>
      <w:bookmarkEnd w:id="77"/>
      <w:r w:rsidR="000A3050" w:rsidRPr="008D043F">
        <w:rPr>
          <w:rFonts w:asciiTheme="minorHAnsi" w:hAnsiTheme="minorHAnsi" w:cstheme="minorHAnsi"/>
          <w:b w:val="0"/>
          <w:bCs/>
          <w:szCs w:val="20"/>
          <w:lang w:val="hr-HR"/>
        </w:rPr>
        <w:t xml:space="preserve"> </w:t>
      </w:r>
    </w:p>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884"/>
        <w:gridCol w:w="2013"/>
        <w:gridCol w:w="2914"/>
        <w:gridCol w:w="2205"/>
      </w:tblGrid>
      <w:tr w:rsidR="000A3050" w:rsidRPr="008D043F" w14:paraId="3AE4837F" w14:textId="77777777" w:rsidTr="00076544">
        <w:trPr>
          <w:trHeight w:val="420"/>
          <w:tblHeader/>
        </w:trPr>
        <w:tc>
          <w:tcPr>
            <w:tcW w:w="1884" w:type="dxa"/>
            <w:shd w:val="clear" w:color="auto" w:fill="009D73"/>
            <w:vAlign w:val="center"/>
          </w:tcPr>
          <w:p w14:paraId="6BD9568D" w14:textId="77777777" w:rsidR="000A3050" w:rsidRPr="008D043F" w:rsidRDefault="000A3050" w:rsidP="0068355A">
            <w:pPr>
              <w:spacing w:line="276" w:lineRule="auto"/>
              <w:jc w:val="center"/>
              <w:rPr>
                <w:rFonts w:asciiTheme="minorHAnsi" w:hAnsiTheme="minorHAnsi" w:cstheme="minorHAnsi"/>
                <w:b/>
                <w:color w:val="FFFFFF" w:themeColor="background1"/>
                <w:sz w:val="18"/>
                <w:szCs w:val="18"/>
                <w:lang w:val="hr-HR"/>
              </w:rPr>
            </w:pPr>
            <w:bookmarkStart w:id="79" w:name="_Hlk104466781"/>
            <w:r w:rsidRPr="008D043F">
              <w:rPr>
                <w:rFonts w:asciiTheme="minorHAnsi" w:hAnsiTheme="minorHAnsi" w:cstheme="minorHAnsi"/>
                <w:b/>
                <w:color w:val="FFFFFF" w:themeColor="background1"/>
                <w:sz w:val="18"/>
                <w:szCs w:val="18"/>
                <w:lang w:val="hr-HR"/>
              </w:rPr>
              <w:t>Prioriteti</w:t>
            </w:r>
          </w:p>
        </w:tc>
        <w:tc>
          <w:tcPr>
            <w:tcW w:w="2013" w:type="dxa"/>
            <w:shd w:val="clear" w:color="auto" w:fill="009D73"/>
            <w:vAlign w:val="center"/>
          </w:tcPr>
          <w:p w14:paraId="0BDA5F0E" w14:textId="77777777" w:rsidR="000A3050" w:rsidRPr="008D043F" w:rsidRDefault="000A305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914" w:type="dxa"/>
            <w:shd w:val="clear" w:color="auto" w:fill="009D73"/>
            <w:vAlign w:val="center"/>
          </w:tcPr>
          <w:p w14:paraId="537D4B11" w14:textId="77777777" w:rsidR="000A3050" w:rsidRPr="008D043F" w:rsidRDefault="000A305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05" w:type="dxa"/>
            <w:shd w:val="clear" w:color="auto" w:fill="009D73"/>
            <w:vAlign w:val="center"/>
          </w:tcPr>
          <w:p w14:paraId="08B5A0BF" w14:textId="77777777" w:rsidR="000A3050" w:rsidRPr="008D043F" w:rsidRDefault="000A305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0A3050" w:rsidRPr="008D043F" w14:paraId="536C0370" w14:textId="77777777" w:rsidTr="00076544">
        <w:trPr>
          <w:trHeight w:val="300"/>
        </w:trPr>
        <w:tc>
          <w:tcPr>
            <w:tcW w:w="1884" w:type="dxa"/>
            <w:vMerge w:val="restart"/>
          </w:tcPr>
          <w:p w14:paraId="6B957D3F"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1.:</w:t>
            </w:r>
          </w:p>
          <w:p w14:paraId="60F2B91E"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prije</w:t>
            </w:r>
            <w:r w:rsidR="006F588B" w:rsidRPr="008D043F">
              <w:rPr>
                <w:rFonts w:asciiTheme="minorHAnsi" w:hAnsiTheme="minorHAnsi" w:cstheme="minorHAnsi"/>
                <w:b/>
                <w:sz w:val="18"/>
                <w:szCs w:val="18"/>
                <w:lang w:val="hr-HR"/>
              </w:rPr>
              <w:t>čiti</w:t>
            </w:r>
            <w:r w:rsidRPr="008D043F">
              <w:rPr>
                <w:rFonts w:asciiTheme="minorHAnsi" w:hAnsiTheme="minorHAnsi" w:cstheme="minorHAnsi"/>
                <w:b/>
                <w:sz w:val="18"/>
                <w:szCs w:val="18"/>
                <w:lang w:val="hr-HR"/>
              </w:rPr>
              <w:t xml:space="preserve"> pogoršanje i unaprijediti status  vodnih tijela   </w:t>
            </w:r>
          </w:p>
          <w:p w14:paraId="5AB4AF01"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60AAA3E9"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stizanje okolišnih ciljeva za vodna tijela definiranih u okviru Planova upravljanja vodnim područjima rijeke Save i Jadranskog mora  (II, III ciklus).</w:t>
            </w:r>
          </w:p>
        </w:tc>
        <w:tc>
          <w:tcPr>
            <w:tcW w:w="2914" w:type="dxa"/>
          </w:tcPr>
          <w:p w14:paraId="0D5F06BA"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 dio utvrđenih  vodnih tijela postignuti su okolišni ciljevi postavljeni u okviru I ciklusa planova upravljanja (2016‒2021) za vodna područja rijeke Save i Jadranskog mora.     </w:t>
            </w:r>
          </w:p>
        </w:tc>
        <w:tc>
          <w:tcPr>
            <w:tcW w:w="2205" w:type="dxa"/>
          </w:tcPr>
          <w:p w14:paraId="1191C253"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stignuti su okolišni ciljevi za sva vodna tijela prema planu u okviru II i  III ciklusa Planova upravljanja (2022‒2027) i (2028‒2033).  </w:t>
            </w:r>
          </w:p>
          <w:p w14:paraId="1FD898D6"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0A3050" w:rsidRPr="008D043F" w14:paraId="2C35EA0F" w14:textId="77777777" w:rsidTr="00076544">
        <w:trPr>
          <w:trHeight w:val="300"/>
        </w:trPr>
        <w:tc>
          <w:tcPr>
            <w:tcW w:w="1884" w:type="dxa"/>
            <w:vMerge/>
            <w:vAlign w:val="center"/>
          </w:tcPr>
          <w:p w14:paraId="71CCB447"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552D0AC4"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 nadzora nad poštivanjem provođenja uvjeta propisanih vodnim aktima za zagađivače i primjena krivičnih odredbi u slučaju neprovođenja.</w:t>
            </w:r>
          </w:p>
          <w:p w14:paraId="3C02EE86"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5785650B"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eći pristup provođenju nadzora nije efikasan:</w:t>
            </w:r>
          </w:p>
          <w:p w14:paraId="33823316" w14:textId="77777777" w:rsidR="000A3050" w:rsidRPr="008D043F" w:rsidRDefault="000A3050" w:rsidP="0068355A">
            <w:pPr>
              <w:pStyle w:val="ListParagraph"/>
              <w:numPr>
                <w:ilvl w:val="0"/>
                <w:numId w:val="45"/>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lanovi inspekcijskih nadzora djelimično se baziraju na Planovima upravljanja vodama i vodnim aktima, te informacijama o zaprimljenim prijavama i zahtjevima nadležnih organa iz sektora voda;</w:t>
            </w:r>
          </w:p>
          <w:p w14:paraId="24EE8F89" w14:textId="77777777" w:rsidR="000A3050" w:rsidRPr="008D043F" w:rsidRDefault="000A3050" w:rsidP="0068355A">
            <w:pPr>
              <w:pStyle w:val="ListParagraph"/>
              <w:numPr>
                <w:ilvl w:val="0"/>
                <w:numId w:val="45"/>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laba koordinacija pri planiranju  između federalnih i kantonalnih inspektorata. </w:t>
            </w:r>
          </w:p>
        </w:tc>
        <w:tc>
          <w:tcPr>
            <w:tcW w:w="2205" w:type="dxa"/>
          </w:tcPr>
          <w:p w14:paraId="6F054B9D"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a učinkovitost i  stepen efikasnosti inspekcijskih nadzora osiguravaju:  </w:t>
            </w:r>
          </w:p>
          <w:p w14:paraId="3932C5DD" w14:textId="77777777" w:rsidR="000A3050" w:rsidRPr="008D043F" w:rsidRDefault="000A3050" w:rsidP="0068355A">
            <w:pPr>
              <w:pStyle w:val="ListParagraph"/>
              <w:numPr>
                <w:ilvl w:val="0"/>
                <w:numId w:val="46"/>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Svi zagađivači poštuju i provode uvjete propisane vodnim aktima</w:t>
            </w:r>
          </w:p>
          <w:p w14:paraId="6BDD84A0" w14:textId="77777777" w:rsidR="000A3050" w:rsidRPr="008D043F" w:rsidRDefault="000A3050" w:rsidP="0068355A">
            <w:pPr>
              <w:pStyle w:val="ListParagraph"/>
              <w:numPr>
                <w:ilvl w:val="0"/>
                <w:numId w:val="46"/>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skim nadzorima spriječeno/svedeno na minimum nepropisno onečišćenje vodnih tijela. </w:t>
            </w:r>
          </w:p>
        </w:tc>
      </w:tr>
      <w:tr w:rsidR="000A3050" w:rsidRPr="008D043F" w14:paraId="2F5AD831" w14:textId="77777777" w:rsidTr="00076544">
        <w:trPr>
          <w:trHeight w:val="300"/>
        </w:trPr>
        <w:tc>
          <w:tcPr>
            <w:tcW w:w="1884" w:type="dxa"/>
            <w:vMerge w:val="restart"/>
          </w:tcPr>
          <w:p w14:paraId="2B6105B6"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2.:</w:t>
            </w:r>
          </w:p>
          <w:p w14:paraId="4424DCCD"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w:t>
            </w:r>
            <w:r w:rsidR="006F588B" w:rsidRPr="008D043F">
              <w:rPr>
                <w:rFonts w:asciiTheme="minorHAnsi" w:hAnsiTheme="minorHAnsi" w:cstheme="minorHAnsi"/>
                <w:b/>
                <w:sz w:val="18"/>
                <w:szCs w:val="18"/>
                <w:lang w:val="hr-HR"/>
              </w:rPr>
              <w:t>nje</w:t>
            </w:r>
            <w:r w:rsidRPr="008D043F">
              <w:rPr>
                <w:rFonts w:asciiTheme="minorHAnsi" w:hAnsiTheme="minorHAnsi" w:cstheme="minorHAnsi"/>
                <w:b/>
                <w:sz w:val="18"/>
                <w:szCs w:val="18"/>
                <w:lang w:val="hr-HR"/>
              </w:rPr>
              <w:t xml:space="preserve"> uvjet</w:t>
            </w:r>
            <w:r w:rsidR="006F588B"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za postizanje održivog korištenja vodnih resursa</w:t>
            </w:r>
            <w:r w:rsidRPr="008D043F">
              <w:rPr>
                <w:rFonts w:asciiTheme="minorHAnsi" w:hAnsiTheme="minorHAnsi" w:cstheme="minorHAnsi"/>
                <w:sz w:val="18"/>
                <w:szCs w:val="18"/>
                <w:lang w:val="hr-HR"/>
              </w:rPr>
              <w:t xml:space="preserve">  </w:t>
            </w:r>
          </w:p>
        </w:tc>
        <w:tc>
          <w:tcPr>
            <w:tcW w:w="2013" w:type="dxa"/>
          </w:tcPr>
          <w:p w14:paraId="55377B77"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  saradnje između vodnog sektora i ostalih sektora čije aktivnosti mogu  imati negativan utjecaj na upravljanje vodama (prostorno  planiranje, energetski sektor,  sektor poljoprivrede, šumarstva, inspekcije i dr.).</w:t>
            </w:r>
          </w:p>
        </w:tc>
        <w:tc>
          <w:tcPr>
            <w:tcW w:w="2914" w:type="dxa"/>
          </w:tcPr>
          <w:p w14:paraId="4C8859A6" w14:textId="77777777" w:rsidR="000A3050" w:rsidRPr="008D043F" w:rsidRDefault="000A3050" w:rsidP="0068355A">
            <w:pPr>
              <w:pStyle w:val="ListParagraph"/>
              <w:spacing w:line="276" w:lineRule="auto"/>
              <w:ind w:left="0"/>
              <w:rPr>
                <w:rFonts w:asciiTheme="minorHAnsi" w:hAnsiTheme="minorHAnsi" w:cstheme="minorHAnsi"/>
                <w:sz w:val="18"/>
                <w:szCs w:val="18"/>
                <w:lang w:val="hr-HR"/>
              </w:rPr>
            </w:pPr>
            <w:r w:rsidRPr="008D043F">
              <w:rPr>
                <w:rFonts w:asciiTheme="minorHAnsi" w:hAnsiTheme="minorHAnsi" w:cstheme="minorHAnsi"/>
                <w:sz w:val="18"/>
                <w:szCs w:val="18"/>
                <w:lang w:val="hr-HR"/>
              </w:rPr>
              <w:t>Neefikasna saradnja vodnog sektora s ostalim sektorima</w:t>
            </w:r>
          </w:p>
          <w:p w14:paraId="25E411D8" w14:textId="77777777" w:rsidR="000A3050" w:rsidRPr="008D043F" w:rsidRDefault="000A3050" w:rsidP="0068355A">
            <w:pPr>
              <w:pStyle w:val="ListParagraph"/>
              <w:numPr>
                <w:ilvl w:val="0"/>
                <w:numId w:val="4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oradična razmjena informacija o planiranim sektorskim aktivnostima  </w:t>
            </w:r>
          </w:p>
          <w:p w14:paraId="398D4B75" w14:textId="77777777" w:rsidR="000A3050" w:rsidRPr="008D043F" w:rsidRDefault="000A3050" w:rsidP="0068355A">
            <w:pPr>
              <w:pStyle w:val="ListParagraph"/>
              <w:numPr>
                <w:ilvl w:val="0"/>
                <w:numId w:val="4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laba međusektorska koordinacija tokom pripreme sektorskih planova i programa,  te  podaci iz planova i studija sektora voda nisu integrirani u planove drugih sektora.  </w:t>
            </w:r>
          </w:p>
        </w:tc>
        <w:tc>
          <w:tcPr>
            <w:tcW w:w="2205" w:type="dxa"/>
          </w:tcPr>
          <w:p w14:paraId="7C94A5FC"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fikasna    saradnja između vodnog sektora i ostalih sektora čije  aktivnosti mogu  imati negativan utjecaj na upravljanje vodama:      </w:t>
            </w:r>
          </w:p>
          <w:p w14:paraId="6DB0B69F" w14:textId="77777777" w:rsidR="000A3050" w:rsidRPr="008D043F" w:rsidRDefault="000A3050" w:rsidP="0068355A">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sektorski planovi  integriraju  podatke iz planova i studija sektora voda. </w:t>
            </w:r>
          </w:p>
        </w:tc>
      </w:tr>
      <w:tr w:rsidR="000A3050" w:rsidRPr="008D043F" w14:paraId="1410448A" w14:textId="77777777" w:rsidTr="00076544">
        <w:trPr>
          <w:trHeight w:val="300"/>
        </w:trPr>
        <w:tc>
          <w:tcPr>
            <w:tcW w:w="1884" w:type="dxa"/>
            <w:vMerge/>
            <w:vAlign w:val="center"/>
          </w:tcPr>
          <w:p w14:paraId="4B248EF7"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548D784A"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fikasnost nadzora nad poštivanjem provođenja uslova propisanih vodnim aktima za korisnika voda i </w:t>
            </w:r>
            <w:r w:rsidRPr="008D043F">
              <w:rPr>
                <w:rFonts w:asciiTheme="minorHAnsi" w:hAnsiTheme="minorHAnsi" w:cstheme="minorHAnsi"/>
                <w:sz w:val="18"/>
                <w:szCs w:val="18"/>
                <w:lang w:val="hr-HR"/>
              </w:rPr>
              <w:lastRenderedPageBreak/>
              <w:t>primjena krivičnih odredbi u slučaju neprovođenja.</w:t>
            </w:r>
          </w:p>
          <w:p w14:paraId="524C9190"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5E79239E"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ostojeći pristup provođenju nadzora nije efikasan i efektivan. </w:t>
            </w:r>
          </w:p>
          <w:p w14:paraId="68584A39"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c>
          <w:tcPr>
            <w:tcW w:w="2205" w:type="dxa"/>
          </w:tcPr>
          <w:p w14:paraId="1E246724"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a učinkovitost i  stepen efikasnosti inspekcijskih nadzora osiguravaju:  </w:t>
            </w:r>
          </w:p>
          <w:p w14:paraId="7595A246" w14:textId="77777777" w:rsidR="000A3050" w:rsidRPr="008D043F" w:rsidRDefault="000A3050"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korisnici voda  </w:t>
            </w:r>
            <w:r w:rsidRPr="008D043F">
              <w:rPr>
                <w:rFonts w:asciiTheme="minorHAnsi" w:hAnsiTheme="minorHAnsi" w:cstheme="minorHAnsi"/>
                <w:sz w:val="18"/>
                <w:szCs w:val="18"/>
                <w:lang w:val="hr-HR"/>
              </w:rPr>
              <w:lastRenderedPageBreak/>
              <w:t>poštuju i provode uvjete propisane vodnim aktima</w:t>
            </w:r>
          </w:p>
          <w:p w14:paraId="087F3B3D" w14:textId="77777777" w:rsidR="000A3050" w:rsidRPr="008D043F" w:rsidRDefault="000A3050"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skim nadzorima spriječeno/svedeno na minimum nepropisno zahvatanje i korištenje voda. </w:t>
            </w:r>
          </w:p>
        </w:tc>
      </w:tr>
      <w:tr w:rsidR="000A3050" w:rsidRPr="008D043F" w14:paraId="143441D9" w14:textId="77777777" w:rsidTr="00076544">
        <w:trPr>
          <w:trHeight w:val="300"/>
        </w:trPr>
        <w:tc>
          <w:tcPr>
            <w:tcW w:w="1884" w:type="dxa"/>
            <w:vMerge/>
            <w:vAlign w:val="center"/>
          </w:tcPr>
          <w:p w14:paraId="4F223082"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6DABC4EA"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pripremljenosti  stručnih </w:t>
            </w:r>
            <w:bookmarkStart w:id="80" w:name="_Hlk95269079"/>
            <w:r w:rsidRPr="008D043F">
              <w:rPr>
                <w:rFonts w:asciiTheme="minorHAnsi" w:hAnsiTheme="minorHAnsi" w:cstheme="minorHAnsi"/>
                <w:sz w:val="18"/>
                <w:szCs w:val="18"/>
                <w:lang w:val="hr-HR"/>
              </w:rPr>
              <w:t xml:space="preserve">podloga od sektora voda kao instrumenta za potencijalno  ograničavanje korištenja vodnih resursa i zahvata u  prostoru  zbog dokazanog negativnog utjecaja na količine i stanje vodnih tijela  </w:t>
            </w:r>
          </w:p>
          <w:p w14:paraId="71AE2F1B"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nečišćivači, hidromorfološki pritisci,) te na mjere  zaštite od poplava. </w:t>
            </w:r>
            <w:bookmarkEnd w:id="80"/>
          </w:p>
          <w:p w14:paraId="42520071"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c>
          <w:tcPr>
            <w:tcW w:w="2914" w:type="dxa"/>
          </w:tcPr>
          <w:p w14:paraId="5EE7BC9A"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je značajan broj planskih i studijskih dokumenta od sektora voda. </w:t>
            </w:r>
          </w:p>
          <w:p w14:paraId="7B3B39B5"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izrađene podloge:</w:t>
            </w:r>
          </w:p>
          <w:p w14:paraId="2A21C5D3" w14:textId="77777777" w:rsidR="000A3050" w:rsidRPr="008D043F" w:rsidRDefault="000A3050" w:rsidP="0068355A">
            <w:pPr>
              <w:pStyle w:val="ListParagraph"/>
              <w:numPr>
                <w:ilvl w:val="0"/>
                <w:numId w:val="39"/>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hidroenergetskom potencijalu koje uključuju objašnjenja vezana za izuzetke po  članu 7/4 ODV-a, te principe/smjernice/kriterije: prostornog  planiranja, dostizanja/održanja najmanje dobrog statusa vodnih tijela i zaštite prirode, te  potrebe  vodosnabdijevanja stanovnika, poljoprivrede i energetike  </w:t>
            </w:r>
          </w:p>
          <w:p w14:paraId="6CAEE6DF" w14:textId="77777777" w:rsidR="000A3050" w:rsidRPr="008D043F" w:rsidRDefault="000A3050" w:rsidP="0068355A">
            <w:pPr>
              <w:pStyle w:val="ListParagraph"/>
              <w:numPr>
                <w:ilvl w:val="0"/>
                <w:numId w:val="39"/>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o rezervama površinskih i podzemnih voda koje se mogu koristiti za vodosnabdijevanje stanovništva.</w:t>
            </w:r>
          </w:p>
        </w:tc>
        <w:tc>
          <w:tcPr>
            <w:tcW w:w="2205" w:type="dxa"/>
          </w:tcPr>
          <w:p w14:paraId="0CDBF433"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e su podloge: </w:t>
            </w:r>
          </w:p>
          <w:p w14:paraId="6D33ED51"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p w14:paraId="7C241D61" w14:textId="77777777" w:rsidR="000A3050" w:rsidRPr="008D043F" w:rsidRDefault="000A3050"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o hidroenergetskom potencijalu,</w:t>
            </w:r>
          </w:p>
          <w:p w14:paraId="1088143E" w14:textId="77777777" w:rsidR="000A3050" w:rsidRPr="008D043F" w:rsidRDefault="000A3050"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rezervama površinskih i podzemnih voda koje se mogu koristiti za vodosnabdijevanje stanovništva.  </w:t>
            </w:r>
          </w:p>
          <w:p w14:paraId="4F7D47B1"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0A3050" w:rsidRPr="008D043F" w14:paraId="48CD7AB0" w14:textId="77777777" w:rsidTr="00076544">
        <w:trPr>
          <w:trHeight w:val="300"/>
        </w:trPr>
        <w:tc>
          <w:tcPr>
            <w:tcW w:w="1884" w:type="dxa"/>
            <w:vMerge/>
            <w:vAlign w:val="center"/>
          </w:tcPr>
          <w:p w14:paraId="33CECE91"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1FD75503" w14:textId="606900B6"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a preduvjeta za transparentnu i zakon</w:t>
            </w:r>
            <w:r w:rsidR="006F588B" w:rsidRPr="008D043F">
              <w:rPr>
                <w:rFonts w:asciiTheme="minorHAnsi" w:hAnsiTheme="minorHAnsi" w:cstheme="minorHAnsi"/>
                <w:sz w:val="18"/>
                <w:szCs w:val="18"/>
                <w:lang w:val="hr-HR"/>
              </w:rPr>
              <w:t>ski</w:t>
            </w:r>
            <w:r w:rsidRPr="008D043F">
              <w:rPr>
                <w:rFonts w:asciiTheme="minorHAnsi" w:hAnsiTheme="minorHAnsi" w:cstheme="minorHAnsi"/>
                <w:sz w:val="18"/>
                <w:szCs w:val="18"/>
                <w:lang w:val="hr-HR"/>
              </w:rPr>
              <w:t xml:space="preserve"> reguliranu dodjelu koncesija na vodne resurse</w:t>
            </w:r>
            <w:r w:rsidR="00B1263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tc>
        <w:tc>
          <w:tcPr>
            <w:tcW w:w="2914" w:type="dxa"/>
          </w:tcPr>
          <w:p w14:paraId="22E520BE"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osigurani preduvjeti  za transparentnu i pravilnu dodjelu koncesija na vodne resurse: </w:t>
            </w:r>
          </w:p>
          <w:p w14:paraId="4B25EBE5" w14:textId="77777777" w:rsidR="000A3050" w:rsidRPr="008D043F" w:rsidRDefault="000A3050"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ažurirani/nepostojeći spiskovi izdatih koncesija na svim administrativnim nivoima; </w:t>
            </w:r>
          </w:p>
          <w:p w14:paraId="08D785FD" w14:textId="77777777" w:rsidR="000A3050" w:rsidRPr="008D043F" w:rsidRDefault="000A3050"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ci u pravnom okviru za izdavanje koncesija omogućavaju   nepoštivanje  propisa o provođenju monitoringa voda i ekološki prihvatljivog protoka od strane korisnika; </w:t>
            </w:r>
          </w:p>
          <w:p w14:paraId="4F3BED90" w14:textId="77777777" w:rsidR="000A3050" w:rsidRPr="008D043F" w:rsidRDefault="000A3050"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upak izdavanja potrebnih dozvola, kao osnove za dodjelu koncesija, je vrlo složen i odvija se u brojnim i međusobno zavisnim potpostupcima koji se vode pred različitim institucijama i u nekim slučajevima i na različitim nivoima vlasti. </w:t>
            </w:r>
          </w:p>
          <w:p w14:paraId="49157F0F" w14:textId="77777777" w:rsidR="000A3050" w:rsidRPr="008D043F" w:rsidRDefault="000A3050" w:rsidP="0068355A">
            <w:pPr>
              <w:pStyle w:val="ListParagraph"/>
              <w:spacing w:line="276" w:lineRule="auto"/>
              <w:ind w:left="360"/>
              <w:rPr>
                <w:rFonts w:asciiTheme="minorHAnsi" w:hAnsiTheme="minorHAnsi" w:cstheme="minorHAnsi"/>
                <w:sz w:val="18"/>
                <w:szCs w:val="18"/>
                <w:lang w:val="hr-HR"/>
              </w:rPr>
            </w:pPr>
          </w:p>
        </w:tc>
        <w:tc>
          <w:tcPr>
            <w:tcW w:w="2205" w:type="dxa"/>
          </w:tcPr>
          <w:p w14:paraId="58B842CE" w14:textId="63668D79"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arentna i zakon</w:t>
            </w:r>
            <w:r w:rsidR="00C46D2E" w:rsidRPr="008D043F">
              <w:rPr>
                <w:rFonts w:asciiTheme="minorHAnsi" w:hAnsiTheme="minorHAnsi" w:cstheme="minorHAnsi"/>
                <w:sz w:val="18"/>
                <w:szCs w:val="18"/>
                <w:lang w:val="hr-HR"/>
              </w:rPr>
              <w:t>ski</w:t>
            </w:r>
            <w:r w:rsidR="006F588B" w:rsidRPr="008D043F">
              <w:rPr>
                <w:rFonts w:asciiTheme="minorHAnsi" w:hAnsiTheme="minorHAnsi" w:cstheme="minorHAnsi"/>
                <w:sz w:val="18"/>
                <w:szCs w:val="18"/>
                <w:lang w:val="hr-HR"/>
              </w:rPr>
              <w:t xml:space="preserve"> adekvatno</w:t>
            </w:r>
            <w:r w:rsidRPr="008D043F">
              <w:rPr>
                <w:rFonts w:asciiTheme="minorHAnsi" w:hAnsiTheme="minorHAnsi" w:cstheme="minorHAnsi"/>
                <w:sz w:val="18"/>
                <w:szCs w:val="18"/>
                <w:lang w:val="hr-HR"/>
              </w:rPr>
              <w:t xml:space="preserve"> regulirana  dodjela koncesija na vodne resurse</w:t>
            </w:r>
            <w:r w:rsidR="00B1263B" w:rsidRPr="008D043F">
              <w:rPr>
                <w:rFonts w:asciiTheme="minorHAnsi" w:hAnsiTheme="minorHAnsi" w:cstheme="minorHAnsi"/>
                <w:sz w:val="18"/>
                <w:szCs w:val="18"/>
                <w:lang w:val="hr-HR"/>
              </w:rPr>
              <w:t>.</w:t>
            </w:r>
          </w:p>
          <w:p w14:paraId="2FE7C94E" w14:textId="77777777" w:rsidR="000A3050" w:rsidRPr="008D043F" w:rsidRDefault="000A3050" w:rsidP="0068355A">
            <w:pPr>
              <w:pStyle w:val="ListParagraph"/>
              <w:spacing w:line="276" w:lineRule="auto"/>
              <w:ind w:left="360"/>
              <w:rPr>
                <w:rFonts w:asciiTheme="minorHAnsi" w:hAnsiTheme="minorHAnsi" w:cstheme="minorHAnsi"/>
                <w:sz w:val="18"/>
                <w:szCs w:val="18"/>
                <w:lang w:val="hr-HR"/>
              </w:rPr>
            </w:pPr>
          </w:p>
          <w:p w14:paraId="6A228176" w14:textId="77777777" w:rsidR="000A3050" w:rsidRPr="008D043F" w:rsidRDefault="000A3050" w:rsidP="0068355A">
            <w:pPr>
              <w:spacing w:line="276" w:lineRule="auto"/>
              <w:rPr>
                <w:rFonts w:asciiTheme="minorHAnsi" w:hAnsiTheme="minorHAnsi" w:cstheme="minorHAnsi"/>
                <w:sz w:val="18"/>
                <w:szCs w:val="18"/>
                <w:lang w:val="hr-HR"/>
              </w:rPr>
            </w:pPr>
          </w:p>
        </w:tc>
      </w:tr>
      <w:tr w:rsidR="000A3050" w:rsidRPr="008D043F" w14:paraId="039A1E00" w14:textId="77777777" w:rsidTr="00076544">
        <w:trPr>
          <w:trHeight w:val="300"/>
        </w:trPr>
        <w:tc>
          <w:tcPr>
            <w:tcW w:w="1884" w:type="dxa"/>
            <w:vMerge w:val="restart"/>
          </w:tcPr>
          <w:p w14:paraId="0DE87E38"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Prioritet 1.3.:</w:t>
            </w:r>
          </w:p>
          <w:p w14:paraId="2B3EDA60"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nje dovoljnih količina vode za piće i njene dostupnosti za potrebe javnog vodosnabdijevanja</w:t>
            </w:r>
            <w:r w:rsidRPr="008D043F">
              <w:rPr>
                <w:rFonts w:asciiTheme="minorHAnsi" w:hAnsiTheme="minorHAnsi" w:cstheme="minorHAnsi"/>
                <w:sz w:val="18"/>
                <w:szCs w:val="18"/>
                <w:lang w:val="hr-HR"/>
              </w:rPr>
              <w:t xml:space="preserve">   </w:t>
            </w:r>
          </w:p>
        </w:tc>
        <w:tc>
          <w:tcPr>
            <w:tcW w:w="2013" w:type="dxa"/>
          </w:tcPr>
          <w:p w14:paraId="254C58E9"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i faza  provedbe  tehničko-operativnog segmenta reforme sektora vodnih usluga u svim JLS-ovima</w:t>
            </w:r>
          </w:p>
        </w:tc>
        <w:tc>
          <w:tcPr>
            <w:tcW w:w="2914" w:type="dxa"/>
          </w:tcPr>
          <w:p w14:paraId="7CFBB9C8"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četak faze planiranja za sve JLS-ove   </w:t>
            </w:r>
          </w:p>
          <w:p w14:paraId="6013375F" w14:textId="77777777" w:rsidR="000A3050" w:rsidRPr="008D043F" w:rsidRDefault="000A3050" w:rsidP="0068355A">
            <w:pPr>
              <w:pStyle w:val="ListParagraph"/>
              <w:numPr>
                <w:ilvl w:val="0"/>
                <w:numId w:val="4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5C403251" w14:textId="77777777" w:rsidR="000A3050" w:rsidRPr="008D043F" w:rsidRDefault="000A3050" w:rsidP="0068355A">
            <w:pPr>
              <w:pStyle w:val="ListParagraph"/>
              <w:numPr>
                <w:ilvl w:val="0"/>
                <w:numId w:val="48"/>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gled sektora vodnih usluga u BiH“ </w:t>
            </w:r>
          </w:p>
          <w:p w14:paraId="25D74277" w14:textId="77777777" w:rsidR="000A3050" w:rsidRPr="008D043F" w:rsidRDefault="000A3050" w:rsidP="0068355A">
            <w:pPr>
              <w:pStyle w:val="ListParagraph"/>
              <w:numPr>
                <w:ilvl w:val="0"/>
                <w:numId w:val="48"/>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Uredba o metodologiji utvrđivanja najniže osnovne cijene vodnih usluga u Federaciji BiH</w:t>
            </w:r>
          </w:p>
          <w:p w14:paraId="4E1D9E6E" w14:textId="77777777" w:rsidR="000A3050" w:rsidRPr="008D043F" w:rsidRDefault="000A3050" w:rsidP="0068355A">
            <w:pPr>
              <w:pStyle w:val="ListParagraph"/>
              <w:numPr>
                <w:ilvl w:val="0"/>
                <w:numId w:val="48"/>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jeđenje vodnih usluga u Federaciji BiH finansijske i tehničke podrške.</w:t>
            </w:r>
          </w:p>
        </w:tc>
        <w:tc>
          <w:tcPr>
            <w:tcW w:w="2205" w:type="dxa"/>
          </w:tcPr>
          <w:p w14:paraId="6153BB93"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veden u cijelosti tehničko-operativni  segment reforme sektora vodnih usluga u svim JLS</w:t>
            </w:r>
          </w:p>
          <w:p w14:paraId="644FD988"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vima.   </w:t>
            </w:r>
          </w:p>
          <w:p w14:paraId="66591C28" w14:textId="77777777" w:rsidR="000A3050" w:rsidRPr="008D043F" w:rsidRDefault="000A3050" w:rsidP="0068355A">
            <w:pPr>
              <w:spacing w:line="276" w:lineRule="auto"/>
              <w:rPr>
                <w:rFonts w:asciiTheme="minorHAnsi" w:hAnsiTheme="minorHAnsi" w:cstheme="minorHAnsi"/>
                <w:sz w:val="18"/>
                <w:szCs w:val="18"/>
                <w:lang w:val="hr-HR"/>
              </w:rPr>
            </w:pPr>
          </w:p>
        </w:tc>
      </w:tr>
      <w:tr w:rsidR="000A3050" w:rsidRPr="008D043F" w14:paraId="68E309A7" w14:textId="77777777" w:rsidTr="00076544">
        <w:trPr>
          <w:trHeight w:val="300"/>
        </w:trPr>
        <w:tc>
          <w:tcPr>
            <w:tcW w:w="1884" w:type="dxa"/>
            <w:vMerge/>
            <w:vAlign w:val="center"/>
          </w:tcPr>
          <w:p w14:paraId="4A7D95F4"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4EEE9512"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i faza provedbe  zakonodavno-institucionalnog    segmenta reforme sektora vodnih usluga u svim JLS-ovima.    </w:t>
            </w:r>
          </w:p>
        </w:tc>
        <w:tc>
          <w:tcPr>
            <w:tcW w:w="2914" w:type="dxa"/>
          </w:tcPr>
          <w:p w14:paraId="31D9AECE"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četak faze planiranja za sve JLS-ove   </w:t>
            </w:r>
          </w:p>
          <w:p w14:paraId="0713D175" w14:textId="77777777" w:rsidR="000A3050" w:rsidRPr="008D043F" w:rsidRDefault="000A3050" w:rsidP="0068355A">
            <w:pPr>
              <w:pStyle w:val="ListParagraph"/>
              <w:numPr>
                <w:ilvl w:val="0"/>
                <w:numId w:val="4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1E5726F5" w14:textId="77777777" w:rsidR="000A3050" w:rsidRPr="008D043F" w:rsidRDefault="000A3050"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regled sektora vodnih usluga u BiH“</w:t>
            </w:r>
          </w:p>
          <w:p w14:paraId="107E5A5A" w14:textId="77777777" w:rsidR="000A3050" w:rsidRPr="008D043F" w:rsidRDefault="000A3050"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Uredba o metodologiji utvrđivanja najniže osnovne cijene vodnih usluga u Federaciji BiH</w:t>
            </w:r>
          </w:p>
          <w:p w14:paraId="5A5CDDE6" w14:textId="77777777" w:rsidR="000A3050" w:rsidRPr="008D043F" w:rsidRDefault="000A3050"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jeđenje vodnih usluga u Federaciji BiH finansijske i tehničke podrške.</w:t>
            </w:r>
          </w:p>
        </w:tc>
        <w:tc>
          <w:tcPr>
            <w:tcW w:w="2205" w:type="dxa"/>
          </w:tcPr>
          <w:p w14:paraId="37B9AB07"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en u cijelosti zakonodavno-institucionalni segment reforme sektora vodnih usluga u svim JLS-ovima      </w:t>
            </w:r>
          </w:p>
        </w:tc>
      </w:tr>
      <w:tr w:rsidR="000A3050" w:rsidRPr="008D043F" w14:paraId="29E70EA0" w14:textId="77777777" w:rsidTr="00076544">
        <w:trPr>
          <w:trHeight w:val="300"/>
        </w:trPr>
        <w:tc>
          <w:tcPr>
            <w:tcW w:w="1884" w:type="dxa"/>
            <w:vMerge w:val="restart"/>
          </w:tcPr>
          <w:p w14:paraId="68F62AE6"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4.:</w:t>
            </w:r>
          </w:p>
          <w:p w14:paraId="46D8B496"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Smanjenje rizika pri ekstremnim hidrološkim pojavama uspostavom održivog sistema upravljanja poplavnim rizikom i prilagođavanj</w:t>
            </w:r>
            <w:r w:rsidR="006F588B" w:rsidRPr="008D043F">
              <w:rPr>
                <w:rFonts w:asciiTheme="minorHAnsi" w:hAnsiTheme="minorHAnsi" w:cstheme="minorHAnsi"/>
                <w:b/>
                <w:sz w:val="18"/>
                <w:szCs w:val="18"/>
                <w:lang w:val="hr-HR"/>
              </w:rPr>
              <w:t>e na</w:t>
            </w:r>
            <w:r w:rsidRPr="008D043F">
              <w:rPr>
                <w:rFonts w:asciiTheme="minorHAnsi" w:hAnsiTheme="minorHAnsi" w:cstheme="minorHAnsi"/>
                <w:b/>
                <w:sz w:val="18"/>
                <w:szCs w:val="18"/>
                <w:lang w:val="hr-HR"/>
              </w:rPr>
              <w:t xml:space="preserve"> klimatsk</w:t>
            </w:r>
            <w:r w:rsidR="006F588B" w:rsidRPr="008D043F">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promjen</w:t>
            </w:r>
            <w:r w:rsidR="006F588B" w:rsidRPr="008D043F">
              <w:rPr>
                <w:rFonts w:asciiTheme="minorHAnsi" w:hAnsiTheme="minorHAnsi" w:cstheme="minorHAnsi"/>
                <w:b/>
                <w:sz w:val="18"/>
                <w:szCs w:val="18"/>
                <w:lang w:val="hr-HR"/>
              </w:rPr>
              <w:t>e</w:t>
            </w:r>
            <w:r w:rsidRPr="008D043F">
              <w:rPr>
                <w:rFonts w:asciiTheme="minorHAnsi" w:hAnsiTheme="minorHAnsi" w:cstheme="minorHAnsi"/>
                <w:sz w:val="18"/>
                <w:szCs w:val="18"/>
                <w:lang w:val="hr-HR"/>
              </w:rPr>
              <w:t xml:space="preserve"> </w:t>
            </w:r>
          </w:p>
        </w:tc>
        <w:tc>
          <w:tcPr>
            <w:tcW w:w="2013" w:type="dxa"/>
          </w:tcPr>
          <w:p w14:paraId="0294C213"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stizanje ciljeva definiranih u okviru Planova upravljanja rizicima od poplava  vodnih područja rijeke Save i Jadranskog mora  (I, II ciklus)  i izvještavanjem.</w:t>
            </w:r>
          </w:p>
        </w:tc>
        <w:tc>
          <w:tcPr>
            <w:tcW w:w="2914" w:type="dxa"/>
          </w:tcPr>
          <w:p w14:paraId="1FE615BE"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ovi upravljanja rizicima od poplava vodnih područja rijeke Save i Jadranskog mora (I, II ciklus) u procesu izrade.    </w:t>
            </w:r>
          </w:p>
        </w:tc>
        <w:tc>
          <w:tcPr>
            <w:tcW w:w="2205" w:type="dxa"/>
          </w:tcPr>
          <w:p w14:paraId="58DCCE66"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stignuti su svi ciljevi u okviru Planova upravljanja rizicima od poplava utvrđeni u prvom i  drugom planskom ciklusu  (2024‒2029.) i (2030‒2035.).</w:t>
            </w:r>
          </w:p>
        </w:tc>
      </w:tr>
      <w:tr w:rsidR="000A3050" w:rsidRPr="008D043F" w14:paraId="2DC3938B" w14:textId="77777777" w:rsidTr="00076544">
        <w:trPr>
          <w:trHeight w:val="300"/>
        </w:trPr>
        <w:tc>
          <w:tcPr>
            <w:tcW w:w="1884" w:type="dxa"/>
            <w:vMerge/>
            <w:vAlign w:val="center"/>
          </w:tcPr>
          <w:p w14:paraId="2028D55C"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598DFDF7"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valitet analiza i pouzdanost procjena u svrhu donošenja odluka   u sistemu zaštite od poplava.   </w:t>
            </w:r>
          </w:p>
        </w:tc>
        <w:tc>
          <w:tcPr>
            <w:tcW w:w="2914" w:type="dxa"/>
          </w:tcPr>
          <w:p w14:paraId="3754DAE0" w14:textId="77777777" w:rsidR="000A3050" w:rsidRPr="008D043F" w:rsidRDefault="000A3050" w:rsidP="0068355A">
            <w:pPr>
              <w:pStyle w:val="ListParagraph"/>
              <w:spacing w:line="276" w:lineRule="auto"/>
              <w:ind w:left="0"/>
              <w:rPr>
                <w:rFonts w:asciiTheme="minorHAnsi" w:hAnsiTheme="minorHAnsi" w:cstheme="minorHAnsi"/>
                <w:sz w:val="18"/>
                <w:szCs w:val="18"/>
                <w:lang w:val="hr-HR"/>
              </w:rPr>
            </w:pPr>
            <w:r w:rsidRPr="008D043F">
              <w:rPr>
                <w:rFonts w:asciiTheme="minorHAnsi" w:hAnsiTheme="minorHAnsi" w:cstheme="minorHAnsi"/>
                <w:sz w:val="18"/>
                <w:szCs w:val="18"/>
                <w:lang w:val="hr-HR"/>
              </w:rPr>
              <w:t>Nedovoljan je kvalitet analiza i pouzdanost procjena u svrhu  donošenja odluka u sistemu zaštite od poplava.</w:t>
            </w:r>
          </w:p>
          <w:p w14:paraId="4D5D9DAA" w14:textId="4EED7FE5" w:rsidR="000A3050" w:rsidRPr="008D043F" w:rsidRDefault="000A3050"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dovoljno je razvijena mreža  hidroloških mjernih stanica na svim vodotocima u obuhvat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 AFAS, kao i padavinskih i meteoroloških mjernih stanica u Federaciji BiH</w:t>
            </w:r>
          </w:p>
          <w:p w14:paraId="1B7657E1" w14:textId="77777777" w:rsidR="000A3050" w:rsidRPr="008D043F" w:rsidRDefault="000A3050"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stepen funkcionalnosti i operativnosti i hidrološko-hidrauličkih prognoznih modela. </w:t>
            </w:r>
          </w:p>
        </w:tc>
        <w:tc>
          <w:tcPr>
            <w:tcW w:w="2205" w:type="dxa"/>
          </w:tcPr>
          <w:p w14:paraId="26161367" w14:textId="77777777" w:rsidR="000A3050" w:rsidRPr="008D043F" w:rsidRDefault="000A3050" w:rsidP="0068355A">
            <w:pPr>
              <w:pStyle w:val="ListParagraph"/>
              <w:numPr>
                <w:ilvl w:val="0"/>
                <w:numId w:val="42"/>
              </w:numPr>
              <w:spacing w:line="276" w:lineRule="auto"/>
              <w:ind w:left="360"/>
              <w:rPr>
                <w:rFonts w:asciiTheme="minorHAnsi" w:hAnsiTheme="minorHAnsi" w:cstheme="minorHAnsi"/>
                <w:sz w:val="18"/>
                <w:szCs w:val="18"/>
                <w:lang w:val="hr-HR"/>
              </w:rPr>
            </w:pPr>
            <w:bookmarkStart w:id="81" w:name="_Hlk95284769"/>
            <w:r w:rsidRPr="008D043F">
              <w:rPr>
                <w:rFonts w:asciiTheme="minorHAnsi" w:hAnsiTheme="minorHAnsi" w:cstheme="minorHAnsi"/>
                <w:sz w:val="18"/>
                <w:szCs w:val="18"/>
                <w:lang w:val="hr-HR"/>
              </w:rPr>
              <w:t>Osigurane su kvalitetne analize i pouzdane procjene u svrhu donošenja odluka u sistemu zaštite od poplava</w:t>
            </w:r>
            <w:bookmarkEnd w:id="81"/>
            <w:r w:rsidRPr="008D043F">
              <w:rPr>
                <w:rFonts w:asciiTheme="minorHAnsi" w:hAnsiTheme="minorHAnsi" w:cstheme="minorHAnsi"/>
                <w:sz w:val="18"/>
                <w:szCs w:val="18"/>
                <w:lang w:val="hr-HR"/>
              </w:rPr>
              <w:t>;</w:t>
            </w:r>
          </w:p>
          <w:p w14:paraId="37F326E4" w14:textId="2327C66B" w:rsidR="000A3050" w:rsidRPr="008D043F" w:rsidRDefault="006F588B"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a </w:t>
            </w:r>
            <w:r w:rsidR="000A3050" w:rsidRPr="008D043F">
              <w:rPr>
                <w:rFonts w:asciiTheme="minorHAnsi" w:hAnsiTheme="minorHAnsi" w:cstheme="minorHAnsi"/>
                <w:sz w:val="18"/>
                <w:szCs w:val="18"/>
                <w:lang w:val="hr-HR"/>
              </w:rPr>
              <w:t>mreža  hidroloških mjernih stanica na svim vodotocima u obuhvatu ‒  AFAS</w:t>
            </w:r>
            <w:r w:rsidRPr="008D043F">
              <w:rPr>
                <w:rFonts w:asciiTheme="minorHAnsi" w:hAnsiTheme="minorHAnsi" w:cstheme="minorHAnsi"/>
                <w:sz w:val="18"/>
                <w:szCs w:val="18"/>
                <w:lang w:val="hr-HR"/>
              </w:rPr>
              <w:t>a</w:t>
            </w:r>
            <w:r w:rsidR="000A3050" w:rsidRPr="008D043F">
              <w:rPr>
                <w:rFonts w:asciiTheme="minorHAnsi" w:hAnsiTheme="minorHAnsi" w:cstheme="minorHAnsi"/>
                <w:sz w:val="18"/>
                <w:szCs w:val="18"/>
                <w:lang w:val="hr-HR"/>
              </w:rPr>
              <w:t xml:space="preserve"> u Federaciji BiH</w:t>
            </w:r>
          </w:p>
          <w:p w14:paraId="0627D5D1" w14:textId="77777777" w:rsidR="000A3050" w:rsidRPr="008D043F" w:rsidRDefault="000A3050"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Adekvatna mreža  padavinskih i meteoroloških mjernih stanica u Federaciji BiH</w:t>
            </w:r>
          </w:p>
          <w:p w14:paraId="4142765D" w14:textId="77777777" w:rsidR="000A3050" w:rsidRPr="008D043F" w:rsidRDefault="000A3050"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tpuno operativni, </w:t>
            </w:r>
            <w:r w:rsidRPr="008D043F">
              <w:rPr>
                <w:rFonts w:asciiTheme="minorHAnsi" w:hAnsiTheme="minorHAnsi" w:cstheme="minorHAnsi"/>
                <w:sz w:val="18"/>
                <w:szCs w:val="18"/>
                <w:lang w:val="hr-HR"/>
              </w:rPr>
              <w:lastRenderedPageBreak/>
              <w:t>funkcionalni i redovno održavani hidrološko- hidraulički  prognozni modeli.</w:t>
            </w:r>
          </w:p>
        </w:tc>
      </w:tr>
      <w:tr w:rsidR="000A3050" w:rsidRPr="008D043F" w14:paraId="33F41E64" w14:textId="77777777" w:rsidTr="00076544">
        <w:trPr>
          <w:trHeight w:val="300"/>
        </w:trPr>
        <w:tc>
          <w:tcPr>
            <w:tcW w:w="1884" w:type="dxa"/>
            <w:vMerge/>
            <w:vAlign w:val="center"/>
          </w:tcPr>
          <w:p w14:paraId="43001975"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75DD6ECC"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planiranja i provoođenja mjera prilagođavanja na klimatske promjene u svrhu kvalitetnije prevencije i upravljanja rizicima od poplava.</w:t>
            </w:r>
          </w:p>
          <w:p w14:paraId="4AF08B62"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09201170" w14:textId="5E6358DA"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poradičnao planiranje i  integriracija  mjera prilagođavanja na klimatske  promjene  u  planske dokumente na svim administrativnim nivoima  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w:t>
            </w:r>
          </w:p>
          <w:p w14:paraId="2E499934" w14:textId="77777777" w:rsidR="000A3050" w:rsidRPr="008D043F" w:rsidRDefault="000A3050" w:rsidP="0068355A">
            <w:pPr>
              <w:spacing w:line="276" w:lineRule="auto"/>
              <w:rPr>
                <w:rFonts w:asciiTheme="minorHAnsi" w:hAnsiTheme="minorHAnsi" w:cstheme="minorHAnsi"/>
                <w:sz w:val="18"/>
                <w:szCs w:val="18"/>
                <w:lang w:val="hr-HR"/>
              </w:rPr>
            </w:pPr>
          </w:p>
          <w:p w14:paraId="58873D7A" w14:textId="367D15EF" w:rsidR="000A3050" w:rsidRPr="008D043F" w:rsidRDefault="000A3050" w:rsidP="0068355A">
            <w:pPr>
              <w:pStyle w:val="ListParagraph"/>
              <w:numPr>
                <w:ilvl w:val="0"/>
                <w:numId w:val="266"/>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Izrađen nacrt Strategije prilagođavanja na klimatske promjene i niskoemisionog razvoja 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za period 2020.-2030.</w:t>
            </w:r>
          </w:p>
          <w:p w14:paraId="574E4623" w14:textId="6936C1D4" w:rsidR="000A3050" w:rsidRPr="008D043F" w:rsidRDefault="000A3050" w:rsidP="0068355A">
            <w:pPr>
              <w:pStyle w:val="ListParagraph"/>
              <w:numPr>
                <w:ilvl w:val="0"/>
                <w:numId w:val="266"/>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Izrađen n</w:t>
            </w:r>
            <w:r w:rsidR="00DE406F"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crt Plan</w:t>
            </w:r>
            <w:r w:rsidR="00DE406F" w:rsidRPr="008D043F">
              <w:rPr>
                <w:rFonts w:asciiTheme="minorHAnsi" w:hAnsiTheme="minorHAnsi" w:cstheme="minorHAnsi"/>
                <w:sz w:val="18"/>
                <w:szCs w:val="18"/>
                <w:lang w:val="hr-HR"/>
              </w:rPr>
              <w:t xml:space="preserve">a </w:t>
            </w:r>
            <w:r w:rsidRPr="008D043F">
              <w:rPr>
                <w:rFonts w:asciiTheme="minorHAnsi" w:hAnsiTheme="minorHAnsi" w:cstheme="minorHAnsi"/>
                <w:sz w:val="18"/>
                <w:szCs w:val="18"/>
                <w:lang w:val="hr-HR"/>
              </w:rPr>
              <w:t>prilagođavanja na klimatske promjene BiH -</w:t>
            </w:r>
            <w:r w:rsidR="00DE406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AP </w:t>
            </w:r>
          </w:p>
        </w:tc>
        <w:tc>
          <w:tcPr>
            <w:tcW w:w="2205" w:type="dxa"/>
          </w:tcPr>
          <w:p w14:paraId="70E59E3B" w14:textId="6AB595F4"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vođenje mjera  prilagođavanja na klimatske  promjene u skladu sa  planovima      svih administrativnih nivoa 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u svrhu kvalitetnije prevencije i upravljanja rizicima od poplava.</w:t>
            </w:r>
          </w:p>
        </w:tc>
      </w:tr>
      <w:tr w:rsidR="000A3050" w:rsidRPr="008D043F" w14:paraId="1CB66C76" w14:textId="77777777" w:rsidTr="00076544">
        <w:trPr>
          <w:trHeight w:val="300"/>
        </w:trPr>
        <w:tc>
          <w:tcPr>
            <w:tcW w:w="1884" w:type="dxa"/>
            <w:vMerge w:val="restart"/>
          </w:tcPr>
          <w:p w14:paraId="373EBDF7"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5.:</w:t>
            </w:r>
          </w:p>
          <w:p w14:paraId="7D0A8C30" w14:textId="22975163"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Dost</w:t>
            </w:r>
            <w:r w:rsidR="006F588B" w:rsidRPr="008D043F">
              <w:rPr>
                <w:rFonts w:asciiTheme="minorHAnsi" w:hAnsiTheme="minorHAnsi" w:cstheme="minorHAnsi"/>
                <w:b/>
                <w:sz w:val="18"/>
                <w:szCs w:val="18"/>
                <w:lang w:val="hr-HR"/>
              </w:rPr>
              <w:t>izanje</w:t>
            </w:r>
            <w:r w:rsidRPr="008D043F">
              <w:rPr>
                <w:rFonts w:asciiTheme="minorHAnsi" w:hAnsiTheme="minorHAnsi" w:cstheme="minorHAnsi"/>
                <w:b/>
                <w:sz w:val="18"/>
                <w:szCs w:val="18"/>
                <w:lang w:val="hr-HR"/>
              </w:rPr>
              <w:t xml:space="preserve"> funkcionalan</w:t>
            </w:r>
            <w:r w:rsidR="006F588B" w:rsidRPr="008D043F">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pravn</w:t>
            </w:r>
            <w:r w:rsidR="006F588B" w:rsidRPr="008D043F">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i institucional</w:t>
            </w:r>
            <w:r w:rsidR="006F588B" w:rsidRPr="008D043F">
              <w:rPr>
                <w:rFonts w:asciiTheme="minorHAnsi" w:hAnsiTheme="minorHAnsi" w:cstheme="minorHAnsi"/>
                <w:b/>
                <w:sz w:val="18"/>
                <w:szCs w:val="18"/>
                <w:lang w:val="hr-HR"/>
              </w:rPr>
              <w:t>nog</w:t>
            </w:r>
            <w:r w:rsidRPr="008D043F">
              <w:rPr>
                <w:rFonts w:asciiTheme="minorHAnsi" w:hAnsiTheme="minorHAnsi" w:cstheme="minorHAnsi"/>
                <w:b/>
                <w:sz w:val="18"/>
                <w:szCs w:val="18"/>
                <w:lang w:val="hr-HR"/>
              </w:rPr>
              <w:t xml:space="preserve"> okvir</w:t>
            </w:r>
            <w:r w:rsidR="006F588B"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u svrhu prilagođavanja  pravnim aktima EU </w:t>
            </w:r>
            <w:r w:rsidR="00DE406F" w:rsidRPr="008D043F">
              <w:rPr>
                <w:rFonts w:asciiTheme="minorHAnsi" w:hAnsiTheme="minorHAnsi" w:cstheme="minorHAnsi"/>
                <w:b/>
                <w:sz w:val="18"/>
                <w:szCs w:val="18"/>
                <w:lang w:val="hr-HR"/>
              </w:rPr>
              <w:t xml:space="preserve">iz </w:t>
            </w:r>
            <w:r w:rsidRPr="008D043F">
              <w:rPr>
                <w:rFonts w:asciiTheme="minorHAnsi" w:hAnsiTheme="minorHAnsi" w:cstheme="minorHAnsi"/>
                <w:b/>
                <w:sz w:val="18"/>
                <w:szCs w:val="18"/>
                <w:lang w:val="hr-HR"/>
              </w:rPr>
              <w:t xml:space="preserve">oblasti voda </w:t>
            </w:r>
            <w:r w:rsidR="00DE406F" w:rsidRPr="008D043F">
              <w:rPr>
                <w:rFonts w:asciiTheme="minorHAnsi" w:hAnsiTheme="minorHAnsi" w:cstheme="minorHAnsi"/>
                <w:b/>
                <w:sz w:val="18"/>
                <w:szCs w:val="18"/>
                <w:lang w:val="hr-HR"/>
              </w:rPr>
              <w:t>i njihovog provođenja</w:t>
            </w:r>
          </w:p>
        </w:tc>
        <w:tc>
          <w:tcPr>
            <w:tcW w:w="2013" w:type="dxa"/>
          </w:tcPr>
          <w:p w14:paraId="18B0F704"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 i pravovremenost  programiranja   integriranja u EU  vezano za oblast upravljanja vodama.</w:t>
            </w:r>
          </w:p>
        </w:tc>
        <w:tc>
          <w:tcPr>
            <w:tcW w:w="2914" w:type="dxa"/>
          </w:tcPr>
          <w:p w14:paraId="58010561"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ka efikasnost i kašnjenje u izradi programa.</w:t>
            </w:r>
          </w:p>
        </w:tc>
        <w:tc>
          <w:tcPr>
            <w:tcW w:w="2205" w:type="dxa"/>
          </w:tcPr>
          <w:p w14:paraId="3A384B88"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a, redovna i pravovremena izrada četverogodišnja  programa integriranja.</w:t>
            </w:r>
          </w:p>
        </w:tc>
      </w:tr>
      <w:tr w:rsidR="000A3050" w:rsidRPr="008D043F" w14:paraId="1214B1A2" w14:textId="77777777" w:rsidTr="00076544">
        <w:trPr>
          <w:trHeight w:val="300"/>
        </w:trPr>
        <w:tc>
          <w:tcPr>
            <w:tcW w:w="1884" w:type="dxa"/>
            <w:vMerge/>
            <w:vAlign w:val="center"/>
          </w:tcPr>
          <w:p w14:paraId="1D6BAC5B"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46BFEF75"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lagođenost pravnog okvira, a posljedično i  institucionalnog okvira u sektoru voda u  F BiH, efikasnoj  aproksimaciji EU vodnog  zakonodavstva i standarda.</w:t>
            </w:r>
          </w:p>
          <w:p w14:paraId="4C523185"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0842A93D"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okvir u F BiH nije prilagođen   efikasnoj aproksimaciji EU zakonodavstva. </w:t>
            </w:r>
          </w:p>
          <w:p w14:paraId="00634E8C" w14:textId="77777777" w:rsidR="000A3050" w:rsidRPr="008D043F" w:rsidRDefault="000A3050" w:rsidP="0068355A">
            <w:pPr>
              <w:spacing w:line="276" w:lineRule="auto"/>
              <w:rPr>
                <w:rFonts w:asciiTheme="minorHAnsi" w:hAnsiTheme="minorHAnsi" w:cstheme="minorHAnsi"/>
                <w:sz w:val="18"/>
                <w:szCs w:val="18"/>
                <w:lang w:val="hr-HR"/>
              </w:rPr>
            </w:pPr>
          </w:p>
          <w:p w14:paraId="7CC90BF9" w14:textId="77777777" w:rsidR="000A3050" w:rsidRPr="008D043F" w:rsidRDefault="000A3050" w:rsidP="0068355A">
            <w:pPr>
              <w:pStyle w:val="ListParagraph"/>
              <w:numPr>
                <w:ilvl w:val="0"/>
                <w:numId w:val="257"/>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ima su  nadležnosti za aproksimaciju delegirane  na značajan broj institucija na svim administrativnim  nivoima, za što su  su neophodni  značajni (nedostajući) kapaciteti za horizonatalnu i vertikalnu koordinaciju   </w:t>
            </w:r>
          </w:p>
        </w:tc>
        <w:tc>
          <w:tcPr>
            <w:tcW w:w="2205" w:type="dxa"/>
          </w:tcPr>
          <w:p w14:paraId="47DD5BB9"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konodavni i institucionalni okvir prilagođeni su zahtjevima efikasne aproksimacije.</w:t>
            </w:r>
          </w:p>
        </w:tc>
      </w:tr>
      <w:tr w:rsidR="000A3050" w:rsidRPr="008D043F" w14:paraId="5A1F9B4B" w14:textId="77777777" w:rsidTr="00076544">
        <w:trPr>
          <w:trHeight w:val="300"/>
        </w:trPr>
        <w:tc>
          <w:tcPr>
            <w:tcW w:w="1884" w:type="dxa"/>
            <w:vMerge/>
            <w:vAlign w:val="center"/>
          </w:tcPr>
          <w:p w14:paraId="3EEF5D22"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7FD4AD8D" w14:textId="436985E1"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apacitiranost i kompetentnost zaposlenih u  institucijama  sektora voda (organima uprave, agencijama, zavodima i dr.) na svim nivoima vlasti 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w:t>
            </w:r>
          </w:p>
        </w:tc>
        <w:tc>
          <w:tcPr>
            <w:tcW w:w="2914" w:type="dxa"/>
          </w:tcPr>
          <w:p w14:paraId="1D12F003" w14:textId="42C53096"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statak kapaciteta i nedovoljna obučenost  zaposlenih u nadležnim institucijama u sektoru voda na svim nivoima 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za </w:t>
            </w:r>
          </w:p>
          <w:p w14:paraId="7A8E6B3E" w14:textId="77777777" w:rsidR="000A3050" w:rsidRPr="008D043F" w:rsidRDefault="000A3050"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ivanje i provođenje EU </w:t>
            </w:r>
            <w:r w:rsidRPr="008D043F">
              <w:rPr>
                <w:rFonts w:asciiTheme="minorHAnsi" w:hAnsiTheme="minorHAnsi" w:cstheme="minorHAnsi"/>
                <w:i/>
                <w:iCs/>
                <w:sz w:val="18"/>
                <w:szCs w:val="18"/>
                <w:lang w:val="hr-HR"/>
              </w:rPr>
              <w:t>acquis</w:t>
            </w:r>
            <w:r w:rsidRPr="008D043F">
              <w:rPr>
                <w:rFonts w:asciiTheme="minorHAnsi" w:hAnsiTheme="minorHAnsi" w:cstheme="minorHAnsi"/>
                <w:sz w:val="18"/>
                <w:szCs w:val="18"/>
                <w:lang w:val="hr-HR"/>
              </w:rPr>
              <w:t xml:space="preserve">  </w:t>
            </w:r>
          </w:p>
          <w:p w14:paraId="44B526A7" w14:textId="77777777" w:rsidR="000A3050" w:rsidRPr="008D043F" w:rsidRDefault="000A3050"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provedbu obaveza iz međunarodnih sporazuma</w:t>
            </w:r>
          </w:p>
          <w:p w14:paraId="7498BBB1" w14:textId="77777777" w:rsidR="000A3050" w:rsidRPr="008D043F" w:rsidRDefault="000A3050"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bu zakona i regulative </w:t>
            </w:r>
          </w:p>
          <w:p w14:paraId="22656C24" w14:textId="77777777" w:rsidR="000A3050" w:rsidRPr="008D043F" w:rsidRDefault="000A3050"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provedbu strateških i planskih dokumenata sektora voda</w:t>
            </w:r>
          </w:p>
        </w:tc>
        <w:tc>
          <w:tcPr>
            <w:tcW w:w="2205" w:type="dxa"/>
          </w:tcPr>
          <w:p w14:paraId="27F257DA" w14:textId="2727CE08"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apacitiranost i kompetentnost zaposlenih u  institucijama u sektora voda 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w:t>
            </w:r>
            <w:r w:rsidR="00FE337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lagođeni </w:t>
            </w:r>
          </w:p>
          <w:p w14:paraId="17211792" w14:textId="77777777" w:rsidR="000A3050" w:rsidRPr="008D043F" w:rsidRDefault="000A3050"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zahtjevima  usklađivanja i provođenja EU acquis i</w:t>
            </w:r>
            <w:r w:rsidRPr="008D043F">
              <w:rPr>
                <w:rFonts w:asciiTheme="minorHAnsi" w:hAnsiTheme="minorHAnsi" w:cstheme="minorHAnsi"/>
                <w:i/>
                <w:iCs/>
                <w:sz w:val="18"/>
                <w:szCs w:val="18"/>
                <w:lang w:val="hr-HR"/>
              </w:rPr>
              <w:t xml:space="preserve"> </w:t>
            </w:r>
            <w:r w:rsidRPr="008D043F">
              <w:rPr>
                <w:rFonts w:asciiTheme="minorHAnsi" w:hAnsiTheme="minorHAnsi" w:cstheme="minorHAnsi"/>
                <w:sz w:val="18"/>
                <w:szCs w:val="18"/>
                <w:lang w:val="hr-HR"/>
              </w:rPr>
              <w:t xml:space="preserve"> provođenju međunarodnih sporazuma iz oblasti voda </w:t>
            </w:r>
          </w:p>
          <w:p w14:paraId="6B91F98E" w14:textId="77777777" w:rsidR="000A3050" w:rsidRPr="008D043F" w:rsidRDefault="000A3050"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trebama   provedbe zakona i regulative, strateških i </w:t>
            </w:r>
            <w:r w:rsidRPr="008D043F">
              <w:rPr>
                <w:rFonts w:asciiTheme="minorHAnsi" w:hAnsiTheme="minorHAnsi" w:cstheme="minorHAnsi"/>
                <w:sz w:val="18"/>
                <w:szCs w:val="18"/>
                <w:lang w:val="hr-HR"/>
              </w:rPr>
              <w:lastRenderedPageBreak/>
              <w:t>planskih dokumenata sektora voda</w:t>
            </w:r>
          </w:p>
        </w:tc>
      </w:tr>
      <w:tr w:rsidR="000A3050" w:rsidRPr="008D043F" w14:paraId="4C1F40D5" w14:textId="77777777" w:rsidTr="00076544">
        <w:trPr>
          <w:trHeight w:val="300"/>
        </w:trPr>
        <w:tc>
          <w:tcPr>
            <w:tcW w:w="1884" w:type="dxa"/>
            <w:vMerge/>
            <w:vAlign w:val="center"/>
          </w:tcPr>
          <w:p w14:paraId="09957CDE"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46E40459"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laniranja i realizacije implementacije svih EU direktiva relevantnih za razvoj sektora voda.      </w:t>
            </w:r>
          </w:p>
        </w:tc>
        <w:tc>
          <w:tcPr>
            <w:tcW w:w="2914" w:type="dxa"/>
          </w:tcPr>
          <w:p w14:paraId="3487B0E9" w14:textId="4B016709"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iranje je u početnoj fazi preko ažuriranja APIDA izrađenih u okviru </w:t>
            </w:r>
            <w:r w:rsidR="00376C47" w:rsidRPr="008D043F">
              <w:rPr>
                <w:rFonts w:asciiTheme="minorHAnsi" w:hAnsiTheme="minorHAnsi" w:cstheme="minorHAnsi"/>
                <w:sz w:val="18"/>
                <w:szCs w:val="18"/>
                <w:lang w:val="hr-HR"/>
              </w:rPr>
              <w:t>Strategije</w:t>
            </w:r>
            <w:r w:rsidRPr="008D043F">
              <w:rPr>
                <w:rFonts w:asciiTheme="minorHAnsi" w:hAnsiTheme="minorHAnsi" w:cstheme="minorHAnsi"/>
                <w:sz w:val="18"/>
                <w:szCs w:val="18"/>
                <w:lang w:val="hr-HR"/>
              </w:rPr>
              <w:t>.</w:t>
            </w:r>
          </w:p>
        </w:tc>
        <w:tc>
          <w:tcPr>
            <w:tcW w:w="2205" w:type="dxa"/>
          </w:tcPr>
          <w:p w14:paraId="549AA7AB"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i su Planovi implementacije svih direktiva (APID) s realizacijom određenom  u dinamičkom planu u okviru APID-a. </w:t>
            </w:r>
          </w:p>
        </w:tc>
      </w:tr>
      <w:tr w:rsidR="000A3050" w:rsidRPr="008D043F" w14:paraId="52201202" w14:textId="77777777" w:rsidTr="00076544">
        <w:trPr>
          <w:trHeight w:val="300"/>
        </w:trPr>
        <w:tc>
          <w:tcPr>
            <w:tcW w:w="1884" w:type="dxa"/>
            <w:vMerge w:val="restart"/>
          </w:tcPr>
          <w:p w14:paraId="660712EE"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6.:</w:t>
            </w:r>
          </w:p>
          <w:p w14:paraId="386E0F5A"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Osiguranje finansijske održivosti sektora voda </w:t>
            </w:r>
          </w:p>
          <w:p w14:paraId="714FAFD5"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19196ACE"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i faza provedbe  održivog finansijsko-ekonomskog segmenta  reforme sektora vodnih usluga u svim JLS-ovima.    </w:t>
            </w:r>
          </w:p>
          <w:p w14:paraId="7F230E04" w14:textId="77777777" w:rsidR="000A3050" w:rsidRPr="008D043F" w:rsidRDefault="000A3050" w:rsidP="0068355A">
            <w:pPr>
              <w:spacing w:line="276" w:lineRule="auto"/>
              <w:rPr>
                <w:rFonts w:asciiTheme="minorHAnsi" w:hAnsiTheme="minorHAnsi" w:cstheme="minorHAnsi"/>
                <w:sz w:val="18"/>
                <w:szCs w:val="18"/>
                <w:lang w:val="hr-HR"/>
              </w:rPr>
            </w:pPr>
          </w:p>
          <w:p w14:paraId="7EDD9D98"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16F3D106"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četak faze planiranja za sve JLS-ove   </w:t>
            </w:r>
          </w:p>
          <w:p w14:paraId="22A68FF3" w14:textId="77777777" w:rsidR="000A3050" w:rsidRPr="008D043F" w:rsidRDefault="000A3050" w:rsidP="0068355A">
            <w:pPr>
              <w:pStyle w:val="ListParagraph"/>
              <w:numPr>
                <w:ilvl w:val="0"/>
                <w:numId w:val="43"/>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6AED1CAA" w14:textId="77777777" w:rsidR="000A3050" w:rsidRPr="008D043F" w:rsidRDefault="000A3050" w:rsidP="0068355A">
            <w:pPr>
              <w:pStyle w:val="ListParagraph"/>
              <w:numPr>
                <w:ilvl w:val="0"/>
                <w:numId w:val="49"/>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Uredba o metodologiji utvrđivanja najniže osnovne cijene vodnih usluga u Federaciji BiH</w:t>
            </w:r>
          </w:p>
          <w:p w14:paraId="25719939" w14:textId="77777777" w:rsidR="000A3050" w:rsidRPr="008D043F" w:rsidRDefault="000A3050" w:rsidP="0068355A">
            <w:pPr>
              <w:pStyle w:val="ListParagraph"/>
              <w:numPr>
                <w:ilvl w:val="0"/>
                <w:numId w:val="49"/>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gled sektora vodnih usluga u BiH“ </w:t>
            </w:r>
          </w:p>
          <w:p w14:paraId="120FF61A" w14:textId="77777777" w:rsidR="000A3050" w:rsidRPr="008D043F" w:rsidRDefault="000A3050" w:rsidP="0068355A">
            <w:pPr>
              <w:pStyle w:val="ListParagraph"/>
              <w:numPr>
                <w:ilvl w:val="0"/>
                <w:numId w:val="49"/>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jeđenje vodnih usluga u Federaciji BiH</w:t>
            </w:r>
            <w:r w:rsidRPr="008D043F" w:rsidDel="006B3726">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inansijske i tehničke podrške.</w:t>
            </w:r>
          </w:p>
        </w:tc>
        <w:tc>
          <w:tcPr>
            <w:tcW w:w="2205" w:type="dxa"/>
          </w:tcPr>
          <w:p w14:paraId="0961077C"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veden je u cijelosti finansijsko-ekonomski   segment reforme sektora vodnih usluga u svim JLS-ovima.</w:t>
            </w:r>
          </w:p>
          <w:p w14:paraId="6A68D0D3"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0A3050" w:rsidRPr="008D043F" w14:paraId="77B76619" w14:textId="77777777" w:rsidTr="00076544">
        <w:trPr>
          <w:trHeight w:val="300"/>
        </w:trPr>
        <w:tc>
          <w:tcPr>
            <w:tcW w:w="1884" w:type="dxa"/>
            <w:vMerge/>
            <w:vAlign w:val="center"/>
          </w:tcPr>
          <w:p w14:paraId="335FAB06"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7830C5EA" w14:textId="7322A573" w:rsidR="000A3050" w:rsidRPr="008D043F" w:rsidRDefault="000A3050" w:rsidP="0068355A">
            <w:pPr>
              <w:spacing w:line="276" w:lineRule="auto"/>
              <w:rPr>
                <w:rFonts w:asciiTheme="minorHAnsi" w:hAnsiTheme="minorHAnsi" w:cstheme="minorHAnsi"/>
                <w:strike/>
                <w:sz w:val="18"/>
                <w:szCs w:val="18"/>
                <w:lang w:val="hr-HR"/>
              </w:rPr>
            </w:pPr>
            <w:r w:rsidRPr="008D043F">
              <w:rPr>
                <w:rFonts w:asciiTheme="minorHAnsi" w:hAnsiTheme="minorHAnsi" w:cstheme="minorHAnsi"/>
                <w:sz w:val="18"/>
                <w:szCs w:val="18"/>
                <w:lang w:val="hr-HR"/>
              </w:rPr>
              <w:t xml:space="preserve">Efekti uspostavljenog  sistema </w:t>
            </w:r>
            <w:r w:rsidR="00DE406F"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 xml:space="preserve">prikupljanja i raspodjele posebnih vodnih naknada </w:t>
            </w:r>
          </w:p>
          <w:p w14:paraId="02259FD1" w14:textId="77777777" w:rsidR="000A3050" w:rsidRPr="008D043F" w:rsidRDefault="000A3050" w:rsidP="0068355A">
            <w:pPr>
              <w:spacing w:line="276" w:lineRule="auto"/>
              <w:rPr>
                <w:rFonts w:asciiTheme="minorHAnsi" w:hAnsiTheme="minorHAnsi" w:cstheme="minorHAnsi"/>
                <w:sz w:val="18"/>
                <w:szCs w:val="18"/>
                <w:lang w:val="hr-HR"/>
              </w:rPr>
            </w:pPr>
          </w:p>
          <w:p w14:paraId="7870C780"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19A26AA6" w14:textId="02A98443"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sistem </w:t>
            </w:r>
            <w:r w:rsidR="00DE406F"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prikupljanja i raspodjele posebnih vodnih naknada ne zadovoljava finansijske potrebe sektora voda</w:t>
            </w:r>
          </w:p>
          <w:p w14:paraId="06E21124" w14:textId="77777777" w:rsidR="000A3050" w:rsidRPr="008D043F" w:rsidRDefault="000A3050" w:rsidP="0068355A">
            <w:pPr>
              <w:pStyle w:val="ListParagraph"/>
              <w:numPr>
                <w:ilvl w:val="0"/>
                <w:numId w:val="50"/>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odne naknade za zahvatanje voda i za ispuštanje otpadnih voda su regulirane</w:t>
            </w:r>
          </w:p>
          <w:p w14:paraId="29B83359" w14:textId="77777777" w:rsidR="000A3050" w:rsidRPr="008D043F" w:rsidRDefault="000A3050" w:rsidP="0068355A">
            <w:pPr>
              <w:pStyle w:val="ListParagraph"/>
              <w:numPr>
                <w:ilvl w:val="0"/>
                <w:numId w:val="50"/>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uspostavljen adekvatan mehanizam prinudne naplate dugovanja po osnovu neplaćenih vodnih naknada.</w:t>
            </w:r>
          </w:p>
        </w:tc>
        <w:tc>
          <w:tcPr>
            <w:tcW w:w="2205" w:type="dxa"/>
          </w:tcPr>
          <w:p w14:paraId="1A96A9B0" w14:textId="32B413A3"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sistem  </w:t>
            </w:r>
            <w:r w:rsidR="00DE406F"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prikupljanja i raspodjele posebnih vodnih naknada koji zadovoljava finansijske potrebe sektora  voda planirane od ove vrste prihoda.</w:t>
            </w:r>
          </w:p>
          <w:p w14:paraId="20F87BF0"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0A3050" w:rsidRPr="008D043F" w14:paraId="0EEB3724" w14:textId="77777777" w:rsidTr="00076544">
        <w:trPr>
          <w:trHeight w:val="300"/>
        </w:trPr>
        <w:tc>
          <w:tcPr>
            <w:tcW w:w="1884" w:type="dxa"/>
            <w:vMerge/>
            <w:vAlign w:val="center"/>
          </w:tcPr>
          <w:p w14:paraId="51D4CAF6"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6B7B1F33"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 finansijsko-ekonomskog planiranja u sektoru voda  u svrhu  ishodovanja sredstava za razvoj sektora iz EU i ostalih međunarodnih finansijskih institucija.</w:t>
            </w:r>
          </w:p>
        </w:tc>
        <w:tc>
          <w:tcPr>
            <w:tcW w:w="2914" w:type="dxa"/>
          </w:tcPr>
          <w:p w14:paraId="6D68CD94" w14:textId="77777777" w:rsidR="000A3050" w:rsidRPr="008D043F" w:rsidRDefault="000A3050" w:rsidP="0068355A">
            <w:pPr>
              <w:pStyle w:val="ListParagraph"/>
              <w:numPr>
                <w:ilvl w:val="0"/>
                <w:numId w:val="43"/>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efikasnost </w:t>
            </w:r>
          </w:p>
          <w:p w14:paraId="68A38FE3" w14:textId="77777777" w:rsidR="000A3050" w:rsidRPr="008D043F" w:rsidRDefault="000A3050" w:rsidP="0068355A">
            <w:pPr>
              <w:pStyle w:val="ListParagraph"/>
              <w:numPr>
                <w:ilvl w:val="0"/>
                <w:numId w:val="44"/>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a institucionala kapacitiranost u sektoru voda za  finansijsko i ekonomsko planiranje.</w:t>
            </w:r>
          </w:p>
        </w:tc>
        <w:tc>
          <w:tcPr>
            <w:tcW w:w="2205" w:type="dxa"/>
          </w:tcPr>
          <w:p w14:paraId="65D3F1AC"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 ekonomsko i finansijsko  planiranje sektora voda u svrhu ishodovanja   sredstava za razvoj sektora  iz EU i ostalih međunarodnih finansijskih institucija.</w:t>
            </w:r>
          </w:p>
        </w:tc>
      </w:tr>
      <w:tr w:rsidR="000A3050" w:rsidRPr="008D043F" w14:paraId="615B39A8" w14:textId="77777777" w:rsidTr="00076544">
        <w:trPr>
          <w:trHeight w:val="300"/>
        </w:trPr>
        <w:tc>
          <w:tcPr>
            <w:tcW w:w="1884" w:type="dxa"/>
            <w:vMerge/>
          </w:tcPr>
          <w:p w14:paraId="70AF29E1"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0AE699B9"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realizacije preduvjeta  za sveobuhvatan i sistematičan pristup rješavanju problema prilagođavanja klimatskim promjenama u Federaciji BiH.            </w:t>
            </w:r>
          </w:p>
          <w:p w14:paraId="4BA400C9"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6DBEE9CC"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imično je ostvaren jedan od preduslova ‒ učestvovanje sektora voda Federacije BiH</w:t>
            </w:r>
            <w:r w:rsidRPr="008D043F" w:rsidDel="006B3726">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 MVTEO-om na  identifikaciji/pripremi prioriteta i projektnih dokumentata.       </w:t>
            </w:r>
          </w:p>
        </w:tc>
        <w:tc>
          <w:tcPr>
            <w:tcW w:w="2205" w:type="dxa"/>
          </w:tcPr>
          <w:p w14:paraId="501C1B96"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stepen saradnje sektora voda s MVTEO-om u pripremi planova i projekata u svrhu osiguravanja finansiranja aktivnosti za  prilagođavanje klimatskim promjenama koje utječu na  vodne resurse.</w:t>
            </w:r>
          </w:p>
        </w:tc>
      </w:tr>
      <w:bookmarkEnd w:id="79"/>
    </w:tbl>
    <w:p w14:paraId="03BFDF04" w14:textId="77777777" w:rsidR="00597D54" w:rsidRPr="008D043F" w:rsidRDefault="00597D54" w:rsidP="0068355A">
      <w:pPr>
        <w:spacing w:line="276" w:lineRule="auto"/>
        <w:rPr>
          <w:rFonts w:asciiTheme="minorHAnsi" w:hAnsiTheme="minorHAnsi" w:cstheme="minorHAnsi"/>
          <w:sz w:val="22"/>
          <w:szCs w:val="22"/>
          <w:lang w:val="hr-HR"/>
        </w:rPr>
      </w:pPr>
    </w:p>
    <w:p w14:paraId="72DB4F07" w14:textId="77777777" w:rsidR="00597D54"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6273B0AF" w14:textId="77777777" w:rsidR="000A3050" w:rsidRPr="008D043F" w:rsidRDefault="00597D54" w:rsidP="0068355A">
      <w:pPr>
        <w:pStyle w:val="Head3"/>
        <w:spacing w:line="276" w:lineRule="auto"/>
        <w:rPr>
          <w:rFonts w:asciiTheme="minorHAnsi" w:hAnsiTheme="minorHAnsi"/>
          <w:lang w:val="hr-HR"/>
        </w:rPr>
      </w:pPr>
      <w:bookmarkStart w:id="82" w:name="_Toc104460896"/>
      <w:r w:rsidRPr="008D043F">
        <w:rPr>
          <w:rFonts w:asciiTheme="minorHAnsi" w:hAnsiTheme="minorHAnsi"/>
          <w:lang w:val="hr-HR"/>
        </w:rPr>
        <w:lastRenderedPageBreak/>
        <w:t>Opis mjera</w:t>
      </w:r>
      <w:bookmarkEnd w:id="82"/>
    </w:p>
    <w:p w14:paraId="0B4E0E35" w14:textId="77777777" w:rsidR="000A3050" w:rsidRPr="008D043F" w:rsidRDefault="000A305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 okviru strateškog cilja </w:t>
      </w:r>
      <w:r w:rsidR="00410EAA" w:rsidRPr="008D043F">
        <w:rPr>
          <w:rFonts w:asciiTheme="minorHAnsi" w:eastAsia="Calibri" w:hAnsiTheme="minorHAnsi" w:cstheme="minorHAnsi"/>
          <w:sz w:val="22"/>
          <w:szCs w:val="22"/>
          <w:u w:val="single"/>
          <w:lang w:val="hr-HR"/>
        </w:rPr>
        <w:t xml:space="preserve">Zaštita kvaliteta vode i osiguranje raspoloživosti vodnih resursa i njihove održivosti je planirano </w:t>
      </w:r>
      <w:r w:rsidRPr="008D043F">
        <w:rPr>
          <w:rFonts w:asciiTheme="minorHAnsi" w:eastAsia="Calibri" w:hAnsiTheme="minorHAnsi" w:cstheme="minorHAnsi"/>
          <w:sz w:val="22"/>
          <w:szCs w:val="22"/>
          <w:lang w:val="hr-HR"/>
        </w:rPr>
        <w:t xml:space="preserve">planirano je 6 prioriteta </w:t>
      </w:r>
      <w:r w:rsidR="00FB6F5A" w:rsidRPr="008D043F">
        <w:rPr>
          <w:rFonts w:asciiTheme="minorHAnsi" w:eastAsia="Calibri" w:hAnsiTheme="minorHAnsi" w:cstheme="minorHAnsi"/>
          <w:sz w:val="22"/>
          <w:szCs w:val="22"/>
          <w:lang w:val="hr-HR"/>
        </w:rPr>
        <w:t>i 16</w:t>
      </w:r>
      <w:r w:rsidRPr="008D043F">
        <w:rPr>
          <w:rFonts w:asciiTheme="minorHAnsi" w:eastAsia="Calibri" w:hAnsiTheme="minorHAnsi" w:cstheme="minorHAnsi"/>
          <w:color w:val="FF0000"/>
          <w:sz w:val="22"/>
          <w:szCs w:val="22"/>
          <w:lang w:val="hr-HR"/>
        </w:rPr>
        <w:t xml:space="preserve"> </w:t>
      </w:r>
      <w:r w:rsidRPr="008D043F">
        <w:rPr>
          <w:rFonts w:asciiTheme="minorHAnsi" w:eastAsia="Calibri" w:hAnsiTheme="minorHAnsi" w:cstheme="minorHAnsi"/>
          <w:sz w:val="22"/>
          <w:szCs w:val="22"/>
          <w:lang w:val="hr-HR"/>
        </w:rPr>
        <w:t>mjera koje su raspoređene unutar definiranih prioriteta na način da čine logičke cjeline u funkciji realizacije strateškog cilja u cjelini.</w:t>
      </w:r>
    </w:p>
    <w:p w14:paraId="4C83B88E" w14:textId="77777777"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1.: Spriječiti pogoršanja i unaprijediti status vodnih tijela </w:t>
      </w:r>
    </w:p>
    <w:p w14:paraId="744C0D5A" w14:textId="3586EB6E"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1.1. </w:t>
      </w:r>
      <w:r w:rsidR="00DE406F" w:rsidRPr="008D043F">
        <w:rPr>
          <w:rFonts w:asciiTheme="minorHAnsi" w:eastAsia="Calibri" w:hAnsiTheme="minorHAnsi" w:cstheme="minorHAnsi"/>
          <w:i/>
          <w:sz w:val="22"/>
          <w:szCs w:val="22"/>
          <w:u w:val="single"/>
          <w:lang w:val="hr-HR"/>
        </w:rPr>
        <w:t>Dostizanje okolišnih ciljeva za vodna tijela definiranih u Planovima upravljanja vodnim područjima u Federaciji BiH</w:t>
      </w:r>
    </w:p>
    <w:p w14:paraId="24A939DF" w14:textId="77777777" w:rsidR="000A3050" w:rsidRPr="008D043F" w:rsidRDefault="000A3050" w:rsidP="0068355A">
      <w:pPr>
        <w:spacing w:before="2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postizanje najmanje dobrog stanja površinskih i podzemnih voda, uključujući provođenje i ocjenu napretka provođenja programa mjera Planova upravljanja vodnim područjima, unaprjeđenje zakonodavstva i inspekcijskih nadzora nad provođenjem aktivnosti koje mogu imati negativan utjecaj na vodni okoliš. </w:t>
      </w:r>
    </w:p>
    <w:p w14:paraId="0B1DE360" w14:textId="77777777"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Prioritet 1.2.: Osigura</w:t>
      </w:r>
      <w:r w:rsidR="00410EAA" w:rsidRPr="008D043F">
        <w:rPr>
          <w:rFonts w:asciiTheme="minorHAnsi" w:eastAsia="Calibri" w:hAnsiTheme="minorHAnsi" w:cstheme="minorHAnsi"/>
          <w:b/>
          <w:i/>
          <w:sz w:val="22"/>
          <w:szCs w:val="22"/>
          <w:u w:val="single"/>
          <w:lang w:val="hr-HR"/>
        </w:rPr>
        <w:t xml:space="preserve">nje </w:t>
      </w:r>
      <w:r w:rsidRPr="008D043F">
        <w:rPr>
          <w:rFonts w:asciiTheme="minorHAnsi" w:eastAsia="Calibri" w:hAnsiTheme="minorHAnsi" w:cstheme="minorHAnsi"/>
          <w:b/>
          <w:i/>
          <w:sz w:val="22"/>
          <w:szCs w:val="22"/>
          <w:u w:val="single"/>
          <w:lang w:val="hr-HR"/>
        </w:rPr>
        <w:t>uvjet</w:t>
      </w:r>
      <w:r w:rsidR="00410EAA" w:rsidRPr="008D043F">
        <w:rPr>
          <w:rFonts w:asciiTheme="minorHAnsi" w:eastAsia="Calibri" w:hAnsiTheme="minorHAnsi" w:cstheme="minorHAnsi"/>
          <w:b/>
          <w:i/>
          <w:sz w:val="22"/>
          <w:szCs w:val="22"/>
          <w:u w:val="single"/>
          <w:lang w:val="hr-HR"/>
        </w:rPr>
        <w:t xml:space="preserve">a  </w:t>
      </w:r>
      <w:r w:rsidRPr="008D043F">
        <w:rPr>
          <w:rFonts w:asciiTheme="minorHAnsi" w:eastAsia="Calibri" w:hAnsiTheme="minorHAnsi" w:cstheme="minorHAnsi"/>
          <w:b/>
          <w:i/>
          <w:sz w:val="22"/>
          <w:szCs w:val="22"/>
          <w:u w:val="single"/>
          <w:lang w:val="hr-HR"/>
        </w:rPr>
        <w:t xml:space="preserve">za postizanje održivog korištenja vodnih resursa </w:t>
      </w:r>
    </w:p>
    <w:p w14:paraId="14A898AB" w14:textId="77777777"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1.2.1. Intenziviranje saradnje sektora voda s ostalim sektorima u cilju osiguravanja zaštite i održivog korištenja vodnih resursa</w:t>
      </w:r>
    </w:p>
    <w:p w14:paraId="22F593D7" w14:textId="252BC78A"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w:t>
      </w:r>
      <w:r w:rsidR="00410EAA"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doprinijeti da se potrebe i ciljevi sektora voda integriraju u planske dokumente ostalih sektora (prostorno planiranje, energetski sektor, sektor poljoprivrede, šumarstva, vodne inspekcije i dr.), putem podzimanja aktivnosti sektora voda koje mogu utjecati na ograničavanje  korištenja voda i zahvata u prostoru u situacijama dokazanih negativnih utjecaja na vode, te intenziviranjem međusektorske saradnje uključujući i vodnu inspekciju. </w:t>
      </w:r>
    </w:p>
    <w:p w14:paraId="42357007" w14:textId="77777777"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2.2.  </w:t>
      </w:r>
      <w:r w:rsidR="00410EAA" w:rsidRPr="008D043F">
        <w:rPr>
          <w:rFonts w:asciiTheme="minorHAnsi" w:eastAsia="Calibri" w:hAnsiTheme="minorHAnsi" w:cstheme="minorHAnsi"/>
          <w:bCs/>
          <w:i/>
          <w:sz w:val="22"/>
          <w:szCs w:val="22"/>
          <w:u w:val="single"/>
          <w:lang w:val="hr-HR"/>
        </w:rPr>
        <w:t>Osiguranje</w:t>
      </w:r>
      <w:r w:rsidRPr="008D043F">
        <w:rPr>
          <w:rFonts w:asciiTheme="minorHAnsi" w:eastAsia="Calibri" w:hAnsiTheme="minorHAnsi" w:cstheme="minorHAnsi"/>
          <w:bCs/>
          <w:i/>
          <w:sz w:val="22"/>
          <w:szCs w:val="22"/>
          <w:u w:val="single"/>
          <w:lang w:val="hr-HR"/>
        </w:rPr>
        <w:t xml:space="preserve"> t</w:t>
      </w:r>
      <w:r w:rsidRPr="008D043F">
        <w:rPr>
          <w:rFonts w:asciiTheme="minorHAnsi" w:eastAsia="Calibri" w:hAnsiTheme="minorHAnsi" w:cstheme="minorHAnsi"/>
          <w:i/>
          <w:sz w:val="22"/>
          <w:szCs w:val="22"/>
          <w:u w:val="single"/>
          <w:lang w:val="hr-HR"/>
        </w:rPr>
        <w:t xml:space="preserve">ransparentnog i zakonom preciziranog postupka dodjele koncesija u oblasti korištenja vodnih resursa </w:t>
      </w:r>
    </w:p>
    <w:p w14:paraId="2415F0E9" w14:textId="3DC77868" w:rsidR="00DE406F" w:rsidRPr="008D043F" w:rsidRDefault="00DE406F"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doprinjeti uvođenju preciznih uvjeta pod kojima se mogu dodjeljivati koncesije u oblasti korištenja vodnih resursa u Federaciji BiH, uključujući:  usaglašavanje propisa o koncesijama i drugih relevantnih propisa sa zakonskim izmjenama donesenim na nivou federacije (juli 2022.) koji predviđa zabranu planiranja i izgradnje novih MHE do 10 MW, primjenu novog Pravilnika  o ekološko prihvatljivom protoku u FBiH, te korištenje kataloga kriterija za održivi razvoj u sektoru malih hidroelektrana (MHE) prilikom produžavanja ili osporavanja produžavanja vodnih akata  za postojeće MHE</w:t>
      </w:r>
    </w:p>
    <w:p w14:paraId="7FEDF3E4" w14:textId="1747445A"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3.: </w:t>
      </w:r>
      <w:r w:rsidR="00410EAA" w:rsidRPr="008D043F">
        <w:rPr>
          <w:rFonts w:asciiTheme="minorHAnsi" w:eastAsia="Calibri" w:hAnsiTheme="minorHAnsi" w:cstheme="minorHAnsi"/>
          <w:b/>
          <w:i/>
          <w:sz w:val="22"/>
          <w:szCs w:val="22"/>
          <w:u w:val="single"/>
          <w:lang w:val="hr-HR"/>
        </w:rPr>
        <w:t>Osiguranje</w:t>
      </w:r>
      <w:r w:rsidRPr="008D043F">
        <w:rPr>
          <w:rFonts w:asciiTheme="minorHAnsi" w:eastAsia="Calibri" w:hAnsiTheme="minorHAnsi" w:cstheme="minorHAnsi"/>
          <w:b/>
          <w:i/>
          <w:sz w:val="22"/>
          <w:szCs w:val="22"/>
          <w:u w:val="single"/>
          <w:lang w:val="hr-HR"/>
        </w:rPr>
        <w:t xml:space="preserve"> dovoljnih količina vode za piće i njene dostupnosti za potrebe javnog vodosnabdijevanja </w:t>
      </w:r>
    </w:p>
    <w:p w14:paraId="66B26032" w14:textId="77777777"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3.1. Razvoj sistema vodosnabdijevanja s optimalnim rješenjima za JLS-ove, efikasnom distributivnom mrežom i zdravstveno ispravnom vodom za piće </w:t>
      </w:r>
    </w:p>
    <w:p w14:paraId="64214D6E" w14:textId="77777777"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w:t>
      </w:r>
      <w:r w:rsidR="00410EAA" w:rsidRPr="008D043F">
        <w:rPr>
          <w:rFonts w:asciiTheme="minorHAnsi" w:hAnsiTheme="minorHAnsi" w:cstheme="minorHAnsi"/>
          <w:sz w:val="22"/>
          <w:szCs w:val="22"/>
          <w:lang w:val="hr-HR"/>
        </w:rPr>
        <w:t>izrada Plnova unaprjeđenja i razvoja</w:t>
      </w:r>
      <w:r w:rsidRPr="008D043F">
        <w:rPr>
          <w:rFonts w:asciiTheme="minorHAnsi" w:eastAsia="Calibri" w:hAnsiTheme="minorHAnsi" w:cstheme="minorHAnsi"/>
          <w:sz w:val="22"/>
          <w:szCs w:val="22"/>
          <w:lang w:val="hr-HR"/>
        </w:rPr>
        <w:t xml:space="preserve"> tehničko-operativnih aspekata usluga vodosnabdijevanja u urbanim i ruralnim dijelovima u Federaciji BiH.</w:t>
      </w:r>
    </w:p>
    <w:p w14:paraId="6CA46B0C" w14:textId="77777777"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1.3.2. Unaprijediti postojeći zakonodavni okvir sektora vodnih usluga u Federaciji BiH</w:t>
      </w:r>
    </w:p>
    <w:p w14:paraId="7AAB8F63" w14:textId="77777777"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Cilj mjere je osigurati dosljednu provedbu postojećih propisa i izvršiti njihovo usklađivanje ili donošenje novih u svrhu osiguravanja standarda vodnih usluga u skladu s Direktivom o vodi za ljudsku upotrebu, s posebnim osvrtom na zdravstveno sigurno snabdijevanje vodom ruralnih područja/lokalnih sistema vodosnabdijevanja u Federaciji BiH.</w:t>
      </w:r>
    </w:p>
    <w:p w14:paraId="22A8B5B0" w14:textId="77777777"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4.: Smanjenje rizika pri ekstremnim hidrološkim pojavama uspostavom održivog sistema upravljanja poplavnim rizikom i prilagođavanja klimatskim promjenama </w:t>
      </w:r>
    </w:p>
    <w:p w14:paraId="3D4EE9FE" w14:textId="187C84B1"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4.1. </w:t>
      </w:r>
      <w:r w:rsidR="00DE406F" w:rsidRPr="008D043F">
        <w:rPr>
          <w:rFonts w:asciiTheme="minorHAnsi" w:eastAsia="Calibri" w:hAnsiTheme="minorHAnsi" w:cstheme="minorHAnsi"/>
          <w:i/>
          <w:sz w:val="22"/>
          <w:szCs w:val="22"/>
          <w:u w:val="single"/>
          <w:lang w:val="hr-HR"/>
        </w:rPr>
        <w:t xml:space="preserve">Praćenje i ocjena stepena realizacije Planova upravljanja rizicima od poplava u vodnim područjima u FBiH   </w:t>
      </w:r>
    </w:p>
    <w:p w14:paraId="5522D865" w14:textId="2AB0302F" w:rsidR="00244634" w:rsidRPr="008D043F" w:rsidRDefault="00244634"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smanjiti vjerovatnoću poplava te površinu i broj područja pod rizikom od poplava unaprjeđenjem vodnog zakonodavstva i praćenjem realizacije mjera iz Planova upravljanja poplavnim rizikom.</w:t>
      </w:r>
    </w:p>
    <w:p w14:paraId="47D8B69C" w14:textId="77856FE7"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1.4.2. Uspostavljanje i rad hidroloških prognoznih sistema u Federaciji BiH</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ključujući unaprijeđenje mreže hidroloških i meteoroloških i mjernih stanica</w:t>
      </w:r>
    </w:p>
    <w:p w14:paraId="5FE26C11" w14:textId="44355271"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mjere je planirati unaprjeđenje razvoja mreže mjernih hidroloških, te meteoroloških i padavinskih stanica u Federaciji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ao osnove za uspostavu i rad  hi</w:t>
      </w:r>
      <w:r w:rsidR="00244634" w:rsidRPr="008D043F">
        <w:rPr>
          <w:rFonts w:asciiTheme="minorHAnsi" w:eastAsia="Calibri" w:hAnsiTheme="minorHAnsi" w:cstheme="minorHAnsi"/>
          <w:sz w:val="22"/>
          <w:szCs w:val="22"/>
          <w:lang w:val="hr-HR"/>
        </w:rPr>
        <w:t>d</w:t>
      </w:r>
      <w:r w:rsidRPr="008D043F">
        <w:rPr>
          <w:rFonts w:asciiTheme="minorHAnsi" w:eastAsia="Calibri" w:hAnsiTheme="minorHAnsi" w:cstheme="minorHAnsi"/>
          <w:sz w:val="22"/>
          <w:szCs w:val="22"/>
          <w:lang w:val="hr-HR"/>
        </w:rPr>
        <w:t>rološko-hidrauličkih prognoznih modela.</w:t>
      </w:r>
    </w:p>
    <w:p w14:paraId="0C58A983" w14:textId="77777777"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1.4.3. Unaprijeđeno planiranje i provedba mjera prilagođavanja klimatskim promjenama koje utječu na vodne resurse</w:t>
      </w:r>
    </w:p>
    <w:p w14:paraId="406BB831" w14:textId="77777777"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rogramirati realizaciju mjera za sektor voda, pratiti njihovu realizaciju i izvještavati o progresu realizacije mjera,  koje su definirane u Nacrtu nacionalnog plana prilagođavanja klimatskim promjenama (NAP).   </w:t>
      </w:r>
    </w:p>
    <w:p w14:paraId="1485D72F" w14:textId="77777777" w:rsidR="00244634" w:rsidRPr="008D043F" w:rsidRDefault="00244634"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5. Dostizanje funkcionalnog  pravnog  i institucionalnog  okvira  u svrhu prilagođavanja pravnim aktima EU iz oblasti voda i njihovog  provođenja  </w:t>
      </w:r>
    </w:p>
    <w:p w14:paraId="5596D9F4" w14:textId="68D37D96"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1.5.1. Osigurati efikasnu provedbu Programa integriranja u EU vezano za oblast upravljanja vodama (na bazi četverogodišnjih ciklusa)</w:t>
      </w:r>
    </w:p>
    <w:p w14:paraId="173450DE" w14:textId="77777777"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intenzivirati saradnju s nadležnim institucijama BiH (DEI I MVTEO) i aktivnosti u pravcu planiranja prioriteta usklađivanja direktiva o vodama i prioriteta za institucionalne mjere za oblast upravljanja vodama, na bazi četverogodišnjih perioda. </w:t>
      </w:r>
    </w:p>
    <w:p w14:paraId="4D0F055A" w14:textId="57BA553A"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1.5.2. Unaprijediti zakonodavstvo u oblasti voda</w:t>
      </w:r>
      <w:r w:rsidR="00244634" w:rsidRPr="008D043F">
        <w:rPr>
          <w:rFonts w:asciiTheme="minorHAnsi" w:eastAsia="Calibri" w:hAnsiTheme="minorHAnsi" w:cstheme="minorHAnsi"/>
          <w:i/>
          <w:sz w:val="22"/>
          <w:szCs w:val="22"/>
          <w:u w:val="single"/>
          <w:lang w:val="hr-HR"/>
        </w:rPr>
        <w:t xml:space="preserve"> i organizacije uprave u Federaciji BiH</w:t>
      </w:r>
      <w:r w:rsidRPr="008D043F">
        <w:rPr>
          <w:rFonts w:asciiTheme="minorHAnsi" w:eastAsia="Calibri" w:hAnsiTheme="minorHAnsi" w:cstheme="minorHAnsi"/>
          <w:i/>
          <w:sz w:val="22"/>
          <w:szCs w:val="22"/>
          <w:u w:val="single"/>
          <w:lang w:val="hr-HR"/>
        </w:rPr>
        <w:t xml:space="preserve"> u svrhu efikasne aproksimacije EU propisa u vodno zakonodavstvo Federacije BiH</w:t>
      </w:r>
      <w:r w:rsidRPr="008D043F">
        <w:rPr>
          <w:rFonts w:asciiTheme="minorHAnsi" w:hAnsiTheme="minorHAnsi" w:cstheme="minorHAnsi"/>
          <w:lang w:val="hr-HR"/>
        </w:rPr>
        <w:t xml:space="preserve"> </w:t>
      </w:r>
      <w:r w:rsidRPr="008D043F">
        <w:rPr>
          <w:rFonts w:asciiTheme="minorHAnsi" w:eastAsia="Calibri" w:hAnsiTheme="minorHAnsi" w:cstheme="minorHAnsi"/>
          <w:i/>
          <w:sz w:val="22"/>
          <w:szCs w:val="22"/>
          <w:u w:val="single"/>
          <w:lang w:val="hr-HR"/>
        </w:rPr>
        <w:t xml:space="preserve">        </w:t>
      </w:r>
    </w:p>
    <w:p w14:paraId="544D2A15" w14:textId="4AE4B195"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unaprjeđenje vodnog zakonodavstva na svim nivoima u Federaciji BiH  kao i  zakonodavstva organizacije uprave u Federaciji BiH u svrhu efikasne aproksimacije EU propisa u vodno zakonodavstvo Federacije BiH.  Prijedlozi i zaključci za  unaprijeđenje zakonodavstva  biće bazirani na prethodno izrađenoj   analizi zakona i  propisa u oblasti voda i propisa organizacije uprave u F</w:t>
      </w:r>
      <w:r w:rsidR="00FE337E" w:rsidRPr="008D043F">
        <w:rPr>
          <w:rFonts w:asciiTheme="minorHAnsi" w:eastAsia="Calibri" w:hAnsiTheme="minorHAnsi" w:cstheme="minorHAnsi"/>
          <w:sz w:val="22"/>
          <w:szCs w:val="22"/>
          <w:lang w:val="hr-HR"/>
        </w:rPr>
        <w:t xml:space="preserve">ederaciji </w:t>
      </w:r>
      <w:r w:rsidRPr="008D043F">
        <w:rPr>
          <w:rFonts w:asciiTheme="minorHAnsi" w:eastAsia="Calibri" w:hAnsiTheme="minorHAnsi" w:cstheme="minorHAnsi"/>
          <w:sz w:val="22"/>
          <w:szCs w:val="22"/>
          <w:lang w:val="hr-HR"/>
        </w:rPr>
        <w:t>B</w:t>
      </w:r>
      <w:r w:rsidR="00706371" w:rsidRPr="008D043F">
        <w:rPr>
          <w:rFonts w:asciiTheme="minorHAnsi" w:eastAsia="Calibri" w:hAnsiTheme="minorHAnsi" w:cstheme="minorHAnsi"/>
          <w:sz w:val="22"/>
          <w:szCs w:val="22"/>
          <w:lang w:val="hr-HR"/>
        </w:rPr>
        <w:t>i</w:t>
      </w:r>
      <w:r w:rsidRPr="008D043F">
        <w:rPr>
          <w:rFonts w:asciiTheme="minorHAnsi" w:eastAsia="Calibri" w:hAnsiTheme="minorHAnsi" w:cstheme="minorHAnsi"/>
          <w:sz w:val="22"/>
          <w:szCs w:val="22"/>
          <w:lang w:val="hr-HR"/>
        </w:rPr>
        <w:t>H koja  će identificirati  preklapanja nadležnosti, propuste u definiranju nadležnosti, te propisane mehanizme koordinacije u procesu aproksimacije EU zakonodavstva.</w:t>
      </w:r>
    </w:p>
    <w:p w14:paraId="2F54400C" w14:textId="1CEF87D6" w:rsidR="000A3050" w:rsidRPr="008D043F" w:rsidRDefault="000A3050" w:rsidP="0068355A">
      <w:pPr>
        <w:spacing w:before="240" w:after="12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i/>
          <w:sz w:val="22"/>
          <w:szCs w:val="22"/>
          <w:u w:val="single"/>
          <w:lang w:val="hr-HR"/>
        </w:rPr>
        <w:lastRenderedPageBreak/>
        <w:t>Mjera 1.5.3</w:t>
      </w:r>
      <w:r w:rsidRPr="008D043F">
        <w:rPr>
          <w:rFonts w:asciiTheme="minorHAnsi" w:eastAsiaTheme="minorHAnsi" w:hAnsiTheme="minorHAnsi" w:cstheme="minorHAnsi"/>
          <w:i/>
          <w:iCs/>
          <w:sz w:val="22"/>
          <w:szCs w:val="22"/>
          <w:u w:val="single"/>
          <w:lang w:val="hr-HR" w:eastAsia="en-US"/>
        </w:rPr>
        <w:t>. Unaprjeđenje postojeće institucionalne strukture jačanjem  kapaciteta u institucijama F</w:t>
      </w:r>
      <w:r w:rsidR="00FE337E" w:rsidRPr="008D043F">
        <w:rPr>
          <w:rFonts w:asciiTheme="minorHAnsi" w:eastAsiaTheme="minorHAnsi" w:hAnsiTheme="minorHAnsi" w:cstheme="minorHAnsi"/>
          <w:i/>
          <w:iCs/>
          <w:sz w:val="22"/>
          <w:szCs w:val="22"/>
          <w:u w:val="single"/>
          <w:lang w:val="hr-HR" w:eastAsia="en-US"/>
        </w:rPr>
        <w:t xml:space="preserve">ederaciji </w:t>
      </w:r>
      <w:r w:rsidRPr="008D043F">
        <w:rPr>
          <w:rFonts w:asciiTheme="minorHAnsi" w:eastAsiaTheme="minorHAnsi" w:hAnsiTheme="minorHAnsi" w:cstheme="minorHAnsi"/>
          <w:i/>
          <w:iCs/>
          <w:sz w:val="22"/>
          <w:szCs w:val="22"/>
          <w:u w:val="single"/>
          <w:lang w:val="hr-HR" w:eastAsia="en-US"/>
        </w:rPr>
        <w:t>B</w:t>
      </w:r>
      <w:r w:rsidR="00EF0A00" w:rsidRPr="008D043F">
        <w:rPr>
          <w:rFonts w:asciiTheme="minorHAnsi" w:eastAsiaTheme="minorHAnsi" w:hAnsiTheme="minorHAnsi" w:cstheme="minorHAnsi"/>
          <w:i/>
          <w:iCs/>
          <w:sz w:val="22"/>
          <w:szCs w:val="22"/>
          <w:u w:val="single"/>
          <w:lang w:val="hr-HR" w:eastAsia="en-US"/>
        </w:rPr>
        <w:t>i</w:t>
      </w:r>
      <w:r w:rsidRPr="008D043F">
        <w:rPr>
          <w:rFonts w:asciiTheme="minorHAnsi" w:eastAsiaTheme="minorHAnsi" w:hAnsiTheme="minorHAnsi" w:cstheme="minorHAnsi"/>
          <w:i/>
          <w:iCs/>
          <w:sz w:val="22"/>
          <w:szCs w:val="22"/>
          <w:u w:val="single"/>
          <w:lang w:val="hr-HR" w:eastAsia="en-US"/>
        </w:rPr>
        <w:t>H nadležnim za vode,</w:t>
      </w:r>
      <w:r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i/>
          <w:iCs/>
          <w:sz w:val="22"/>
          <w:szCs w:val="22"/>
          <w:u w:val="single"/>
          <w:lang w:val="hr-HR" w:eastAsia="en-US"/>
        </w:rPr>
        <w:t>sa posebnim fokusom na dugoročnu i održivu provedbu EU vodnog  zakonodavstva</w:t>
      </w:r>
      <w:r w:rsidRPr="008D043F">
        <w:rPr>
          <w:rFonts w:asciiTheme="minorHAnsi" w:eastAsiaTheme="minorHAnsi" w:hAnsiTheme="minorHAnsi" w:cstheme="minorHAnsi"/>
          <w:i/>
          <w:iCs/>
          <w:strike/>
          <w:sz w:val="22"/>
          <w:szCs w:val="22"/>
          <w:u w:val="single"/>
          <w:lang w:val="hr-HR" w:eastAsia="en-US"/>
        </w:rPr>
        <w:t xml:space="preserve"> </w:t>
      </w:r>
    </w:p>
    <w:p w14:paraId="4E29CCB9" w14:textId="58A18B36" w:rsidR="000A3050" w:rsidRPr="008D043F" w:rsidRDefault="000A3050"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Cilj ove mjere </w:t>
      </w:r>
      <w:r w:rsidR="00D961C6" w:rsidRPr="008D043F">
        <w:rPr>
          <w:rFonts w:asciiTheme="minorHAnsi" w:eastAsiaTheme="minorHAnsi" w:hAnsiTheme="minorHAnsi" w:cstheme="minorHAnsi"/>
          <w:sz w:val="22"/>
          <w:szCs w:val="22"/>
          <w:lang w:val="hr-HR" w:eastAsia="en-US"/>
        </w:rPr>
        <w:t xml:space="preserve">je </w:t>
      </w:r>
      <w:r w:rsidRPr="008D043F">
        <w:rPr>
          <w:rFonts w:asciiTheme="minorHAnsi" w:eastAsiaTheme="minorHAnsi" w:hAnsiTheme="minorHAnsi" w:cstheme="minorHAnsi"/>
          <w:sz w:val="22"/>
          <w:szCs w:val="22"/>
          <w:lang w:val="hr-HR" w:eastAsia="en-US"/>
        </w:rPr>
        <w:t>unaprijedi</w:t>
      </w:r>
      <w:r w:rsidR="00410EAA" w:rsidRPr="008D043F">
        <w:rPr>
          <w:rFonts w:asciiTheme="minorHAnsi" w:eastAsiaTheme="minorHAnsi" w:hAnsiTheme="minorHAnsi" w:cstheme="minorHAnsi"/>
          <w:sz w:val="22"/>
          <w:szCs w:val="22"/>
          <w:lang w:val="hr-HR" w:eastAsia="en-US"/>
        </w:rPr>
        <w:t>ti</w:t>
      </w:r>
      <w:r w:rsidRPr="008D043F">
        <w:rPr>
          <w:rFonts w:asciiTheme="minorHAnsi" w:eastAsiaTheme="minorHAnsi" w:hAnsiTheme="minorHAnsi" w:cstheme="minorHAnsi"/>
          <w:sz w:val="22"/>
          <w:szCs w:val="22"/>
          <w:lang w:val="hr-HR" w:eastAsia="en-US"/>
        </w:rPr>
        <w:t xml:space="preserve"> postojeć</w:t>
      </w:r>
      <w:r w:rsidR="00410EAA" w:rsidRPr="008D043F">
        <w:rPr>
          <w:rFonts w:asciiTheme="minorHAnsi" w:eastAsiaTheme="minorHAnsi" w:hAnsiTheme="minorHAnsi" w:cstheme="minorHAnsi"/>
          <w:sz w:val="22"/>
          <w:szCs w:val="22"/>
          <w:lang w:val="hr-HR" w:eastAsia="en-US"/>
        </w:rPr>
        <w:t>u</w:t>
      </w:r>
      <w:r w:rsidRPr="008D043F">
        <w:rPr>
          <w:rFonts w:asciiTheme="minorHAnsi" w:eastAsiaTheme="minorHAnsi" w:hAnsiTheme="minorHAnsi" w:cstheme="minorHAnsi"/>
          <w:sz w:val="22"/>
          <w:szCs w:val="22"/>
          <w:lang w:val="hr-HR" w:eastAsia="en-US"/>
        </w:rPr>
        <w:t xml:space="preserve"> </w:t>
      </w:r>
      <w:r w:rsidR="000201AE" w:rsidRPr="008D043F">
        <w:rPr>
          <w:rFonts w:asciiTheme="minorHAnsi" w:eastAsiaTheme="minorHAnsi" w:hAnsiTheme="minorHAnsi" w:cstheme="minorHAnsi"/>
          <w:sz w:val="22"/>
          <w:szCs w:val="22"/>
          <w:lang w:val="hr-HR" w:eastAsia="en-US"/>
        </w:rPr>
        <w:t>federalnu</w:t>
      </w:r>
      <w:r w:rsidR="004722F7"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institucionaln</w:t>
      </w:r>
      <w:r w:rsidR="00410EAA" w:rsidRPr="008D043F">
        <w:rPr>
          <w:rFonts w:asciiTheme="minorHAnsi" w:eastAsiaTheme="minorHAnsi" w:hAnsiTheme="minorHAnsi" w:cstheme="minorHAnsi"/>
          <w:sz w:val="22"/>
          <w:szCs w:val="22"/>
          <w:lang w:val="hr-HR" w:eastAsia="en-US"/>
        </w:rPr>
        <w:t>u</w:t>
      </w:r>
      <w:r w:rsidRPr="008D043F">
        <w:rPr>
          <w:rFonts w:asciiTheme="minorHAnsi" w:eastAsiaTheme="minorHAnsi" w:hAnsiTheme="minorHAnsi" w:cstheme="minorHAnsi"/>
          <w:sz w:val="22"/>
          <w:szCs w:val="22"/>
          <w:lang w:val="hr-HR" w:eastAsia="en-US"/>
        </w:rPr>
        <w:t xml:space="preserve"> struktur</w:t>
      </w:r>
      <w:r w:rsidR="00410EAA" w:rsidRPr="008D043F">
        <w:rPr>
          <w:rFonts w:asciiTheme="minorHAnsi" w:eastAsiaTheme="minorHAnsi" w:hAnsiTheme="minorHAnsi" w:cstheme="minorHAnsi"/>
          <w:sz w:val="22"/>
          <w:szCs w:val="22"/>
          <w:lang w:val="hr-HR" w:eastAsia="en-US"/>
        </w:rPr>
        <w:t>u</w:t>
      </w:r>
      <w:r w:rsidRPr="008D043F">
        <w:rPr>
          <w:rFonts w:asciiTheme="minorHAnsi" w:eastAsiaTheme="minorHAnsi" w:hAnsiTheme="minorHAnsi" w:cstheme="minorHAnsi"/>
          <w:sz w:val="22"/>
          <w:szCs w:val="22"/>
          <w:lang w:val="hr-HR" w:eastAsia="en-US"/>
        </w:rPr>
        <w:t xml:space="preserve"> u institucijama nadležnim za </w:t>
      </w:r>
      <w:r w:rsidR="004722F7" w:rsidRPr="008D043F">
        <w:rPr>
          <w:rFonts w:asciiTheme="minorHAnsi" w:eastAsiaTheme="minorHAnsi" w:hAnsiTheme="minorHAnsi" w:cstheme="minorHAnsi"/>
          <w:sz w:val="22"/>
          <w:szCs w:val="22"/>
          <w:lang w:val="hr-HR" w:eastAsia="en-US"/>
        </w:rPr>
        <w:t xml:space="preserve">upravljanje </w:t>
      </w:r>
      <w:r w:rsidRPr="008D043F">
        <w:rPr>
          <w:rFonts w:asciiTheme="minorHAnsi" w:eastAsiaTheme="minorHAnsi" w:hAnsiTheme="minorHAnsi" w:cstheme="minorHAnsi"/>
          <w:sz w:val="22"/>
          <w:szCs w:val="22"/>
          <w:lang w:val="hr-HR" w:eastAsia="en-US"/>
        </w:rPr>
        <w:t>vod</w:t>
      </w:r>
      <w:r w:rsidR="004722F7" w:rsidRPr="008D043F">
        <w:rPr>
          <w:rFonts w:asciiTheme="minorHAnsi" w:eastAsiaTheme="minorHAnsi" w:hAnsiTheme="minorHAnsi" w:cstheme="minorHAnsi"/>
          <w:sz w:val="22"/>
          <w:szCs w:val="22"/>
          <w:lang w:val="hr-HR" w:eastAsia="en-US"/>
        </w:rPr>
        <w:t>ama</w:t>
      </w:r>
      <w:r w:rsidRPr="008D043F">
        <w:rPr>
          <w:rFonts w:asciiTheme="minorHAnsi" w:eastAsiaTheme="minorHAnsi" w:hAnsiTheme="minorHAnsi" w:cstheme="minorHAnsi"/>
          <w:sz w:val="22"/>
          <w:szCs w:val="22"/>
          <w:lang w:val="hr-HR" w:eastAsia="en-US"/>
        </w:rPr>
        <w:t xml:space="preserve">, provođenjem detaljne analize institucionalnih kapaciteta  za   provedbu EU vodnog  zakonodavstva i međunarodnih konvencija za vode, dosljednu primjenu zakona i efektivnu realizaciju strategija i planova. Rezultati i preporuke analize će biti osnova za  planiranje jačanja  kapaciteta ljudskih resursa, razvoj strateškog pristupa novom zapošljavanju i mjera za zadržavanje stručnih osoba. </w:t>
      </w:r>
    </w:p>
    <w:p w14:paraId="349FB02C" w14:textId="77777777" w:rsidR="000A3050" w:rsidRPr="008D043F" w:rsidRDefault="000A3050" w:rsidP="0068355A">
      <w:pPr>
        <w:spacing w:before="240" w:line="276" w:lineRule="auto"/>
        <w:rPr>
          <w:rFonts w:asciiTheme="minorHAnsi" w:hAnsiTheme="minorHAnsi" w:cstheme="minorHAnsi"/>
          <w:bCs/>
          <w:i/>
          <w:iCs/>
          <w:sz w:val="22"/>
          <w:szCs w:val="22"/>
          <w:u w:val="single"/>
          <w:lang w:val="hr-HR"/>
        </w:rPr>
      </w:pPr>
      <w:r w:rsidRPr="008D043F">
        <w:rPr>
          <w:rFonts w:asciiTheme="minorHAnsi" w:eastAsia="Calibri" w:hAnsiTheme="minorHAnsi" w:cstheme="minorHAnsi"/>
          <w:i/>
          <w:sz w:val="22"/>
          <w:szCs w:val="22"/>
          <w:u w:val="single"/>
          <w:lang w:val="hr-HR"/>
        </w:rPr>
        <w:t xml:space="preserve">Mjera 1.5.4. </w:t>
      </w:r>
      <w:r w:rsidRPr="008D043F">
        <w:rPr>
          <w:rFonts w:asciiTheme="minorHAnsi" w:hAnsiTheme="minorHAnsi" w:cstheme="minorHAnsi"/>
          <w:bCs/>
          <w:i/>
          <w:iCs/>
          <w:sz w:val="22"/>
          <w:szCs w:val="22"/>
          <w:u w:val="single"/>
          <w:lang w:val="hr-HR"/>
        </w:rPr>
        <w:t>Realizacija  zacrtanih  aktivnosti  iz  izrađenih i usvojenih APID dokumenata   vezanih  za EU Direktive o vodama</w:t>
      </w:r>
    </w:p>
    <w:p w14:paraId="6D364F17" w14:textId="77777777" w:rsidR="000A3050" w:rsidRPr="008D043F" w:rsidRDefault="000A3050"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mjere je intenzivirati i ubrzati  implementaciju i  provedbu EU direktiva o vodama  kroz izrađene, usvojene i implementirane Akcijske Planove provođenja Direktiva (APID) na osnovu usvojenih  Planove provođenja Direktive (DSIP)</w:t>
      </w:r>
    </w:p>
    <w:p w14:paraId="57850DA8" w14:textId="77777777"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Prioritet 1.6.: Osiguravanje finansijske održivosti sektora voda</w:t>
      </w:r>
    </w:p>
    <w:p w14:paraId="2669B9E1" w14:textId="77777777" w:rsidR="000A3050" w:rsidRPr="008D043F" w:rsidRDefault="000A305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1.6.1. Unaprijediti finansiranje sektora voda redefiniranjem tarifnog sistema i pouzdanim procjenama isplativosti investicija</w:t>
      </w:r>
      <w:r w:rsidR="00FB6F5A" w:rsidRPr="008D043F">
        <w:rPr>
          <w:rFonts w:asciiTheme="minorHAnsi" w:hAnsiTheme="minorHAnsi" w:cstheme="minorHAnsi"/>
          <w:i/>
          <w:sz w:val="22"/>
          <w:szCs w:val="22"/>
          <w:u w:val="single"/>
          <w:lang w:val="hr-HR"/>
        </w:rPr>
        <w:t xml:space="preserve"> (Studije izvodivosti)</w:t>
      </w:r>
    </w:p>
    <w:p w14:paraId="410CAA08" w14:textId="77777777" w:rsidR="00113B65" w:rsidRPr="008D043F" w:rsidRDefault="00113B65" w:rsidP="0068355A">
      <w:pPr>
        <w:spacing w:before="40" w:after="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mjere je planirati osiguravanje primjene načela potpunog pokrivanja operativnih i troškova održavanja, te investicijskih troškova za razvoj sistema vodosnabdijevanja usvajanjem i provedbom novih podzakonskih akata/ metodologije, te provedbom programa za unaprjeđenje sektora vodnih usluga.</w:t>
      </w:r>
    </w:p>
    <w:p w14:paraId="1DE3BEB7" w14:textId="574D1A89"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6.2. Unaprijediti sistem </w:t>
      </w:r>
      <w:r w:rsidR="00244634" w:rsidRPr="008D043F">
        <w:rPr>
          <w:rFonts w:asciiTheme="minorHAnsi" w:eastAsia="Calibri" w:hAnsiTheme="minorHAnsi" w:cstheme="minorHAnsi"/>
          <w:i/>
          <w:sz w:val="22"/>
          <w:szCs w:val="22"/>
          <w:u w:val="single"/>
          <w:lang w:val="hr-HR"/>
        </w:rPr>
        <w:t xml:space="preserve">obračuna, </w:t>
      </w:r>
      <w:r w:rsidRPr="008D043F">
        <w:rPr>
          <w:rFonts w:asciiTheme="minorHAnsi" w:eastAsia="Calibri" w:hAnsiTheme="minorHAnsi" w:cstheme="minorHAnsi"/>
          <w:i/>
          <w:sz w:val="22"/>
          <w:szCs w:val="22"/>
          <w:u w:val="single"/>
          <w:lang w:val="hr-HR"/>
        </w:rPr>
        <w:t>prikupljanja</w:t>
      </w:r>
      <w:r w:rsidR="00244634" w:rsidRPr="008D043F">
        <w:rPr>
          <w:rFonts w:asciiTheme="minorHAnsi" w:eastAsia="Calibri" w:hAnsiTheme="minorHAnsi" w:cstheme="minorHAnsi"/>
          <w:i/>
          <w:sz w:val="22"/>
          <w:szCs w:val="22"/>
          <w:u w:val="single"/>
          <w:lang w:val="hr-HR"/>
        </w:rPr>
        <w:t xml:space="preserve"> i raspodjele</w:t>
      </w:r>
      <w:r w:rsidRPr="008D043F">
        <w:rPr>
          <w:rFonts w:asciiTheme="minorHAnsi" w:eastAsia="Calibri" w:hAnsiTheme="minorHAnsi" w:cstheme="minorHAnsi"/>
          <w:i/>
          <w:sz w:val="22"/>
          <w:szCs w:val="22"/>
          <w:u w:val="single"/>
          <w:lang w:val="hr-HR"/>
        </w:rPr>
        <w:t xml:space="preserve"> posebnih vodnih naknada</w:t>
      </w:r>
    </w:p>
    <w:p w14:paraId="451822BC" w14:textId="77777777"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mjere je analizirati opravdanost redefiniranja sistema posebnih vodnih naknada i dati prijedloge unaprjeđenja stepena prikupljenih sredstava po osnovu posebnih vodnih naknada.</w:t>
      </w:r>
    </w:p>
    <w:p w14:paraId="49F95F3D" w14:textId="77777777" w:rsidR="000A3050" w:rsidRPr="008D043F" w:rsidRDefault="000A3050" w:rsidP="0068355A">
      <w:pPr>
        <w:pStyle w:val="NoSpacing"/>
        <w:spacing w:before="240" w:after="160" w:line="276" w:lineRule="auto"/>
        <w:rPr>
          <w:rFonts w:asciiTheme="minorHAnsi" w:hAnsiTheme="minorHAnsi" w:cstheme="minorHAnsi"/>
          <w:i/>
          <w:iCs/>
          <w:u w:val="single"/>
          <w:lang w:val="hr-HR"/>
        </w:rPr>
      </w:pPr>
      <w:r w:rsidRPr="008D043F">
        <w:rPr>
          <w:rFonts w:asciiTheme="minorHAnsi" w:hAnsiTheme="minorHAnsi" w:cstheme="minorHAnsi"/>
          <w:i/>
          <w:iCs/>
          <w:u w:val="single"/>
          <w:lang w:val="hr-HR"/>
        </w:rPr>
        <w:t xml:space="preserve">Mjera 1.6.3. Formiranje i rad specijalističkog tima (timova) u sektoru voda za ekonomsko i finansijsko planiranje, pripremu projekata i programiranje utroška sredstava </w:t>
      </w:r>
    </w:p>
    <w:p w14:paraId="7EC771EF" w14:textId="77777777" w:rsidR="000A3050" w:rsidRPr="008D043F" w:rsidRDefault="000A3050" w:rsidP="0068355A">
      <w:pPr>
        <w:pStyle w:val="NoSpacing"/>
        <w:spacing w:before="240" w:after="120" w:line="276" w:lineRule="auto"/>
        <w:jc w:val="both"/>
        <w:rPr>
          <w:rFonts w:asciiTheme="minorHAnsi" w:hAnsiTheme="minorHAnsi" w:cstheme="minorHAnsi"/>
          <w:lang w:val="hr-HR"/>
        </w:rPr>
      </w:pPr>
      <w:r w:rsidRPr="008D043F">
        <w:rPr>
          <w:rFonts w:asciiTheme="minorHAnsi" w:hAnsiTheme="minorHAnsi" w:cstheme="minorHAnsi"/>
          <w:lang w:val="hr-HR"/>
        </w:rPr>
        <w:t xml:space="preserve">Cilj mjere je obučiti tim stručnjaka iz sektora voda za ekonomsko i finansijsko planiranje, pripremu projekata i programiranje utroška sredstava u svrhu uspješnog ishodovanja sredstava iz EU, ostalih međunarodnih finansijskih fondova i ostalih međunarodnih finansijskih institucija za razvoj sektora voda.          </w:t>
      </w:r>
    </w:p>
    <w:p w14:paraId="446AE8AB" w14:textId="77777777" w:rsidR="000A3050" w:rsidRPr="008D043F" w:rsidRDefault="000A3050" w:rsidP="0068355A">
      <w:pPr>
        <w:pStyle w:val="NoSpacing"/>
        <w:spacing w:before="240" w:after="160" w:line="276" w:lineRule="auto"/>
        <w:rPr>
          <w:rFonts w:asciiTheme="minorHAnsi" w:hAnsiTheme="minorHAnsi" w:cstheme="minorHAnsi"/>
          <w:i/>
          <w:iCs/>
          <w:u w:val="single"/>
          <w:lang w:val="hr-HR"/>
        </w:rPr>
      </w:pPr>
      <w:r w:rsidRPr="008D043F">
        <w:rPr>
          <w:rFonts w:asciiTheme="minorHAnsi" w:hAnsiTheme="minorHAnsi" w:cstheme="minorHAnsi"/>
          <w:i/>
          <w:iCs/>
          <w:u w:val="single"/>
          <w:lang w:val="hr-HR"/>
        </w:rPr>
        <w:t xml:space="preserve">Mjera 1.6.4. Osiguravanje finansijskih sredstava za pripremu prioriteta i realizaciju projektnih dokumenta usklađenih s EU klimatskom legislativom i globalnim inicijativama za otpornost i prilagođavanje klimatskim promjenama </w:t>
      </w:r>
    </w:p>
    <w:p w14:paraId="546CB1ED" w14:textId="77777777" w:rsidR="000A3050" w:rsidRPr="008D043F" w:rsidRDefault="000A3050" w:rsidP="0068355A">
      <w:pPr>
        <w:shd w:val="clear" w:color="auto" w:fill="FFFFFF" w:themeFill="background1"/>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mjere je intenzivna i kontinuirana saradnja sektora voda s MVTEO-om u svrhu osiguravanja finansiranja mjera prilagođavanja klimatskim promjenama koje utječu na vodne resurse.</w:t>
      </w:r>
    </w:p>
    <w:p w14:paraId="68F2A7B6" w14:textId="77777777" w:rsidR="000A3050" w:rsidRPr="008D043F" w:rsidRDefault="000A3050" w:rsidP="0068355A">
      <w:pPr>
        <w:pStyle w:val="Head2"/>
        <w:spacing w:line="276" w:lineRule="auto"/>
        <w:rPr>
          <w:rFonts w:asciiTheme="minorHAnsi" w:hAnsiTheme="minorHAnsi"/>
          <w:lang w:val="hr-HR"/>
        </w:rPr>
      </w:pPr>
      <w:bookmarkStart w:id="83" w:name="_Toc104460897"/>
      <w:r w:rsidRPr="008D043F">
        <w:rPr>
          <w:rFonts w:asciiTheme="minorHAnsi" w:hAnsiTheme="minorHAnsi"/>
          <w:lang w:val="hr-HR"/>
        </w:rPr>
        <w:lastRenderedPageBreak/>
        <w:t>Indikativni finansijski okvir</w:t>
      </w:r>
      <w:bookmarkEnd w:id="83"/>
    </w:p>
    <w:p w14:paraId="005F1E51" w14:textId="0EC5F452" w:rsidR="0052172F" w:rsidRPr="008D043F" w:rsidRDefault="0052172F"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Tematska oblast Upravljanje vodama </w:t>
      </w:r>
      <w:r w:rsidRPr="008D043F">
        <w:rPr>
          <w:rFonts w:asciiTheme="minorHAnsi" w:eastAsiaTheme="minorEastAsia" w:hAnsiTheme="minorHAnsi" w:cstheme="minorHAnsi"/>
          <w:color w:val="000000" w:themeColor="text1"/>
          <w:sz w:val="22"/>
          <w:szCs w:val="22"/>
          <w:lang w:val="hr-HR" w:eastAsia="en-US"/>
        </w:rPr>
        <w:t xml:space="preserve">predstavlja 37% strukture finansiranja ili 4.3 milijarde KM od ukupne procjene Strategije koja iznosi 11.9 milijardi KM. Ova tematska oblast se sastoji od šest prioriteta i 16 mjera. U procesu izrade indikativnog finansijskog okvira procijenjeno je svih 16 mjera u ovoj tematskoj oblasti. Prioritet 1.5. (Dostići funkcionalan pravni i institucionalni okvir u svrhu prilagođavanja pravnim aktima EU u oblasti voda) predstavlja 98% ili 4.2 milijarde KM ukupne procjene ove tematske grupe. Ovo je ujedno i prvi prioritet po veličini u </w:t>
      </w:r>
      <w:r w:rsidR="000201AE" w:rsidRPr="008D043F">
        <w:rPr>
          <w:rFonts w:asciiTheme="minorHAnsi" w:eastAsiaTheme="minorEastAsia" w:hAnsiTheme="minorHAnsi" w:cstheme="minorHAnsi"/>
          <w:color w:val="000000" w:themeColor="text1"/>
          <w:sz w:val="22"/>
          <w:szCs w:val="22"/>
          <w:lang w:val="hr-HR" w:eastAsia="en-US"/>
        </w:rPr>
        <w:t>Federalnoj s</w:t>
      </w:r>
      <w:r w:rsidRPr="008D043F">
        <w:rPr>
          <w:rFonts w:asciiTheme="minorHAnsi" w:eastAsiaTheme="minorEastAsia" w:hAnsiTheme="minorHAnsi" w:cstheme="minorHAnsi"/>
          <w:color w:val="000000" w:themeColor="text1"/>
          <w:sz w:val="22"/>
          <w:szCs w:val="22"/>
          <w:lang w:val="hr-HR" w:eastAsia="en-US"/>
        </w:rPr>
        <w:t xml:space="preserve">trategiji na koji otpada oko 35% čitave procjene. Svi ostali prioriteti ove tematske oblasti obuhvataju oko 2% ili oko 89 miliona KM procjene za ovu tematsku oblast. </w:t>
      </w:r>
    </w:p>
    <w:p w14:paraId="5C1AB0C3" w14:textId="77777777" w:rsidR="0052172F" w:rsidRPr="008D043F" w:rsidRDefault="0052172F"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Detaljan prikaz podataka procjene indikativnog finansijskog okvira za tematsku oblast Upravljanje vodama kao i općenito za nivo 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e uključuje tabelu i tortni grafikon.</w:t>
      </w:r>
    </w:p>
    <w:p w14:paraId="17CC2A04" w14:textId="12FF8741"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p>
    <w:p w14:paraId="0E749992" w14:textId="77777777" w:rsidR="000A3050" w:rsidRPr="008D043F" w:rsidRDefault="000A3050" w:rsidP="0068355A">
      <w:pPr>
        <w:spacing w:line="276" w:lineRule="auto"/>
        <w:rPr>
          <w:rFonts w:asciiTheme="minorHAnsi" w:hAnsiTheme="minorHAnsi" w:cstheme="minorHAnsi"/>
          <w:lang w:val="hr-HR"/>
        </w:rPr>
      </w:pPr>
    </w:p>
    <w:p w14:paraId="2A343FC5" w14:textId="77777777" w:rsidR="000A3050" w:rsidRPr="008D043F" w:rsidRDefault="000A3050" w:rsidP="0068355A">
      <w:pPr>
        <w:spacing w:line="276" w:lineRule="auto"/>
        <w:rPr>
          <w:rFonts w:asciiTheme="minorHAnsi" w:hAnsiTheme="minorHAnsi" w:cstheme="minorHAnsi"/>
          <w:sz w:val="22"/>
          <w:szCs w:val="22"/>
          <w:lang w:val="hr-HR"/>
        </w:rPr>
      </w:pPr>
    </w:p>
    <w:p w14:paraId="317F3837" w14:textId="77777777" w:rsidR="00F82E2E" w:rsidRPr="008D043F" w:rsidRDefault="00F82E2E"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789C730A" w14:textId="77777777" w:rsidR="000A3050" w:rsidRPr="008D043F" w:rsidRDefault="00F82E2E" w:rsidP="0068355A">
      <w:pPr>
        <w:pStyle w:val="Head1"/>
        <w:spacing w:after="240" w:line="276" w:lineRule="auto"/>
        <w:rPr>
          <w:rFonts w:asciiTheme="minorHAnsi" w:hAnsiTheme="minorHAnsi" w:cstheme="minorHAnsi"/>
          <w:lang w:val="hr-HR"/>
        </w:rPr>
      </w:pPr>
      <w:bookmarkStart w:id="84" w:name="_Toc104460898"/>
      <w:r w:rsidRPr="008D043F">
        <w:rPr>
          <w:rFonts w:asciiTheme="minorHAnsi" w:hAnsiTheme="minorHAnsi" w:cstheme="minorHAnsi"/>
          <w:lang w:val="hr-HR"/>
        </w:rPr>
        <w:lastRenderedPageBreak/>
        <w:t>UPRAVLJANJE OTPADOM</w:t>
      </w:r>
      <w:bookmarkEnd w:id="84"/>
    </w:p>
    <w:p w14:paraId="24F63767" w14:textId="77777777" w:rsidR="00F82E2E" w:rsidRPr="008D043F" w:rsidRDefault="00F82E2E" w:rsidP="0068355A">
      <w:pPr>
        <w:pStyle w:val="Head2"/>
        <w:spacing w:line="276" w:lineRule="auto"/>
        <w:rPr>
          <w:rFonts w:asciiTheme="minorHAnsi" w:hAnsiTheme="minorHAnsi"/>
          <w:lang w:val="hr-HR"/>
        </w:rPr>
      </w:pPr>
      <w:bookmarkStart w:id="85" w:name="_Toc104460899"/>
      <w:r w:rsidRPr="008D043F">
        <w:rPr>
          <w:rFonts w:asciiTheme="minorHAnsi" w:hAnsiTheme="minorHAnsi"/>
          <w:lang w:val="hr-HR"/>
        </w:rPr>
        <w:t>Analiza situacije</w:t>
      </w:r>
      <w:bookmarkEnd w:id="85"/>
    </w:p>
    <w:p w14:paraId="14B82C22" w14:textId="2A666A1A" w:rsidR="003B35EA" w:rsidRPr="008D043F" w:rsidRDefault="003B35EA"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S ciljem identifikacije</w:t>
      </w:r>
      <w:r w:rsidR="004173DD" w:rsidRPr="008D043F">
        <w:rPr>
          <w:rFonts w:asciiTheme="minorHAnsi" w:hAnsiTheme="minorHAnsi" w:cstheme="minorHAnsi"/>
          <w:sz w:val="22"/>
          <w:szCs w:val="22"/>
          <w:lang w:val="hr-HR"/>
        </w:rPr>
        <w:t xml:space="preserve"> mogućnosti za </w:t>
      </w:r>
      <w:r w:rsidR="001C4B64" w:rsidRPr="008D043F">
        <w:rPr>
          <w:rFonts w:asciiTheme="minorHAnsi" w:hAnsiTheme="minorHAnsi" w:cstheme="minorHAnsi"/>
          <w:sz w:val="22"/>
          <w:szCs w:val="22"/>
          <w:lang w:val="hr-HR"/>
        </w:rPr>
        <w:t xml:space="preserve">unaprjeđenje </w:t>
      </w:r>
      <w:r w:rsidR="00DC00D8" w:rsidRPr="008D043F">
        <w:rPr>
          <w:rFonts w:asciiTheme="minorHAnsi" w:hAnsiTheme="minorHAnsi" w:cstheme="minorHAnsi"/>
          <w:sz w:val="22"/>
          <w:szCs w:val="22"/>
          <w:lang w:val="hr-HR"/>
        </w:rPr>
        <w:t>postojećeg sistema</w:t>
      </w:r>
      <w:r w:rsidR="004173DD" w:rsidRPr="008D043F">
        <w:rPr>
          <w:rFonts w:asciiTheme="minorHAnsi" w:hAnsiTheme="minorHAnsi" w:cstheme="minorHAnsi"/>
          <w:sz w:val="22"/>
          <w:szCs w:val="22"/>
          <w:lang w:val="hr-HR"/>
        </w:rPr>
        <w:t xml:space="preserve"> upravljanja otpadom</w:t>
      </w:r>
      <w:r w:rsidR="00AA0841" w:rsidRPr="008D043F">
        <w:rPr>
          <w:rFonts w:asciiTheme="minorHAnsi" w:hAnsiTheme="minorHAnsi" w:cstheme="minorHAnsi"/>
          <w:sz w:val="22"/>
          <w:szCs w:val="22"/>
          <w:lang w:val="hr-HR"/>
        </w:rPr>
        <w:t xml:space="preserve">, </w:t>
      </w:r>
      <w:r w:rsidR="00DC00D8" w:rsidRPr="008D043F">
        <w:rPr>
          <w:rFonts w:asciiTheme="minorHAnsi" w:hAnsiTheme="minorHAnsi" w:cstheme="minorHAnsi"/>
          <w:sz w:val="22"/>
          <w:szCs w:val="22"/>
          <w:lang w:val="hr-HR"/>
        </w:rPr>
        <w:t xml:space="preserve">u </w:t>
      </w:r>
      <w:r w:rsidR="003160CD" w:rsidRPr="008D043F">
        <w:rPr>
          <w:rFonts w:asciiTheme="minorHAnsi" w:hAnsiTheme="minorHAnsi" w:cstheme="minorHAnsi"/>
          <w:sz w:val="22"/>
          <w:szCs w:val="22"/>
          <w:lang w:val="hr-HR"/>
        </w:rPr>
        <w:t xml:space="preserve">ovom poglavlju je </w:t>
      </w:r>
      <w:r w:rsidR="00DD5FCE" w:rsidRPr="008D043F">
        <w:rPr>
          <w:rFonts w:asciiTheme="minorHAnsi" w:hAnsiTheme="minorHAnsi" w:cstheme="minorHAnsi"/>
          <w:sz w:val="22"/>
          <w:szCs w:val="22"/>
          <w:lang w:val="hr-HR"/>
        </w:rPr>
        <w:t xml:space="preserve">naizmjenično </w:t>
      </w:r>
      <w:r w:rsidR="00DC00D8" w:rsidRPr="008D043F">
        <w:rPr>
          <w:rFonts w:asciiTheme="minorHAnsi" w:hAnsiTheme="minorHAnsi" w:cstheme="minorHAnsi"/>
          <w:sz w:val="22"/>
          <w:szCs w:val="22"/>
          <w:lang w:val="hr-HR"/>
        </w:rPr>
        <w:t xml:space="preserve">opisano </w:t>
      </w:r>
      <w:r w:rsidR="00DC00D8" w:rsidRPr="008D043F">
        <w:rPr>
          <w:rFonts w:asciiTheme="minorHAnsi" w:hAnsiTheme="minorHAnsi" w:cstheme="minorHAnsi"/>
          <w:b/>
          <w:sz w:val="22"/>
          <w:szCs w:val="22"/>
          <w:lang w:val="hr-HR"/>
        </w:rPr>
        <w:t>polazno stanje</w:t>
      </w:r>
      <w:r w:rsidR="00DC00D8" w:rsidRPr="008D043F">
        <w:rPr>
          <w:rFonts w:asciiTheme="minorHAnsi" w:hAnsiTheme="minorHAnsi" w:cstheme="minorHAnsi"/>
          <w:sz w:val="22"/>
          <w:szCs w:val="22"/>
          <w:lang w:val="hr-HR"/>
        </w:rPr>
        <w:t xml:space="preserve"> i </w:t>
      </w:r>
      <w:r w:rsidR="00DC00D8" w:rsidRPr="008D043F">
        <w:rPr>
          <w:rFonts w:asciiTheme="minorHAnsi" w:hAnsiTheme="minorHAnsi" w:cstheme="minorHAnsi"/>
          <w:b/>
          <w:sz w:val="22"/>
          <w:szCs w:val="22"/>
          <w:lang w:val="hr-HR"/>
        </w:rPr>
        <w:t>ključni izazovi</w:t>
      </w:r>
      <w:r w:rsidR="00DD5FCE" w:rsidRPr="008D043F">
        <w:rPr>
          <w:rFonts w:asciiTheme="minorHAnsi" w:hAnsiTheme="minorHAnsi" w:cstheme="minorHAnsi"/>
          <w:b/>
          <w:sz w:val="22"/>
          <w:szCs w:val="22"/>
          <w:lang w:val="hr-HR"/>
        </w:rPr>
        <w:t xml:space="preserve"> </w:t>
      </w:r>
      <w:r w:rsidR="00DD5FCE" w:rsidRPr="008D043F">
        <w:rPr>
          <w:rFonts w:asciiTheme="minorHAnsi" w:hAnsiTheme="minorHAnsi" w:cstheme="minorHAnsi"/>
          <w:bCs/>
          <w:sz w:val="22"/>
          <w:szCs w:val="22"/>
          <w:lang w:val="hr-HR"/>
        </w:rPr>
        <w:t>po temama od značaja za upravljanje otpadom</w:t>
      </w:r>
      <w:r w:rsidR="00DC00D8" w:rsidRPr="008D043F">
        <w:rPr>
          <w:rFonts w:asciiTheme="minorHAnsi" w:hAnsiTheme="minorHAnsi" w:cstheme="minorHAnsi"/>
          <w:sz w:val="22"/>
          <w:szCs w:val="22"/>
          <w:lang w:val="hr-HR"/>
        </w:rPr>
        <w:t xml:space="preserve"> s kojima se Federacij</w:t>
      </w:r>
      <w:r w:rsidR="00DD5FCE" w:rsidRPr="008D043F">
        <w:rPr>
          <w:rFonts w:asciiTheme="minorHAnsi" w:hAnsiTheme="minorHAnsi" w:cstheme="minorHAnsi"/>
          <w:sz w:val="22"/>
          <w:szCs w:val="22"/>
          <w:lang w:val="hr-HR"/>
        </w:rPr>
        <w:t>a</w:t>
      </w:r>
      <w:r w:rsidR="00DC00D8" w:rsidRPr="008D043F">
        <w:rPr>
          <w:rFonts w:asciiTheme="minorHAnsi" w:hAnsiTheme="minorHAnsi" w:cstheme="minorHAnsi"/>
          <w:sz w:val="22"/>
          <w:szCs w:val="22"/>
          <w:lang w:val="hr-HR"/>
        </w:rPr>
        <w:t xml:space="preserve"> </w:t>
      </w:r>
      <w:r w:rsidR="009B451B" w:rsidRPr="008D043F">
        <w:rPr>
          <w:rFonts w:asciiTheme="minorHAnsi" w:hAnsiTheme="minorHAnsi" w:cstheme="minorHAnsi"/>
          <w:sz w:val="22"/>
          <w:szCs w:val="22"/>
          <w:lang w:val="hr-HR"/>
        </w:rPr>
        <w:t>BiH</w:t>
      </w:r>
      <w:r w:rsidR="00DC00D8" w:rsidRPr="008D043F">
        <w:rPr>
          <w:rFonts w:asciiTheme="minorHAnsi" w:hAnsiTheme="minorHAnsi" w:cstheme="minorHAnsi"/>
          <w:sz w:val="22"/>
          <w:szCs w:val="22"/>
          <w:lang w:val="hr-HR"/>
        </w:rPr>
        <w:t xml:space="preserve"> suočava.</w:t>
      </w:r>
    </w:p>
    <w:p w14:paraId="7881D34A" w14:textId="60D470D0" w:rsidR="007A33AC" w:rsidRPr="008D043F" w:rsidRDefault="007A33A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Budući da je zaštita okoliša, odnosno upravljanje otpadom u okviru zaštite okoliša, u nadležnosti dva entiteta i Brčko distrikta BiH, entitetske vlade i Vlada Brčko distrikta BiH odgovorne su za izradu i usvajanje vlastitih propisa, politika i strategija. Još 2003. godine pokrenut je proces harmonizacije zakonskog okvira s onim u EU kroz izradu Zakona o upravljanju otpadom, koji je u godinama iza toga nadograđivan dopunama osnovnog zakona i izradom podzakonskih akata</w:t>
      </w:r>
      <w:r w:rsidR="001C7277" w:rsidRPr="008D043F">
        <w:rPr>
          <w:rFonts w:asciiTheme="minorHAnsi" w:hAnsiTheme="minorHAnsi" w:cstheme="minorHAnsi"/>
          <w:sz w:val="22"/>
          <w:szCs w:val="22"/>
          <w:lang w:val="hr-HR"/>
        </w:rPr>
        <w:t xml:space="preserve"> </w:t>
      </w:r>
      <w:r w:rsidR="00A678B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AvdJp12p","properties":{"formattedCitation":"(\\uc0\\u8216{}Sl. novine Federacije BiH\\uc0\\u8217{}, br. 33/03, 72/09 i 92/17 2017)","plainCitation":"(‘Sl. novine Federacije BiH’, br. 33/03, 72/09 i 92/17 2017)","noteIndex":0},"citationItems":[{"id":1452,"uris":["http://zotero.org/users/7192877/items/Q2SJ5LUM"],"itemData":{"id":1452,"type":"legislation","title":"Zakon o upravljanju otpadom Federacije BiH","URL":"https://www.fmoit.gov.ba/upload/file/2020/92_17-1-5.pdf","author":[{"literal":"\"Sl. novine Federacije BiH\", br. 33/03, 72/09 i 92/17"}],"issued":{"date-parts":[["2017"]]}}}],"schema":"https://github.com/citation-style-language/schema/raw/master/csl-citation.json"} </w:instrText>
      </w:r>
      <w:r w:rsidR="00A678B7"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w:t>
      </w:r>
      <w:r w:rsidR="008B7275" w:rsidRPr="008D043F">
        <w:rPr>
          <w:rFonts w:asciiTheme="minorHAnsi" w:hAnsiTheme="minorHAnsi" w:cstheme="minorHAnsi"/>
          <w:sz w:val="22"/>
        </w:rPr>
        <w:t>"</w:t>
      </w:r>
      <w:r w:rsidR="00CE1A95" w:rsidRPr="008D043F">
        <w:rPr>
          <w:rFonts w:asciiTheme="minorHAnsi" w:hAnsiTheme="minorHAnsi" w:cstheme="minorHAnsi"/>
          <w:sz w:val="22"/>
        </w:rPr>
        <w:t>Sl. novine Federacije BiH</w:t>
      </w:r>
      <w:r w:rsidR="008B7275" w:rsidRPr="008D043F">
        <w:rPr>
          <w:rFonts w:asciiTheme="minorHAnsi" w:hAnsiTheme="minorHAnsi" w:cstheme="minorHAnsi"/>
          <w:sz w:val="22"/>
        </w:rPr>
        <w:t>"</w:t>
      </w:r>
      <w:r w:rsidR="00CE1A95" w:rsidRPr="008D043F">
        <w:rPr>
          <w:rFonts w:asciiTheme="minorHAnsi" w:hAnsiTheme="minorHAnsi" w:cstheme="minorHAnsi"/>
          <w:sz w:val="22"/>
        </w:rPr>
        <w:t>, br. 33/03, 72/09 i 92/1</w:t>
      </w:r>
      <w:r w:rsidR="008B7275" w:rsidRPr="008D043F">
        <w:rPr>
          <w:rFonts w:asciiTheme="minorHAnsi" w:hAnsiTheme="minorHAnsi" w:cstheme="minorHAnsi"/>
          <w:sz w:val="22"/>
        </w:rPr>
        <w:t>7</w:t>
      </w:r>
      <w:r w:rsidR="00CE1A95" w:rsidRPr="008D043F">
        <w:rPr>
          <w:rFonts w:asciiTheme="minorHAnsi" w:hAnsiTheme="minorHAnsi" w:cstheme="minorHAnsi"/>
          <w:sz w:val="22"/>
        </w:rPr>
        <w:t>)</w:t>
      </w:r>
      <w:r w:rsidR="00A678B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te strateških dokumenata u koji su prenijeli ključne EU principe i zahtjeve u oblasti upravljanja otpadom u federalne propise. No, i pored toga, nije postignuta potpuna harmonizacija s propisima EU, u kojima su identificirani propisi koji su djelimično preuzeti, poput Okvirne direktive o otpadu, kao i oni koji nisu nikako preuzeti, poput Direktive o odlagalištima ili direktiva koje se tiču nekih posebnih kategorija otpada kao što je plastika za jednokratnu upotrebu. Najveći izazov za </w:t>
      </w:r>
      <w:r w:rsidR="007D363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Federaciju BiH u ovom trenutku je uspostavljanje efikasne i efektivne cjelodržavne koordinacije i konzistentnog pristupa usklađivanju propisa i strateškom planiranju u oblasti upravljanja otpadom s pravnom stečevinom EU na svim nivoima vlasti, a zatim i operativni koraci koji bi vodili ka unaprjeđenju svih dijelova sistema upravljanja otpadom koji bi olakšali tranziciju s linearne ka kružnoj ekonomiji.</w:t>
      </w:r>
    </w:p>
    <w:p w14:paraId="2793ADE7" w14:textId="77777777" w:rsidR="00DD5FCE" w:rsidRPr="008D043F" w:rsidRDefault="00DD5FC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ako bi sam proces strateškog planiranja bio pouzdaniji i konkretniji, potrebni su cjeloviti i pouzdani podaci o otpadu. Svi strateški dokumenti u sektoru rađeni</w:t>
      </w:r>
      <w:r w:rsidR="001C4B64"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na osnovu procjena količine i sastava otpada</w:t>
      </w:r>
      <w:r w:rsidR="001C4B6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to nerijetko donesene odluke čine nerealnim</w:t>
      </w:r>
      <w:r w:rsidR="001C4B64"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a investicije neodrživim</w:t>
      </w:r>
      <w:r w:rsidR="001C4B64"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Trenutno ne postoji obaveza za komunalna </w:t>
      </w:r>
      <w:r w:rsidR="001C4B64" w:rsidRPr="008D043F">
        <w:rPr>
          <w:rFonts w:asciiTheme="minorHAnsi" w:hAnsiTheme="minorHAnsi" w:cstheme="minorHAnsi"/>
          <w:sz w:val="22"/>
          <w:szCs w:val="22"/>
          <w:lang w:val="hr-HR"/>
        </w:rPr>
        <w:t xml:space="preserve">poduzeća </w:t>
      </w:r>
      <w:r w:rsidRPr="008D043F">
        <w:rPr>
          <w:rFonts w:asciiTheme="minorHAnsi" w:hAnsiTheme="minorHAnsi" w:cstheme="minorHAnsi"/>
          <w:sz w:val="22"/>
          <w:szCs w:val="22"/>
          <w:lang w:val="hr-HR"/>
        </w:rPr>
        <w:t xml:space="preserve">da vrše redovne analize količine i sastava prikupljenog komunalnog otpada, što je kao pozitivna praksa uvedeno u zemljama </w:t>
      </w:r>
      <w:r w:rsidR="00FD41B8" w:rsidRPr="008D043F">
        <w:rPr>
          <w:rFonts w:asciiTheme="minorHAnsi" w:hAnsiTheme="minorHAnsi" w:cstheme="minorHAnsi"/>
          <w:sz w:val="22"/>
          <w:szCs w:val="22"/>
          <w:lang w:val="hr-HR"/>
        </w:rPr>
        <w:t>regije</w:t>
      </w:r>
      <w:r w:rsidRPr="008D043F">
        <w:rPr>
          <w:rFonts w:asciiTheme="minorHAnsi" w:hAnsiTheme="minorHAnsi" w:cstheme="minorHAnsi"/>
          <w:sz w:val="22"/>
          <w:szCs w:val="22"/>
          <w:lang w:val="hr-HR"/>
        </w:rPr>
        <w:t xml:space="preserve">. U </w:t>
      </w:r>
      <w:r w:rsidR="001C4B64"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ne postoji laboratorija koja je certificirana za analize otpada</w:t>
      </w:r>
      <w:r w:rsidR="001C4B6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to onemogućava postupak utvrđivanja karakteristika otpada (opasni/neopasni) i njegove kalorične vrijednosti za npr. razmatranja oko potencijala korištenja otpada kao goriva i izgradnju infrastrukture za tretman otpada. Nedostatak kvalitetnih i pouzdanih statističkih podataka otežava i sam proces izvještavanja prema federalnoj i državnoj agenciji za statistiku, kao i generiranje izvještaja za različite potrebe kao što su izvještavanje prema EIONET-u, EUROSTAT-u</w:t>
      </w:r>
      <w:r w:rsidR="001C4B6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 o prekograničnom prometu otpada prema sekretarijatu Bazelske konvencije i drugih konvencija koje imaju iste zahtjeve.</w:t>
      </w:r>
    </w:p>
    <w:p w14:paraId="67833FAC" w14:textId="3CE86515" w:rsidR="007A33AC" w:rsidRPr="008D043F" w:rsidRDefault="007A33A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skorak u procesu prikupljanja podataka o otpadu napravljen je u 2021. godini puštanjem u rad Informacionog sistema upravljanja otpadom Federacije BiH kojim upravlja Fond za zaštitu okoliša Federacije BiH. Informacioni sistem napravljen je za potrebe praćenja svih tokova otpada i propisima je uvedena obaveza izvještavanja o, između ostalog, vrstama i količinama otpada za subjekte upravljanja otpadom, subjekte koji produciraju/imaju otpad i proizvođače, uvoznike i distributere proizvoda koji poslije upotrebe postaju posebne kategorije otpada koji proizvode i/ili uvoze proizvode u BiH. Trenutni najveći izazov je povećanje broja registriranih korisnika kroz informiranje i edukaciju, ali i propisivanje obaveze izvještavanja kroz obnovljene dozvole za upravljanje otpadom i </w:t>
      </w:r>
      <w:r w:rsidRPr="008D043F">
        <w:rPr>
          <w:rFonts w:asciiTheme="minorHAnsi" w:hAnsiTheme="minorHAnsi" w:cstheme="minorHAnsi"/>
          <w:sz w:val="22"/>
          <w:szCs w:val="22"/>
          <w:lang w:val="hr-HR"/>
        </w:rPr>
        <w:lastRenderedPageBreak/>
        <w:t>okolišne dozvole. S povećanjem broja korisnika i različitim analitičkim mogućnostima unutar sistema, bit</w:t>
      </w:r>
      <w:r w:rsidR="00832F01"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 će omogućena priprema tačnih i pouzdanih  izvještaja o upravljanju otpadom u Federaciji BiH, a nakon puštanja u rad informacionog sistema u Republici Srpskoj, i u </w:t>
      </w:r>
      <w:r w:rsidR="00832F01"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Stoga je vrlo vjerovatno za očekivati da će informacioni sistem biti kontinuirano unaprjeđivan u narednom periodu u skladu s različitim potrebama izvještavanja i željama korisnika. Rast i razvoj informacionog sistema morat će pratiti i veća kadrovska opremljenost Fonda za zaštitu okoliša Federacije BiH.</w:t>
      </w:r>
    </w:p>
    <w:p w14:paraId="312E91A3" w14:textId="69CD83DD" w:rsidR="00A374F8" w:rsidRPr="008D043F" w:rsidRDefault="00A374F8"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BiH postoji ograničen broj finansijskih mehanizama koji podržavaju tranziciju ka kružnoj ekonomiji. Među tim mehanizmima su naknade koje se plaćaju za nepostizanje ciljeva recikliranja i ponovne upotrebe za neke posebne kategorije otpada i naknade za plastične kese tregerice. Postojeći finansijski mehanizmi </w:t>
      </w:r>
      <w:r w:rsidR="00832F01"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ne smatraju dovoljnim da utječu na minimiziranje stvaranja otpada, ponovnu upotrebu, reciklažu i smanjenje odlaganja otpada na deponiju koje je trenutno najjeftinija opcija. Jedan od ključnih nedostajućih mehanizama je porez na deponiranje koji je uveden u zemljama EU kako bi obeshrabrio odlaganje otpada na deponije, kao trenutno najzastupljeniji način zbrinjavanja otpada, i pomogao razvoj onog dijela sistema koji se odnosi na smanjenje stvaranja otpada, ponovnu upotrebu i reciklažu. Još jedan važan instrument bi bio uvođenje naplate komunalne usluge po količini proizvedenog otpada. Stoga postoji potreba za revizijom postojećih i uvođenje dodatnih ekonomskih i finansijskih instrumenta i mehanizma koji će utjecati na smanjenje količine i povećanje stepena iskorištenosti svih kategorija otpada.</w:t>
      </w:r>
    </w:p>
    <w:p w14:paraId="6295E01F" w14:textId="49E62163" w:rsidR="00DD5FCE" w:rsidRPr="008D043F" w:rsidRDefault="00DD5FC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osnovu podataka koji su dostupni kroz izvještaje Federalnog zavoda za statistiku i izvještaje međunarodnih </w:t>
      </w:r>
      <w:r w:rsidR="00A9388F" w:rsidRPr="008D043F">
        <w:rPr>
          <w:rFonts w:asciiTheme="minorHAnsi" w:hAnsiTheme="minorHAnsi" w:cstheme="minorHAnsi"/>
          <w:sz w:val="22"/>
          <w:szCs w:val="22"/>
          <w:lang w:val="hr-HR"/>
        </w:rPr>
        <w:t>organizacija</w:t>
      </w:r>
      <w:r w:rsidRPr="008D043F">
        <w:rPr>
          <w:rFonts w:asciiTheme="minorHAnsi" w:hAnsiTheme="minorHAnsi" w:cstheme="minorHAnsi"/>
          <w:sz w:val="22"/>
          <w:szCs w:val="22"/>
          <w:lang w:val="hr-HR"/>
        </w:rPr>
        <w:t xml:space="preserve">, trenutna situacija u sektoru upravljanja komunalnim otpadom u Federaciji BiH može se opisati koristeći indikatore navedene u narednoj </w:t>
      </w:r>
      <w:r w:rsidRPr="008D043F">
        <w:rPr>
          <w:rFonts w:asciiTheme="minorHAnsi" w:hAnsiTheme="minorHAnsi" w:cstheme="minorHAnsi"/>
          <w:b/>
          <w:bCs/>
          <w:i/>
          <w:iCs/>
          <w:sz w:val="22"/>
          <w:szCs w:val="22"/>
          <w:lang w:val="hr-HR"/>
        </w:rPr>
        <w:t>tabeli</w:t>
      </w:r>
      <w:r w:rsidR="00DE73E0" w:rsidRPr="008D043F">
        <w:rPr>
          <w:rFonts w:asciiTheme="minorHAnsi" w:hAnsiTheme="minorHAnsi" w:cstheme="minorHAnsi"/>
          <w:b/>
          <w:bCs/>
          <w:i/>
          <w:iCs/>
          <w:sz w:val="22"/>
          <w:szCs w:val="22"/>
          <w:lang w:val="hr-HR"/>
        </w:rPr>
        <w:t xml:space="preserve"> </w:t>
      </w:r>
      <w:r w:rsidR="00DE73E0" w:rsidRPr="008D043F">
        <w:rPr>
          <w:rFonts w:asciiTheme="minorHAnsi" w:hAnsiTheme="minorHAnsi" w:cstheme="minorHAnsi"/>
          <w:b/>
          <w:bCs/>
          <w:i/>
          <w:iCs/>
          <w:sz w:val="22"/>
          <w:szCs w:val="22"/>
          <w:lang w:val="hr-HR"/>
        </w:rPr>
        <w:fldChar w:fldCharType="begin"/>
      </w:r>
      <w:r w:rsidR="00DE73E0" w:rsidRPr="008D043F">
        <w:rPr>
          <w:rFonts w:asciiTheme="minorHAnsi" w:hAnsiTheme="minorHAnsi" w:cstheme="minorHAnsi"/>
          <w:b/>
          <w:bCs/>
          <w:i/>
          <w:iCs/>
          <w:sz w:val="22"/>
          <w:szCs w:val="22"/>
          <w:lang w:val="hr-HR"/>
        </w:rPr>
        <w:instrText xml:space="preserve"> REF tabela10 \h  \* MERGEFORMAT </w:instrText>
      </w:r>
      <w:r w:rsidR="00DE73E0" w:rsidRPr="008D043F">
        <w:rPr>
          <w:rFonts w:asciiTheme="minorHAnsi" w:hAnsiTheme="minorHAnsi" w:cstheme="minorHAnsi"/>
          <w:b/>
          <w:bCs/>
          <w:i/>
          <w:iCs/>
          <w:sz w:val="22"/>
          <w:szCs w:val="22"/>
          <w:lang w:val="hr-HR"/>
        </w:rPr>
      </w:r>
      <w:r w:rsidR="00DE73E0"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10</w:t>
      </w:r>
      <w:r w:rsidR="00DE73E0" w:rsidRPr="008D043F">
        <w:rPr>
          <w:rFonts w:asciiTheme="minorHAnsi" w:hAnsiTheme="minorHAnsi" w:cstheme="minorHAnsi"/>
          <w:b/>
          <w:bCs/>
          <w:i/>
          <w:iCs/>
          <w:sz w:val="22"/>
          <w:szCs w:val="22"/>
          <w:lang w:val="hr-HR"/>
        </w:rPr>
        <w:fldChar w:fldCharType="end"/>
      </w:r>
      <w:r w:rsidRPr="008D043F">
        <w:rPr>
          <w:rFonts w:asciiTheme="minorHAnsi" w:hAnsiTheme="minorHAnsi" w:cstheme="minorHAnsi"/>
          <w:b/>
          <w:bCs/>
          <w:i/>
          <w:iCs/>
          <w:sz w:val="22"/>
          <w:szCs w:val="22"/>
          <w:lang w:val="hr-HR"/>
        </w:rPr>
        <w:t>.</w:t>
      </w:r>
    </w:p>
    <w:p w14:paraId="2AC3F129" w14:textId="79389E36" w:rsidR="00432E4D" w:rsidRPr="008D043F" w:rsidRDefault="00DE73E0" w:rsidP="0068355A">
      <w:pPr>
        <w:pStyle w:val="Caption"/>
        <w:spacing w:line="276" w:lineRule="auto"/>
        <w:rPr>
          <w:rFonts w:asciiTheme="minorHAnsi" w:hAnsiTheme="minorHAnsi" w:cstheme="minorHAnsi"/>
          <w:lang w:val="hr-HR"/>
        </w:rPr>
      </w:pPr>
      <w:bookmarkStart w:id="86" w:name="_Toc109842439"/>
      <w:r w:rsidRPr="008D043F">
        <w:rPr>
          <w:rFonts w:asciiTheme="minorHAnsi" w:hAnsiTheme="minorHAnsi" w:cstheme="minorHAnsi"/>
          <w:lang w:val="hr-HR"/>
        </w:rPr>
        <w:t xml:space="preserve">Tabela </w:t>
      </w:r>
      <w:bookmarkStart w:id="87" w:name="tabela10"/>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0</w:t>
      </w:r>
      <w:r w:rsidRPr="008D043F">
        <w:rPr>
          <w:rFonts w:asciiTheme="minorHAnsi" w:hAnsiTheme="minorHAnsi" w:cstheme="minorHAnsi"/>
          <w:lang w:val="hr-HR"/>
        </w:rPr>
        <w:fldChar w:fldCharType="end"/>
      </w:r>
      <w:bookmarkEnd w:id="87"/>
      <w:r w:rsidR="00432E4D" w:rsidRPr="008D043F">
        <w:rPr>
          <w:rFonts w:asciiTheme="minorHAnsi" w:hAnsiTheme="minorHAnsi" w:cstheme="minorHAnsi"/>
          <w:lang w:val="hr-HR"/>
        </w:rPr>
        <w:t xml:space="preserve">: </w:t>
      </w:r>
      <w:r w:rsidR="00432E4D" w:rsidRPr="008D043F">
        <w:rPr>
          <w:rFonts w:asciiTheme="minorHAnsi" w:hAnsiTheme="minorHAnsi" w:cstheme="minorHAnsi"/>
          <w:b w:val="0"/>
          <w:bCs/>
          <w:szCs w:val="20"/>
          <w:lang w:val="hr-HR"/>
        </w:rPr>
        <w:t xml:space="preserve">Indikatori trenutne situacije u sektoru otpada u </w:t>
      </w:r>
      <w:r w:rsidR="00A9388F" w:rsidRPr="008D043F">
        <w:rPr>
          <w:rFonts w:asciiTheme="minorHAnsi" w:hAnsiTheme="minorHAnsi" w:cstheme="minorHAnsi"/>
          <w:b w:val="0"/>
          <w:bCs/>
          <w:szCs w:val="20"/>
          <w:lang w:val="hr-HR"/>
        </w:rPr>
        <w:t xml:space="preserve">Federaciji </w:t>
      </w:r>
      <w:r w:rsidR="00432E4D" w:rsidRPr="008D043F">
        <w:rPr>
          <w:rFonts w:asciiTheme="minorHAnsi" w:hAnsiTheme="minorHAnsi" w:cstheme="minorHAnsi"/>
          <w:b w:val="0"/>
          <w:bCs/>
          <w:szCs w:val="20"/>
          <w:lang w:val="hr-HR"/>
        </w:rPr>
        <w:t>BiH</w:t>
      </w:r>
      <w:bookmarkEnd w:id="86"/>
    </w:p>
    <w:tbl>
      <w:tblPr>
        <w:tblW w:w="4908" w:type="pct"/>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55"/>
        <w:gridCol w:w="1419"/>
        <w:gridCol w:w="1698"/>
      </w:tblGrid>
      <w:tr w:rsidR="00056348" w:rsidRPr="008D043F" w14:paraId="76ABA8D9" w14:textId="77777777" w:rsidTr="00933DBD">
        <w:trPr>
          <w:trHeight w:val="323"/>
          <w:tblHeader/>
        </w:trPr>
        <w:tc>
          <w:tcPr>
            <w:tcW w:w="3282" w:type="pct"/>
            <w:shd w:val="clear" w:color="auto" w:fill="009D73"/>
            <w:vAlign w:val="center"/>
          </w:tcPr>
          <w:p w14:paraId="3A077AF3" w14:textId="77777777" w:rsidR="00056348" w:rsidRPr="008D043F" w:rsidRDefault="00056348"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w:t>
            </w:r>
          </w:p>
        </w:tc>
        <w:tc>
          <w:tcPr>
            <w:tcW w:w="782" w:type="pct"/>
            <w:shd w:val="clear" w:color="auto" w:fill="009D73"/>
            <w:vAlign w:val="center"/>
          </w:tcPr>
          <w:p w14:paraId="4C0499F0" w14:textId="77777777" w:rsidR="00056348" w:rsidRPr="008D043F" w:rsidRDefault="00056348"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Jedinica</w:t>
            </w:r>
          </w:p>
        </w:tc>
        <w:tc>
          <w:tcPr>
            <w:tcW w:w="937" w:type="pct"/>
            <w:shd w:val="clear" w:color="auto" w:fill="009D73"/>
            <w:vAlign w:val="center"/>
          </w:tcPr>
          <w:p w14:paraId="679267F9" w14:textId="77777777" w:rsidR="00056348" w:rsidRPr="008D043F" w:rsidRDefault="00056348"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rijednost</w:t>
            </w:r>
          </w:p>
        </w:tc>
      </w:tr>
      <w:tr w:rsidR="00056348" w:rsidRPr="008D043F" w14:paraId="2B3CC318" w14:textId="77777777" w:rsidTr="00933DBD">
        <w:trPr>
          <w:trHeight w:val="391"/>
        </w:trPr>
        <w:tc>
          <w:tcPr>
            <w:tcW w:w="3282" w:type="pct"/>
            <w:vAlign w:val="center"/>
          </w:tcPr>
          <w:p w14:paraId="32799487"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kupna količina prikupljenog komunalnog otpada</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Cct7UgfC","properties":{"formattedCitation":"(Federalni zavod za statistiku 2021a)","plainCitation":"(Federalni zavod za statistiku 2021a)","noteIndex":0},"citationItems":[{"id":1454,"uris":["http://zotero.org/users/7192877/items/GFBB6VN7"],"itemData":{"id":1454,"type":"document","title":"Saopćenje: Prikupljeni i odloženi komunalni otpad u 2020. godini, Godina XI, broj 20.5.1","URL":"http://fzs.ba/index.php/publikacije/saopcenjapriopcenja/statistika-okolisa/","author":[{"family":"Federalni zavod za statistiku","given":""}],"issued":{"date-parts":[["2021"]]}}}],"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Federalni zavod za statistiku 2021a)</w:t>
            </w:r>
            <w:r w:rsidR="00933DBD" w:rsidRPr="008D043F">
              <w:rPr>
                <w:rFonts w:asciiTheme="minorHAnsi" w:hAnsiTheme="minorHAnsi" w:cstheme="minorHAnsi"/>
                <w:sz w:val="18"/>
                <w:szCs w:val="18"/>
                <w:lang w:val="hr-HR"/>
              </w:rPr>
              <w:fldChar w:fldCharType="end"/>
            </w:r>
          </w:p>
        </w:tc>
        <w:tc>
          <w:tcPr>
            <w:tcW w:w="782" w:type="pct"/>
            <w:vAlign w:val="center"/>
          </w:tcPr>
          <w:p w14:paraId="7D43D715"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ona</w:t>
            </w:r>
          </w:p>
        </w:tc>
        <w:tc>
          <w:tcPr>
            <w:tcW w:w="937" w:type="pct"/>
            <w:vAlign w:val="center"/>
          </w:tcPr>
          <w:p w14:paraId="2E9F2AE1"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611.854</w:t>
            </w:r>
          </w:p>
        </w:tc>
      </w:tr>
      <w:tr w:rsidR="00056348" w:rsidRPr="008D043F" w14:paraId="50648159" w14:textId="77777777" w:rsidTr="00933DBD">
        <w:trPr>
          <w:trHeight w:val="391"/>
        </w:trPr>
        <w:tc>
          <w:tcPr>
            <w:tcW w:w="3282" w:type="pct"/>
            <w:vAlign w:val="center"/>
          </w:tcPr>
          <w:p w14:paraId="551542E3"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ovništvo obuhvaćeno uslugom prikupljanja otpada</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UYIlesDI","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Ionkova et al. 2018b)</w:t>
            </w:r>
            <w:r w:rsidR="00933DBD" w:rsidRPr="008D043F">
              <w:rPr>
                <w:rFonts w:asciiTheme="minorHAnsi" w:hAnsiTheme="minorHAnsi" w:cstheme="minorHAnsi"/>
                <w:sz w:val="18"/>
                <w:szCs w:val="18"/>
                <w:lang w:val="hr-HR"/>
              </w:rPr>
              <w:fldChar w:fldCharType="end"/>
            </w:r>
          </w:p>
        </w:tc>
        <w:tc>
          <w:tcPr>
            <w:tcW w:w="782" w:type="pct"/>
            <w:vAlign w:val="center"/>
          </w:tcPr>
          <w:p w14:paraId="2BB3F022"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c>
          <w:tcPr>
            <w:tcW w:w="937" w:type="pct"/>
            <w:vAlign w:val="center"/>
          </w:tcPr>
          <w:p w14:paraId="311010E2"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70%</w:t>
            </w:r>
          </w:p>
        </w:tc>
      </w:tr>
      <w:tr w:rsidR="00056348" w:rsidRPr="008D043F" w14:paraId="7C6F38FA" w14:textId="77777777" w:rsidTr="00933DBD">
        <w:trPr>
          <w:trHeight w:val="391"/>
        </w:trPr>
        <w:tc>
          <w:tcPr>
            <w:tcW w:w="3282" w:type="pct"/>
            <w:vAlign w:val="center"/>
          </w:tcPr>
          <w:p w14:paraId="3AC3059B"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izvodnja otpada po glavi stanovnika</w:t>
            </w:r>
            <w:r w:rsidRPr="008D043F">
              <w:rPr>
                <w:rStyle w:val="FootnoteReference"/>
                <w:rFonts w:asciiTheme="minorHAnsi" w:hAnsiTheme="minorHAnsi" w:cstheme="minorHAnsi"/>
                <w:sz w:val="18"/>
                <w:szCs w:val="18"/>
                <w:lang w:val="hr-HR"/>
              </w:rPr>
              <w:footnoteReference w:id="12"/>
            </w:r>
          </w:p>
        </w:tc>
        <w:tc>
          <w:tcPr>
            <w:tcW w:w="782" w:type="pct"/>
            <w:vAlign w:val="center"/>
          </w:tcPr>
          <w:p w14:paraId="66BACFB7"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g dnevno</w:t>
            </w:r>
          </w:p>
        </w:tc>
        <w:tc>
          <w:tcPr>
            <w:tcW w:w="937" w:type="pct"/>
            <w:vAlign w:val="center"/>
          </w:tcPr>
          <w:p w14:paraId="27BF9977"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r>
      <w:tr w:rsidR="00056348" w:rsidRPr="008D043F" w14:paraId="3E5E7090" w14:textId="77777777" w:rsidTr="00933DBD">
        <w:trPr>
          <w:trHeight w:val="391"/>
        </w:trPr>
        <w:tc>
          <w:tcPr>
            <w:tcW w:w="3282" w:type="pct"/>
            <w:vAlign w:val="center"/>
          </w:tcPr>
          <w:p w14:paraId="51E9CB5A"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kupljeni komunalni otpad </w:t>
            </w:r>
            <w:r w:rsidR="00A9388F" w:rsidRPr="008D043F">
              <w:rPr>
                <w:rFonts w:asciiTheme="minorHAnsi" w:hAnsiTheme="minorHAnsi" w:cstheme="minorHAnsi"/>
                <w:sz w:val="18"/>
                <w:szCs w:val="18"/>
                <w:lang w:val="hr-HR"/>
              </w:rPr>
              <w:t xml:space="preserve">koji </w:t>
            </w:r>
            <w:r w:rsidRPr="008D043F">
              <w:rPr>
                <w:rFonts w:asciiTheme="minorHAnsi" w:hAnsiTheme="minorHAnsi" w:cstheme="minorHAnsi"/>
                <w:sz w:val="18"/>
                <w:szCs w:val="18"/>
                <w:lang w:val="hr-HR"/>
              </w:rPr>
              <w:t>se odloži na deponije</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PETUeUU7","properties":{"formattedCitation":"(Federalni zavod za statistiku 2021a)","plainCitation":"(Federalni zavod za statistiku 2021a)","noteIndex":0},"citationItems":[{"id":1454,"uris":["http://zotero.org/users/7192877/items/GFBB6VN7"],"itemData":{"id":1454,"type":"document","title":"Saopćenje: Prikupljeni i odloženi komunalni otpad u 2020. godini, Godina XI, broj 20.5.1","URL":"http://fzs.ba/index.php/publikacije/saopcenjapriopcenja/statistika-okolisa/","author":[{"family":"Federalni zavod za statistiku","given":""}],"issued":{"date-parts":[["2021"]]}}}],"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Federalni zavod za statistiku 2021a)</w:t>
            </w:r>
            <w:r w:rsidR="00933DBD" w:rsidRPr="008D043F">
              <w:rPr>
                <w:rFonts w:asciiTheme="minorHAnsi" w:hAnsiTheme="minorHAnsi" w:cstheme="minorHAnsi"/>
                <w:sz w:val="18"/>
                <w:szCs w:val="18"/>
                <w:lang w:val="hr-HR"/>
              </w:rPr>
              <w:fldChar w:fldCharType="end"/>
            </w:r>
          </w:p>
        </w:tc>
        <w:tc>
          <w:tcPr>
            <w:tcW w:w="782" w:type="pct"/>
            <w:vAlign w:val="center"/>
          </w:tcPr>
          <w:p w14:paraId="112B1157"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c>
          <w:tcPr>
            <w:tcW w:w="937" w:type="pct"/>
            <w:vAlign w:val="center"/>
          </w:tcPr>
          <w:p w14:paraId="3C4501AF"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94</w:t>
            </w:r>
          </w:p>
        </w:tc>
      </w:tr>
      <w:tr w:rsidR="00056348" w:rsidRPr="008D043F" w14:paraId="4A2A69F9" w14:textId="77777777" w:rsidTr="00933DBD">
        <w:trPr>
          <w:trHeight w:val="391"/>
        </w:trPr>
        <w:tc>
          <w:tcPr>
            <w:tcW w:w="3282" w:type="pct"/>
            <w:vAlign w:val="center"/>
          </w:tcPr>
          <w:p w14:paraId="481123EC"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kupljeni komunalni otpad </w:t>
            </w:r>
            <w:r w:rsidR="00A9388F" w:rsidRPr="008D043F">
              <w:rPr>
                <w:rFonts w:asciiTheme="minorHAnsi" w:hAnsiTheme="minorHAnsi" w:cstheme="minorHAnsi"/>
                <w:sz w:val="18"/>
                <w:szCs w:val="18"/>
                <w:lang w:val="hr-HR"/>
              </w:rPr>
              <w:t xml:space="preserve">koji </w:t>
            </w:r>
            <w:r w:rsidRPr="008D043F">
              <w:rPr>
                <w:rFonts w:asciiTheme="minorHAnsi" w:hAnsiTheme="minorHAnsi" w:cstheme="minorHAnsi"/>
                <w:sz w:val="18"/>
                <w:szCs w:val="18"/>
                <w:lang w:val="hr-HR"/>
              </w:rPr>
              <w:t>se odstrani na drugi način ili preradi</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LjZnGrvk","properties":{"formattedCitation":"(Federalni zavod za statistiku 2021a)","plainCitation":"(Federalni zavod za statistiku 2021a)","noteIndex":0},"citationItems":[{"id":1454,"uris":["http://zotero.org/users/7192877/items/GFBB6VN7"],"itemData":{"id":1454,"type":"document","title":"Saopćenje: Prikupljeni i odloženi komunalni otpad u 2020. godini, Godina XI, broj 20.5.1","URL":"http://fzs.ba/index.php/publikacije/saopcenjapriopcenja/statistika-okolisa/","author":[{"family":"Federalni zavod za statistiku","given":""}],"issued":{"date-parts":[["2021"]]}}}],"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Federalni zavod za statistiku 2021a)</w:t>
            </w:r>
            <w:r w:rsidR="00933DBD" w:rsidRPr="008D043F">
              <w:rPr>
                <w:rFonts w:asciiTheme="minorHAnsi" w:hAnsiTheme="minorHAnsi" w:cstheme="minorHAnsi"/>
                <w:sz w:val="18"/>
                <w:szCs w:val="18"/>
                <w:lang w:val="hr-HR"/>
              </w:rPr>
              <w:fldChar w:fldCharType="end"/>
            </w:r>
          </w:p>
        </w:tc>
        <w:tc>
          <w:tcPr>
            <w:tcW w:w="782" w:type="pct"/>
            <w:vAlign w:val="center"/>
          </w:tcPr>
          <w:p w14:paraId="549BE5E1"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c>
          <w:tcPr>
            <w:tcW w:w="937" w:type="pct"/>
            <w:vAlign w:val="center"/>
          </w:tcPr>
          <w:p w14:paraId="7BCEDE13"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6</w:t>
            </w:r>
          </w:p>
        </w:tc>
      </w:tr>
      <w:tr w:rsidR="00056348" w:rsidRPr="008D043F" w14:paraId="752902E2" w14:textId="77777777" w:rsidTr="00933DBD">
        <w:trPr>
          <w:trHeight w:val="391"/>
        </w:trPr>
        <w:tc>
          <w:tcPr>
            <w:tcW w:w="3282" w:type="pct"/>
            <w:vAlign w:val="center"/>
          </w:tcPr>
          <w:p w14:paraId="58306506"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munalni otpad odbačen na ilegalna odlagališta</w:t>
            </w:r>
            <w:r w:rsidRPr="008D043F">
              <w:rPr>
                <w:rStyle w:val="FootnoteReference"/>
                <w:rFonts w:asciiTheme="minorHAnsi" w:hAnsiTheme="minorHAnsi" w:cstheme="minorHAnsi"/>
                <w:sz w:val="18"/>
                <w:szCs w:val="18"/>
                <w:lang w:val="hr-HR"/>
              </w:rPr>
              <w:footnoteReference w:id="13"/>
            </w:r>
          </w:p>
        </w:tc>
        <w:tc>
          <w:tcPr>
            <w:tcW w:w="782" w:type="pct"/>
            <w:vAlign w:val="center"/>
          </w:tcPr>
          <w:p w14:paraId="53A082C7"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c>
          <w:tcPr>
            <w:tcW w:w="937" w:type="pct"/>
            <w:vAlign w:val="center"/>
          </w:tcPr>
          <w:p w14:paraId="4FC5DFD6"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30%</w:t>
            </w:r>
          </w:p>
        </w:tc>
      </w:tr>
      <w:tr w:rsidR="00056348" w:rsidRPr="008D043F" w14:paraId="4667703B" w14:textId="77777777" w:rsidTr="00933DBD">
        <w:trPr>
          <w:trHeight w:val="391"/>
        </w:trPr>
        <w:tc>
          <w:tcPr>
            <w:tcW w:w="3282" w:type="pct"/>
            <w:vAlign w:val="center"/>
          </w:tcPr>
          <w:p w14:paraId="416098C1"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egionalne </w:t>
            </w:r>
            <w:r w:rsidR="00A9388F" w:rsidRPr="008D043F">
              <w:rPr>
                <w:rFonts w:asciiTheme="minorHAnsi" w:hAnsiTheme="minorHAnsi" w:cstheme="minorHAnsi"/>
                <w:sz w:val="18"/>
                <w:szCs w:val="18"/>
                <w:lang w:val="hr-HR"/>
              </w:rPr>
              <w:t>deponije</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2Q9vcT1h","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Ionkova et al. 2018b)</w:t>
            </w:r>
            <w:r w:rsidR="00933DBD" w:rsidRPr="008D043F">
              <w:rPr>
                <w:rFonts w:asciiTheme="minorHAnsi" w:hAnsiTheme="minorHAnsi" w:cstheme="minorHAnsi"/>
                <w:sz w:val="18"/>
                <w:szCs w:val="18"/>
                <w:lang w:val="hr-HR"/>
              </w:rPr>
              <w:fldChar w:fldCharType="end"/>
            </w:r>
          </w:p>
        </w:tc>
        <w:tc>
          <w:tcPr>
            <w:tcW w:w="782" w:type="pct"/>
            <w:vAlign w:val="center"/>
          </w:tcPr>
          <w:p w14:paraId="31D0F94F"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w:t>
            </w:r>
          </w:p>
        </w:tc>
        <w:tc>
          <w:tcPr>
            <w:tcW w:w="937" w:type="pct"/>
            <w:vAlign w:val="center"/>
          </w:tcPr>
          <w:p w14:paraId="38F91355"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r>
      <w:tr w:rsidR="00056348" w:rsidRPr="008D043F" w14:paraId="684F8B7F" w14:textId="77777777" w:rsidTr="00933DBD">
        <w:trPr>
          <w:trHeight w:val="391"/>
        </w:trPr>
        <w:tc>
          <w:tcPr>
            <w:tcW w:w="3282" w:type="pct"/>
            <w:vAlign w:val="center"/>
          </w:tcPr>
          <w:p w14:paraId="094964CC"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uređena općinska odlagališta otpada</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5j0H7YCU","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Ionkova et al. 2018b)</w:t>
            </w:r>
            <w:r w:rsidR="00933DBD" w:rsidRPr="008D043F">
              <w:rPr>
                <w:rFonts w:asciiTheme="minorHAnsi" w:hAnsiTheme="minorHAnsi" w:cstheme="minorHAnsi"/>
                <w:sz w:val="18"/>
                <w:szCs w:val="18"/>
                <w:lang w:val="hr-HR"/>
              </w:rPr>
              <w:fldChar w:fldCharType="end"/>
            </w:r>
          </w:p>
        </w:tc>
        <w:tc>
          <w:tcPr>
            <w:tcW w:w="782" w:type="pct"/>
            <w:vAlign w:val="center"/>
          </w:tcPr>
          <w:p w14:paraId="5FACA606"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tc>
        <w:tc>
          <w:tcPr>
            <w:tcW w:w="937" w:type="pct"/>
            <w:vAlign w:val="center"/>
          </w:tcPr>
          <w:p w14:paraId="7D6A0BB1"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41</w:t>
            </w:r>
          </w:p>
        </w:tc>
      </w:tr>
      <w:tr w:rsidR="00056348" w:rsidRPr="008D043F" w14:paraId="6626D1BC" w14:textId="77777777" w:rsidTr="00933DBD">
        <w:trPr>
          <w:trHeight w:val="391"/>
        </w:trPr>
        <w:tc>
          <w:tcPr>
            <w:tcW w:w="3282" w:type="pct"/>
            <w:vAlign w:val="center"/>
          </w:tcPr>
          <w:p w14:paraId="4EA76D43"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dlagalište za inertni otpad</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09DtEJ1K","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Ionkova et al. 2018b)</w:t>
            </w:r>
            <w:r w:rsidR="00933DBD" w:rsidRPr="008D043F">
              <w:rPr>
                <w:rFonts w:asciiTheme="minorHAnsi" w:hAnsiTheme="minorHAnsi" w:cstheme="minorHAnsi"/>
                <w:sz w:val="18"/>
                <w:szCs w:val="18"/>
                <w:lang w:val="hr-HR"/>
              </w:rPr>
              <w:fldChar w:fldCharType="end"/>
            </w:r>
          </w:p>
        </w:tc>
        <w:tc>
          <w:tcPr>
            <w:tcW w:w="782" w:type="pct"/>
            <w:vAlign w:val="center"/>
          </w:tcPr>
          <w:p w14:paraId="08179349"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tc>
        <w:tc>
          <w:tcPr>
            <w:tcW w:w="937" w:type="pct"/>
            <w:vAlign w:val="center"/>
          </w:tcPr>
          <w:p w14:paraId="0B7A193C"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w:t>
            </w:r>
          </w:p>
        </w:tc>
      </w:tr>
      <w:tr w:rsidR="00056348" w:rsidRPr="008D043F" w14:paraId="11A8CF0C" w14:textId="77777777" w:rsidTr="00933DBD">
        <w:trPr>
          <w:trHeight w:val="391"/>
        </w:trPr>
        <w:tc>
          <w:tcPr>
            <w:tcW w:w="3282" w:type="pct"/>
            <w:vAlign w:val="center"/>
          </w:tcPr>
          <w:p w14:paraId="7A490950" w14:textId="0D4F5458"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legalna odlagališta</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CE1A95" w:rsidRPr="008D043F">
              <w:rPr>
                <w:rFonts w:asciiTheme="minorHAnsi" w:hAnsiTheme="minorHAnsi" w:cstheme="minorHAnsi"/>
                <w:sz w:val="18"/>
                <w:szCs w:val="18"/>
                <w:lang w:val="hr-HR"/>
              </w:rPr>
              <w:instrText xml:space="preserve"> ADDIN ZOTERO_ITEM CSL_CITATION {"citationID":"kgCG9j28","properties":{"formattedCitation":"(Federalno ministarstvo okoli\\uc0\\u353{}a i turizma 2008)","plainCitation":"(Federalno ministarstvo okoliša i turizma 2008)","noteIndex":0},"citationItems":[{"id":1459,"uris":["http://zotero.org/users/7192877/items/XS5N23AQ"],"itemData":{"id":1459,"type":"report","title":"Strategija zaštite okoliša Federacije BiH","URL":"https://fzofbih.org.ba/wp-content/uploads/2019/10/Strategija-zastite-okolisa-FBiH-2.pdf","author":[{"literal":"Federalno ministarstvo okoliša i turizma"}],"issued":{"date-parts":[["2008"]]}}}],"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CE1A95" w:rsidRPr="008D043F">
              <w:rPr>
                <w:rFonts w:asciiTheme="minorHAnsi" w:hAnsiTheme="minorHAnsi" w:cstheme="minorHAnsi"/>
                <w:sz w:val="18"/>
              </w:rPr>
              <w:t>(Federalno ministarstvo okoliša i turizma 2008)</w:t>
            </w:r>
            <w:r w:rsidR="00933DBD" w:rsidRPr="008D043F">
              <w:rPr>
                <w:rFonts w:asciiTheme="minorHAnsi" w:hAnsiTheme="minorHAnsi" w:cstheme="minorHAnsi"/>
                <w:sz w:val="18"/>
                <w:szCs w:val="18"/>
                <w:lang w:val="hr-HR"/>
              </w:rPr>
              <w:fldChar w:fldCharType="end"/>
            </w:r>
          </w:p>
        </w:tc>
        <w:tc>
          <w:tcPr>
            <w:tcW w:w="782" w:type="pct"/>
            <w:vAlign w:val="center"/>
          </w:tcPr>
          <w:p w14:paraId="5EF7311B"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tc>
        <w:tc>
          <w:tcPr>
            <w:tcW w:w="937" w:type="pct"/>
            <w:vAlign w:val="center"/>
          </w:tcPr>
          <w:p w14:paraId="4C23BA24"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800</w:t>
            </w:r>
          </w:p>
        </w:tc>
      </w:tr>
      <w:tr w:rsidR="00056348" w:rsidRPr="008D043F" w14:paraId="6C606353" w14:textId="77777777" w:rsidTr="00933DBD">
        <w:trPr>
          <w:trHeight w:val="391"/>
        </w:trPr>
        <w:tc>
          <w:tcPr>
            <w:tcW w:w="3282" w:type="pct"/>
            <w:vAlign w:val="center"/>
          </w:tcPr>
          <w:p w14:paraId="141BBC47"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ličina otpada iz proizvodnih djelatnosti</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5677E2" w:rsidRPr="008D043F">
              <w:rPr>
                <w:rFonts w:asciiTheme="minorHAnsi" w:hAnsiTheme="minorHAnsi" w:cstheme="minorHAnsi"/>
                <w:sz w:val="18"/>
                <w:szCs w:val="18"/>
                <w:lang w:val="hr-HR"/>
              </w:rPr>
              <w:instrText xml:space="preserve"> ADDIN ZOTERO_ITEM CSL_CITATION {"citationID":"TkFXXWiK","properties":{"formattedCitation":"(Federalni zavod za statistiku 2019a)","plainCitation":"(Federalni zavod za statistiku 2019a)","noteIndex":0},"citationItems":[{"id":1460,"uris":["http://zotero.org/users/7192877/items/2XFFC5UA"],"itemData":{"id":1460,"type":"document","title":"Saopćenje: Otpad iz proizvodnih djelatnosti u 2018. godini, Godina VIII, broj 20.4.1.","URL":"http://fzs.ba/index.php/publikacije/saopcenjapriopcenja/statistika-okolisa/","author":[{"family":"Federalni zavod za statistiku","given":""}],"issued":{"date-parts":[["2019"]]}}}],"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5677E2" w:rsidRPr="008D043F">
              <w:rPr>
                <w:rFonts w:asciiTheme="minorHAnsi" w:hAnsiTheme="minorHAnsi" w:cstheme="minorHAnsi"/>
                <w:sz w:val="18"/>
                <w:lang w:val="hr-HR"/>
              </w:rPr>
              <w:t>(Federalni zavod za statistiku 2019a)</w:t>
            </w:r>
            <w:r w:rsidR="00933DBD" w:rsidRPr="008D043F">
              <w:rPr>
                <w:rFonts w:asciiTheme="minorHAnsi" w:hAnsiTheme="minorHAnsi" w:cstheme="minorHAnsi"/>
                <w:sz w:val="18"/>
                <w:szCs w:val="18"/>
                <w:lang w:val="hr-HR"/>
              </w:rPr>
              <w:fldChar w:fldCharType="end"/>
            </w:r>
          </w:p>
        </w:tc>
        <w:tc>
          <w:tcPr>
            <w:tcW w:w="782" w:type="pct"/>
            <w:vAlign w:val="center"/>
          </w:tcPr>
          <w:p w14:paraId="0712BD1F"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ona</w:t>
            </w:r>
          </w:p>
        </w:tc>
        <w:tc>
          <w:tcPr>
            <w:tcW w:w="937" w:type="pct"/>
            <w:vAlign w:val="center"/>
          </w:tcPr>
          <w:p w14:paraId="74EE131E"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9.652.414</w:t>
            </w:r>
          </w:p>
        </w:tc>
      </w:tr>
    </w:tbl>
    <w:p w14:paraId="48CF6A0D" w14:textId="66263359" w:rsidR="00A374F8" w:rsidRPr="008D043F" w:rsidRDefault="00A374F8" w:rsidP="0068355A">
      <w:pPr>
        <w:spacing w:before="16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Otpad dominantno čini organska frakcija koja se kreće u rasponu od 25% (prosjek kantona) do 50% (prosjek općine)</w:t>
      </w:r>
      <w:r w:rsidR="00295F73" w:rsidRPr="008D043F">
        <w:rPr>
          <w:rFonts w:asciiTheme="minorHAnsi" w:hAnsiTheme="minorHAnsi" w:cstheme="minorHAnsi"/>
          <w:sz w:val="16"/>
          <w:szCs w:val="16"/>
          <w:lang w:val="hr-HR"/>
        </w:rPr>
        <w:t xml:space="preserve"> </w:t>
      </w:r>
      <w:r w:rsidR="00295F73" w:rsidRPr="008D043F">
        <w:rPr>
          <w:rFonts w:asciiTheme="minorHAnsi" w:hAnsiTheme="minorHAnsi" w:cstheme="minorHAnsi"/>
          <w:sz w:val="22"/>
          <w:szCs w:val="22"/>
          <w:lang w:val="hr-HR"/>
        </w:rPr>
        <w:fldChar w:fldCharType="begin"/>
      </w:r>
      <w:r w:rsidR="006A21A5" w:rsidRPr="008D043F">
        <w:rPr>
          <w:rFonts w:asciiTheme="minorHAnsi" w:hAnsiTheme="minorHAnsi" w:cstheme="minorHAnsi"/>
          <w:sz w:val="22"/>
          <w:szCs w:val="22"/>
          <w:lang w:val="hr-HR"/>
        </w:rPr>
        <w:instrText xml:space="preserve"> ADDIN ZOTERO_ITEM CSL_CITATION {"citationID":"nfvVBX6u","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295F73" w:rsidRPr="008D043F">
        <w:rPr>
          <w:rFonts w:asciiTheme="minorHAnsi" w:hAnsiTheme="minorHAnsi" w:cstheme="minorHAnsi"/>
          <w:sz w:val="22"/>
          <w:szCs w:val="22"/>
          <w:lang w:val="hr-HR"/>
        </w:rPr>
        <w:fldChar w:fldCharType="separate"/>
      </w:r>
      <w:r w:rsidR="00295F73" w:rsidRPr="008D043F">
        <w:rPr>
          <w:rFonts w:asciiTheme="minorHAnsi" w:hAnsiTheme="minorHAnsi" w:cstheme="minorHAnsi"/>
          <w:sz w:val="22"/>
          <w:szCs w:val="22"/>
          <w:lang w:val="hr-HR"/>
        </w:rPr>
        <w:t xml:space="preserve">(Ionkova </w:t>
      </w:r>
      <w:r w:rsidR="00295F73" w:rsidRPr="008D043F">
        <w:rPr>
          <w:rFonts w:asciiTheme="minorHAnsi" w:hAnsiTheme="minorHAnsi" w:cstheme="minorHAnsi"/>
          <w:i/>
          <w:iCs/>
          <w:sz w:val="22"/>
          <w:szCs w:val="22"/>
          <w:lang w:val="hr-HR"/>
        </w:rPr>
        <w:t>et al.</w:t>
      </w:r>
      <w:r w:rsidR="00132CFF" w:rsidRPr="008D043F">
        <w:rPr>
          <w:rFonts w:asciiTheme="minorHAnsi" w:hAnsiTheme="minorHAnsi" w:cstheme="minorHAnsi"/>
          <w:sz w:val="22"/>
          <w:szCs w:val="22"/>
          <w:lang w:val="hr-HR"/>
        </w:rPr>
        <w:t>,</w:t>
      </w:r>
      <w:r w:rsidR="00295F73" w:rsidRPr="008D043F">
        <w:rPr>
          <w:rFonts w:asciiTheme="minorHAnsi" w:hAnsiTheme="minorHAnsi" w:cstheme="minorHAnsi"/>
          <w:sz w:val="22"/>
          <w:szCs w:val="22"/>
          <w:lang w:val="hr-HR"/>
        </w:rPr>
        <w:t xml:space="preserve"> 2018b)</w:t>
      </w:r>
      <w:r w:rsidR="00295F7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Suhi reciklažni materijali (plastika, staklo, papir, metali, limenke, PET) čini 24‒38% ukupnog otpada. Sve aktivnosti upravljanja komunalnim otpadom u BiH provode općinska komunalna poduzeća, osim jednog kantonalnog komunalnog poduzeća u slučaju Kantona Sarajevo. Poduzeća su slabo opremljena, imaju uglavnom zastarjelu opremu i najčešće su finansijski nestabilna. Skupljanje otpada uglavnom se vrši u kontejnerima zapremine 1.100 litara. Neke općine koriste i kante od 120/240 litara za skupljanje otpada po principu „od vrata do vrata“ za individualne objekte stanovanja, te industrijske kontejnere od 5 do 8 m³ uglavnom za prikupljanje neopasnog industrijskog otpada. Glavne prihode poduzeća ostvaruju od naknada za prikupljanje, odvoz i odlaganje otpada od domaćinstava i komercijalnog sektora. Naknade podliježu obračunu PDV-a. Prosječna godišnja ponederirana cijena usluge za domaćinstva je 102 KM/domaćinstvo/god. ili 113 KM/tona (s PDV-om) uz pretpostavljenu veličinu domaćinstva od 3,09 osoba (prema popisu iz 2013.</w:t>
      </w:r>
      <w:r w:rsidR="00832F01" w:rsidRPr="008D043F">
        <w:rPr>
          <w:rFonts w:asciiTheme="minorHAnsi" w:hAnsiTheme="minorHAnsi" w:cstheme="minorHAnsi"/>
          <w:sz w:val="22"/>
          <w:szCs w:val="22"/>
          <w:lang w:val="hr-HR"/>
        </w:rPr>
        <w:t xml:space="preserve"> godine</w:t>
      </w:r>
      <w:r w:rsidRPr="008D043F">
        <w:rPr>
          <w:rFonts w:asciiTheme="minorHAnsi" w:hAnsiTheme="minorHAnsi" w:cstheme="minorHAnsi"/>
          <w:sz w:val="22"/>
          <w:szCs w:val="22"/>
          <w:lang w:val="hr-HR"/>
        </w:rPr>
        <w:t>) i stopu proizvodnje otpada od 0,8 kg/stan./dan ili 0,9 t/domaćinstvo/god.</w:t>
      </w:r>
      <w:r w:rsidR="00295F73" w:rsidRPr="008D043F">
        <w:rPr>
          <w:rFonts w:asciiTheme="minorHAnsi" w:hAnsiTheme="minorHAnsi" w:cstheme="minorHAnsi"/>
          <w:sz w:val="22"/>
          <w:szCs w:val="22"/>
          <w:lang w:val="hr-HR"/>
        </w:rPr>
        <w:t xml:space="preserve"> </w:t>
      </w:r>
      <w:r w:rsidR="00295F73" w:rsidRPr="008D043F">
        <w:rPr>
          <w:rFonts w:asciiTheme="minorHAnsi" w:hAnsiTheme="minorHAnsi" w:cstheme="minorHAnsi"/>
          <w:sz w:val="22"/>
          <w:szCs w:val="22"/>
          <w:lang w:val="hr-HR"/>
        </w:rPr>
        <w:fldChar w:fldCharType="begin"/>
      </w:r>
      <w:r w:rsidR="006A21A5" w:rsidRPr="008D043F">
        <w:rPr>
          <w:rFonts w:asciiTheme="minorHAnsi" w:hAnsiTheme="minorHAnsi" w:cstheme="minorHAnsi"/>
          <w:sz w:val="22"/>
          <w:szCs w:val="22"/>
          <w:lang w:val="hr-HR"/>
        </w:rPr>
        <w:instrText xml:space="preserve"> ADDIN ZOTERO_ITEM CSL_CITATION {"citationID":"q75UGxF7","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295F73" w:rsidRPr="008D043F">
        <w:rPr>
          <w:rFonts w:asciiTheme="minorHAnsi" w:hAnsiTheme="minorHAnsi" w:cstheme="minorHAnsi"/>
          <w:sz w:val="22"/>
          <w:szCs w:val="22"/>
          <w:lang w:val="hr-HR"/>
        </w:rPr>
        <w:fldChar w:fldCharType="separate"/>
      </w:r>
      <w:r w:rsidR="00295F73" w:rsidRPr="008D043F">
        <w:rPr>
          <w:rFonts w:asciiTheme="minorHAnsi" w:hAnsiTheme="minorHAnsi" w:cstheme="minorHAnsi"/>
          <w:sz w:val="22"/>
          <w:szCs w:val="22"/>
          <w:lang w:val="hr-HR"/>
        </w:rPr>
        <w:t>(Ionkova et al.</w:t>
      </w:r>
      <w:r w:rsidR="00132CFF" w:rsidRPr="008D043F">
        <w:rPr>
          <w:rFonts w:asciiTheme="minorHAnsi" w:hAnsiTheme="minorHAnsi" w:cstheme="minorHAnsi"/>
          <w:sz w:val="22"/>
          <w:szCs w:val="22"/>
          <w:lang w:val="hr-HR"/>
        </w:rPr>
        <w:t>,</w:t>
      </w:r>
      <w:r w:rsidR="00295F73" w:rsidRPr="008D043F">
        <w:rPr>
          <w:rFonts w:asciiTheme="minorHAnsi" w:hAnsiTheme="minorHAnsi" w:cstheme="minorHAnsi"/>
          <w:sz w:val="22"/>
          <w:szCs w:val="22"/>
          <w:lang w:val="hr-HR"/>
        </w:rPr>
        <w:t xml:space="preserve"> 2018b)</w:t>
      </w:r>
      <w:r w:rsidR="00295F7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00832F01" w:rsidRPr="008D043F">
        <w:rPr>
          <w:rFonts w:asciiTheme="minorHAnsi" w:hAnsiTheme="minorHAnsi" w:cstheme="minorHAnsi"/>
          <w:sz w:val="22"/>
          <w:szCs w:val="22"/>
          <w:lang w:val="hr-HR"/>
        </w:rPr>
        <w:t>Šest</w:t>
      </w:r>
      <w:r w:rsidRPr="008D043F">
        <w:rPr>
          <w:rFonts w:asciiTheme="minorHAnsi" w:hAnsiTheme="minorHAnsi" w:cstheme="minorHAnsi"/>
          <w:sz w:val="22"/>
          <w:szCs w:val="22"/>
          <w:lang w:val="hr-HR"/>
        </w:rPr>
        <w:t xml:space="preserve"> komunalnih poduzeća ima instalirane linije za sortiranje otpada (Mostar, Konjic, Sarajevo, Tuzla, Čapljina i Bihać), od kojih većina nije u funkciji zbog problema finansijske održivosti. Ne postoje druge mogućnosti za (prethodnu) obradu komunalnog otpada. Dvije fabrike cementa u </w:t>
      </w:r>
      <w:r w:rsidR="00832F01"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oriste RDF/SRF kao alternativno gorivo, dok su i dvije termoelektrane u sastavu Javnog poduzeća „Elektroprivreda BiH“ iskazale interes za suspaljivanje otpada. Od 2020. godine u pogonu je i prva fabrika za proizvodnju i preradu PET-ambalaže i tvrde plastike „Bosna-Plastik“, Goražde koja otkupljuje PET-ambalažu kako od pravnih, tako i od fizičkih lica.</w:t>
      </w:r>
    </w:p>
    <w:p w14:paraId="58245B26" w14:textId="628CD12B"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imarni način zbrinjavanja komunalnog, ali i drugih vrsta otpada je odlaganje. Prema podacima Federalnog zavoda za statistiku, u Federaciji BiH ima ukupno 45 odlagališta</w:t>
      </w:r>
      <w:r w:rsidR="00295F73" w:rsidRPr="008D043F">
        <w:rPr>
          <w:rFonts w:asciiTheme="minorHAnsi" w:hAnsiTheme="minorHAnsi" w:cstheme="minorHAnsi"/>
          <w:sz w:val="22"/>
          <w:szCs w:val="22"/>
          <w:vertAlign w:val="superscript"/>
          <w:lang w:val="hr-HR"/>
        </w:rPr>
        <w:t xml:space="preserve"> </w:t>
      </w:r>
      <w:r w:rsidR="00295F73" w:rsidRPr="008D043F">
        <w:rPr>
          <w:rFonts w:asciiTheme="minorHAnsi" w:hAnsiTheme="minorHAnsi" w:cstheme="minorHAnsi"/>
          <w:sz w:val="22"/>
          <w:szCs w:val="22"/>
          <w:vertAlign w:val="superscript"/>
          <w:lang w:val="hr-HR"/>
        </w:rPr>
        <w:fldChar w:fldCharType="begin"/>
      </w:r>
      <w:r w:rsidR="006A21A5" w:rsidRPr="008D043F">
        <w:rPr>
          <w:rFonts w:asciiTheme="minorHAnsi" w:hAnsiTheme="minorHAnsi" w:cstheme="minorHAnsi"/>
          <w:sz w:val="22"/>
          <w:szCs w:val="22"/>
          <w:vertAlign w:val="superscript"/>
          <w:lang w:val="hr-HR"/>
        </w:rPr>
        <w:instrText xml:space="preserve"> ADDIN ZOTERO_ITEM CSL_CITATION {"citationID":"AMlvyYHD","properties":{"formattedCitation":"(Federalni zavod za statistiku 2021b)","plainCitation":"(Federalni zavod za statistiku 2021b)","noteIndex":0},"citationItems":[{"id":1461,"uris":["http://zotero.org/users/7192877/items/Y52MWNVE"],"itemData":{"id":1461,"type":"document","title":"Saopćenje: Prikupljeni/sakupljeni i odloženi komunalni otpad u 2020. (prethodni podaci), Godina XI, broj 20.5.1","URL":"http://fzs.ba/index.php/publikacije/saopcenjapriopcenja/statistika-okolisa/","author":[{"family":"Federalni zavod za statistiku","given":""}],"issued":{"date-parts":[["2021"]]}}}],"schema":"https://github.com/citation-style-language/schema/raw/master/csl-citation.json"} </w:instrText>
      </w:r>
      <w:r w:rsidR="00295F73" w:rsidRPr="008D043F">
        <w:rPr>
          <w:rFonts w:asciiTheme="minorHAnsi" w:hAnsiTheme="minorHAnsi" w:cstheme="minorHAnsi"/>
          <w:sz w:val="22"/>
          <w:szCs w:val="22"/>
          <w:vertAlign w:val="superscript"/>
          <w:lang w:val="hr-HR"/>
        </w:rPr>
        <w:fldChar w:fldCharType="separate"/>
      </w:r>
      <w:r w:rsidR="00295F73" w:rsidRPr="008D043F">
        <w:rPr>
          <w:rFonts w:asciiTheme="minorHAnsi" w:hAnsiTheme="minorHAnsi" w:cstheme="minorHAnsi"/>
          <w:sz w:val="22"/>
          <w:szCs w:val="22"/>
          <w:lang w:val="hr-HR"/>
        </w:rPr>
        <w:t>(Federalni zavod za statistiku</w:t>
      </w:r>
      <w:r w:rsidR="00132CFF" w:rsidRPr="008D043F">
        <w:rPr>
          <w:rFonts w:asciiTheme="minorHAnsi" w:hAnsiTheme="minorHAnsi" w:cstheme="minorHAnsi"/>
          <w:sz w:val="22"/>
          <w:szCs w:val="22"/>
          <w:lang w:val="hr-HR"/>
        </w:rPr>
        <w:t>,</w:t>
      </w:r>
      <w:r w:rsidR="00295F73" w:rsidRPr="008D043F">
        <w:rPr>
          <w:rFonts w:asciiTheme="minorHAnsi" w:hAnsiTheme="minorHAnsi" w:cstheme="minorHAnsi"/>
          <w:sz w:val="22"/>
          <w:szCs w:val="22"/>
          <w:lang w:val="hr-HR"/>
        </w:rPr>
        <w:t xml:space="preserve"> 2021b)</w:t>
      </w:r>
      <w:r w:rsidR="00295F73"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xml:space="preserve">.  Trenutno su u Federaciji BiH izgrađene i rade 4 regionalne deponije i to one u Sarajevu, Livnu, Mostaru i Zenici. One primaju otpad iz 24 općine (Livno iz 3, Mostar 4, Sarajevo 9 i Zenica 8 - od toga sav otpad iz 2, a dio prikupljenog otpada iz 6 općina). Pored toga, još 9 općina trenutno svoj otpad voze na regionalne deponije u Republici Srpskoj (Živinice u Doboj i Zvornik; Sapna i Kalesija u Zvornik; Srebrenik, Lukavac, Doboj Jug, Doboj Istok, Usora u Doboj; Teočak u Bijeljinu). Više od 1/3 općina iz Federacije BiH (koje proizvode preko 50% ukupnog komunalnog čvrstog otpada) trenutno odlažu na regionalne deponije, a ostale još uvijek odlažu svoj otpad na divlja odlagališta ili nesanitarne općinske deponije. Veći broj općina svoj otpad još uvijek odlaže na 41 neuređeno općinsko odlagalište komunalnog otpada. Na području općine Neum nalazi se jedno operativno odlagalište inertnog otpada, dok se na sarajevskoj deponiji u Smiljevićima gradi ploha za odlaganje ovog otpada koja će biti opremljena i mašinom za drobljenje građevinskog otpada. Prema podacima iz stare Federalne strategije upravljanja otpadom 2012‒2017., u Federaciji je prijavljeno oko 1400 ilegalnih odlagališta otpada. </w:t>
      </w:r>
    </w:p>
    <w:p w14:paraId="05C9A643" w14:textId="4F4157C8"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ektor upravljanja komunalnim otpadom zahtijeva reformu. Postoji niz nedostataka u pravnom, institucionalnom i tehničkom smislu koji podržavaju </w:t>
      </w:r>
      <w:r w:rsidRPr="008D043F">
        <w:rPr>
          <w:rFonts w:asciiTheme="minorHAnsi" w:hAnsiTheme="minorHAnsi" w:cstheme="minorHAnsi"/>
          <w:i/>
          <w:sz w:val="22"/>
          <w:szCs w:val="22"/>
          <w:lang w:val="hr-HR"/>
        </w:rPr>
        <w:t>status quo</w:t>
      </w:r>
      <w:r w:rsidRPr="008D043F">
        <w:rPr>
          <w:rFonts w:asciiTheme="minorHAnsi" w:hAnsiTheme="minorHAnsi" w:cstheme="minorHAnsi"/>
          <w:sz w:val="22"/>
          <w:szCs w:val="22"/>
          <w:lang w:val="hr-HR"/>
        </w:rPr>
        <w:t>. U analizi koju je radila Svjetska banka u 2019. godini</w:t>
      </w:r>
      <w:r w:rsidR="00295F73" w:rsidRPr="008D043F">
        <w:rPr>
          <w:rFonts w:asciiTheme="minorHAnsi" w:hAnsiTheme="minorHAnsi" w:cstheme="minorHAnsi"/>
          <w:sz w:val="22"/>
          <w:szCs w:val="22"/>
          <w:vertAlign w:val="superscript"/>
          <w:lang w:val="hr-HR"/>
        </w:rPr>
        <w:t xml:space="preserve"> </w:t>
      </w:r>
      <w:r w:rsidR="00295F73" w:rsidRPr="008D043F">
        <w:rPr>
          <w:rFonts w:asciiTheme="minorHAnsi" w:hAnsiTheme="minorHAnsi" w:cstheme="minorHAnsi"/>
          <w:sz w:val="22"/>
          <w:szCs w:val="22"/>
          <w:lang w:val="hr-HR"/>
        </w:rPr>
        <w:fldChar w:fldCharType="begin"/>
      </w:r>
      <w:r w:rsidR="006A21A5" w:rsidRPr="008D043F">
        <w:rPr>
          <w:rFonts w:asciiTheme="minorHAnsi" w:hAnsiTheme="minorHAnsi" w:cstheme="minorHAnsi"/>
          <w:sz w:val="22"/>
          <w:szCs w:val="22"/>
          <w:lang w:val="hr-HR"/>
        </w:rPr>
        <w:instrText xml:space="preserve"> ADDIN ZOTERO_ITEM CSL_CITATION {"citationID":"OLSHyXta","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295F73" w:rsidRPr="008D043F">
        <w:rPr>
          <w:rFonts w:asciiTheme="minorHAnsi" w:hAnsiTheme="minorHAnsi" w:cstheme="minorHAnsi"/>
          <w:sz w:val="22"/>
          <w:szCs w:val="22"/>
          <w:lang w:val="hr-HR"/>
        </w:rPr>
        <w:fldChar w:fldCharType="separate"/>
      </w:r>
      <w:r w:rsidR="00295F73" w:rsidRPr="008D043F">
        <w:rPr>
          <w:rFonts w:asciiTheme="minorHAnsi" w:hAnsiTheme="minorHAnsi" w:cstheme="minorHAnsi"/>
          <w:sz w:val="22"/>
          <w:szCs w:val="22"/>
          <w:lang w:val="hr-HR"/>
        </w:rPr>
        <w:t xml:space="preserve">(Ionkova </w:t>
      </w:r>
      <w:r w:rsidR="00295F73" w:rsidRPr="008D043F">
        <w:rPr>
          <w:rFonts w:asciiTheme="minorHAnsi" w:hAnsiTheme="minorHAnsi" w:cstheme="minorHAnsi"/>
          <w:i/>
          <w:iCs/>
          <w:sz w:val="22"/>
          <w:szCs w:val="22"/>
          <w:lang w:val="hr-HR"/>
        </w:rPr>
        <w:t>et al</w:t>
      </w:r>
      <w:r w:rsidR="00295F73" w:rsidRPr="008D043F">
        <w:rPr>
          <w:rFonts w:asciiTheme="minorHAnsi" w:hAnsiTheme="minorHAnsi" w:cstheme="minorHAnsi"/>
          <w:sz w:val="22"/>
          <w:szCs w:val="22"/>
          <w:lang w:val="hr-HR"/>
        </w:rPr>
        <w:t>.</w:t>
      </w:r>
      <w:r w:rsidR="00132CFF" w:rsidRPr="008D043F">
        <w:rPr>
          <w:rFonts w:asciiTheme="minorHAnsi" w:hAnsiTheme="minorHAnsi" w:cstheme="minorHAnsi"/>
          <w:sz w:val="22"/>
          <w:szCs w:val="22"/>
          <w:lang w:val="hr-HR"/>
        </w:rPr>
        <w:t>,</w:t>
      </w:r>
      <w:r w:rsidR="00295F73" w:rsidRPr="008D043F">
        <w:rPr>
          <w:rFonts w:asciiTheme="minorHAnsi" w:hAnsiTheme="minorHAnsi" w:cstheme="minorHAnsi"/>
          <w:sz w:val="22"/>
          <w:szCs w:val="22"/>
          <w:lang w:val="hr-HR"/>
        </w:rPr>
        <w:t xml:space="preserve"> 2018b)</w:t>
      </w:r>
      <w:r w:rsidR="00295F7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repoznata je potreba unaprjeđenja općinskih odluka o komunalnom redu koje će omogućiti općinama bolje planiranje i organizaciju usluga upravljanja otpadom. Odluke trebaju utvrditi zadatke i obaveze općina, onih koji stvaraju otpad, uključujući i pravnu osnovu za plaćanje i uvođenje kazni, kao i utvrditi okvirne uvjete za planiranje upravljanja otpadom. Štaviše, propisi mogu utvrditi uvjete za uključivanje privatnog sektora. Općinski propisi trebaju biti harmonizirani s federalnim i kantonalnim zakonima o upravljanju otpadom  i </w:t>
      </w:r>
      <w:r w:rsidRPr="008D043F">
        <w:rPr>
          <w:rFonts w:asciiTheme="minorHAnsi" w:hAnsiTheme="minorHAnsi" w:cstheme="minorHAnsi"/>
          <w:sz w:val="22"/>
          <w:szCs w:val="22"/>
          <w:lang w:val="hr-HR"/>
        </w:rPr>
        <w:lastRenderedPageBreak/>
        <w:t xml:space="preserve">komunalnim poslovima, naročito u vezi s aspektima utvrđivanja obaveza onih koji stvaraju otpad i javnih obaveza općina za usluge upravljanja otpadom. Na strateškom nivou je potrebno usklađivanje kantonalnih i općinskih planova upravljanja otpadom, kao i njihovo ažuriranje u skladu sa zahtjevima ove strategije i novog federalnog plana upravljanja otpadom koji će biti potrebno izraditi odmah po usvajanju Strategije. Općinski planovi upravljanja otpadom trebaju služiti kao osnova za uspostavljanje regionalnog sistema odvoza/odvajanja otpada. Mogle bi se uraditi smjernice koje bi navele sadržaj tih planova i bile zasnovane na EU formatu. U slučajevima da se regije za odvoz otpada teritorijalno ne poklapaju s kantonalnim granicama, može biti potreban Regionalni plan upravljanja otpadom u svrhu bolje organizacije usluga. Izrada regionalnog plana upravljanja otpadom, koji zakon trenutno ne prepoznaje, trebala bi biti uvedena u Zakon o upravljanju otpadom Federacije BiH. </w:t>
      </w:r>
    </w:p>
    <w:p w14:paraId="23FC0992" w14:textId="77777777"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sim kreiranja zakonskih pretpostavki za održivo upravljanje komunalnim otpadom na općinskom nivou, potrebno je značajno unaprijediti postojeći sistem jačanjem komunalnih poduzeća. Pretpostavlja se da bi ukrupnjavanje poduzeća za prikupljanje i odvoz otpada po regionalnom principu moglo osigurati finansijsku održivost usluga. Uočen je i problem plaćanja poreza na dodanu vrijednost (PDV) na komunalne usluge koji je u suprotnosti sa zahtjevima Direktive 2006/112 / EZ o PDV-u koji, između ostalog, nalaže ukidanje ili uvođenje niže stope PDV-a za ovu kategoriju usluge. Ovakva inicijativa mora se sprovesti na državnom nivou, a njena realizacija bi mogla značajno ojačati finansijsku poziciju komunalnih poduzeća.  </w:t>
      </w:r>
    </w:p>
    <w:p w14:paraId="1707E67B" w14:textId="77777777"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Također je potrebno revidirati postojeći plan izgradnje regionalnih deponija koji je predložen Federalnim planom upravljanja otpadom 2012‒2017. i stvoriti uvjete za izgradnju novih regionalnih ili međuopćinskih deponija, odnosno izgradnju novih ili unaprjeđenje postojećih općinskih deponija koje zbog geografske lociranosti ili drugih prepreka nisu u mogućnosti udružiti se u regionalni/međuopćinski koncept. Međutim, ovakvi planovi trebaju uzeti u obzir potrebu za smanjivanje količine otpada koja se odlaže na deponiju i povećanje iskorištenosti otpada. Pored unaprjeđenja tehničke osposobljenosti komunalnih poduzeća nabavkom opreme za (odvojeno) prikupljanje, odvoz i tretman otpada, potrebne su i akcije koje će biti usmjerene i na smanjenje proizvodnje otpada i preusmjeravanje otpada s odlagališta na druge vrste obrade, uključujući termalnu obradu i energetsko iskorištenje. </w:t>
      </w:r>
    </w:p>
    <w:p w14:paraId="2521B841" w14:textId="77777777"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BiH principi kružne ekonomije još uvijek nisu uvedeni u strateški okvir upravljanja otpadom. I na entitetskom i na lokalnom nivou linearni model ekonomije je dominantniji od kružnog modela. Sistem upravljanja posebnim kategorijama otpada, koji predstavlja jedan od temelja prelaska s linearne na kružnu ekonomiju, potrebno je značajno unaprijediti. U Federaciji BiH je unazad skoro 10 godina pravno i institucionalno uređeno pitanje upravljanja ambalažnim otpadom, električnim i elektronskim (EE) otpadom i plasman i korištenje plastičnih kesa tregerica. Upravljanje ambalažnim i EE otpadom povjereno je operaterima sistema koji djeluju unutar sistema produžene odgovornosti proizvođača. Dubinska analiza </w:t>
      </w:r>
      <w:r w:rsidRPr="008D043F">
        <w:rPr>
          <w:rFonts w:asciiTheme="minorHAnsi" w:hAnsiTheme="minorHAnsi" w:cstheme="minorHAnsi"/>
          <w:strike/>
          <w:sz w:val="22"/>
          <w:szCs w:val="22"/>
          <w:lang w:val="hr-HR"/>
        </w:rPr>
        <w:t>k</w:t>
      </w:r>
      <w:r w:rsidRPr="008D043F">
        <w:rPr>
          <w:rFonts w:asciiTheme="minorHAnsi" w:hAnsiTheme="minorHAnsi" w:cstheme="minorHAnsi"/>
          <w:sz w:val="22"/>
          <w:szCs w:val="22"/>
          <w:lang w:val="hr-HR"/>
        </w:rPr>
        <w:t>oju je radila Svjetska banka 2018. godine</w:t>
      </w:r>
      <w:r w:rsidR="008A4226" w:rsidRPr="008D043F">
        <w:rPr>
          <w:rFonts w:asciiTheme="minorHAnsi" w:hAnsiTheme="minorHAnsi" w:cstheme="minorHAnsi"/>
          <w:sz w:val="22"/>
          <w:szCs w:val="22"/>
          <w:lang w:val="hr-HR"/>
        </w:rPr>
        <w:t xml:space="preserve"> </w:t>
      </w:r>
      <w:r w:rsidR="008A4226" w:rsidRPr="008D043F">
        <w:rPr>
          <w:rFonts w:asciiTheme="minorHAnsi" w:hAnsiTheme="minorHAnsi" w:cstheme="minorHAnsi"/>
          <w:sz w:val="22"/>
          <w:szCs w:val="22"/>
          <w:lang w:val="hr-HR"/>
        </w:rPr>
        <w:fldChar w:fldCharType="begin"/>
      </w:r>
      <w:r w:rsidR="006A21A5" w:rsidRPr="008D043F">
        <w:rPr>
          <w:rFonts w:asciiTheme="minorHAnsi" w:hAnsiTheme="minorHAnsi" w:cstheme="minorHAnsi"/>
          <w:sz w:val="22"/>
          <w:szCs w:val="22"/>
          <w:lang w:val="hr-HR"/>
        </w:rPr>
        <w:instrText xml:space="preserve"> ADDIN ZOTERO_ITEM CSL_CITATION {"citationID":"VZzgHDNr","properties":{"formattedCitation":"(Ionkova et al. 2018)","plainCitation":"(Ionkova et al. 2018)","noteIndex":0},"citationItems":[{"id":406,"uris":["http://zotero.org/groups/2653216/items/AR8PPCBQ"],"itemData":{"id":406,"type":"webpage","abstract":"Municipal Solid Waste Management\n            Sector Review : Review of the Extended Producer\n            Responsibility in Bosnia and Herzegovina for Packaging and\n            Packaging Waste and WEEE (English)","container-title":"World Bank","genre":"Text/HTML","language":"en","title":"Analiza sektora upravljanja čvrstim otpadom: Analiza sistema produžene odgovornosti proizvođača u BiHza ambalažni i EE otpad","title-short":"Municipal Solid Waste Management Sector Review","URL":"https://documents.worldbank.org/en/publication/documents-reports/documentdetail/834281562138748942/Municipal-Solid-Waste-Management-Sector-Review-Review-of-the-Extended-Producer-Responsibility-in-Bosnia-and-Herzegovina-for-Packaging-and-Packaging-Waste-and-WEEE","author":[{"family":"Ionkova","given":"Kremena M."},{"family":"Doychinov","given":"Nikola Stanoev"},{"family":"Silajdzic","given":"Irem"},{"family":"Bjelic","given":"Drazenko"},{"family":"Arnautovic","given":"Lejla"}],"accessed":{"date-parts":[["2020",12,28]]},"issued":{"date-parts":[["2018"]]}}}],"schema":"https://github.com/citation-style-language/schema/raw/master/csl-citation.json"} </w:instrText>
      </w:r>
      <w:r w:rsidR="008A4226" w:rsidRPr="008D043F">
        <w:rPr>
          <w:rFonts w:asciiTheme="minorHAnsi" w:hAnsiTheme="minorHAnsi" w:cstheme="minorHAnsi"/>
          <w:sz w:val="22"/>
          <w:szCs w:val="22"/>
          <w:lang w:val="hr-HR"/>
        </w:rPr>
        <w:fldChar w:fldCharType="separate"/>
      </w:r>
      <w:r w:rsidR="008A4226" w:rsidRPr="008D043F">
        <w:rPr>
          <w:rFonts w:asciiTheme="minorHAnsi" w:hAnsiTheme="minorHAnsi" w:cstheme="minorHAnsi"/>
          <w:sz w:val="22"/>
          <w:szCs w:val="22"/>
          <w:lang w:val="hr-HR"/>
        </w:rPr>
        <w:t xml:space="preserve">(Ionkova </w:t>
      </w:r>
      <w:r w:rsidR="008A4226" w:rsidRPr="008D043F">
        <w:rPr>
          <w:rFonts w:asciiTheme="minorHAnsi" w:hAnsiTheme="minorHAnsi" w:cstheme="minorHAnsi"/>
          <w:i/>
          <w:iCs/>
          <w:sz w:val="22"/>
          <w:szCs w:val="22"/>
          <w:lang w:val="hr-HR"/>
        </w:rPr>
        <w:t>et al</w:t>
      </w:r>
      <w:r w:rsidR="008A4226" w:rsidRPr="008D043F">
        <w:rPr>
          <w:rFonts w:asciiTheme="minorHAnsi" w:hAnsiTheme="minorHAnsi" w:cstheme="minorHAnsi"/>
          <w:sz w:val="22"/>
          <w:szCs w:val="22"/>
          <w:lang w:val="hr-HR"/>
        </w:rPr>
        <w:t>. 2018)</w:t>
      </w:r>
      <w:r w:rsidR="008A4226"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kazuje na potrebu unaprjeđenja sistema produžene odgovornosti proizvođača za ambalažni i EE otpad. S formalne tačke gledišta, sistem postiže ciljeve za reciklažu i iskorištenje koji su postavljeni zakonskim propisima. Postignuća u posljednjih nekoliko godina su uglavnom rezultat optimizacije praksi prikupljanja koje su već postojale prije uspostavljanja sheme produžene odgovornosti proizvođača i rezultat potražnje reciklažne industrije za sirovinama. Ključni nedostatak </w:t>
      </w:r>
      <w:r w:rsidRPr="008D043F">
        <w:rPr>
          <w:rFonts w:asciiTheme="minorHAnsi" w:hAnsiTheme="minorHAnsi" w:cstheme="minorHAnsi"/>
          <w:sz w:val="22"/>
          <w:szCs w:val="22"/>
          <w:lang w:val="hr-HR"/>
        </w:rPr>
        <w:lastRenderedPageBreak/>
        <w:t xml:space="preserve">trenutnog sistema je veza s javnim komunalnim sektorom. Iako postoje pojedinačni slučajevi saradnje operatera sistema s općinama, saradnja nije zakonski obavezna. Stoga je komunalni sektor nemotiviran da radi na odvojenom prikupljanju i time se gubi značajan dio ovog otpada koji biva odložen na deponije. Osim toga, postavljeni ciljevi za reciklažu ocjenjeni su kao niski i lako ih je dostići prikupljajući otpad samo od komercijalnog sektora. Stoga se predlaže njihovo značajno povećanje kako bi se operateri sistema okrenuli saradnji s komunalnim sektorom. Od sredine 2021. godine, FMOiT je pravno uredilo i pitanje upravljanja otpadnim vozilima, otpadnim gumama, otpadnim baterijama i akumulatorima i otpadnim uljima. Sistem za ove kategorije uređen je preko Fonda za zaštitu okoliša Federacije BiH. S obzirom na to da se radi o novom pravilniku, potrebno je sačekati neko vrijeme da bi se vidjeli efekti i razlike u odnosu na sistem koji je baziran na operaterima sistema. </w:t>
      </w:r>
    </w:p>
    <w:p w14:paraId="19A6589A" w14:textId="35BB9673"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renutni sistem upravljanja industrijskim otpadom u Federaciji BiH podrazumijeva prijenos odgovornosti za upravljanje otpadom s industrijskih generatora otpada na poduzeća koja imaju licencu za prikupljanje i tretiranje opasnog i neopasnog otpada. Aktivnosti industrijskih poduzeća regulirane su kroz proces izdavanja okolišnih dozvola, kako je definirano Zakonom o zaštiti okoliša</w:t>
      </w:r>
      <w:r w:rsidR="008A4226" w:rsidRPr="008D043F">
        <w:rPr>
          <w:rFonts w:asciiTheme="minorHAnsi" w:hAnsiTheme="minorHAnsi" w:cstheme="minorHAnsi"/>
          <w:sz w:val="22"/>
          <w:szCs w:val="22"/>
          <w:lang w:val="hr-HR"/>
        </w:rPr>
        <w:t xml:space="preserve"> </w:t>
      </w:r>
      <w:r w:rsidR="008A422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V7gsELQV","properties":{"formattedCitation":"(Sl. glasnik FBiH, br. 15/21 2021)","plainCitation":"(Sl. glasnik FBiH, br. 15/21 2021)","dontUpdate":true,"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8A4226" w:rsidRPr="008D043F">
        <w:rPr>
          <w:rFonts w:asciiTheme="minorHAnsi" w:hAnsiTheme="minorHAnsi" w:cstheme="minorHAnsi"/>
          <w:sz w:val="22"/>
          <w:szCs w:val="22"/>
          <w:lang w:val="hr-HR"/>
        </w:rPr>
        <w:fldChar w:fldCharType="separate"/>
      </w:r>
      <w:r w:rsidR="008A4226" w:rsidRPr="008D043F">
        <w:rPr>
          <w:rFonts w:asciiTheme="minorHAnsi" w:hAnsiTheme="minorHAnsi" w:cstheme="minorHAnsi"/>
          <w:sz w:val="22"/>
          <w:lang w:val="hr-HR"/>
        </w:rPr>
        <w:t>(</w:t>
      </w:r>
      <w:r w:rsidR="008B7275" w:rsidRPr="008D043F">
        <w:rPr>
          <w:rFonts w:asciiTheme="minorHAnsi" w:hAnsiTheme="minorHAnsi" w:cstheme="minorHAnsi"/>
          <w:sz w:val="22"/>
          <w:lang w:val="hr-HR"/>
        </w:rPr>
        <w:t>"</w:t>
      </w:r>
      <w:r w:rsidR="008A4226"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8A4226"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8A4226" w:rsidRPr="008D043F">
        <w:rPr>
          <w:rFonts w:asciiTheme="minorHAnsi" w:hAnsiTheme="minorHAnsi" w:cstheme="minorHAnsi"/>
          <w:sz w:val="22"/>
          <w:lang w:val="hr-HR"/>
        </w:rPr>
        <w:t>BiH</w:t>
      </w:r>
      <w:r w:rsidR="008B7275" w:rsidRPr="008D043F">
        <w:rPr>
          <w:rFonts w:asciiTheme="minorHAnsi" w:hAnsiTheme="minorHAnsi" w:cstheme="minorHAnsi"/>
          <w:sz w:val="22"/>
          <w:lang w:val="hr-HR"/>
        </w:rPr>
        <w:t>"</w:t>
      </w:r>
      <w:r w:rsidR="008A4226"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8A4226" w:rsidRPr="008D043F">
        <w:rPr>
          <w:rFonts w:asciiTheme="minorHAnsi" w:hAnsiTheme="minorHAnsi" w:cstheme="minorHAnsi"/>
          <w:sz w:val="22"/>
          <w:lang w:val="hr-HR"/>
        </w:rPr>
        <w:t xml:space="preserve"> 15/21)</w:t>
      </w:r>
      <w:r w:rsidR="008A4226"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i Zakonom o upravljanju otpadom</w:t>
      </w:r>
      <w:r w:rsidR="008A4226" w:rsidRPr="008D043F">
        <w:rPr>
          <w:rFonts w:asciiTheme="minorHAnsi" w:hAnsiTheme="minorHAnsi" w:cstheme="minorHAnsi"/>
          <w:sz w:val="22"/>
          <w:szCs w:val="22"/>
          <w:vertAlign w:val="superscript"/>
          <w:lang w:val="hr-HR"/>
        </w:rPr>
        <w:t xml:space="preserve"> </w:t>
      </w:r>
      <w:r w:rsidR="008A4226" w:rsidRPr="008D043F">
        <w:rPr>
          <w:rFonts w:asciiTheme="minorHAnsi" w:hAnsiTheme="minorHAnsi" w:cstheme="minorHAnsi"/>
          <w:sz w:val="22"/>
          <w:szCs w:val="22"/>
          <w:vertAlign w:val="superscript"/>
          <w:lang w:val="hr-HR"/>
        </w:rPr>
        <w:fldChar w:fldCharType="begin"/>
      </w:r>
      <w:r w:rsidR="00CE1A95" w:rsidRPr="008D043F">
        <w:rPr>
          <w:rFonts w:asciiTheme="minorHAnsi" w:hAnsiTheme="minorHAnsi" w:cstheme="minorHAnsi"/>
          <w:sz w:val="22"/>
          <w:szCs w:val="22"/>
          <w:vertAlign w:val="superscript"/>
          <w:lang w:val="hr-HR"/>
        </w:rPr>
        <w:instrText xml:space="preserve"> ADDIN ZOTERO_ITEM CSL_CITATION {"citationID":"XV9WrpGn","properties":{"formattedCitation":"(\\uc0\\u8216{}Sl. novine Federacije BiH\\uc0\\u8217{}, br. 33/03, 72/09 i 92/17 2017)","plainCitation":"(‘Sl. novine Federacije BiH’, br. 33/03, 72/09 i 92/17 2017)","noteIndex":0},"citationItems":[{"id":1452,"uris":["http://zotero.org/users/7192877/items/Q2SJ5LUM"],"itemData":{"id":1452,"type":"legislation","title":"Zakon o upravljanju otpadom Federacije BiH","URL":"https://www.fmoit.gov.ba/upload/file/2020/92_17-1-5.pdf","author":[{"literal":"\"Sl. novine Federacije BiH\", br. 33/03, 72/09 i 92/17"}],"issued":{"date-parts":[["2017"]]}}}],"schema":"https://github.com/citation-style-language/schema/raw/master/csl-citation.json"} </w:instrText>
      </w:r>
      <w:r w:rsidR="008A4226" w:rsidRPr="008D043F">
        <w:rPr>
          <w:rFonts w:asciiTheme="minorHAnsi" w:hAnsiTheme="minorHAnsi" w:cstheme="minorHAnsi"/>
          <w:sz w:val="22"/>
          <w:szCs w:val="22"/>
          <w:vertAlign w:val="superscript"/>
          <w:lang w:val="hr-HR"/>
        </w:rPr>
        <w:fldChar w:fldCharType="separate"/>
      </w:r>
      <w:r w:rsidR="00CE1A95" w:rsidRPr="008D043F">
        <w:rPr>
          <w:rFonts w:asciiTheme="minorHAnsi" w:hAnsiTheme="minorHAnsi" w:cstheme="minorHAnsi"/>
          <w:sz w:val="22"/>
        </w:rPr>
        <w:t>(</w:t>
      </w:r>
      <w:r w:rsidR="008B7275" w:rsidRPr="008D043F">
        <w:rPr>
          <w:rFonts w:asciiTheme="minorHAnsi" w:hAnsiTheme="minorHAnsi" w:cstheme="minorHAnsi"/>
          <w:sz w:val="22"/>
        </w:rPr>
        <w:t>"</w:t>
      </w:r>
      <w:r w:rsidR="00CE1A95" w:rsidRPr="008D043F">
        <w:rPr>
          <w:rFonts w:asciiTheme="minorHAnsi" w:hAnsiTheme="minorHAnsi" w:cstheme="minorHAnsi"/>
          <w:sz w:val="22"/>
        </w:rPr>
        <w:t>Sl. novine Federacije BiH</w:t>
      </w:r>
      <w:r w:rsidR="008B7275" w:rsidRPr="008D043F">
        <w:rPr>
          <w:rFonts w:asciiTheme="minorHAnsi" w:hAnsiTheme="minorHAnsi" w:cstheme="minorHAnsi"/>
          <w:sz w:val="22"/>
        </w:rPr>
        <w:t>"</w:t>
      </w:r>
      <w:r w:rsidR="00CE1A95" w:rsidRPr="008D043F">
        <w:rPr>
          <w:rFonts w:asciiTheme="minorHAnsi" w:hAnsiTheme="minorHAnsi" w:cstheme="minorHAnsi"/>
          <w:sz w:val="22"/>
        </w:rPr>
        <w:t>, br. 33/03, 72/09 i 92/17)</w:t>
      </w:r>
      <w:r w:rsidR="008A4226"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xml:space="preserve">. Industrijski generatori otpada obavezni su pripremiti i provesti Plan upravljanja otpadom i interno nominirati osobu odgovornu za upravljanje otpadom. Nastalim otpadom su obavezni upravljati na okolišno prihvatljiv način koristeći najbolje raspoložive tehnike (NRT) (eng. </w:t>
      </w:r>
      <w:r w:rsidRPr="008D043F">
        <w:rPr>
          <w:rFonts w:asciiTheme="minorHAnsi" w:hAnsiTheme="minorHAnsi" w:cstheme="minorHAnsi"/>
          <w:i/>
          <w:iCs/>
          <w:sz w:val="22"/>
          <w:szCs w:val="22"/>
          <w:lang w:val="hr-HR"/>
        </w:rPr>
        <w:t>best available techniques</w:t>
      </w:r>
      <w:r w:rsidRPr="008D043F">
        <w:rPr>
          <w:rFonts w:asciiTheme="minorHAnsi" w:hAnsiTheme="minorHAnsi" w:cstheme="minorHAnsi"/>
          <w:sz w:val="22"/>
          <w:szCs w:val="22"/>
          <w:lang w:val="hr-HR"/>
        </w:rPr>
        <w:t xml:space="preserve"> ‒ BAT), obavljati odvojeno sakupljanje i skladištenje, promicati recikliranje i, ako nemaju dozvolu za tretiranje vlastitog otpada, prenijeti tu odgovornost na operatere sheme produžene odgovornosti proizvođača za ambalažu i EE otpad ili privatne firme koje imaju dozvolu za upravljanje posebnim kategorijama otpada, kao što su mulj, baterije, PCB/PCT, otpadna ulja, kontaminirani otpad, medicinski otpad itd. </w:t>
      </w:r>
    </w:p>
    <w:p w14:paraId="1DA1CE42" w14:textId="77777777"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prkos relativno dobro uređenom sistemu, u praksi mnoge industrije, prvenstveno mala i srednja poduzeća, ne djeluju u skladu s uvjetima postavljenim u okolišnim dozvolama. Jedan broj poduzeća pokušava ispuniti zahtjeve samo formalno, dok postoji i jedan broj onih koji nisu u potpunosti svjesni zakonskih obaveza. Samo je mali broj onih koji u potpunosti sprovode uvjete iz okolišne dozvole. Proizvodni sistemi se uglavnom zasnivaju na konceptu „generiraj i odloži“ bez implementacije tehnika usmjerenih na smanjenje, ponovnu upotrebu ili recikliranje otpada. Neki ključni izazovi su nedostatak interesa i motivacije među industrijama za resursno efikasnu i čišću proizvodnju, kao i nedostatak znanja o odgovarajućim tehnikama za upravljanje posebnim kategorijama otpada. Tehnička uputstva o najboljim raspoloživim tehnikama za upravljanje otpadom nisu urađene, a ne koriste se ni smjernice iz EU. Industrijama je neophodno jačanje svijesti o obavezama koje proizilaze iz federalnih propisa, kao i znanje i tehnička podrška u identifikaciji odgovarajućih praksi upravljanja otpadom koje se mogu implementirati tokom proizvodnje, uključujući tehnike za skladištenje otpada i (pred)obradu. </w:t>
      </w:r>
    </w:p>
    <w:p w14:paraId="63728A4C" w14:textId="77777777"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ada je u pitanju medicinski otpad, na osnovu analize među zdravstvenim ustanovama koju je radio UNDP 2020. godine</w:t>
      </w:r>
      <w:r w:rsidRPr="008D043F">
        <w:rPr>
          <w:rFonts w:asciiTheme="minorHAnsi" w:hAnsiTheme="minorHAnsi" w:cstheme="minorHAnsi"/>
          <w:sz w:val="22"/>
          <w:szCs w:val="22"/>
          <w:vertAlign w:val="superscript"/>
          <w:lang w:val="hr-HR"/>
        </w:rPr>
        <w:footnoteReference w:id="14"/>
      </w:r>
      <w:r w:rsidRPr="008D043F">
        <w:rPr>
          <w:rFonts w:asciiTheme="minorHAnsi" w:hAnsiTheme="minorHAnsi" w:cstheme="minorHAnsi"/>
          <w:sz w:val="22"/>
          <w:szCs w:val="22"/>
          <w:lang w:val="hr-HR"/>
        </w:rPr>
        <w:t xml:space="preserve">, sve ustanove na području Federacije BiH prate entitetske reguative iz oblasti </w:t>
      </w:r>
      <w:r w:rsidRPr="008D043F">
        <w:rPr>
          <w:rFonts w:asciiTheme="minorHAnsi" w:hAnsiTheme="minorHAnsi" w:cstheme="minorHAnsi"/>
          <w:sz w:val="22"/>
          <w:szCs w:val="22"/>
          <w:lang w:val="hr-HR"/>
        </w:rPr>
        <w:lastRenderedPageBreak/>
        <w:t>upravljanja medicinskim otpadom, te svaka od ustanova posjeduje interni plan upravljanja otpadom izuzev JU Doma Zdravlja Livno koja ima internu proceduru prikupljanja, odvajanja, skladištenja i tretmana infektivnog medicinskog otpada (IMO). Univerzitetski klinički centar Sarajevo i Opća bolnica „Prim. dr. Abdulah Nakaš“ su dvije institucije u Federaciji BiH koj</w:t>
      </w:r>
      <w:r w:rsidR="00975014"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imaju dozvolu za upravljanje IMO-om, te posjeduju opremu za sterilizaciju/dezinfekciju IMO-a. Univerzitetski klinički centar Sarajevo ima dozvolu za tretman vlastitog otpada, dok Opća bolnica „Prim. dr. Abdulah Nakaš“ ima dozvolu za tretman kako vlastitog, tako i otpada iz drugih ustanova u komercijalne svrhe. Potrebno bi bilo i u drugim velikim zdravstvenim centrima u Federaciji BiH nabaviti opremu za neškodljivo uništavanje infektivnog medicinskog otpada. Ti centri bi ujedno služili kao prihvatilišta infektivnog otpada iz pripadajućih domova zdravlja. Trenutno svi domovi zdravlja imaju ugovorene komercijalne usluge za odvoz i tretman IMO-a. U zavisnosti od ugovora, pojedini operateri i dostavljaju svoju ambalažu za prikupljanje IMO-a. Prema prikupljenim podacima, sve ustanove imaju i redovne obuke uposlenika.</w:t>
      </w:r>
    </w:p>
    <w:p w14:paraId="3C307B06" w14:textId="77777777"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eke od industrija, zbog prirode svojih proizvodnih procesa, proizvode velike količine opasnog i neopasnog otpada koji čuvaju u sklopu vlastitih pogona (npr. </w:t>
      </w:r>
      <w:r w:rsidRPr="008D043F">
        <w:rPr>
          <w:rFonts w:asciiTheme="minorHAnsi" w:hAnsiTheme="minorHAnsi" w:cstheme="minorHAnsi"/>
          <w:i/>
          <w:sz w:val="22"/>
          <w:szCs w:val="22"/>
          <w:lang w:val="hr-HR"/>
        </w:rPr>
        <w:t>Aluminij</w:t>
      </w:r>
      <w:r w:rsidRPr="008D043F">
        <w:rPr>
          <w:rFonts w:asciiTheme="minorHAnsi" w:hAnsiTheme="minorHAnsi" w:cstheme="minorHAnsi"/>
          <w:sz w:val="22"/>
          <w:szCs w:val="22"/>
          <w:lang w:val="hr-HR"/>
        </w:rPr>
        <w:t xml:space="preserve"> Mostar, </w:t>
      </w:r>
      <w:r w:rsidRPr="008D043F">
        <w:rPr>
          <w:rFonts w:asciiTheme="minorHAnsi" w:hAnsiTheme="minorHAnsi" w:cstheme="minorHAnsi"/>
          <w:i/>
          <w:sz w:val="22"/>
          <w:szCs w:val="22"/>
          <w:lang w:val="hr-HR"/>
        </w:rPr>
        <w:t>Mittal</w:t>
      </w:r>
      <w:r w:rsidRPr="008D043F">
        <w:rPr>
          <w:rFonts w:asciiTheme="minorHAnsi" w:hAnsiTheme="minorHAnsi" w:cstheme="minorHAnsi"/>
          <w:sz w:val="22"/>
          <w:szCs w:val="22"/>
          <w:lang w:val="hr-HR"/>
        </w:rPr>
        <w:t xml:space="preserve"> Zenica, </w:t>
      </w:r>
      <w:r w:rsidRPr="008D043F">
        <w:rPr>
          <w:rFonts w:asciiTheme="minorHAnsi" w:hAnsiTheme="minorHAnsi" w:cstheme="minorHAnsi"/>
          <w:i/>
          <w:sz w:val="22"/>
          <w:szCs w:val="22"/>
          <w:lang w:val="hr-HR"/>
        </w:rPr>
        <w:t>Sisecam</w:t>
      </w:r>
      <w:r w:rsidRPr="008D043F">
        <w:rPr>
          <w:rFonts w:asciiTheme="minorHAnsi" w:hAnsiTheme="minorHAnsi" w:cstheme="minorHAnsi"/>
          <w:sz w:val="22"/>
          <w:szCs w:val="22"/>
          <w:lang w:val="hr-HR"/>
        </w:rPr>
        <w:t xml:space="preserve"> Lukavac, TE Kakanj, TE Tuzla). Različite studije i analize koje su rađene u prošlosti ukazuju da bi u BiH moglo biti na stotine takvih industrijskih okolišnih žarišta. Nažalost, sveobuhvatno mapiranje ovih lokacija nikada nije izvršeno. Neki od ovih lokaliteta su naslijeđe iz doba Socijalističke Federativne Republike Jugoslavije i nerijetko nemaju vlasnika, poput HAK Tuzla, KTK Visoko, napuštena rudnička jalovišta u Varešu, itd. Pored napuštenih industrijskih lokaliteta, BiH ima značajan broj napuštenih historijskih vojnih lokacija s podzemnim skladištima koja sadrže staru EE opremu (elektro-transformatori, kondenzatori, ventilacijski sistem i dr.). Ključni izazov je izvršiti mapiranje svih ovih lokaliteta i iznaći finansijska sredstva i tehničku podršku za adekvatno zbrinjavanje zaostalog otpada.</w:t>
      </w:r>
    </w:p>
    <w:p w14:paraId="2AEC60DC" w14:textId="77777777" w:rsidR="00597D54"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pća svijest o upravljanju otpadom je niska. Građani uglavnom nisu informirani i svjesni šta se dešava s otpadom nakon što ga odlože u kontejnere. To dijelom dovodi i do toga da stanovništvo nije spremno platiti veću naknadu koja bi omogućila poboljšanje sistema. Postoji i zabluda da se samo nabavkom opreme ili sofisticiranim tehničkim rješenjima mogu riješiti nagomilani problemi u komunalnoj privredi i da bi uključivanje privatnog sektora moglo donijeti napredak. Također je evidentno da ne postoji razumijevanje veze između lošeg upravljanja otpadom i time prouzrokovane okolišne i ekonomske štete, kako lokalno, tako i na nivou entiteta i BiH. Postoji jasna potreba za boljom i usmjerenijom komunikacijom kako sa stanovništvom, tako i s privrednicima, posebno onima koji su obavezani na bolje upravljanje otpadom bilo kroz okolišnu dozvolu, bilo kroz sheme produžene odgovornosti proizvođača. Bez podrške javnosti i privrednika, te volje za pozitivnim djelovanjem, poboljšanje tehničkih i operativnih kapaciteta neće biti dovoljno za potpuni preokret i prelazak s linerarne na kružnu ekonomiju.</w:t>
      </w:r>
    </w:p>
    <w:p w14:paraId="494C9CEE" w14:textId="77777777" w:rsidR="00597D54"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1B2D3B78" w14:textId="77777777" w:rsidR="00A374F8" w:rsidRPr="008D043F" w:rsidRDefault="00597D54" w:rsidP="0068355A">
      <w:pPr>
        <w:pStyle w:val="Head2"/>
        <w:spacing w:line="276" w:lineRule="auto"/>
        <w:rPr>
          <w:rFonts w:asciiTheme="minorHAnsi" w:hAnsiTheme="minorHAnsi"/>
          <w:lang w:val="hr-HR"/>
        </w:rPr>
      </w:pPr>
      <w:bookmarkStart w:id="88" w:name="_Toc104460900"/>
      <w:r w:rsidRPr="008D043F">
        <w:rPr>
          <w:rFonts w:asciiTheme="minorHAnsi" w:hAnsiTheme="minorHAnsi"/>
          <w:lang w:val="hr-HR"/>
        </w:rPr>
        <w:lastRenderedPageBreak/>
        <w:t>Strateški cilj 2.</w:t>
      </w:r>
      <w:bookmarkEnd w:id="88"/>
    </w:p>
    <w:p w14:paraId="314F1860" w14:textId="77777777" w:rsidR="009D7400" w:rsidRPr="008D043F" w:rsidRDefault="009D7400"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2: Smanjiti količinu otpada i povećati količinu ponovno upotrijebljenih materijala</w:t>
      </w:r>
    </w:p>
    <w:p w14:paraId="4266F40A" w14:textId="6D70DE4D" w:rsidR="009D7400" w:rsidRPr="008D043F" w:rsidRDefault="009D7400"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color w:val="000000"/>
          <w:sz w:val="22"/>
          <w:szCs w:val="22"/>
          <w:lang w:val="hr-HR" w:eastAsia="en-US"/>
        </w:rPr>
        <w:t>Strateški cilj 2 obuhvata tematske oblasti kao što su otpad iz domaćinstava, biootpad, industrijski otpad, elektronski otpad, nuklearni otpad, razdvajanje otpada, prikupljanje otpada, zbrinjavanje otpada, deponije, spaljivanje otpada, te kružna ekonomija u kojoj se ostaci proizvoda i proizvodnje ponovno koriste i recikliraju u druge materijale i proizvode.</w:t>
      </w:r>
      <w:r w:rsidR="00C67E3E" w:rsidRPr="008D043F">
        <w:rPr>
          <w:rFonts w:asciiTheme="minorHAnsi" w:eastAsiaTheme="minorHAnsi" w:hAnsiTheme="minorHAnsi" w:cstheme="minorHAnsi"/>
          <w:sz w:val="22"/>
          <w:szCs w:val="22"/>
          <w:lang w:val="hr-HR" w:eastAsia="en-US"/>
        </w:rPr>
        <w:t xml:space="preserve"> </w:t>
      </w:r>
    </w:p>
    <w:p w14:paraId="02AD0352" w14:textId="00E404E2" w:rsidR="009D7400" w:rsidRPr="008D043F" w:rsidRDefault="001B27C0" w:rsidP="0068355A">
      <w:pPr>
        <w:pStyle w:val="Caption"/>
        <w:spacing w:line="276" w:lineRule="auto"/>
        <w:rPr>
          <w:rFonts w:asciiTheme="minorHAnsi" w:hAnsiTheme="minorHAnsi" w:cstheme="minorHAnsi"/>
          <w:b w:val="0"/>
          <w:lang w:val="hr-HR"/>
        </w:rPr>
      </w:pPr>
      <w:bookmarkStart w:id="89" w:name="_Toc109842440"/>
      <w:r w:rsidRPr="008D043F">
        <w:rPr>
          <w:rFonts w:asciiTheme="minorHAnsi" w:hAnsiTheme="minorHAnsi" w:cstheme="minorHAnsi"/>
          <w:lang w:val="hr-HR"/>
        </w:rPr>
        <w:t xml:space="preserve">Tabela </w:t>
      </w:r>
      <w:bookmarkStart w:id="90" w:name="tabela11"/>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1</w:t>
      </w:r>
      <w:r w:rsidRPr="008D043F">
        <w:rPr>
          <w:rFonts w:asciiTheme="minorHAnsi" w:hAnsiTheme="minorHAnsi" w:cstheme="minorHAnsi"/>
          <w:lang w:val="hr-HR"/>
        </w:rPr>
        <w:fldChar w:fldCharType="end"/>
      </w:r>
      <w:bookmarkEnd w:id="90"/>
      <w:r w:rsidR="009D7400" w:rsidRPr="008D043F">
        <w:rPr>
          <w:rFonts w:asciiTheme="minorHAnsi" w:hAnsiTheme="minorHAnsi" w:cstheme="minorHAnsi"/>
          <w:szCs w:val="20"/>
          <w:lang w:val="hr-HR"/>
        </w:rPr>
        <w:t xml:space="preserve">: </w:t>
      </w:r>
      <w:r w:rsidR="009D7400" w:rsidRPr="008D043F">
        <w:rPr>
          <w:rFonts w:asciiTheme="minorHAnsi" w:hAnsiTheme="minorHAnsi" w:cstheme="minorHAnsi"/>
          <w:b w:val="0"/>
          <w:szCs w:val="20"/>
          <w:lang w:val="hr-HR"/>
        </w:rPr>
        <w:t>Pokazatelji utjecaja za Strateški cilj 2</w:t>
      </w:r>
      <w:bookmarkEnd w:id="89"/>
    </w:p>
    <w:tbl>
      <w:tblPr>
        <w:tblStyle w:val="TableGridLight1"/>
        <w:tblW w:w="8926" w:type="dxa"/>
        <w:tblInd w:w="113" w:type="dxa"/>
        <w:tblLook w:val="04A0" w:firstRow="1" w:lastRow="0" w:firstColumn="1" w:lastColumn="0" w:noHBand="0" w:noVBand="1"/>
      </w:tblPr>
      <w:tblGrid>
        <w:gridCol w:w="2122"/>
        <w:gridCol w:w="2268"/>
        <w:gridCol w:w="2268"/>
        <w:gridCol w:w="2268"/>
      </w:tblGrid>
      <w:tr w:rsidR="009D7400" w:rsidRPr="008D043F" w14:paraId="0D5DD35D" w14:textId="77777777" w:rsidTr="00076544">
        <w:trPr>
          <w:trHeight w:val="421"/>
        </w:trPr>
        <w:tc>
          <w:tcPr>
            <w:tcW w:w="2122" w:type="dxa"/>
            <w:shd w:val="clear" w:color="auto" w:fill="009D73"/>
            <w:vAlign w:val="center"/>
          </w:tcPr>
          <w:p w14:paraId="4265128B" w14:textId="77777777" w:rsidR="009D7400" w:rsidRPr="008D043F" w:rsidRDefault="009D7400"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91" w:name="_Hlk104490986"/>
            <w:r w:rsidRPr="008D043F">
              <w:rPr>
                <w:rFonts w:asciiTheme="minorHAnsi" w:hAnsiTheme="minorHAnsi" w:cstheme="minorHAnsi"/>
                <w:b/>
                <w:color w:val="FFFFFF" w:themeColor="background1"/>
                <w:sz w:val="18"/>
                <w:szCs w:val="18"/>
                <w:lang w:val="hr-HR" w:eastAsia="hr-HR"/>
              </w:rPr>
              <w:t>Strateški cilj 2</w:t>
            </w:r>
          </w:p>
        </w:tc>
        <w:tc>
          <w:tcPr>
            <w:tcW w:w="2268" w:type="dxa"/>
            <w:shd w:val="clear" w:color="auto" w:fill="009D73"/>
            <w:vAlign w:val="center"/>
          </w:tcPr>
          <w:p w14:paraId="3A85295A" w14:textId="77777777" w:rsidR="009D7400" w:rsidRPr="008D043F" w:rsidRDefault="009D7400"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21903DC9" w14:textId="77777777" w:rsidR="009D7400" w:rsidRPr="008D043F" w:rsidRDefault="009D7400"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359F0490" w14:textId="77777777" w:rsidR="009D7400" w:rsidRPr="008D043F" w:rsidRDefault="009D7400"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307ED929" w14:textId="77777777" w:rsidR="009D7400" w:rsidRPr="008D043F" w:rsidRDefault="009D7400"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9D7400" w:rsidRPr="008D043F" w14:paraId="1F49B4D6" w14:textId="77777777" w:rsidTr="00076544">
        <w:trPr>
          <w:trHeight w:val="360"/>
        </w:trPr>
        <w:tc>
          <w:tcPr>
            <w:tcW w:w="2122" w:type="dxa"/>
            <w:vMerge w:val="restart"/>
            <w:vAlign w:val="center"/>
          </w:tcPr>
          <w:p w14:paraId="6382459D" w14:textId="77777777" w:rsidR="009D7400" w:rsidRPr="008D043F" w:rsidRDefault="009D7400"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Smanjiti količinu otpada i povećati količinu ponovno upotrijebljenih materijala</w:t>
            </w:r>
          </w:p>
        </w:tc>
        <w:tc>
          <w:tcPr>
            <w:tcW w:w="2268" w:type="dxa"/>
            <w:vAlign w:val="center"/>
          </w:tcPr>
          <w:p w14:paraId="17B58608" w14:textId="77777777" w:rsidR="009D7400" w:rsidRPr="008D043F" w:rsidRDefault="009D7400"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Ukupno odloženo otpada (t)</w:t>
            </w:r>
          </w:p>
        </w:tc>
        <w:tc>
          <w:tcPr>
            <w:tcW w:w="2268" w:type="dxa"/>
            <w:vAlign w:val="center"/>
          </w:tcPr>
          <w:p w14:paraId="29E3AD43" w14:textId="77777777" w:rsidR="009D7400" w:rsidRPr="008D043F" w:rsidRDefault="009D7400"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577.685</w:t>
            </w:r>
          </w:p>
          <w:p w14:paraId="1E7A9A57" w14:textId="77777777" w:rsidR="009D7400" w:rsidRPr="008D043F" w:rsidRDefault="009D7400"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607FBB85" w14:textId="77777777" w:rsidR="009D7400" w:rsidRPr="008D043F" w:rsidRDefault="009D7400"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tr w:rsidR="009D7400" w:rsidRPr="008D043F" w14:paraId="3F1B265D" w14:textId="77777777" w:rsidTr="00076544">
        <w:trPr>
          <w:trHeight w:val="360"/>
        </w:trPr>
        <w:tc>
          <w:tcPr>
            <w:tcW w:w="2122" w:type="dxa"/>
            <w:vMerge/>
            <w:vAlign w:val="center"/>
          </w:tcPr>
          <w:p w14:paraId="69AB2F36" w14:textId="77777777" w:rsidR="009D7400" w:rsidRPr="008D043F" w:rsidRDefault="009D7400" w:rsidP="0068355A">
            <w:pPr>
              <w:tabs>
                <w:tab w:val="left" w:pos="955"/>
              </w:tabs>
              <w:spacing w:line="276" w:lineRule="auto"/>
              <w:rPr>
                <w:rFonts w:asciiTheme="minorHAnsi" w:hAnsiTheme="minorHAnsi" w:cstheme="minorHAnsi"/>
                <w:b/>
                <w:bCs/>
                <w:sz w:val="18"/>
                <w:szCs w:val="18"/>
                <w:lang w:val="hr-HR" w:eastAsia="hr-HR"/>
              </w:rPr>
            </w:pPr>
          </w:p>
        </w:tc>
        <w:tc>
          <w:tcPr>
            <w:tcW w:w="2268" w:type="dxa"/>
            <w:vAlign w:val="center"/>
          </w:tcPr>
          <w:p w14:paraId="673F10AB" w14:textId="77777777" w:rsidR="009D7400" w:rsidRPr="008D043F" w:rsidRDefault="009D7400"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Ukupan broj evidentiranih odlagališta otpada</w:t>
            </w:r>
          </w:p>
        </w:tc>
        <w:tc>
          <w:tcPr>
            <w:tcW w:w="2268" w:type="dxa"/>
            <w:vAlign w:val="center"/>
          </w:tcPr>
          <w:p w14:paraId="796F5918" w14:textId="77777777" w:rsidR="009D7400" w:rsidRPr="008D043F" w:rsidRDefault="009D7400"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45</w:t>
            </w:r>
          </w:p>
          <w:p w14:paraId="3FB9D9EA" w14:textId="77777777" w:rsidR="009D7400" w:rsidRPr="008D043F" w:rsidRDefault="009D7400"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57E9CAEF" w14:textId="77777777" w:rsidR="009D7400" w:rsidRPr="008D043F" w:rsidRDefault="009D7400"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bookmarkEnd w:id="91"/>
    </w:tbl>
    <w:p w14:paraId="0F9B9B13" w14:textId="77777777" w:rsidR="00FF6549" w:rsidRPr="008D043F" w:rsidRDefault="00FF6549" w:rsidP="0068355A">
      <w:pPr>
        <w:spacing w:line="276" w:lineRule="auto"/>
        <w:rPr>
          <w:rFonts w:asciiTheme="minorHAnsi" w:hAnsiTheme="minorHAnsi" w:cstheme="minorHAnsi"/>
          <w:lang w:val="hr-HR"/>
        </w:rPr>
      </w:pPr>
    </w:p>
    <w:p w14:paraId="5F98E0D9" w14:textId="77777777" w:rsidR="00FF6549" w:rsidRPr="008D043F" w:rsidRDefault="00FF6549" w:rsidP="0068355A">
      <w:pPr>
        <w:pStyle w:val="Head3"/>
        <w:spacing w:line="276" w:lineRule="auto"/>
        <w:rPr>
          <w:rFonts w:asciiTheme="minorHAnsi" w:hAnsiTheme="minorHAnsi"/>
          <w:lang w:val="hr-HR"/>
        </w:rPr>
      </w:pPr>
      <w:bookmarkStart w:id="92" w:name="_Toc104460901"/>
      <w:r w:rsidRPr="008D043F">
        <w:rPr>
          <w:rFonts w:asciiTheme="minorHAnsi" w:hAnsiTheme="minorHAnsi"/>
          <w:lang w:val="hr-HR"/>
        </w:rPr>
        <w:t>Prioriteti za strateški cilj 2.</w:t>
      </w:r>
      <w:bookmarkEnd w:id="92"/>
    </w:p>
    <w:p w14:paraId="06F6C079" w14:textId="77777777"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2.1.: Unaprijediti pravni i strateški okvir u oblasti upravljanja otpadom s EU principima</w:t>
      </w:r>
      <w:r w:rsidRPr="008D043F">
        <w:rPr>
          <w:rFonts w:asciiTheme="minorHAnsi" w:hAnsiTheme="minorHAnsi" w:cstheme="minorHAnsi"/>
          <w:sz w:val="22"/>
          <w:szCs w:val="22"/>
          <w:lang w:val="hr-HR"/>
        </w:rPr>
        <w:t xml:space="preserve">, što će se postići usklađivanjem federalnih propisa, politika i planskih/strateških dokumenata s obavezama koje proističu iz Direktiva i smjernica EU za oblast upravljanja otpadom, kao i iz zahtjeva Bazelske konvencije o kontroli prekograničnog kretanja opasnog otpada i njegovom zbrinjavanju.  </w:t>
      </w:r>
    </w:p>
    <w:p w14:paraId="43429B0D" w14:textId="77777777"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2.2.: Unaprijediti sistem evidencije i izvještavanja o otpadu</w:t>
      </w:r>
      <w:r w:rsidRPr="008D043F">
        <w:rPr>
          <w:rFonts w:asciiTheme="minorHAnsi" w:hAnsiTheme="minorHAnsi" w:cstheme="minorHAnsi"/>
          <w:sz w:val="22"/>
          <w:szCs w:val="22"/>
          <w:lang w:val="hr-HR"/>
        </w:rPr>
        <w:t>, što će se postići uvođenjem obaveze određivanja sastava i količina otpada, uspostavljanjem ovlaštene laboratorije za analizu otpada, te jačanjem informacionog sistema upravljanja otpadom, sve s ciljem dobijanja pouzdanih podataka o otpadu koji će omogućiti i bolje i održivije strateško planiranje i investiranje u oblasti upravljanja otpadom.</w:t>
      </w:r>
    </w:p>
    <w:p w14:paraId="6D432B4B" w14:textId="77777777"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2.3.: Uvesti ekonomske i finansijske instrumente i mehanizme koji će utjecati na smanjenje količine i povećanje stepena iskorištenosti svih kategorija otpada</w:t>
      </w:r>
      <w:r w:rsidRPr="008D043F">
        <w:rPr>
          <w:rFonts w:asciiTheme="minorHAnsi" w:hAnsiTheme="minorHAnsi" w:cstheme="minorHAnsi"/>
          <w:sz w:val="22"/>
          <w:szCs w:val="22"/>
          <w:lang w:val="hr-HR"/>
        </w:rPr>
        <w:t xml:space="preserve">, što će se postići kroz analizu mogućnosti i definiranje preporuka za reviziju postojećih i uvođenje dodatnih ekonomskih i finansijskih instrumenta i mehanizma, poput pravnih mehanizama i tehničkih preporuka, koji će utjecati na smanjenje količine i povećanje stepena iskorištenosti svih kategorija otpada, te konačno pokretanje inicijative za usvajanje preporuka i uvođenje novih instrumenata u saradnji s drugim nadležnim ministarstvima. </w:t>
      </w:r>
    </w:p>
    <w:p w14:paraId="44E0D9D3" w14:textId="77777777"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2.4.: Unaprijediti sistem upravljanja komunalnim otpadom</w:t>
      </w:r>
      <w:r w:rsidRPr="008D043F">
        <w:rPr>
          <w:rFonts w:asciiTheme="minorHAnsi" w:hAnsiTheme="minorHAnsi" w:cstheme="minorHAnsi"/>
          <w:sz w:val="22"/>
          <w:szCs w:val="22"/>
          <w:lang w:val="hr-HR"/>
        </w:rPr>
        <w:t xml:space="preserve">, što će se postići kroz reformu sektora upravljanja komunalnim otpadom, nabavku opreme i izgradnju infrastrukture za upravljanje komunalnim otpadom, te ulaganja u programe usmjerene na smanjenje količine komunalnog otpada koji se odlaže na deponije. </w:t>
      </w:r>
    </w:p>
    <w:p w14:paraId="01115DFB" w14:textId="77777777"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2.5.: Unaprijediti sistem upravljanja posebnim kategorijama otpada</w:t>
      </w:r>
      <w:r w:rsidRPr="008D043F">
        <w:rPr>
          <w:rFonts w:asciiTheme="minorHAnsi" w:hAnsiTheme="minorHAnsi" w:cstheme="minorHAnsi"/>
          <w:sz w:val="22"/>
          <w:szCs w:val="22"/>
          <w:lang w:val="hr-HR"/>
        </w:rPr>
        <w:t xml:space="preserve">, što će se postići kroz jačanje sheme produžene odgovornosti proizvođača za ambalažni i EE otpad i stvaranje uvjeta za adekvatno prikupljanje i zbrinjavanje, kako te dvije kategorije, tako i ostalih posebnih kategorija otpada, kao što su otpadne baterije i akumulatori, otpadne gume, otpadna ulja, otpadna vozila, </w:t>
      </w:r>
      <w:r w:rsidRPr="008D043F">
        <w:rPr>
          <w:rFonts w:asciiTheme="minorHAnsi" w:hAnsiTheme="minorHAnsi" w:cstheme="minorHAnsi"/>
          <w:sz w:val="22"/>
          <w:szCs w:val="22"/>
          <w:lang w:val="hr-HR"/>
        </w:rPr>
        <w:lastRenderedPageBreak/>
        <w:t xml:space="preserve">građevinski otpad, otpadni mulj, otpad životinjskog porijekla i medicinski otpad. Pod ovim prioritetom će se raditi i na jačanju tržišta otpada namijenjenog recikliranju i uključivanju neformalnih sakupljača u sistem reciklaže. </w:t>
      </w:r>
    </w:p>
    <w:p w14:paraId="124F0FFF" w14:textId="77777777"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2.6.: Sanirati površine pod neadekvatno odloženim otpadom</w:t>
      </w:r>
      <w:r w:rsidRPr="008D043F">
        <w:rPr>
          <w:rFonts w:asciiTheme="minorHAnsi" w:hAnsiTheme="minorHAnsi" w:cstheme="minorHAnsi"/>
          <w:sz w:val="22"/>
          <w:szCs w:val="22"/>
          <w:lang w:val="hr-HR"/>
        </w:rPr>
        <w:t>, što će se postići sveobuhvatnim evidentiranjem postojećih službenih deponija komunalnog otpada i napuštenih industrijskih odlagališta, te iznalaženjem sredstava za njihovo uklanjanje i sanaciju.</w:t>
      </w:r>
    </w:p>
    <w:p w14:paraId="7E256ABF" w14:textId="6BFF5299" w:rsidR="009D7400" w:rsidRPr="008D043F" w:rsidRDefault="009D740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2.7.: Jačati svijest o pravilnom razdvajanju, prikupljanju i odlaganju otpada</w:t>
      </w:r>
      <w:r w:rsidRPr="008D043F">
        <w:rPr>
          <w:rFonts w:asciiTheme="minorHAnsi" w:hAnsiTheme="minorHAnsi" w:cstheme="minorHAnsi"/>
          <w:sz w:val="22"/>
          <w:szCs w:val="22"/>
          <w:lang w:val="hr-HR"/>
        </w:rPr>
        <w:t>, što će se postići provođenjem savremenih edukativno-informativnih, rodno osjetljivih i inkluzivnih kampanja jačanja svijesti na svim nivoima (federalni, kantonalni, općinski).</w:t>
      </w:r>
      <w:r w:rsidR="00787EA3" w:rsidRPr="008D043F">
        <w:rPr>
          <w:rFonts w:asciiTheme="minorHAnsi" w:hAnsiTheme="minorHAnsi" w:cstheme="minorHAnsi"/>
          <w:sz w:val="22"/>
          <w:szCs w:val="22"/>
          <w:lang w:val="hr-HR"/>
        </w:rPr>
        <w:t xml:space="preserve"> </w:t>
      </w:r>
    </w:p>
    <w:p w14:paraId="7C7D272B" w14:textId="126A8EB6" w:rsidR="009D7400" w:rsidRPr="008D043F" w:rsidRDefault="001B27C0" w:rsidP="0068355A">
      <w:pPr>
        <w:pStyle w:val="Caption"/>
        <w:spacing w:line="276" w:lineRule="auto"/>
        <w:rPr>
          <w:rFonts w:asciiTheme="minorHAnsi" w:hAnsiTheme="minorHAnsi" w:cstheme="minorHAnsi"/>
          <w:lang w:val="hr-HR"/>
        </w:rPr>
      </w:pPr>
      <w:bookmarkStart w:id="93" w:name="_Toc109842441"/>
      <w:r w:rsidRPr="008D043F">
        <w:rPr>
          <w:rFonts w:asciiTheme="minorHAnsi" w:hAnsiTheme="minorHAnsi" w:cstheme="minorHAnsi"/>
          <w:lang w:val="hr-HR"/>
        </w:rPr>
        <w:t xml:space="preserve">Tabela </w:t>
      </w:r>
      <w:bookmarkStart w:id="94" w:name="tabela12"/>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2</w:t>
      </w:r>
      <w:r w:rsidRPr="008D043F">
        <w:rPr>
          <w:rFonts w:asciiTheme="minorHAnsi" w:hAnsiTheme="minorHAnsi" w:cstheme="minorHAnsi"/>
          <w:lang w:val="hr-HR"/>
        </w:rPr>
        <w:fldChar w:fldCharType="end"/>
      </w:r>
      <w:bookmarkEnd w:id="94"/>
      <w:r w:rsidR="009D7400" w:rsidRPr="008D043F">
        <w:rPr>
          <w:rFonts w:asciiTheme="minorHAnsi" w:hAnsiTheme="minorHAnsi" w:cstheme="minorHAnsi"/>
          <w:lang w:val="hr-HR"/>
        </w:rPr>
        <w:t xml:space="preserve">: </w:t>
      </w:r>
      <w:r w:rsidR="009D7400" w:rsidRPr="008D043F">
        <w:rPr>
          <w:rFonts w:asciiTheme="minorHAnsi" w:hAnsiTheme="minorHAnsi" w:cstheme="minorHAnsi"/>
          <w:b w:val="0"/>
          <w:bCs/>
          <w:szCs w:val="20"/>
          <w:lang w:val="hr-HR"/>
        </w:rPr>
        <w:t>Prioriteti s pripadajućim indikatorima</w:t>
      </w:r>
      <w:bookmarkEnd w:id="93"/>
      <w:r w:rsidR="009D7400" w:rsidRPr="008D043F">
        <w:rPr>
          <w:rFonts w:asciiTheme="minorHAnsi" w:hAnsiTheme="minorHAnsi" w:cstheme="minorHAnsi"/>
          <w:b w:val="0"/>
          <w:bCs/>
          <w:szCs w:val="20"/>
          <w:lang w:val="hr-HR"/>
        </w:rPr>
        <w:t xml:space="preserve"> </w:t>
      </w:r>
    </w:p>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9D7400" w:rsidRPr="008D043F" w14:paraId="45E02637" w14:textId="77777777" w:rsidTr="00076544">
        <w:trPr>
          <w:tblHeader/>
        </w:trPr>
        <w:tc>
          <w:tcPr>
            <w:tcW w:w="2254" w:type="dxa"/>
            <w:shd w:val="clear" w:color="auto" w:fill="009D73"/>
            <w:vAlign w:val="center"/>
          </w:tcPr>
          <w:p w14:paraId="685495EE" w14:textId="77777777" w:rsidR="009D7400" w:rsidRPr="008D043F" w:rsidRDefault="009D740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c>
          <w:tcPr>
            <w:tcW w:w="2254" w:type="dxa"/>
            <w:shd w:val="clear" w:color="auto" w:fill="009D73"/>
            <w:vAlign w:val="center"/>
          </w:tcPr>
          <w:p w14:paraId="1008A84D" w14:textId="77777777" w:rsidR="009D7400" w:rsidRPr="008D043F" w:rsidRDefault="009D740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254" w:type="dxa"/>
            <w:shd w:val="clear" w:color="auto" w:fill="009D73"/>
            <w:vAlign w:val="center"/>
          </w:tcPr>
          <w:p w14:paraId="372D4779" w14:textId="77777777" w:rsidR="009D7400" w:rsidRPr="008D043F" w:rsidRDefault="009D740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54" w:type="dxa"/>
            <w:shd w:val="clear" w:color="auto" w:fill="009D73"/>
            <w:vAlign w:val="center"/>
          </w:tcPr>
          <w:p w14:paraId="5F1BBAF5" w14:textId="77777777" w:rsidR="009D7400" w:rsidRPr="008D043F" w:rsidRDefault="009D740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9D7400" w:rsidRPr="008D043F" w14:paraId="31348C78" w14:textId="77777777" w:rsidTr="00076544">
        <w:trPr>
          <w:trHeight w:val="300"/>
        </w:trPr>
        <w:tc>
          <w:tcPr>
            <w:tcW w:w="2254" w:type="dxa"/>
          </w:tcPr>
          <w:p w14:paraId="4326E452" w14:textId="77777777" w:rsidR="009D7400" w:rsidRPr="008D043F" w:rsidRDefault="009D740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2.1.: Unaprijediti pravni i strateški okvir u oblasti upravljanja otpadom s EU principima</w:t>
            </w:r>
          </w:p>
        </w:tc>
        <w:tc>
          <w:tcPr>
            <w:tcW w:w="2254" w:type="dxa"/>
          </w:tcPr>
          <w:p w14:paraId="4611FD8C"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cjena usklađenosti propisa i planova iz oblasti upravljanja otpadom s obavezama koje proističu iz pravne stečevine EU i međunarodnih sporazuma</w:t>
            </w:r>
          </w:p>
        </w:tc>
        <w:tc>
          <w:tcPr>
            <w:tcW w:w="2254" w:type="dxa"/>
          </w:tcPr>
          <w:p w14:paraId="3B38C2F2"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i strateški okvir za upravljanje otpadom u Federaciji BiH je:</w:t>
            </w:r>
          </w:p>
          <w:p w14:paraId="0B9B84A6" w14:textId="77777777" w:rsidR="009D7400" w:rsidRPr="008D043F" w:rsidRDefault="009D7400" w:rsidP="0068355A">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o usklađen  s 9 direktiva; </w:t>
            </w:r>
          </w:p>
          <w:p w14:paraId="683C99C3" w14:textId="77777777" w:rsidR="009D7400" w:rsidRPr="008D043F" w:rsidRDefault="009D7400" w:rsidP="0068355A">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ije usklađen s 2 direktive;</w:t>
            </w:r>
          </w:p>
          <w:p w14:paraId="77E3B649" w14:textId="77777777" w:rsidR="009D7400" w:rsidRPr="008D043F" w:rsidRDefault="009D7400" w:rsidP="0068355A">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Djelimično usklađen sa zahtjevima Bazelske konvencije</w:t>
            </w:r>
          </w:p>
          <w:p w14:paraId="75D516A9"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2254" w:type="dxa"/>
          </w:tcPr>
          <w:p w14:paraId="0AD35340"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i strateški okvir za upravljanje otpadom u Federaciji BiH je potpuno usklađen s 11 EU direktiva i Bazelskom konvencijom </w:t>
            </w:r>
          </w:p>
          <w:p w14:paraId="682D697B"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5.)</w:t>
            </w:r>
          </w:p>
        </w:tc>
      </w:tr>
      <w:tr w:rsidR="009D7400" w:rsidRPr="008D043F" w14:paraId="378BE772" w14:textId="77777777" w:rsidTr="00076544">
        <w:trPr>
          <w:trHeight w:val="300"/>
        </w:trPr>
        <w:tc>
          <w:tcPr>
            <w:tcW w:w="2254" w:type="dxa"/>
          </w:tcPr>
          <w:p w14:paraId="47FDA9F1" w14:textId="77777777" w:rsidR="009D7400" w:rsidRPr="008D043F" w:rsidRDefault="009D740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2.2.: Unaprijediti sistem evidencije i izvještavanja o otpadu</w:t>
            </w:r>
          </w:p>
        </w:tc>
        <w:tc>
          <w:tcPr>
            <w:tcW w:w="2254" w:type="dxa"/>
          </w:tcPr>
          <w:p w14:paraId="696D4DED"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uzdanost podataka o otpadu koji se dobijaju iz sistema evidencije i izvještavanja </w:t>
            </w:r>
          </w:p>
          <w:p w14:paraId="215372F6" w14:textId="77777777" w:rsidR="009D7400" w:rsidRPr="008D043F" w:rsidRDefault="009D7400" w:rsidP="0068355A">
            <w:pPr>
              <w:spacing w:line="276" w:lineRule="auto"/>
              <w:rPr>
                <w:rFonts w:asciiTheme="minorHAnsi" w:hAnsiTheme="minorHAnsi" w:cstheme="minorHAnsi"/>
                <w:sz w:val="18"/>
                <w:szCs w:val="18"/>
                <w:lang w:val="hr-HR"/>
              </w:rPr>
            </w:pPr>
          </w:p>
          <w:p w14:paraId="196E167F"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2F61B26C"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istem evidencije i izvještavanja ne daje pouzdane podatke o otpadu:</w:t>
            </w:r>
          </w:p>
          <w:p w14:paraId="52069A1F" w14:textId="77777777" w:rsidR="009D7400" w:rsidRPr="008D043F" w:rsidRDefault="009D7400" w:rsidP="0068355A">
            <w:pPr>
              <w:pStyle w:val="ListParagraph"/>
              <w:numPr>
                <w:ilvl w:val="0"/>
                <w:numId w:val="5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 postoji obaveza određivanja količine i sastava otpada;</w:t>
            </w:r>
          </w:p>
          <w:p w14:paraId="62537CA3" w14:textId="77777777" w:rsidR="009D7400" w:rsidRPr="008D043F" w:rsidRDefault="009D7400" w:rsidP="0068355A">
            <w:pPr>
              <w:pStyle w:val="ListParagraph"/>
              <w:numPr>
                <w:ilvl w:val="0"/>
                <w:numId w:val="5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 postoji federalna laboratorija za analizu otpada;</w:t>
            </w:r>
          </w:p>
          <w:p w14:paraId="37E17034" w14:textId="77777777" w:rsidR="009D7400" w:rsidRPr="008D043F" w:rsidRDefault="009D7400" w:rsidP="0068355A">
            <w:pPr>
              <w:pStyle w:val="ListParagraph"/>
              <w:numPr>
                <w:ilvl w:val="0"/>
                <w:numId w:val="5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nformacioni sistem upravljanja otpadom je tek uspostavljen.</w:t>
            </w:r>
          </w:p>
          <w:p w14:paraId="5E9A3F73" w14:textId="77777777" w:rsidR="009D7400" w:rsidRPr="008D043F" w:rsidRDefault="009D7400" w:rsidP="0068355A">
            <w:pPr>
              <w:spacing w:line="276" w:lineRule="auto"/>
              <w:ind w:left="33"/>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p w14:paraId="5E810055" w14:textId="77777777" w:rsidR="009D7400" w:rsidRPr="008D043F" w:rsidRDefault="009D7400" w:rsidP="0068355A">
            <w:pPr>
              <w:spacing w:line="276" w:lineRule="auto"/>
              <w:rPr>
                <w:rFonts w:asciiTheme="minorHAnsi" w:hAnsiTheme="minorHAnsi" w:cstheme="minorHAnsi"/>
                <w:sz w:val="18"/>
                <w:szCs w:val="18"/>
                <w:lang w:val="hr-HR"/>
              </w:rPr>
            </w:pPr>
          </w:p>
          <w:p w14:paraId="15F6A9C1" w14:textId="77777777" w:rsidR="009D7400" w:rsidRPr="008D043F" w:rsidRDefault="009D7400" w:rsidP="0068355A">
            <w:pPr>
              <w:spacing w:line="276" w:lineRule="auto"/>
              <w:rPr>
                <w:rFonts w:asciiTheme="minorHAnsi" w:hAnsiTheme="minorHAnsi" w:cstheme="minorHAnsi"/>
                <w:sz w:val="18"/>
                <w:szCs w:val="18"/>
                <w:lang w:val="hr-HR"/>
              </w:rPr>
            </w:pPr>
          </w:p>
          <w:p w14:paraId="32DB01AB"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16DBCB93"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istem evidencije i izvještavanja daje pouzdane podatke o otpadu:</w:t>
            </w:r>
          </w:p>
          <w:p w14:paraId="091D80B3" w14:textId="77777777" w:rsidR="009D7400" w:rsidRPr="008D043F" w:rsidRDefault="009D7400" w:rsidP="0068355A">
            <w:pPr>
              <w:pStyle w:val="ListParagraph"/>
              <w:numPr>
                <w:ilvl w:val="0"/>
                <w:numId w:val="53"/>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Uvedena je zakonska obaveza određivanja količine i sastava otpada za komunalna poduzeća (2023.);</w:t>
            </w:r>
          </w:p>
          <w:p w14:paraId="4BDF12A4" w14:textId="77777777" w:rsidR="009D7400" w:rsidRPr="008D043F" w:rsidRDefault="009D7400" w:rsidP="0068355A">
            <w:pPr>
              <w:pStyle w:val="ListParagraph"/>
              <w:numPr>
                <w:ilvl w:val="0"/>
                <w:numId w:val="53"/>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a je laboratorija za analizu otpada (2024.);</w:t>
            </w:r>
          </w:p>
          <w:p w14:paraId="47DAFF96" w14:textId="77777777" w:rsidR="009D7400" w:rsidRPr="008D043F" w:rsidRDefault="009D7400" w:rsidP="0068355A">
            <w:pPr>
              <w:pStyle w:val="ListParagraph"/>
              <w:numPr>
                <w:ilvl w:val="0"/>
                <w:numId w:val="53"/>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ostignuta je potpuna funkcionalnost  i efikasnost informacionog sistema upravljanja otpadom (do 2027.)</w:t>
            </w:r>
          </w:p>
        </w:tc>
      </w:tr>
      <w:tr w:rsidR="009D7400" w:rsidRPr="008D043F" w14:paraId="105FBBBF" w14:textId="77777777" w:rsidTr="00076544">
        <w:trPr>
          <w:trHeight w:val="300"/>
        </w:trPr>
        <w:tc>
          <w:tcPr>
            <w:tcW w:w="2254" w:type="dxa"/>
          </w:tcPr>
          <w:p w14:paraId="0D3AE4F9" w14:textId="77777777" w:rsidR="009D7400" w:rsidRPr="008D043F" w:rsidRDefault="009D740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2.3.: Uvesti ekonomske i finansijske instrumente i mehanizme koji će utjecati na smanjenje količine i povećanje stepena iskorištenosti svih kategorija otpada</w:t>
            </w:r>
          </w:p>
        </w:tc>
        <w:tc>
          <w:tcPr>
            <w:tcW w:w="2254" w:type="dxa"/>
          </w:tcPr>
          <w:p w14:paraId="276ECECB"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finansijskih instrumenata za održivo upravljanje čvrstim otpadom koji podržavaju tranziciju ka kružnoj ekonomiji</w:t>
            </w:r>
          </w:p>
        </w:tc>
        <w:tc>
          <w:tcPr>
            <w:tcW w:w="2254" w:type="dxa"/>
          </w:tcPr>
          <w:p w14:paraId="61000D46"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 </w:t>
            </w:r>
          </w:p>
          <w:p w14:paraId="5A0A13DD"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knade koje se plaćaju za nepostizanje ciljeva recikliranja i ponovne upotrebe za neke posebne kategorije otpada i naknade za plastične kese tregerice)</w:t>
            </w:r>
          </w:p>
          <w:p w14:paraId="4FA8F288"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2021.)  </w:t>
            </w:r>
          </w:p>
        </w:tc>
        <w:tc>
          <w:tcPr>
            <w:tcW w:w="2254" w:type="dxa"/>
          </w:tcPr>
          <w:p w14:paraId="1F6D1ECE"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Minimalno 3</w:t>
            </w:r>
          </w:p>
          <w:p w14:paraId="38437EAE"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9D7400" w:rsidRPr="008D043F" w14:paraId="58A53B8D" w14:textId="77777777" w:rsidTr="00076544">
        <w:trPr>
          <w:trHeight w:val="300"/>
        </w:trPr>
        <w:tc>
          <w:tcPr>
            <w:tcW w:w="2254" w:type="dxa"/>
            <w:vMerge w:val="restart"/>
          </w:tcPr>
          <w:p w14:paraId="43B23C65" w14:textId="77777777" w:rsidR="009D7400" w:rsidRPr="008D043F" w:rsidRDefault="009D740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2.4.: </w:t>
            </w:r>
          </w:p>
          <w:p w14:paraId="27C3B666"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Unaprijediti sistem upravljanja komunalnim otpadom</w:t>
            </w:r>
          </w:p>
        </w:tc>
        <w:tc>
          <w:tcPr>
            <w:tcW w:w="2254" w:type="dxa"/>
          </w:tcPr>
          <w:p w14:paraId="1A393A61"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inansijska i operativna održivost komunalnog sektora </w:t>
            </w:r>
          </w:p>
        </w:tc>
        <w:tc>
          <w:tcPr>
            <w:tcW w:w="2254" w:type="dxa"/>
          </w:tcPr>
          <w:p w14:paraId="20814E1E"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težno mala finansijska i operativna održivost poduzeća u komunalnom sektoru </w:t>
            </w:r>
          </w:p>
          <w:p w14:paraId="1B9E9531"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2254" w:type="dxa"/>
          </w:tcPr>
          <w:p w14:paraId="2DCE266F"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a finansijska i operativna održivost poduzeća u komunalnom sektoru u odnosu na polazno stanje (2032.)</w:t>
            </w:r>
          </w:p>
        </w:tc>
      </w:tr>
      <w:tr w:rsidR="009D7400" w:rsidRPr="008D043F" w14:paraId="73BDBA7A" w14:textId="77777777" w:rsidTr="00076544">
        <w:trPr>
          <w:trHeight w:val="300"/>
        </w:trPr>
        <w:tc>
          <w:tcPr>
            <w:tcW w:w="2254" w:type="dxa"/>
            <w:vMerge/>
          </w:tcPr>
          <w:p w14:paraId="55EA7826"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1F10212C" w14:textId="77777777" w:rsidR="009D7400" w:rsidRPr="008D043F" w:rsidRDefault="009D7400" w:rsidP="0068355A">
            <w:pPr>
              <w:pStyle w:val="NormalWeb"/>
              <w:spacing w:line="276" w:lineRule="auto"/>
              <w:rPr>
                <w:rFonts w:asciiTheme="minorHAnsi" w:eastAsiaTheme="minorHAnsi" w:hAnsiTheme="minorHAnsi" w:cstheme="minorHAnsi"/>
                <w:sz w:val="18"/>
                <w:szCs w:val="18"/>
                <w:lang w:val="hr-HR"/>
              </w:rPr>
            </w:pPr>
            <w:r w:rsidRPr="008D043F">
              <w:rPr>
                <w:rFonts w:asciiTheme="minorHAnsi" w:eastAsiaTheme="minorHAnsi" w:hAnsiTheme="minorHAnsi" w:cstheme="minorHAnsi"/>
                <w:sz w:val="18"/>
                <w:szCs w:val="18"/>
                <w:lang w:val="hr-HR"/>
              </w:rPr>
              <w:t xml:space="preserve">Troškovi za zaštitu okoliša ‒ otpad  </w:t>
            </w:r>
          </w:p>
          <w:p w14:paraId="48D566E1"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3DD8B408" w14:textId="77777777" w:rsidR="009D7400" w:rsidRPr="008D043F" w:rsidRDefault="009D740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nos investicija u upravljanju otpadom – </w:t>
            </w:r>
          </w:p>
          <w:p w14:paraId="3D7F7F22"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laganja Fonda za zaštitu okoliša Federacije BiH 1,4 miliona KM (2021.)</w:t>
            </w:r>
          </w:p>
        </w:tc>
        <w:tc>
          <w:tcPr>
            <w:tcW w:w="2254" w:type="dxa"/>
          </w:tcPr>
          <w:p w14:paraId="5F3D083A"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e investicije u upravljanje otpadom u odnosu na baznu godinu (2032.)</w:t>
            </w:r>
          </w:p>
          <w:p w14:paraId="437180D9" w14:textId="77777777" w:rsidR="009D7400" w:rsidRPr="008D043F" w:rsidRDefault="009D7400" w:rsidP="0068355A">
            <w:pPr>
              <w:spacing w:line="276" w:lineRule="auto"/>
              <w:rPr>
                <w:rFonts w:asciiTheme="minorHAnsi" w:hAnsiTheme="minorHAnsi" w:cstheme="minorHAnsi"/>
                <w:sz w:val="18"/>
                <w:szCs w:val="18"/>
                <w:lang w:val="hr-HR"/>
              </w:rPr>
            </w:pPr>
          </w:p>
          <w:p w14:paraId="7468CE42" w14:textId="77777777" w:rsidR="009D7400" w:rsidRPr="008D043F" w:rsidRDefault="009D7400" w:rsidP="0068355A">
            <w:pPr>
              <w:spacing w:line="276" w:lineRule="auto"/>
              <w:rPr>
                <w:rFonts w:asciiTheme="minorHAnsi" w:hAnsiTheme="minorHAnsi" w:cstheme="minorHAnsi"/>
                <w:sz w:val="18"/>
                <w:szCs w:val="18"/>
                <w:lang w:val="hr-HR"/>
              </w:rPr>
            </w:pPr>
          </w:p>
        </w:tc>
      </w:tr>
      <w:tr w:rsidR="009D7400" w:rsidRPr="008D043F" w14:paraId="33846801" w14:textId="77777777" w:rsidTr="00076544">
        <w:trPr>
          <w:trHeight w:val="300"/>
        </w:trPr>
        <w:tc>
          <w:tcPr>
            <w:tcW w:w="2254" w:type="dxa"/>
            <w:vMerge/>
          </w:tcPr>
          <w:p w14:paraId="50A7C7F1"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4FAE3880"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kupljeni i odloženi komunalni otpad</w:t>
            </w:r>
          </w:p>
          <w:p w14:paraId="69BA5912"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2CF7E7D3"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kupljeni otpad: 611.854 t/g (2020.)</w:t>
            </w:r>
          </w:p>
          <w:p w14:paraId="3D854CCA"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dloženi otpad: 577.685 t/g (2020.)</w:t>
            </w:r>
          </w:p>
          <w:p w14:paraId="3DDFB1A2" w14:textId="77777777" w:rsidR="009D7400" w:rsidRPr="008D043F" w:rsidRDefault="009D7400" w:rsidP="0068355A">
            <w:pPr>
              <w:spacing w:line="276" w:lineRule="auto"/>
              <w:rPr>
                <w:rFonts w:asciiTheme="minorHAnsi" w:hAnsiTheme="minorHAnsi" w:cstheme="minorHAnsi"/>
                <w:sz w:val="18"/>
                <w:szCs w:val="18"/>
                <w:lang w:val="hr-HR"/>
              </w:rPr>
            </w:pPr>
          </w:p>
          <w:p w14:paraId="49AE5BEF"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94% prikupljenog otpada se odlaže)</w:t>
            </w:r>
          </w:p>
        </w:tc>
        <w:tc>
          <w:tcPr>
            <w:tcW w:w="2254" w:type="dxa"/>
          </w:tcPr>
          <w:p w14:paraId="4109AFA0"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usmjeravanje otpada s odlagališta na druge vrste obrade s konačnim ciljem odlaganja manje od 60% mase proizvedenog komunalnog otpada na odlagališta u odnosu na baznu godinu </w:t>
            </w:r>
          </w:p>
          <w:p w14:paraId="2BA351C3"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9D7400" w:rsidRPr="008D043F" w14:paraId="6E95FFB4" w14:textId="77777777" w:rsidTr="00076544">
        <w:trPr>
          <w:trHeight w:val="300"/>
        </w:trPr>
        <w:tc>
          <w:tcPr>
            <w:tcW w:w="2254" w:type="dxa"/>
          </w:tcPr>
          <w:p w14:paraId="7996B0BF" w14:textId="77777777" w:rsidR="009D7400" w:rsidRPr="008D043F" w:rsidRDefault="009D740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2.5.: Unaprijediti sistem upravljanja posebnim kategorijama otpada</w:t>
            </w:r>
          </w:p>
        </w:tc>
        <w:tc>
          <w:tcPr>
            <w:tcW w:w="2254" w:type="dxa"/>
          </w:tcPr>
          <w:p w14:paraId="25078D0B"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ličina zbrinutog otpada po postupcima prerade R ‒  posebne kategorije otpada</w:t>
            </w:r>
          </w:p>
          <w:p w14:paraId="2DBAAA00"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6D189505"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datak je dostupan samo za BiH nivo i iznosi 225.993 t/g (2020.)</w:t>
            </w:r>
          </w:p>
        </w:tc>
        <w:tc>
          <w:tcPr>
            <w:tcW w:w="2254" w:type="dxa"/>
          </w:tcPr>
          <w:p w14:paraId="6319C48B"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je količine otpada koji se zbrinjava postupcima prerade R za 50% u odnosu na baznu godinu (2032.)</w:t>
            </w:r>
          </w:p>
        </w:tc>
      </w:tr>
      <w:tr w:rsidR="009D7400" w:rsidRPr="008D043F" w14:paraId="1EE19822" w14:textId="77777777" w:rsidTr="00076544">
        <w:trPr>
          <w:trHeight w:val="300"/>
        </w:trPr>
        <w:tc>
          <w:tcPr>
            <w:tcW w:w="2254" w:type="dxa"/>
          </w:tcPr>
          <w:p w14:paraId="0B7F9C39" w14:textId="77777777" w:rsidR="009D7400" w:rsidRPr="008D043F" w:rsidRDefault="009D740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2.6.: Sanirati površine pod neadekvatno odloženim otpadom</w:t>
            </w:r>
          </w:p>
        </w:tc>
        <w:tc>
          <w:tcPr>
            <w:tcW w:w="2254" w:type="dxa"/>
          </w:tcPr>
          <w:p w14:paraId="3998E5B0" w14:textId="77777777" w:rsidR="009D7400" w:rsidRPr="008D043F" w:rsidRDefault="009D7400" w:rsidP="0068355A">
            <w:pPr>
              <w:pStyle w:val="NormalWeb"/>
              <w:spacing w:line="276" w:lineRule="auto"/>
              <w:rPr>
                <w:rFonts w:asciiTheme="minorHAnsi" w:eastAsiaTheme="minorHAnsi" w:hAnsiTheme="minorHAnsi" w:cstheme="minorHAnsi"/>
                <w:sz w:val="18"/>
                <w:szCs w:val="18"/>
                <w:lang w:val="hr-HR"/>
              </w:rPr>
            </w:pPr>
            <w:r w:rsidRPr="008D043F">
              <w:rPr>
                <w:rFonts w:asciiTheme="minorHAnsi" w:eastAsiaTheme="minorHAnsi" w:hAnsiTheme="minorHAnsi" w:cstheme="minorHAnsi"/>
                <w:sz w:val="18"/>
                <w:szCs w:val="18"/>
                <w:lang w:val="hr-HR"/>
              </w:rPr>
              <w:t xml:space="preserve">Troškovi za zaštitu okoliša – sanacija deponija  </w:t>
            </w:r>
          </w:p>
          <w:p w14:paraId="39B06682"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3F594D56"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2254" w:type="dxa"/>
          </w:tcPr>
          <w:p w14:paraId="5FF8BA5A"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odišnje povećanje iznosa u odnosu na baznu godinu</w:t>
            </w:r>
          </w:p>
          <w:p w14:paraId="6411EDED"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9D7400" w:rsidRPr="008D043F" w14:paraId="2862B9CD" w14:textId="77777777" w:rsidTr="00076544">
        <w:trPr>
          <w:trHeight w:val="300"/>
        </w:trPr>
        <w:tc>
          <w:tcPr>
            <w:tcW w:w="2254" w:type="dxa"/>
          </w:tcPr>
          <w:p w14:paraId="4F960D91" w14:textId="77777777" w:rsidR="009D7400" w:rsidRPr="008D043F" w:rsidRDefault="009D740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2.7.: Jačati svijest o pravilnom razdvajanju, prikupljanju i odlaganju otpada</w:t>
            </w:r>
          </w:p>
        </w:tc>
        <w:tc>
          <w:tcPr>
            <w:tcW w:w="2254" w:type="dxa"/>
          </w:tcPr>
          <w:p w14:paraId="4A935CE0"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redstva uložena u programe podizanja javne svijesti o otpadu</w:t>
            </w:r>
          </w:p>
        </w:tc>
        <w:tc>
          <w:tcPr>
            <w:tcW w:w="2254" w:type="dxa"/>
          </w:tcPr>
          <w:p w14:paraId="125ED81E"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dostupan indikator</w:t>
            </w:r>
          </w:p>
          <w:p w14:paraId="5B95A919"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p w14:paraId="178518C0"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68132A1B"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odišnje povećanje iznosa u donosu na baznu godinu</w:t>
            </w:r>
          </w:p>
          <w:p w14:paraId="42433C07"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bl>
    <w:p w14:paraId="6E7EBE78" w14:textId="77777777" w:rsidR="00FF6549" w:rsidRPr="008D043F" w:rsidRDefault="00FF6549" w:rsidP="0068355A">
      <w:pPr>
        <w:spacing w:line="276" w:lineRule="auto"/>
        <w:rPr>
          <w:rFonts w:asciiTheme="minorHAnsi" w:hAnsiTheme="minorHAnsi" w:cstheme="minorHAnsi"/>
          <w:lang w:val="hr-HR"/>
        </w:rPr>
      </w:pPr>
    </w:p>
    <w:p w14:paraId="0F5DE900" w14:textId="77777777" w:rsidR="00FF6549" w:rsidRPr="008D043F" w:rsidRDefault="00FF6549" w:rsidP="0068355A">
      <w:pPr>
        <w:pStyle w:val="Head3"/>
        <w:spacing w:line="276" w:lineRule="auto"/>
        <w:rPr>
          <w:rFonts w:asciiTheme="minorHAnsi" w:hAnsiTheme="minorHAnsi"/>
          <w:lang w:val="hr-HR"/>
        </w:rPr>
      </w:pPr>
      <w:bookmarkStart w:id="95" w:name="_Toc104460902"/>
      <w:r w:rsidRPr="008D043F">
        <w:rPr>
          <w:rFonts w:asciiTheme="minorHAnsi" w:hAnsiTheme="minorHAnsi"/>
          <w:lang w:val="hr-HR"/>
        </w:rPr>
        <w:t>Opis mjera</w:t>
      </w:r>
      <w:bookmarkEnd w:id="95"/>
    </w:p>
    <w:p w14:paraId="20C04B97" w14:textId="77777777" w:rsidR="00FF6549" w:rsidRPr="008D043F" w:rsidRDefault="00FF6549" w:rsidP="0068355A">
      <w:pPr>
        <w:spacing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U okviru strateškog cilja 2, definirano je ukupno 10 mjera koje su logički povezane s prioritetima.</w:t>
      </w:r>
    </w:p>
    <w:p w14:paraId="0C20A83D" w14:textId="77777777" w:rsidR="009D7400" w:rsidRPr="008D043F" w:rsidRDefault="009D7400" w:rsidP="0068355A">
      <w:pPr>
        <w:spacing w:before="240" w:after="240" w:line="276" w:lineRule="auto"/>
        <w:rPr>
          <w:rFonts w:asciiTheme="minorHAnsi" w:hAnsiTheme="minorHAnsi" w:cstheme="minorHAnsi"/>
          <w:lang w:val="hr-HR"/>
        </w:rPr>
      </w:pPr>
      <w:r w:rsidRPr="008D043F">
        <w:rPr>
          <w:rFonts w:asciiTheme="minorHAnsi" w:eastAsia="Calibri" w:hAnsiTheme="minorHAnsi" w:cstheme="minorHAnsi"/>
          <w:b/>
          <w:i/>
          <w:sz w:val="22"/>
          <w:szCs w:val="22"/>
          <w:u w:val="single"/>
          <w:lang w:val="hr-HR"/>
        </w:rPr>
        <w:t xml:space="preserve">Prioritet 2.1.: </w:t>
      </w:r>
      <w:r w:rsidRPr="008D043F">
        <w:rPr>
          <w:rFonts w:asciiTheme="minorHAnsi" w:hAnsiTheme="minorHAnsi" w:cstheme="minorHAnsi"/>
          <w:b/>
          <w:i/>
          <w:sz w:val="22"/>
          <w:szCs w:val="22"/>
          <w:u w:val="single"/>
          <w:lang w:val="hr-HR"/>
        </w:rPr>
        <w:t>Unaprijediti pravni i strateški okvir u oblasti upravljanja otpadom s EU principima</w:t>
      </w:r>
    </w:p>
    <w:p w14:paraId="5BE2F178"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2.1.1. Usklađivanje propisa, politika i planskih dokumenata iz oblasti upravljanja otpadom s obavezama koje proističu iz pravne stečevine EU i međunarodnih sporazuma </w:t>
      </w:r>
    </w:p>
    <w:p w14:paraId="2C56631C"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izvrši potpuno usklađivanje federalnih propisa, politika i planskih dokumenata s obavezama koje proističu iz Direktiva i smjernica EU za oblast upravljanja otpadom, kao i zahtjeva Bazelske konvencije o kontroli prekograničnog kretanja opasnog otpada i njegovom zbrinjavanju. </w:t>
      </w:r>
    </w:p>
    <w:p w14:paraId="0924ECD6"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odnose se na unaprjeđenje postojećeg Zakona o upravljanju otpadom,  unaprjeđenje starih, odnosno donošenje novih podzakonskih akata za upravljanje otpadom i unaprjeđenje procesa strateškog planiranja. </w:t>
      </w:r>
    </w:p>
    <w:p w14:paraId="689E820A" w14:textId="77777777"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lastRenderedPageBreak/>
        <w:t xml:space="preserve">Prioritet 2.2.: </w:t>
      </w:r>
      <w:r w:rsidRPr="008D043F">
        <w:rPr>
          <w:rFonts w:asciiTheme="minorHAnsi" w:hAnsiTheme="minorHAnsi" w:cstheme="minorHAnsi"/>
          <w:b/>
          <w:i/>
          <w:sz w:val="22"/>
          <w:szCs w:val="22"/>
          <w:u w:val="single"/>
          <w:lang w:val="hr-HR"/>
        </w:rPr>
        <w:t>Unaprijediti sistem evidencije i izvještavanja o otpadu</w:t>
      </w:r>
    </w:p>
    <w:p w14:paraId="23EFB198"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2.1. Jačanje sistema evidencije i izvještavanja o otpadu</w:t>
      </w:r>
    </w:p>
    <w:p w14:paraId="3D7CE6A4"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da se poboljša sistem evidencije i izvještavanja o otpadu kako bi se dobili pouzdani podaci, unaprijedilo strateško planiranje na svim nivoima, što će ujedno buduće investicije u sistem upravljanja otpadom učiniti održivim.</w:t>
      </w:r>
    </w:p>
    <w:p w14:paraId="7BA8F3EC"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kvirna područja djelovanja odnose se na donošenje propisa o obaveznom određivanju količine i sastava otpada, uspostavljanje ovlaštene laboratorije za analizu otpada i jačanje informacionog sistema upravljanja otpadom.</w:t>
      </w:r>
    </w:p>
    <w:p w14:paraId="1BA2967A" w14:textId="77777777"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3.: </w:t>
      </w:r>
      <w:r w:rsidRPr="008D043F">
        <w:rPr>
          <w:rFonts w:asciiTheme="minorHAnsi" w:hAnsiTheme="minorHAnsi" w:cstheme="minorHAnsi"/>
          <w:b/>
          <w:i/>
          <w:sz w:val="22"/>
          <w:szCs w:val="22"/>
          <w:u w:val="single"/>
          <w:lang w:val="hr-HR"/>
        </w:rPr>
        <w:t>Uvesti ekonomske i finansijske instrumente i mehanizme koji će utjecati na smanjenje količine i povećanje stepena iskorištenosti svih kategorija otpada</w:t>
      </w:r>
    </w:p>
    <w:p w14:paraId="477395F8"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3.1. Revizija postojećih i uvođenje dodatnih ekonomskih i finansijskih instrumenta i mehanizma u oblasti upravljanja otpadom</w:t>
      </w:r>
    </w:p>
    <w:p w14:paraId="384D2828"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da se kroz finansijske instrumente podrži tranzicija ka kružnoj ekonomiji. Okvirno područje djelovanja usmjereno je na analizu mogućnosti i definiranje preporuka za reviziju postojećih i uvođenje dodatnih ekonomskih i finansijskih instrumenta i mehanizma koji će utjecati na smanjenje količine i povećanje stepena iskorištenosti svih kategorija otpada, poput uvođenja poreza na deponiranje, ukidanja poreza za komunalne usluge, te stvaranje mehanizama za ponovno iskorištenje otpada s industrijskih deponija. Na osnovu preporuka će se pokrenuti odgovarajuće inicijative i raditi na usvajanju novih instrumenata podrške.</w:t>
      </w:r>
    </w:p>
    <w:p w14:paraId="030A50F0" w14:textId="77777777" w:rsidR="009D7400" w:rsidRPr="008D043F" w:rsidRDefault="009D7400" w:rsidP="0068355A">
      <w:pPr>
        <w:spacing w:before="240" w:after="240" w:line="276" w:lineRule="auto"/>
        <w:jc w:val="both"/>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4.: </w:t>
      </w:r>
      <w:r w:rsidRPr="008D043F">
        <w:rPr>
          <w:rFonts w:asciiTheme="minorHAnsi" w:hAnsiTheme="minorHAnsi" w:cstheme="minorHAnsi"/>
          <w:b/>
          <w:i/>
          <w:sz w:val="22"/>
          <w:szCs w:val="22"/>
          <w:u w:val="single"/>
          <w:lang w:val="hr-HR"/>
        </w:rPr>
        <w:t>Unaprijediti sistem upravljanja komunalnim otpadom</w:t>
      </w:r>
    </w:p>
    <w:p w14:paraId="3DCFC8D3"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4.1. Reforma sektora upravljanja komunalnim otpadom</w:t>
      </w:r>
    </w:p>
    <w:p w14:paraId="675824FD"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da se stvori okruženje u kojem će se podstaknuti reforma sektora upravljanja komunalnim otpadom, što će poboljšati finansijsku i operativnu održivost komunalnih poduzeća i omogućiti daljnji razvoj sistema i unaprjeđenje komunalne usluge.</w:t>
      </w:r>
    </w:p>
    <w:p w14:paraId="3B8FE2B0"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kvirno područje djelovanja fokusirano je na uspostavu radnog tijela za upravljanje komunalnim otpadom koje će zajednički raditi na prijedlozima i implementaciji reforme sektora upravljanja komunalnim otpadom, pripremi smjernica za reformu sektora upravljanja komunalnim otpadom, podršci u implementaciji reforme sektora u skladu sa smjernicama, te kontinuirano jačanje stručnih kapaciteta organizacija koje se bave upravljanjem otpadom na nivou kantona, općina i komunalnih poduzeća.</w:t>
      </w:r>
    </w:p>
    <w:p w14:paraId="19F85F8B"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4.2. Nabavka opreme i izgradnja infrastrukture za upravljanje komunalnim otpadom</w:t>
      </w:r>
    </w:p>
    <w:p w14:paraId="687616A9"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izgradi nova i unaprijedi postojeća infrastruktura za upravljanje komunalnim otpadom, čime će se unaprijediti usluge prikupljanja, sortiranja, obrade i deponiranja komunalnog otpada. </w:t>
      </w:r>
    </w:p>
    <w:p w14:paraId="15502FF5"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Okvirna područja djelovanja fokusirana su na nabavku opreme za prikupljanje i odvoz komunalnog otpada, nabavku opreme za odvojeno prikupljanje i sortiranje otpada, izgradnju kapaciteta za preradu i zbrinjavanje otpada, te izgradnju novih regionalnih/međuopćinskih/općinskih centara za upravljanje otpadom.</w:t>
      </w:r>
    </w:p>
    <w:p w14:paraId="404C8652"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4.3. Program smanjenja količine komunalnog otpada koji se odlaže na deponije</w:t>
      </w:r>
    </w:p>
    <w:p w14:paraId="52C9DA18"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usmjerenim akcijama djeluje na smanjenje ukupne količine komunalnog otpada koja se odlaže na deponiju. </w:t>
      </w:r>
    </w:p>
    <w:p w14:paraId="24C0B08C"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kvirna područja djelovanja fokusirana su na smanjenje nastanka otpada u domaćinstvima, promociju odvojenog prikupljanja biorazgradivog otpada koji je sastavni dio komunalnog otpada, te energetsko iskorištavanje otpada.</w:t>
      </w:r>
    </w:p>
    <w:p w14:paraId="0F41BEEF" w14:textId="77777777"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5.: </w:t>
      </w:r>
      <w:r w:rsidRPr="008D043F">
        <w:rPr>
          <w:rFonts w:asciiTheme="minorHAnsi" w:hAnsiTheme="minorHAnsi" w:cstheme="minorHAnsi"/>
          <w:b/>
          <w:i/>
          <w:sz w:val="22"/>
          <w:szCs w:val="22"/>
          <w:u w:val="single"/>
          <w:lang w:val="hr-HR"/>
        </w:rPr>
        <w:t>Unaprijediti sistem upravljanja posebnim kategorijama otpada</w:t>
      </w:r>
    </w:p>
    <w:p w14:paraId="684682A8"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5.1. Stvaranje uvjeta za adekvatno prikupljanje i zbrinjavanje posebnih kategorija otpada</w:t>
      </w:r>
    </w:p>
    <w:p w14:paraId="740F4AD5"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usmjerenim akcijama djeluje na unaprjeđenja sistema prikupljanja i zbrinjavanja posebnih kategorija otpada. </w:t>
      </w:r>
    </w:p>
    <w:p w14:paraId="09B6CB7D"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kvirna područja djelovanja su:</w:t>
      </w:r>
    </w:p>
    <w:p w14:paraId="44A9227F" w14:textId="77777777" w:rsidR="009D7400" w:rsidRPr="008D043F" w:rsidRDefault="009D7400" w:rsidP="0068355A">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sistema produžene odgovornosti proizvođača za ambalažu, ambalažni otpad i EE otpad; </w:t>
      </w:r>
    </w:p>
    <w:p w14:paraId="279D42CC" w14:textId="77777777" w:rsidR="009D7400" w:rsidRPr="008D043F" w:rsidRDefault="009D7400" w:rsidP="0068355A">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sistema prikupljanja baterija i akumulatora, otpadnih guma i otpadnih ulja i otpadnih vozila; </w:t>
      </w:r>
    </w:p>
    <w:p w14:paraId="57184BB9" w14:textId="77777777" w:rsidR="009D7400" w:rsidRPr="008D043F" w:rsidRDefault="009D7400" w:rsidP="0068355A">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sistema prikupljanja i ponovnog korištenja građevinskog otpada; </w:t>
      </w:r>
    </w:p>
    <w:p w14:paraId="5A1DDA36" w14:textId="77777777" w:rsidR="009D7400" w:rsidRPr="008D043F" w:rsidRDefault="009D7400" w:rsidP="0068355A">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sistema prikupljanja i zbrinjavanja opasnog otpada; </w:t>
      </w:r>
    </w:p>
    <w:p w14:paraId="464939EF" w14:textId="77777777" w:rsidR="009D7400" w:rsidRPr="008D043F" w:rsidRDefault="009D7400" w:rsidP="0068355A">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Stvaranje uvjeta za adekvatno zbrinjavanje otpadnog mulja koji ne može biti korišten u druge svrhe; </w:t>
      </w:r>
    </w:p>
    <w:p w14:paraId="02406A62" w14:textId="77777777" w:rsidR="009D7400" w:rsidRPr="008D043F" w:rsidRDefault="009D7400" w:rsidP="0068355A">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Stvaranje uvjeta za adekvatno zbrinjavanje  otpada životinjskog porijekla; </w:t>
      </w:r>
    </w:p>
    <w:p w14:paraId="7C3DDBEF" w14:textId="77777777" w:rsidR="009D7400" w:rsidRPr="008D043F" w:rsidRDefault="009D7400" w:rsidP="0068355A">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Stvaranje uvjeta za siguran tretman svih vrsta medicinskog otpada. </w:t>
      </w:r>
    </w:p>
    <w:p w14:paraId="6C2B51B7"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5.2. Jačanje tržišta otpada namijenjenog recikliranju</w:t>
      </w:r>
    </w:p>
    <w:p w14:paraId="54EACDFE"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usmjerenim akcijama djeluje na jačanje tržišta otpada sa svrhom efikasnog iskorištavanja sekundarnih sirovina, te postizanja optimizacije upravljanja otpadom. </w:t>
      </w:r>
    </w:p>
    <w:p w14:paraId="4EED747F"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 okviru ove mjere predviđena su tri područja djelovanja: pokretanje berze otpada, pružanje finansijske podrške reciklažnoj industriji i uključivanje neformalnih sakupljača u sistem reciklaže.</w:t>
      </w:r>
    </w:p>
    <w:p w14:paraId="069B0335" w14:textId="77777777"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6.: </w:t>
      </w:r>
      <w:r w:rsidRPr="008D043F">
        <w:rPr>
          <w:rFonts w:asciiTheme="minorHAnsi" w:hAnsiTheme="minorHAnsi" w:cstheme="minorHAnsi"/>
          <w:b/>
          <w:i/>
          <w:sz w:val="22"/>
          <w:szCs w:val="22"/>
          <w:u w:val="single"/>
          <w:lang w:val="hr-HR"/>
        </w:rPr>
        <w:t>Sanirati površine pod neadekvatno odloženim otpadom</w:t>
      </w:r>
    </w:p>
    <w:p w14:paraId="03D6BE48"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6.1. Ukloniti i sanirati napuštena odlagališta</w:t>
      </w:r>
    </w:p>
    <w:p w14:paraId="604E8235"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uklone i saniraju površine pod neadekvatno odloženim otpadom, uključujući postojeće službene deponije koje su u nadležnosti kantona, općina i gradova i komunalnih poduzeća, </w:t>
      </w:r>
      <w:r w:rsidRPr="008D043F">
        <w:rPr>
          <w:rFonts w:asciiTheme="minorHAnsi" w:eastAsia="Calibri" w:hAnsiTheme="minorHAnsi" w:cstheme="minorHAnsi"/>
          <w:sz w:val="22"/>
          <w:szCs w:val="22"/>
          <w:lang w:val="hr-HR"/>
        </w:rPr>
        <w:lastRenderedPageBreak/>
        <w:t>te sanacija tzv. „crnih tačaka”, odnosno napuštenih industrijskih odlagališta koja nerijetko nemaju ni vlasnika, pri čemu Federacija BiH treba preuzeti odgovornost za njihovu sanaciju. U okviru ove mjere predviđena su sljedeća područja djelovanja:</w:t>
      </w:r>
    </w:p>
    <w:p w14:paraId="3EE611FB" w14:textId="77777777" w:rsidR="009D7400" w:rsidRPr="008D043F" w:rsidRDefault="009D7400" w:rsidP="0068355A">
      <w:pPr>
        <w:pStyle w:val="ListParagraph"/>
        <w:spacing w:before="240" w:after="240" w:line="276" w:lineRule="auto"/>
        <w:ind w:left="363"/>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a. Ažuriranje liste i izrada kataloga žarišnih tačaka (eng. </w:t>
      </w:r>
      <w:r w:rsidRPr="008D043F">
        <w:rPr>
          <w:rFonts w:asciiTheme="minorHAnsi" w:eastAsia="Calibri" w:hAnsiTheme="minorHAnsi" w:cstheme="minorHAnsi"/>
          <w:i/>
          <w:iCs/>
          <w:sz w:val="22"/>
          <w:szCs w:val="22"/>
          <w:lang w:val="hr-HR"/>
        </w:rPr>
        <w:t>hot spots</w:t>
      </w:r>
      <w:r w:rsidRPr="008D043F">
        <w:rPr>
          <w:rFonts w:asciiTheme="minorHAnsi" w:eastAsia="Calibri" w:hAnsiTheme="minorHAnsi" w:cstheme="minorHAnsi"/>
          <w:sz w:val="22"/>
          <w:szCs w:val="22"/>
          <w:lang w:val="hr-HR"/>
        </w:rPr>
        <w:t xml:space="preserve">), uključujući odlagališta komunalnog i industrijskog otpada; </w:t>
      </w:r>
    </w:p>
    <w:p w14:paraId="1B4CA526" w14:textId="77777777" w:rsidR="009D7400" w:rsidRPr="008D043F" w:rsidRDefault="009D7400" w:rsidP="0068355A">
      <w:pPr>
        <w:pStyle w:val="ListParagraph"/>
        <w:spacing w:before="240" w:after="240" w:line="276" w:lineRule="auto"/>
        <w:ind w:left="363"/>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b. Izrada studija izvodljivosti sanacije napuštenih odlagališta i saniranje napuštenih odlagališta.</w:t>
      </w:r>
    </w:p>
    <w:p w14:paraId="666869E9"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a mjera ne obuhvata divlje deponije s obzirom na to da komunalna poduzeća i kantoni, općine i gradovi, te komunalna poduzeća u okviru svojih redovnih aktivnosti i nadležnosti trebaju kontinuirano raditi na uklanjanju divljih deponija komunalnog otpada i sanaciji očišćenih površina.</w:t>
      </w:r>
    </w:p>
    <w:p w14:paraId="4EB3F7F2" w14:textId="77777777"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7.: </w:t>
      </w:r>
      <w:r w:rsidRPr="008D043F">
        <w:rPr>
          <w:rFonts w:asciiTheme="minorHAnsi" w:hAnsiTheme="minorHAnsi" w:cstheme="minorHAnsi"/>
          <w:b/>
          <w:i/>
          <w:sz w:val="22"/>
          <w:szCs w:val="22"/>
          <w:u w:val="single"/>
          <w:lang w:val="hr-HR"/>
        </w:rPr>
        <w:t>Jačati svijest o pravilnom razdvajanju, prikupljanju i odlaganju otpada</w:t>
      </w:r>
    </w:p>
    <w:p w14:paraId="693BD2C2"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7.1. Provođenje savremenih edukativno-informativnih, rodno osjetljivih i inkluzivnih kampanja jačanja svijesti na svim nivoima (federalni, kantonalni, općinski)</w:t>
      </w:r>
    </w:p>
    <w:p w14:paraId="37114022"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razviti svijest, ne samo na građana već i privrednika o pravilnom upravljanju otpadom, ciljajući najviše na sprječavanje nastanka otpada i reciklažu, ali i razumijevanje funkcioniranja sistema prikupljanja i odlaganja otpada.</w:t>
      </w:r>
    </w:p>
    <w:p w14:paraId="2BD62228" w14:textId="77777777" w:rsidR="00FF6549"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 okviru mjere planirano je provođenje različitih programa obuka i podizanja javne svijesti, uključujući programe o održivoj proizvodnji i potrošnji, zabrani korištenja plastičnih proizvoda za jednokratnu upotrebu, popravci i reciklaži različitih vrsta proizvoda, kampanje za građane o načinu i značaju pravilnog razvrstavanja otpada, značaju smanjenja, ponovne upotrebe, reciklaže otpada i kompostiranja i sl., programe za privredne subjekte o ispravnom postupanju s i upravljanju posebnim kategorijama otpada, te uključivanje obuke o upravljanju otpadom u nastavne programe u osnovnim i srednjim školama i kurikulume na univerzitetima.</w:t>
      </w:r>
    </w:p>
    <w:p w14:paraId="1CC29DBF" w14:textId="5E3F5405" w:rsidR="009D7400" w:rsidRPr="008D043F" w:rsidRDefault="00FF6549" w:rsidP="0068355A">
      <w:pPr>
        <w:spacing w:after="16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br w:type="page"/>
      </w:r>
    </w:p>
    <w:p w14:paraId="712A732A" w14:textId="77777777" w:rsidR="009D7400" w:rsidRPr="008D043F" w:rsidRDefault="009D7400" w:rsidP="0068355A">
      <w:pPr>
        <w:pStyle w:val="Head2"/>
        <w:spacing w:line="276" w:lineRule="auto"/>
        <w:rPr>
          <w:rFonts w:asciiTheme="minorHAnsi" w:hAnsiTheme="minorHAnsi"/>
          <w:lang w:val="hr-HR"/>
        </w:rPr>
      </w:pPr>
      <w:bookmarkStart w:id="96" w:name="_Toc104460903"/>
      <w:r w:rsidRPr="008D043F">
        <w:rPr>
          <w:rFonts w:asciiTheme="minorHAnsi" w:hAnsiTheme="minorHAnsi"/>
          <w:lang w:val="hr-HR"/>
        </w:rPr>
        <w:lastRenderedPageBreak/>
        <w:t>Indikativni finansijski okvir</w:t>
      </w:r>
      <w:bookmarkEnd w:id="96"/>
    </w:p>
    <w:p w14:paraId="0490F6BE" w14:textId="77777777" w:rsidR="00A047EC" w:rsidRPr="008D043F" w:rsidRDefault="00A047EC"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Tematska oblast Upravljanje otpadom obuhvata 6% ili 659 miliona KM </w:t>
      </w:r>
      <w:r w:rsidRPr="008D043F">
        <w:rPr>
          <w:rFonts w:asciiTheme="minorHAnsi" w:eastAsiaTheme="minorEastAsia" w:hAnsiTheme="minorHAnsi" w:cstheme="minorHAnsi"/>
          <w:color w:val="000000" w:themeColor="text1"/>
          <w:sz w:val="22"/>
          <w:szCs w:val="22"/>
          <w:lang w:val="hr-HR" w:eastAsia="en-US"/>
        </w:rPr>
        <w:t>od ukupne procjene Strategije koja iznosi 11.9 milijardi KM</w:t>
      </w:r>
      <w:r w:rsidRPr="008D043F">
        <w:rPr>
          <w:rFonts w:asciiTheme="minorHAnsi" w:eastAsiaTheme="minorHAnsi" w:hAnsiTheme="minorHAnsi" w:cstheme="minorHAnsi"/>
          <w:sz w:val="22"/>
          <w:szCs w:val="22"/>
          <w:lang w:val="hr-HR" w:eastAsia="en-US"/>
        </w:rPr>
        <w:t xml:space="preserve">. Tematska oblast Upravljanje otpadom se sastoji od sedam prioriteta i deset mjera. Ovo je tematska oblast sa najmanjim brojem mjera u Strategiji za Federaciju BiH. </w:t>
      </w:r>
      <w:r w:rsidRPr="008D043F">
        <w:rPr>
          <w:rFonts w:asciiTheme="minorHAnsi" w:eastAsiaTheme="minorEastAsia" w:hAnsiTheme="minorHAnsi" w:cstheme="minorHAnsi"/>
          <w:color w:val="000000" w:themeColor="text1"/>
          <w:sz w:val="22"/>
          <w:szCs w:val="22"/>
          <w:lang w:val="hr-HR" w:eastAsia="en-US"/>
        </w:rPr>
        <w:t xml:space="preserve">U procesu izrade indikativnog finansijskog okvira za ovu tematsku oblast izračunate su procjene troška za sve mjere. Prioritet 2.4. (Unaprijediti sistem upravljanja komunalnim otpadom) iznosi 81% ili 532 miliona KM. Slijede ga prioriteti 2.5. (Unaprijediti sistem upravljanja posebnim kategorijama otpada) sa 16% ili 102 miliona KM i 2.6. (Sanirati površine pod neadekvatno odloženim otpadom) sa 3% ili 20 miliona. Preostali prioriteti u ovoj tematskoj oblasti obuhvataju ispod 1%  iznosa od ukupne procjene. </w:t>
      </w:r>
    </w:p>
    <w:p w14:paraId="48567A77" w14:textId="77777777"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Detaljan prikaz podataka procjene indikativnog finansijskog okvira za tematsku oblast Upravljanje otpadom kao i općenito za nivo 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i uključuje tabelu i tortni grafikon.</w:t>
      </w:r>
    </w:p>
    <w:p w14:paraId="2CAB46C6" w14:textId="3E873F86" w:rsidR="009D7400" w:rsidRPr="008D043F" w:rsidRDefault="0032585E" w:rsidP="0068355A">
      <w:pPr>
        <w:spacing w:after="160" w:line="276" w:lineRule="auto"/>
        <w:rPr>
          <w:rFonts w:asciiTheme="minorHAnsi" w:hAnsiTheme="minorHAnsi" w:cstheme="minorHAnsi"/>
          <w:lang w:val="hr-HR"/>
        </w:rPr>
      </w:pPr>
      <w:r w:rsidRPr="008D043F">
        <w:rPr>
          <w:rFonts w:asciiTheme="minorHAnsi" w:hAnsiTheme="minorHAnsi" w:cstheme="minorHAnsi"/>
          <w:lang w:val="hr-HR"/>
        </w:rPr>
        <w:br w:type="page"/>
      </w:r>
    </w:p>
    <w:p w14:paraId="41C6E4B5" w14:textId="77777777" w:rsidR="00703BAB" w:rsidRPr="008D043F" w:rsidRDefault="0032585E" w:rsidP="0068355A">
      <w:pPr>
        <w:pStyle w:val="Head1"/>
        <w:spacing w:after="240" w:line="276" w:lineRule="auto"/>
        <w:rPr>
          <w:rFonts w:asciiTheme="minorHAnsi" w:hAnsiTheme="minorHAnsi" w:cstheme="minorHAnsi"/>
          <w:lang w:val="hr-HR"/>
        </w:rPr>
      </w:pPr>
      <w:bookmarkStart w:id="97" w:name="_Toc104460904"/>
      <w:r w:rsidRPr="008D043F">
        <w:rPr>
          <w:rFonts w:asciiTheme="minorHAnsi" w:hAnsiTheme="minorHAnsi" w:cstheme="minorHAnsi"/>
          <w:lang w:val="hr-HR"/>
        </w:rPr>
        <w:lastRenderedPageBreak/>
        <w:t>BIODIVERZITET I ZAŠTITA PRIRODE</w:t>
      </w:r>
      <w:bookmarkEnd w:id="97"/>
    </w:p>
    <w:p w14:paraId="0640D83D" w14:textId="77777777" w:rsidR="0032585E" w:rsidRPr="008D043F" w:rsidRDefault="0032585E" w:rsidP="0068355A">
      <w:pPr>
        <w:pStyle w:val="Head2"/>
        <w:spacing w:line="276" w:lineRule="auto"/>
        <w:rPr>
          <w:rFonts w:asciiTheme="minorHAnsi" w:hAnsiTheme="minorHAnsi"/>
          <w:lang w:val="hr-HR"/>
        </w:rPr>
      </w:pPr>
      <w:bookmarkStart w:id="98" w:name="_Toc104460905"/>
      <w:r w:rsidRPr="008D043F">
        <w:rPr>
          <w:rFonts w:asciiTheme="minorHAnsi" w:hAnsiTheme="minorHAnsi"/>
          <w:lang w:val="hr-HR"/>
        </w:rPr>
        <w:t>Analiza situacije</w:t>
      </w:r>
      <w:bookmarkEnd w:id="98"/>
    </w:p>
    <w:p w14:paraId="00B43F88" w14:textId="122BE862" w:rsidR="005E22EF" w:rsidRPr="008D043F" w:rsidRDefault="005E22EF" w:rsidP="0068355A">
      <w:pPr>
        <w:spacing w:before="240" w:after="240" w:line="276" w:lineRule="auto"/>
        <w:jc w:val="both"/>
        <w:rPr>
          <w:rFonts w:asciiTheme="minorHAnsi" w:eastAsiaTheme="minorHAnsi" w:hAnsiTheme="minorHAnsi" w:cstheme="minorHAnsi"/>
          <w:sz w:val="22"/>
          <w:szCs w:val="22"/>
          <w:lang w:val="hr-HR"/>
        </w:rPr>
      </w:pPr>
      <w:r w:rsidRPr="008D043F">
        <w:rPr>
          <w:rFonts w:asciiTheme="minorHAnsi" w:hAnsiTheme="minorHAnsi" w:cstheme="minorHAnsi"/>
          <w:sz w:val="22"/>
          <w:szCs w:val="22"/>
          <w:lang w:val="hr-HR"/>
        </w:rPr>
        <w:t>Priroda Federacije BiH se</w:t>
      </w:r>
      <w:r w:rsidR="002328D8" w:rsidRPr="008D043F">
        <w:rPr>
          <w:rFonts w:asciiTheme="minorHAnsi" w:hAnsiTheme="minorHAnsi" w:cstheme="minorHAnsi"/>
          <w:sz w:val="22"/>
          <w:szCs w:val="22"/>
          <w:lang w:val="hr-HR"/>
        </w:rPr>
        <w:t xml:space="preserve"> karakterizira</w:t>
      </w:r>
      <w:r w:rsidRPr="008D043F">
        <w:rPr>
          <w:rFonts w:asciiTheme="minorHAnsi" w:hAnsiTheme="minorHAnsi" w:cstheme="minorHAnsi"/>
          <w:sz w:val="22"/>
          <w:szCs w:val="22"/>
          <w:lang w:val="hr-HR"/>
        </w:rPr>
        <w:t xml:space="preserve"> izrazitom raznolikošću i vrijednostima. S obzirom</w:t>
      </w:r>
      <w:r w:rsidR="002328D8" w:rsidRPr="008D043F">
        <w:rPr>
          <w:rFonts w:asciiTheme="minorHAnsi" w:hAnsiTheme="minorHAnsi" w:cstheme="minorHAnsi"/>
          <w:sz w:val="22"/>
          <w:szCs w:val="22"/>
          <w:lang w:val="hr-HR"/>
        </w:rPr>
        <w:t xml:space="preserve"> na to</w:t>
      </w:r>
      <w:r w:rsidRPr="008D043F">
        <w:rPr>
          <w:rFonts w:asciiTheme="minorHAnsi" w:hAnsiTheme="minorHAnsi" w:cstheme="minorHAnsi"/>
          <w:sz w:val="22"/>
          <w:szCs w:val="22"/>
          <w:lang w:val="hr-HR"/>
        </w:rPr>
        <w:t xml:space="preserve"> da Federacija BiH zahvata sve biogeografske oblasti </w:t>
      </w:r>
      <w:r w:rsidR="0063114B"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može se pretpostaviti da je većina ukupnog broja vrsta i tipova ekosistema BiH zastupljena i na području Federacije. Kako je ranije istaknuto, izdvojeni podaci o biodiverzitetu </w:t>
      </w:r>
      <w:r w:rsidR="002328D8"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skoro i ne postoje. Međutim, o visokim vrijednostima biodiverziteta govori npr. činjenica da oko 30% endemične flore Balkana, odnosno oko 1.800 endemičnih vrsta i podvrsta živi na području BiH, a ukupan broj biljnih taksona prelazi 5100. Prema procjenama Prvog izvještaja </w:t>
      </w:r>
      <w:r w:rsidR="009B451B"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Konvenciju o biološkoj raznovrsnosti</w:t>
      </w:r>
      <w:r w:rsidR="00460F17" w:rsidRPr="008D043F">
        <w:rPr>
          <w:rFonts w:asciiTheme="minorHAnsi" w:hAnsiTheme="minorHAnsi" w:cstheme="minorHAnsi"/>
          <w:sz w:val="22"/>
          <w:szCs w:val="22"/>
          <w:lang w:val="hr-HR"/>
        </w:rPr>
        <w:t xml:space="preserve"> </w:t>
      </w:r>
      <w:r w:rsidR="00460F17" w:rsidRPr="008D043F">
        <w:rPr>
          <w:rFonts w:asciiTheme="minorHAnsi" w:hAnsiTheme="minorHAnsi" w:cstheme="minorHAnsi"/>
          <w:sz w:val="22"/>
          <w:szCs w:val="22"/>
          <w:lang w:val="hr-HR"/>
        </w:rPr>
        <w:fldChar w:fldCharType="begin"/>
      </w:r>
      <w:r w:rsidR="00282995" w:rsidRPr="008D043F">
        <w:rPr>
          <w:rFonts w:asciiTheme="minorHAnsi" w:hAnsiTheme="minorHAnsi" w:cstheme="minorHAnsi"/>
          <w:sz w:val="22"/>
          <w:szCs w:val="22"/>
          <w:lang w:val="hr-HR"/>
        </w:rPr>
        <w:instrText xml:space="preserve"> ADDIN ZOTERO_ITEM CSL_CITATION {"citationID":"cFXBqFhP","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00460F17" w:rsidRPr="008D043F">
        <w:rPr>
          <w:rFonts w:asciiTheme="minorHAnsi" w:hAnsiTheme="minorHAnsi" w:cstheme="minorHAnsi"/>
          <w:sz w:val="22"/>
          <w:szCs w:val="22"/>
          <w:lang w:val="hr-HR"/>
        </w:rPr>
        <w:fldChar w:fldCharType="separate"/>
      </w:r>
      <w:r w:rsidR="00460F17" w:rsidRPr="008D043F">
        <w:rPr>
          <w:rFonts w:asciiTheme="minorHAnsi" w:hAnsiTheme="minorHAnsi" w:cstheme="minorHAnsi"/>
          <w:sz w:val="22"/>
          <w:lang w:val="hr-HR"/>
        </w:rPr>
        <w:t>(Redžić, S.,Barudanović, S., Radević, M. (ed) 2009)</w:t>
      </w:r>
      <w:r w:rsidR="00460F1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raznovrsnost faune BiH čini  119 vrsta riba, 20 vrsta vodozemaca, 38 vrsta gmizavaca, 326 vrsta ptica, 85 vrsta sisara, te  izuzetno raznolike grupe beskičmenjaka, naročito među beskičmenjacima kraških izvora, planinskih gorskih tokova i kanjona. Novija istraživanja diverziteta ptica u </w:t>
      </w:r>
      <w:r w:rsidR="00376C47"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kazuju da u BiH stanište nalaze 344 vrste ptica</w:t>
      </w:r>
      <w:r w:rsidR="00460F17" w:rsidRPr="008D043F">
        <w:rPr>
          <w:rFonts w:asciiTheme="minorHAnsi" w:hAnsiTheme="minorHAnsi" w:cstheme="minorHAnsi"/>
          <w:sz w:val="22"/>
          <w:szCs w:val="22"/>
          <w:lang w:val="hr-HR"/>
        </w:rPr>
        <w:t xml:space="preserve"> </w:t>
      </w:r>
      <w:r w:rsidR="00460F1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KCpm6J91","properties":{"formattedCitation":"(Kotro\\uc0\\u353{}an, D. and Topi\\uc0\\u263{}., G. 2017)","plainCitation":"(Kotrošan, D. and Topić., G. 2017)","noteIndex":0},"citationItems":[{"id":1465,"uris":["http://zotero.org/users/7192877/items/N57P6MM9"],"itemData":{"id":1465,"type":"report","title":"Popis ptica Bosne i Hercegovine sa sezonskim statusom","author":[{"literal":"Kotrošan, D."},{"literal":"Topić., G."}],"issued":{"date-parts":[["2017"]]}}}],"schema":"https://github.com/citation-style-language/schema/raw/master/csl-citation.json"} </w:instrText>
      </w:r>
      <w:r w:rsidR="00460F17" w:rsidRPr="008D043F">
        <w:rPr>
          <w:rFonts w:asciiTheme="minorHAnsi" w:hAnsiTheme="minorHAnsi" w:cstheme="minorHAnsi"/>
          <w:sz w:val="22"/>
          <w:szCs w:val="22"/>
          <w:lang w:val="hr-HR"/>
        </w:rPr>
        <w:fldChar w:fldCharType="separate"/>
      </w:r>
      <w:r w:rsidR="004D6927" w:rsidRPr="008D043F">
        <w:rPr>
          <w:rFonts w:asciiTheme="minorHAnsi" w:hAnsiTheme="minorHAnsi" w:cstheme="minorHAnsi"/>
          <w:sz w:val="22"/>
          <w:lang w:val="hr-HR"/>
        </w:rPr>
        <w:t>(Kotrošan, D. and Topić., G. 2017)</w:t>
      </w:r>
      <w:r w:rsidR="00460F1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dok je, u skladu s novom nomenklaturom, </w:t>
      </w:r>
      <w:r w:rsidR="002328D8" w:rsidRPr="008D043F">
        <w:rPr>
          <w:rFonts w:asciiTheme="minorHAnsi" w:hAnsiTheme="minorHAnsi" w:cstheme="minorHAnsi"/>
          <w:sz w:val="22"/>
          <w:szCs w:val="22"/>
          <w:lang w:val="hr-HR"/>
        </w:rPr>
        <w:t xml:space="preserve">identificirano </w:t>
      </w:r>
      <w:r w:rsidRPr="008D043F">
        <w:rPr>
          <w:rFonts w:asciiTheme="minorHAnsi" w:hAnsiTheme="minorHAnsi" w:cstheme="minorHAnsi"/>
          <w:sz w:val="22"/>
          <w:szCs w:val="22"/>
          <w:lang w:val="hr-HR"/>
        </w:rPr>
        <w:t>213 vrsta riba, od čega u moru živi 76 vrsta, 26 vrsta su dijadromne, a 111 vrsta su slatkovodne vrste</w:t>
      </w:r>
      <w:r w:rsidR="004D6927" w:rsidRPr="008D043F">
        <w:rPr>
          <w:rFonts w:asciiTheme="minorHAnsi" w:hAnsiTheme="minorHAnsi" w:cstheme="minorHAnsi"/>
          <w:sz w:val="22"/>
          <w:szCs w:val="22"/>
          <w:lang w:val="hr-HR"/>
        </w:rPr>
        <w:t xml:space="preserve"> </w:t>
      </w:r>
      <w:r w:rsidR="004D6927" w:rsidRPr="008D043F">
        <w:rPr>
          <w:rFonts w:asciiTheme="minorHAnsi" w:hAnsiTheme="minorHAnsi" w:cstheme="minorHAnsi"/>
          <w:sz w:val="22"/>
          <w:szCs w:val="22"/>
          <w:lang w:val="hr-HR"/>
        </w:rPr>
        <w:fldChar w:fldCharType="begin"/>
      </w:r>
      <w:r w:rsidR="00387239" w:rsidRPr="008D043F">
        <w:rPr>
          <w:rFonts w:asciiTheme="minorHAnsi" w:hAnsiTheme="minorHAnsi" w:cstheme="minorHAnsi"/>
          <w:sz w:val="22"/>
          <w:szCs w:val="22"/>
          <w:lang w:val="hr-HR"/>
        </w:rPr>
        <w:instrText xml:space="preserve"> ADDIN ZOTERO_ITEM CSL_CITATION {"citationID":"nff1BX9Q","properties":{"formattedCitation":"(FAO 2015b)","plainCitation":"(FAO 2015b)","noteIndex":0},"citationItems":[{"id":1466,"uris":["http://zotero.org/users/7192877/items/IQG8H9WP"],"itemData":{"id":1466,"type":"book","number-of-pages":"1-155.","title":"The Fisheries and Aquaculture Sector in Bosnia and Herzegovina. Preparation of IPARD Forest and Fisheries Sector Reviews in Bosnia and Herzegovina","URL":"https://www.fao.org/3/au016e/au016e.pdf","author":[{"literal":"FAO"}],"issued":{"date-parts":[["2015"]]}}}],"schema":"https://github.com/citation-style-language/schema/raw/master/csl-citation.json"} </w:instrText>
      </w:r>
      <w:r w:rsidR="004D6927" w:rsidRPr="008D043F">
        <w:rPr>
          <w:rFonts w:asciiTheme="minorHAnsi" w:hAnsiTheme="minorHAnsi" w:cstheme="minorHAnsi"/>
          <w:sz w:val="22"/>
          <w:szCs w:val="22"/>
          <w:lang w:val="hr-HR"/>
        </w:rPr>
        <w:fldChar w:fldCharType="separate"/>
      </w:r>
      <w:r w:rsidR="00387239" w:rsidRPr="008D043F">
        <w:rPr>
          <w:rFonts w:asciiTheme="minorHAnsi" w:hAnsiTheme="minorHAnsi" w:cstheme="minorHAnsi"/>
          <w:sz w:val="22"/>
          <w:lang w:val="hr-HR"/>
        </w:rPr>
        <w:t>(FAO 2015b)</w:t>
      </w:r>
      <w:r w:rsidR="004D692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I na procjenama raznolikosti gljiva u Federaciji BiH  se tek radi. Mnoge vrste gljiva, za koje postoji procjena broja vrsta</w:t>
      </w:r>
      <w:r w:rsidR="00FF1D16" w:rsidRPr="008D043F">
        <w:rPr>
          <w:rFonts w:asciiTheme="minorHAnsi" w:eastAsiaTheme="minorHAnsi" w:hAnsiTheme="minorHAnsi" w:cstheme="minorHAnsi"/>
          <w:sz w:val="22"/>
          <w:szCs w:val="22"/>
          <w:lang w:val="hr-HR"/>
        </w:rPr>
        <w:t>,</w:t>
      </w:r>
      <w:r w:rsidRPr="008D043F">
        <w:rPr>
          <w:rFonts w:asciiTheme="minorHAnsi" w:eastAsiaTheme="minorHAnsi" w:hAnsiTheme="minorHAnsi" w:cstheme="minorHAnsi"/>
          <w:sz w:val="22"/>
          <w:szCs w:val="22"/>
          <w:lang w:val="hr-HR"/>
        </w:rPr>
        <w:t xml:space="preserve"> imaju visoke ekonomske potencijale i vrijednosti. Raznovrsnost ekosistema Federacije BiH je također izražena. Na osnovu literaturnih referenci o dosadašnjim vegetacijskim istraživanjima, na području </w:t>
      </w:r>
      <w:r w:rsidR="009B451B" w:rsidRPr="008D043F">
        <w:rPr>
          <w:rFonts w:asciiTheme="minorHAnsi" w:eastAsiaTheme="minorHAnsi" w:hAnsiTheme="minorHAnsi" w:cstheme="minorHAnsi"/>
          <w:sz w:val="22"/>
          <w:szCs w:val="22"/>
          <w:lang w:val="hr-HR"/>
        </w:rPr>
        <w:t>BiH</w:t>
      </w:r>
      <w:r w:rsidRPr="008D043F">
        <w:rPr>
          <w:rFonts w:asciiTheme="minorHAnsi" w:eastAsiaTheme="minorHAnsi" w:hAnsiTheme="minorHAnsi" w:cstheme="minorHAnsi"/>
          <w:sz w:val="22"/>
          <w:szCs w:val="22"/>
          <w:lang w:val="hr-HR"/>
        </w:rPr>
        <w:t xml:space="preserve"> opisano</w:t>
      </w:r>
      <w:r w:rsidR="00FF1D16" w:rsidRPr="008D043F">
        <w:rPr>
          <w:rFonts w:asciiTheme="minorHAnsi" w:eastAsiaTheme="minorHAnsi" w:hAnsiTheme="minorHAnsi" w:cstheme="minorHAnsi"/>
          <w:sz w:val="22"/>
          <w:szCs w:val="22"/>
          <w:lang w:val="hr-HR"/>
        </w:rPr>
        <w:t xml:space="preserve"> je</w:t>
      </w:r>
      <w:r w:rsidRPr="008D043F">
        <w:rPr>
          <w:rFonts w:asciiTheme="minorHAnsi" w:eastAsiaTheme="minorHAnsi" w:hAnsiTheme="minorHAnsi" w:cstheme="minorHAnsi"/>
          <w:sz w:val="22"/>
          <w:szCs w:val="22"/>
          <w:lang w:val="hr-HR"/>
        </w:rPr>
        <w:t xml:space="preserve"> preko 250 različitih biljnih zajednica </w:t>
      </w:r>
      <w:r w:rsidR="006A21A5" w:rsidRPr="008D043F">
        <w:rPr>
          <w:rFonts w:asciiTheme="minorHAnsi" w:eastAsiaTheme="minorHAnsi" w:hAnsiTheme="minorHAnsi" w:cstheme="minorHAnsi"/>
          <w:sz w:val="22"/>
          <w:szCs w:val="22"/>
          <w:lang w:val="hr-HR"/>
        </w:rPr>
        <w:fldChar w:fldCharType="begin"/>
      </w:r>
      <w:r w:rsidR="006A21A5" w:rsidRPr="008D043F">
        <w:rPr>
          <w:rFonts w:asciiTheme="minorHAnsi" w:eastAsiaTheme="minorHAnsi" w:hAnsiTheme="minorHAnsi" w:cstheme="minorHAnsi"/>
          <w:sz w:val="22"/>
          <w:szCs w:val="22"/>
          <w:lang w:val="hr-HR"/>
        </w:rPr>
        <w:instrText xml:space="preserve"> ADDIN ZOTERO_ITEM CSL_CITATION {"citationID":"i6Ro1Hwx","properties":{"formattedCitation":"(UNECE 2018)","plainCitation":"(UNECE 2018)","noteIndex":0},"citationItems":[{"id":26,"uris":["http://zotero.org/users/7192877/items/CJYTWWSS"],"itemData":{"id":26,"type":"report","title":"Bosnia and Herzegovina Environmental Performance Reviews. Third review","author":[{"literal":"UNECE"}],"issued":{"date-parts":[["2018"]]}}}],"schema":"https://github.com/citation-style-language/schema/raw/master/csl-citation.json"} </w:instrText>
      </w:r>
      <w:r w:rsidR="006A21A5" w:rsidRPr="008D043F">
        <w:rPr>
          <w:rFonts w:asciiTheme="minorHAnsi" w:eastAsiaTheme="minorHAnsi" w:hAnsiTheme="minorHAnsi" w:cstheme="minorHAnsi"/>
          <w:sz w:val="22"/>
          <w:szCs w:val="22"/>
          <w:lang w:val="hr-HR"/>
        </w:rPr>
        <w:fldChar w:fldCharType="separate"/>
      </w:r>
      <w:r w:rsidR="006A21A5" w:rsidRPr="008D043F">
        <w:rPr>
          <w:rFonts w:asciiTheme="minorHAnsi" w:eastAsiaTheme="minorHAnsi" w:hAnsiTheme="minorHAnsi" w:cstheme="minorHAnsi"/>
          <w:sz w:val="22"/>
          <w:lang w:val="hr-HR"/>
        </w:rPr>
        <w:t>(UNECE 2018)</w:t>
      </w:r>
      <w:r w:rsidR="006A21A5"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što govori o raznovrsnosti osnovnih ekoloških </w:t>
      </w:r>
      <w:r w:rsidR="00FF1D16" w:rsidRPr="008D043F">
        <w:rPr>
          <w:rFonts w:asciiTheme="minorHAnsi" w:eastAsiaTheme="minorHAnsi" w:hAnsiTheme="minorHAnsi" w:cstheme="minorHAnsi"/>
          <w:sz w:val="22"/>
          <w:szCs w:val="22"/>
          <w:lang w:val="hr-HR"/>
        </w:rPr>
        <w:t>uvjeta</w:t>
      </w:r>
      <w:r w:rsidRPr="008D043F">
        <w:rPr>
          <w:rFonts w:asciiTheme="minorHAnsi" w:eastAsiaTheme="minorHAnsi" w:hAnsiTheme="minorHAnsi" w:cstheme="minorHAnsi"/>
          <w:sz w:val="22"/>
          <w:szCs w:val="22"/>
          <w:lang w:val="hr-HR"/>
        </w:rPr>
        <w:t xml:space="preserve"> na području naše zemlje </w:t>
      </w:r>
      <w:r w:rsidR="006A21A5" w:rsidRPr="008D043F">
        <w:rPr>
          <w:rFonts w:asciiTheme="minorHAnsi" w:eastAsiaTheme="minorHAnsi" w:hAnsiTheme="minorHAnsi" w:cstheme="minorHAnsi"/>
          <w:sz w:val="22"/>
          <w:szCs w:val="22"/>
          <w:lang w:val="hr-HR"/>
        </w:rPr>
        <w:fldChar w:fldCharType="begin"/>
      </w:r>
      <w:r w:rsidR="00282995" w:rsidRPr="008D043F">
        <w:rPr>
          <w:rFonts w:asciiTheme="minorHAnsi" w:eastAsiaTheme="minorHAnsi" w:hAnsiTheme="minorHAnsi" w:cstheme="minorHAnsi"/>
          <w:sz w:val="22"/>
          <w:szCs w:val="22"/>
          <w:lang w:val="hr-HR"/>
        </w:rPr>
        <w:instrText xml:space="preserve"> ADDIN ZOTERO_ITEM CSL_CITATION {"citationID":"62neSKga","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006A21A5" w:rsidRPr="008D043F">
        <w:rPr>
          <w:rFonts w:asciiTheme="minorHAnsi" w:eastAsiaTheme="minorHAnsi" w:hAnsiTheme="minorHAnsi" w:cstheme="minorHAnsi"/>
          <w:sz w:val="22"/>
          <w:szCs w:val="22"/>
          <w:lang w:val="hr-HR"/>
        </w:rPr>
        <w:fldChar w:fldCharType="separate"/>
      </w:r>
      <w:r w:rsidR="006A21A5" w:rsidRPr="008D043F">
        <w:rPr>
          <w:rFonts w:asciiTheme="minorHAnsi" w:hAnsiTheme="minorHAnsi" w:cstheme="minorHAnsi"/>
          <w:sz w:val="22"/>
          <w:lang w:val="hr-HR"/>
        </w:rPr>
        <w:t>(Redžić, S.,Barudanović, S., Radević, M. (ed) 2009)</w:t>
      </w:r>
      <w:r w:rsidR="006A21A5"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S obzirom na geografski položaj </w:t>
      </w:r>
      <w:r w:rsidR="00FF1D16" w:rsidRPr="008D043F">
        <w:rPr>
          <w:rFonts w:asciiTheme="minorHAnsi" w:eastAsiaTheme="minorHAnsi" w:hAnsiTheme="minorHAnsi" w:cstheme="minorHAnsi"/>
          <w:sz w:val="22"/>
          <w:szCs w:val="22"/>
          <w:lang w:val="hr-HR"/>
        </w:rPr>
        <w:t>i</w:t>
      </w:r>
      <w:r w:rsidRPr="008D043F">
        <w:rPr>
          <w:rFonts w:asciiTheme="minorHAnsi" w:eastAsiaTheme="minorHAnsi" w:hAnsiTheme="minorHAnsi" w:cstheme="minorHAnsi"/>
          <w:sz w:val="22"/>
          <w:szCs w:val="22"/>
          <w:lang w:val="hr-HR"/>
        </w:rPr>
        <w:t xml:space="preserve"> biogeografiju Federacije Bi</w:t>
      </w:r>
      <w:r w:rsidR="00FF1D16" w:rsidRPr="008D043F">
        <w:rPr>
          <w:rFonts w:asciiTheme="minorHAnsi" w:eastAsiaTheme="minorHAnsi" w:hAnsiTheme="minorHAnsi" w:cstheme="minorHAnsi"/>
          <w:sz w:val="22"/>
          <w:szCs w:val="22"/>
          <w:lang w:val="hr-HR"/>
        </w:rPr>
        <w:t>H</w:t>
      </w:r>
      <w:r w:rsidRPr="008D043F">
        <w:rPr>
          <w:rFonts w:asciiTheme="minorHAnsi" w:eastAsiaTheme="minorHAnsi" w:hAnsiTheme="minorHAnsi" w:cstheme="minorHAnsi"/>
          <w:sz w:val="22"/>
          <w:szCs w:val="22"/>
          <w:lang w:val="hr-HR"/>
        </w:rPr>
        <w:t xml:space="preserve">, s pravom se može pretpostaviti da većina od 250 tipova ekosistema </w:t>
      </w:r>
      <w:r w:rsidR="009B451B" w:rsidRPr="008D043F">
        <w:rPr>
          <w:rFonts w:asciiTheme="minorHAnsi" w:eastAsiaTheme="minorHAnsi" w:hAnsiTheme="minorHAnsi" w:cstheme="minorHAnsi"/>
          <w:sz w:val="22"/>
          <w:szCs w:val="22"/>
          <w:lang w:val="hr-HR"/>
        </w:rPr>
        <w:t>BiH</w:t>
      </w:r>
      <w:r w:rsidRPr="008D043F">
        <w:rPr>
          <w:rFonts w:asciiTheme="minorHAnsi" w:eastAsiaTheme="minorHAnsi" w:hAnsiTheme="minorHAnsi" w:cstheme="minorHAnsi"/>
          <w:sz w:val="22"/>
          <w:szCs w:val="22"/>
          <w:lang w:val="hr-HR"/>
        </w:rPr>
        <w:t>, ima stanište na području Federacije Bi</w:t>
      </w:r>
      <w:r w:rsidR="00FF1D16" w:rsidRPr="008D043F">
        <w:rPr>
          <w:rFonts w:asciiTheme="minorHAnsi" w:eastAsiaTheme="minorHAnsi" w:hAnsiTheme="minorHAnsi" w:cstheme="minorHAnsi"/>
          <w:sz w:val="22"/>
          <w:szCs w:val="22"/>
          <w:lang w:val="hr-HR"/>
        </w:rPr>
        <w:t>H</w:t>
      </w:r>
      <w:r w:rsidRPr="008D043F">
        <w:rPr>
          <w:rFonts w:asciiTheme="minorHAnsi" w:eastAsiaTheme="minorHAnsi" w:hAnsiTheme="minorHAnsi" w:cstheme="minorHAnsi"/>
          <w:sz w:val="22"/>
          <w:szCs w:val="22"/>
          <w:lang w:val="hr-HR"/>
        </w:rPr>
        <w:t xml:space="preserve">. Do danas ne postoji potpuno usaglašeno naučno mišljenje o klasifikaciji ekosistema </w:t>
      </w:r>
      <w:r w:rsidR="009B451B" w:rsidRPr="008D043F">
        <w:rPr>
          <w:rFonts w:asciiTheme="minorHAnsi" w:eastAsiaTheme="minorHAnsi" w:hAnsiTheme="minorHAnsi" w:cstheme="minorHAnsi"/>
          <w:sz w:val="22"/>
          <w:szCs w:val="22"/>
          <w:lang w:val="hr-HR"/>
        </w:rPr>
        <w:t>BiH</w:t>
      </w:r>
      <w:r w:rsidR="006A21A5" w:rsidRPr="008D043F">
        <w:rPr>
          <w:rFonts w:asciiTheme="minorHAnsi" w:eastAsiaTheme="minorHAnsi" w:hAnsiTheme="minorHAnsi" w:cstheme="minorHAnsi"/>
          <w:sz w:val="22"/>
          <w:szCs w:val="22"/>
          <w:lang w:val="hr-HR"/>
        </w:rPr>
        <w:t xml:space="preserve"> </w:t>
      </w:r>
      <w:r w:rsidR="00CC1A62"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npGwx7TG","properties":{"formattedCitation":"(Barudanovi\\uc0\\u263{} et al. 2015)","plainCitation":"(Barudanović et al. 2015)","noteIndex":0},"citationItems":[{"id":1469,"uris":["http://zotero.org/users/7192877/items/MK9QLFPU"],"itemData":{"id":1469,"type":"book","event-place":"Sarajevo","ISBN":"978-9958-592-60-7","license":"Autori","publisher-place":"Sarajevo","source":"COBISS.BH-ID 21972742","title":"Ekosistemi Bosne i Hercegovine u funkciji održivog razvoja","URL":"http://www.pmf.unsa.ba/cep-sr/wp-content/uploads/Publikacije.pdf","author":[{"family":"Barudanović","given":"Senka"},{"family":"Macanović","given":"Armin"},{"family":"Topalić-Trivunović","given":"Ljiljana"},{"family":"Cero","given":"Mehmed"}],"issued":{"date-parts":[["2015"]]}}}],"schema":"https://github.com/citation-style-language/schema/raw/master/csl-citation.json"} </w:instrText>
      </w:r>
      <w:r w:rsidR="00CC1A62" w:rsidRPr="008D043F">
        <w:rPr>
          <w:rFonts w:asciiTheme="minorHAnsi" w:eastAsiaTheme="minorHAnsi" w:hAnsiTheme="minorHAnsi" w:cstheme="minorHAnsi"/>
          <w:sz w:val="22"/>
          <w:szCs w:val="22"/>
          <w:lang w:val="hr-HR"/>
        </w:rPr>
        <w:fldChar w:fldCharType="separate"/>
      </w:r>
      <w:r w:rsidR="00CC1A62" w:rsidRPr="008D043F">
        <w:rPr>
          <w:rFonts w:asciiTheme="minorHAnsi" w:hAnsiTheme="minorHAnsi" w:cstheme="minorHAnsi"/>
          <w:sz w:val="22"/>
          <w:lang w:val="hr-HR"/>
        </w:rPr>
        <w:t>(Barudanović et al. 2015)</w:t>
      </w:r>
      <w:r w:rsidR="00CC1A62"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ali ranije provedena istraživanja pružaju dobru osnovu za njihovo poznavanje. Također se može smatrati da su</w:t>
      </w:r>
      <w:r w:rsidR="00FF1D16"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na području Federacije BiH zastupljene sve kategorije CORINE nomenklature (31), </w:t>
      </w:r>
      <w:r w:rsidR="00FF1D16" w:rsidRPr="008D043F">
        <w:rPr>
          <w:rFonts w:asciiTheme="minorHAnsi" w:eastAsiaTheme="minorHAnsi" w:hAnsiTheme="minorHAnsi" w:cstheme="minorHAnsi"/>
          <w:sz w:val="22"/>
          <w:szCs w:val="22"/>
          <w:lang w:val="hr-HR"/>
        </w:rPr>
        <w:t xml:space="preserve">identificirane </w:t>
      </w:r>
      <w:r w:rsidRPr="008D043F">
        <w:rPr>
          <w:rFonts w:asciiTheme="minorHAnsi" w:eastAsiaTheme="minorHAnsi" w:hAnsiTheme="minorHAnsi" w:cstheme="minorHAnsi"/>
          <w:sz w:val="22"/>
          <w:szCs w:val="22"/>
          <w:lang w:val="hr-HR"/>
        </w:rPr>
        <w:t xml:space="preserve">za područje BiH. </w:t>
      </w:r>
    </w:p>
    <w:p w14:paraId="1DF5EDB2" w14:textId="77777777" w:rsidR="005E22EF" w:rsidRPr="008D043F" w:rsidRDefault="005E22EF" w:rsidP="0068355A">
      <w:pPr>
        <w:spacing w:after="240" w:line="276" w:lineRule="auto"/>
        <w:rPr>
          <w:rFonts w:asciiTheme="minorHAnsi" w:hAnsiTheme="minorHAnsi" w:cstheme="minorHAnsi"/>
          <w:i/>
          <w:iCs/>
          <w:sz w:val="22"/>
          <w:szCs w:val="22"/>
          <w:u w:val="single"/>
          <w:lang w:val="hr-HR"/>
        </w:rPr>
      </w:pPr>
      <w:r w:rsidRPr="008D043F">
        <w:rPr>
          <w:rFonts w:asciiTheme="minorHAnsi" w:hAnsiTheme="minorHAnsi" w:cstheme="minorHAnsi"/>
          <w:i/>
          <w:iCs/>
          <w:sz w:val="22"/>
          <w:szCs w:val="22"/>
          <w:u w:val="single"/>
          <w:lang w:val="hr-HR"/>
        </w:rPr>
        <w:t>Stanje u zaštiti biodiverziteta/prirode</w:t>
      </w:r>
    </w:p>
    <w:p w14:paraId="7EAC7C5C" w14:textId="0C5C76E2" w:rsidR="005E22EF" w:rsidRPr="008D043F" w:rsidRDefault="005E22EF" w:rsidP="0068355A">
      <w:pPr>
        <w:spacing w:after="237" w:line="276" w:lineRule="auto"/>
        <w:ind w:right="15"/>
        <w:jc w:val="both"/>
        <w:rPr>
          <w:rFonts w:asciiTheme="minorHAnsi" w:eastAsiaTheme="minorHAnsi" w:hAnsiTheme="minorHAnsi" w:cstheme="minorHAnsi"/>
          <w:sz w:val="22"/>
          <w:szCs w:val="22"/>
          <w:lang w:val="hr-HR"/>
        </w:rPr>
      </w:pPr>
      <w:r w:rsidRPr="008D043F">
        <w:rPr>
          <w:rFonts w:asciiTheme="minorHAnsi" w:eastAsiaTheme="minorHAnsi" w:hAnsiTheme="minorHAnsi" w:cstheme="minorHAnsi"/>
          <w:sz w:val="22"/>
          <w:szCs w:val="22"/>
          <w:lang w:val="hr-HR"/>
        </w:rPr>
        <w:t>Ukupna površina zaštićenih područja u Federaciji BiH je niska u odnosu na izuzetno visoke vrijednosti prirode.</w:t>
      </w:r>
      <w:r w:rsidR="00FF1D16"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Dok je globalni cilj svjetske zajednice u prethodnom desetogodišnjem periodu iznosio 17% kopnenog i 10% akvatičnog teritorija svake zemlje pod zaštićenim područjima, ta </w:t>
      </w:r>
      <w:bookmarkStart w:id="99" w:name="_Hlk100351545"/>
      <w:r w:rsidRPr="008D043F">
        <w:rPr>
          <w:rFonts w:asciiTheme="minorHAnsi" w:eastAsiaTheme="minorHAnsi" w:hAnsiTheme="minorHAnsi" w:cstheme="minorHAnsi"/>
          <w:sz w:val="22"/>
          <w:szCs w:val="22"/>
          <w:lang w:val="hr-HR"/>
        </w:rPr>
        <w:t xml:space="preserve">površina u Federaciji BiH isnosi 3,98%. </w:t>
      </w:r>
      <w:bookmarkStart w:id="100" w:name="_Hlk100351427"/>
      <w:bookmarkEnd w:id="99"/>
      <w:r w:rsidRPr="008D043F">
        <w:rPr>
          <w:rFonts w:asciiTheme="minorHAnsi" w:eastAsiaTheme="minorHAnsi" w:hAnsiTheme="minorHAnsi" w:cstheme="minorHAnsi"/>
          <w:sz w:val="22"/>
          <w:szCs w:val="22"/>
          <w:lang w:val="hr-HR"/>
        </w:rPr>
        <w:t>U Federaciji BiH su zaštićenim područjima proglašeni: jedan nacionalni park (36.629,08 ha</w:t>
      </w:r>
      <w:r w:rsidR="00B7652E" w:rsidRPr="008D043F">
        <w:rPr>
          <w:rFonts w:asciiTheme="minorHAnsi" w:eastAsiaTheme="minorHAnsi" w:hAnsiTheme="minorHAnsi" w:cstheme="minorHAnsi"/>
          <w:sz w:val="22"/>
          <w:szCs w:val="22"/>
          <w:lang w:val="hr-HR"/>
        </w:rPr>
        <w:t xml:space="preserve">) </w:t>
      </w:r>
      <w:r w:rsidR="00B7652E"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0x6ycRw5","properties":{"formattedCitation":"(Sl. glasnik FBiH 92/14 2014)","plainCitation":"(Sl. glasnik FBiH 92/14 2014)","dontUpdate":true,"noteIndex":0},"citationItems":[{"id":1470,"uris":["http://zotero.org/users/7192877/items/87UGHF55"],"itemData":{"id":1470,"type":"document","title":"Ukaz o proglašenju Prostornog plana Područja posebnih obilježja od značaja za Federaciju Bosne i Hercegovine\\Sliv rijeke Une za period od dvadeset godina i Odluke o provođenju prostornog plana područja posebnih obilježja od značaja za Federaciju BiH - \"Sliv rijeke Une\"","author":[{"family":"\"Sl. glasnik Federacije BiH\", broj 92/14","given":""}],"issued":{"date-parts":[["2014"]]}}}],"schema":"https://github.com/citation-style-language/schema/raw/master/csl-citation.json"} </w:instrText>
      </w:r>
      <w:r w:rsidR="00B7652E" w:rsidRPr="008D043F">
        <w:rPr>
          <w:rFonts w:asciiTheme="minorHAnsi" w:eastAsiaTheme="minorHAnsi" w:hAnsiTheme="minorHAnsi" w:cstheme="minorHAnsi"/>
          <w:sz w:val="22"/>
          <w:szCs w:val="22"/>
          <w:lang w:val="hr-HR"/>
        </w:rPr>
        <w:fldChar w:fldCharType="separate"/>
      </w:r>
      <w:r w:rsidR="00CD728D" w:rsidRPr="008D043F">
        <w:rPr>
          <w:rFonts w:asciiTheme="minorHAnsi" w:eastAsiaTheme="minorHAnsi" w:hAnsiTheme="minorHAnsi" w:cstheme="minorHAnsi"/>
          <w:sz w:val="22"/>
          <w:lang w:val="hr-HR"/>
        </w:rPr>
        <w:t>(</w:t>
      </w:r>
      <w:r w:rsidR="008B7275" w:rsidRPr="008D043F">
        <w:rPr>
          <w:rFonts w:asciiTheme="minorHAnsi" w:eastAsiaTheme="minorHAnsi" w:hAnsiTheme="minorHAnsi" w:cstheme="minorHAnsi"/>
          <w:sz w:val="22"/>
          <w:lang w:val="hr-HR"/>
        </w:rPr>
        <w:t>"</w:t>
      </w:r>
      <w:r w:rsidR="00CD728D" w:rsidRPr="008D043F">
        <w:rPr>
          <w:rFonts w:asciiTheme="minorHAnsi" w:eastAsiaTheme="minorHAnsi" w:hAnsiTheme="minorHAnsi" w:cstheme="minorHAnsi"/>
          <w:sz w:val="22"/>
          <w:lang w:val="hr-HR"/>
        </w:rPr>
        <w:t xml:space="preserve">Sl. </w:t>
      </w:r>
      <w:r w:rsidR="00B1595E" w:rsidRPr="008D043F">
        <w:rPr>
          <w:rFonts w:asciiTheme="minorHAnsi" w:eastAsiaTheme="minorHAnsi" w:hAnsiTheme="minorHAnsi" w:cstheme="minorHAnsi"/>
          <w:sz w:val="22"/>
          <w:lang w:val="hr-HR"/>
        </w:rPr>
        <w:t>novine</w:t>
      </w:r>
      <w:r w:rsidR="00CD728D" w:rsidRPr="008D043F">
        <w:rPr>
          <w:rFonts w:asciiTheme="minorHAnsi" w:eastAsiaTheme="minorHAnsi" w:hAnsiTheme="minorHAnsi" w:cstheme="minorHAnsi"/>
          <w:sz w:val="22"/>
          <w:lang w:val="hr-HR"/>
        </w:rPr>
        <w:t xml:space="preserve"> F</w:t>
      </w:r>
      <w:r w:rsidR="008B7275" w:rsidRPr="008D043F">
        <w:rPr>
          <w:rFonts w:asciiTheme="minorHAnsi" w:eastAsiaTheme="minorHAnsi" w:hAnsiTheme="minorHAnsi" w:cstheme="minorHAnsi"/>
          <w:sz w:val="22"/>
          <w:lang w:val="hr-HR"/>
        </w:rPr>
        <w:t xml:space="preserve">ederacije </w:t>
      </w:r>
      <w:r w:rsidR="00CD728D" w:rsidRPr="008D043F">
        <w:rPr>
          <w:rFonts w:asciiTheme="minorHAnsi" w:eastAsiaTheme="minorHAnsi" w:hAnsiTheme="minorHAnsi" w:cstheme="minorHAnsi"/>
          <w:sz w:val="22"/>
          <w:lang w:val="hr-HR"/>
        </w:rPr>
        <w:t>BiH</w:t>
      </w:r>
      <w:r w:rsidR="008B7275" w:rsidRPr="008D043F">
        <w:rPr>
          <w:rFonts w:asciiTheme="minorHAnsi" w:eastAsiaTheme="minorHAnsi" w:hAnsiTheme="minorHAnsi" w:cstheme="minorHAnsi"/>
          <w:sz w:val="22"/>
          <w:lang w:val="hr-HR"/>
        </w:rPr>
        <w:t>". br.</w:t>
      </w:r>
      <w:r w:rsidR="00CD728D" w:rsidRPr="008D043F">
        <w:rPr>
          <w:rFonts w:asciiTheme="minorHAnsi" w:eastAsiaTheme="minorHAnsi" w:hAnsiTheme="minorHAnsi" w:cstheme="minorHAnsi"/>
          <w:sz w:val="22"/>
          <w:lang w:val="hr-HR"/>
        </w:rPr>
        <w:t xml:space="preserve"> 92/14)</w:t>
      </w:r>
      <w:r w:rsidR="00B7652E"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četiri spomenika prirode (9,207 ha), dva parka prirode (43.624,07 ha) i pet zaštićenih pejzaža (14.415,59 ha). To čini 12 zaštićenih područja ukupne površine 103.875,74 ha</w:t>
      </w:r>
      <w:r w:rsidR="00B7652E" w:rsidRPr="008D043F">
        <w:rPr>
          <w:rFonts w:asciiTheme="minorHAnsi" w:eastAsiaTheme="minorHAnsi" w:hAnsiTheme="minorHAnsi" w:cstheme="minorHAnsi"/>
          <w:sz w:val="22"/>
          <w:szCs w:val="22"/>
          <w:lang w:val="hr-HR"/>
        </w:rPr>
        <w:t xml:space="preserve"> </w:t>
      </w:r>
      <w:r w:rsidR="00B7652E"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apf6RkhE","properties":{"formattedCitation":"(Federalno ministarstvo okoli\\uc0\\u353{}a i turizma 2020)","plainCitation":"(Federalno ministarstvo okoliša i turizma 2020)","noteIndex":0},"citationItems":[{"id":1471,"uris":["http://zotero.org/users/7192877/items/PUAEMX75"],"itemData":{"id":1471,"type":"document","title":"Zaštićena područja prirode Federacije BiH","URL":"https://www.fmoit.gov.ba/bs/okolis/zastita-prirode/zasticeni-dijelovi-prirode","author":[{"family":"Federalno ministarstvo okoliša i turizma","given":""}],"issued":{"date-parts":[["2020"]]}}}],"schema":"https://github.com/citation-style-language/schema/raw/master/csl-citation.json"} </w:instrText>
      </w:r>
      <w:r w:rsidR="00B7652E" w:rsidRPr="008D043F">
        <w:rPr>
          <w:rFonts w:asciiTheme="minorHAnsi" w:eastAsiaTheme="minorHAnsi" w:hAnsiTheme="minorHAnsi" w:cstheme="minorHAnsi"/>
          <w:sz w:val="22"/>
          <w:szCs w:val="22"/>
          <w:lang w:val="hr-HR"/>
        </w:rPr>
        <w:fldChar w:fldCharType="separate"/>
      </w:r>
      <w:r w:rsidR="00CE1A95" w:rsidRPr="008D043F">
        <w:rPr>
          <w:rFonts w:asciiTheme="minorHAnsi" w:hAnsiTheme="minorHAnsi" w:cstheme="minorHAnsi"/>
          <w:sz w:val="22"/>
        </w:rPr>
        <w:t>(Federalno ministarstvo okoliša i turizma</w:t>
      </w:r>
      <w:r w:rsidR="00EE0457" w:rsidRPr="008D043F">
        <w:rPr>
          <w:rFonts w:asciiTheme="minorHAnsi" w:hAnsiTheme="minorHAnsi" w:cstheme="minorHAnsi"/>
          <w:sz w:val="22"/>
        </w:rPr>
        <w:t>,</w:t>
      </w:r>
      <w:r w:rsidR="00CE1A95" w:rsidRPr="008D043F">
        <w:rPr>
          <w:rFonts w:asciiTheme="minorHAnsi" w:hAnsiTheme="minorHAnsi" w:cstheme="minorHAnsi"/>
          <w:sz w:val="22"/>
        </w:rPr>
        <w:t xml:space="preserve"> 2020)</w:t>
      </w:r>
      <w:r w:rsidR="00B7652E"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Posljednje proglašeno područje je Zaštićeni pejzaž/krajolik Vjetrenica</w:t>
      </w:r>
      <w:r w:rsidR="00FF1D16" w:rsidRPr="008D043F">
        <w:rPr>
          <w:rFonts w:asciiTheme="minorHAnsi" w:eastAsiaTheme="minorHAnsi" w:hAnsiTheme="minorHAnsi" w:cstheme="minorHAnsi"/>
          <w:sz w:val="22"/>
          <w:szCs w:val="22"/>
          <w:lang w:val="hr-HR"/>
        </w:rPr>
        <w:t xml:space="preserve"> ‒ </w:t>
      </w:r>
      <w:r w:rsidRPr="008D043F">
        <w:rPr>
          <w:rFonts w:asciiTheme="minorHAnsi" w:eastAsiaTheme="minorHAnsi" w:hAnsiTheme="minorHAnsi" w:cstheme="minorHAnsi"/>
          <w:sz w:val="22"/>
          <w:szCs w:val="22"/>
          <w:lang w:val="hr-HR"/>
        </w:rPr>
        <w:t xml:space="preserve">Popovo Polje, površine  4.712,19 ha </w:t>
      </w:r>
      <w:r w:rsidR="00B7652E"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ML0vzr7T","properties":{"formattedCitation":"(Skup\\uc0\\u353{}tina Hercegova\\uc0\\u269{}ko-neretvanskog kantona 2021)","plainCitation":"(Skupština Hercegovačko-neretvanskog kantona 2021)","noteIndex":0},"citationItems":[{"id":1472,"uris":["http://zotero.org/users/7192877/items/37CN3A7F"],"itemData":{"id":1472,"type":"document","title":"Odluka o proglašenju špilje Vjetrenica sa dijelom popovog Polja zaštićenim pejzažom/krajolikom \"Vjetrenica-Popovo Polje\"","URL":"https://www.federalna.ba/skupstina-usvojila-prostorni-plan-hnk-a-44ihp","author":[{"family":"Skupština Hercegovačko-neretvanskog kantona","given":""}],"issued":{"date-parts":[["2021"]]}}}],"schema":"https://github.com/citation-style-language/schema/raw/master/csl-citation.json"} </w:instrText>
      </w:r>
      <w:r w:rsidR="00B7652E" w:rsidRPr="008D043F">
        <w:rPr>
          <w:rFonts w:asciiTheme="minorHAnsi" w:eastAsiaTheme="minorHAnsi" w:hAnsiTheme="minorHAnsi" w:cstheme="minorHAnsi"/>
          <w:sz w:val="22"/>
          <w:szCs w:val="22"/>
          <w:lang w:val="hr-HR"/>
        </w:rPr>
        <w:fldChar w:fldCharType="separate"/>
      </w:r>
      <w:r w:rsidR="00CE1A95" w:rsidRPr="008D043F">
        <w:rPr>
          <w:rFonts w:asciiTheme="minorHAnsi" w:hAnsiTheme="minorHAnsi" w:cstheme="minorHAnsi"/>
          <w:sz w:val="22"/>
        </w:rPr>
        <w:t>(Skupština Hercegovačko-neretvanskog kantona</w:t>
      </w:r>
      <w:r w:rsidR="00EE0457" w:rsidRPr="008D043F">
        <w:rPr>
          <w:rFonts w:asciiTheme="minorHAnsi" w:hAnsiTheme="minorHAnsi" w:cstheme="minorHAnsi"/>
          <w:sz w:val="22"/>
        </w:rPr>
        <w:t>,</w:t>
      </w:r>
      <w:r w:rsidR="00CE1A95" w:rsidRPr="008D043F">
        <w:rPr>
          <w:rFonts w:asciiTheme="minorHAnsi" w:hAnsiTheme="minorHAnsi" w:cstheme="minorHAnsi"/>
          <w:sz w:val="22"/>
        </w:rPr>
        <w:t xml:space="preserve"> 2021)</w:t>
      </w:r>
      <w:r w:rsidR="00B7652E"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w:t>
      </w:r>
      <w:bookmarkEnd w:id="100"/>
    </w:p>
    <w:p w14:paraId="3A2BD1B1" w14:textId="66CF5FDD" w:rsidR="005E22EF" w:rsidRPr="008D043F" w:rsidRDefault="005E22EF" w:rsidP="0068355A">
      <w:pPr>
        <w:spacing w:before="240" w:after="240" w:line="276" w:lineRule="auto"/>
        <w:jc w:val="both"/>
        <w:rPr>
          <w:rFonts w:asciiTheme="minorHAnsi" w:eastAsiaTheme="minorHAnsi" w:hAnsiTheme="minorHAnsi" w:cstheme="minorHAnsi"/>
          <w:sz w:val="22"/>
          <w:szCs w:val="22"/>
          <w:lang w:val="hr-HR"/>
        </w:rPr>
      </w:pPr>
      <w:r w:rsidRPr="008D043F">
        <w:rPr>
          <w:rFonts w:asciiTheme="minorHAnsi" w:eastAsiaTheme="minorHAnsi" w:hAnsiTheme="minorHAnsi" w:cstheme="minorHAnsi"/>
          <w:sz w:val="22"/>
          <w:szCs w:val="22"/>
          <w:lang w:val="hr-HR"/>
        </w:rPr>
        <w:t xml:space="preserve">S aspekta zaštite specijske raznolikosti, brojne vrste biljaka, životinja i gljiva su, zbog određenog stepena ugroženosti, stavljene na entitetsku </w:t>
      </w:r>
      <w:r w:rsidR="00FF1D16" w:rsidRPr="008D043F">
        <w:rPr>
          <w:rFonts w:asciiTheme="minorHAnsi" w:eastAsiaTheme="minorHAnsi" w:hAnsiTheme="minorHAnsi" w:cstheme="minorHAnsi"/>
          <w:sz w:val="22"/>
          <w:szCs w:val="22"/>
          <w:lang w:val="hr-HR"/>
        </w:rPr>
        <w:t xml:space="preserve">Crvenu </w:t>
      </w:r>
      <w:r w:rsidRPr="008D043F">
        <w:rPr>
          <w:rFonts w:asciiTheme="minorHAnsi" w:eastAsiaTheme="minorHAnsi" w:hAnsiTheme="minorHAnsi" w:cstheme="minorHAnsi"/>
          <w:sz w:val="22"/>
          <w:szCs w:val="22"/>
          <w:lang w:val="hr-HR"/>
        </w:rPr>
        <w:t xml:space="preserve">listu. Na Crvenoj listi Federacije BiH nalazi </w:t>
      </w:r>
      <w:r w:rsidR="00FF1D16" w:rsidRPr="008D043F">
        <w:rPr>
          <w:rFonts w:asciiTheme="minorHAnsi" w:eastAsiaTheme="minorHAnsi" w:hAnsiTheme="minorHAnsi" w:cstheme="minorHAnsi"/>
          <w:sz w:val="22"/>
          <w:szCs w:val="22"/>
          <w:lang w:val="hr-HR"/>
        </w:rPr>
        <w:t xml:space="preserve">se </w:t>
      </w:r>
      <w:r w:rsidRPr="008D043F">
        <w:rPr>
          <w:rFonts w:asciiTheme="minorHAnsi" w:eastAsiaTheme="minorHAnsi" w:hAnsiTheme="minorHAnsi" w:cstheme="minorHAnsi"/>
          <w:sz w:val="22"/>
          <w:szCs w:val="22"/>
          <w:lang w:val="hr-HR"/>
        </w:rPr>
        <w:t xml:space="preserve">658 biljnih vrsta, 27 vrsta sisara, 40 vrsta ptica, 6 </w:t>
      </w:r>
      <w:r w:rsidR="00FF1D16" w:rsidRPr="008D043F">
        <w:rPr>
          <w:rFonts w:asciiTheme="minorHAnsi" w:eastAsiaTheme="minorHAnsi" w:hAnsiTheme="minorHAnsi" w:cstheme="minorHAnsi"/>
          <w:sz w:val="22"/>
          <w:szCs w:val="22"/>
          <w:lang w:val="hr-HR"/>
        </w:rPr>
        <w:t xml:space="preserve">vrsta </w:t>
      </w:r>
      <w:r w:rsidRPr="008D043F">
        <w:rPr>
          <w:rFonts w:asciiTheme="minorHAnsi" w:eastAsiaTheme="minorHAnsi" w:hAnsiTheme="minorHAnsi" w:cstheme="minorHAnsi"/>
          <w:sz w:val="22"/>
          <w:szCs w:val="22"/>
          <w:lang w:val="hr-HR"/>
        </w:rPr>
        <w:t xml:space="preserve">gmizavaca, 4 </w:t>
      </w:r>
      <w:r w:rsidR="00FF1D16" w:rsidRPr="008D043F">
        <w:rPr>
          <w:rFonts w:asciiTheme="minorHAnsi" w:eastAsiaTheme="minorHAnsi" w:hAnsiTheme="minorHAnsi" w:cstheme="minorHAnsi"/>
          <w:sz w:val="22"/>
          <w:szCs w:val="22"/>
          <w:lang w:val="hr-HR"/>
        </w:rPr>
        <w:t xml:space="preserve">vrste </w:t>
      </w:r>
      <w:r w:rsidRPr="008D043F">
        <w:rPr>
          <w:rFonts w:asciiTheme="minorHAnsi" w:eastAsiaTheme="minorHAnsi" w:hAnsiTheme="minorHAnsi" w:cstheme="minorHAnsi"/>
          <w:sz w:val="22"/>
          <w:szCs w:val="22"/>
          <w:lang w:val="hr-HR"/>
        </w:rPr>
        <w:t>vodozemca, 36</w:t>
      </w:r>
      <w:r w:rsidR="00FF1D16" w:rsidRPr="008D043F">
        <w:rPr>
          <w:rFonts w:asciiTheme="minorHAnsi" w:eastAsiaTheme="minorHAnsi" w:hAnsiTheme="minorHAnsi" w:cstheme="minorHAnsi"/>
          <w:sz w:val="22"/>
          <w:szCs w:val="22"/>
          <w:lang w:val="hr-HR"/>
        </w:rPr>
        <w:t xml:space="preserve"> vrsta</w:t>
      </w:r>
      <w:r w:rsidRPr="008D043F">
        <w:rPr>
          <w:rFonts w:asciiTheme="minorHAnsi" w:eastAsiaTheme="minorHAnsi" w:hAnsiTheme="minorHAnsi" w:cstheme="minorHAnsi"/>
          <w:sz w:val="22"/>
          <w:szCs w:val="22"/>
          <w:lang w:val="hr-HR"/>
        </w:rPr>
        <w:t xml:space="preserve"> riba, te veliki broj različitih grupa beskičmenjaka </w:t>
      </w:r>
      <w:r w:rsidR="002D69A0"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Dj7Fudd4","properties":{"formattedCitation":"(Sl. glasnik FBiH, br. 7/14 2014)","plainCitation":"(Sl. glasnik FBiH, br. 7/14 2014)","dontUpdate":true,"noteIndex":0},"citationItems":[{"id":1473,"uris":["http://zotero.org/users/7192877/items/IY554ZFH"],"itemData":{"id":1473,"type":"document","title":"Crvena lista ugroženih divljih vrsta i podvrsta biljaka, životinja i gljiva","URL":"https://www.fmoit.gov.ba/upload/file/2020/7__Crvena%20lista%20ugro%C5%BEenih%20divljih%20vrsta%20i%20podvrsta%20biljaka%2C%20%C5%BEivotinja%20i%20gljiva%20(Slu%C5%BEbene%20novine%20Federacije%20BiH%2C%20broj%207_14).pdf","author":[{"family":"\"Sl. novine Federacije BiH\", broj 7/14","given":""}],"issued":{"date-parts":[["2014"]]}}}],"schema":"https://github.com/citation-style-language/schema/raw/master/csl-citation.json"} </w:instrText>
      </w:r>
      <w:r w:rsidR="002D69A0" w:rsidRPr="008D043F">
        <w:rPr>
          <w:rFonts w:asciiTheme="minorHAnsi" w:eastAsiaTheme="minorHAnsi" w:hAnsiTheme="minorHAnsi" w:cstheme="minorHAnsi"/>
          <w:sz w:val="22"/>
          <w:szCs w:val="22"/>
          <w:lang w:val="hr-HR"/>
        </w:rPr>
        <w:fldChar w:fldCharType="separate"/>
      </w:r>
      <w:r w:rsidR="003D5751" w:rsidRPr="008D043F">
        <w:rPr>
          <w:rFonts w:asciiTheme="minorHAnsi" w:eastAsiaTheme="minorHAnsi" w:hAnsiTheme="minorHAnsi" w:cstheme="minorHAnsi"/>
          <w:sz w:val="22"/>
          <w:lang w:val="hr-HR"/>
        </w:rPr>
        <w:t>(</w:t>
      </w:r>
      <w:r w:rsidR="00EE0457" w:rsidRPr="008D043F">
        <w:rPr>
          <w:rFonts w:asciiTheme="minorHAnsi" w:eastAsiaTheme="minorHAnsi" w:hAnsiTheme="minorHAnsi" w:cstheme="minorHAnsi"/>
          <w:sz w:val="22"/>
          <w:lang w:val="hr-HR"/>
        </w:rPr>
        <w:t>"</w:t>
      </w:r>
      <w:r w:rsidR="003D5751" w:rsidRPr="008D043F">
        <w:rPr>
          <w:rFonts w:asciiTheme="minorHAnsi" w:eastAsiaTheme="minorHAnsi" w:hAnsiTheme="minorHAnsi" w:cstheme="minorHAnsi"/>
          <w:sz w:val="22"/>
          <w:lang w:val="hr-HR"/>
        </w:rPr>
        <w:t xml:space="preserve">Sl. </w:t>
      </w:r>
      <w:r w:rsidR="00B1595E" w:rsidRPr="008D043F">
        <w:rPr>
          <w:rFonts w:asciiTheme="minorHAnsi" w:eastAsiaTheme="minorHAnsi" w:hAnsiTheme="minorHAnsi" w:cstheme="minorHAnsi"/>
          <w:sz w:val="22"/>
          <w:lang w:val="hr-HR"/>
        </w:rPr>
        <w:t>novine</w:t>
      </w:r>
      <w:r w:rsidR="003D5751" w:rsidRPr="008D043F">
        <w:rPr>
          <w:rFonts w:asciiTheme="minorHAnsi" w:eastAsiaTheme="minorHAnsi" w:hAnsiTheme="minorHAnsi" w:cstheme="minorHAnsi"/>
          <w:sz w:val="22"/>
          <w:lang w:val="hr-HR"/>
        </w:rPr>
        <w:t xml:space="preserve"> F</w:t>
      </w:r>
      <w:r w:rsidR="00EE0457" w:rsidRPr="008D043F">
        <w:rPr>
          <w:rFonts w:asciiTheme="minorHAnsi" w:eastAsiaTheme="minorHAnsi" w:hAnsiTheme="minorHAnsi" w:cstheme="minorHAnsi"/>
          <w:sz w:val="22"/>
          <w:lang w:val="hr-HR"/>
        </w:rPr>
        <w:t xml:space="preserve">ederacije </w:t>
      </w:r>
      <w:r w:rsidR="003D5751" w:rsidRPr="008D043F">
        <w:rPr>
          <w:rFonts w:asciiTheme="minorHAnsi" w:eastAsiaTheme="minorHAnsi" w:hAnsiTheme="minorHAnsi" w:cstheme="minorHAnsi"/>
          <w:sz w:val="22"/>
          <w:lang w:val="hr-HR"/>
        </w:rPr>
        <w:t>BiH</w:t>
      </w:r>
      <w:r w:rsidR="00EE0457" w:rsidRPr="008D043F">
        <w:rPr>
          <w:rFonts w:asciiTheme="minorHAnsi" w:eastAsiaTheme="minorHAnsi" w:hAnsiTheme="minorHAnsi" w:cstheme="minorHAnsi"/>
          <w:sz w:val="22"/>
          <w:lang w:val="hr-HR"/>
        </w:rPr>
        <w:t>"</w:t>
      </w:r>
      <w:r w:rsidR="003D5751" w:rsidRPr="008D043F">
        <w:rPr>
          <w:rFonts w:asciiTheme="minorHAnsi" w:eastAsiaTheme="minorHAnsi" w:hAnsiTheme="minorHAnsi" w:cstheme="minorHAnsi"/>
          <w:sz w:val="22"/>
          <w:lang w:val="hr-HR"/>
        </w:rPr>
        <w:t>, br</w:t>
      </w:r>
      <w:r w:rsidR="00EE0457" w:rsidRPr="008D043F">
        <w:rPr>
          <w:rFonts w:asciiTheme="minorHAnsi" w:eastAsiaTheme="minorHAnsi" w:hAnsiTheme="minorHAnsi" w:cstheme="minorHAnsi"/>
          <w:sz w:val="22"/>
          <w:lang w:val="hr-HR"/>
        </w:rPr>
        <w:t xml:space="preserve">oj </w:t>
      </w:r>
      <w:r w:rsidR="003D5751" w:rsidRPr="008D043F">
        <w:rPr>
          <w:rFonts w:asciiTheme="minorHAnsi" w:eastAsiaTheme="minorHAnsi" w:hAnsiTheme="minorHAnsi" w:cstheme="minorHAnsi"/>
          <w:sz w:val="22"/>
          <w:lang w:val="hr-HR"/>
        </w:rPr>
        <w:t>7/14)</w:t>
      </w:r>
      <w:r w:rsidR="002D69A0" w:rsidRPr="008D043F">
        <w:rPr>
          <w:rFonts w:asciiTheme="minorHAnsi" w:eastAsiaTheme="minorHAnsi" w:hAnsiTheme="minorHAnsi" w:cstheme="minorHAnsi"/>
          <w:sz w:val="22"/>
          <w:szCs w:val="22"/>
          <w:lang w:val="hr-HR"/>
        </w:rPr>
        <w:fldChar w:fldCharType="end"/>
      </w:r>
      <w:r w:rsidR="002D69A0" w:rsidRPr="008D043F">
        <w:rPr>
          <w:rFonts w:asciiTheme="minorHAnsi" w:eastAsiaTheme="minorHAnsi" w:hAnsiTheme="minorHAnsi" w:cstheme="minorHAnsi"/>
          <w:sz w:val="22"/>
          <w:szCs w:val="22"/>
          <w:lang w:val="hr-HR"/>
        </w:rPr>
        <w:t xml:space="preserve"> </w:t>
      </w:r>
      <w:r w:rsidR="001F0C02" w:rsidRPr="008D043F">
        <w:rPr>
          <w:rFonts w:asciiTheme="minorHAnsi" w:eastAsiaTheme="minorHAnsi" w:hAnsiTheme="minorHAnsi" w:cstheme="minorHAnsi"/>
          <w:b/>
          <w:bCs/>
          <w:i/>
          <w:iCs/>
          <w:sz w:val="22"/>
          <w:szCs w:val="22"/>
          <w:lang w:val="hr-HR"/>
        </w:rPr>
        <w:t>tabela</w:t>
      </w:r>
      <w:r w:rsidR="001B27C0" w:rsidRPr="008D043F">
        <w:rPr>
          <w:rFonts w:asciiTheme="minorHAnsi" w:eastAsiaTheme="minorHAnsi" w:hAnsiTheme="minorHAnsi" w:cstheme="minorHAnsi"/>
          <w:b/>
          <w:bCs/>
          <w:i/>
          <w:iCs/>
          <w:sz w:val="22"/>
          <w:szCs w:val="22"/>
          <w:lang w:val="hr-HR"/>
        </w:rPr>
        <w:t xml:space="preserve"> </w:t>
      </w:r>
      <w:r w:rsidR="001B27C0" w:rsidRPr="008D043F">
        <w:rPr>
          <w:rFonts w:asciiTheme="minorHAnsi" w:eastAsiaTheme="minorHAnsi" w:hAnsiTheme="minorHAnsi" w:cstheme="minorHAnsi"/>
          <w:b/>
          <w:bCs/>
          <w:i/>
          <w:iCs/>
          <w:sz w:val="22"/>
          <w:szCs w:val="22"/>
          <w:lang w:val="hr-HR"/>
        </w:rPr>
        <w:fldChar w:fldCharType="begin"/>
      </w:r>
      <w:r w:rsidR="001B27C0" w:rsidRPr="008D043F">
        <w:rPr>
          <w:rFonts w:asciiTheme="minorHAnsi" w:eastAsiaTheme="minorHAnsi" w:hAnsiTheme="minorHAnsi" w:cstheme="minorHAnsi"/>
          <w:b/>
          <w:bCs/>
          <w:i/>
          <w:iCs/>
          <w:sz w:val="22"/>
          <w:szCs w:val="22"/>
          <w:lang w:val="hr-HR"/>
        </w:rPr>
        <w:instrText xml:space="preserve"> REF tabela13 \h  \* MERGEFORMAT </w:instrText>
      </w:r>
      <w:r w:rsidR="001B27C0" w:rsidRPr="008D043F">
        <w:rPr>
          <w:rFonts w:asciiTheme="minorHAnsi" w:eastAsiaTheme="minorHAnsi" w:hAnsiTheme="minorHAnsi" w:cstheme="minorHAnsi"/>
          <w:b/>
          <w:bCs/>
          <w:i/>
          <w:iCs/>
          <w:sz w:val="22"/>
          <w:szCs w:val="22"/>
          <w:lang w:val="hr-HR"/>
        </w:rPr>
      </w:r>
      <w:r w:rsidR="001B27C0" w:rsidRPr="008D043F">
        <w:rPr>
          <w:rFonts w:asciiTheme="minorHAnsi" w:eastAsia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13</w:t>
      </w:r>
      <w:r w:rsidR="001B27C0" w:rsidRPr="008D043F">
        <w:rPr>
          <w:rFonts w:asciiTheme="minorHAnsi" w:eastAsiaTheme="minorHAnsi" w:hAnsiTheme="minorHAnsi" w:cstheme="minorHAnsi"/>
          <w:b/>
          <w:bCs/>
          <w:i/>
          <w:iCs/>
          <w:sz w:val="22"/>
          <w:szCs w:val="22"/>
          <w:lang w:val="hr-HR"/>
        </w:rPr>
        <w:fldChar w:fldCharType="end"/>
      </w:r>
      <w:r w:rsidRPr="008D043F">
        <w:rPr>
          <w:rFonts w:asciiTheme="minorHAnsi" w:eastAsiaTheme="minorHAnsi" w:hAnsiTheme="minorHAnsi" w:cstheme="minorHAnsi"/>
          <w:sz w:val="22"/>
          <w:szCs w:val="22"/>
          <w:lang w:val="hr-HR"/>
        </w:rPr>
        <w:t xml:space="preserve">. Iz </w:t>
      </w:r>
      <w:r w:rsidRPr="008D043F">
        <w:rPr>
          <w:rFonts w:asciiTheme="minorHAnsi" w:eastAsiaTheme="minorHAnsi" w:hAnsiTheme="minorHAnsi" w:cstheme="minorHAnsi"/>
          <w:sz w:val="22"/>
          <w:szCs w:val="22"/>
          <w:lang w:val="hr-HR"/>
        </w:rPr>
        <w:lastRenderedPageBreak/>
        <w:t xml:space="preserve">poređenja ukupnog broja vrsta u pojedinim grupama organizama na području cijele BiH, pod pretpostavkom da je većina vrsta rasprostranjena u </w:t>
      </w:r>
      <w:r w:rsidR="00FF1D16"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rPr>
        <w:t xml:space="preserve">BiH, može se uočiti da se skoro petina vrsta nalazi pod određenom prijetnjom ugroženosti. Nakon proglašavanja </w:t>
      </w:r>
      <w:r w:rsidR="00FF1D16" w:rsidRPr="008D043F">
        <w:rPr>
          <w:rFonts w:asciiTheme="minorHAnsi" w:eastAsiaTheme="minorHAnsi" w:hAnsiTheme="minorHAnsi" w:cstheme="minorHAnsi"/>
          <w:sz w:val="22"/>
          <w:szCs w:val="22"/>
          <w:lang w:val="hr-HR"/>
        </w:rPr>
        <w:t xml:space="preserve">Crvene </w:t>
      </w:r>
      <w:r w:rsidRPr="008D043F">
        <w:rPr>
          <w:rFonts w:asciiTheme="minorHAnsi" w:eastAsiaTheme="minorHAnsi" w:hAnsiTheme="minorHAnsi" w:cstheme="minorHAnsi"/>
          <w:sz w:val="22"/>
          <w:szCs w:val="22"/>
          <w:lang w:val="hr-HR"/>
        </w:rPr>
        <w:t xml:space="preserve">liste vrsta, Federacija BiH je donijela i Pravilnik o mjerama zaštite za strogo zaštićene i zaštićene vrste i podvrste </w:t>
      </w:r>
      <w:r w:rsidR="00F66549"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u6qNKayM","properties":{"formattedCitation":"(Sl. glasnik FBiH 21/20 2020)","plainCitation":"(Sl. glasnik FBiH 21/20 2020)","dontUpdate":true,"noteIndex":0},"citationItems":[{"id":1474,"uris":["http://zotero.org/users/7192877/items/UTPW2PJY"],"itemData":{"id":1474,"type":"legislation","title":"Pravilnik o mjerama zaštite za strogo zaštićene i zaštićene vrste i podvrste i zaštićene vrste i podvrste","URL":"https://www.fmoit.gov.ba/upload/file/2020/PRAVILNIK%20O%20MJERAMA%20ZA%C5%A0TITE%20ZA%20STROGO%20ZA%C5%A0TI%C4%86ENE%20VRSTE%20I%20PODVRSTE%20I%20ZA%C5%A0TI%C4%86ENE%20VRSTE%20I%20PODVRSTE%2021_20.pdf","author":[{"family":"\"Sl. novine Federacije BiH\", broj 21/20","given":""}],"issued":{"date-parts":[["2020"]]}}}],"schema":"https://github.com/citation-style-language/schema/raw/master/csl-citation.json"} </w:instrText>
      </w:r>
      <w:r w:rsidR="00F66549" w:rsidRPr="008D043F">
        <w:rPr>
          <w:rFonts w:asciiTheme="minorHAnsi" w:eastAsiaTheme="minorHAnsi" w:hAnsiTheme="minorHAnsi" w:cstheme="minorHAnsi"/>
          <w:sz w:val="22"/>
          <w:szCs w:val="22"/>
          <w:lang w:val="hr-HR"/>
        </w:rPr>
        <w:fldChar w:fldCharType="separate"/>
      </w:r>
      <w:r w:rsidR="00F66549" w:rsidRPr="008D043F">
        <w:rPr>
          <w:rFonts w:asciiTheme="minorHAnsi" w:eastAsiaTheme="minorHAnsi" w:hAnsiTheme="minorHAnsi" w:cstheme="minorHAnsi"/>
          <w:sz w:val="22"/>
          <w:lang w:val="hr-HR"/>
        </w:rPr>
        <w:t>(</w:t>
      </w:r>
      <w:r w:rsidR="00EE0457" w:rsidRPr="008D043F">
        <w:rPr>
          <w:rFonts w:asciiTheme="minorHAnsi" w:eastAsiaTheme="minorHAnsi" w:hAnsiTheme="minorHAnsi" w:cstheme="minorHAnsi"/>
          <w:sz w:val="22"/>
          <w:lang w:val="hr-HR"/>
        </w:rPr>
        <w:t>"</w:t>
      </w:r>
      <w:r w:rsidR="00F66549" w:rsidRPr="008D043F">
        <w:rPr>
          <w:rFonts w:asciiTheme="minorHAnsi" w:eastAsiaTheme="minorHAnsi" w:hAnsiTheme="minorHAnsi" w:cstheme="minorHAnsi"/>
          <w:sz w:val="22"/>
          <w:lang w:val="hr-HR"/>
        </w:rPr>
        <w:t xml:space="preserve">Sl. </w:t>
      </w:r>
      <w:r w:rsidR="00B1595E" w:rsidRPr="008D043F">
        <w:rPr>
          <w:rFonts w:asciiTheme="minorHAnsi" w:eastAsiaTheme="minorHAnsi" w:hAnsiTheme="minorHAnsi" w:cstheme="minorHAnsi"/>
          <w:sz w:val="22"/>
          <w:lang w:val="hr-HR"/>
        </w:rPr>
        <w:t>novine</w:t>
      </w:r>
      <w:r w:rsidR="00F66549" w:rsidRPr="008D043F">
        <w:rPr>
          <w:rFonts w:asciiTheme="minorHAnsi" w:eastAsiaTheme="minorHAnsi" w:hAnsiTheme="minorHAnsi" w:cstheme="minorHAnsi"/>
          <w:sz w:val="22"/>
          <w:lang w:val="hr-HR"/>
        </w:rPr>
        <w:t xml:space="preserve"> F</w:t>
      </w:r>
      <w:r w:rsidR="00EE0457" w:rsidRPr="008D043F">
        <w:rPr>
          <w:rFonts w:asciiTheme="minorHAnsi" w:eastAsiaTheme="minorHAnsi" w:hAnsiTheme="minorHAnsi" w:cstheme="minorHAnsi"/>
          <w:sz w:val="22"/>
          <w:lang w:val="hr-HR"/>
        </w:rPr>
        <w:t xml:space="preserve">ederacije </w:t>
      </w:r>
      <w:r w:rsidR="00F66549" w:rsidRPr="008D043F">
        <w:rPr>
          <w:rFonts w:asciiTheme="minorHAnsi" w:eastAsiaTheme="minorHAnsi" w:hAnsiTheme="minorHAnsi" w:cstheme="minorHAnsi"/>
          <w:sz w:val="22"/>
          <w:lang w:val="hr-HR"/>
        </w:rPr>
        <w:t>BiH</w:t>
      </w:r>
      <w:r w:rsidR="00EE0457" w:rsidRPr="008D043F">
        <w:rPr>
          <w:rFonts w:asciiTheme="minorHAnsi" w:eastAsiaTheme="minorHAnsi" w:hAnsiTheme="minorHAnsi" w:cstheme="minorHAnsi"/>
          <w:sz w:val="22"/>
          <w:lang w:val="hr-HR"/>
        </w:rPr>
        <w:t>", broj</w:t>
      </w:r>
      <w:r w:rsidR="00F66549" w:rsidRPr="008D043F">
        <w:rPr>
          <w:rFonts w:asciiTheme="minorHAnsi" w:eastAsiaTheme="minorHAnsi" w:hAnsiTheme="minorHAnsi" w:cstheme="minorHAnsi"/>
          <w:sz w:val="22"/>
          <w:lang w:val="hr-HR"/>
        </w:rPr>
        <w:t xml:space="preserve"> 21/20)</w:t>
      </w:r>
      <w:r w:rsidR="00F66549"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Implementacija ovog </w:t>
      </w:r>
      <w:r w:rsidR="00FF1D16" w:rsidRPr="008D043F">
        <w:rPr>
          <w:rFonts w:asciiTheme="minorHAnsi" w:eastAsiaTheme="minorHAnsi" w:hAnsiTheme="minorHAnsi" w:cstheme="minorHAnsi"/>
          <w:sz w:val="22"/>
          <w:szCs w:val="22"/>
          <w:lang w:val="hr-HR"/>
        </w:rPr>
        <w:t>pravilnika</w:t>
      </w:r>
      <w:r w:rsidRPr="008D043F">
        <w:rPr>
          <w:rFonts w:asciiTheme="minorHAnsi" w:eastAsiaTheme="minorHAnsi" w:hAnsiTheme="minorHAnsi" w:cstheme="minorHAnsi"/>
          <w:sz w:val="22"/>
          <w:szCs w:val="22"/>
          <w:lang w:val="hr-HR"/>
        </w:rPr>
        <w:t>, kao i uspostava novih zaštićenih područja predstavljaju realne izazove za Federaciju BiH, kako s aspekta finansiranja mjera zaštite, tako i s aspekta raspoloživih ljudskih i tehničkih kapaciteta.</w:t>
      </w:r>
    </w:p>
    <w:p w14:paraId="3E1843B3" w14:textId="783147F3" w:rsidR="005E22EF" w:rsidRPr="008D043F" w:rsidRDefault="001B27C0" w:rsidP="0068355A">
      <w:pPr>
        <w:pStyle w:val="Caption"/>
        <w:spacing w:line="276" w:lineRule="auto"/>
        <w:rPr>
          <w:rFonts w:asciiTheme="minorHAnsi" w:hAnsiTheme="minorHAnsi" w:cstheme="minorHAnsi"/>
          <w:b w:val="0"/>
          <w:i w:val="0"/>
          <w:iCs w:val="0"/>
          <w:szCs w:val="20"/>
          <w:lang w:val="hr-HR"/>
        </w:rPr>
      </w:pPr>
      <w:bookmarkStart w:id="101" w:name="_Toc109842442"/>
      <w:r w:rsidRPr="008D043F">
        <w:rPr>
          <w:rFonts w:asciiTheme="minorHAnsi" w:hAnsiTheme="minorHAnsi" w:cstheme="minorHAnsi"/>
          <w:lang w:val="hr-HR"/>
        </w:rPr>
        <w:t xml:space="preserve">Tabela </w:t>
      </w:r>
      <w:bookmarkStart w:id="102" w:name="tabela13"/>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3</w:t>
      </w:r>
      <w:r w:rsidRPr="008D043F">
        <w:rPr>
          <w:rFonts w:asciiTheme="minorHAnsi" w:hAnsiTheme="minorHAnsi" w:cstheme="minorHAnsi"/>
          <w:lang w:val="hr-HR"/>
        </w:rPr>
        <w:fldChar w:fldCharType="end"/>
      </w:r>
      <w:bookmarkEnd w:id="102"/>
      <w:r w:rsidR="005E22EF" w:rsidRPr="008D043F">
        <w:rPr>
          <w:rFonts w:asciiTheme="minorHAnsi" w:hAnsiTheme="minorHAnsi" w:cstheme="minorHAnsi"/>
          <w:szCs w:val="20"/>
          <w:lang w:val="hr-HR"/>
        </w:rPr>
        <w:t xml:space="preserve">: </w:t>
      </w:r>
      <w:r w:rsidR="005E22EF" w:rsidRPr="008D043F">
        <w:rPr>
          <w:rFonts w:asciiTheme="minorHAnsi" w:hAnsiTheme="minorHAnsi" w:cstheme="minorHAnsi"/>
          <w:b w:val="0"/>
          <w:szCs w:val="20"/>
          <w:lang w:val="hr-HR"/>
        </w:rPr>
        <w:t xml:space="preserve">Odnos ukupnog broja vrsta pojedinih grupa organizama i broja ugroženih vrsta u </w:t>
      </w:r>
      <w:r w:rsidR="00FF1D16" w:rsidRPr="008D043F">
        <w:rPr>
          <w:rFonts w:asciiTheme="minorHAnsi" w:hAnsiTheme="minorHAnsi" w:cstheme="minorHAnsi"/>
          <w:b w:val="0"/>
          <w:szCs w:val="20"/>
          <w:lang w:val="hr-HR"/>
        </w:rPr>
        <w:t xml:space="preserve">Federaciji </w:t>
      </w:r>
      <w:r w:rsidR="005E22EF" w:rsidRPr="008D043F">
        <w:rPr>
          <w:rFonts w:asciiTheme="minorHAnsi" w:hAnsiTheme="minorHAnsi" w:cstheme="minorHAnsi"/>
          <w:b w:val="0"/>
          <w:szCs w:val="20"/>
          <w:lang w:val="hr-HR"/>
        </w:rPr>
        <w:t>BiH</w:t>
      </w:r>
      <w:bookmarkEnd w:id="101"/>
    </w:p>
    <w:tbl>
      <w:tblPr>
        <w:tblStyle w:val="TABLICAHAOP1"/>
        <w:tblW w:w="4865"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153"/>
        <w:gridCol w:w="3602"/>
        <w:gridCol w:w="3237"/>
      </w:tblGrid>
      <w:tr w:rsidR="005E22EF" w:rsidRPr="008D043F" w14:paraId="22A4F820" w14:textId="77777777" w:rsidTr="00C67E3E">
        <w:trPr>
          <w:trHeight w:val="323"/>
          <w:tblHeader/>
          <w:jc w:val="center"/>
        </w:trPr>
        <w:tc>
          <w:tcPr>
            <w:tcW w:w="1197" w:type="pct"/>
            <w:shd w:val="clear" w:color="auto" w:fill="009D73"/>
            <w:vAlign w:val="center"/>
          </w:tcPr>
          <w:p w14:paraId="43EA000C" w14:textId="77777777" w:rsidR="005E22EF" w:rsidRPr="008D043F" w:rsidRDefault="005E22EF" w:rsidP="0068355A">
            <w:pPr>
              <w:spacing w:line="276" w:lineRule="auto"/>
              <w:ind w:left="360" w:hanging="360"/>
              <w:jc w:val="center"/>
              <w:textAlignment w:val="baseline"/>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Grupa organizama</w:t>
            </w:r>
          </w:p>
        </w:tc>
        <w:tc>
          <w:tcPr>
            <w:tcW w:w="2003" w:type="pct"/>
            <w:shd w:val="clear" w:color="auto" w:fill="009D73"/>
            <w:vAlign w:val="center"/>
          </w:tcPr>
          <w:p w14:paraId="031093EC" w14:textId="7A67BACF" w:rsidR="00F66549" w:rsidRPr="008D043F" w:rsidRDefault="005E22EF" w:rsidP="0068355A">
            <w:pPr>
              <w:spacing w:line="276" w:lineRule="auto"/>
              <w:ind w:left="360" w:hanging="360"/>
              <w:jc w:val="center"/>
              <w:textAlignment w:val="baseline"/>
              <w:rPr>
                <w:rFonts w:asciiTheme="minorHAnsi" w:hAnsiTheme="minorHAnsi" w:cstheme="minorHAnsi"/>
                <w:b/>
                <w:i/>
                <w:iCs/>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Ukupan broj vrsta u </w:t>
            </w:r>
            <w:r w:rsidR="009B451B" w:rsidRPr="008D043F">
              <w:rPr>
                <w:rFonts w:asciiTheme="minorHAnsi" w:hAnsiTheme="minorHAnsi" w:cstheme="minorHAnsi"/>
                <w:b/>
                <w:color w:val="FFFFFF" w:themeColor="background1"/>
                <w:sz w:val="18"/>
                <w:szCs w:val="18"/>
                <w:lang w:val="hr-HR"/>
              </w:rPr>
              <w:t>BiH</w:t>
            </w:r>
          </w:p>
          <w:p w14:paraId="2E0763C2" w14:textId="266842CA" w:rsidR="005E22EF" w:rsidRPr="008D043F" w:rsidRDefault="00F66549" w:rsidP="0068355A">
            <w:pPr>
              <w:spacing w:line="276" w:lineRule="auto"/>
              <w:ind w:left="360" w:hanging="360"/>
              <w:jc w:val="center"/>
              <w:textAlignment w:val="baseline"/>
              <w:rPr>
                <w:rFonts w:asciiTheme="minorHAnsi" w:hAnsiTheme="minorHAnsi" w:cstheme="minorHAnsi"/>
                <w:b/>
                <w:color w:val="FFFFFF" w:themeColor="background1"/>
                <w:sz w:val="18"/>
                <w:szCs w:val="18"/>
                <w:lang w:val="hr-HR"/>
              </w:rPr>
            </w:pPr>
            <w:r w:rsidRPr="008D043F">
              <w:rPr>
                <w:rFonts w:asciiTheme="minorHAnsi" w:hAnsiTheme="minorHAnsi" w:cstheme="minorHAnsi"/>
                <w:b/>
                <w:i/>
                <w:iCs/>
                <w:color w:val="FFFFFF" w:themeColor="background1"/>
                <w:sz w:val="18"/>
                <w:szCs w:val="18"/>
                <w:lang w:val="hr-HR"/>
              </w:rPr>
              <w:fldChar w:fldCharType="begin"/>
            </w:r>
            <w:r w:rsidR="00282995" w:rsidRPr="008D043F">
              <w:rPr>
                <w:rFonts w:asciiTheme="minorHAnsi" w:hAnsiTheme="minorHAnsi" w:cstheme="minorHAnsi"/>
                <w:b/>
                <w:i/>
                <w:iCs/>
                <w:color w:val="FFFFFF" w:themeColor="background1"/>
                <w:sz w:val="18"/>
                <w:szCs w:val="18"/>
                <w:lang w:val="hr-HR"/>
              </w:rPr>
              <w:instrText xml:space="preserve"> ADDIN ZOTERO_ITEM CSL_CITATION {"citationID":"w07cBfx6","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Pr="008D043F">
              <w:rPr>
                <w:rFonts w:asciiTheme="minorHAnsi" w:hAnsiTheme="minorHAnsi" w:cstheme="minorHAnsi"/>
                <w:b/>
                <w:i/>
                <w:iCs/>
                <w:color w:val="FFFFFF" w:themeColor="background1"/>
                <w:sz w:val="18"/>
                <w:szCs w:val="18"/>
                <w:lang w:val="hr-HR"/>
              </w:rPr>
              <w:fldChar w:fldCharType="separate"/>
            </w:r>
            <w:r w:rsidRPr="008D043F">
              <w:rPr>
                <w:rFonts w:asciiTheme="minorHAnsi" w:hAnsiTheme="minorHAnsi" w:cstheme="minorHAnsi"/>
                <w:i/>
                <w:iCs/>
                <w:color w:val="FFFFFF" w:themeColor="background1"/>
                <w:sz w:val="18"/>
                <w:szCs w:val="18"/>
                <w:lang w:val="hr-HR"/>
              </w:rPr>
              <w:t>(Redžić, S.,Barudanović, S., Radević, M. (ed) 2009)</w:t>
            </w:r>
            <w:r w:rsidRPr="008D043F">
              <w:rPr>
                <w:rFonts w:asciiTheme="minorHAnsi" w:hAnsiTheme="minorHAnsi" w:cstheme="minorHAnsi"/>
                <w:b/>
                <w:i/>
                <w:iCs/>
                <w:color w:val="FFFFFF" w:themeColor="background1"/>
                <w:sz w:val="18"/>
                <w:szCs w:val="18"/>
                <w:lang w:val="hr-HR"/>
              </w:rPr>
              <w:fldChar w:fldCharType="end"/>
            </w:r>
          </w:p>
        </w:tc>
        <w:tc>
          <w:tcPr>
            <w:tcW w:w="1800" w:type="pct"/>
            <w:shd w:val="clear" w:color="auto" w:fill="009D73"/>
            <w:vAlign w:val="center"/>
          </w:tcPr>
          <w:p w14:paraId="6C8AC498" w14:textId="77777777" w:rsidR="005E22EF" w:rsidRPr="008D043F" w:rsidRDefault="005E22EF" w:rsidP="0068355A">
            <w:pPr>
              <w:spacing w:line="276" w:lineRule="auto"/>
              <w:ind w:left="360" w:hanging="360"/>
              <w:jc w:val="center"/>
              <w:textAlignment w:val="baseline"/>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Broj vrsta na Crvenoj listi </w:t>
            </w:r>
            <w:r w:rsidR="00FF1D16" w:rsidRPr="008D043F">
              <w:rPr>
                <w:rFonts w:asciiTheme="minorHAnsi" w:hAnsiTheme="minorHAnsi" w:cstheme="minorHAnsi"/>
                <w:b/>
                <w:color w:val="FFFFFF" w:themeColor="background1"/>
                <w:sz w:val="18"/>
                <w:szCs w:val="18"/>
                <w:lang w:val="hr-HR"/>
              </w:rPr>
              <w:t xml:space="preserve">Federacije </w:t>
            </w:r>
            <w:r w:rsidRPr="008D043F">
              <w:rPr>
                <w:rFonts w:asciiTheme="minorHAnsi" w:hAnsiTheme="minorHAnsi" w:cstheme="minorHAnsi"/>
                <w:b/>
                <w:color w:val="FFFFFF" w:themeColor="background1"/>
                <w:sz w:val="18"/>
                <w:szCs w:val="18"/>
                <w:lang w:val="hr-HR"/>
              </w:rPr>
              <w:t>BiH</w:t>
            </w:r>
          </w:p>
        </w:tc>
      </w:tr>
      <w:tr w:rsidR="005E22EF" w:rsidRPr="008D043F" w14:paraId="6D5551D6" w14:textId="77777777" w:rsidTr="00C67E3E">
        <w:trPr>
          <w:trHeight w:val="391"/>
          <w:jc w:val="center"/>
        </w:trPr>
        <w:tc>
          <w:tcPr>
            <w:tcW w:w="1197" w:type="pct"/>
            <w:vAlign w:val="center"/>
          </w:tcPr>
          <w:p w14:paraId="2DCFB5AC"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Mahovine</w:t>
            </w:r>
          </w:p>
        </w:tc>
        <w:tc>
          <w:tcPr>
            <w:tcW w:w="2003" w:type="pct"/>
            <w:vAlign w:val="center"/>
          </w:tcPr>
          <w:p w14:paraId="14795D5B"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565</w:t>
            </w:r>
          </w:p>
        </w:tc>
        <w:tc>
          <w:tcPr>
            <w:tcW w:w="1800" w:type="pct"/>
            <w:vMerge w:val="restart"/>
            <w:vAlign w:val="center"/>
          </w:tcPr>
          <w:p w14:paraId="0EFF25AF"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658</w:t>
            </w:r>
          </w:p>
        </w:tc>
      </w:tr>
      <w:tr w:rsidR="005E22EF" w:rsidRPr="008D043F" w14:paraId="71DD7AEC" w14:textId="77777777" w:rsidTr="00C67E3E">
        <w:trPr>
          <w:trHeight w:val="391"/>
          <w:jc w:val="center"/>
        </w:trPr>
        <w:tc>
          <w:tcPr>
            <w:tcW w:w="1197" w:type="pct"/>
            <w:vAlign w:val="center"/>
          </w:tcPr>
          <w:p w14:paraId="7D315F79"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aprati </w:t>
            </w:r>
          </w:p>
        </w:tc>
        <w:tc>
          <w:tcPr>
            <w:tcW w:w="2003" w:type="pct"/>
            <w:vAlign w:val="center"/>
          </w:tcPr>
          <w:p w14:paraId="6A2891FA"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61</w:t>
            </w:r>
          </w:p>
        </w:tc>
        <w:tc>
          <w:tcPr>
            <w:tcW w:w="1800" w:type="pct"/>
            <w:vMerge/>
            <w:vAlign w:val="center"/>
          </w:tcPr>
          <w:p w14:paraId="317508C0"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p>
        </w:tc>
      </w:tr>
      <w:tr w:rsidR="005E22EF" w:rsidRPr="008D043F" w14:paraId="2C35FE82" w14:textId="77777777" w:rsidTr="00C67E3E">
        <w:trPr>
          <w:trHeight w:val="391"/>
          <w:jc w:val="center"/>
        </w:trPr>
        <w:tc>
          <w:tcPr>
            <w:tcW w:w="1197" w:type="pct"/>
            <w:vAlign w:val="center"/>
          </w:tcPr>
          <w:p w14:paraId="58C1B362"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Sjemenjače</w:t>
            </w:r>
          </w:p>
        </w:tc>
        <w:tc>
          <w:tcPr>
            <w:tcW w:w="2003" w:type="pct"/>
            <w:vAlign w:val="center"/>
          </w:tcPr>
          <w:p w14:paraId="1A0B95FD"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3256</w:t>
            </w:r>
          </w:p>
        </w:tc>
        <w:tc>
          <w:tcPr>
            <w:tcW w:w="1800" w:type="pct"/>
            <w:vMerge/>
            <w:vAlign w:val="center"/>
          </w:tcPr>
          <w:p w14:paraId="4985C727"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p>
        </w:tc>
      </w:tr>
      <w:tr w:rsidR="005E22EF" w:rsidRPr="008D043F" w14:paraId="47047EB6" w14:textId="77777777" w:rsidTr="00C67E3E">
        <w:trPr>
          <w:trHeight w:val="391"/>
          <w:jc w:val="center"/>
        </w:trPr>
        <w:tc>
          <w:tcPr>
            <w:tcW w:w="1197" w:type="pct"/>
            <w:vAlign w:val="center"/>
          </w:tcPr>
          <w:p w14:paraId="2E7184D0"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Ribe</w:t>
            </w:r>
          </w:p>
        </w:tc>
        <w:tc>
          <w:tcPr>
            <w:tcW w:w="2003" w:type="pct"/>
            <w:vAlign w:val="center"/>
          </w:tcPr>
          <w:p w14:paraId="5400F342"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119</w:t>
            </w:r>
          </w:p>
        </w:tc>
        <w:tc>
          <w:tcPr>
            <w:tcW w:w="1800" w:type="pct"/>
            <w:vAlign w:val="center"/>
          </w:tcPr>
          <w:p w14:paraId="438100B2"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36</w:t>
            </w:r>
          </w:p>
        </w:tc>
      </w:tr>
      <w:tr w:rsidR="005E22EF" w:rsidRPr="008D043F" w14:paraId="646C86A4" w14:textId="77777777" w:rsidTr="00C67E3E">
        <w:trPr>
          <w:trHeight w:val="391"/>
          <w:jc w:val="center"/>
        </w:trPr>
        <w:tc>
          <w:tcPr>
            <w:tcW w:w="1197" w:type="pct"/>
            <w:vAlign w:val="center"/>
          </w:tcPr>
          <w:p w14:paraId="127DE1FD"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Vodozemci</w:t>
            </w:r>
          </w:p>
        </w:tc>
        <w:tc>
          <w:tcPr>
            <w:tcW w:w="2003" w:type="pct"/>
            <w:vAlign w:val="center"/>
          </w:tcPr>
          <w:p w14:paraId="02536089"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20</w:t>
            </w:r>
          </w:p>
        </w:tc>
        <w:tc>
          <w:tcPr>
            <w:tcW w:w="1800" w:type="pct"/>
            <w:vAlign w:val="center"/>
          </w:tcPr>
          <w:p w14:paraId="53AB0F08"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r>
      <w:tr w:rsidR="005E22EF" w:rsidRPr="008D043F" w14:paraId="5A0006E7" w14:textId="77777777" w:rsidTr="00C67E3E">
        <w:trPr>
          <w:trHeight w:val="391"/>
          <w:jc w:val="center"/>
        </w:trPr>
        <w:tc>
          <w:tcPr>
            <w:tcW w:w="1197" w:type="pct"/>
            <w:vAlign w:val="center"/>
          </w:tcPr>
          <w:p w14:paraId="32761F2A"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Gmizavci</w:t>
            </w:r>
          </w:p>
        </w:tc>
        <w:tc>
          <w:tcPr>
            <w:tcW w:w="2003" w:type="pct"/>
            <w:vAlign w:val="center"/>
          </w:tcPr>
          <w:p w14:paraId="78966313"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38</w:t>
            </w:r>
          </w:p>
        </w:tc>
        <w:tc>
          <w:tcPr>
            <w:tcW w:w="1800" w:type="pct"/>
            <w:vAlign w:val="center"/>
          </w:tcPr>
          <w:p w14:paraId="3C63C16B"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6</w:t>
            </w:r>
          </w:p>
        </w:tc>
      </w:tr>
      <w:tr w:rsidR="005E22EF" w:rsidRPr="008D043F" w14:paraId="78470FB4" w14:textId="77777777" w:rsidTr="00C67E3E">
        <w:trPr>
          <w:trHeight w:val="391"/>
          <w:jc w:val="center"/>
        </w:trPr>
        <w:tc>
          <w:tcPr>
            <w:tcW w:w="1197" w:type="pct"/>
            <w:vAlign w:val="center"/>
          </w:tcPr>
          <w:p w14:paraId="4E15AE60"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Ptice</w:t>
            </w:r>
          </w:p>
        </w:tc>
        <w:tc>
          <w:tcPr>
            <w:tcW w:w="2003" w:type="pct"/>
            <w:vAlign w:val="center"/>
          </w:tcPr>
          <w:p w14:paraId="30CF6647"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326</w:t>
            </w:r>
          </w:p>
        </w:tc>
        <w:tc>
          <w:tcPr>
            <w:tcW w:w="1800" w:type="pct"/>
            <w:vAlign w:val="center"/>
          </w:tcPr>
          <w:p w14:paraId="1F937D9F"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40</w:t>
            </w:r>
          </w:p>
        </w:tc>
      </w:tr>
      <w:tr w:rsidR="005E22EF" w:rsidRPr="008D043F" w14:paraId="77752668" w14:textId="77777777" w:rsidTr="00C67E3E">
        <w:trPr>
          <w:trHeight w:val="391"/>
          <w:jc w:val="center"/>
        </w:trPr>
        <w:tc>
          <w:tcPr>
            <w:tcW w:w="1197" w:type="pct"/>
            <w:vAlign w:val="center"/>
          </w:tcPr>
          <w:p w14:paraId="59326F84"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Sisari</w:t>
            </w:r>
          </w:p>
        </w:tc>
        <w:tc>
          <w:tcPr>
            <w:tcW w:w="2003" w:type="pct"/>
            <w:vAlign w:val="center"/>
          </w:tcPr>
          <w:p w14:paraId="7EECEFFE"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85</w:t>
            </w:r>
          </w:p>
        </w:tc>
        <w:tc>
          <w:tcPr>
            <w:tcW w:w="1800" w:type="pct"/>
            <w:vAlign w:val="center"/>
          </w:tcPr>
          <w:p w14:paraId="62BFE9B1"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27</w:t>
            </w:r>
          </w:p>
        </w:tc>
      </w:tr>
    </w:tbl>
    <w:p w14:paraId="644F4E54" w14:textId="7777777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cilju očuvanja visokih prirodnih vrijednosti i očuvanja izvornih materijalnih, nematerijalnih i regulatornih koristi od prirodno funkcionalnih područja, neophodno je povećanje površine zaštićenih područja u Federaciji BiH u skladu s odredbama Zakona o zaštiti prirode. </w:t>
      </w:r>
    </w:p>
    <w:p w14:paraId="517CD1BE" w14:textId="1CAF66DC"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ealizacijom IPA projekta „Podrška implementaciji Direktiva o pticama i staništima u </w:t>
      </w:r>
      <w:r w:rsidR="009B451B"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2012–2015)“, za područje BiH urađena je analiza distribucije tipova staništa i vrsta navedenih u datim direktivama. Ukupno je evidentirano 70 različitih tipova staništa i 208 vrsta, od kojih su 109 ptice. U okviru projekta također</w:t>
      </w:r>
      <w:r w:rsidR="00FF1D16"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izrađena baza podataka u standardnim formatima (eng. </w:t>
      </w:r>
      <w:r w:rsidRPr="008D043F">
        <w:rPr>
          <w:rFonts w:asciiTheme="minorHAnsi" w:hAnsiTheme="minorHAnsi" w:cstheme="minorHAnsi"/>
          <w:i/>
          <w:sz w:val="22"/>
          <w:szCs w:val="22"/>
          <w:lang w:val="hr-HR"/>
        </w:rPr>
        <w:t>United Nations Economic Commission for Europe</w:t>
      </w:r>
      <w:r w:rsidRPr="008D043F">
        <w:rPr>
          <w:rFonts w:asciiTheme="minorHAnsi" w:hAnsiTheme="minorHAnsi" w:cstheme="minorHAnsi"/>
          <w:sz w:val="22"/>
          <w:szCs w:val="22"/>
          <w:lang w:val="hr-HR"/>
        </w:rPr>
        <w:t xml:space="preserve"> </w:t>
      </w:r>
      <w:r w:rsidR="00FF1D1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NECE 2018). Pripremljen je prijedlog plana ekološke mreže Natura 2000 u </w:t>
      </w:r>
      <w:r w:rsidR="00376C47"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Predložena su ukupno 122 područja koja čine ekološku mrežu ukupne površine 956.776,59 ha  (oko 20% ukupne državne teritorije </w:t>
      </w:r>
      <w:r w:rsidR="0099015B"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JmSg4g7d","properties":{"formattedCitation":"(Milanovi\\uc0\\u263{} and Golob 2015)","plainCitation":"(Milanović and Golob 2015)","noteIndex":0},"citationItems":[{"id":86,"uris":["http://zotero.org/users/7192877/items/6PSBYA2M"],"itemData":{"id":86,"type":"report","page":"33–58","title":"Podrška provođenju Direktive o staništima i Direktive o pticama u BiH","URL":"https://www.researchgate.net/publication/290604173_Projekat_Podrska_provodenju_Direktive_o_stanistima_i_Direktive_o_pticama_u_Bosni_i_Hercegovini","author":[{"family":"Milanović","given":"Đorđe"},{"family":"Golob","given":"Aleksandar"}],"issued":{"date-parts":[["2015"]]}}}],"schema":"https://github.com/citation-style-language/schema/raw/master/csl-citation.json"} </w:instrText>
      </w:r>
      <w:r w:rsidR="0099015B" w:rsidRPr="008D043F">
        <w:rPr>
          <w:rFonts w:asciiTheme="minorHAnsi" w:hAnsiTheme="minorHAnsi" w:cstheme="minorHAnsi"/>
          <w:sz w:val="22"/>
          <w:szCs w:val="22"/>
          <w:lang w:val="hr-HR"/>
        </w:rPr>
        <w:fldChar w:fldCharType="separate"/>
      </w:r>
      <w:r w:rsidR="0099015B" w:rsidRPr="008D043F">
        <w:rPr>
          <w:rFonts w:asciiTheme="minorHAnsi" w:hAnsiTheme="minorHAnsi" w:cstheme="minorHAnsi"/>
          <w:sz w:val="22"/>
          <w:lang w:val="hr-HR"/>
        </w:rPr>
        <w:t>(Milanović and Golob</w:t>
      </w:r>
      <w:r w:rsidR="00EE0457" w:rsidRPr="008D043F">
        <w:rPr>
          <w:rFonts w:asciiTheme="minorHAnsi" w:hAnsiTheme="minorHAnsi" w:cstheme="minorHAnsi"/>
          <w:sz w:val="22"/>
          <w:lang w:val="hr-HR"/>
        </w:rPr>
        <w:t>,</w:t>
      </w:r>
      <w:r w:rsidR="0099015B" w:rsidRPr="008D043F">
        <w:rPr>
          <w:rFonts w:asciiTheme="minorHAnsi" w:hAnsiTheme="minorHAnsi" w:cstheme="minorHAnsi"/>
          <w:sz w:val="22"/>
          <w:lang w:val="hr-HR"/>
        </w:rPr>
        <w:t xml:space="preserve"> 2015)</w:t>
      </w:r>
      <w:r w:rsidR="0099015B"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3C874F13" w14:textId="733CABE4"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ealizacija ovog projekta predstavlja jedan u nizu koraka prema uspostavi ekološke mreže Federacije BiH. U cilju prilagođavanja standardima EU u zaštiti prirode, neophodno je uključivanje zaštićenih područja i drugih ekološki značajnih područja u zajedničku </w:t>
      </w:r>
      <w:r w:rsidRPr="008D043F">
        <w:rPr>
          <w:rFonts w:asciiTheme="minorHAnsi" w:hAnsiTheme="minorHAnsi" w:cstheme="minorHAnsi"/>
          <w:b/>
          <w:sz w:val="22"/>
          <w:szCs w:val="22"/>
          <w:lang w:val="hr-HR"/>
        </w:rPr>
        <w:t>ekološku mrežu</w:t>
      </w:r>
      <w:r w:rsidRPr="008D043F">
        <w:rPr>
          <w:rFonts w:asciiTheme="minorHAnsi" w:hAnsiTheme="minorHAnsi" w:cstheme="minorHAnsi"/>
          <w:sz w:val="22"/>
          <w:szCs w:val="22"/>
          <w:lang w:val="hr-HR"/>
        </w:rPr>
        <w:t xml:space="preserve">, koja je propisana Zakonom o zaštiti prirode </w:t>
      </w:r>
      <w:r w:rsidR="00FF1D16"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w:t>
      </w:r>
      <w:r w:rsidR="00F15940"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pA7Ya5jb","properties":{"formattedCitation":"(Sl. glasnik FBiH 66/13 2013)","plainCitation":"(Sl. glasnik FBiH 66/13 2013)","dontUpdate":true,"noteIndex":0},"citationItems":[{"id":1475,"uris":["http://zotero.org/users/7192877/items/FMSGUYRD"],"itemData":{"id":1475,"type":"legislation","title":"Zakon o zaštiti prirode Federacije BiH","URL":"https://www.fmoit.gov.ba/upload/file/okolis/Zakon%20o%20za%C5%A1titi%20prirode%20Sl.%20nov%20F%20BIH%2066-13.pdf","author":[{"family":"\"Sl. novine Federacije BiH\", broj 66/13","given":""}],"issued":{"date-parts":[["2013"]]}}}],"schema":"https://github.com/citation-style-language/schema/raw/master/csl-citation.json"} </w:instrText>
      </w:r>
      <w:r w:rsidR="00F15940" w:rsidRPr="008D043F">
        <w:rPr>
          <w:rFonts w:asciiTheme="minorHAnsi" w:hAnsiTheme="minorHAnsi" w:cstheme="minorHAnsi"/>
          <w:sz w:val="22"/>
          <w:szCs w:val="22"/>
          <w:lang w:val="hr-HR"/>
        </w:rPr>
        <w:fldChar w:fldCharType="separate"/>
      </w:r>
      <w:r w:rsidR="00F15940" w:rsidRPr="008D043F">
        <w:rPr>
          <w:rFonts w:asciiTheme="minorHAnsi" w:hAnsiTheme="minorHAnsi" w:cstheme="minorHAnsi"/>
          <w:sz w:val="22"/>
          <w:lang w:val="hr-HR"/>
        </w:rPr>
        <w:t>(</w:t>
      </w:r>
      <w:r w:rsidR="00EE0457" w:rsidRPr="008D043F">
        <w:rPr>
          <w:rFonts w:asciiTheme="minorHAnsi" w:hAnsiTheme="minorHAnsi" w:cstheme="minorHAnsi"/>
          <w:sz w:val="22"/>
          <w:lang w:val="hr-HR"/>
        </w:rPr>
        <w:t>"</w:t>
      </w:r>
      <w:r w:rsidR="00F15940"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F15940" w:rsidRPr="008D043F">
        <w:rPr>
          <w:rFonts w:asciiTheme="minorHAnsi" w:hAnsiTheme="minorHAnsi" w:cstheme="minorHAnsi"/>
          <w:sz w:val="22"/>
          <w:lang w:val="hr-HR"/>
        </w:rPr>
        <w:t xml:space="preserve"> F</w:t>
      </w:r>
      <w:r w:rsidR="00EE0457" w:rsidRPr="008D043F">
        <w:rPr>
          <w:rFonts w:asciiTheme="minorHAnsi" w:hAnsiTheme="minorHAnsi" w:cstheme="minorHAnsi"/>
          <w:sz w:val="22"/>
          <w:lang w:val="hr-HR"/>
        </w:rPr>
        <w:t xml:space="preserve">ederacije </w:t>
      </w:r>
      <w:r w:rsidR="00F15940" w:rsidRPr="008D043F">
        <w:rPr>
          <w:rFonts w:asciiTheme="minorHAnsi" w:hAnsiTheme="minorHAnsi" w:cstheme="minorHAnsi"/>
          <w:sz w:val="22"/>
          <w:lang w:val="hr-HR"/>
        </w:rPr>
        <w:t>BiH</w:t>
      </w:r>
      <w:r w:rsidR="00EE0457" w:rsidRPr="008D043F">
        <w:rPr>
          <w:rFonts w:asciiTheme="minorHAnsi" w:hAnsiTheme="minorHAnsi" w:cstheme="minorHAnsi"/>
          <w:sz w:val="22"/>
          <w:lang w:val="hr-HR"/>
        </w:rPr>
        <w:t>", broj</w:t>
      </w:r>
      <w:r w:rsidR="00F15940" w:rsidRPr="008D043F">
        <w:rPr>
          <w:rFonts w:asciiTheme="minorHAnsi" w:hAnsiTheme="minorHAnsi" w:cstheme="minorHAnsi"/>
          <w:sz w:val="22"/>
          <w:lang w:val="hr-HR"/>
        </w:rPr>
        <w:t xml:space="preserve"> 66/13)</w:t>
      </w:r>
      <w:r w:rsidR="00F15940"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2DF158B5" w14:textId="7777777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cilju uspostave ekološke mreže na području </w:t>
      </w:r>
      <w:r w:rsidR="00FF1D16"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 neophodno je provesti kompleksan postupak koji obuhvata</w:t>
      </w:r>
      <w:r w:rsidR="00FF1D1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a) uspostavu ranije planiranih zaštićenih područja, (b) terensku provjeru podataka o rasprostranjenju i stanju vrsta i staništa unesenih u Natura bazu podataka, (c)  konsultativne procese u lokalnim zajednicama u cilju postizanja saglasnosti za uključivanje u ekološku mrežu. Saglasnost lokalnih zajednica postiže </w:t>
      </w:r>
      <w:r w:rsidR="00FF1D16"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kroz prethodnu intenzivnu promociju i kampanju o koristima od ekološke mreže. Uz usklađivanje sektorskih propisa s pravnom </w:t>
      </w:r>
      <w:r w:rsidR="00FF1D16" w:rsidRPr="008D043F">
        <w:rPr>
          <w:rFonts w:asciiTheme="minorHAnsi" w:hAnsiTheme="minorHAnsi" w:cstheme="minorHAnsi"/>
          <w:sz w:val="22"/>
          <w:szCs w:val="22"/>
          <w:lang w:val="hr-HR"/>
        </w:rPr>
        <w:t>stečevinom</w:t>
      </w:r>
      <w:r w:rsidR="00E0533A" w:rsidRPr="008D043F">
        <w:rPr>
          <w:rFonts w:asciiTheme="minorHAnsi" w:hAnsiTheme="minorHAnsi" w:cstheme="minorHAnsi"/>
          <w:sz w:val="22"/>
          <w:szCs w:val="22"/>
          <w:lang w:val="hr-HR"/>
        </w:rPr>
        <w:t xml:space="preserve"> </w:t>
      </w:r>
      <w:r w:rsidR="00E0533A" w:rsidRPr="008D043F">
        <w:rPr>
          <w:rFonts w:asciiTheme="minorHAnsi" w:hAnsiTheme="minorHAnsi" w:cstheme="minorHAnsi"/>
          <w:sz w:val="22"/>
          <w:szCs w:val="22"/>
          <w:lang w:val="hr-HR"/>
        </w:rPr>
        <w:lastRenderedPageBreak/>
        <w:t>EU</w:t>
      </w:r>
      <w:r w:rsidRPr="008D043F">
        <w:rPr>
          <w:rFonts w:asciiTheme="minorHAnsi" w:hAnsiTheme="minorHAnsi" w:cstheme="minorHAnsi"/>
          <w:sz w:val="22"/>
          <w:szCs w:val="22"/>
          <w:lang w:val="hr-HR"/>
        </w:rPr>
        <w:t>, neophodna je i identifikacija drugih ekološki značajnih područja (vodozaštitne zone, lovna i ribolovna područja itd</w:t>
      </w:r>
      <w:r w:rsidR="00FF1D1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 njihovo uključivanje u ekološku mrežu Federacije BiH. </w:t>
      </w:r>
    </w:p>
    <w:p w14:paraId="1EE4D233" w14:textId="77777777" w:rsidR="005E22EF" w:rsidRPr="008D043F" w:rsidRDefault="005E22EF" w:rsidP="0068355A">
      <w:pPr>
        <w:spacing w:after="240" w:line="276" w:lineRule="auto"/>
        <w:rPr>
          <w:rFonts w:asciiTheme="minorHAnsi" w:eastAsiaTheme="majorEastAsia" w:hAnsiTheme="minorHAnsi" w:cstheme="minorHAnsi"/>
          <w:b/>
          <w:bCs/>
          <w:i/>
          <w:iCs/>
          <w:sz w:val="22"/>
          <w:szCs w:val="22"/>
          <w:u w:val="single"/>
          <w:lang w:val="hr-HR"/>
        </w:rPr>
      </w:pPr>
      <w:r w:rsidRPr="008D043F">
        <w:rPr>
          <w:rFonts w:asciiTheme="minorHAnsi" w:eastAsiaTheme="majorEastAsia" w:hAnsiTheme="minorHAnsi" w:cstheme="minorHAnsi"/>
          <w:b/>
          <w:bCs/>
          <w:i/>
          <w:iCs/>
          <w:sz w:val="22"/>
          <w:szCs w:val="22"/>
          <w:u w:val="single"/>
          <w:lang w:val="hr-HR"/>
        </w:rPr>
        <w:t>Analiza postojećeg stanja i izazova</w:t>
      </w:r>
    </w:p>
    <w:p w14:paraId="591C2507" w14:textId="799B39FE" w:rsidR="005E22EF"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vezi s činjenicama o stepenu zaštite prirode u Federaciji BiH, tokom pripreme </w:t>
      </w:r>
      <w:r w:rsidR="002D2193" w:rsidRPr="008D043F">
        <w:rPr>
          <w:rFonts w:asciiTheme="minorHAnsi" w:hAnsiTheme="minorHAnsi" w:cstheme="minorHAnsi"/>
          <w:sz w:val="22"/>
          <w:szCs w:val="22"/>
          <w:lang w:val="hr-HR"/>
        </w:rPr>
        <w:t>Strategije</w:t>
      </w:r>
      <w:r w:rsidRPr="008D043F">
        <w:rPr>
          <w:rFonts w:asciiTheme="minorHAnsi" w:hAnsiTheme="minorHAnsi" w:cstheme="minorHAnsi"/>
          <w:sz w:val="22"/>
          <w:szCs w:val="22"/>
          <w:lang w:val="hr-HR"/>
        </w:rPr>
        <w:t xml:space="preserve"> urađena je iscrpna analiza uzroka </w:t>
      </w:r>
      <w:r w:rsidRPr="008D043F">
        <w:rPr>
          <w:rFonts w:asciiTheme="minorHAnsi" w:hAnsiTheme="minorHAnsi" w:cstheme="minorHAnsi"/>
          <w:b/>
          <w:bCs/>
          <w:sz w:val="22"/>
          <w:szCs w:val="22"/>
          <w:lang w:val="hr-HR"/>
        </w:rPr>
        <w:t>postojećeg stanja</w:t>
      </w:r>
      <w:r w:rsidRPr="008D043F">
        <w:rPr>
          <w:rFonts w:asciiTheme="minorHAnsi" w:hAnsiTheme="minorHAnsi" w:cstheme="minorHAnsi"/>
          <w:sz w:val="22"/>
          <w:szCs w:val="22"/>
          <w:lang w:val="hr-HR"/>
        </w:rPr>
        <w:t xml:space="preserve">, te se </w:t>
      </w:r>
      <w:r w:rsidR="009A6D4A" w:rsidRPr="008D043F">
        <w:rPr>
          <w:rFonts w:asciiTheme="minorHAnsi" w:hAnsiTheme="minorHAnsi" w:cstheme="minorHAnsi"/>
          <w:sz w:val="22"/>
          <w:szCs w:val="22"/>
          <w:lang w:val="hr-HR"/>
        </w:rPr>
        <w:t xml:space="preserve">identificirani </w:t>
      </w:r>
      <w:r w:rsidRPr="008D043F">
        <w:rPr>
          <w:rFonts w:asciiTheme="minorHAnsi" w:hAnsiTheme="minorHAnsi" w:cstheme="minorHAnsi"/>
          <w:b/>
          <w:bCs/>
          <w:sz w:val="22"/>
          <w:szCs w:val="22"/>
          <w:lang w:val="hr-HR"/>
        </w:rPr>
        <w:t xml:space="preserve">izazovi </w:t>
      </w:r>
      <w:r w:rsidRPr="008D043F">
        <w:rPr>
          <w:rFonts w:asciiTheme="minorHAnsi" w:hAnsiTheme="minorHAnsi" w:cstheme="minorHAnsi"/>
          <w:sz w:val="22"/>
          <w:szCs w:val="22"/>
          <w:lang w:val="hr-HR"/>
        </w:rPr>
        <w:t xml:space="preserve">mogu </w:t>
      </w:r>
      <w:r w:rsidR="009A6D4A" w:rsidRPr="008D043F">
        <w:rPr>
          <w:rFonts w:asciiTheme="minorHAnsi" w:hAnsiTheme="minorHAnsi" w:cstheme="minorHAnsi"/>
          <w:sz w:val="22"/>
          <w:szCs w:val="22"/>
          <w:lang w:val="hr-HR"/>
        </w:rPr>
        <w:t xml:space="preserve">grupirati </w:t>
      </w:r>
      <w:r w:rsidRPr="008D043F">
        <w:rPr>
          <w:rFonts w:asciiTheme="minorHAnsi" w:hAnsiTheme="minorHAnsi" w:cstheme="minorHAnsi"/>
          <w:sz w:val="22"/>
          <w:szCs w:val="22"/>
          <w:lang w:val="hr-HR"/>
        </w:rPr>
        <w:t>na sljedeći način: (a) stanje pravnog okvira za održivo upravljanje biodiverzitetom i očuvanje prirode, (b) stanje institucionalnog okvira, (c) stanje institucionalnih kapaciteta</w:t>
      </w:r>
      <w:r w:rsidR="009A6D4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 stanje podataka o biodiverzitetu, e) međusektorska saradnja za očuvanje prirode, f) uloga naučnih znanja u donošenju odluka, g) uloga ekološke svijesti u akcijama očuvanja prirode, h) finansiranje mjera za dostizanje strateškog cilja u oblasti biodiverziteta i očuvanja prirode. </w:t>
      </w:r>
    </w:p>
    <w:p w14:paraId="27C56E9D" w14:textId="77777777" w:rsidR="005E22EF" w:rsidRPr="008D043F" w:rsidRDefault="005E22EF" w:rsidP="0068355A">
      <w:pPr>
        <w:spacing w:line="276" w:lineRule="auto"/>
        <w:rPr>
          <w:rFonts w:asciiTheme="minorHAnsi" w:hAnsiTheme="minorHAnsi" w:cstheme="minorHAnsi"/>
          <w:sz w:val="22"/>
          <w:szCs w:val="22"/>
          <w:u w:val="single"/>
          <w:lang w:val="hr-HR"/>
        </w:rPr>
      </w:pPr>
      <w:r w:rsidRPr="008D043F">
        <w:rPr>
          <w:rFonts w:asciiTheme="minorHAnsi" w:hAnsiTheme="minorHAnsi" w:cstheme="minorHAnsi"/>
          <w:i/>
          <w:iCs/>
          <w:sz w:val="22"/>
          <w:szCs w:val="22"/>
          <w:u w:val="single"/>
          <w:lang w:val="hr-HR"/>
        </w:rPr>
        <w:t xml:space="preserve">Stanje pravnog okvira za održivo upravljanje biodiverzitetom i očuvanje prirode </w:t>
      </w:r>
      <w:bookmarkStart w:id="103" w:name="_Hlk93256623"/>
    </w:p>
    <w:p w14:paraId="5C31342E" w14:textId="31E2DAE3"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 obzirom na nadležnosti, pravni okvir za biodiverzitet i očuvanje prirode Federacije BiH čini set </w:t>
      </w:r>
      <w:r w:rsidR="001E7748" w:rsidRPr="008D043F">
        <w:rPr>
          <w:rFonts w:asciiTheme="minorHAnsi" w:hAnsiTheme="minorHAnsi" w:cstheme="minorHAnsi"/>
          <w:sz w:val="22"/>
          <w:szCs w:val="22"/>
          <w:lang w:val="hr-HR"/>
        </w:rPr>
        <w:t xml:space="preserve">okolišnih </w:t>
      </w:r>
      <w:r w:rsidRPr="008D043F">
        <w:rPr>
          <w:rFonts w:asciiTheme="minorHAnsi" w:hAnsiTheme="minorHAnsi" w:cstheme="minorHAnsi"/>
          <w:sz w:val="22"/>
          <w:szCs w:val="22"/>
          <w:lang w:val="hr-HR"/>
        </w:rPr>
        <w:t>zakona, te različiti sektorski zakoni u oblasti šumarstva, veterinаrstva, lovstva, poljoprivrede, vodoprivrede i drugi. U skladu s prihvaćenim međunarodnim obavezama</w:t>
      </w:r>
      <w:r w:rsidR="00EE0457" w:rsidRPr="008D043F">
        <w:rPr>
          <w:rFonts w:asciiTheme="minorHAnsi" w:hAnsiTheme="minorHAnsi" w:cstheme="minorHAnsi"/>
          <w:sz w:val="22"/>
          <w:szCs w:val="22"/>
          <w:lang w:val="hr-HR"/>
        </w:rPr>
        <w:t xml:space="preserve"> </w:t>
      </w:r>
      <w:r w:rsidR="00EE0457" w:rsidRPr="008D043F">
        <w:rPr>
          <w:rFonts w:asciiTheme="minorHAnsi" w:hAnsiTheme="minorHAnsi" w:cstheme="minorHAnsi"/>
          <w:sz w:val="22"/>
          <w:szCs w:val="22"/>
          <w:lang w:val="hr-HR"/>
        </w:rPr>
        <w:fldChar w:fldCharType="begin"/>
      </w:r>
      <w:r w:rsidR="00EE0457" w:rsidRPr="008D043F">
        <w:rPr>
          <w:rFonts w:asciiTheme="minorHAnsi" w:hAnsiTheme="minorHAnsi" w:cstheme="minorHAnsi"/>
          <w:sz w:val="22"/>
          <w:szCs w:val="22"/>
          <w:lang w:val="hr-HR"/>
        </w:rPr>
        <w:instrText xml:space="preserve"> ADDIN ZOTERO_ITEM CSL_CITATION {"citationID":"I4bJu6mn","properties":{"formattedCitation":"(\\uc0\\u8216{}Sl. glasnik BiH\\uc0\\u8217{}, broj 10/08 2008)","plainCitation":"(‘Sl. glasnik BiH’, broj 10/08 2008)","noteIndex":0},"citationItems":[{"id":1476,"uris":["http://zotero.org/users/7192877/items/DEVITUNE"],"itemData":{"id":1476,"type":"legislation","title":"Sporazum o stabilizaciji i pridruživanju između Evropskih zajednica i njihovih država članica, sa jedne strane i Bosne i Hercegovine, sa druge strane","URL":"http://www.ads.gov.ba/v2/attachments/2277_BOS_opt_1.pdf","author":[{"family":"\"Sl. glasnik BiH\", broj 10/08","given":""}],"issued":{"date-parts":[["2008"]]}}}],"schema":"https://github.com/citation-style-language/schema/raw/master/csl-citation.json"} </w:instrText>
      </w:r>
      <w:r w:rsidR="00EE0457" w:rsidRPr="008D043F">
        <w:rPr>
          <w:rFonts w:asciiTheme="minorHAnsi" w:hAnsiTheme="minorHAnsi" w:cstheme="minorHAnsi"/>
          <w:sz w:val="22"/>
          <w:szCs w:val="22"/>
          <w:lang w:val="hr-HR"/>
        </w:rPr>
        <w:fldChar w:fldCharType="separate"/>
      </w:r>
      <w:r w:rsidR="00EE0457" w:rsidRPr="008D043F">
        <w:rPr>
          <w:rFonts w:asciiTheme="minorHAnsi" w:hAnsiTheme="minorHAnsi" w:cstheme="minorHAnsi"/>
          <w:sz w:val="22"/>
        </w:rPr>
        <w:t>("Sl. glasnik BiH", broj 10/08)</w:t>
      </w:r>
      <w:r w:rsidR="00EE045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jedna od nadležnosti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je prilagođavanje </w:t>
      </w:r>
      <w:r w:rsidR="001E7748" w:rsidRPr="008D043F">
        <w:rPr>
          <w:rFonts w:asciiTheme="minorHAnsi" w:hAnsiTheme="minorHAnsi" w:cstheme="minorHAnsi"/>
          <w:sz w:val="22"/>
          <w:szCs w:val="22"/>
          <w:lang w:val="hr-HR"/>
        </w:rPr>
        <w:t xml:space="preserve">okolišnog </w:t>
      </w:r>
      <w:r w:rsidRPr="008D043F">
        <w:rPr>
          <w:rFonts w:asciiTheme="minorHAnsi" w:hAnsiTheme="minorHAnsi" w:cstheme="minorHAnsi"/>
          <w:sz w:val="22"/>
          <w:szCs w:val="22"/>
          <w:lang w:val="hr-HR"/>
        </w:rPr>
        <w:t xml:space="preserve">zakonodavstva pravnoj </w:t>
      </w:r>
      <w:r w:rsidR="009A6D4A" w:rsidRPr="008D043F">
        <w:rPr>
          <w:rFonts w:asciiTheme="minorHAnsi" w:hAnsiTheme="minorHAnsi" w:cstheme="minorHAnsi"/>
          <w:sz w:val="22"/>
          <w:szCs w:val="22"/>
          <w:lang w:val="hr-HR"/>
        </w:rPr>
        <w:t>stečevini</w:t>
      </w:r>
      <w:r w:rsidRPr="008D043F">
        <w:rPr>
          <w:rFonts w:asciiTheme="minorHAnsi" w:hAnsiTheme="minorHAnsi" w:cstheme="minorHAnsi"/>
          <w:sz w:val="22"/>
          <w:szCs w:val="22"/>
          <w:lang w:val="hr-HR"/>
        </w:rPr>
        <w:t xml:space="preserve"> EU, a prije svega Direktivi o staništima</w:t>
      </w:r>
      <w:r w:rsidR="0043106B" w:rsidRPr="008D043F">
        <w:rPr>
          <w:rFonts w:asciiTheme="minorHAnsi" w:hAnsiTheme="minorHAnsi" w:cstheme="minorHAnsi"/>
          <w:sz w:val="22"/>
          <w:szCs w:val="22"/>
          <w:lang w:val="hr-HR"/>
        </w:rPr>
        <w:t xml:space="preserve"> </w:t>
      </w:r>
      <w:r w:rsidR="0043106B" w:rsidRPr="008D043F">
        <w:rPr>
          <w:rFonts w:asciiTheme="minorHAnsi" w:hAnsiTheme="minorHAnsi" w:cstheme="minorHAnsi"/>
          <w:sz w:val="22"/>
          <w:szCs w:val="22"/>
          <w:lang w:val="hr-HR"/>
        </w:rPr>
        <w:fldChar w:fldCharType="begin"/>
      </w:r>
      <w:r w:rsidR="00F4000D" w:rsidRPr="008D043F">
        <w:rPr>
          <w:rFonts w:asciiTheme="minorHAnsi" w:hAnsiTheme="minorHAnsi" w:cstheme="minorHAnsi"/>
          <w:sz w:val="22"/>
          <w:szCs w:val="22"/>
          <w:lang w:val="hr-HR"/>
        </w:rPr>
        <w:instrText xml:space="preserve"> ADDIN ZOTERO_ITEM CSL_CITATION {"citationID":"X5AARAg9","properties":{"formattedCitation":"(Direktiva 92/43/EZ 1992)","plainCitation":"(Direktiva 92/43/EZ 1992)","noteIndex":0},"citationItems":[{"id":1477,"uris":["http://zotero.org/users/7192877/items/7FL9Z8FB"],"itemData":{"id":1477,"type":"legislation","title":"Direktiva 92/43/EZ Evropskog parlamenta i Savjeta o očuvanju prirodnih staništa i divlje faune i flore","author":[{"family":"Direktiva 92/43/EZ","given":""}],"issued":{"date-parts":[["1992"]]}}}],"schema":"https://github.com/citation-style-language/schema/raw/master/csl-citation.json"} </w:instrText>
      </w:r>
      <w:r w:rsidR="0043106B" w:rsidRPr="008D043F">
        <w:rPr>
          <w:rFonts w:asciiTheme="minorHAnsi" w:hAnsiTheme="minorHAnsi" w:cstheme="minorHAnsi"/>
          <w:sz w:val="22"/>
          <w:szCs w:val="22"/>
          <w:lang w:val="hr-HR"/>
        </w:rPr>
        <w:fldChar w:fldCharType="separate"/>
      </w:r>
      <w:r w:rsidR="0043106B" w:rsidRPr="008D043F">
        <w:rPr>
          <w:rFonts w:asciiTheme="minorHAnsi" w:hAnsiTheme="minorHAnsi" w:cstheme="minorHAnsi"/>
          <w:sz w:val="22"/>
          <w:lang w:val="hr-HR"/>
        </w:rPr>
        <w:t>(Direktiva 92/43/EZ)</w:t>
      </w:r>
      <w:r w:rsidR="0043106B"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Direktivi o zaštiti divljih vrsta ptica </w:t>
      </w:r>
      <w:r w:rsidRPr="008D043F">
        <w:rPr>
          <w:rFonts w:asciiTheme="minorHAnsi" w:hAnsiTheme="minorHAnsi" w:cstheme="minorHAnsi"/>
          <w:sz w:val="22"/>
          <w:szCs w:val="22"/>
          <w:lang w:val="hr-HR"/>
        </w:rPr>
        <w:fldChar w:fldCharType="begin"/>
      </w:r>
      <w:r w:rsidR="007F27DD" w:rsidRPr="008D043F">
        <w:rPr>
          <w:rFonts w:asciiTheme="minorHAnsi" w:hAnsiTheme="minorHAnsi" w:cstheme="minorHAnsi"/>
          <w:sz w:val="22"/>
          <w:szCs w:val="22"/>
          <w:lang w:val="hr-HR"/>
        </w:rPr>
        <w:instrText xml:space="preserve"> ADDIN ZOTERO_ITEM CSL_CITATION {"citationID":"hrnpB9OA","properties":{"formattedCitation":"(Direktiva 2009/147/EZ n.d.)","plainCitation":"(Direktiva 2009/147/EZ n.d.)","dontUpdate":true,"noteIndex":0},"citationItems":[{"id":1074,"uris":["http://zotero.org/groups/2653216/items/YR3RL8H7"],"itemData":{"id":1074,"type":"book","language":"sl","publisher":"EC","title":"Direktiva 2009/147/EZ Evropskog parlamenta i Savjeta o očuvanju divljih ptica","author":[{"family":"Direktiva 2009/147/EZ","given":""}]}}],"schema":"https://github.com/citation-style-language/schema/raw/master/csl-citation.json"} </w:instrText>
      </w:r>
      <w:r w:rsidRPr="008D043F">
        <w:rPr>
          <w:rFonts w:asciiTheme="minorHAnsi" w:hAnsiTheme="minorHAnsi" w:cstheme="minorHAnsi"/>
          <w:sz w:val="22"/>
          <w:szCs w:val="22"/>
          <w:lang w:val="hr-HR"/>
        </w:rPr>
        <w:fldChar w:fldCharType="separate"/>
      </w:r>
      <w:r w:rsidRPr="008D043F">
        <w:rPr>
          <w:rFonts w:asciiTheme="minorHAnsi" w:hAnsiTheme="minorHAnsi" w:cstheme="minorHAnsi"/>
          <w:sz w:val="22"/>
          <w:szCs w:val="22"/>
          <w:lang w:val="hr-HR"/>
        </w:rPr>
        <w:t>(Direktiva 2009/147/EZ)</w:t>
      </w:r>
      <w:r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te  uredbama koje </w:t>
      </w:r>
      <w:r w:rsidR="009A6D4A" w:rsidRPr="008D043F">
        <w:rPr>
          <w:rFonts w:asciiTheme="minorHAnsi" w:hAnsiTheme="minorHAnsi" w:cstheme="minorHAnsi"/>
          <w:sz w:val="22"/>
          <w:szCs w:val="22"/>
          <w:lang w:val="hr-HR"/>
        </w:rPr>
        <w:t>reguliraju</w:t>
      </w:r>
      <w:r w:rsidRPr="008D043F">
        <w:rPr>
          <w:rFonts w:asciiTheme="minorHAnsi" w:hAnsiTheme="minorHAnsi" w:cstheme="minorHAnsi"/>
          <w:sz w:val="22"/>
          <w:szCs w:val="22"/>
          <w:lang w:val="hr-HR"/>
        </w:rPr>
        <w:t xml:space="preserve"> materiju međunarodnih sporazuma u kojima je EU član</w:t>
      </w:r>
      <w:r w:rsidR="009A6D4A" w:rsidRPr="008D043F">
        <w:rPr>
          <w:rFonts w:asciiTheme="minorHAnsi" w:hAnsiTheme="minorHAnsi" w:cstheme="minorHAnsi"/>
          <w:sz w:val="22"/>
          <w:szCs w:val="22"/>
          <w:lang w:val="hr-HR"/>
        </w:rPr>
        <w:t>ica</w:t>
      </w:r>
      <w:r w:rsidRPr="008D043F">
        <w:rPr>
          <w:rFonts w:asciiTheme="minorHAnsi" w:hAnsiTheme="minorHAnsi" w:cstheme="minorHAnsi"/>
          <w:sz w:val="22"/>
          <w:szCs w:val="22"/>
          <w:lang w:val="hr-HR"/>
        </w:rPr>
        <w:t xml:space="preserve">. Osnovni propis iz ove oblasti u </w:t>
      </w:r>
      <w:r w:rsidR="009A6D4A"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je Zakon o zaštiti prirode</w:t>
      </w:r>
      <w:r w:rsidR="00EE0457" w:rsidRPr="008D043F">
        <w:rPr>
          <w:rFonts w:asciiTheme="minorHAnsi" w:hAnsiTheme="minorHAnsi" w:cstheme="minorHAnsi"/>
          <w:sz w:val="22"/>
          <w:szCs w:val="22"/>
          <w:lang w:val="hr-HR"/>
        </w:rPr>
        <w:t xml:space="preserve"> </w:t>
      </w:r>
      <w:r w:rsidR="00EE0457" w:rsidRPr="008D043F">
        <w:rPr>
          <w:rFonts w:asciiTheme="minorHAnsi" w:hAnsiTheme="minorHAnsi" w:cstheme="minorHAnsi"/>
          <w:sz w:val="22"/>
          <w:szCs w:val="22"/>
          <w:lang w:val="hr-HR"/>
        </w:rPr>
        <w:fldChar w:fldCharType="begin"/>
      </w:r>
      <w:r w:rsidR="00EE0457" w:rsidRPr="008D043F">
        <w:rPr>
          <w:rFonts w:asciiTheme="minorHAnsi" w:hAnsiTheme="minorHAnsi" w:cstheme="minorHAnsi"/>
          <w:sz w:val="22"/>
          <w:szCs w:val="22"/>
          <w:lang w:val="hr-HR"/>
        </w:rPr>
        <w:instrText xml:space="preserve"> ADDIN ZOTERO_ITEM CSL_CITATION {"citationID":"IfFIjnnj","properties":{"formattedCitation":"(\\uc0\\u8216{}Sl. novine Federacije BiH\\uc0\\u8217{}, broj 66/13 2013)","plainCitation":"(‘Sl. novine Federacije BiH’, broj 66/13 2013)","noteIndex":0},"citationItems":[{"id":1475,"uris":["http://zotero.org/users/7192877/items/FMSGUYRD"],"itemData":{"id":1475,"type":"legislation","title":"Zakon o zaštiti prirode Federacije BiH","URL":"https://www.fmoit.gov.ba/upload/file/okolis/Zakon%20o%20za%C5%A1titi%20prirode%20Sl.%20nov%20F%20BIH%2066-13.pdf","author":[{"family":"\"Sl. novine Federacije BiH\", broj 66/13","given":""}],"issued":{"date-parts":[["2013"]]}}}],"schema":"https://github.com/citation-style-language/schema/raw/master/csl-citation.json"} </w:instrText>
      </w:r>
      <w:r w:rsidR="00EE0457" w:rsidRPr="008D043F">
        <w:rPr>
          <w:rFonts w:asciiTheme="minorHAnsi" w:hAnsiTheme="minorHAnsi" w:cstheme="minorHAnsi"/>
          <w:sz w:val="22"/>
          <w:szCs w:val="22"/>
          <w:lang w:val="hr-HR"/>
        </w:rPr>
        <w:fldChar w:fldCharType="separate"/>
      </w:r>
      <w:r w:rsidR="00EE0457" w:rsidRPr="008D043F">
        <w:rPr>
          <w:rFonts w:asciiTheme="minorHAnsi" w:hAnsiTheme="minorHAnsi" w:cstheme="minorHAnsi"/>
          <w:sz w:val="22"/>
        </w:rPr>
        <w:t>("Sl. novine Federacije BiH", broj 66/13)</w:t>
      </w:r>
      <w:r w:rsidR="00EE045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koji se temelji na odredbama ratificiranih međunarodnih ugovora u oblasti zaštite biološke raznolikosti i to: Konvenciji o biološkoj raznolikosti, Konvenciji o međunarodnoj trgovini ugroženim vrstama divljih životinja i biljaka, Konvenciji o zaštiti evropskih divljih vrsta i prirodnih staništa, Konvenciji o migratornim vrstama divljih životinja, te odredbama </w:t>
      </w:r>
      <w:r w:rsidR="009A6D4A" w:rsidRPr="008D043F">
        <w:rPr>
          <w:rFonts w:asciiTheme="minorHAnsi" w:hAnsiTheme="minorHAnsi" w:cstheme="minorHAnsi"/>
          <w:sz w:val="22"/>
          <w:szCs w:val="22"/>
          <w:lang w:val="hr-HR"/>
        </w:rPr>
        <w:t>s</w:t>
      </w:r>
      <w:r w:rsidRPr="008D043F">
        <w:rPr>
          <w:rFonts w:asciiTheme="minorHAnsi" w:hAnsiTheme="minorHAnsi" w:cstheme="minorHAnsi"/>
          <w:sz w:val="22"/>
          <w:szCs w:val="22"/>
          <w:lang w:val="hr-HR"/>
        </w:rPr>
        <w:t xml:space="preserve">pomenutih EU direktiva. S obzirom na postojeći nedostatak finansijskih, tehničkih i ljudskih kapaciteta u oblasti očuvanja biodiverziteta i zaštite prirode, implementacija Zakona predstavlja značajan izazov za </w:t>
      </w:r>
      <w:r w:rsidR="009A6D4A" w:rsidRPr="008D043F">
        <w:rPr>
          <w:rFonts w:asciiTheme="minorHAnsi" w:hAnsiTheme="minorHAnsi" w:cstheme="minorHAnsi"/>
          <w:sz w:val="22"/>
          <w:szCs w:val="22"/>
          <w:lang w:val="hr-HR"/>
        </w:rPr>
        <w:t xml:space="preserve">Federaciju </w:t>
      </w:r>
      <w:r w:rsidRPr="008D043F">
        <w:rPr>
          <w:rFonts w:asciiTheme="minorHAnsi" w:hAnsiTheme="minorHAnsi" w:cstheme="minorHAnsi"/>
          <w:sz w:val="22"/>
          <w:szCs w:val="22"/>
          <w:lang w:val="hr-HR"/>
        </w:rPr>
        <w:t xml:space="preserve">BiH. Nadalje, potpuno usklađivanje Zakona o zaštiti prirode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kao i usklađivanje svih drugih zakona s pravnom </w:t>
      </w:r>
      <w:r w:rsidR="009A6D4A" w:rsidRPr="008D043F">
        <w:rPr>
          <w:rFonts w:asciiTheme="minorHAnsi" w:hAnsiTheme="minorHAnsi" w:cstheme="minorHAnsi"/>
          <w:sz w:val="22"/>
          <w:szCs w:val="22"/>
          <w:lang w:val="hr-HR"/>
        </w:rPr>
        <w:t>stečevinom</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predstavlja izuzetno zahtjevan proces, u kojem je bitno razlikovati horizontalni (međusektorski) i vertikalni (koordiniran s drugim administrativnim nivoima) pravac usklađivanja propisa. U horizontalnom pravcu, usklađivanje domaće legislative za zaštitu/očuvanje prirode s pravnom </w:t>
      </w:r>
      <w:r w:rsidR="009A6D4A" w:rsidRPr="008D043F">
        <w:rPr>
          <w:rFonts w:asciiTheme="minorHAnsi" w:hAnsiTheme="minorHAnsi" w:cstheme="minorHAnsi"/>
          <w:sz w:val="22"/>
          <w:szCs w:val="22"/>
          <w:lang w:val="hr-HR"/>
        </w:rPr>
        <w:t xml:space="preserve">stečevinom </w:t>
      </w:r>
      <w:r w:rsidR="00E0533A" w:rsidRPr="008D043F">
        <w:rPr>
          <w:rFonts w:asciiTheme="minorHAnsi" w:hAnsiTheme="minorHAnsi" w:cstheme="minorHAnsi"/>
          <w:sz w:val="22"/>
          <w:szCs w:val="22"/>
          <w:lang w:val="hr-HR"/>
        </w:rPr>
        <w:t xml:space="preserve">EU </w:t>
      </w:r>
      <w:r w:rsidRPr="008D043F">
        <w:rPr>
          <w:rFonts w:asciiTheme="minorHAnsi" w:hAnsiTheme="minorHAnsi" w:cstheme="minorHAnsi"/>
          <w:sz w:val="22"/>
          <w:szCs w:val="22"/>
          <w:lang w:val="hr-HR"/>
        </w:rPr>
        <w:t xml:space="preserve">spada u nadležnost velikog broja institucija na federalnom i kantonalnim nivoima, čija saradnja zahtijeva pravno </w:t>
      </w:r>
      <w:r w:rsidR="009A6D4A" w:rsidRPr="008D043F">
        <w:rPr>
          <w:rFonts w:asciiTheme="minorHAnsi" w:hAnsiTheme="minorHAnsi" w:cstheme="minorHAnsi"/>
          <w:sz w:val="22"/>
          <w:szCs w:val="22"/>
          <w:lang w:val="hr-HR"/>
        </w:rPr>
        <w:t xml:space="preserve">definirane </w:t>
      </w:r>
      <w:r w:rsidRPr="008D043F">
        <w:rPr>
          <w:rFonts w:asciiTheme="minorHAnsi" w:hAnsiTheme="minorHAnsi" w:cstheme="minorHAnsi"/>
          <w:sz w:val="22"/>
          <w:szCs w:val="22"/>
          <w:lang w:val="hr-HR"/>
        </w:rPr>
        <w:t xml:space="preserve">i međusobno usklađene mehanizme. U vertikalnom pravcu, usklađivanje s pravnom </w:t>
      </w:r>
      <w:r w:rsidR="009A6D4A" w:rsidRPr="008D043F">
        <w:rPr>
          <w:rFonts w:asciiTheme="minorHAnsi" w:hAnsiTheme="minorHAnsi" w:cstheme="minorHAnsi"/>
          <w:sz w:val="22"/>
          <w:szCs w:val="22"/>
          <w:lang w:val="hr-HR"/>
        </w:rPr>
        <w:t>stečevinom</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u oblasti zaštite/očuvanja prirode u </w:t>
      </w:r>
      <w:r w:rsidR="009A6D4A"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zahtijeva: </w:t>
      </w:r>
    </w:p>
    <w:p w14:paraId="66ABBCEC" w14:textId="77777777" w:rsidR="005E22EF" w:rsidRPr="008D043F" w:rsidRDefault="005E22EF" w:rsidP="0068355A">
      <w:pPr>
        <w:numPr>
          <w:ilvl w:val="2"/>
          <w:numId w:val="7"/>
        </w:numPr>
        <w:spacing w:before="240" w:after="240" w:line="276" w:lineRule="auto"/>
        <w:ind w:left="723"/>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Razvijene smjernice za usklađivanje i implementaciju međunarodnih sporazuma za biodiverzitet u kojima je BiH zemlja članica</w:t>
      </w:r>
      <w:r w:rsidR="009A6D4A" w:rsidRPr="008D043F">
        <w:rPr>
          <w:rFonts w:asciiTheme="minorHAnsi" w:hAnsiTheme="minorHAnsi" w:cstheme="minorHAnsi"/>
          <w:sz w:val="22"/>
          <w:szCs w:val="22"/>
          <w:lang w:val="hr-HR"/>
        </w:rPr>
        <w:t>;</w:t>
      </w:r>
    </w:p>
    <w:p w14:paraId="657B9F5F" w14:textId="77777777" w:rsidR="005E22EF" w:rsidRPr="008D043F" w:rsidRDefault="005E22EF" w:rsidP="0068355A">
      <w:pPr>
        <w:numPr>
          <w:ilvl w:val="2"/>
          <w:numId w:val="7"/>
        </w:numPr>
        <w:spacing w:before="240" w:after="240" w:line="276" w:lineRule="auto"/>
        <w:ind w:left="723"/>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azvijenu efikasnu pravnu podlogu za saradnju u oblasti zaštite/očuvanja prirode s Republikom Srpskom i Brčko </w:t>
      </w:r>
      <w:r w:rsidR="009A6D4A" w:rsidRPr="008D043F">
        <w:rPr>
          <w:rFonts w:asciiTheme="minorHAnsi" w:hAnsiTheme="minorHAnsi" w:cstheme="minorHAnsi"/>
          <w:sz w:val="22"/>
          <w:szCs w:val="22"/>
          <w:lang w:val="hr-HR"/>
        </w:rPr>
        <w:t>distriktom BiH;</w:t>
      </w:r>
    </w:p>
    <w:p w14:paraId="529DE018" w14:textId="77777777" w:rsidR="005E22EF" w:rsidRPr="008D043F" w:rsidRDefault="005E22EF" w:rsidP="0068355A">
      <w:pPr>
        <w:numPr>
          <w:ilvl w:val="2"/>
          <w:numId w:val="7"/>
        </w:numPr>
        <w:spacing w:before="240" w:line="276" w:lineRule="auto"/>
        <w:ind w:left="723"/>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azvijenu efikasnu pravnu podlogu za koordinaciju u razvoju i implementaciji sektorskih propisa za očuvanje/zaštitu prirode u kantonima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w:t>
      </w:r>
    </w:p>
    <w:p w14:paraId="0DAAD7BB" w14:textId="21DCB250" w:rsidR="005E22EF" w:rsidRPr="008D043F" w:rsidRDefault="005E22EF"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red složenosti ovih procesa, kao osnovnog izazova u uspostavi kvalitetnog pravnog okvira, problem za biodiverzitet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predstavlja i činjenica da BiH nije zemlja članica u određenim </w:t>
      </w:r>
      <w:r w:rsidRPr="008D043F">
        <w:rPr>
          <w:rFonts w:asciiTheme="minorHAnsi" w:hAnsiTheme="minorHAnsi" w:cstheme="minorHAnsi"/>
          <w:sz w:val="22"/>
          <w:szCs w:val="22"/>
          <w:lang w:val="hr-HR"/>
        </w:rPr>
        <w:lastRenderedPageBreak/>
        <w:t>protokolima i sporazumima (Nagoja, AEWA)</w:t>
      </w:r>
      <w:r w:rsidR="009A6D4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i su važni za upravljanje biodiverzitetom. To za posljedicu ima da ni na nivou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nisu doneseni odgovarajući propisi. U cilju prevazilaženja ovih izazova neophodan je, prije svega, </w:t>
      </w:r>
      <w:r w:rsidR="009A6D4A" w:rsidRPr="008D043F">
        <w:rPr>
          <w:rFonts w:asciiTheme="minorHAnsi" w:hAnsiTheme="minorHAnsi" w:cstheme="minorHAnsi"/>
          <w:sz w:val="22"/>
          <w:szCs w:val="22"/>
          <w:lang w:val="hr-HR"/>
        </w:rPr>
        <w:t xml:space="preserve">sinhronizirani </w:t>
      </w:r>
      <w:r w:rsidRPr="008D043F">
        <w:rPr>
          <w:rFonts w:asciiTheme="minorHAnsi" w:hAnsiTheme="minorHAnsi" w:cstheme="minorHAnsi"/>
          <w:sz w:val="22"/>
          <w:szCs w:val="22"/>
          <w:lang w:val="hr-HR"/>
        </w:rPr>
        <w:t xml:space="preserve">razvoj pravnog okvira Federacije BiH s pravnim okvirom na nivo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Republike Srpske i Distrikta Brčko. </w:t>
      </w:r>
    </w:p>
    <w:p w14:paraId="6E22E0B2" w14:textId="05FED956"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trebno je istaknuti da Federalno ministarstvo okoliša i turizma predstavlja ključnu kontakt</w:t>
      </w:r>
      <w:r w:rsidR="009A6D4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tačku za Konvenciju o biodiverzitetu za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te u tom smislu predvodi i procese vezane za pripremu Strategije za zaštitu biološke raznolikost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drugih strateških dokumenata vezanih za oblast biodiverziteta.</w:t>
      </w:r>
    </w:p>
    <w:bookmarkEnd w:id="103"/>
    <w:p w14:paraId="4B12FC9B"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Stanje institucionalnog okvira</w:t>
      </w:r>
    </w:p>
    <w:p w14:paraId="3271AE89" w14:textId="3CBD8B06"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o ministarstvo okoliša i turizma obavlja upravne, stručne i druge poslove iz nadležnosti Federacije BiH koji se odnose na prirodu, izradu strategije i politike zaštite okoliša, realizaciju projekata, standarde kvaliteta prirode i ekološko praćenje prirode (DEI, 2018). Ministarstvo je </w:t>
      </w:r>
      <w:r w:rsidR="009A6D4A" w:rsidRPr="008D043F">
        <w:rPr>
          <w:rFonts w:asciiTheme="minorHAnsi" w:hAnsiTheme="minorHAnsi" w:cstheme="minorHAnsi"/>
          <w:sz w:val="22"/>
          <w:szCs w:val="22"/>
          <w:lang w:val="hr-HR"/>
        </w:rPr>
        <w:t xml:space="preserve">organizirano </w:t>
      </w:r>
      <w:r w:rsidRPr="008D043F">
        <w:rPr>
          <w:rFonts w:asciiTheme="minorHAnsi" w:hAnsiTheme="minorHAnsi" w:cstheme="minorHAnsi"/>
          <w:sz w:val="22"/>
          <w:szCs w:val="22"/>
          <w:lang w:val="hr-HR"/>
        </w:rPr>
        <w:t xml:space="preserve">u različite </w:t>
      </w:r>
      <w:r w:rsidR="009A6D4A" w:rsidRPr="008D043F">
        <w:rPr>
          <w:rFonts w:asciiTheme="minorHAnsi" w:hAnsiTheme="minorHAnsi" w:cstheme="minorHAnsi"/>
          <w:sz w:val="22"/>
          <w:szCs w:val="22"/>
          <w:lang w:val="hr-HR"/>
        </w:rPr>
        <w:t>sektore</w:t>
      </w:r>
      <w:r w:rsidRPr="008D043F">
        <w:rPr>
          <w:rFonts w:asciiTheme="minorHAnsi" w:hAnsiTheme="minorHAnsi" w:cstheme="minorHAnsi"/>
          <w:sz w:val="22"/>
          <w:szCs w:val="22"/>
          <w:lang w:val="hr-HR"/>
        </w:rPr>
        <w:t xml:space="preserve"> koji su podijeljeni na </w:t>
      </w:r>
      <w:r w:rsidR="009A6D4A" w:rsidRPr="008D043F">
        <w:rPr>
          <w:rFonts w:asciiTheme="minorHAnsi" w:hAnsiTheme="minorHAnsi" w:cstheme="minorHAnsi"/>
          <w:sz w:val="22"/>
          <w:szCs w:val="22"/>
          <w:lang w:val="hr-HR"/>
        </w:rPr>
        <w:t>odsjeke</w:t>
      </w:r>
      <w:r w:rsidRPr="008D043F">
        <w:rPr>
          <w:rFonts w:asciiTheme="minorHAnsi" w:hAnsiTheme="minorHAnsi" w:cstheme="minorHAnsi"/>
          <w:sz w:val="22"/>
          <w:szCs w:val="22"/>
          <w:lang w:val="hr-HR"/>
        </w:rPr>
        <w:t>. U Odsjeku za očuvanje biološke i krajobrazne raznolikosti i prirodnih vrijednosti razrađuju</w:t>
      </w:r>
      <w:r w:rsidR="009A6D4A"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i poduzimaju mjere u cilju cjelovite zaštite biološke i pejzažne raznolikosti, očuvanje prirodnih dobara od posebnog interesa i održivog korištenja biološke raznolikosti. U Odsjeku za očuvanje prirodnih vrijednosti i ekoturizam razrađuju</w:t>
      </w:r>
      <w:r w:rsidR="009A6D4A"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i poduzimaju mjere u cilju cjelovite zaštite i očuvanja prirodnih dobara od posebnog interesa za </w:t>
      </w:r>
      <w:r w:rsidR="009A6D4A" w:rsidRPr="008D043F">
        <w:rPr>
          <w:rFonts w:asciiTheme="minorHAnsi" w:hAnsiTheme="minorHAnsi" w:cstheme="minorHAnsi"/>
          <w:sz w:val="22"/>
          <w:szCs w:val="22"/>
          <w:lang w:val="hr-HR"/>
        </w:rPr>
        <w:t xml:space="preserve">Federaciju </w:t>
      </w:r>
      <w:r w:rsidRPr="008D043F">
        <w:rPr>
          <w:rFonts w:asciiTheme="minorHAnsi" w:hAnsiTheme="minorHAnsi" w:cstheme="minorHAnsi"/>
          <w:sz w:val="22"/>
          <w:szCs w:val="22"/>
          <w:lang w:val="hr-HR"/>
        </w:rPr>
        <w:t xml:space="preserve">BiH/BiH, kao i zaštićenih područja iz nadležnosti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kategorije I i II). U Odsjeku za procjenu </w:t>
      </w:r>
      <w:r w:rsidR="009A6D4A" w:rsidRPr="008D043F">
        <w:rPr>
          <w:rFonts w:asciiTheme="minorHAnsi" w:hAnsiTheme="minorHAnsi" w:cstheme="minorHAnsi"/>
          <w:sz w:val="22"/>
          <w:szCs w:val="22"/>
          <w:lang w:val="hr-HR"/>
        </w:rPr>
        <w:t xml:space="preserve">utjecaja </w:t>
      </w:r>
      <w:r w:rsidRPr="008D043F">
        <w:rPr>
          <w:rFonts w:asciiTheme="minorHAnsi" w:hAnsiTheme="minorHAnsi" w:cstheme="minorHAnsi"/>
          <w:sz w:val="22"/>
          <w:szCs w:val="22"/>
          <w:lang w:val="hr-HR"/>
        </w:rPr>
        <w:t xml:space="preserve">na okoliš se, između ostalih poslova u postupku procjene, bavi i pitanjima biološke raznolikosti. U Sektoru za realizaciju projekata formiran je </w:t>
      </w:r>
      <w:r w:rsidR="009A6D4A" w:rsidRPr="008D043F">
        <w:rPr>
          <w:rFonts w:asciiTheme="minorHAnsi" w:hAnsiTheme="minorHAnsi" w:cstheme="minorHAnsi"/>
          <w:sz w:val="22"/>
          <w:szCs w:val="22"/>
          <w:lang w:val="hr-HR"/>
        </w:rPr>
        <w:t>odsjek</w:t>
      </w:r>
      <w:r w:rsidRPr="008D043F">
        <w:rPr>
          <w:rFonts w:asciiTheme="minorHAnsi" w:hAnsiTheme="minorHAnsi" w:cstheme="minorHAnsi"/>
          <w:sz w:val="22"/>
          <w:szCs w:val="22"/>
          <w:lang w:val="hr-HR"/>
        </w:rPr>
        <w:t xml:space="preserve"> koji se</w:t>
      </w:r>
      <w:r w:rsidR="009A6D4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zmeđu ostalih poslova, bavi i upravljanjem zaštićenim dijelovima prirode</w:t>
      </w:r>
      <w:r w:rsidR="00E1088C" w:rsidRPr="008D043F">
        <w:rPr>
          <w:rFonts w:asciiTheme="minorHAnsi" w:hAnsiTheme="minorHAnsi" w:cstheme="minorHAnsi"/>
          <w:sz w:val="22"/>
          <w:szCs w:val="22"/>
          <w:lang w:val="hr-HR"/>
        </w:rPr>
        <w:t xml:space="preserve"> </w:t>
      </w:r>
      <w:r w:rsidR="00E1088C" w:rsidRPr="008D043F">
        <w:rPr>
          <w:rFonts w:asciiTheme="minorHAnsi" w:hAnsiTheme="minorHAnsi" w:cstheme="minorHAnsi"/>
          <w:sz w:val="22"/>
          <w:szCs w:val="22"/>
          <w:lang w:val="hr-HR"/>
        </w:rPr>
        <w:fldChar w:fldCharType="begin"/>
      </w:r>
      <w:r w:rsidR="00E1088C" w:rsidRPr="008D043F">
        <w:rPr>
          <w:rFonts w:asciiTheme="minorHAnsi" w:hAnsiTheme="minorHAnsi" w:cstheme="minorHAnsi"/>
          <w:sz w:val="22"/>
          <w:szCs w:val="22"/>
          <w:lang w:val="hr-HR"/>
        </w:rPr>
        <w:instrText xml:space="preserve"> ADDIN ZOTERO_ITEM CSL_CITATION {"citationID":"GFUuvmpk","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E1088C" w:rsidRPr="008D043F">
        <w:rPr>
          <w:rFonts w:asciiTheme="minorHAnsi" w:hAnsiTheme="minorHAnsi" w:cstheme="minorHAnsi"/>
          <w:sz w:val="22"/>
          <w:szCs w:val="22"/>
          <w:lang w:val="hr-HR"/>
        </w:rPr>
        <w:fldChar w:fldCharType="separate"/>
      </w:r>
      <w:r w:rsidR="00E1088C" w:rsidRPr="008D043F">
        <w:rPr>
          <w:rFonts w:asciiTheme="minorHAnsi" w:hAnsiTheme="minorHAnsi" w:cstheme="minorHAnsi"/>
          <w:sz w:val="22"/>
        </w:rPr>
        <w:t>(Vijeće ministara BiH</w:t>
      </w:r>
      <w:r w:rsidR="00EE0457" w:rsidRPr="008D043F">
        <w:rPr>
          <w:rFonts w:asciiTheme="minorHAnsi" w:hAnsiTheme="minorHAnsi" w:cstheme="minorHAnsi"/>
          <w:sz w:val="22"/>
        </w:rPr>
        <w:t>,</w:t>
      </w:r>
      <w:r w:rsidR="00E1088C" w:rsidRPr="008D043F">
        <w:rPr>
          <w:rFonts w:asciiTheme="minorHAnsi" w:hAnsiTheme="minorHAnsi" w:cstheme="minorHAnsi"/>
          <w:sz w:val="22"/>
        </w:rPr>
        <w:t xml:space="preserve"> 2018)</w:t>
      </w:r>
      <w:r w:rsidR="00E1088C"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Kako Zavod za zaštitu prirode, predviđen Zakonom, još uvijek nije uspostavljen, u narednom periodu je neophodan postepeni razvoj odgovarajuće institucije koja će obavljati stručne poslove zaštite prirode u </w:t>
      </w:r>
      <w:r w:rsidR="009A6D4A"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Ostale najrelevantnije federalne institucije koje čine institucionalni okvir za zaštitu prirode su: (a) </w:t>
      </w:r>
      <w:r w:rsidR="00BA652F" w:rsidRPr="008D043F">
        <w:rPr>
          <w:rFonts w:asciiTheme="minorHAnsi" w:hAnsiTheme="minorHAnsi" w:cstheme="minorHAnsi"/>
          <w:sz w:val="22"/>
          <w:szCs w:val="22"/>
          <w:lang w:val="hr-HR"/>
        </w:rPr>
        <w:t xml:space="preserve">Federalno </w:t>
      </w:r>
      <w:r w:rsidRPr="008D043F">
        <w:rPr>
          <w:rFonts w:asciiTheme="minorHAnsi" w:hAnsiTheme="minorHAnsi" w:cstheme="minorHAnsi"/>
          <w:sz w:val="22"/>
          <w:szCs w:val="22"/>
          <w:lang w:val="hr-HR"/>
        </w:rPr>
        <w:t>ministarstvo poljoprivrede, vodoprivrede i šumarstva (koje obavlja upravne, stručne i druge poslove iz nadležnosti Federacije BiH koji se, između ostalog, odnose na</w:t>
      </w:r>
      <w:r w:rsidRPr="008D043F" w:rsidDel="00E95B8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love: zaštite voda, </w:t>
      </w:r>
      <w:r w:rsidR="00BA652F" w:rsidRPr="008D043F">
        <w:rPr>
          <w:rFonts w:asciiTheme="minorHAnsi" w:hAnsiTheme="minorHAnsi" w:cstheme="minorHAnsi"/>
          <w:sz w:val="22"/>
          <w:szCs w:val="22"/>
          <w:lang w:val="hr-HR"/>
        </w:rPr>
        <w:t xml:space="preserve">unaprjeđenja </w:t>
      </w:r>
      <w:r w:rsidRPr="008D043F">
        <w:rPr>
          <w:rFonts w:asciiTheme="minorHAnsi" w:hAnsiTheme="minorHAnsi" w:cstheme="minorHAnsi"/>
          <w:sz w:val="22"/>
          <w:szCs w:val="22"/>
          <w:lang w:val="hr-HR"/>
        </w:rPr>
        <w:t xml:space="preserve">proizvodnje u šumarstvu, te uzgoja, zaštite, uređivanja i unaprjeđivanja šuma, stanja drvnog fonda, eksploatacije šuma, pošumljavanja degradiranih i izdanačkih šuma, goleti i krša, lovstvo i lovnu privredu), (b) Fond za zaštitu okoliša </w:t>
      </w:r>
      <w:r w:rsidR="00BA652F"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odgovoran za prikupljanje namjenskih sredstava, poticanje i finansiranje pripreme, provedbe i razvoj programa, projekata i sličnih aktivnosti iz područja očuvanja, održivog korištenja, zaštite i </w:t>
      </w:r>
      <w:r w:rsidR="00BA652F" w:rsidRPr="008D043F">
        <w:rPr>
          <w:rFonts w:asciiTheme="minorHAnsi" w:hAnsiTheme="minorHAnsi" w:cstheme="minorHAnsi"/>
          <w:sz w:val="22"/>
          <w:szCs w:val="22"/>
          <w:lang w:val="hr-HR"/>
        </w:rPr>
        <w:t xml:space="preserve">unaprjeđenja </w:t>
      </w:r>
      <w:r w:rsidRPr="008D043F">
        <w:rPr>
          <w:rFonts w:asciiTheme="minorHAnsi" w:hAnsiTheme="minorHAnsi" w:cstheme="minorHAnsi"/>
          <w:sz w:val="22"/>
          <w:szCs w:val="22"/>
          <w:lang w:val="hr-HR"/>
        </w:rPr>
        <w:t>stanja okoliša, uz dodatno povjerene poslove stručne institucije do uspostave Zavoda) i (c) Federalna uprava za inspekcijske poslove (gdje se među tri inspektorata nalazi i Federalna inspekcija zaštite prirode</w:t>
      </w:r>
      <w:r w:rsidR="001553E2" w:rsidRPr="008D043F">
        <w:rPr>
          <w:rFonts w:asciiTheme="minorHAnsi" w:hAnsiTheme="minorHAnsi" w:cstheme="minorHAnsi"/>
          <w:sz w:val="22"/>
          <w:szCs w:val="22"/>
          <w:lang w:val="hr-HR"/>
        </w:rPr>
        <w:t xml:space="preserve"> </w:t>
      </w:r>
      <w:r w:rsidR="001553E2" w:rsidRPr="008D043F">
        <w:rPr>
          <w:rFonts w:asciiTheme="minorHAnsi" w:hAnsiTheme="minorHAnsi" w:cstheme="minorHAnsi"/>
          <w:sz w:val="22"/>
          <w:szCs w:val="22"/>
          <w:lang w:val="hr-HR"/>
        </w:rPr>
        <w:fldChar w:fldCharType="begin"/>
      </w:r>
      <w:r w:rsidR="001553E2" w:rsidRPr="008D043F">
        <w:rPr>
          <w:rFonts w:asciiTheme="minorHAnsi" w:hAnsiTheme="minorHAnsi" w:cstheme="minorHAnsi"/>
          <w:sz w:val="22"/>
          <w:szCs w:val="22"/>
          <w:lang w:val="hr-HR"/>
        </w:rPr>
        <w:instrText xml:space="preserve"> ADDIN ZOTERO_ITEM CSL_CITATION {"citationID":"J31TNEGp","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1553E2" w:rsidRPr="008D043F">
        <w:rPr>
          <w:rFonts w:asciiTheme="minorHAnsi" w:hAnsiTheme="minorHAnsi" w:cstheme="minorHAnsi"/>
          <w:sz w:val="22"/>
          <w:szCs w:val="22"/>
          <w:lang w:val="hr-HR"/>
        </w:rPr>
        <w:fldChar w:fldCharType="separate"/>
      </w:r>
      <w:r w:rsidR="001553E2" w:rsidRPr="008D043F">
        <w:rPr>
          <w:rFonts w:asciiTheme="minorHAnsi" w:hAnsiTheme="minorHAnsi" w:cstheme="minorHAnsi"/>
          <w:sz w:val="22"/>
          <w:lang w:val="hr-HR"/>
        </w:rPr>
        <w:t>(Vijeće ministara BiH</w:t>
      </w:r>
      <w:r w:rsidR="00EE0457" w:rsidRPr="008D043F">
        <w:rPr>
          <w:rFonts w:asciiTheme="minorHAnsi" w:hAnsiTheme="minorHAnsi" w:cstheme="minorHAnsi"/>
          <w:sz w:val="22"/>
          <w:lang w:val="hr-HR"/>
        </w:rPr>
        <w:t>,</w:t>
      </w:r>
      <w:r w:rsidR="001553E2" w:rsidRPr="008D043F">
        <w:rPr>
          <w:rFonts w:asciiTheme="minorHAnsi" w:hAnsiTheme="minorHAnsi" w:cstheme="minorHAnsi"/>
          <w:sz w:val="22"/>
          <w:lang w:val="hr-HR"/>
        </w:rPr>
        <w:t xml:space="preserve"> 2018)</w:t>
      </w:r>
      <w:r w:rsidR="001553E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Kako su okolišna politika i korištenje prirodnih resursa zajedničke nadležnosti Federacije i kantona, na ovim područjima, ovlasti Federacije i kantona mogu </w:t>
      </w:r>
      <w:r w:rsidR="00BA652F"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vršiti </w:t>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zajednički ili odvojeno, ili od strane kantona koordinirano od strane Federalne vlade</w:t>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lan III.3.1</w:t>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stav F</w:t>
      </w:r>
      <w:r w:rsidR="000201A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BiH)</w:t>
      </w:r>
      <w:r w:rsidR="001553E2" w:rsidRPr="008D043F">
        <w:rPr>
          <w:rFonts w:asciiTheme="minorHAnsi" w:hAnsiTheme="minorHAnsi" w:cstheme="minorHAnsi"/>
          <w:sz w:val="22"/>
          <w:szCs w:val="22"/>
          <w:lang w:val="hr-HR"/>
        </w:rPr>
        <w:t xml:space="preserve"> </w:t>
      </w:r>
      <w:r w:rsidR="001553E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9gErvOuW","properties":{"formattedCitation":"(Delegacija EU u BiH 2005)","plainCitation":"(Delegacija EU u BiH 2005)","dontUpdate":true,"noteIndex":0},"citationItems":[{"id":1478,"uris":["http://zotero.org/users/7192877/items/9LNJRT3S"],"itemData":{"id":1478,"type":"report","publisher":"Delegacija Evropske komisije  u BiH","title":"Funkcionalni pregled sektora okoliša u Bosni i Hercegovini","URL":"https://parco.gov.ba/wp-content/uploads/2016/09/funkcionalni-pregled-sektora-okolisa-u-bih-zavrsni-izvjestaj.pdf","author":[{"family":"Delegacija EU u BiH","given":""}],"issued":{"date-parts":[["2005"]]}}}],"schema":"https://github.com/citation-style-language/schema/raw/master/csl-citation.json"} </w:instrText>
      </w:r>
      <w:r w:rsidR="001553E2" w:rsidRPr="008D043F">
        <w:rPr>
          <w:rFonts w:asciiTheme="minorHAnsi" w:hAnsiTheme="minorHAnsi" w:cstheme="minorHAnsi"/>
          <w:sz w:val="22"/>
          <w:szCs w:val="22"/>
          <w:lang w:val="hr-HR"/>
        </w:rPr>
        <w:fldChar w:fldCharType="separate"/>
      </w:r>
      <w:r w:rsidR="001553E2" w:rsidRPr="008D043F">
        <w:rPr>
          <w:rFonts w:asciiTheme="minorHAnsi" w:hAnsiTheme="minorHAnsi" w:cstheme="minorHAnsi"/>
          <w:sz w:val="22"/>
          <w:lang w:val="hr-HR"/>
        </w:rPr>
        <w:t>(Delegacija EU u BiH</w:t>
      </w:r>
      <w:r w:rsidR="000201AE" w:rsidRPr="008D043F">
        <w:rPr>
          <w:rFonts w:asciiTheme="minorHAnsi" w:hAnsiTheme="minorHAnsi" w:cstheme="minorHAnsi"/>
          <w:sz w:val="22"/>
          <w:lang w:val="hr-HR"/>
        </w:rPr>
        <w:t>,</w:t>
      </w:r>
      <w:r w:rsidR="001553E2" w:rsidRPr="008D043F">
        <w:rPr>
          <w:rFonts w:asciiTheme="minorHAnsi" w:hAnsiTheme="minorHAnsi" w:cstheme="minorHAnsi"/>
          <w:sz w:val="22"/>
          <w:lang w:val="hr-HR"/>
        </w:rPr>
        <w:t xml:space="preserve"> 2005)</w:t>
      </w:r>
      <w:r w:rsidR="001553E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 tom smislu, na području kantona, zaštitu prirode u svojoj nadležnosti vrše (d) resorna kantonalna ministarstva, dok u nekim kantonima djeluju ili se planiraju stručne instititucije. </w:t>
      </w:r>
    </w:p>
    <w:p w14:paraId="4E418AA5" w14:textId="4A78905F"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stitucionalni okvir</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zaštite biodiverziteta i očuvanja prirode u Federaciji </w:t>
      </w:r>
      <w:r w:rsidR="00BA652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je dovoljno i ujednačeno razvijen na relevantnim administrativnim nivoima. Generalno, kako ni u cijeloj BiH, tako ni u F</w:t>
      </w:r>
      <w:r w:rsidR="000201AE" w:rsidRPr="008D043F">
        <w:rPr>
          <w:rFonts w:asciiTheme="minorHAnsi" w:hAnsiTheme="minorHAnsi" w:cstheme="minorHAnsi"/>
          <w:sz w:val="22"/>
          <w:szCs w:val="22"/>
          <w:lang w:val="hr-HR"/>
        </w:rPr>
        <w:t xml:space="preserve">ederaciji </w:t>
      </w:r>
      <w:r w:rsidRPr="008D043F">
        <w:rPr>
          <w:rFonts w:asciiTheme="minorHAnsi" w:hAnsiTheme="minorHAnsi" w:cstheme="minorHAnsi"/>
          <w:sz w:val="22"/>
          <w:szCs w:val="22"/>
          <w:lang w:val="hr-HR"/>
        </w:rPr>
        <w:t xml:space="preserve">BiH nisu određene nadležne institucije, tj. institucije odgovorne za određivanje i uspostavljanje Područja pod posebnom zaštitom, te uspostavljanje snažnog sistema za monitoring </w:t>
      </w:r>
      <w:r w:rsidRPr="008D043F">
        <w:rPr>
          <w:rFonts w:asciiTheme="minorHAnsi" w:hAnsiTheme="minorHAnsi" w:cstheme="minorHAnsi"/>
          <w:sz w:val="22"/>
          <w:szCs w:val="22"/>
          <w:lang w:val="hr-HR"/>
        </w:rPr>
        <w:lastRenderedPageBreak/>
        <w:t>stanja biodiverziteta</w:t>
      </w:r>
      <w:r w:rsidR="00971245" w:rsidRPr="008D043F">
        <w:rPr>
          <w:rFonts w:asciiTheme="minorHAnsi" w:hAnsiTheme="minorHAnsi" w:cstheme="minorHAnsi"/>
          <w:sz w:val="22"/>
          <w:szCs w:val="22"/>
          <w:lang w:val="hr-HR"/>
        </w:rPr>
        <w:t xml:space="preserve"> </w:t>
      </w:r>
      <w:r w:rsidR="001553E2"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2wGjI8h4","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1553E2" w:rsidRPr="008D043F">
        <w:rPr>
          <w:rFonts w:asciiTheme="minorHAnsi" w:hAnsiTheme="minorHAnsi" w:cstheme="minorHAnsi"/>
          <w:sz w:val="22"/>
          <w:szCs w:val="22"/>
          <w:lang w:val="hr-HR"/>
        </w:rPr>
        <w:fldChar w:fldCharType="separate"/>
      </w:r>
      <w:r w:rsidR="00971245" w:rsidRPr="008D043F">
        <w:rPr>
          <w:rFonts w:asciiTheme="minorHAnsi" w:hAnsiTheme="minorHAnsi" w:cstheme="minorHAnsi"/>
          <w:sz w:val="22"/>
          <w:lang w:val="hr-HR"/>
        </w:rPr>
        <w:t>(MVTEO BiH</w:t>
      </w:r>
      <w:r w:rsidR="00EE0457" w:rsidRPr="008D043F">
        <w:rPr>
          <w:rFonts w:asciiTheme="minorHAnsi" w:hAnsiTheme="minorHAnsi" w:cstheme="minorHAnsi"/>
          <w:sz w:val="22"/>
          <w:lang w:val="hr-HR"/>
        </w:rPr>
        <w:t>,</w:t>
      </w:r>
      <w:r w:rsidR="00971245" w:rsidRPr="008D043F">
        <w:rPr>
          <w:rFonts w:asciiTheme="minorHAnsi" w:hAnsiTheme="minorHAnsi" w:cstheme="minorHAnsi"/>
          <w:sz w:val="22"/>
          <w:lang w:val="hr-HR"/>
        </w:rPr>
        <w:t xml:space="preserve"> 2017)</w:t>
      </w:r>
      <w:r w:rsidR="001553E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 razliku od drugih komponenti, kojima se potpuno ili </w:t>
      </w:r>
      <w:r w:rsidR="00BA652F" w:rsidRPr="008D043F">
        <w:rPr>
          <w:rFonts w:asciiTheme="minorHAnsi" w:hAnsiTheme="minorHAnsi" w:cstheme="minorHAnsi"/>
          <w:sz w:val="22"/>
          <w:szCs w:val="22"/>
          <w:lang w:val="hr-HR"/>
        </w:rPr>
        <w:t xml:space="preserve">djelimično </w:t>
      </w:r>
      <w:r w:rsidRPr="008D043F">
        <w:rPr>
          <w:rFonts w:asciiTheme="minorHAnsi" w:hAnsiTheme="minorHAnsi" w:cstheme="minorHAnsi"/>
          <w:sz w:val="22"/>
          <w:szCs w:val="22"/>
          <w:lang w:val="hr-HR"/>
        </w:rPr>
        <w:t>upravlja kroz sektor okoliša (zrak, zemljište, vode, otpad itd.), priroda nema razvijenu institucionalnu infrastrukturu. Najveći izazov za kvalitetan institucionalni okvir za zaštitu biodiverziteta i očuvanje prirode predstavlja činjеnica da do danas nije uspostavljena Zakonom</w:t>
      </w:r>
      <w:r w:rsidR="00F15940" w:rsidRPr="008D043F">
        <w:rPr>
          <w:rFonts w:asciiTheme="minorHAnsi" w:hAnsiTheme="minorHAnsi" w:cstheme="minorHAnsi"/>
          <w:sz w:val="22"/>
          <w:szCs w:val="22"/>
          <w:lang w:val="hr-HR"/>
        </w:rPr>
        <w:t xml:space="preserve"> </w:t>
      </w:r>
      <w:r w:rsidR="00EE0457" w:rsidRPr="008D043F">
        <w:rPr>
          <w:rFonts w:asciiTheme="minorHAnsi" w:hAnsiTheme="minorHAnsi" w:cstheme="minorHAnsi"/>
          <w:sz w:val="22"/>
          <w:szCs w:val="22"/>
          <w:lang w:val="hr-HR"/>
        </w:rPr>
        <w:fldChar w:fldCharType="begin"/>
      </w:r>
      <w:r w:rsidR="00EE0457" w:rsidRPr="008D043F">
        <w:rPr>
          <w:rFonts w:asciiTheme="minorHAnsi" w:hAnsiTheme="minorHAnsi" w:cstheme="minorHAnsi"/>
          <w:sz w:val="22"/>
          <w:szCs w:val="22"/>
          <w:lang w:val="hr-HR"/>
        </w:rPr>
        <w:instrText xml:space="preserve"> ADDIN ZOTERO_ITEM CSL_CITATION {"citationID":"L9jLukKl","properties":{"formattedCitation":"(\\uc0\\u8216{}Sl. novine Federacije BiH\\uc0\\u8217{}, broj 66/13 2013)","plainCitation":"(‘Sl. novine Federacije BiH’, broj 66/13 2013)","noteIndex":0},"citationItems":[{"id":1475,"uris":["http://zotero.org/users/7192877/items/FMSGUYRD"],"itemData":{"id":1475,"type":"legislation","title":"Zakon o zaštiti prirode Federacije BiH","URL":"https://www.fmoit.gov.ba/upload/file/okolis/Zakon%20o%20za%C5%A1titi%20prirode%20Sl.%20nov%20F%20BIH%2066-13.pdf","author":[{"family":"\"Sl. novine Federacije BiH\", broj 66/13","given":""}],"issued":{"date-parts":[["2013"]]}}}],"schema":"https://github.com/citation-style-language/schema/raw/master/csl-citation.json"} </w:instrText>
      </w:r>
      <w:r w:rsidR="00EE0457" w:rsidRPr="008D043F">
        <w:rPr>
          <w:rFonts w:asciiTheme="minorHAnsi" w:hAnsiTheme="minorHAnsi" w:cstheme="minorHAnsi"/>
          <w:sz w:val="22"/>
          <w:szCs w:val="22"/>
          <w:lang w:val="hr-HR"/>
        </w:rPr>
        <w:fldChar w:fldCharType="separate"/>
      </w:r>
      <w:r w:rsidR="00EE0457" w:rsidRPr="008D043F">
        <w:rPr>
          <w:rFonts w:asciiTheme="minorHAnsi" w:hAnsiTheme="minorHAnsi" w:cstheme="minorHAnsi"/>
          <w:sz w:val="22"/>
        </w:rPr>
        <w:t>(</w:t>
      </w:r>
      <w:r w:rsidR="00925D49" w:rsidRPr="008D043F">
        <w:rPr>
          <w:rFonts w:asciiTheme="minorHAnsi" w:hAnsiTheme="minorHAnsi" w:cstheme="minorHAnsi"/>
          <w:sz w:val="22"/>
        </w:rPr>
        <w:t>"</w:t>
      </w:r>
      <w:r w:rsidR="00EE0457" w:rsidRPr="008D043F">
        <w:rPr>
          <w:rFonts w:asciiTheme="minorHAnsi" w:hAnsiTheme="minorHAnsi" w:cstheme="minorHAnsi"/>
          <w:sz w:val="22"/>
        </w:rPr>
        <w:t>Sl. novine Federacije BiH</w:t>
      </w:r>
      <w:r w:rsidR="00925D49" w:rsidRPr="008D043F">
        <w:rPr>
          <w:rFonts w:asciiTheme="minorHAnsi" w:hAnsiTheme="minorHAnsi" w:cstheme="minorHAnsi"/>
          <w:sz w:val="22"/>
        </w:rPr>
        <w:t>"</w:t>
      </w:r>
      <w:r w:rsidR="00EE0457" w:rsidRPr="008D043F">
        <w:rPr>
          <w:rFonts w:asciiTheme="minorHAnsi" w:hAnsiTheme="minorHAnsi" w:cstheme="minorHAnsi"/>
          <w:sz w:val="22"/>
        </w:rPr>
        <w:t>, broj 66/13)</w:t>
      </w:r>
      <w:r w:rsidR="00EE045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ropisana institucija/agencija za obavljanje stručnih poslova u ovoj oblasti. Stručni poslovi za zaštitu prirode, implementaciju pravne </w:t>
      </w:r>
      <w:r w:rsidR="00BA652F" w:rsidRPr="008D043F">
        <w:rPr>
          <w:rFonts w:asciiTheme="minorHAnsi" w:hAnsiTheme="minorHAnsi" w:cstheme="minorHAnsi"/>
          <w:sz w:val="22"/>
          <w:szCs w:val="22"/>
          <w:lang w:val="hr-HR"/>
        </w:rPr>
        <w:t>stečevine</w:t>
      </w:r>
      <w:r w:rsidR="00E0533A" w:rsidRPr="008D043F">
        <w:rPr>
          <w:rFonts w:asciiTheme="minorHAnsi" w:hAnsiTheme="minorHAnsi" w:cstheme="minorHAnsi"/>
          <w:sz w:val="22"/>
          <w:szCs w:val="22"/>
          <w:lang w:val="hr-HR"/>
        </w:rPr>
        <w:t xml:space="preserve"> EU</w:t>
      </w:r>
      <w:r w:rsidR="00BA652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multilateralnih </w:t>
      </w:r>
      <w:r w:rsidR="001E7748" w:rsidRPr="008D043F">
        <w:rPr>
          <w:rFonts w:asciiTheme="minorHAnsi" w:hAnsiTheme="minorHAnsi" w:cstheme="minorHAnsi"/>
          <w:sz w:val="22"/>
          <w:szCs w:val="22"/>
          <w:lang w:val="hr-HR"/>
        </w:rPr>
        <w:t xml:space="preserve">okolišnih </w:t>
      </w:r>
      <w:r w:rsidRPr="008D043F">
        <w:rPr>
          <w:rFonts w:asciiTheme="minorHAnsi" w:hAnsiTheme="minorHAnsi" w:cstheme="minorHAnsi"/>
          <w:sz w:val="22"/>
          <w:szCs w:val="22"/>
          <w:lang w:val="hr-HR"/>
        </w:rPr>
        <w:t xml:space="preserve">sporazuma u ovoj oblasti, do uspostave Zavoda za zaštitu prirode,  povjereni su Fondu za zaštitu okoliša </w:t>
      </w:r>
      <w:r w:rsidR="00BA652F"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U kantonima Federacije BiH primijenjeni su različiti modeli institucionalne organizacije za zaštitu prirode, što direktno </w:t>
      </w:r>
      <w:r w:rsidR="00BA652F" w:rsidRPr="008D043F">
        <w:rPr>
          <w:rFonts w:asciiTheme="minorHAnsi" w:hAnsiTheme="minorHAnsi" w:cstheme="minorHAnsi"/>
          <w:sz w:val="22"/>
          <w:szCs w:val="22"/>
          <w:lang w:val="hr-HR"/>
        </w:rPr>
        <w:t>utječe</w:t>
      </w:r>
      <w:r w:rsidRPr="008D043F">
        <w:rPr>
          <w:rFonts w:asciiTheme="minorHAnsi" w:hAnsiTheme="minorHAnsi" w:cstheme="minorHAnsi"/>
          <w:sz w:val="22"/>
          <w:szCs w:val="22"/>
          <w:lang w:val="hr-HR"/>
        </w:rPr>
        <w:t xml:space="preserve"> na mogućnost  koordinacije u svrhu protoka podataka o biodiverzitetu/prirodi.  </w:t>
      </w:r>
    </w:p>
    <w:p w14:paraId="4370C3B8"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Stanje institucionalnih kapaciteta</w:t>
      </w:r>
    </w:p>
    <w:p w14:paraId="58113346" w14:textId="0E477B1C"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stitucionalni kapaciteti za zaštitu biodiverziteta i očuvanje prirode, uključujući kapacitete za  izvještavanje  po zahtjevima pravne </w:t>
      </w:r>
      <w:r w:rsidR="00BA652F" w:rsidRPr="008D043F">
        <w:rPr>
          <w:rFonts w:asciiTheme="minorHAnsi" w:hAnsiTheme="minorHAnsi" w:cstheme="minorHAnsi"/>
          <w:sz w:val="22"/>
          <w:szCs w:val="22"/>
          <w:lang w:val="hr-HR"/>
        </w:rPr>
        <w:t>stečevine</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i međunarodnih sporazuma, nisu dovoljno razvijeni na nivou Federacije BiH. Prema EAS BiH</w:t>
      </w:r>
      <w:r w:rsidR="00971245" w:rsidRPr="008D043F">
        <w:rPr>
          <w:rFonts w:asciiTheme="minorHAnsi" w:hAnsiTheme="minorHAnsi" w:cstheme="minorHAnsi"/>
          <w:sz w:val="22"/>
          <w:szCs w:val="22"/>
          <w:lang w:val="hr-HR"/>
        </w:rPr>
        <w:t xml:space="preserve"> </w:t>
      </w:r>
      <w:r w:rsidR="00971245"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bvw6Xi40","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971245" w:rsidRPr="008D043F">
        <w:rPr>
          <w:rFonts w:asciiTheme="minorHAnsi" w:hAnsiTheme="minorHAnsi" w:cstheme="minorHAnsi"/>
          <w:sz w:val="22"/>
          <w:szCs w:val="22"/>
          <w:lang w:val="hr-HR"/>
        </w:rPr>
        <w:fldChar w:fldCharType="separate"/>
      </w:r>
      <w:r w:rsidR="00971245" w:rsidRPr="008D043F">
        <w:rPr>
          <w:rFonts w:asciiTheme="minorHAnsi" w:hAnsiTheme="minorHAnsi" w:cstheme="minorHAnsi"/>
          <w:sz w:val="22"/>
          <w:lang w:val="hr-HR"/>
        </w:rPr>
        <w:t>(MVTEO BiH</w:t>
      </w:r>
      <w:r w:rsidR="00925D49" w:rsidRPr="008D043F">
        <w:rPr>
          <w:rFonts w:asciiTheme="minorHAnsi" w:hAnsiTheme="minorHAnsi" w:cstheme="minorHAnsi"/>
          <w:sz w:val="22"/>
          <w:lang w:val="hr-HR"/>
        </w:rPr>
        <w:t>,</w:t>
      </w:r>
      <w:r w:rsidR="00971245" w:rsidRPr="008D043F">
        <w:rPr>
          <w:rFonts w:asciiTheme="minorHAnsi" w:hAnsiTheme="minorHAnsi" w:cstheme="minorHAnsi"/>
          <w:sz w:val="22"/>
          <w:lang w:val="hr-HR"/>
        </w:rPr>
        <w:t xml:space="preserve"> 2017)</w:t>
      </w:r>
      <w:r w:rsidR="00971245"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 BiH nisu osigurani kapaciteti nadležnih institucija za adekvatno vršenje poslova planiranja, zaštite i upravljanja područjem, što govori o nedostatku institucionalnih kapaciteta za biodiverzitet u cijeloj vertikalnoj strukturi upravljanja, uključujući </w:t>
      </w:r>
      <w:r w:rsidR="00BA652F" w:rsidRPr="008D043F">
        <w:rPr>
          <w:rFonts w:asciiTheme="minorHAnsi" w:hAnsiTheme="minorHAnsi" w:cstheme="minorHAnsi"/>
          <w:sz w:val="22"/>
          <w:szCs w:val="22"/>
          <w:lang w:val="hr-HR"/>
        </w:rPr>
        <w:t xml:space="preserve">Federaciju </w:t>
      </w:r>
      <w:r w:rsidRPr="008D043F">
        <w:rPr>
          <w:rFonts w:asciiTheme="minorHAnsi" w:hAnsiTheme="minorHAnsi" w:cstheme="minorHAnsi"/>
          <w:sz w:val="22"/>
          <w:szCs w:val="22"/>
          <w:lang w:val="hr-HR"/>
        </w:rPr>
        <w:t>BiH i kantone.</w:t>
      </w:r>
    </w:p>
    <w:p w14:paraId="26E8DE92" w14:textId="7777777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ko je prethodno već istaknut nedostatak stručne institucije kao centralnog dijela institucionalnog okvira, jasno je da ne postoje tehnički i </w:t>
      </w:r>
      <w:r w:rsidR="000942DB" w:rsidRPr="008D043F">
        <w:rPr>
          <w:rFonts w:asciiTheme="minorHAnsi" w:hAnsiTheme="minorHAnsi" w:cstheme="minorHAnsi"/>
          <w:sz w:val="22"/>
          <w:szCs w:val="22"/>
          <w:lang w:val="hr-HR"/>
        </w:rPr>
        <w:t xml:space="preserve">ljudski </w:t>
      </w:r>
      <w:r w:rsidRPr="008D043F">
        <w:rPr>
          <w:rFonts w:asciiTheme="minorHAnsi" w:hAnsiTheme="minorHAnsi" w:cstheme="minorHAnsi"/>
          <w:sz w:val="22"/>
          <w:szCs w:val="22"/>
          <w:lang w:val="hr-HR"/>
        </w:rPr>
        <w:t xml:space="preserve">kapaciteti za zaštitu, praćenje stanja, prikupljanje podataka i izvještavanja po zahtjevima pravne </w:t>
      </w:r>
      <w:r w:rsidR="00BA652F" w:rsidRPr="008D043F">
        <w:rPr>
          <w:rFonts w:asciiTheme="minorHAnsi" w:hAnsiTheme="minorHAnsi" w:cstheme="minorHAnsi"/>
          <w:sz w:val="22"/>
          <w:szCs w:val="22"/>
          <w:lang w:val="hr-HR"/>
        </w:rPr>
        <w:t>stečevine</w:t>
      </w:r>
      <w:r w:rsidR="00E0533A" w:rsidRPr="008D043F">
        <w:rPr>
          <w:rFonts w:asciiTheme="minorHAnsi" w:hAnsiTheme="minorHAnsi" w:cstheme="minorHAnsi"/>
          <w:sz w:val="22"/>
          <w:szCs w:val="22"/>
          <w:lang w:val="hr-HR"/>
        </w:rPr>
        <w:t xml:space="preserve"> EU</w:t>
      </w:r>
      <w:r w:rsidR="00BA652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multilateralnih </w:t>
      </w:r>
      <w:r w:rsidR="001E7748" w:rsidRPr="008D043F">
        <w:rPr>
          <w:rFonts w:asciiTheme="minorHAnsi" w:hAnsiTheme="minorHAnsi" w:cstheme="minorHAnsi"/>
          <w:sz w:val="22"/>
          <w:szCs w:val="22"/>
          <w:lang w:val="hr-HR"/>
        </w:rPr>
        <w:t xml:space="preserve">okolišnih </w:t>
      </w:r>
      <w:r w:rsidRPr="008D043F">
        <w:rPr>
          <w:rFonts w:asciiTheme="minorHAnsi" w:hAnsiTheme="minorHAnsi" w:cstheme="minorHAnsi"/>
          <w:sz w:val="22"/>
          <w:szCs w:val="22"/>
          <w:lang w:val="hr-HR"/>
        </w:rPr>
        <w:t xml:space="preserve">sporazuma vezanih za biodiverzitet. Poseban izazov predstavlja koordinacija federalnih i kantonalnih aktivnosti po pitanju tehničkih, </w:t>
      </w:r>
      <w:r w:rsidR="000942DB" w:rsidRPr="008D043F">
        <w:rPr>
          <w:rFonts w:asciiTheme="minorHAnsi" w:hAnsiTheme="minorHAnsi" w:cstheme="minorHAnsi"/>
          <w:sz w:val="22"/>
          <w:szCs w:val="22"/>
          <w:lang w:val="hr-HR"/>
        </w:rPr>
        <w:t xml:space="preserve">ljudskih </w:t>
      </w:r>
      <w:r w:rsidRPr="008D043F">
        <w:rPr>
          <w:rFonts w:asciiTheme="minorHAnsi" w:hAnsiTheme="minorHAnsi" w:cstheme="minorHAnsi"/>
          <w:sz w:val="22"/>
          <w:szCs w:val="22"/>
          <w:lang w:val="hr-HR"/>
        </w:rPr>
        <w:t xml:space="preserve">i finansijskih kapaciteta za provođenje mjera očuvanja prirode (uključujući monitoring, protok i organizaciju podataka u svrhu izvještavanja), te provođenje nadzora u zaštićenim područjima i izvan njih.  </w:t>
      </w:r>
    </w:p>
    <w:p w14:paraId="4EAF4E38" w14:textId="7777777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eophodno je istaknuti da resorno federalno ministarstvo ulaže stalne napore u jačanje vlastitih kapaciteta za zaštitu biodiverziteta i očuvanje prirode, a nedostajuće kapacitete nalazi kroz saradnju s drugim stručnim i naučnim institucijama. Uslijed nedostatka funkcionalnog sistema protoka informacija i podataka s nivoa entiteta, postojeći izvještaji se ne temelje u dovoljnoj mjeri na indikatorima. Postojeći kapaciteti za efikasno upravljanje zaštićenim područjima nisu dovoljni, kao ni kapaciteti za inspekcijski nadzor. Zbog nedostatka kapaciteta za upravljanje, monitoring i nadzor,  pažnju u narednom periodu treba posvetiti</w:t>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a) uspostavi i razvoju kapaciteta federalne stručne institucije za zaštitu biodiverziteta i očuvanje prirode, (b) razvoju kapaciteta za koordiniranu saradnju s kantonalnim institucijama, (c) razvoju kapaciteta za monitoring okvir, (d) razvoju kapaciteta za  institucionalnu saradnju s naučnom zajednicom i nevladinim sektorom.  </w:t>
      </w:r>
    </w:p>
    <w:p w14:paraId="3658A99D"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Stanje podataka o biodiverzitetu</w:t>
      </w:r>
    </w:p>
    <w:p w14:paraId="026FBBC3" w14:textId="674A988B"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ako postoje rezultati brojnih istraživanja na osnovu kojih</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se procjenjuje</w:t>
      </w:r>
      <w:r w:rsidRPr="008D043F">
        <w:rPr>
          <w:rFonts w:asciiTheme="minorHAnsi" w:hAnsiTheme="minorHAnsi" w:cstheme="minorHAnsi"/>
          <w:b/>
          <w:sz w:val="22"/>
          <w:szCs w:val="22"/>
          <w:lang w:val="hr-HR"/>
        </w:rPr>
        <w:t xml:space="preserve">  </w:t>
      </w:r>
      <w:r w:rsidR="00F15940" w:rsidRPr="008D043F">
        <w:rPr>
          <w:rFonts w:asciiTheme="minorHAnsi" w:hAnsiTheme="minorHAnsi" w:cstheme="minorHAnsi"/>
          <w:b/>
          <w:sz w:val="22"/>
          <w:szCs w:val="22"/>
          <w:lang w:val="hr-HR"/>
        </w:rPr>
        <w:fldChar w:fldCharType="begin"/>
      </w:r>
      <w:r w:rsidR="00282995" w:rsidRPr="008D043F">
        <w:rPr>
          <w:rFonts w:asciiTheme="minorHAnsi" w:hAnsiTheme="minorHAnsi" w:cstheme="minorHAnsi"/>
          <w:b/>
          <w:sz w:val="22"/>
          <w:szCs w:val="22"/>
          <w:lang w:val="hr-HR"/>
        </w:rPr>
        <w:instrText xml:space="preserve"> ADDIN ZOTERO_ITEM CSL_CITATION {"citationID":"RiVALnuc","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00F15940" w:rsidRPr="008D043F">
        <w:rPr>
          <w:rFonts w:asciiTheme="minorHAnsi" w:hAnsiTheme="minorHAnsi" w:cstheme="minorHAnsi"/>
          <w:b/>
          <w:sz w:val="22"/>
          <w:szCs w:val="22"/>
          <w:lang w:val="hr-HR"/>
        </w:rPr>
        <w:fldChar w:fldCharType="separate"/>
      </w:r>
      <w:r w:rsidR="00F15940" w:rsidRPr="008D043F">
        <w:rPr>
          <w:rFonts w:asciiTheme="minorHAnsi" w:hAnsiTheme="minorHAnsi" w:cstheme="minorHAnsi"/>
          <w:sz w:val="22"/>
          <w:lang w:val="hr-HR"/>
        </w:rPr>
        <w:t>(Redžić, S.,Barudanović, S., Radević, M. (ed)</w:t>
      </w:r>
      <w:r w:rsidR="00925D49" w:rsidRPr="008D043F">
        <w:rPr>
          <w:rFonts w:asciiTheme="minorHAnsi" w:hAnsiTheme="minorHAnsi" w:cstheme="minorHAnsi"/>
          <w:sz w:val="22"/>
          <w:lang w:val="hr-HR"/>
        </w:rPr>
        <w:t>,</w:t>
      </w:r>
      <w:r w:rsidR="00F15940" w:rsidRPr="008D043F">
        <w:rPr>
          <w:rFonts w:asciiTheme="minorHAnsi" w:hAnsiTheme="minorHAnsi" w:cstheme="minorHAnsi"/>
          <w:sz w:val="22"/>
          <w:lang w:val="hr-HR"/>
        </w:rPr>
        <w:t xml:space="preserve"> 2009)</w:t>
      </w:r>
      <w:r w:rsidR="00F15940"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 xml:space="preserve"> da BiH spada među zemlje s najvećim stepenom biološke raznolikosti u Evropi, egzaktni izdvojeni podaci o raznolikosti na specijskom i ekosistemskom nivou za Federaciju BiH skoro ne postoje. Značajan napredak u razvoju efikasnog sistema prikupljanja podataka o biološkoj raznolikosti ostvaren</w:t>
      </w:r>
      <w:r w:rsidR="00BA652F"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kroz uspostavu </w:t>
      </w:r>
      <w:r w:rsidR="007A33AC" w:rsidRPr="008D043F">
        <w:rPr>
          <w:rFonts w:asciiTheme="minorHAnsi" w:hAnsiTheme="minorHAnsi" w:cstheme="minorHAnsi"/>
          <w:sz w:val="22"/>
          <w:szCs w:val="22"/>
          <w:lang w:val="hr-HR"/>
        </w:rPr>
        <w:t>informacionog</w:t>
      </w:r>
      <w:r w:rsidR="00BA652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istema za zaštitu prirode Federacije </w:t>
      </w:r>
      <w:r w:rsidRPr="008D043F">
        <w:rPr>
          <w:rFonts w:asciiTheme="minorHAnsi" w:hAnsiTheme="minorHAnsi" w:cstheme="minorHAnsi"/>
          <w:sz w:val="22"/>
          <w:szCs w:val="22"/>
          <w:lang w:val="hr-HR"/>
        </w:rPr>
        <w:lastRenderedPageBreak/>
        <w:t>BiH</w:t>
      </w:r>
      <w:r w:rsidR="00912007" w:rsidRPr="008D043F">
        <w:rPr>
          <w:rFonts w:asciiTheme="minorHAnsi" w:hAnsiTheme="minorHAnsi" w:cstheme="minorHAnsi"/>
          <w:sz w:val="22"/>
          <w:szCs w:val="22"/>
          <w:lang w:val="hr-HR"/>
        </w:rPr>
        <w:t xml:space="preserve"> </w:t>
      </w:r>
      <w:r w:rsidR="0091200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XLqyBQe2","properties":{"formattedCitation":"(Fond za za\\uc0\\u353{}titu okoli\\uc0\\u353{}a FBiH 2018)","plainCitation":"(Fond za zaštitu okoliša FBiH 2018)","dontUpdate":true,"noteIndex":0},"citationItems":[{"id":1480,"uris":["http://zotero.org/users/7192877/items/IA7JTW84"],"itemData":{"id":1480,"type":"document","title":"Informacioni sistem zaštite prirode Federacije BIH","URL":"http://e-prirodafbih.ba/","author":[{"family":"Fond za zaštitu okoliša Federacije BiH","given":""}],"issued":{"date-parts":[["2018"]]}}}],"schema":"https://github.com/citation-style-language/schema/raw/master/csl-citation.json"} </w:instrText>
      </w:r>
      <w:r w:rsidR="00912007" w:rsidRPr="008D043F">
        <w:rPr>
          <w:rFonts w:asciiTheme="minorHAnsi" w:hAnsiTheme="minorHAnsi" w:cstheme="minorHAnsi"/>
          <w:sz w:val="22"/>
          <w:szCs w:val="22"/>
          <w:lang w:val="hr-HR"/>
        </w:rPr>
        <w:fldChar w:fldCharType="separate"/>
      </w:r>
      <w:r w:rsidR="00912007" w:rsidRPr="008D043F">
        <w:rPr>
          <w:rFonts w:asciiTheme="minorHAnsi" w:hAnsiTheme="minorHAnsi" w:cstheme="minorHAnsi"/>
          <w:sz w:val="22"/>
          <w:lang w:val="hr-HR"/>
        </w:rPr>
        <w:t>(Fond za zaštitu okoliša F</w:t>
      </w:r>
      <w:r w:rsidR="000201AE" w:rsidRPr="008D043F">
        <w:rPr>
          <w:rFonts w:asciiTheme="minorHAnsi" w:hAnsiTheme="minorHAnsi" w:cstheme="minorHAnsi"/>
          <w:sz w:val="22"/>
          <w:lang w:val="hr-HR"/>
        </w:rPr>
        <w:t xml:space="preserve">ederacije </w:t>
      </w:r>
      <w:r w:rsidR="00912007" w:rsidRPr="008D043F">
        <w:rPr>
          <w:rFonts w:asciiTheme="minorHAnsi" w:hAnsiTheme="minorHAnsi" w:cstheme="minorHAnsi"/>
          <w:sz w:val="22"/>
          <w:lang w:val="hr-HR"/>
        </w:rPr>
        <w:t>BiH</w:t>
      </w:r>
      <w:r w:rsidR="000201AE" w:rsidRPr="008D043F">
        <w:rPr>
          <w:rFonts w:asciiTheme="minorHAnsi" w:hAnsiTheme="minorHAnsi" w:cstheme="minorHAnsi"/>
          <w:sz w:val="22"/>
          <w:lang w:val="hr-HR"/>
        </w:rPr>
        <w:t>,</w:t>
      </w:r>
      <w:r w:rsidR="00912007" w:rsidRPr="008D043F">
        <w:rPr>
          <w:rFonts w:asciiTheme="minorHAnsi" w:hAnsiTheme="minorHAnsi" w:cstheme="minorHAnsi"/>
          <w:sz w:val="22"/>
          <w:lang w:val="hr-HR"/>
        </w:rPr>
        <w:t xml:space="preserve"> 2018)</w:t>
      </w:r>
      <w:r w:rsidR="00912007" w:rsidRPr="008D043F">
        <w:rPr>
          <w:rFonts w:asciiTheme="minorHAnsi" w:hAnsiTheme="minorHAnsi" w:cstheme="minorHAnsi"/>
          <w:sz w:val="22"/>
          <w:szCs w:val="22"/>
          <w:lang w:val="hr-HR"/>
        </w:rPr>
        <w:fldChar w:fldCharType="end"/>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i treba nadograđivati u narednom periodu. Za razvoj </w:t>
      </w:r>
      <w:r w:rsidR="007A33AC" w:rsidRPr="008D043F">
        <w:rPr>
          <w:rFonts w:asciiTheme="minorHAnsi" w:hAnsiTheme="minorHAnsi" w:cstheme="minorHAnsi"/>
          <w:sz w:val="22"/>
          <w:szCs w:val="22"/>
          <w:lang w:val="hr-HR"/>
        </w:rPr>
        <w:t>informacionog</w:t>
      </w:r>
      <w:r w:rsidR="00BA652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istema, do uspostave stručne institucije, zadužen je Fond za zaštitu okoliša Federacije BiH.</w:t>
      </w:r>
    </w:p>
    <w:p w14:paraId="1382E582" w14:textId="77777777" w:rsidR="005E22EF" w:rsidRPr="008D043F" w:rsidRDefault="005E22EF" w:rsidP="0068355A">
      <w:pPr>
        <w:spacing w:before="240" w:after="240" w:line="276" w:lineRule="auto"/>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istemsko prikupljanje podataka o stanju biodiverziteta u Federaciji BiH za sada nije uspostavljeno, a postojeći podaci su rasuti. Podaci o ekosistemskom, specijskom (biljke, životinje, gljive) i genetičkom diverzitetu u </w:t>
      </w:r>
      <w:r w:rsidR="00ED5694"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nisu </w:t>
      </w:r>
      <w:r w:rsidR="00ED5694" w:rsidRPr="008D043F">
        <w:rPr>
          <w:rFonts w:asciiTheme="minorHAnsi" w:hAnsiTheme="minorHAnsi" w:cstheme="minorHAnsi"/>
          <w:sz w:val="22"/>
          <w:szCs w:val="22"/>
          <w:lang w:val="hr-HR"/>
        </w:rPr>
        <w:t>sistematizirani</w:t>
      </w:r>
      <w:r w:rsidRPr="008D043F">
        <w:rPr>
          <w:rFonts w:asciiTheme="minorHAnsi" w:hAnsiTheme="minorHAnsi" w:cstheme="minorHAnsi"/>
          <w:sz w:val="22"/>
          <w:szCs w:val="22"/>
          <w:lang w:val="hr-HR"/>
        </w:rPr>
        <w:t xml:space="preserve">, a često nisu ni dostupni. Potrebno je istaknuti sljedeće bitne momente za stanje podataka o biodiverzitu </w:t>
      </w:r>
      <w:r w:rsidR="00ED5694"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w:t>
      </w:r>
    </w:p>
    <w:p w14:paraId="1FAB7284" w14:textId="769FC999"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Unutar naučne zajednice još uvijek nije dovoljno prepoznata potreba o provođenju zasebnih naučnih istraživanja biodiverziteta/prirode na području Federacije BiH</w:t>
      </w:r>
      <w:r w:rsidR="00ED569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p>
    <w:p w14:paraId="0F54E49C" w14:textId="77777777"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ije uspostavljeno ciljano finansiranje naučnih istraživanja u pravcu inventarizacije ukupnog diverziteta biljaka, životinja, gljiva, ekosistema/staništa i genetičke raznolikosti u Federaciji BiH. Iako postoji određena finansijska podrška za istraživanja biodiverziteta, ona nisu proporcionalna potrebama, niti </w:t>
      </w:r>
      <w:r w:rsidR="00ED5694" w:rsidRPr="008D043F">
        <w:rPr>
          <w:rFonts w:asciiTheme="minorHAnsi" w:hAnsiTheme="minorHAnsi" w:cstheme="minorHAnsi"/>
          <w:sz w:val="22"/>
          <w:szCs w:val="22"/>
          <w:lang w:val="hr-HR"/>
        </w:rPr>
        <w:t xml:space="preserve">organizirana </w:t>
      </w:r>
      <w:r w:rsidRPr="008D043F">
        <w:rPr>
          <w:rFonts w:asciiTheme="minorHAnsi" w:hAnsiTheme="minorHAnsi" w:cstheme="minorHAnsi"/>
          <w:sz w:val="22"/>
          <w:szCs w:val="22"/>
          <w:lang w:val="hr-HR"/>
        </w:rPr>
        <w:t>sistemski, u smislu kompletiranja podataka za Federaciju BiH</w:t>
      </w:r>
      <w:r w:rsidR="00ED569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p>
    <w:p w14:paraId="46D2E00E" w14:textId="77777777"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ije </w:t>
      </w:r>
      <w:r w:rsidR="00ED5694" w:rsidRPr="008D043F">
        <w:rPr>
          <w:rFonts w:asciiTheme="minorHAnsi" w:hAnsiTheme="minorHAnsi" w:cstheme="minorHAnsi"/>
          <w:sz w:val="22"/>
          <w:szCs w:val="22"/>
          <w:lang w:val="hr-HR"/>
        </w:rPr>
        <w:t xml:space="preserve">definirana </w:t>
      </w:r>
      <w:r w:rsidRPr="008D043F">
        <w:rPr>
          <w:rFonts w:asciiTheme="minorHAnsi" w:hAnsiTheme="minorHAnsi" w:cstheme="minorHAnsi"/>
          <w:sz w:val="22"/>
          <w:szCs w:val="22"/>
          <w:lang w:val="hr-HR"/>
        </w:rPr>
        <w:t xml:space="preserve">(niti postoji zahtjev upućen naučnoj zajednici) grupa vrsta, ekosistema/staništa i dijelova genetičkog diverziteta nad kojim se treba vršiti stalni monitoring, u svrhu procjene stanja cjelokupnog biodiverziteta </w:t>
      </w:r>
      <w:r w:rsidR="00ED5694"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w:t>
      </w:r>
      <w:r w:rsidR="00ED5694" w:rsidRPr="008D043F">
        <w:rPr>
          <w:rFonts w:asciiTheme="minorHAnsi" w:hAnsiTheme="minorHAnsi" w:cstheme="minorHAnsi"/>
          <w:sz w:val="22"/>
          <w:szCs w:val="22"/>
          <w:lang w:val="hr-HR"/>
        </w:rPr>
        <w:t>;</w:t>
      </w:r>
    </w:p>
    <w:p w14:paraId="22EA5972" w14:textId="77777777"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Nije utvrđen institucionalni okvir za monitoring biodiverziteta, tj. put podataka o terenskom stanju grupa vrsta, ekosistema/staništa i dijelova genetičkog diverziteta u svrhu pripreme stručnih izvještaja o njegovom stanju</w:t>
      </w:r>
      <w:r w:rsidR="00ED569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p>
    <w:p w14:paraId="13763485" w14:textId="77777777"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Ne postoje finansijski, ljudski i tehnički kapaciteti namijenjeni za monitoring biodiverziteta.</w:t>
      </w:r>
    </w:p>
    <w:p w14:paraId="38C99E72" w14:textId="77777777" w:rsidR="005E22EF" w:rsidRPr="008D043F" w:rsidRDefault="005E22EF" w:rsidP="0068355A">
      <w:pPr>
        <w:spacing w:line="276" w:lineRule="auto"/>
        <w:ind w:left="723"/>
        <w:contextualSpacing/>
        <w:jc w:val="both"/>
        <w:textAlignment w:val="baseline"/>
        <w:rPr>
          <w:rFonts w:asciiTheme="minorHAnsi" w:eastAsiaTheme="minorHAnsi" w:hAnsiTheme="minorHAnsi" w:cstheme="minorHAnsi"/>
          <w:b/>
          <w:sz w:val="22"/>
          <w:szCs w:val="22"/>
          <w:lang w:val="hr-HR"/>
        </w:rPr>
      </w:pPr>
      <w:r w:rsidRPr="008D043F">
        <w:rPr>
          <w:rFonts w:asciiTheme="minorHAnsi" w:hAnsiTheme="minorHAnsi" w:cstheme="minorHAnsi"/>
          <w:sz w:val="22"/>
          <w:szCs w:val="22"/>
          <w:lang w:val="hr-HR"/>
        </w:rPr>
        <w:t xml:space="preserve">Karta staništa </w:t>
      </w:r>
      <w:r w:rsidR="00ED5694"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kao osnovni alat u identifikaciji Područja pod posebnom zaštitom i u postupku proglašavanja ekološke mreže </w:t>
      </w:r>
      <w:r w:rsidR="00ED5694"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za sada ne postoji. Također ne postoji ni službeni dokument s popisom područja važnih za migratorne vrste ptica. </w:t>
      </w:r>
    </w:p>
    <w:p w14:paraId="29D043DF" w14:textId="7777777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 obzirom na činjenicu da su priprema studija inventarizacije flore, faune i fungije, kao i priprema karte staništa veoma značajni naučno-stručni zadaci za Federaciju BiH, u narednom periodu je neophodno pripremiti i implementirati efikasan plan za njihovu realizaciju. U cilju pripreme efikasnog plana neophodna je saradnja između ministarstva, Fonda za zaštitu okoliša i naučne zajednice, a njegova implementacija treba </w:t>
      </w:r>
      <w:r w:rsidR="00ED5694" w:rsidRPr="008D043F">
        <w:rPr>
          <w:rFonts w:asciiTheme="minorHAnsi" w:hAnsiTheme="minorHAnsi" w:cstheme="minorHAnsi"/>
          <w:sz w:val="22"/>
          <w:szCs w:val="22"/>
          <w:lang w:val="hr-HR"/>
        </w:rPr>
        <w:t>biti osigurana</w:t>
      </w:r>
      <w:r w:rsidRPr="008D043F">
        <w:rPr>
          <w:rFonts w:asciiTheme="minorHAnsi" w:hAnsiTheme="minorHAnsi" w:cstheme="minorHAnsi"/>
          <w:sz w:val="22"/>
          <w:szCs w:val="22"/>
          <w:lang w:val="hr-HR"/>
        </w:rPr>
        <w:t xml:space="preserve"> kroz podršku Vlade Federacije BiH. </w:t>
      </w:r>
    </w:p>
    <w:p w14:paraId="35C88E4A"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eđusektorska saradnja</w:t>
      </w:r>
    </w:p>
    <w:p w14:paraId="6A078346" w14:textId="0B495387" w:rsidR="005E22EF"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Stanje biološke raznolikosti i prirode u Federaciji BiH uveliko zavisi od djelovanja drugih sektora kao što su šumarstvo, poljoprivreda, vodoprivreda, energetika, industrija, saobraćaj, turizam i drugi</w:t>
      </w:r>
      <w:r w:rsidR="00912007" w:rsidRPr="008D043F">
        <w:rPr>
          <w:rFonts w:asciiTheme="minorHAnsi" w:hAnsiTheme="minorHAnsi" w:cstheme="minorHAnsi"/>
          <w:sz w:val="22"/>
          <w:szCs w:val="22"/>
          <w:lang w:val="hr-HR"/>
        </w:rPr>
        <w:t xml:space="preserve"> </w:t>
      </w:r>
      <w:r w:rsidR="00912007" w:rsidRPr="008D043F">
        <w:rPr>
          <w:rFonts w:asciiTheme="minorHAnsi" w:hAnsiTheme="minorHAnsi" w:cstheme="minorHAnsi"/>
          <w:sz w:val="22"/>
          <w:szCs w:val="22"/>
          <w:lang w:val="hr-HR"/>
        </w:rPr>
        <w:fldChar w:fldCharType="begin"/>
      </w:r>
      <w:r w:rsidR="00912007" w:rsidRPr="008D043F">
        <w:rPr>
          <w:rFonts w:asciiTheme="minorHAnsi" w:hAnsiTheme="minorHAnsi" w:cstheme="minorHAnsi"/>
          <w:sz w:val="22"/>
          <w:szCs w:val="22"/>
          <w:lang w:val="hr-HR"/>
        </w:rPr>
        <w:instrText xml:space="preserve"> ADDIN ZOTERO_ITEM CSL_CITATION {"citationID":"D3vkohSf","properties":{"formattedCitation":"(MVTEO 2019)","plainCitation":"(MVTEO 2019)","noteIndex":0},"citationItems":[{"id":1481,"uris":["http://zotero.org/users/7192877/items/HNK4V42B"],"itemData":{"id":1481,"type":"report","event-place":"Sarajevo","publisher-place":"Sarajevo","title":"Sixth National Report for the CBD","URL":"http://bih-chm-cbd.ba/wp-content/uploads/2020/11/VI-nacionalni-izvjestaj-BiH_BHS.pdf","author":[{"family":"MVTEO","given":""}],"issued":{"date-parts":[["2019"]]}}}],"schema":"https://github.com/citation-style-language/schema/raw/master/csl-citation.json"} </w:instrText>
      </w:r>
      <w:r w:rsidR="00912007" w:rsidRPr="008D043F">
        <w:rPr>
          <w:rFonts w:asciiTheme="minorHAnsi" w:hAnsiTheme="minorHAnsi" w:cstheme="minorHAnsi"/>
          <w:sz w:val="22"/>
          <w:szCs w:val="22"/>
          <w:lang w:val="hr-HR"/>
        </w:rPr>
        <w:fldChar w:fldCharType="separate"/>
      </w:r>
      <w:r w:rsidR="00912007" w:rsidRPr="008D043F">
        <w:rPr>
          <w:rFonts w:asciiTheme="minorHAnsi" w:hAnsiTheme="minorHAnsi" w:cstheme="minorHAnsi"/>
          <w:sz w:val="22"/>
          <w:lang w:val="hr-HR"/>
        </w:rPr>
        <w:t>(MVTEO</w:t>
      </w:r>
      <w:r w:rsidR="00925D49" w:rsidRPr="008D043F">
        <w:rPr>
          <w:rFonts w:asciiTheme="minorHAnsi" w:hAnsiTheme="minorHAnsi" w:cstheme="minorHAnsi"/>
          <w:sz w:val="22"/>
          <w:lang w:val="hr-HR"/>
        </w:rPr>
        <w:t>,</w:t>
      </w:r>
      <w:r w:rsidR="00912007" w:rsidRPr="008D043F">
        <w:rPr>
          <w:rFonts w:asciiTheme="minorHAnsi" w:hAnsiTheme="minorHAnsi" w:cstheme="minorHAnsi"/>
          <w:sz w:val="22"/>
          <w:lang w:val="hr-HR"/>
        </w:rPr>
        <w:t xml:space="preserve"> 2019)</w:t>
      </w:r>
      <w:r w:rsidR="0091200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štita prirode je često prepoznata u sektorskim strateškim dokumentima, ali nije dovoljno i ravnomjerno uključena u sektorske programe, kao ni u propise koji </w:t>
      </w:r>
      <w:r w:rsidR="00ED5694" w:rsidRPr="008D043F">
        <w:rPr>
          <w:rFonts w:asciiTheme="minorHAnsi" w:hAnsiTheme="minorHAnsi" w:cstheme="minorHAnsi"/>
          <w:sz w:val="22"/>
          <w:szCs w:val="22"/>
          <w:lang w:val="hr-HR"/>
        </w:rPr>
        <w:t>reguliraju</w:t>
      </w:r>
      <w:r w:rsidRPr="008D043F">
        <w:rPr>
          <w:rFonts w:asciiTheme="minorHAnsi" w:hAnsiTheme="minorHAnsi" w:cstheme="minorHAnsi"/>
          <w:sz w:val="22"/>
          <w:szCs w:val="22"/>
          <w:lang w:val="hr-HR"/>
        </w:rPr>
        <w:t xml:space="preserve"> njihov rad </w:t>
      </w:r>
      <w:r w:rsidR="00912007" w:rsidRPr="008D043F">
        <w:rPr>
          <w:rFonts w:asciiTheme="minorHAnsi" w:hAnsiTheme="minorHAnsi" w:cstheme="minorHAnsi"/>
          <w:sz w:val="22"/>
          <w:szCs w:val="22"/>
          <w:lang w:val="hr-HR"/>
        </w:rPr>
        <w:fldChar w:fldCharType="begin"/>
      </w:r>
      <w:r w:rsidR="00912007" w:rsidRPr="008D043F">
        <w:rPr>
          <w:rFonts w:asciiTheme="minorHAnsi" w:hAnsiTheme="minorHAnsi" w:cstheme="minorHAnsi"/>
          <w:sz w:val="22"/>
          <w:szCs w:val="22"/>
          <w:lang w:val="hr-HR"/>
        </w:rPr>
        <w:instrText xml:space="preserve"> ADDIN ZOTERO_ITEM CSL_CITATION {"citationID":"brQdBtHS","properties":{"formattedCitation":"(MVTEO 2019)","plainCitation":"(MVTEO 2019)","noteIndex":0},"citationItems":[{"id":1481,"uris":["http://zotero.org/users/7192877/items/HNK4V42B"],"itemData":{"id":1481,"type":"report","event-place":"Sarajevo","publisher-place":"Sarajevo","title":"Sixth National Report for the CBD","URL":"http://bih-chm-cbd.ba/wp-content/uploads/2020/11/VI-nacionalni-izvjestaj-BiH_BHS.pdf","author":[{"family":"MVTEO","given":""}],"issued":{"date-parts":[["2019"]]}}}],"schema":"https://github.com/citation-style-language/schema/raw/master/csl-citation.json"} </w:instrText>
      </w:r>
      <w:r w:rsidR="00912007" w:rsidRPr="008D043F">
        <w:rPr>
          <w:rFonts w:asciiTheme="minorHAnsi" w:hAnsiTheme="minorHAnsi" w:cstheme="minorHAnsi"/>
          <w:sz w:val="22"/>
          <w:szCs w:val="22"/>
          <w:lang w:val="hr-HR"/>
        </w:rPr>
        <w:fldChar w:fldCharType="separate"/>
      </w:r>
      <w:r w:rsidR="00912007" w:rsidRPr="008D043F">
        <w:rPr>
          <w:rFonts w:asciiTheme="minorHAnsi" w:hAnsiTheme="minorHAnsi" w:cstheme="minorHAnsi"/>
          <w:sz w:val="22"/>
          <w:lang w:val="hr-HR"/>
        </w:rPr>
        <w:t>(MVTEO</w:t>
      </w:r>
      <w:r w:rsidR="00925D49" w:rsidRPr="008D043F">
        <w:rPr>
          <w:rFonts w:asciiTheme="minorHAnsi" w:hAnsiTheme="minorHAnsi" w:cstheme="minorHAnsi"/>
          <w:sz w:val="22"/>
          <w:lang w:val="hr-HR"/>
        </w:rPr>
        <w:t>,</w:t>
      </w:r>
      <w:r w:rsidR="00912007" w:rsidRPr="008D043F">
        <w:rPr>
          <w:rFonts w:asciiTheme="minorHAnsi" w:hAnsiTheme="minorHAnsi" w:cstheme="minorHAnsi"/>
          <w:sz w:val="22"/>
          <w:lang w:val="hr-HR"/>
        </w:rPr>
        <w:t xml:space="preserve"> 2019)</w:t>
      </w:r>
      <w:r w:rsidR="0091200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Zato predstoji obaveza ravnomje</w:t>
      </w:r>
      <w:r w:rsidR="00D7629B" w:rsidRPr="008D043F">
        <w:rPr>
          <w:rFonts w:asciiTheme="minorHAnsi" w:hAnsiTheme="minorHAnsi" w:cstheme="minorHAnsi"/>
          <w:sz w:val="22"/>
          <w:szCs w:val="22"/>
          <w:lang w:val="hr-HR"/>
        </w:rPr>
        <w:t>r</w:t>
      </w:r>
      <w:r w:rsidRPr="008D043F">
        <w:rPr>
          <w:rFonts w:asciiTheme="minorHAnsi" w:hAnsiTheme="minorHAnsi" w:cstheme="minorHAnsi"/>
          <w:sz w:val="22"/>
          <w:szCs w:val="22"/>
          <w:lang w:val="hr-HR"/>
        </w:rPr>
        <w:t xml:space="preserve">ne integracije u druge sektorske politike i propise (poljoprivreda, šumarstvo, lovstvo, vodoprivreda, energetika, turizam i dr.), ističući i poštujući u svim aktivnosti principe ravnopravnosti spolova. Posebno treba </w:t>
      </w:r>
      <w:r w:rsidR="00ED5694" w:rsidRPr="008D043F">
        <w:rPr>
          <w:rFonts w:asciiTheme="minorHAnsi" w:hAnsiTheme="minorHAnsi" w:cstheme="minorHAnsi"/>
          <w:sz w:val="22"/>
          <w:szCs w:val="22"/>
          <w:lang w:val="hr-HR"/>
        </w:rPr>
        <w:t xml:space="preserve">istaknuti </w:t>
      </w:r>
      <w:r w:rsidRPr="008D043F">
        <w:rPr>
          <w:rFonts w:asciiTheme="minorHAnsi" w:hAnsiTheme="minorHAnsi" w:cstheme="minorHAnsi"/>
          <w:sz w:val="22"/>
          <w:szCs w:val="22"/>
          <w:lang w:val="hr-HR"/>
        </w:rPr>
        <w:t xml:space="preserve">snažan direktan pritisak klimatskih promjena na stanje prirode, što nameće potrebu međusektorske saradnje u cilju mjera prilagođavanja i mjera ublažavanja klimatskih promjena. Važan aspekt međusektorske saradnje </w:t>
      </w:r>
      <w:r w:rsidRPr="008D043F">
        <w:rPr>
          <w:rFonts w:asciiTheme="minorHAnsi" w:hAnsiTheme="minorHAnsi" w:cstheme="minorHAnsi"/>
          <w:sz w:val="22"/>
          <w:szCs w:val="22"/>
          <w:lang w:val="hr-HR"/>
        </w:rPr>
        <w:lastRenderedPageBreak/>
        <w:t xml:space="preserve">predstavlja sistemski osmišljen program ruralnog razvoja i zadržavanja stanovništva u ruralnim područjima, uz očuvanje tradicionalnih praksi i znanja o korištenju biodiverziteta. </w:t>
      </w:r>
    </w:p>
    <w:p w14:paraId="3D43FED4" w14:textId="7777777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Treba istaknuti da pravna </w:t>
      </w:r>
      <w:r w:rsidR="00ED5694" w:rsidRPr="008D043F">
        <w:rPr>
          <w:rFonts w:asciiTheme="minorHAnsi" w:hAnsiTheme="minorHAnsi" w:cstheme="minorHAnsi"/>
          <w:sz w:val="22"/>
          <w:szCs w:val="22"/>
          <w:lang w:val="hr-HR"/>
        </w:rPr>
        <w:t>stečevina</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potencira zaštitu biodiverziteta upravo kroz djelovanje sektora, što zahtijeva detaljno horizontalno usklađivanje propisa na nivou svake administrativne jedinice </w:t>
      </w:r>
      <w:r w:rsidR="00ED5694"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 njihovu efikasnu implementaciju. Uzroci slabe integracije biološke raznovrsnosti su raznoliki, od nedovoljno razvijene ekološke svijesti, slabog poznavanja različitih tipova koristi od očuvane prirode, pre</w:t>
      </w:r>
      <w:r w:rsidR="00ED5694" w:rsidRPr="008D043F">
        <w:rPr>
          <w:rFonts w:asciiTheme="minorHAnsi" w:hAnsiTheme="minorHAnsi" w:cstheme="minorHAnsi"/>
          <w:sz w:val="22"/>
          <w:szCs w:val="22"/>
          <w:lang w:val="hr-HR"/>
        </w:rPr>
        <w:t>o</w:t>
      </w:r>
      <w:r w:rsidRPr="008D043F">
        <w:rPr>
          <w:rFonts w:asciiTheme="minorHAnsi" w:hAnsiTheme="minorHAnsi" w:cstheme="minorHAnsi"/>
          <w:sz w:val="22"/>
          <w:szCs w:val="22"/>
          <w:lang w:val="hr-HR"/>
        </w:rPr>
        <w:t xml:space="preserve">vladavanja kratkoročnih interesa nad dugoročnim, slabe </w:t>
      </w:r>
      <w:r w:rsidR="00ED5694" w:rsidRPr="008D043F">
        <w:rPr>
          <w:rFonts w:asciiTheme="minorHAnsi" w:hAnsiTheme="minorHAnsi" w:cstheme="minorHAnsi"/>
          <w:sz w:val="22"/>
          <w:szCs w:val="22"/>
          <w:lang w:val="hr-HR"/>
        </w:rPr>
        <w:t xml:space="preserve">informiranosti </w:t>
      </w:r>
      <w:r w:rsidRPr="008D043F">
        <w:rPr>
          <w:rFonts w:asciiTheme="minorHAnsi" w:hAnsiTheme="minorHAnsi" w:cstheme="minorHAnsi"/>
          <w:sz w:val="22"/>
          <w:szCs w:val="22"/>
          <w:lang w:val="hr-HR"/>
        </w:rPr>
        <w:t xml:space="preserve">o posljedicama itd., što vodi degradaciji prirodnih staništa i gubitku biodiverziteta. Priprema uputstava za integraciju biodiverziteta u određenu sektorsku politiku može doprinijeti progresu međusektorske saradnje. </w:t>
      </w:r>
    </w:p>
    <w:p w14:paraId="7493E228"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Uloga naučnih znanja u donošenju odluka</w:t>
      </w:r>
    </w:p>
    <w:p w14:paraId="6857FBE2" w14:textId="278ABD21" w:rsidR="005E22EF" w:rsidRPr="008D043F" w:rsidRDefault="005E22EF" w:rsidP="0068355A">
      <w:pPr>
        <w:spacing w:after="237" w:line="276" w:lineRule="auto"/>
        <w:ind w:right="15"/>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učni rezultati nisu dovoljno iskorišteni, a ni dostupni donosiocima odluka u smislu njihove lake primjene u praksi</w:t>
      </w:r>
      <w:r w:rsidR="00912007" w:rsidRPr="008D043F">
        <w:rPr>
          <w:rFonts w:asciiTheme="minorHAnsi" w:hAnsiTheme="minorHAnsi" w:cstheme="minorHAnsi"/>
          <w:sz w:val="22"/>
          <w:szCs w:val="22"/>
          <w:lang w:val="hr-HR"/>
        </w:rPr>
        <w:t xml:space="preserve"> </w:t>
      </w:r>
      <w:r w:rsidR="00912007" w:rsidRPr="008D043F">
        <w:rPr>
          <w:rFonts w:asciiTheme="minorHAnsi" w:hAnsiTheme="minorHAnsi" w:cstheme="minorHAnsi"/>
          <w:sz w:val="22"/>
          <w:szCs w:val="22"/>
          <w:lang w:val="hr-HR"/>
        </w:rPr>
        <w:fldChar w:fldCharType="begin"/>
      </w:r>
      <w:r w:rsidR="00925D49" w:rsidRPr="008D043F">
        <w:rPr>
          <w:rFonts w:asciiTheme="minorHAnsi" w:hAnsiTheme="minorHAnsi" w:cstheme="minorHAnsi"/>
          <w:sz w:val="22"/>
          <w:szCs w:val="22"/>
          <w:lang w:val="hr-HR"/>
        </w:rPr>
        <w:instrText xml:space="preserve"> ADDIN ZOTERO_ITEM CSL_CITATION {"citationID":"I0GHH5vB","properties":{"formattedCitation":"(Koncept procjene stanja prirode (PSP) 2020)","plainCitation":"(Koncept procjene stanja prirode (PSP) 2020)","noteIndex":0},"citationItems":[{"id":1482,"uris":["http://zotero.org/users/7192877/items/Z9IM799K"],"itemData":{"id":1482,"type":"document","title":"Koncept Procjene stanja prirode","URL":"https://www.procjenaprirode.ba/dokumenti/","author":[{"family":"Koncept procjene stanja prirode (PSP)","given":""}],"issued":{"date-parts":[["2020"]]}}}],"schema":"https://github.com/citation-style-language/schema/raw/master/csl-citation.json"} </w:instrText>
      </w:r>
      <w:r w:rsidR="00912007" w:rsidRPr="008D043F">
        <w:rPr>
          <w:rFonts w:asciiTheme="minorHAnsi" w:hAnsiTheme="minorHAnsi" w:cstheme="minorHAnsi"/>
          <w:sz w:val="22"/>
          <w:szCs w:val="22"/>
          <w:lang w:val="hr-HR"/>
        </w:rPr>
        <w:fldChar w:fldCharType="separate"/>
      </w:r>
      <w:r w:rsidR="00925D49" w:rsidRPr="008D043F">
        <w:rPr>
          <w:rFonts w:asciiTheme="minorHAnsi" w:hAnsiTheme="minorHAnsi" w:cstheme="minorHAnsi"/>
          <w:sz w:val="22"/>
        </w:rPr>
        <w:t>(Koncept procjene stanja prirode (PSP), 2020)</w:t>
      </w:r>
      <w:r w:rsidR="0091200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S tim u vezi, odluke o korištenju prostora i koristi (ekosistemskih usluga) iz prirodnih, poljoprivrednih i urbanih ekosistema često nisu naučno bazirane, niti usklađene s trendovima stanja biodiverziteta. Potreba za boljim korištenjem domaćih naučnih znanja postoji u cijeloj Federaciji BiH.  </w:t>
      </w:r>
    </w:p>
    <w:p w14:paraId="126707EA" w14:textId="77777777" w:rsidR="005E22EF" w:rsidRPr="008D043F" w:rsidRDefault="005E22EF" w:rsidP="0068355A">
      <w:pPr>
        <w:spacing w:line="276" w:lineRule="auto"/>
        <w:jc w:val="both"/>
        <w:rPr>
          <w:rFonts w:asciiTheme="minorHAnsi" w:hAnsiTheme="minorHAnsi" w:cstheme="minorHAnsi"/>
          <w:b/>
          <w:sz w:val="22"/>
          <w:szCs w:val="22"/>
          <w:lang w:val="hr-HR"/>
        </w:rPr>
      </w:pPr>
      <w:r w:rsidRPr="008D043F">
        <w:rPr>
          <w:rFonts w:asciiTheme="minorHAnsi" w:hAnsiTheme="minorHAnsi" w:cstheme="minorHAnsi"/>
          <w:sz w:val="22"/>
          <w:szCs w:val="22"/>
          <w:lang w:val="hr-HR"/>
        </w:rPr>
        <w:t xml:space="preserve">Slično dostupnosti podataka o biološkoj raznolikosti, znanja o koristima od prirode su također rasuta i teško dostupna donosiocima odluka. Neophodno je unaprijediti razmjenu informacija između naučne zajednice i donosilaca odluka, koja podrazumijeva kako korištenje argumentiranih, ali i lako razumljivih naučnih informacija, tako i postavljanje društveno relevantnih zadataka pred naučnu zajednicu. Jedan od poželjnih vidova stalne razmjene informacija je redovna godišnja aktivnost okupljanja predstavnika naučne zajednice i donosilaca odluka. </w:t>
      </w:r>
    </w:p>
    <w:p w14:paraId="15A74452"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Uloga ekološke svijesti u akcijama očuvanja prirode</w:t>
      </w:r>
    </w:p>
    <w:p w14:paraId="4CF4CCFD" w14:textId="77777777" w:rsidR="005E22EF"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tanje ekološke svijesti stanovništva Federacije BiH je u korelaciji s kvalitetom obrazovanja, nivoom ulaganja u istraživanja i promotivne aktivnosti, te stepenom primjene participativnog pristupa u odlučivanju. Razvoj ekološke svijesti pojedinca počinje u sistemu obrazovanja. U vezi s tim, neophodno je stalno podizanje kvaliteta obrazovanja i njegovo upotpunjavanje s najnovijim znanjima o stanju prirode u Federaciji BiH. Razvoj ekološke svijesti kroz školski sistem ne treba </w:t>
      </w:r>
      <w:r w:rsidR="00ED5694" w:rsidRPr="008D043F">
        <w:rPr>
          <w:rFonts w:asciiTheme="minorHAnsi" w:hAnsiTheme="minorHAnsi" w:cstheme="minorHAnsi"/>
          <w:sz w:val="22"/>
          <w:szCs w:val="22"/>
          <w:lang w:val="hr-HR"/>
        </w:rPr>
        <w:t xml:space="preserve">biti </w:t>
      </w:r>
      <w:r w:rsidRPr="008D043F">
        <w:rPr>
          <w:rFonts w:asciiTheme="minorHAnsi" w:hAnsiTheme="minorHAnsi" w:cstheme="minorHAnsi"/>
          <w:sz w:val="22"/>
          <w:szCs w:val="22"/>
          <w:lang w:val="hr-HR"/>
        </w:rPr>
        <w:t xml:space="preserve">prepušten isključivo entuzijazmu pojedinaca, nego treba biti sistemski potpomognut koordiniranom i ciljanom podrškom za usavršavanje nastavnog kadra. </w:t>
      </w:r>
      <w:r w:rsidRPr="008D043F">
        <w:rPr>
          <w:rFonts w:asciiTheme="minorHAnsi" w:hAnsiTheme="minorHAnsi" w:cstheme="minorHAnsi"/>
          <w:bCs/>
          <w:sz w:val="22"/>
          <w:szCs w:val="22"/>
          <w:lang w:val="hr-HR"/>
        </w:rPr>
        <w:t>U r</w:t>
      </w:r>
      <w:r w:rsidRPr="008D043F">
        <w:rPr>
          <w:rFonts w:asciiTheme="minorHAnsi" w:hAnsiTheme="minorHAnsi" w:cstheme="minorHAnsi"/>
          <w:sz w:val="22"/>
          <w:szCs w:val="22"/>
          <w:lang w:val="hr-HR"/>
        </w:rPr>
        <w:t xml:space="preserve">azvoju ekološke svijesti nevladin sektor ima ogroman značaj i nezamjenjivu ulogu. Danas, iako opstaje u uslovima nesigurnog finansiranja, nevladin sektor sve snažnije djeluje i po pitanjima promocije, zaštite i monitoringa biološke raznolikosti u Federaciji BiH. U cilju jačanja aktivizma nevladinog sektora, neophodno je umrežavanje organizacija i planski razvoj aktivnosti. </w:t>
      </w:r>
    </w:p>
    <w:p w14:paraId="6668DF86" w14:textId="2A817E97" w:rsidR="005E22EF" w:rsidRPr="008D043F" w:rsidRDefault="005E22EF" w:rsidP="0068355A">
      <w:pPr>
        <w:spacing w:after="240" w:line="276" w:lineRule="auto"/>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 druge strane, u okviru nevladinih organizacija u </w:t>
      </w:r>
      <w:r w:rsidR="00ED5694"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danas djeluje i veći broj </w:t>
      </w:r>
      <w:r w:rsidR="00ED5694" w:rsidRPr="008D043F">
        <w:rPr>
          <w:rFonts w:asciiTheme="minorHAnsi" w:hAnsiTheme="minorHAnsi" w:cstheme="minorHAnsi"/>
          <w:sz w:val="22"/>
          <w:szCs w:val="22"/>
          <w:lang w:val="hr-HR"/>
        </w:rPr>
        <w:t xml:space="preserve">kvalificiranih </w:t>
      </w:r>
      <w:r w:rsidRPr="008D043F">
        <w:rPr>
          <w:rFonts w:asciiTheme="minorHAnsi" w:hAnsiTheme="minorHAnsi" w:cstheme="minorHAnsi"/>
          <w:sz w:val="22"/>
          <w:szCs w:val="22"/>
          <w:lang w:val="hr-HR"/>
        </w:rPr>
        <w:t xml:space="preserve">stručnjaka i naučnika. Podrška učešću nevladinih organizacija u domaćim i međunarodnim projektima </w:t>
      </w:r>
      <w:r w:rsidR="004154ED" w:rsidRPr="008D043F">
        <w:rPr>
          <w:rFonts w:asciiTheme="minorHAnsi" w:hAnsiTheme="minorHAnsi" w:cstheme="minorHAnsi"/>
          <w:sz w:val="22"/>
          <w:szCs w:val="22"/>
          <w:lang w:val="hr-HR"/>
        </w:rPr>
        <w:t xml:space="preserve">uglavnom </w:t>
      </w:r>
      <w:r w:rsidRPr="008D043F">
        <w:rPr>
          <w:rFonts w:asciiTheme="minorHAnsi" w:hAnsiTheme="minorHAnsi" w:cstheme="minorHAnsi"/>
          <w:sz w:val="22"/>
          <w:szCs w:val="22"/>
          <w:lang w:val="hr-HR"/>
        </w:rPr>
        <w:t>nije osigurana. S obzirom na manjak institucionalnih kapaciteta s jedne</w:t>
      </w:r>
      <w:r w:rsidR="001B4741" w:rsidRPr="008D043F">
        <w:rPr>
          <w:rFonts w:asciiTheme="minorHAnsi" w:hAnsiTheme="minorHAnsi" w:cstheme="minorHAnsi"/>
          <w:sz w:val="22"/>
          <w:szCs w:val="22"/>
          <w:lang w:val="hr-HR"/>
        </w:rPr>
        <w:t xml:space="preserve"> strane</w:t>
      </w:r>
      <w:r w:rsidRPr="008D043F">
        <w:rPr>
          <w:rFonts w:asciiTheme="minorHAnsi" w:hAnsiTheme="minorHAnsi" w:cstheme="minorHAnsi"/>
          <w:sz w:val="22"/>
          <w:szCs w:val="22"/>
          <w:lang w:val="hr-HR"/>
        </w:rPr>
        <w:t xml:space="preserve">, jedan od izazova predstavlja efikasno kapacitiranje i korištenje potencijala nevladinog sektora u </w:t>
      </w:r>
      <w:r w:rsidR="001B4741"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 narednom desetogodišnjem periodu, nevladinim organizacijama se, između  </w:t>
      </w:r>
      <w:r w:rsidRPr="008D043F">
        <w:rPr>
          <w:rFonts w:asciiTheme="minorHAnsi" w:hAnsiTheme="minorHAnsi" w:cstheme="minorHAnsi"/>
          <w:sz w:val="22"/>
          <w:szCs w:val="22"/>
          <w:lang w:val="hr-HR"/>
        </w:rPr>
        <w:lastRenderedPageBreak/>
        <w:t>ostalog</w:t>
      </w:r>
      <w:r w:rsidR="001B4741"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rebaju povjeriti zadaci vezani za: (a) monitoring specifičnih grupa organizama i tipova  staništa, (b) promociju uspostave ekološke mreže u Federaciji BiH, (c) efikasan razvoj participatornog pristupa u donošenju odluka koje </w:t>
      </w:r>
      <w:r w:rsidR="001B4741" w:rsidRPr="008D043F">
        <w:rPr>
          <w:rFonts w:asciiTheme="minorHAnsi" w:hAnsiTheme="minorHAnsi" w:cstheme="minorHAnsi"/>
          <w:sz w:val="22"/>
          <w:szCs w:val="22"/>
          <w:lang w:val="hr-HR"/>
        </w:rPr>
        <w:t>utječu</w:t>
      </w:r>
      <w:r w:rsidRPr="008D043F">
        <w:rPr>
          <w:rFonts w:asciiTheme="minorHAnsi" w:hAnsiTheme="minorHAnsi" w:cstheme="minorHAnsi"/>
          <w:sz w:val="22"/>
          <w:szCs w:val="22"/>
          <w:lang w:val="hr-HR"/>
        </w:rPr>
        <w:t xml:space="preserve"> na stanje prirode</w:t>
      </w:r>
      <w:r w:rsidR="001B4741"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 (d) saradnju s lokalnim zajednicama. </w:t>
      </w:r>
    </w:p>
    <w:p w14:paraId="6053FACF" w14:textId="77777777" w:rsidR="005E22EF" w:rsidRPr="008D043F" w:rsidRDefault="005E22EF" w:rsidP="0068355A">
      <w:pPr>
        <w:spacing w:line="276" w:lineRule="auto"/>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Uprkos činjenici da biodiverzitet (posebno u zaštićenim područjima) doprinosi egzistenciji i boljem životu ruralnog stanovništva</w:t>
      </w:r>
      <w:r w:rsidR="001B4741"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još uvijek postoji jak otpor prema uspostavljanju novih zaštićenih područja. Ovaj otpor od </w:t>
      </w:r>
      <w:r w:rsidR="001B4741" w:rsidRPr="008D043F">
        <w:rPr>
          <w:rFonts w:asciiTheme="minorHAnsi" w:hAnsiTheme="minorHAnsi" w:cstheme="minorHAnsi"/>
          <w:sz w:val="22"/>
          <w:szCs w:val="22"/>
          <w:lang w:val="hr-HR"/>
        </w:rPr>
        <w:t xml:space="preserve">lokalnih </w:t>
      </w:r>
      <w:r w:rsidRPr="008D043F">
        <w:rPr>
          <w:rFonts w:asciiTheme="minorHAnsi" w:hAnsiTheme="minorHAnsi" w:cstheme="minorHAnsi"/>
          <w:sz w:val="22"/>
          <w:szCs w:val="22"/>
          <w:lang w:val="hr-HR"/>
        </w:rPr>
        <w:t xml:space="preserve">zajednica je u osnovi zbog nedostatka </w:t>
      </w:r>
      <w:r w:rsidR="001B4741" w:rsidRPr="008D043F">
        <w:rPr>
          <w:rFonts w:asciiTheme="minorHAnsi" w:hAnsiTheme="minorHAnsi" w:cstheme="minorHAnsi"/>
          <w:sz w:val="22"/>
          <w:szCs w:val="22"/>
          <w:lang w:val="hr-HR"/>
        </w:rPr>
        <w:t xml:space="preserve">svijesti </w:t>
      </w:r>
      <w:r w:rsidRPr="008D043F">
        <w:rPr>
          <w:rFonts w:asciiTheme="minorHAnsi" w:hAnsiTheme="minorHAnsi" w:cstheme="minorHAnsi"/>
          <w:sz w:val="22"/>
          <w:szCs w:val="22"/>
          <w:lang w:val="hr-HR"/>
        </w:rPr>
        <w:t>o vrijednostima zaštićenih područja i uslugama koje pruža</w:t>
      </w:r>
      <w:r w:rsidR="001B4741" w:rsidRPr="008D043F">
        <w:rPr>
          <w:rFonts w:asciiTheme="minorHAnsi" w:hAnsiTheme="minorHAnsi" w:cstheme="minorHAnsi"/>
          <w:sz w:val="22"/>
          <w:szCs w:val="22"/>
          <w:lang w:val="hr-HR"/>
        </w:rPr>
        <w:t xml:space="preserve"> ekosistem</w:t>
      </w:r>
      <w:r w:rsidRPr="008D043F">
        <w:rPr>
          <w:rFonts w:asciiTheme="minorHAnsi" w:hAnsiTheme="minorHAnsi" w:cstheme="minorHAnsi"/>
          <w:sz w:val="22"/>
          <w:szCs w:val="22"/>
          <w:lang w:val="hr-HR"/>
        </w:rPr>
        <w:t>. Rad nevladinog sektora u cilju j</w:t>
      </w:r>
      <w:r w:rsidRPr="008D043F">
        <w:rPr>
          <w:rFonts w:asciiTheme="minorHAnsi" w:hAnsiTheme="minorHAnsi" w:cstheme="minorHAnsi"/>
          <w:bCs/>
          <w:sz w:val="22"/>
          <w:szCs w:val="22"/>
          <w:lang w:val="hr-HR"/>
        </w:rPr>
        <w:t xml:space="preserve">ačanja svijesti o potrebi i koristima od zaštite daje veće šanse za kvalitativni iskorak u očuvanju biodiverziteta Federacije BiH. </w:t>
      </w:r>
    </w:p>
    <w:p w14:paraId="10C9BCF4"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Finansiranje mjera za dostizanje strateškog cilja</w:t>
      </w:r>
    </w:p>
    <w:p w14:paraId="2662A9BE" w14:textId="7777777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ako je u Federaciji BiH uspostavljena finansijska institucija za zaštitu okoliša, postojeća sredstva nisu dovoljna za efikasno upravljanje i povećanje zaštićenih područja. Zaštita biološke raznolikosti, koja primjenjuje pravnu </w:t>
      </w:r>
      <w:r w:rsidR="001B4741" w:rsidRPr="008D043F">
        <w:rPr>
          <w:rFonts w:asciiTheme="minorHAnsi" w:hAnsiTheme="minorHAnsi" w:cstheme="minorHAnsi"/>
          <w:sz w:val="22"/>
          <w:szCs w:val="22"/>
          <w:lang w:val="hr-HR"/>
        </w:rPr>
        <w:t>stečevinu</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i teži ispunjenju globalnih ciljeva za biodiverzitet, zahtijeva snažan razvoj i usklađivanje pravnog i institucionalnog okvira za uspostavu ekoloških mreža, te snažnu primjenu drugih postojećih i još uvijek nepostojećih alata za zaštitu biodiverziteta i održivu upotrebu svih koristi od prirode. U Federaciji BiH trenutno postoje skromni resursi i kapaciteti za  razvoj ekoloških mreža, za </w:t>
      </w:r>
      <w:r w:rsidR="001B4741" w:rsidRPr="008D043F">
        <w:rPr>
          <w:rFonts w:asciiTheme="minorHAnsi" w:hAnsiTheme="minorHAnsi" w:cstheme="minorHAnsi"/>
          <w:sz w:val="22"/>
          <w:szCs w:val="22"/>
          <w:lang w:val="hr-HR"/>
        </w:rPr>
        <w:t xml:space="preserve">generiranje </w:t>
      </w:r>
      <w:r w:rsidRPr="008D043F">
        <w:rPr>
          <w:rFonts w:asciiTheme="minorHAnsi" w:hAnsiTheme="minorHAnsi" w:cstheme="minorHAnsi"/>
          <w:sz w:val="22"/>
          <w:szCs w:val="22"/>
          <w:lang w:val="hr-HR"/>
        </w:rPr>
        <w:t xml:space="preserve">i upotrebu znanja u donošenju održivih odluka, te za povećanje ekološke svijesti kod svih stanovnika BiH. Dostizanje ovog strateškog cilja podrazumijeva jaku mobilizaciju kako domaćih, tako i inostranih fondova, kako bi sadašnja raspoloživa sredstva bila mnogostruko uvećana. Kad se radi o domaćim sredstvima namijenjenim za istraživanja i kompletnu infrastrukturu zaštite biodiverziteta/prirode, neophodno je, kao izazove, istaknuti kako visinu, tako i način raspodjele sredstava izdvojenih za ove namjene. Mobilizacija sredstava zahtijeva primjenu inovativnih mehanizama, ali i promjenu fiskalnih politika kojima će se bolje odgovoriti na potrebe zaštite prirode i s tim povezanog kvaliteta življenja u Federaciji BiH.   </w:t>
      </w:r>
    </w:p>
    <w:p w14:paraId="3216B458" w14:textId="77777777" w:rsidR="005E22EF"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ao prioritet se nameće potreba finansiranja više naučnih istraživanja i znanja o stanju biodiverziteta kod nas, kao i finansijska podrška upravljačima zaštićenih područja.</w:t>
      </w:r>
    </w:p>
    <w:p w14:paraId="2C115109" w14:textId="77777777" w:rsidR="00597D54"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eban aspekt finansijske podrške predstavlja šansa u korištenju međunarodnih fondova. U </w:t>
      </w:r>
      <w:r w:rsidR="001B4741" w:rsidRPr="008D043F">
        <w:rPr>
          <w:rFonts w:asciiTheme="minorHAnsi" w:hAnsiTheme="minorHAnsi" w:cstheme="minorHAnsi"/>
          <w:sz w:val="22"/>
          <w:szCs w:val="22"/>
          <w:lang w:val="hr-HR"/>
        </w:rPr>
        <w:t xml:space="preserve">posljednje </w:t>
      </w:r>
      <w:r w:rsidRPr="008D043F">
        <w:rPr>
          <w:rFonts w:asciiTheme="minorHAnsi" w:hAnsiTheme="minorHAnsi" w:cstheme="minorHAnsi"/>
          <w:sz w:val="22"/>
          <w:szCs w:val="22"/>
          <w:lang w:val="hr-HR"/>
        </w:rPr>
        <w:t>vrijeme mnogo projekata zaštite prirode i biodiverziteta finansirano</w:t>
      </w:r>
      <w:r w:rsidR="001B4741"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i implementirano sredstvima MAVA </w:t>
      </w:r>
      <w:r w:rsidR="001B4741" w:rsidRPr="008D043F">
        <w:rPr>
          <w:rFonts w:asciiTheme="minorHAnsi" w:hAnsiTheme="minorHAnsi" w:cstheme="minorHAnsi"/>
          <w:sz w:val="22"/>
          <w:szCs w:val="22"/>
          <w:lang w:val="hr-HR"/>
        </w:rPr>
        <w:t>fondacije</w:t>
      </w:r>
      <w:r w:rsidRPr="008D043F">
        <w:rPr>
          <w:rFonts w:asciiTheme="minorHAnsi" w:hAnsiTheme="minorHAnsi" w:cstheme="minorHAnsi"/>
          <w:sz w:val="22"/>
          <w:szCs w:val="22"/>
          <w:lang w:val="hr-HR"/>
        </w:rPr>
        <w:t>, Evropske unije (EU), Švedske agencij</w:t>
      </w:r>
      <w:r w:rsidR="001B4741"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za međunarodni razvoj (SIDA), Globalnog fonda </w:t>
      </w:r>
      <w:r w:rsidR="00AD3415" w:rsidRPr="008D043F">
        <w:rPr>
          <w:rFonts w:asciiTheme="minorHAnsi" w:hAnsiTheme="minorHAnsi" w:cstheme="minorHAnsi"/>
          <w:sz w:val="22"/>
          <w:szCs w:val="22"/>
          <w:lang w:val="hr-HR"/>
        </w:rPr>
        <w:t>za okoliš</w:t>
      </w:r>
      <w:r w:rsidRPr="008D043F">
        <w:rPr>
          <w:rFonts w:asciiTheme="minorHAnsi" w:hAnsiTheme="minorHAnsi" w:cstheme="minorHAnsi"/>
          <w:sz w:val="22"/>
          <w:szCs w:val="22"/>
          <w:lang w:val="hr-HR"/>
        </w:rPr>
        <w:t xml:space="preserve"> (GEF), Federalnog ministarstva za ekonomsku saradnju i razvoj (BMZ), Federalnog ministarstva za okoliš, očuvanje prirode i nuklearnu sigurnost Savezne Republike N</w:t>
      </w:r>
      <w:r w:rsidR="001B4741" w:rsidRPr="008D043F">
        <w:rPr>
          <w:rFonts w:asciiTheme="minorHAnsi" w:hAnsiTheme="minorHAnsi" w:cstheme="minorHAnsi"/>
          <w:sz w:val="22"/>
          <w:szCs w:val="22"/>
          <w:lang w:val="hr-HR"/>
        </w:rPr>
        <w:t>j</w:t>
      </w:r>
      <w:r w:rsidRPr="008D043F">
        <w:rPr>
          <w:rFonts w:asciiTheme="minorHAnsi" w:hAnsiTheme="minorHAnsi" w:cstheme="minorHAnsi"/>
          <w:sz w:val="22"/>
          <w:szCs w:val="22"/>
          <w:lang w:val="hr-HR"/>
        </w:rPr>
        <w:t xml:space="preserve">emačke, Njemačke razvojne agencije (GIZ) i Programa Ujedinjenih nacija za </w:t>
      </w:r>
      <w:r w:rsidR="00AD3415" w:rsidRPr="008D043F">
        <w:rPr>
          <w:rFonts w:asciiTheme="minorHAnsi" w:hAnsiTheme="minorHAnsi" w:cstheme="minorHAnsi"/>
          <w:sz w:val="22"/>
          <w:szCs w:val="22"/>
          <w:lang w:val="hr-HR"/>
        </w:rPr>
        <w:t xml:space="preserve">okoliš </w:t>
      </w:r>
      <w:r w:rsidRPr="008D043F">
        <w:rPr>
          <w:rFonts w:asciiTheme="minorHAnsi" w:hAnsiTheme="minorHAnsi" w:cstheme="minorHAnsi"/>
          <w:sz w:val="22"/>
          <w:szCs w:val="22"/>
          <w:lang w:val="hr-HR"/>
        </w:rPr>
        <w:t xml:space="preserve">(UNEP). Efekti provedenih projekata često nisu prepoznati u široj društvenoj zajednici, a </w:t>
      </w:r>
      <w:r w:rsidR="001B4741" w:rsidRPr="008D043F">
        <w:rPr>
          <w:rFonts w:asciiTheme="minorHAnsi" w:hAnsiTheme="minorHAnsi" w:cstheme="minorHAnsi"/>
          <w:sz w:val="22"/>
          <w:szCs w:val="22"/>
          <w:lang w:val="hr-HR"/>
        </w:rPr>
        <w:t>generalno</w:t>
      </w:r>
      <w:r w:rsidRPr="008D043F">
        <w:rPr>
          <w:rFonts w:asciiTheme="minorHAnsi" w:hAnsiTheme="minorHAnsi" w:cstheme="minorHAnsi"/>
          <w:sz w:val="22"/>
          <w:szCs w:val="22"/>
          <w:lang w:val="hr-HR"/>
        </w:rPr>
        <w:t xml:space="preserve"> se može </w:t>
      </w:r>
      <w:r w:rsidR="001B4741" w:rsidRPr="008D043F">
        <w:rPr>
          <w:rFonts w:asciiTheme="minorHAnsi" w:hAnsiTheme="minorHAnsi" w:cstheme="minorHAnsi"/>
          <w:sz w:val="22"/>
          <w:szCs w:val="22"/>
          <w:lang w:val="hr-HR"/>
        </w:rPr>
        <w:t xml:space="preserve">konstatirati </w:t>
      </w:r>
      <w:r w:rsidRPr="008D043F">
        <w:rPr>
          <w:rFonts w:asciiTheme="minorHAnsi" w:hAnsiTheme="minorHAnsi" w:cstheme="minorHAnsi"/>
          <w:sz w:val="22"/>
          <w:szCs w:val="22"/>
          <w:lang w:val="hr-HR"/>
        </w:rPr>
        <w:t>još uvijek nedovoljan broj projekata koji se odnose na zaštitu biodiverziteta.</w:t>
      </w:r>
    </w:p>
    <w:p w14:paraId="2F5EA189" w14:textId="77777777" w:rsidR="00597D54"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5C67C163" w14:textId="77777777" w:rsidR="005E22EF" w:rsidRPr="008D043F" w:rsidRDefault="00597D54" w:rsidP="0068355A">
      <w:pPr>
        <w:pStyle w:val="Head2"/>
        <w:spacing w:line="276" w:lineRule="auto"/>
        <w:rPr>
          <w:rFonts w:asciiTheme="minorHAnsi" w:hAnsiTheme="minorHAnsi"/>
          <w:lang w:val="hr-HR"/>
        </w:rPr>
      </w:pPr>
      <w:bookmarkStart w:id="104" w:name="_Toc104460906"/>
      <w:r w:rsidRPr="008D043F">
        <w:rPr>
          <w:rFonts w:asciiTheme="minorHAnsi" w:hAnsiTheme="minorHAnsi"/>
          <w:lang w:val="hr-HR"/>
        </w:rPr>
        <w:lastRenderedPageBreak/>
        <w:t>Strateški cilj 3.</w:t>
      </w:r>
      <w:bookmarkEnd w:id="104"/>
    </w:p>
    <w:p w14:paraId="1372CAC9" w14:textId="77777777" w:rsidR="0032585E" w:rsidRPr="008D043F" w:rsidRDefault="0032585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3: Očuvanje biološke i pejzažne raznolikosti</w:t>
      </w:r>
    </w:p>
    <w:p w14:paraId="35DA3000" w14:textId="72032084" w:rsidR="0032585E" w:rsidRPr="008D043F" w:rsidRDefault="0032585E"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trateški cilj 3 obuhvata tematske oblasti kao što su uspostavljanje mreže zaštićenih područja Natura 2000 od značaja za Evropu, izrada planova upravljanja ovim područjima i vrstama koje su zaštićene prema Direktivi o pticama i Direktivi o staništima.  </w:t>
      </w:r>
    </w:p>
    <w:p w14:paraId="0E704592" w14:textId="334A697D" w:rsidR="0032585E" w:rsidRPr="008D043F" w:rsidRDefault="001B27C0" w:rsidP="0068355A">
      <w:pPr>
        <w:pStyle w:val="Caption"/>
        <w:spacing w:line="276" w:lineRule="auto"/>
        <w:rPr>
          <w:rFonts w:asciiTheme="minorHAnsi" w:hAnsiTheme="minorHAnsi" w:cstheme="minorHAnsi"/>
          <w:bCs/>
          <w:lang w:val="hr-HR"/>
        </w:rPr>
      </w:pPr>
      <w:bookmarkStart w:id="105" w:name="_Toc109842443"/>
      <w:r w:rsidRPr="008D043F">
        <w:rPr>
          <w:rFonts w:asciiTheme="minorHAnsi" w:hAnsiTheme="minorHAnsi" w:cstheme="minorHAnsi"/>
          <w:lang w:val="hr-HR"/>
        </w:rPr>
        <w:t xml:space="preserve">Tabela </w:t>
      </w:r>
      <w:bookmarkStart w:id="106" w:name="tabela14"/>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4</w:t>
      </w:r>
      <w:r w:rsidRPr="008D043F">
        <w:rPr>
          <w:rFonts w:asciiTheme="minorHAnsi" w:hAnsiTheme="minorHAnsi" w:cstheme="minorHAnsi"/>
          <w:lang w:val="hr-HR"/>
        </w:rPr>
        <w:fldChar w:fldCharType="end"/>
      </w:r>
      <w:bookmarkEnd w:id="106"/>
      <w:r w:rsidR="0032585E" w:rsidRPr="008D043F">
        <w:rPr>
          <w:rFonts w:asciiTheme="minorHAnsi" w:hAnsiTheme="minorHAnsi" w:cstheme="minorHAnsi"/>
          <w:szCs w:val="20"/>
          <w:lang w:val="hr-HR"/>
        </w:rPr>
        <w:t xml:space="preserve">: </w:t>
      </w:r>
      <w:r w:rsidR="0032585E" w:rsidRPr="008D043F">
        <w:rPr>
          <w:rFonts w:asciiTheme="minorHAnsi" w:hAnsiTheme="minorHAnsi" w:cstheme="minorHAnsi"/>
          <w:b w:val="0"/>
          <w:szCs w:val="20"/>
          <w:lang w:val="hr-HR"/>
        </w:rPr>
        <w:t>Pokazatelji utjecaja za Strateški cilj 3</w:t>
      </w:r>
      <w:bookmarkEnd w:id="105"/>
    </w:p>
    <w:tbl>
      <w:tblPr>
        <w:tblStyle w:val="TableGridLight1"/>
        <w:tblW w:w="8926" w:type="dxa"/>
        <w:tblInd w:w="113" w:type="dxa"/>
        <w:tblLook w:val="04A0" w:firstRow="1" w:lastRow="0" w:firstColumn="1" w:lastColumn="0" w:noHBand="0" w:noVBand="1"/>
      </w:tblPr>
      <w:tblGrid>
        <w:gridCol w:w="2122"/>
        <w:gridCol w:w="2268"/>
        <w:gridCol w:w="2268"/>
        <w:gridCol w:w="2268"/>
      </w:tblGrid>
      <w:tr w:rsidR="0032585E" w:rsidRPr="008D043F" w14:paraId="19DD2584" w14:textId="77777777" w:rsidTr="00076544">
        <w:trPr>
          <w:trHeight w:val="421"/>
        </w:trPr>
        <w:tc>
          <w:tcPr>
            <w:tcW w:w="2122" w:type="dxa"/>
            <w:shd w:val="clear" w:color="auto" w:fill="009D73"/>
            <w:vAlign w:val="center"/>
          </w:tcPr>
          <w:p w14:paraId="0429B627" w14:textId="77777777" w:rsidR="0032585E" w:rsidRPr="008D043F" w:rsidRDefault="0032585E"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107" w:name="_Hlk100584078"/>
            <w:r w:rsidRPr="008D043F">
              <w:rPr>
                <w:rFonts w:asciiTheme="minorHAnsi" w:hAnsiTheme="minorHAnsi" w:cstheme="minorHAnsi"/>
                <w:b/>
                <w:color w:val="FFFFFF" w:themeColor="background1"/>
                <w:sz w:val="18"/>
                <w:szCs w:val="18"/>
                <w:lang w:val="hr-HR" w:eastAsia="hr-HR"/>
              </w:rPr>
              <w:t>Strateški cilj 3</w:t>
            </w:r>
          </w:p>
        </w:tc>
        <w:tc>
          <w:tcPr>
            <w:tcW w:w="2268" w:type="dxa"/>
            <w:shd w:val="clear" w:color="auto" w:fill="009D73"/>
            <w:vAlign w:val="center"/>
          </w:tcPr>
          <w:p w14:paraId="4F3DADEA" w14:textId="77777777" w:rsidR="0032585E" w:rsidRPr="008D043F" w:rsidRDefault="0032585E"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0C45C93F" w14:textId="77777777" w:rsidR="0032585E" w:rsidRPr="008D043F" w:rsidRDefault="0032585E"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6C462431" w14:textId="77777777" w:rsidR="0032585E" w:rsidRPr="008D043F" w:rsidRDefault="0032585E"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59E74F61" w14:textId="77777777" w:rsidR="0032585E" w:rsidRPr="008D043F" w:rsidRDefault="0032585E"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32585E" w:rsidRPr="008D043F" w14:paraId="7927847C" w14:textId="77777777" w:rsidTr="00076544">
        <w:trPr>
          <w:trHeight w:val="360"/>
        </w:trPr>
        <w:tc>
          <w:tcPr>
            <w:tcW w:w="2122" w:type="dxa"/>
            <w:vAlign w:val="center"/>
          </w:tcPr>
          <w:p w14:paraId="53F4F44C" w14:textId="77777777" w:rsidR="0032585E" w:rsidRPr="008D043F" w:rsidRDefault="0032585E"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Očuvanje biološke i pejzažne raznolikosti</w:t>
            </w:r>
          </w:p>
        </w:tc>
        <w:tc>
          <w:tcPr>
            <w:tcW w:w="2268" w:type="dxa"/>
            <w:vAlign w:val="center"/>
          </w:tcPr>
          <w:p w14:paraId="774CDC0D" w14:textId="77777777" w:rsidR="0032585E" w:rsidRPr="008D043F" w:rsidRDefault="0032585E"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Broj zaštićenih područja prirode s kategorijama zaštite</w:t>
            </w:r>
          </w:p>
        </w:tc>
        <w:tc>
          <w:tcPr>
            <w:tcW w:w="2268" w:type="dxa"/>
            <w:vAlign w:val="center"/>
          </w:tcPr>
          <w:p w14:paraId="5AA2D3C2" w14:textId="77777777" w:rsidR="0032585E" w:rsidRPr="008D043F" w:rsidRDefault="0032585E" w:rsidP="0068355A">
            <w:pPr>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odaci iz 2020. godine:</w:t>
            </w:r>
          </w:p>
          <w:p w14:paraId="33A2AF31" w14:textId="77777777" w:rsidR="0032585E" w:rsidRPr="008D043F" w:rsidRDefault="0032585E" w:rsidP="0068355A">
            <w:pPr>
              <w:numPr>
                <w:ilvl w:val="0"/>
                <w:numId w:val="231"/>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acionalni parkovi: 1</w:t>
            </w:r>
          </w:p>
          <w:p w14:paraId="0327ABFE" w14:textId="77777777" w:rsidR="0032585E" w:rsidRPr="008D043F" w:rsidRDefault="0032585E" w:rsidP="0068355A">
            <w:pPr>
              <w:numPr>
                <w:ilvl w:val="0"/>
                <w:numId w:val="231"/>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Spomenici prirode: 4</w:t>
            </w:r>
          </w:p>
          <w:p w14:paraId="23FDE3CD" w14:textId="77777777" w:rsidR="0032585E" w:rsidRPr="008D043F" w:rsidRDefault="0032585E" w:rsidP="0068355A">
            <w:pPr>
              <w:numPr>
                <w:ilvl w:val="0"/>
                <w:numId w:val="231"/>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arkovi prirode: 2</w:t>
            </w:r>
          </w:p>
          <w:p w14:paraId="5E18EF9D" w14:textId="77777777" w:rsidR="0032585E" w:rsidRPr="008D043F" w:rsidRDefault="0032585E" w:rsidP="0068355A">
            <w:pPr>
              <w:numPr>
                <w:ilvl w:val="0"/>
                <w:numId w:val="231"/>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Zaštićeni pejzaži: 5</w:t>
            </w:r>
          </w:p>
        </w:tc>
        <w:tc>
          <w:tcPr>
            <w:tcW w:w="2268" w:type="dxa"/>
            <w:vAlign w:val="center"/>
          </w:tcPr>
          <w:p w14:paraId="7DAD3718" w14:textId="77777777" w:rsidR="0032585E" w:rsidRPr="008D043F" w:rsidRDefault="0032585E"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tbl>
    <w:p w14:paraId="3272925B" w14:textId="77777777" w:rsidR="007C28C9" w:rsidRPr="008D043F" w:rsidRDefault="007C28C9" w:rsidP="0068355A">
      <w:pPr>
        <w:spacing w:line="276" w:lineRule="auto"/>
        <w:rPr>
          <w:rFonts w:asciiTheme="minorHAnsi" w:hAnsiTheme="minorHAnsi" w:cstheme="minorHAnsi"/>
          <w:lang w:val="hr-HR"/>
        </w:rPr>
      </w:pPr>
      <w:bookmarkStart w:id="108" w:name="_Toc104460907"/>
      <w:bookmarkEnd w:id="107"/>
    </w:p>
    <w:p w14:paraId="1B13B857" w14:textId="77777777" w:rsidR="007C28C9" w:rsidRPr="008D043F" w:rsidRDefault="007C28C9" w:rsidP="0068355A">
      <w:pPr>
        <w:pStyle w:val="Head3"/>
        <w:spacing w:line="276" w:lineRule="auto"/>
        <w:rPr>
          <w:rFonts w:asciiTheme="minorHAnsi" w:hAnsiTheme="minorHAnsi"/>
          <w:lang w:val="hr-HR"/>
        </w:rPr>
      </w:pPr>
      <w:r w:rsidRPr="008D043F">
        <w:rPr>
          <w:rFonts w:asciiTheme="minorHAnsi" w:hAnsiTheme="minorHAnsi"/>
          <w:lang w:val="hr-HR"/>
        </w:rPr>
        <w:t>Prioriteti za strateški cilj 3.</w:t>
      </w:r>
      <w:bookmarkEnd w:id="108"/>
    </w:p>
    <w:p w14:paraId="25D05253" w14:textId="09083631" w:rsidR="0032585E" w:rsidRPr="008D043F" w:rsidRDefault="0032585E"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b/>
          <w:bCs/>
          <w:sz w:val="22"/>
          <w:szCs w:val="22"/>
          <w:lang w:val="hr-HR"/>
        </w:rPr>
        <w:t>Prioritet 3.1.: Unaprijediti pravni okvir Federacije BiH za biodiverzitet i očuvanje prirode kroz usklađivanje zakonodavstva s pravnom stečevinom EU i međunarodnim sporazumima</w:t>
      </w:r>
      <w:r w:rsidRPr="008D043F">
        <w:rPr>
          <w:rFonts w:asciiTheme="minorHAnsi" w:hAnsiTheme="minorHAnsi" w:cstheme="minorHAnsi"/>
          <w:sz w:val="22"/>
          <w:szCs w:val="22"/>
          <w:lang w:val="hr-HR"/>
        </w:rPr>
        <w:t xml:space="preserve">, što će se postići daljnjim usaglašavanjem propisa s EU regulativom i odredbama ratificiranih i novih međunarodnih sporazuma za biodiverzitet. </w:t>
      </w:r>
    </w:p>
    <w:p w14:paraId="43F2F13A" w14:textId="77777777"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3.2.:  Ojačati institucije Federacije BiH, nadležne za provođenje propisa i aktivnosti u zaštiti prirode</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što će se postići uspostavom i postepenim razvojem stručne institucije za zaštitu prirode na federalnom nivou, kao i daljnjim jačanjem kantonalnih stručnih institucija. </w:t>
      </w:r>
    </w:p>
    <w:p w14:paraId="5A1D04F4" w14:textId="77777777"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3.3.: Uspostaviti koordinaciju, komunikaciju i izvještavanje o biodiverzitetu i očuvanju prirode u Federaciji BiH</w:t>
      </w:r>
      <w:r w:rsidRPr="008D043F">
        <w:rPr>
          <w:rFonts w:asciiTheme="minorHAnsi" w:hAnsiTheme="minorHAnsi" w:cstheme="minorHAnsi"/>
          <w:sz w:val="22"/>
          <w:szCs w:val="22"/>
          <w:lang w:val="hr-HR"/>
        </w:rPr>
        <w:t>, što će se postići definiranjem puta institucionalnog protoka podataka o monitorngu biodiverziteta u svrhu razmjene informacija i izvještavanja.</w:t>
      </w:r>
    </w:p>
    <w:p w14:paraId="2653D80A" w14:textId="7AFEAD50" w:rsidR="0032585E" w:rsidRPr="008D043F" w:rsidRDefault="0032585E" w:rsidP="0068355A">
      <w:pPr>
        <w:spacing w:before="240" w:line="276" w:lineRule="auto"/>
        <w:jc w:val="both"/>
        <w:rPr>
          <w:rFonts w:asciiTheme="minorHAnsi" w:hAnsiTheme="minorHAnsi" w:cstheme="minorHAnsi"/>
          <w:sz w:val="18"/>
          <w:szCs w:val="18"/>
          <w:lang w:val="hr-HR"/>
        </w:rPr>
      </w:pPr>
      <w:r w:rsidRPr="008D043F">
        <w:rPr>
          <w:rFonts w:asciiTheme="minorHAnsi" w:hAnsiTheme="minorHAnsi" w:cstheme="minorHAnsi"/>
          <w:b/>
          <w:sz w:val="22"/>
          <w:szCs w:val="22"/>
          <w:lang w:val="hr-HR"/>
        </w:rPr>
        <w:t xml:space="preserve">Prioritet 3.4.: </w:t>
      </w:r>
      <w:r w:rsidR="004154ED" w:rsidRPr="008D043F">
        <w:rPr>
          <w:rFonts w:asciiTheme="minorHAnsi" w:hAnsiTheme="minorHAnsi" w:cstheme="minorHAnsi"/>
          <w:b/>
          <w:bCs/>
          <w:sz w:val="22"/>
          <w:szCs w:val="22"/>
          <w:lang w:val="hr-HR"/>
        </w:rPr>
        <w:t>Uspostaviti praćenje stanja i zaštitu biodiverziteta/prirode u Federaciji BiH po standardima pravne stečevine EU i međunarodnih sporazuma</w:t>
      </w:r>
      <w:r w:rsidRPr="008D043F">
        <w:rPr>
          <w:rFonts w:asciiTheme="minorHAnsi" w:hAnsiTheme="minorHAnsi" w:cstheme="minorHAnsi"/>
          <w:sz w:val="22"/>
          <w:szCs w:val="22"/>
          <w:lang w:val="hr-HR"/>
        </w:rPr>
        <w:t>, što će se postići procjenom postojećih i gradnjom nedostajućih stručnih i tehničkih potreba za obavljanje monitoringa i provođenje mjera zaštite</w:t>
      </w:r>
      <w:r w:rsidR="00A945AB" w:rsidRPr="008D043F">
        <w:rPr>
          <w:rFonts w:asciiTheme="minorHAnsi" w:hAnsiTheme="minorHAnsi" w:cstheme="minorHAnsi"/>
          <w:sz w:val="22"/>
          <w:szCs w:val="22"/>
          <w:lang w:val="hr-HR"/>
        </w:rPr>
        <w:t xml:space="preserve"> na terenu</w:t>
      </w:r>
      <w:r w:rsidRPr="008D043F">
        <w:rPr>
          <w:rFonts w:asciiTheme="minorHAnsi" w:hAnsiTheme="minorHAnsi" w:cstheme="minorHAnsi"/>
          <w:sz w:val="22"/>
          <w:szCs w:val="22"/>
          <w:lang w:val="hr-HR"/>
        </w:rPr>
        <w:t>.</w:t>
      </w:r>
    </w:p>
    <w:p w14:paraId="7993B179" w14:textId="77777777"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w:t>
      </w:r>
      <w:r w:rsidRPr="008D043F">
        <w:rPr>
          <w:rFonts w:asciiTheme="minorHAnsi" w:hAnsiTheme="minorHAnsi" w:cstheme="minorHAnsi"/>
          <w:sz w:val="22"/>
          <w:szCs w:val="22"/>
          <w:lang w:val="hr-HR"/>
        </w:rPr>
        <w:t xml:space="preserve"> </w:t>
      </w:r>
      <w:r w:rsidRPr="008D043F">
        <w:rPr>
          <w:rFonts w:asciiTheme="minorHAnsi" w:hAnsiTheme="minorHAnsi" w:cstheme="minorHAnsi"/>
          <w:b/>
          <w:sz w:val="22"/>
          <w:szCs w:val="22"/>
          <w:lang w:val="hr-HR"/>
        </w:rPr>
        <w:t>3.5.:</w:t>
      </w:r>
      <w:r w:rsidRPr="008D043F">
        <w:rPr>
          <w:rFonts w:asciiTheme="minorHAnsi" w:hAnsiTheme="minorHAnsi" w:cstheme="minorHAnsi"/>
          <w:sz w:val="22"/>
          <w:szCs w:val="22"/>
          <w:lang w:val="hr-HR"/>
        </w:rPr>
        <w:t xml:space="preserve"> </w:t>
      </w:r>
      <w:r w:rsidRPr="008D043F">
        <w:rPr>
          <w:rFonts w:asciiTheme="minorHAnsi" w:hAnsiTheme="minorHAnsi" w:cstheme="minorHAnsi"/>
          <w:b/>
          <w:sz w:val="22"/>
          <w:szCs w:val="22"/>
          <w:lang w:val="hr-HR"/>
        </w:rPr>
        <w:t>Izvršiti inventarizaciju biodiverziteta Federacije BiH na ekosistemskom, specijskom i genetskom nivou</w:t>
      </w:r>
      <w:r w:rsidRPr="008D043F">
        <w:rPr>
          <w:rFonts w:asciiTheme="minorHAnsi" w:hAnsiTheme="minorHAnsi" w:cstheme="minorHAnsi"/>
          <w:sz w:val="22"/>
          <w:szCs w:val="22"/>
          <w:lang w:val="hr-HR"/>
        </w:rPr>
        <w:t xml:space="preserve">, što će se postići pripremom i postepenom realizacijom Plana za inventarizaciju biljaka, životinja, gljiva, migratornih vrsta ptica i invazivnih vrsta, te identifikaciju i mapiranje staništa. </w:t>
      </w:r>
    </w:p>
    <w:p w14:paraId="320C77DA" w14:textId="77777777"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3.6.: Ekološki značajna područja prostorno povezati u ekološku mrežu na površini 17% teritorije Federacije BiH</w:t>
      </w:r>
      <w:r w:rsidRPr="008D043F">
        <w:rPr>
          <w:rFonts w:asciiTheme="minorHAnsi" w:hAnsiTheme="minorHAnsi" w:cstheme="minorHAnsi"/>
          <w:sz w:val="22"/>
          <w:szCs w:val="22"/>
          <w:lang w:val="hr-HR"/>
        </w:rPr>
        <w:t>, što će se postići kroz promociju, saglasnost lokalnih zajednica i interesnih grupa i proglašenje ekološke mreže.</w:t>
      </w:r>
    </w:p>
    <w:p w14:paraId="235EBAA4" w14:textId="77777777"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3.7.: Unaprijediti međusektorsku saradnju i političku podršku u Federaciji BiH za integraciju zaštite biodiverziteta u sektorske politike i zakonodavstvo</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što će se postići pripremom </w:t>
      </w:r>
      <w:r w:rsidRPr="008D043F">
        <w:rPr>
          <w:rFonts w:asciiTheme="minorHAnsi" w:hAnsiTheme="minorHAnsi" w:cstheme="minorHAnsi"/>
          <w:sz w:val="22"/>
          <w:szCs w:val="22"/>
          <w:lang w:val="hr-HR"/>
        </w:rPr>
        <w:lastRenderedPageBreak/>
        <w:t xml:space="preserve">jasnih uputstava za integraciju i podrškom sektorskim programima i projektima koji doprinose zaštiti prirode. </w:t>
      </w:r>
    </w:p>
    <w:p w14:paraId="042AF442" w14:textId="77777777" w:rsidR="0032585E" w:rsidRPr="008D043F" w:rsidRDefault="0032585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Prioritet 3.8.: Jačati naučno utemeljeno odlučivanje o biodiverzitetu/prirodi kroz dijalog naučne zajednice i donosilaca odluka</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bCs/>
          <w:sz w:val="22"/>
          <w:szCs w:val="22"/>
          <w:lang w:val="hr-HR"/>
        </w:rPr>
        <w:t xml:space="preserve">što će se postići uspostavom platforme za stalnu razmjenu informacija i </w:t>
      </w:r>
      <w:r w:rsidRPr="008D043F">
        <w:rPr>
          <w:rFonts w:asciiTheme="minorHAnsi" w:hAnsiTheme="minorHAnsi" w:cstheme="minorHAnsi"/>
          <w:sz w:val="22"/>
          <w:szCs w:val="22"/>
          <w:lang w:val="hr-HR"/>
        </w:rPr>
        <w:t>olakšanim korištenjem naučnih informacija o biodiverzitetu.</w:t>
      </w:r>
    </w:p>
    <w:p w14:paraId="7EE930CF" w14:textId="77777777" w:rsidR="0032585E" w:rsidRPr="008D043F" w:rsidRDefault="0032585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Prioritet 3.9.: Jačati ekološku svijest o  biodiverzitetu, očuvanju prirode i ekosistemskim uslugama</w:t>
      </w:r>
      <w:r w:rsidRPr="008D043F">
        <w:rPr>
          <w:rFonts w:asciiTheme="minorHAnsi" w:hAnsiTheme="minorHAnsi" w:cstheme="minorHAnsi"/>
          <w:sz w:val="22"/>
          <w:szCs w:val="22"/>
          <w:lang w:val="hr-HR"/>
        </w:rPr>
        <w:t>, što će se postići jačanjem kapaciteta nevladinog sektora i kapaciteta sektora obrazovanja.</w:t>
      </w:r>
    </w:p>
    <w:p w14:paraId="5302752D" w14:textId="6916431C"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3.10.: Mobilizirati domaća i međunarodna finansijska sredstva za biodiverzitet Federacije BiH</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što će se postići analizom i revizijom domaćih mehanizama finansiranja zaštite prirode i jačanjem kapaciteta za efikasno sticanje i korištenje međunarodnih sredstava.</w:t>
      </w:r>
      <w:r w:rsidR="00787EA3" w:rsidRPr="008D043F">
        <w:rPr>
          <w:rFonts w:asciiTheme="minorHAnsi" w:hAnsiTheme="minorHAnsi" w:cstheme="minorHAnsi"/>
          <w:sz w:val="22"/>
          <w:szCs w:val="22"/>
          <w:lang w:val="hr-HR"/>
        </w:rPr>
        <w:t xml:space="preserve"> </w:t>
      </w:r>
    </w:p>
    <w:p w14:paraId="2056227B" w14:textId="7C167013" w:rsidR="0032585E" w:rsidRPr="008D043F" w:rsidRDefault="001B27C0" w:rsidP="0068355A">
      <w:pPr>
        <w:pStyle w:val="Caption"/>
        <w:spacing w:line="276" w:lineRule="auto"/>
        <w:rPr>
          <w:rFonts w:asciiTheme="minorHAnsi" w:hAnsiTheme="minorHAnsi" w:cstheme="minorHAnsi"/>
          <w:lang w:val="hr-HR"/>
        </w:rPr>
      </w:pPr>
      <w:bookmarkStart w:id="109" w:name="_Toc109842444"/>
      <w:r w:rsidRPr="008D043F">
        <w:rPr>
          <w:rFonts w:asciiTheme="minorHAnsi" w:hAnsiTheme="minorHAnsi" w:cstheme="minorHAnsi"/>
          <w:lang w:val="hr-HR"/>
        </w:rPr>
        <w:t xml:space="preserve">Tabela </w:t>
      </w:r>
      <w:bookmarkStart w:id="110" w:name="tabela15"/>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5</w:t>
      </w:r>
      <w:r w:rsidRPr="008D043F">
        <w:rPr>
          <w:rFonts w:asciiTheme="minorHAnsi" w:hAnsiTheme="minorHAnsi" w:cstheme="minorHAnsi"/>
          <w:lang w:val="hr-HR"/>
        </w:rPr>
        <w:fldChar w:fldCharType="end"/>
      </w:r>
      <w:bookmarkEnd w:id="110"/>
      <w:r w:rsidR="0032585E" w:rsidRPr="008D043F">
        <w:rPr>
          <w:rFonts w:asciiTheme="minorHAnsi" w:hAnsiTheme="minorHAnsi" w:cstheme="minorHAnsi"/>
          <w:lang w:val="hr-HR"/>
        </w:rPr>
        <w:t>:</w:t>
      </w:r>
      <w:r w:rsidR="0032585E" w:rsidRPr="008D043F">
        <w:rPr>
          <w:rFonts w:asciiTheme="minorHAnsi" w:hAnsiTheme="minorHAnsi" w:cstheme="minorHAnsi"/>
          <w:szCs w:val="20"/>
          <w:lang w:val="hr-HR"/>
        </w:rPr>
        <w:t xml:space="preserve"> </w:t>
      </w:r>
      <w:r w:rsidR="0032585E" w:rsidRPr="008D043F">
        <w:rPr>
          <w:rFonts w:asciiTheme="minorHAnsi" w:hAnsiTheme="minorHAnsi" w:cstheme="minorHAnsi"/>
          <w:b w:val="0"/>
          <w:bCs/>
          <w:szCs w:val="20"/>
          <w:lang w:val="hr-HR"/>
        </w:rPr>
        <w:t>Prioriteti s pripadajućim indikatorim</w:t>
      </w:r>
      <w:r w:rsidR="00D51C0E" w:rsidRPr="008D043F">
        <w:rPr>
          <w:rFonts w:asciiTheme="minorHAnsi" w:hAnsiTheme="minorHAnsi" w:cstheme="minorHAnsi"/>
          <w:b w:val="0"/>
          <w:bCs/>
          <w:szCs w:val="20"/>
          <w:lang w:val="hr-HR"/>
        </w:rPr>
        <w:t>a</w:t>
      </w:r>
      <w:bookmarkEnd w:id="109"/>
    </w:p>
    <w:tbl>
      <w:tblPr>
        <w:tblStyle w:val="TABLICAHAOP2"/>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32585E" w:rsidRPr="008D043F" w14:paraId="67B8EED7" w14:textId="77777777" w:rsidTr="00076544">
        <w:trPr>
          <w:tblHeader/>
        </w:trPr>
        <w:tc>
          <w:tcPr>
            <w:tcW w:w="2254" w:type="dxa"/>
            <w:shd w:val="clear" w:color="auto" w:fill="009D73"/>
            <w:vAlign w:val="center"/>
          </w:tcPr>
          <w:p w14:paraId="23758813" w14:textId="77777777" w:rsidR="0032585E" w:rsidRPr="008D043F" w:rsidRDefault="0032585E" w:rsidP="0068355A">
            <w:pPr>
              <w:spacing w:line="276" w:lineRule="auto"/>
              <w:jc w:val="center"/>
              <w:rPr>
                <w:rFonts w:asciiTheme="minorHAnsi" w:hAnsiTheme="minorHAnsi" w:cstheme="minorHAnsi"/>
                <w:b/>
                <w:color w:val="FFFFFF" w:themeColor="background1"/>
                <w:sz w:val="18"/>
                <w:szCs w:val="18"/>
                <w:lang w:val="hr-HR"/>
              </w:rPr>
            </w:pPr>
            <w:bookmarkStart w:id="111" w:name="_Hlk109653664"/>
            <w:r w:rsidRPr="008D043F">
              <w:rPr>
                <w:rFonts w:asciiTheme="minorHAnsi" w:hAnsiTheme="minorHAnsi" w:cstheme="minorHAnsi"/>
                <w:b/>
                <w:color w:val="FFFFFF" w:themeColor="background1"/>
                <w:sz w:val="18"/>
                <w:szCs w:val="18"/>
                <w:lang w:val="hr-HR"/>
              </w:rPr>
              <w:t>Prioriteti</w:t>
            </w:r>
          </w:p>
        </w:tc>
        <w:tc>
          <w:tcPr>
            <w:tcW w:w="2254" w:type="dxa"/>
            <w:shd w:val="clear" w:color="auto" w:fill="009D73"/>
            <w:vAlign w:val="center"/>
          </w:tcPr>
          <w:p w14:paraId="6EF20E00" w14:textId="77777777" w:rsidR="0032585E" w:rsidRPr="008D043F" w:rsidRDefault="0032585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254" w:type="dxa"/>
            <w:shd w:val="clear" w:color="auto" w:fill="009D73"/>
            <w:vAlign w:val="center"/>
          </w:tcPr>
          <w:p w14:paraId="571012AE" w14:textId="77777777" w:rsidR="0032585E" w:rsidRPr="008D043F" w:rsidRDefault="0032585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54" w:type="dxa"/>
            <w:shd w:val="clear" w:color="auto" w:fill="009D73"/>
            <w:vAlign w:val="center"/>
          </w:tcPr>
          <w:p w14:paraId="1EA980A5" w14:textId="77777777" w:rsidR="0032585E" w:rsidRPr="008D043F" w:rsidRDefault="0032585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32585E" w:rsidRPr="008D043F" w14:paraId="1B3B4C4A" w14:textId="77777777" w:rsidTr="00076544">
        <w:trPr>
          <w:trHeight w:val="300"/>
        </w:trPr>
        <w:tc>
          <w:tcPr>
            <w:tcW w:w="2254" w:type="dxa"/>
          </w:tcPr>
          <w:p w14:paraId="3CAF9116" w14:textId="77777777" w:rsidR="0032585E" w:rsidRPr="008D043F" w:rsidRDefault="0032585E"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3.1.: Unaprijediti pravni okvir Federacije BiH za biodiverzitet i očuvanje prirode kroz usklađivanje zakonodavstva s pravnom stečevinom EU i međunarodnim sporazumima</w:t>
            </w:r>
          </w:p>
        </w:tc>
        <w:tc>
          <w:tcPr>
            <w:tcW w:w="2254" w:type="dxa"/>
          </w:tcPr>
          <w:p w14:paraId="365DD0CF" w14:textId="58A9FD04" w:rsidR="0032585E" w:rsidRPr="008D043F" w:rsidRDefault="00A945A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w:t>
            </w:r>
            <w:r w:rsidR="0032585E" w:rsidRPr="008D043F">
              <w:rPr>
                <w:rFonts w:asciiTheme="minorHAnsi" w:hAnsiTheme="minorHAnsi" w:cstheme="minorHAnsi"/>
                <w:sz w:val="18"/>
                <w:szCs w:val="18"/>
                <w:lang w:val="hr-HR"/>
              </w:rPr>
              <w:t>sklađenost pravnog okvira za očuvanje biodiverziteta i zaštitu prirode s pravnom stečevinom EU</w:t>
            </w:r>
          </w:p>
        </w:tc>
        <w:tc>
          <w:tcPr>
            <w:tcW w:w="2254" w:type="dxa"/>
          </w:tcPr>
          <w:p w14:paraId="48206A8B"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o usklađen pravni okvir (2022.)</w:t>
            </w:r>
          </w:p>
        </w:tc>
        <w:tc>
          <w:tcPr>
            <w:tcW w:w="2254" w:type="dxa"/>
          </w:tcPr>
          <w:p w14:paraId="1EA42C11"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načajno usklađen pravni okvir (2025.)</w:t>
            </w:r>
          </w:p>
        </w:tc>
      </w:tr>
      <w:tr w:rsidR="0032585E" w:rsidRPr="008D043F" w14:paraId="4E30D7EA" w14:textId="77777777" w:rsidTr="00076544">
        <w:trPr>
          <w:trHeight w:val="300"/>
        </w:trPr>
        <w:tc>
          <w:tcPr>
            <w:tcW w:w="2254" w:type="dxa"/>
          </w:tcPr>
          <w:p w14:paraId="4CEA6AA1" w14:textId="77777777" w:rsidR="0032585E" w:rsidRPr="008D043F" w:rsidRDefault="0032585E"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3.2.:  Ojačati institucije Federacije BiH, nadležne za provođenje propisa i aktivnosti u zaštiti prirode</w:t>
            </w:r>
          </w:p>
        </w:tc>
        <w:tc>
          <w:tcPr>
            <w:tcW w:w="2254" w:type="dxa"/>
          </w:tcPr>
          <w:p w14:paraId="580981B9" w14:textId="446D5538" w:rsidR="0032585E" w:rsidRPr="008D043F" w:rsidRDefault="00A945A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oj</w:t>
            </w:r>
            <w:r w:rsidR="0032585E" w:rsidRPr="008D043F">
              <w:rPr>
                <w:rFonts w:asciiTheme="minorHAnsi" w:hAnsiTheme="minorHAnsi" w:cstheme="minorHAnsi"/>
                <w:sz w:val="18"/>
                <w:szCs w:val="18"/>
                <w:lang w:val="hr-HR"/>
              </w:rPr>
              <w:t xml:space="preserve"> kapaciteta stručnih institucija za zaštitu prirode</w:t>
            </w:r>
          </w:p>
        </w:tc>
        <w:tc>
          <w:tcPr>
            <w:tcW w:w="2254" w:type="dxa"/>
          </w:tcPr>
          <w:p w14:paraId="7FC26ADF"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ručna institucija ne postoji (2022.)</w:t>
            </w:r>
          </w:p>
        </w:tc>
        <w:tc>
          <w:tcPr>
            <w:tcW w:w="2254" w:type="dxa"/>
          </w:tcPr>
          <w:p w14:paraId="608AF6F4"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ručna institucija efikasno obavlja poslove zaštite prirode (2030.)</w:t>
            </w:r>
          </w:p>
        </w:tc>
      </w:tr>
      <w:tr w:rsidR="0032585E" w:rsidRPr="008D043F" w14:paraId="54A97958" w14:textId="77777777" w:rsidTr="00076544">
        <w:trPr>
          <w:trHeight w:val="300"/>
        </w:trPr>
        <w:tc>
          <w:tcPr>
            <w:tcW w:w="2254" w:type="dxa"/>
          </w:tcPr>
          <w:p w14:paraId="42D80DB7"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3.: Uspostaviti koordinaciju, komunikaciju i izvještavanje o biodiverzitetu i očuvanju prirode u Federaciji BiH</w:t>
            </w:r>
          </w:p>
        </w:tc>
        <w:tc>
          <w:tcPr>
            <w:tcW w:w="2254" w:type="dxa"/>
          </w:tcPr>
          <w:p w14:paraId="7592F9EC"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mpletnost podataka za izvještavanje o biodiverzitetu iz svih kantona u BiH</w:t>
            </w:r>
          </w:p>
        </w:tc>
        <w:tc>
          <w:tcPr>
            <w:tcW w:w="2254" w:type="dxa"/>
          </w:tcPr>
          <w:p w14:paraId="228AC7C6"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stitucionalni put za protok i objedinjavanje podataka o biodiverzitetu Federacije BiH ne postoji (2022.)</w:t>
            </w:r>
          </w:p>
        </w:tc>
        <w:tc>
          <w:tcPr>
            <w:tcW w:w="2254" w:type="dxa"/>
          </w:tcPr>
          <w:p w14:paraId="411EC647"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efikasan institucionalni put za protok podataka o biodiverzitetu Federacije BiH (2030.)</w:t>
            </w:r>
          </w:p>
        </w:tc>
      </w:tr>
      <w:tr w:rsidR="0032585E" w:rsidRPr="008D043F" w14:paraId="347565DC" w14:textId="77777777" w:rsidTr="00076544">
        <w:trPr>
          <w:trHeight w:val="300"/>
        </w:trPr>
        <w:tc>
          <w:tcPr>
            <w:tcW w:w="2254" w:type="dxa"/>
            <w:vMerge w:val="restart"/>
          </w:tcPr>
          <w:p w14:paraId="04A0FFDC" w14:textId="577A14A8" w:rsidR="0032585E" w:rsidRPr="008D043F" w:rsidRDefault="0032585E"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 xml:space="preserve">Prioritet 3.4.: </w:t>
            </w:r>
            <w:r w:rsidR="004154ED" w:rsidRPr="008D043F">
              <w:rPr>
                <w:rFonts w:asciiTheme="minorHAnsi" w:hAnsiTheme="minorHAnsi" w:cstheme="minorHAnsi"/>
                <w:b/>
                <w:bCs/>
                <w:sz w:val="18"/>
                <w:szCs w:val="18"/>
                <w:lang w:val="hr-HR"/>
              </w:rPr>
              <w:t>Uspostaviti praćenje stanja i zaštitu biodiverziteta/prirode u Federaciji BiH po standardima pravne stečevine EU i međunarodnih sporazuma</w:t>
            </w:r>
          </w:p>
        </w:tc>
        <w:tc>
          <w:tcPr>
            <w:tcW w:w="2254" w:type="dxa"/>
          </w:tcPr>
          <w:p w14:paraId="2F845B10"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sistema za redovno praćenje stanja vrsta, staništa i zaštićenih područja   </w:t>
            </w:r>
          </w:p>
        </w:tc>
        <w:tc>
          <w:tcPr>
            <w:tcW w:w="2254" w:type="dxa"/>
          </w:tcPr>
          <w:p w14:paraId="03A63AE0"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istem redovnog praćenja stanja vrsta, staništa i zaštićenih područja nije uspostavljen (2022.)</w:t>
            </w:r>
          </w:p>
        </w:tc>
        <w:tc>
          <w:tcPr>
            <w:tcW w:w="2254" w:type="dxa"/>
          </w:tcPr>
          <w:p w14:paraId="1B2D507C"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unkcionalan sistem redovnog praćenja stanja vrsta, staništa i zaštićenih područja (2029.)</w:t>
            </w:r>
          </w:p>
        </w:tc>
      </w:tr>
      <w:tr w:rsidR="0032585E" w:rsidRPr="008D043F" w14:paraId="23359626" w14:textId="77777777" w:rsidTr="00076544">
        <w:trPr>
          <w:trHeight w:val="300"/>
        </w:trPr>
        <w:tc>
          <w:tcPr>
            <w:tcW w:w="2254" w:type="dxa"/>
            <w:vMerge/>
          </w:tcPr>
          <w:p w14:paraId="16D18756"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7F419C9F" w14:textId="1E5CB238" w:rsidR="0032585E" w:rsidRPr="008D043F" w:rsidRDefault="00A945A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zvoj </w:t>
            </w:r>
            <w:r w:rsidR="0032585E" w:rsidRPr="008D043F">
              <w:rPr>
                <w:rFonts w:asciiTheme="minorHAnsi" w:hAnsiTheme="minorHAnsi" w:cstheme="minorHAnsi"/>
                <w:sz w:val="18"/>
                <w:szCs w:val="18"/>
                <w:lang w:val="hr-HR"/>
              </w:rPr>
              <w:t>tehničkih i ljudskih kapaciteta za obavljanje stručnih poslova monitoringa i zaštite prirode</w:t>
            </w:r>
          </w:p>
        </w:tc>
        <w:tc>
          <w:tcPr>
            <w:tcW w:w="2254" w:type="dxa"/>
          </w:tcPr>
          <w:p w14:paraId="13226A50"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ehnički i stručni kapaciteti za monitoring i zaštitu prirode su minimalni (2022.)</w:t>
            </w:r>
          </w:p>
        </w:tc>
        <w:tc>
          <w:tcPr>
            <w:tcW w:w="2254" w:type="dxa"/>
          </w:tcPr>
          <w:p w14:paraId="2A553DEE"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ehnički i stručni kapaciteti za monitoring i zaštitu prirode su usklađeni s potrebama (2029.)</w:t>
            </w:r>
          </w:p>
        </w:tc>
      </w:tr>
      <w:tr w:rsidR="0032585E" w:rsidRPr="008D043F" w14:paraId="55392F59" w14:textId="77777777" w:rsidTr="00076544">
        <w:trPr>
          <w:trHeight w:val="2556"/>
        </w:trPr>
        <w:tc>
          <w:tcPr>
            <w:tcW w:w="2254" w:type="dxa"/>
          </w:tcPr>
          <w:p w14:paraId="59CDFC9B"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3.5.: Izvršiti inventarizaciju biodiverziteta Federacije BiH na ekosistemskom, specijskom i genetskom nivou</w:t>
            </w:r>
          </w:p>
        </w:tc>
        <w:tc>
          <w:tcPr>
            <w:tcW w:w="2254" w:type="dxa"/>
          </w:tcPr>
          <w:p w14:paraId="4E60A71E" w14:textId="652DDD2B" w:rsidR="0032585E" w:rsidRPr="008D043F" w:rsidRDefault="00A945A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buhvat </w:t>
            </w:r>
            <w:r w:rsidR="005D3B21" w:rsidRPr="008D043F">
              <w:rPr>
                <w:rFonts w:asciiTheme="minorHAnsi" w:hAnsiTheme="minorHAnsi" w:cstheme="minorHAnsi"/>
                <w:sz w:val="18"/>
                <w:szCs w:val="18"/>
                <w:lang w:val="hr-HR"/>
              </w:rPr>
              <w:t>inventarisanog</w:t>
            </w:r>
            <w:r w:rsidR="0032585E" w:rsidRPr="008D043F">
              <w:rPr>
                <w:rFonts w:asciiTheme="minorHAnsi" w:hAnsiTheme="minorHAnsi" w:cstheme="minorHAnsi"/>
                <w:sz w:val="18"/>
                <w:szCs w:val="18"/>
                <w:lang w:val="hr-HR"/>
              </w:rPr>
              <w:t xml:space="preserve"> biodiverziteta Federacije BiH na ekosistemskom, specijskom i genetskom nivou  </w:t>
            </w:r>
          </w:p>
        </w:tc>
        <w:tc>
          <w:tcPr>
            <w:tcW w:w="2254" w:type="dxa"/>
          </w:tcPr>
          <w:p w14:paraId="6CF7F772"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ventura biljaka, životinja, gljiva, migratornih ptica, invazivnih vrsta, ekosistema/staništa i genetskog diverziteta Federacije BiH nije urađena (2022.)</w:t>
            </w:r>
          </w:p>
        </w:tc>
        <w:tc>
          <w:tcPr>
            <w:tcW w:w="2254" w:type="dxa"/>
          </w:tcPr>
          <w:p w14:paraId="7FDCD08A"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udije inventure biljaka, životinja, gljiva, migratornih ptica, invazivnih vrsta, ekosistema/staništa i genetskog diverziteta Federacije BiH kompletirane (2029.)</w:t>
            </w:r>
          </w:p>
        </w:tc>
      </w:tr>
      <w:tr w:rsidR="0032585E" w:rsidRPr="008D043F" w14:paraId="785264B3" w14:textId="77777777" w:rsidTr="00076544">
        <w:trPr>
          <w:trHeight w:val="300"/>
        </w:trPr>
        <w:tc>
          <w:tcPr>
            <w:tcW w:w="2254" w:type="dxa"/>
          </w:tcPr>
          <w:p w14:paraId="0DDA54DC"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6.: Ekološki značajna područja prostorno povezati u ekološku mrežu na površini 17% teritorije Federacije BiH</w:t>
            </w:r>
          </w:p>
        </w:tc>
        <w:tc>
          <w:tcPr>
            <w:tcW w:w="2254" w:type="dxa"/>
          </w:tcPr>
          <w:p w14:paraId="0BF62224" w14:textId="1D5A7AE4" w:rsidR="0032585E" w:rsidRPr="008D043F" w:rsidRDefault="005D3B2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w:t>
            </w:r>
            <w:r w:rsidR="0032585E" w:rsidRPr="008D043F">
              <w:rPr>
                <w:rFonts w:asciiTheme="minorHAnsi" w:hAnsiTheme="minorHAnsi" w:cstheme="minorHAnsi"/>
                <w:sz w:val="18"/>
                <w:szCs w:val="18"/>
                <w:lang w:val="hr-HR"/>
              </w:rPr>
              <w:t>ovezanosti ekološki značajnih područja</w:t>
            </w:r>
          </w:p>
        </w:tc>
        <w:tc>
          <w:tcPr>
            <w:tcW w:w="2254" w:type="dxa"/>
          </w:tcPr>
          <w:p w14:paraId="7C88649D"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kološki značajna područja nisu povezana u ekološku mrežu Federacije BiH (2022.)</w:t>
            </w:r>
          </w:p>
        </w:tc>
        <w:tc>
          <w:tcPr>
            <w:tcW w:w="2254" w:type="dxa"/>
          </w:tcPr>
          <w:p w14:paraId="1788DB51" w14:textId="3572F18B"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su ekološki koridori koji povezuju ekološki značajna područja F</w:t>
            </w:r>
            <w:r w:rsidR="000201AE" w:rsidRPr="008D043F">
              <w:rPr>
                <w:rFonts w:asciiTheme="minorHAnsi" w:hAnsiTheme="minorHAnsi" w:cstheme="minorHAnsi"/>
                <w:sz w:val="18"/>
                <w:szCs w:val="18"/>
                <w:lang w:val="hr-HR"/>
              </w:rPr>
              <w:t xml:space="preserve">ederacije </w:t>
            </w:r>
            <w:r w:rsidRPr="008D043F">
              <w:rPr>
                <w:rFonts w:asciiTheme="minorHAnsi" w:hAnsiTheme="minorHAnsi" w:cstheme="minorHAnsi"/>
                <w:sz w:val="18"/>
                <w:szCs w:val="18"/>
                <w:lang w:val="hr-HR"/>
              </w:rPr>
              <w:t>BiH (2030.+)</w:t>
            </w:r>
          </w:p>
        </w:tc>
      </w:tr>
      <w:tr w:rsidR="0032585E" w:rsidRPr="008D043F" w14:paraId="2EB061C4" w14:textId="77777777" w:rsidTr="00076544">
        <w:trPr>
          <w:trHeight w:val="300"/>
        </w:trPr>
        <w:tc>
          <w:tcPr>
            <w:tcW w:w="2254" w:type="dxa"/>
            <w:vMerge w:val="restart"/>
          </w:tcPr>
          <w:p w14:paraId="0BEE22AA"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7.: Unaprijediti međusektorsku saradnju i političku podršku u Federaciji BiH za integraciju zaštite biodiverziteta u sektorske politike i zakonodavstvo</w:t>
            </w:r>
          </w:p>
        </w:tc>
        <w:tc>
          <w:tcPr>
            <w:tcW w:w="2254" w:type="dxa"/>
          </w:tcPr>
          <w:p w14:paraId="49B47C25"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sektorskih programa i projekata s komponentom aktivne zaštite prirode</w:t>
            </w:r>
          </w:p>
        </w:tc>
        <w:tc>
          <w:tcPr>
            <w:tcW w:w="2254" w:type="dxa"/>
          </w:tcPr>
          <w:p w14:paraId="2C0B6D9C"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sektorskih programa s komponentom aktivne zaštite prirode nije zadovoljavajući (2022.)</w:t>
            </w:r>
          </w:p>
        </w:tc>
        <w:tc>
          <w:tcPr>
            <w:tcW w:w="2254" w:type="dxa"/>
            <w:vMerge w:val="restart"/>
          </w:tcPr>
          <w:p w14:paraId="4D78CF2A"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štita prirode izvan zaštićenih podučja odvija se kroz sektorske programe i projekte (2030.)</w:t>
            </w:r>
          </w:p>
        </w:tc>
      </w:tr>
      <w:tr w:rsidR="0032585E" w:rsidRPr="008D043F" w14:paraId="4CD87706" w14:textId="77777777" w:rsidTr="00076544">
        <w:trPr>
          <w:trHeight w:val="300"/>
        </w:trPr>
        <w:tc>
          <w:tcPr>
            <w:tcW w:w="2254" w:type="dxa"/>
            <w:vMerge/>
          </w:tcPr>
          <w:p w14:paraId="3FA35812"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78768965" w14:textId="33294CB4" w:rsidR="0032585E" w:rsidRPr="008D043F" w:rsidRDefault="005D3B2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grisanost </w:t>
            </w:r>
            <w:r w:rsidR="0032585E" w:rsidRPr="008D043F">
              <w:rPr>
                <w:rFonts w:asciiTheme="minorHAnsi" w:hAnsiTheme="minorHAnsi" w:cstheme="minorHAnsi"/>
                <w:sz w:val="18"/>
                <w:szCs w:val="18"/>
                <w:lang w:val="hr-HR"/>
              </w:rPr>
              <w:t>zaštite prirode u sektorske propise</w:t>
            </w:r>
          </w:p>
        </w:tc>
        <w:tc>
          <w:tcPr>
            <w:tcW w:w="2254" w:type="dxa"/>
          </w:tcPr>
          <w:p w14:paraId="7681E63E"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štita prirode nije dovoljno integrirana u sektorske propise (2022.)</w:t>
            </w:r>
          </w:p>
        </w:tc>
        <w:tc>
          <w:tcPr>
            <w:tcW w:w="2254" w:type="dxa"/>
            <w:vMerge/>
          </w:tcPr>
          <w:p w14:paraId="706AD0C8" w14:textId="77777777" w:rsidR="0032585E" w:rsidRPr="008D043F" w:rsidRDefault="0032585E" w:rsidP="0068355A">
            <w:pPr>
              <w:spacing w:line="276" w:lineRule="auto"/>
              <w:rPr>
                <w:rFonts w:asciiTheme="minorHAnsi" w:hAnsiTheme="minorHAnsi" w:cstheme="minorHAnsi"/>
                <w:sz w:val="18"/>
                <w:szCs w:val="18"/>
                <w:lang w:val="hr-HR"/>
              </w:rPr>
            </w:pPr>
          </w:p>
        </w:tc>
      </w:tr>
      <w:tr w:rsidR="0032585E" w:rsidRPr="008D043F" w14:paraId="4FDC0DB6" w14:textId="77777777" w:rsidTr="00076544">
        <w:trPr>
          <w:trHeight w:val="300"/>
        </w:trPr>
        <w:tc>
          <w:tcPr>
            <w:tcW w:w="2254" w:type="dxa"/>
            <w:vMerge w:val="restart"/>
          </w:tcPr>
          <w:p w14:paraId="275B1073" w14:textId="77777777" w:rsidR="0032585E" w:rsidRPr="008D043F" w:rsidRDefault="0032585E"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3.8.: Jačati  naučno utemeljeno odlučivanje o biodiverzitetu/prirodi kroz  dijalog naučne zajednice i donosilaca odluka</w:t>
            </w:r>
          </w:p>
          <w:p w14:paraId="6B92DB80"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7BFBA187" w14:textId="527060FE" w:rsidR="0032585E" w:rsidRPr="008D043F" w:rsidRDefault="005D3B2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rištenje</w:t>
            </w:r>
            <w:r w:rsidR="0032585E" w:rsidRPr="008D043F">
              <w:rPr>
                <w:rFonts w:asciiTheme="minorHAnsi" w:hAnsiTheme="minorHAnsi" w:cstheme="minorHAnsi"/>
                <w:sz w:val="18"/>
                <w:szCs w:val="18"/>
                <w:lang w:val="hr-HR"/>
              </w:rPr>
              <w:t xml:space="preserve"> multidisciplinarnih analiza i scenarija u procesu donošenja odluka</w:t>
            </w:r>
          </w:p>
        </w:tc>
        <w:tc>
          <w:tcPr>
            <w:tcW w:w="2254" w:type="dxa"/>
          </w:tcPr>
          <w:p w14:paraId="7F70A4C3"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učne informacije se ne koriste dovoljno u procesu donošenja odluka (2022.)</w:t>
            </w:r>
          </w:p>
        </w:tc>
        <w:tc>
          <w:tcPr>
            <w:tcW w:w="2254" w:type="dxa"/>
          </w:tcPr>
          <w:p w14:paraId="1F6DBC43"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učne informacije, analize i scenariji su temelj za donošenje odluka</w:t>
            </w:r>
          </w:p>
        </w:tc>
      </w:tr>
      <w:tr w:rsidR="0032585E" w:rsidRPr="008D043F" w14:paraId="551A1EA0" w14:textId="77777777" w:rsidTr="00076544">
        <w:trPr>
          <w:trHeight w:val="300"/>
        </w:trPr>
        <w:tc>
          <w:tcPr>
            <w:tcW w:w="2254" w:type="dxa"/>
            <w:vMerge/>
          </w:tcPr>
          <w:p w14:paraId="4806E1DF"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4B141149"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organiziranih događaja za razmjenu informacija  između akademske zajednice i  kreatora politika</w:t>
            </w:r>
          </w:p>
        </w:tc>
        <w:tc>
          <w:tcPr>
            <w:tcW w:w="2254" w:type="dxa"/>
          </w:tcPr>
          <w:p w14:paraId="5BE7FF3A"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latforma za razmjenu informacija između akademske zajednice i kreatora politika ne postoji (2022.)</w:t>
            </w:r>
          </w:p>
        </w:tc>
        <w:tc>
          <w:tcPr>
            <w:tcW w:w="2254" w:type="dxa"/>
          </w:tcPr>
          <w:p w14:paraId="6E372883"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ntinuirani dijalog između akademske zajednice i kreatora politika (2030.)</w:t>
            </w:r>
          </w:p>
        </w:tc>
      </w:tr>
      <w:tr w:rsidR="0032585E" w:rsidRPr="008D043F" w14:paraId="39FF577D" w14:textId="77777777" w:rsidTr="00076544">
        <w:trPr>
          <w:trHeight w:val="300"/>
        </w:trPr>
        <w:tc>
          <w:tcPr>
            <w:tcW w:w="2254" w:type="dxa"/>
            <w:vMerge w:val="restart"/>
          </w:tcPr>
          <w:p w14:paraId="6615D5D6" w14:textId="77777777" w:rsidR="0032585E" w:rsidRPr="008D043F" w:rsidRDefault="0032585E"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3.9.: Jačati ekološku svijest o  biodiverzitetu, očuvanju prirode i ekosistemskim uslugama</w:t>
            </w:r>
          </w:p>
        </w:tc>
        <w:tc>
          <w:tcPr>
            <w:tcW w:w="2254" w:type="dxa"/>
          </w:tcPr>
          <w:p w14:paraId="6EB95A4A"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ekološke svijesti stanovništva Federacije BiH</w:t>
            </w:r>
          </w:p>
        </w:tc>
        <w:tc>
          <w:tcPr>
            <w:tcW w:w="2254" w:type="dxa"/>
          </w:tcPr>
          <w:p w14:paraId="57C9CA22"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kološka svijest je niska (2022.)</w:t>
            </w:r>
          </w:p>
        </w:tc>
        <w:tc>
          <w:tcPr>
            <w:tcW w:w="2254" w:type="dxa"/>
          </w:tcPr>
          <w:p w14:paraId="735C60ED"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a ekološka svijest (2030.)</w:t>
            </w:r>
          </w:p>
        </w:tc>
      </w:tr>
      <w:tr w:rsidR="0032585E" w:rsidRPr="008D043F" w14:paraId="797BAB49" w14:textId="77777777" w:rsidTr="00076544">
        <w:trPr>
          <w:trHeight w:val="300"/>
        </w:trPr>
        <w:tc>
          <w:tcPr>
            <w:tcW w:w="2254" w:type="dxa"/>
            <w:vMerge/>
          </w:tcPr>
          <w:p w14:paraId="13CC25C3"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19D16B08"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promocije vrijednosti i koristi od lokalnog  biodiverziteta  </w:t>
            </w:r>
          </w:p>
        </w:tc>
        <w:tc>
          <w:tcPr>
            <w:tcW w:w="2254" w:type="dxa"/>
          </w:tcPr>
          <w:p w14:paraId="1203C66F"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mocija vrijednosti i koristi od lokalnog biodiverziteta/prirode je niska (2022.)</w:t>
            </w:r>
          </w:p>
        </w:tc>
        <w:tc>
          <w:tcPr>
            <w:tcW w:w="2254" w:type="dxa"/>
          </w:tcPr>
          <w:p w14:paraId="35E05077"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ovništvo prepoznaje vrijednosti i koristi od lokalnog biodiverziteta/prirode (2030.)</w:t>
            </w:r>
          </w:p>
        </w:tc>
      </w:tr>
      <w:tr w:rsidR="0032585E" w:rsidRPr="008D043F" w14:paraId="029CB1C7" w14:textId="77777777" w:rsidTr="00076544">
        <w:trPr>
          <w:trHeight w:val="1321"/>
        </w:trPr>
        <w:tc>
          <w:tcPr>
            <w:tcW w:w="2254" w:type="dxa"/>
          </w:tcPr>
          <w:p w14:paraId="1867095B" w14:textId="77777777" w:rsidR="0032585E" w:rsidRPr="008D043F" w:rsidRDefault="0032585E"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3.10.: Mobilizirati domaća i međunarodna finansijska sredstva za biodiverzitet Federacije BiH</w:t>
            </w:r>
          </w:p>
        </w:tc>
        <w:tc>
          <w:tcPr>
            <w:tcW w:w="2254" w:type="dxa"/>
          </w:tcPr>
          <w:p w14:paraId="43DEA906"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ina osiguranih finansijskih sredstava namijenjenih za zaštitu biodiverziteta/prirode</w:t>
            </w:r>
          </w:p>
        </w:tc>
        <w:tc>
          <w:tcPr>
            <w:tcW w:w="2254" w:type="dxa"/>
          </w:tcPr>
          <w:p w14:paraId="50071129"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inansijska sredstva za zaštitu biodiverziteta/prirode su niska (2022.)</w:t>
            </w:r>
          </w:p>
        </w:tc>
        <w:tc>
          <w:tcPr>
            <w:tcW w:w="2254" w:type="dxa"/>
          </w:tcPr>
          <w:p w14:paraId="3A2A44C3"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inansijska sredstva za zaštitu biodiverziteta/prirode su višestruko povećana (2030.)</w:t>
            </w:r>
          </w:p>
        </w:tc>
      </w:tr>
      <w:bookmarkEnd w:id="111"/>
    </w:tbl>
    <w:p w14:paraId="505CD6F7" w14:textId="77777777" w:rsidR="00597D54" w:rsidRPr="008D043F" w:rsidRDefault="00597D54" w:rsidP="0068355A">
      <w:pPr>
        <w:spacing w:line="276" w:lineRule="auto"/>
        <w:rPr>
          <w:rFonts w:asciiTheme="minorHAnsi" w:hAnsiTheme="minorHAnsi" w:cstheme="minorHAnsi"/>
          <w:lang w:val="hr-HR"/>
        </w:rPr>
      </w:pPr>
    </w:p>
    <w:p w14:paraId="2FB3BB6E" w14:textId="70477117" w:rsidR="0032585E" w:rsidRPr="008D043F" w:rsidRDefault="00597D54" w:rsidP="0068355A">
      <w:pPr>
        <w:pStyle w:val="Head3"/>
        <w:spacing w:line="276" w:lineRule="auto"/>
        <w:rPr>
          <w:rFonts w:asciiTheme="minorHAnsi" w:hAnsiTheme="minorHAnsi"/>
        </w:rPr>
      </w:pPr>
      <w:bookmarkStart w:id="112" w:name="_Toc104460908"/>
      <w:r w:rsidRPr="008D043F">
        <w:rPr>
          <w:rFonts w:asciiTheme="minorHAnsi" w:hAnsiTheme="minorHAnsi"/>
        </w:rPr>
        <w:t>Opis mjera</w:t>
      </w:r>
      <w:bookmarkEnd w:id="112"/>
    </w:p>
    <w:p w14:paraId="1D2A451A"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 okviru ovog strateškog cilja planirano je 10 prioriteta i 24 mjere koje su raspoređene unutar definiranih prioriteta na način da čine logičke cjeline u funkciji realizacije planiranih prioriteta, odnosno strateškog cilja u cjelini.</w:t>
      </w:r>
    </w:p>
    <w:p w14:paraId="79A9BDA0" w14:textId="77777777" w:rsidR="0032585E" w:rsidRPr="008D043F" w:rsidRDefault="0032585E"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lastRenderedPageBreak/>
        <w:t>Prioritet 3.1.: Unaprijediti pravni okvir Federacije BiH za biodiverzitet i očuvanje prirode kroz usklađivanje zakonodavstva s pravnom stekovinom EU i međunarodnim sporazumima</w:t>
      </w:r>
    </w:p>
    <w:p w14:paraId="7FDC9264" w14:textId="77777777" w:rsidR="0032585E" w:rsidRPr="008D043F" w:rsidRDefault="0032585E" w:rsidP="0068355A">
      <w:pPr>
        <w:spacing w:before="40" w:after="40" w:line="276" w:lineRule="auto"/>
        <w:rPr>
          <w:rFonts w:asciiTheme="minorHAnsi" w:eastAsia="Calibri" w:hAnsiTheme="minorHAnsi" w:cstheme="minorHAnsi"/>
          <w:sz w:val="22"/>
          <w:szCs w:val="22"/>
          <w:u w:val="single"/>
          <w:lang w:val="hr-HR"/>
        </w:rPr>
      </w:pPr>
      <w:r w:rsidRPr="008D043F">
        <w:rPr>
          <w:rFonts w:asciiTheme="minorHAnsi" w:eastAsia="Calibri" w:hAnsiTheme="minorHAnsi" w:cstheme="minorHAnsi"/>
          <w:i/>
          <w:sz w:val="22"/>
          <w:szCs w:val="22"/>
          <w:u w:val="single"/>
          <w:lang w:val="hr-HR"/>
        </w:rPr>
        <w:t>Mjera 3.1.1. Usklađivati i harmonizirati propise za očuvanje i održivu upotrebu biodiverziteta i zaštitu prirode s pravnom stekovinom EU i međunarodnim sporazumima za biodiverzitet</w:t>
      </w:r>
    </w:p>
    <w:p w14:paraId="4BE8FC7D"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kreirati adekvatan i harmoniziran pravni osnov za primjenu odredbi pravne stečevine EU i ratificiranih međunarodnih sporazuma za biodiverzitet, u pripadajućim administracijama i u relevantnim sektorima na području Federacije BiH. U okviru mjere, predviđene su aktivnosti u sljedećim pravcima: </w:t>
      </w:r>
    </w:p>
    <w:p w14:paraId="442B327C" w14:textId="77777777" w:rsidR="0032585E" w:rsidRPr="008D043F" w:rsidRDefault="0032585E" w:rsidP="0068355A">
      <w:pPr>
        <w:numPr>
          <w:ilvl w:val="0"/>
          <w:numId w:val="18"/>
        </w:numPr>
        <w:spacing w:before="40" w:after="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pravnog okvira za očuvanje biološke i pejzažne raznolikosti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roz značajno usklađivanje Zakona o zaštiti prirode s Direktivom o konzervaciji prirodnih staništa i divlje faune i flore (92/43/EEZ), Direktivom o očuvanju divljih ptica (2009/147/EZ), Uredbom 338/97 o zaštiti vrsta divlje faune i flore putem regulacije trgovine istima i odredbama CITES konvencije, Konvencijom o zaštiti migratornih vrsta divljih životina (CMS) i AEWA sporazumom, te kroz razvoj propisa za implementaciju Nagoya protokola u Federaciji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dodatnog Kuala Lumpur protokola; </w:t>
      </w:r>
    </w:p>
    <w:p w14:paraId="483C882D" w14:textId="77777777" w:rsidR="0032585E" w:rsidRPr="008D043F" w:rsidRDefault="0032585E" w:rsidP="0068355A">
      <w:pPr>
        <w:numPr>
          <w:ilvl w:val="0"/>
          <w:numId w:val="18"/>
        </w:numPr>
        <w:spacing w:before="40" w:after="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procesa vertikalnog uklađivanja pravnog okvira za očuvanje biološke i pejzažne raznolikosti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roz harmonizaciju pravnog okvira za zaštitu prirode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sa zakonodavstvom BiH, Republike Srpske i Brčko distrikta BiH s jedne, a koordinaciju unaprjeđenja pravnog okvira za zaštitu prirode u kantonima s druge strane; </w:t>
      </w:r>
    </w:p>
    <w:p w14:paraId="55410AFA" w14:textId="77777777" w:rsidR="0032585E" w:rsidRPr="008D043F" w:rsidRDefault="0032585E" w:rsidP="0068355A">
      <w:pPr>
        <w:numPr>
          <w:ilvl w:val="0"/>
          <w:numId w:val="18"/>
        </w:numPr>
        <w:spacing w:before="40" w:after="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procesa horizontalnog uklađivanja pravnog okvira za očuvanje biološke i pejzažne raznolikosti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roz usklađivanje Zakona o veterinartsvu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Zakona o lovstvu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sa pravnom stečevinom EU;</w:t>
      </w:r>
    </w:p>
    <w:p w14:paraId="3B4EF07D" w14:textId="77777777" w:rsidR="0032585E" w:rsidRPr="008D043F" w:rsidRDefault="0032585E" w:rsidP="0068355A">
      <w:pPr>
        <w:numPr>
          <w:ilvl w:val="0"/>
          <w:numId w:val="18"/>
        </w:numPr>
        <w:spacing w:before="40" w:after="40" w:line="276" w:lineRule="auto"/>
        <w:contextualSpacing/>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implementacije propisa Federacije BiH za očuvanje biološke i pejzažne raznolikosti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roz donošenje nedostajućih provedbenih propisa i osiguravanje uvjeta za implementaciju NBSAP-a u skladu s Globalnim okvirom za biodiverzitet.</w:t>
      </w:r>
    </w:p>
    <w:p w14:paraId="5E6CB2D1" w14:textId="77777777" w:rsidR="0032585E" w:rsidRPr="008D043F" w:rsidRDefault="0032585E" w:rsidP="0068355A">
      <w:pPr>
        <w:spacing w:before="40" w:after="40" w:line="276" w:lineRule="auto"/>
        <w:ind w:left="720"/>
        <w:contextualSpacing/>
        <w:rPr>
          <w:rFonts w:asciiTheme="minorHAnsi" w:hAnsiTheme="minorHAnsi" w:cstheme="minorHAnsi"/>
          <w:sz w:val="22"/>
          <w:szCs w:val="22"/>
          <w:lang w:val="hr-HR"/>
        </w:rPr>
      </w:pPr>
    </w:p>
    <w:p w14:paraId="0B14D9BD" w14:textId="77777777" w:rsidR="0032585E" w:rsidRPr="008D043F" w:rsidRDefault="0032585E" w:rsidP="0068355A">
      <w:pPr>
        <w:spacing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3.2. Ojačati institucije</w:t>
      </w:r>
      <w:r w:rsidRPr="008D043F">
        <w:rPr>
          <w:rFonts w:asciiTheme="minorHAnsi" w:eastAsia="Calibri" w:hAnsiTheme="minorHAnsi" w:cstheme="minorHAnsi"/>
          <w:sz w:val="22"/>
          <w:szCs w:val="22"/>
          <w:u w:val="single"/>
          <w:lang w:val="hr-HR"/>
        </w:rPr>
        <w:t xml:space="preserve"> </w:t>
      </w:r>
      <w:r w:rsidRPr="008D043F">
        <w:rPr>
          <w:rFonts w:asciiTheme="minorHAnsi" w:eastAsia="Calibri" w:hAnsiTheme="minorHAnsi" w:cstheme="minorHAnsi"/>
          <w:b/>
          <w:i/>
          <w:sz w:val="22"/>
          <w:szCs w:val="22"/>
          <w:u w:val="single"/>
          <w:lang w:val="hr-HR"/>
        </w:rPr>
        <w:t>Federacije BiH</w:t>
      </w:r>
      <w:r w:rsidRPr="008D043F">
        <w:rPr>
          <w:rFonts w:asciiTheme="minorHAnsi" w:hAnsiTheme="minorHAnsi" w:cstheme="minorHAnsi"/>
          <w:b/>
          <w:i/>
          <w:sz w:val="22"/>
          <w:szCs w:val="22"/>
          <w:u w:val="single"/>
          <w:lang w:val="hr-HR"/>
        </w:rPr>
        <w:t>, nadležne za provođenje propisa i aktivnosti u zaštiti prirode</w:t>
      </w:r>
    </w:p>
    <w:p w14:paraId="39F1EB05" w14:textId="77777777" w:rsidR="0032585E" w:rsidRPr="008D043F" w:rsidRDefault="0032585E" w:rsidP="0068355A">
      <w:pPr>
        <w:spacing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jera 3.2.1. Uspostava stručne institucije za zaštitu prirode u skladu sa Zakonom o zaštiti prirode </w:t>
      </w:r>
      <w:r w:rsidRPr="008D043F">
        <w:rPr>
          <w:rFonts w:asciiTheme="minorHAnsi" w:eastAsia="Calibri" w:hAnsiTheme="minorHAnsi" w:cstheme="minorHAnsi"/>
          <w:i/>
          <w:sz w:val="22"/>
          <w:szCs w:val="22"/>
          <w:lang w:val="hr-HR"/>
        </w:rPr>
        <w:t>Federacije BiH</w:t>
      </w:r>
    </w:p>
    <w:p w14:paraId="10D203F9"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ostizanje saglasnosti za donošenje društvene odluke o uspostavi stručne institucije u skladu s odredbama Zakona o zaštiti prirode Federacije BiH. Poslovi i zadaci stručne institucije propisani su Zakonom, te njeno nepostojanje direktno rezultira nemogućnošću provođenja propisa. </w:t>
      </w:r>
    </w:p>
    <w:p w14:paraId="63EF232C" w14:textId="77777777" w:rsidR="0032585E" w:rsidRPr="008D043F" w:rsidRDefault="0032585E" w:rsidP="0068355A">
      <w:pPr>
        <w:spacing w:before="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2.2. Osigurati početne finansijske, ljudske i tehničke kapacitete za rad stručne institucije za zaštitu prirode Federacije BiH</w:t>
      </w:r>
      <w:r w:rsidRPr="008D043F" w:rsidDel="002066EE">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i kantonalnih zavoda/stručnih institucija za zaštitu prirode</w:t>
      </w:r>
    </w:p>
    <w:p w14:paraId="68254645" w14:textId="0482958E"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inicijalni razvoj stručnih, tehničkih i finansijskih kapaciteta za provođenje poslova očuvanja biodiverziteta i zaštite prirode, propisanih Zakonom o zaštiti prirode Federacije BiH. Cilj posebnog izdvajanja ove mjere je ostvarivanje praktičnog, formalnog i vremenski adekvatnog preduvjeta za poduzimanje drugih mjera u okviru različitih prioriteta u ranoj fazi implementacije </w:t>
      </w:r>
      <w:r w:rsidR="00376C47" w:rsidRPr="008D043F">
        <w:rPr>
          <w:rFonts w:asciiTheme="minorHAnsi" w:eastAsia="Calibri" w:hAnsiTheme="minorHAnsi" w:cstheme="minorHAnsi"/>
          <w:sz w:val="22"/>
          <w:szCs w:val="22"/>
          <w:lang w:val="hr-HR"/>
        </w:rPr>
        <w:t>Strategije za nivo</w:t>
      </w:r>
      <w:r w:rsidRPr="008D043F">
        <w:rPr>
          <w:rFonts w:asciiTheme="minorHAnsi" w:eastAsia="Calibri" w:hAnsiTheme="minorHAnsi" w:cstheme="minorHAnsi"/>
          <w:sz w:val="22"/>
          <w:szCs w:val="22"/>
          <w:lang w:val="hr-HR"/>
        </w:rPr>
        <w:t xml:space="preserve"> Federacije BiH. </w:t>
      </w:r>
    </w:p>
    <w:p w14:paraId="7905A57F" w14:textId="7777777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2.3. Osigurati pune finansijske, ljudske i tehničke kapacitete za rad  stručne institucije za zaštitu prirode Federacije BiH</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 kantonalnih zavoda/stručnih institucija za zaštitu prirode</w:t>
      </w:r>
    </w:p>
    <w:p w14:paraId="68AAF092" w14:textId="24FE30EB"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Cilj ove mjere je puni razvoj stručnih, tehničkih i finansijskih kapaciteta za provođenje poslova očuvanja biodiverziteta i zaštite prirode, propisanih Zakonom o zaštiti prirode Federacije BiH. Cilj posebnog izdvajanja ove mjere je daljnji razvoj do svih neophodnih kapaciteta za obavljanje Zakonom propisanih poslova u toku trajanja implementacije </w:t>
      </w:r>
      <w:r w:rsidR="00376C47" w:rsidRPr="008D043F">
        <w:rPr>
          <w:rFonts w:asciiTheme="minorHAnsi" w:eastAsia="Calibri" w:hAnsiTheme="minorHAnsi" w:cstheme="minorHAnsi"/>
          <w:sz w:val="22"/>
          <w:szCs w:val="22"/>
          <w:lang w:val="hr-HR"/>
        </w:rPr>
        <w:t>Strategije za nivo</w:t>
      </w:r>
      <w:r w:rsidRPr="008D043F">
        <w:rPr>
          <w:rFonts w:asciiTheme="minorHAnsi" w:eastAsia="Calibri" w:hAnsiTheme="minorHAnsi" w:cstheme="minorHAnsi"/>
          <w:sz w:val="22"/>
          <w:szCs w:val="22"/>
          <w:lang w:val="hr-HR"/>
        </w:rPr>
        <w:t xml:space="preserve"> Federacije BiH. </w:t>
      </w:r>
    </w:p>
    <w:p w14:paraId="00DBFF90" w14:textId="77777777" w:rsidR="0032585E" w:rsidRPr="008D043F" w:rsidRDefault="0032585E"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3.3. Uspostaviti koordinaciju, komunikaciju i izvještavanje o biodiverzitetu i očuvanju prirode u </w:t>
      </w:r>
      <w:r w:rsidRPr="008D043F">
        <w:rPr>
          <w:rFonts w:asciiTheme="minorHAnsi" w:eastAsia="Calibri" w:hAnsiTheme="minorHAnsi" w:cstheme="minorHAnsi"/>
          <w:b/>
          <w:i/>
          <w:sz w:val="22"/>
          <w:szCs w:val="22"/>
          <w:u w:val="single"/>
          <w:lang w:val="hr-HR"/>
        </w:rPr>
        <w:t>Federaciji BiH</w:t>
      </w:r>
    </w:p>
    <w:p w14:paraId="12E7E7B8" w14:textId="77777777" w:rsidR="0032585E" w:rsidRPr="008D043F" w:rsidRDefault="0032585E" w:rsidP="0068355A">
      <w:pPr>
        <w:spacing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3.1.  U okviru  stručne institucije za zaštitu prirode formirati  Odsjek za koordinaciju stručnih poslova na zaštiti i monitoringu prirode u Federaciji BiH</w:t>
      </w:r>
    </w:p>
    <w:p w14:paraId="65B13E5B"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koordinirani razvoj mjera zaštite prirode u svim administracijama i stručnim institucijama na području Federacije BiH. Posebna potreba za koordinacijom postoji u prikupljanju i obradi podataka po osnovu monitoringa vrsta i staništa na području svih kantona u Federaciji BiH.</w:t>
      </w:r>
    </w:p>
    <w:p w14:paraId="5BB21D75" w14:textId="7777777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3.2. Uspostaviti i učiniti dostupnom bazu podataka  s rezultatima realiziranih, tekućih i budućih  projekata o biološkoj raznolikosti Federacije BiH</w:t>
      </w:r>
    </w:p>
    <w:p w14:paraId="5B210557"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transparentan pristup rezultatima realiziranih projekata za očuvanje biodiverziteta i zaštitu prirode u Federaciji BiH. Pripremom javno dostupne baze bi se stvorile osnove za procjenu nedostajućih znanja i podataka o biodiverzitetu Federacije BiH, i pravilno usmjeravanje sredstva na popunjavanje nedostataka. </w:t>
      </w:r>
    </w:p>
    <w:p w14:paraId="1CD6D3C4" w14:textId="7777777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3.3. U skladu s INSPIRE direktivom, kroz informacioni sistem za zaštitu prirode </w:t>
      </w:r>
      <w:r w:rsidRPr="008D043F">
        <w:rPr>
          <w:rFonts w:asciiTheme="minorHAnsi" w:eastAsia="Calibri" w:hAnsiTheme="minorHAnsi" w:cstheme="minorHAnsi"/>
          <w:i/>
          <w:sz w:val="22"/>
          <w:szCs w:val="22"/>
          <w:lang w:val="hr-HR"/>
        </w:rPr>
        <w:t>Federacije BiH</w:t>
      </w:r>
      <w:r w:rsidRPr="008D043F">
        <w:rPr>
          <w:rFonts w:asciiTheme="minorHAnsi" w:eastAsia="Calibri" w:hAnsiTheme="minorHAnsi" w:cstheme="minorHAnsi"/>
          <w:i/>
          <w:sz w:val="22"/>
          <w:szCs w:val="22"/>
          <w:u w:val="single"/>
          <w:lang w:val="hr-HR"/>
        </w:rPr>
        <w:t>, osigurati uvid u informacije o stanju zaštićenih i strogo zaštićenih vrsta i područja, te  vrsta i staništa od interesa za Zajednicu</w:t>
      </w:r>
    </w:p>
    <w:p w14:paraId="7886D506"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osigurati transparentan uvid u stanje biodiverziteta kroz informacioni sistem za zaštitu prirode Federacije BiH. Javnost informacija o stanju biodiverziteta određenog područja predstavlja osnovu za procese okolišnog planiranja i upravljanja. </w:t>
      </w:r>
    </w:p>
    <w:p w14:paraId="67A74AAD" w14:textId="6AB6EA27" w:rsidR="0032585E" w:rsidRPr="008D043F" w:rsidRDefault="0032585E"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i/>
          <w:sz w:val="22"/>
          <w:szCs w:val="22"/>
          <w:u w:val="single"/>
          <w:lang w:val="hr-HR"/>
        </w:rPr>
        <w:t xml:space="preserve">Prioritet 3.4. </w:t>
      </w:r>
      <w:r w:rsidR="004154ED" w:rsidRPr="008D043F">
        <w:rPr>
          <w:rFonts w:asciiTheme="minorHAnsi" w:hAnsiTheme="minorHAnsi" w:cstheme="minorHAnsi"/>
          <w:b/>
          <w:bCs/>
          <w:i/>
          <w:iCs/>
          <w:sz w:val="22"/>
          <w:szCs w:val="22"/>
          <w:u w:val="single"/>
          <w:lang w:val="hr-HR"/>
        </w:rPr>
        <w:t>Uspostaviti praćenje stanja i zaštitu biodiverziteta/prirode u Federaciji BiH po standardima pravne stečevine EU i međunarodnih sporazuma</w:t>
      </w:r>
    </w:p>
    <w:p w14:paraId="17E8C6A9" w14:textId="7777777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4.1. Kroz rad stručnih i naučnih institucija uspostaviti sistem monitoringa vrsta s Crvene liste, vrsta i staništa od interesa za Zajednicu  u  Federaciji BiH</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 specifičnih ekosistema Federacije BiH (kanjoni, gorski, visokoplaninski, močvarni i kraški  ekosistemi)</w:t>
      </w:r>
    </w:p>
    <w:p w14:paraId="581A05E1"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razvoj stručnih i naučnih kapaciteta za sistem ciljanog, standardiziranog i redovnog monitoringa seta vrsta, staništa i područja, te kapaciteta za pripremu, protok i obradu bioloških i ekoloških informacija.</w:t>
      </w:r>
    </w:p>
    <w:p w14:paraId="79606353" w14:textId="0641DBDF"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4.2. </w:t>
      </w:r>
      <w:r w:rsidR="005D3B21" w:rsidRPr="008D043F">
        <w:rPr>
          <w:rFonts w:asciiTheme="minorHAnsi" w:eastAsia="Calibri" w:hAnsiTheme="minorHAnsi" w:cstheme="minorHAnsi"/>
          <w:i/>
          <w:sz w:val="22"/>
          <w:szCs w:val="22"/>
          <w:u w:val="single"/>
          <w:lang w:val="hr-HR"/>
        </w:rPr>
        <w:t xml:space="preserve">Pružiti </w:t>
      </w:r>
      <w:r w:rsidRPr="008D043F">
        <w:rPr>
          <w:rFonts w:asciiTheme="minorHAnsi" w:eastAsia="Calibri" w:hAnsiTheme="minorHAnsi" w:cstheme="minorHAnsi"/>
          <w:i/>
          <w:sz w:val="22"/>
          <w:szCs w:val="22"/>
          <w:u w:val="single"/>
          <w:lang w:val="hr-HR"/>
        </w:rPr>
        <w:t>podršku nevladinim organizacijama registriranim za praćenje stanja biološke raznolikosti u Federaciji BiH</w:t>
      </w:r>
    </w:p>
    <w:p w14:paraId="01CF5826"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osigurati rad naučnih i stručnih kapaciteta, organiziran kroz nevladin sekor, na ciljanom monitoringu vrsta, staništa i područja iz mjere 3.4.1.</w:t>
      </w:r>
    </w:p>
    <w:p w14:paraId="0A7559FD" w14:textId="279CBD99"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4.3. </w:t>
      </w:r>
      <w:r w:rsidR="005D3B21" w:rsidRPr="008D043F">
        <w:rPr>
          <w:rFonts w:asciiTheme="minorHAnsi" w:eastAsia="Calibri" w:hAnsiTheme="minorHAnsi" w:cstheme="minorHAnsi"/>
          <w:i/>
          <w:sz w:val="22"/>
          <w:szCs w:val="22"/>
          <w:u w:val="single"/>
          <w:lang w:val="hr-HR"/>
        </w:rPr>
        <w:t>R</w:t>
      </w:r>
      <w:r w:rsidRPr="008D043F">
        <w:rPr>
          <w:rFonts w:asciiTheme="minorHAnsi" w:eastAsia="Calibri" w:hAnsiTheme="minorHAnsi" w:cstheme="minorHAnsi"/>
          <w:i/>
          <w:sz w:val="22"/>
          <w:szCs w:val="22"/>
          <w:u w:val="single"/>
          <w:lang w:val="hr-HR"/>
        </w:rPr>
        <w:t>azviti pune tehničke i ljudske kapacitete za provođenje mjera zaštite prirode u zaštićenim i drugim područjima ekološke mreže, te za 50% povećati administrativne kapacitete u institucijama za zaštitu prirode</w:t>
      </w:r>
    </w:p>
    <w:p w14:paraId="5309EA85" w14:textId="562BFDC6" w:rsidR="0032585E" w:rsidRPr="008D043F" w:rsidRDefault="00AA4BA6"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U skladu sa NBSAP-om, c</w:t>
      </w:r>
      <w:r w:rsidR="0032585E" w:rsidRPr="008D043F">
        <w:rPr>
          <w:rFonts w:asciiTheme="minorHAnsi" w:eastAsia="Calibri" w:hAnsiTheme="minorHAnsi" w:cstheme="minorHAnsi"/>
          <w:sz w:val="22"/>
          <w:szCs w:val="22"/>
          <w:lang w:val="hr-HR"/>
        </w:rPr>
        <w:t xml:space="preserve">ilj ove mjere je razvoj tehničkih i ljudskih kapaciteta u zaštićenim područjima, drugim područjima koja provode efikasne mjere zaštite, kao što su lovna područja, sjemenske sastojine, ribolovna područja itd., a također i kapacitete u ustanovama za zaštitu prirode. </w:t>
      </w:r>
    </w:p>
    <w:p w14:paraId="3E76D636" w14:textId="7F797892"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4.4. Unaprijediti inspekcijski nadzor u provođenju Zakona za zaštitu prirode Federacije BiH</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 drugih zakona koji propisuju mjere zaštite biodiverziteta</w:t>
      </w:r>
    </w:p>
    <w:p w14:paraId="7004A15E"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razvoj kapaciteta za nadzor u provođenju propisa o zaštiti prirode Federacije BiH. S obzirom na sadašnje kapacitete i potrebu primjene pravne stečevine EU, inspekcijski nadzor u provođenju relevantnih propisa nije provodiv. </w:t>
      </w:r>
    </w:p>
    <w:p w14:paraId="7CAF857C" w14:textId="77777777" w:rsidR="0032585E" w:rsidRPr="008D043F" w:rsidRDefault="0032585E" w:rsidP="0068355A">
      <w:pPr>
        <w:spacing w:before="240" w:after="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 xml:space="preserve">Prioritet 3.5.  Izvršiti inventarizaciju biodiverziteta </w:t>
      </w:r>
      <w:r w:rsidRPr="008D043F">
        <w:rPr>
          <w:rFonts w:asciiTheme="minorHAnsi" w:eastAsia="Calibri" w:hAnsiTheme="minorHAnsi" w:cstheme="minorHAnsi"/>
          <w:b/>
          <w:i/>
          <w:sz w:val="22"/>
          <w:szCs w:val="22"/>
          <w:u w:val="single"/>
          <w:lang w:val="hr-HR"/>
        </w:rPr>
        <w:t>Federacije BiH</w:t>
      </w:r>
      <w:r w:rsidRPr="008D043F" w:rsidDel="002066EE">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na ekosistemskom, specijskom i genetskom nivou</w:t>
      </w:r>
    </w:p>
    <w:p w14:paraId="74A0ED70" w14:textId="77777777" w:rsidR="0032585E" w:rsidRPr="008D043F" w:rsidRDefault="0032585E" w:rsidP="0068355A">
      <w:pPr>
        <w:spacing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5.1. Izvršiti inventarizaciju flore, faune, fungije i genetskog diverziteta Federacije BiH</w:t>
      </w:r>
    </w:p>
    <w:p w14:paraId="5CC1EA94"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riprema i realizacija plana i finansijskog programa za inventarizaciju biljnog i životinskog svijeta, te gljiva, uz pripadajući genetski diverzitet ovih grupa organizama na području Federacije BiH. </w:t>
      </w:r>
    </w:p>
    <w:p w14:paraId="16512A93" w14:textId="7777777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5.2. Revidirati i organizirati listu invazivnih vrsta</w:t>
      </w:r>
    </w:p>
    <w:p w14:paraId="42DB1814" w14:textId="7213761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redovna revizija prve liste invazivnih vrsta u Federaciji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te implementacija planova za njihovo suzbijanje i sprječavanje širenja. </w:t>
      </w:r>
    </w:p>
    <w:p w14:paraId="6A378676" w14:textId="7777777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5.3. Pripremiti kartu staništa Federacije BiH</w:t>
      </w:r>
    </w:p>
    <w:p w14:paraId="6F2E5CD8"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priprema realizacija prve inventure staništa na području Federacije BiH. Lista staništa rasprostranjenih na području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treba biti naučno usaglašena s tipovima staništa u Republici Srpskoj i Brčko distriktu BiH. Mapa staništa treba biti geokodirana i prezentirana kroz IZZP Federacije BiH, kao informacija neophodna u procesima ekološkog planiranja i upravljanja. </w:t>
      </w:r>
    </w:p>
    <w:p w14:paraId="60ACAD99" w14:textId="77777777" w:rsidR="0032585E" w:rsidRPr="008D043F" w:rsidRDefault="0032585E" w:rsidP="0068355A">
      <w:pPr>
        <w:spacing w:before="240" w:after="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Prioritet 3.6. Ekološki značajna područja prostorno povezati u ekološku mrežu na površini 17% teritorije Federacije BiH</w:t>
      </w:r>
    </w:p>
    <w:p w14:paraId="5B8CAC69" w14:textId="77777777" w:rsidR="0032585E" w:rsidRPr="008D043F" w:rsidRDefault="0032585E" w:rsidP="0068355A">
      <w:pPr>
        <w:spacing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6.1. Provesti javnu kampanju za promociju ekološke mreže (mreže područja od interesa za Zajednicu) </w:t>
      </w:r>
    </w:p>
    <w:p w14:paraId="3EBF0C37"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odizanje javne svijesti o koristima od ekološke mreže Federacije BiH. Sadašnje stanje javne svijesti o potrebi očuvanja biodiverziteta u povoljnom stanju ne garantira saglasnost interesnih strana za uspostavu ekološke mreže, te je neophodno uložiti sredstva u njenu promociju. </w:t>
      </w:r>
    </w:p>
    <w:p w14:paraId="42446C2D" w14:textId="77777777" w:rsidR="0032585E" w:rsidRPr="008D043F" w:rsidRDefault="0032585E" w:rsidP="0068355A">
      <w:pPr>
        <w:spacing w:before="240" w:after="240" w:line="276" w:lineRule="auto"/>
        <w:jc w:val="both"/>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6.2. Provesti konsultativni proces sa zajednicama lokalne samouprave i interesnim stranama u svim područjima Plana za ekološku mrežu Federacije BiH</w:t>
      </w:r>
    </w:p>
    <w:p w14:paraId="55F6DE27" w14:textId="77777777" w:rsidR="0032585E" w:rsidRPr="008D043F" w:rsidRDefault="0032585E"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ostizanje saglasnosti lokalnih zajednica i interesnih strana za uključivanje područja u ekološku mrežu Federacije BiH. Konsultativni proces treba uključiti sve interesne strane na pojedinim područjima, te osigurati zajedničko razumijevanje, dugoročnu brigu o stanju i provođenje mjera zaštite biodiverziteta na svakom području ekološke mreže.   </w:t>
      </w:r>
    </w:p>
    <w:p w14:paraId="7AB555E8" w14:textId="7777777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Mjera 3.6.3. Uspostavljati nova zaštićena područja i identificirati područja pod drugim efikasnim mjerama zaštite u Federaciji BiH</w:t>
      </w:r>
    </w:p>
    <w:p w14:paraId="19AD9A06" w14:textId="29ED073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očuvanje i zaštita najmanje 50% staništa vrsta s Crvene liste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 skladu s važećim prostornim planom, pravnom stečevinom EU, međunarodnim sporazumima i Globalnim okvirom za biodiverzitet. Mjera podrazumijeva provođenje postupaka za nova zaštićena područja I identifikaciju drugih područjima na kojima se provode efikasne mjere zaštite, kao što su lovna i ribolovna područja, sjemenske sastojine, vodozaštitne zone itd.                </w:t>
      </w:r>
    </w:p>
    <w:p w14:paraId="33FA8BA8" w14:textId="77777777" w:rsidR="0032585E" w:rsidRPr="008D043F" w:rsidRDefault="0032585E" w:rsidP="0068355A">
      <w:pPr>
        <w:spacing w:before="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i/>
          <w:sz w:val="22"/>
          <w:szCs w:val="22"/>
          <w:u w:val="single"/>
          <w:lang w:val="hr-HR"/>
        </w:rPr>
        <w:t>Mjera 3.6.4. Uspostaviti ekološku mrežu  Federacije BiH</w:t>
      </w:r>
    </w:p>
    <w:p w14:paraId="2DCC7DB4" w14:textId="77777777" w:rsidR="0032585E" w:rsidRPr="008D043F" w:rsidRDefault="0032585E"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donošenje akta o području ekološke mreže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primjena mjera zaštite, što predstavlja propis nakon terenske validacije nultog stanja biodiverziteta od interesa za zaštitu i nakon postignute saglasnosti lokalnih zajednica o uključivanju pojedinih područja. </w:t>
      </w:r>
    </w:p>
    <w:p w14:paraId="18FF3BC8" w14:textId="77777777" w:rsidR="0032585E" w:rsidRPr="008D043F" w:rsidRDefault="0032585E" w:rsidP="0068355A">
      <w:pPr>
        <w:spacing w:before="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 xml:space="preserve">Prioritet 3.7. Unaprijediti međusektorsku saradnju i političku podršku u </w:t>
      </w:r>
      <w:r w:rsidRPr="008D043F">
        <w:rPr>
          <w:rFonts w:asciiTheme="minorHAnsi" w:eastAsia="Calibri" w:hAnsiTheme="minorHAnsi" w:cstheme="minorHAnsi"/>
          <w:b/>
          <w:i/>
          <w:sz w:val="22"/>
          <w:szCs w:val="22"/>
          <w:u w:val="single"/>
          <w:lang w:val="hr-HR"/>
        </w:rPr>
        <w:t>Federaciji BiH</w:t>
      </w:r>
      <w:r w:rsidRPr="008D043F" w:rsidDel="002066EE">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za integraciju zaštite biodiverziteta u sektorske politike i zakonodavstvo</w:t>
      </w:r>
    </w:p>
    <w:p w14:paraId="12A535E2" w14:textId="7777777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7.1. Osigurati međusektorsku podršku za implementaciju novih NBSAP ciljeva na području Federacije BiH</w:t>
      </w:r>
    </w:p>
    <w:p w14:paraId="6710EADA" w14:textId="679D25F8" w:rsidR="0032585E" w:rsidRPr="008D043F" w:rsidRDefault="0032585E"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ugoročno očuvanje i održiva upotreba biodiverziteta kao rezultat sektorskih politika. S obzirom na to da je važnost posljednjeg NBSAP-a istekla 2020. godine, revidirani NBSAP će biti pripremljen tokom ranog perioda implementacije </w:t>
      </w:r>
      <w:r w:rsidR="00376C47" w:rsidRPr="008D043F">
        <w:rPr>
          <w:rFonts w:asciiTheme="minorHAnsi" w:eastAsia="Calibri" w:hAnsiTheme="minorHAnsi" w:cstheme="minorHAnsi"/>
          <w:sz w:val="22"/>
          <w:szCs w:val="22"/>
          <w:lang w:val="hr-HR"/>
        </w:rPr>
        <w:t>Strategije za nivo</w:t>
      </w:r>
      <w:r w:rsidRPr="008D043F">
        <w:rPr>
          <w:rFonts w:asciiTheme="minorHAnsi" w:eastAsia="Calibri" w:hAnsiTheme="minorHAnsi" w:cstheme="minorHAnsi"/>
          <w:sz w:val="22"/>
          <w:szCs w:val="22"/>
          <w:lang w:val="hr-HR"/>
        </w:rPr>
        <w:t xml:space="preserve"> Federacije BiH. Implementacija revidiranog NBSAP-a je, između ostalog, i u nadležnosti Federacije BiH. U skladu s globalnim ciljevima za biodiverzitet, revidirani NBSAP će nastojati integrirati zaštitu biodiverziteta u sektorske politike u najboljoj mogućoj mjeri. </w:t>
      </w:r>
    </w:p>
    <w:p w14:paraId="0F0E9F8A" w14:textId="77777777" w:rsidR="0032585E" w:rsidRPr="008D043F" w:rsidRDefault="0032585E" w:rsidP="0068355A">
      <w:pPr>
        <w:spacing w:line="276" w:lineRule="auto"/>
        <w:jc w:val="both"/>
        <w:rPr>
          <w:rFonts w:asciiTheme="minorHAnsi" w:eastAsia="Calibri" w:hAnsiTheme="minorHAnsi" w:cstheme="minorHAnsi"/>
          <w:sz w:val="22"/>
          <w:szCs w:val="22"/>
          <w:lang w:val="hr-HR"/>
        </w:rPr>
      </w:pPr>
    </w:p>
    <w:p w14:paraId="3F0B2BA7" w14:textId="053A8347" w:rsidR="0032585E" w:rsidRPr="008D043F" w:rsidRDefault="0032585E" w:rsidP="0068355A">
      <w:pPr>
        <w:spacing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7.2.  Zaštitu i održivu upotrebu biodiverziteta integrirati u sektorske propise</w:t>
      </w:r>
    </w:p>
    <w:p w14:paraId="2A967A30"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integracija mjera za očuvanje i održivu upotrebu biodiverziteta u sektorske propise. Kako bi bila osigurana dugoročna zaštita biodiverziteta, potrebno je, u skladu s pravnom stečevinom EU pripremiti detaljna uputstva za uspješnu integraciju očuvanja biodiverziteta u pojedine sektore. </w:t>
      </w:r>
    </w:p>
    <w:p w14:paraId="69DA5914" w14:textId="77777777" w:rsidR="0032585E" w:rsidRPr="008D043F" w:rsidRDefault="0032585E" w:rsidP="0068355A">
      <w:pPr>
        <w:spacing w:before="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 xml:space="preserve">Prioritet 3.8. Jačati </w:t>
      </w:r>
      <w:r w:rsidRPr="008D043F">
        <w:rPr>
          <w:rFonts w:asciiTheme="minorHAnsi" w:hAnsiTheme="minorHAnsi" w:cstheme="minorHAnsi"/>
          <w:b/>
          <w:i/>
          <w:sz w:val="22"/>
          <w:szCs w:val="22"/>
          <w:u w:val="single"/>
          <w:lang w:val="hr-HR"/>
        </w:rPr>
        <w:t xml:space="preserve"> naučno utemeljeno odlučivanje o biodiverzitetu/prirodi kroz stalni dijalog naučne zajednice i donosilaca odluka</w:t>
      </w:r>
      <w:r w:rsidRPr="008D043F">
        <w:rPr>
          <w:rFonts w:asciiTheme="minorHAnsi" w:hAnsiTheme="minorHAnsi" w:cstheme="minorHAnsi"/>
          <w:b/>
          <w:i/>
          <w:sz w:val="22"/>
          <w:szCs w:val="22"/>
          <w:u w:val="single"/>
          <w:lang w:val="hr-HR" w:eastAsia="zh-TW"/>
        </w:rPr>
        <w:t xml:space="preserve"> </w:t>
      </w:r>
    </w:p>
    <w:p w14:paraId="789845B4" w14:textId="7777777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8.1. Koristiti zaključke, poruke, scenarije multidisciplinarnih analiza i najnovije naučne podatke u donošenju odluka koje utječu na stanje biodiverziteta/prirode Federacije BiH</w:t>
      </w:r>
    </w:p>
    <w:p w14:paraId="04B70ABF"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širenje prakse primjene naučnih analiza u donošenju odluka koje utječu na stanje biodiverziteta. Kako bi praksa bila utemeljena, trenutno je u pripremi procjena naučnih znanja o stanju i upravljanju prirodom, koja će sadržavati analizu postojećih naučnih rezultata o biodiverzitetu u BiH. Analiza će sadržavati lako razumljive zaključke, poruke i scenarije za biodiverzitet koji trebaju poslužiti informiranom donošenju odluka.</w:t>
      </w:r>
    </w:p>
    <w:p w14:paraId="7D23FAB4" w14:textId="77777777" w:rsidR="0032585E" w:rsidRPr="008D043F" w:rsidRDefault="0032585E" w:rsidP="0068355A">
      <w:pPr>
        <w:spacing w:before="240" w:line="276" w:lineRule="auto"/>
        <w:rPr>
          <w:rFonts w:asciiTheme="minorHAnsi" w:hAnsiTheme="minorHAnsi" w:cstheme="minorHAnsi"/>
          <w:i/>
          <w:sz w:val="22"/>
          <w:szCs w:val="22"/>
          <w:u w:val="single"/>
          <w:lang w:val="hr-HR" w:bidi="en-US"/>
        </w:rPr>
      </w:pPr>
      <w:r w:rsidRPr="008D043F">
        <w:rPr>
          <w:rFonts w:asciiTheme="minorHAnsi" w:hAnsiTheme="minorHAnsi" w:cstheme="minorHAnsi"/>
          <w:i/>
          <w:sz w:val="22"/>
          <w:szCs w:val="22"/>
          <w:u w:val="single"/>
          <w:lang w:val="hr-HR" w:bidi="en-US"/>
        </w:rPr>
        <w:t>Mjera 3.8.2. U saradnji  s institucijama BiH, Republike Srpske i Brčko distrikta BiH organizirati  razmjenu informacija  između akademske zajednice i kreatora onih politika koje utječu na stanje biodiverziteta/prirode BiH</w:t>
      </w:r>
    </w:p>
    <w:p w14:paraId="6855C9DE" w14:textId="30CAFA69" w:rsidR="0032585E" w:rsidRPr="008D043F" w:rsidRDefault="0032585E"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w:t>
      </w:r>
      <w:r w:rsidR="005D3B21" w:rsidRPr="008D043F">
        <w:rPr>
          <w:rFonts w:asciiTheme="minorHAnsi" w:eastAsia="Calibri" w:hAnsiTheme="minorHAnsi" w:cstheme="minorHAnsi"/>
          <w:sz w:val="22"/>
          <w:szCs w:val="22"/>
          <w:lang w:val="hr-HR"/>
        </w:rPr>
        <w:t>provođenje aktivnosti periodične organizacije skupova, pod koordinacijom MVTEO-a, u svrhu razmjene informacija između naučne zajednice i donosilaca odluka</w:t>
      </w:r>
      <w:r w:rsidRPr="008D043F">
        <w:rPr>
          <w:rFonts w:asciiTheme="minorHAnsi" w:eastAsia="Calibri" w:hAnsiTheme="minorHAnsi" w:cstheme="minorHAnsi"/>
          <w:sz w:val="22"/>
          <w:szCs w:val="22"/>
          <w:lang w:val="hr-HR"/>
        </w:rPr>
        <w:t>.</w:t>
      </w:r>
    </w:p>
    <w:p w14:paraId="3E2E3ADE" w14:textId="77777777" w:rsidR="0032585E" w:rsidRPr="008D043F" w:rsidRDefault="0032585E" w:rsidP="0068355A">
      <w:pPr>
        <w:spacing w:before="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lastRenderedPageBreak/>
        <w:t>Prioritet 3.9. Jačati ekološku svijest o  biodiverzitetu, očuvanju prirode i ekosistemskim uslugama</w:t>
      </w:r>
    </w:p>
    <w:p w14:paraId="0E951BBC" w14:textId="77777777" w:rsidR="0032585E" w:rsidRPr="008D043F" w:rsidRDefault="0032585E" w:rsidP="0068355A">
      <w:pPr>
        <w:spacing w:before="240" w:line="276" w:lineRule="auto"/>
        <w:rPr>
          <w:rFonts w:asciiTheme="minorHAnsi" w:hAnsiTheme="minorHAnsi" w:cstheme="minorHAnsi"/>
          <w:i/>
          <w:sz w:val="22"/>
          <w:szCs w:val="22"/>
          <w:u w:val="single"/>
          <w:lang w:val="hr-HR" w:eastAsia="zh-TW"/>
        </w:rPr>
      </w:pPr>
      <w:r w:rsidRPr="008D043F">
        <w:rPr>
          <w:rFonts w:asciiTheme="minorHAnsi" w:hAnsiTheme="minorHAnsi" w:cstheme="minorHAnsi"/>
          <w:i/>
          <w:sz w:val="22"/>
          <w:szCs w:val="22"/>
          <w:u w:val="single"/>
          <w:lang w:val="hr-HR" w:eastAsia="zh-TW"/>
        </w:rPr>
        <w:t>Mjera 3.9.1. Razviti efikasnu mrežu nevladinih organizacija za praćenje stanja biodiverziteta/prirode, aktivno učešće u donošenju odluka i promociji održivog razvoja</w:t>
      </w:r>
    </w:p>
    <w:p w14:paraId="0955C0E9" w14:textId="77777777" w:rsidR="0032585E" w:rsidRPr="008D043F" w:rsidRDefault="0032585E"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jačanje kapaciteta i uloge nevladinog sektora kao aktivne komponente okvira za očuvanje biodiverziteta/prirode. Pored toga, mjera predviđa aktivnosti razvoja saradnje između vladinih institucija i nevladinog sektora. </w:t>
      </w:r>
    </w:p>
    <w:p w14:paraId="39D6544E" w14:textId="566B1474" w:rsidR="0032585E" w:rsidRPr="008D043F" w:rsidRDefault="0032585E" w:rsidP="0068355A">
      <w:pPr>
        <w:spacing w:before="40" w:after="40" w:line="276" w:lineRule="auto"/>
        <w:jc w:val="both"/>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9.2. Jača</w:t>
      </w:r>
      <w:r w:rsidR="00AA4BA6" w:rsidRPr="008D043F">
        <w:rPr>
          <w:rFonts w:asciiTheme="minorHAnsi" w:eastAsia="Calibri" w:hAnsiTheme="minorHAnsi" w:cstheme="minorHAnsi"/>
          <w:i/>
          <w:sz w:val="22"/>
          <w:szCs w:val="22"/>
          <w:u w:val="single"/>
          <w:lang w:val="hr-HR"/>
        </w:rPr>
        <w:t>ti</w:t>
      </w:r>
      <w:r w:rsidRPr="008D043F">
        <w:rPr>
          <w:rFonts w:asciiTheme="minorHAnsi" w:eastAsia="Calibri" w:hAnsiTheme="minorHAnsi" w:cstheme="minorHAnsi"/>
          <w:i/>
          <w:sz w:val="22"/>
          <w:szCs w:val="22"/>
          <w:u w:val="single"/>
          <w:lang w:val="hr-HR"/>
        </w:rPr>
        <w:t xml:space="preserve"> podršk</w:t>
      </w:r>
      <w:r w:rsidR="00AA4BA6" w:rsidRPr="008D043F">
        <w:rPr>
          <w:rFonts w:asciiTheme="minorHAnsi" w:eastAsia="Calibri" w:hAnsiTheme="minorHAnsi" w:cstheme="minorHAnsi"/>
          <w:i/>
          <w:sz w:val="22"/>
          <w:szCs w:val="22"/>
          <w:u w:val="single"/>
          <w:lang w:val="hr-HR"/>
        </w:rPr>
        <w:t>u</w:t>
      </w:r>
      <w:r w:rsidRPr="008D043F">
        <w:rPr>
          <w:rFonts w:asciiTheme="minorHAnsi" w:eastAsia="Calibri" w:hAnsiTheme="minorHAnsi" w:cstheme="minorHAnsi"/>
          <w:i/>
          <w:sz w:val="22"/>
          <w:szCs w:val="22"/>
          <w:u w:val="single"/>
          <w:lang w:val="hr-HR"/>
        </w:rPr>
        <w:t xml:space="preserve"> za edukaciju nastavnog kadra na svim nivoima obrazovanja u oblasti zaštite biološke raznolikosti i održivog upravljanja koristima od prirode u Federaciji BiH</w:t>
      </w:r>
    </w:p>
    <w:p w14:paraId="6E6D0DDF"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jačanje kapaciteta za inoviranje sadržaja obrazovnog procesa kroz upoznavanje vrijednosti lokalnog biodiverziteta/prirode. Mjera predviđa i aktivnosti razvoja saradnje između sektora okoliša i sektora obrazovanja u Federaciji BiH. </w:t>
      </w:r>
    </w:p>
    <w:p w14:paraId="68BA2689" w14:textId="77777777" w:rsidR="0032585E" w:rsidRPr="008D043F" w:rsidRDefault="0032585E" w:rsidP="0068355A">
      <w:pPr>
        <w:spacing w:before="240" w:after="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 xml:space="preserve">Prioritet 3.10. Mobilizirati domaća i međunarodna finansijska sredstva za biodiverzitet </w:t>
      </w:r>
      <w:r w:rsidRPr="008D043F">
        <w:rPr>
          <w:rFonts w:asciiTheme="minorHAnsi" w:eastAsia="Calibri" w:hAnsiTheme="minorHAnsi" w:cstheme="minorHAnsi"/>
          <w:b/>
          <w:i/>
          <w:sz w:val="22"/>
          <w:szCs w:val="22"/>
          <w:u w:val="single"/>
          <w:lang w:val="hr-HR"/>
        </w:rPr>
        <w:t>Federacije BiH</w:t>
      </w:r>
    </w:p>
    <w:p w14:paraId="48653FCB" w14:textId="77777777" w:rsidR="0032585E" w:rsidRPr="008D043F" w:rsidRDefault="0032585E" w:rsidP="0068355A">
      <w:pPr>
        <w:spacing w:before="40" w:after="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10.1. Osigurati sredstva za: (a) razvoj kapaciteta institucionalnog okvira u skladu s unaprijeđenim pravnim okvirom za biodiverzitet/prirodu </w:t>
      </w:r>
      <w:r w:rsidRPr="008D043F">
        <w:rPr>
          <w:rFonts w:asciiTheme="minorHAnsi" w:eastAsia="Calibri" w:hAnsiTheme="minorHAnsi" w:cstheme="minorHAnsi"/>
          <w:i/>
          <w:sz w:val="22"/>
          <w:szCs w:val="22"/>
          <w:lang w:val="hr-HR"/>
        </w:rPr>
        <w:t>Federacije BiH</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b) inventuru područja ipripremu karte staništa, (c) inventuru i praćenje stanja flore, faune, fungije i genetskih resursa, (d) efikasnu  implementaciju globalnih ciljeva za biodiverzitet i implementaciju obaveza po međunarodnim sporazumima BiH, uključujući proces uspostave ekološke mreže, (e) razvoj stalnog naučno-političkog dijaloga, (f) povećanje ekološke svijesti</w:t>
      </w:r>
    </w:p>
    <w:p w14:paraId="6F4D2968" w14:textId="77777777" w:rsidR="0032585E" w:rsidRPr="008D043F" w:rsidRDefault="0032585E" w:rsidP="0068355A">
      <w:pPr>
        <w:spacing w:before="240" w:after="240" w:line="276" w:lineRule="auto"/>
        <w:jc w:val="both"/>
        <w:rPr>
          <w:rFonts w:asciiTheme="minorHAnsi" w:hAnsiTheme="minorHAnsi" w:cstheme="minorHAnsi"/>
          <w:color w:val="FF0000"/>
          <w:sz w:val="22"/>
          <w:szCs w:val="22"/>
          <w:lang w:val="hr-HR"/>
        </w:rPr>
      </w:pPr>
      <w:r w:rsidRPr="008D043F">
        <w:rPr>
          <w:rFonts w:asciiTheme="minorHAnsi" w:eastAsia="Calibri" w:hAnsiTheme="minorHAnsi" w:cstheme="minorHAnsi"/>
          <w:sz w:val="22"/>
          <w:szCs w:val="22"/>
          <w:lang w:val="hr-HR"/>
        </w:rPr>
        <w:t>Cilj ove mjere je razvoj kapaciteta i osiguravanje neophodnih uvjeta za provođenje mjera, u cilju dostizanja prioriteta i generalnog strateškog cilja za biodiverzitet i očuvanje prirode.</w:t>
      </w:r>
    </w:p>
    <w:p w14:paraId="7E3A72BD" w14:textId="77777777" w:rsidR="0032585E"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2350B586" w14:textId="77777777" w:rsidR="00597D54" w:rsidRPr="008D043F" w:rsidRDefault="00597D54" w:rsidP="0068355A">
      <w:pPr>
        <w:pStyle w:val="Head2"/>
        <w:spacing w:line="276" w:lineRule="auto"/>
        <w:rPr>
          <w:rFonts w:asciiTheme="minorHAnsi" w:hAnsiTheme="minorHAnsi"/>
          <w:lang w:val="hr-HR"/>
        </w:rPr>
      </w:pPr>
      <w:bookmarkStart w:id="113" w:name="_Toc104460909"/>
      <w:r w:rsidRPr="008D043F">
        <w:rPr>
          <w:rFonts w:asciiTheme="minorHAnsi" w:hAnsiTheme="minorHAnsi"/>
          <w:lang w:val="hr-HR"/>
        </w:rPr>
        <w:lastRenderedPageBreak/>
        <w:t>Indikativni finansijski okvir</w:t>
      </w:r>
      <w:bookmarkEnd w:id="113"/>
    </w:p>
    <w:p w14:paraId="6A5088B4" w14:textId="62032835" w:rsidR="00A047EC" w:rsidRPr="008D043F" w:rsidRDefault="00A047EC"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Finansijska procjena troška za tematsku oblast Biodiverzitet i zaštita prirode iznosi 53 miliona KM ili 0.5% od ukupne sume </w:t>
      </w:r>
      <w:r w:rsidRPr="008D043F">
        <w:rPr>
          <w:rFonts w:asciiTheme="minorHAnsi" w:eastAsiaTheme="minorEastAsia" w:hAnsiTheme="minorHAnsi" w:cstheme="minorHAnsi"/>
          <w:color w:val="000000" w:themeColor="text1"/>
          <w:sz w:val="22"/>
          <w:szCs w:val="22"/>
          <w:lang w:val="hr-HR" w:eastAsia="en-US"/>
        </w:rPr>
        <w:t>Strategije koja iznosi 11.9 milijardi KM</w:t>
      </w:r>
      <w:r w:rsidRPr="008D043F">
        <w:rPr>
          <w:rFonts w:asciiTheme="minorHAnsi" w:eastAsiaTheme="minorHAnsi" w:hAnsiTheme="minorHAnsi" w:cstheme="minorHAnsi"/>
          <w:sz w:val="22"/>
          <w:szCs w:val="22"/>
          <w:lang w:val="hr-HR" w:eastAsia="en-US"/>
        </w:rPr>
        <w:t xml:space="preserve">. Deset prioriteta i 25 mjera sačinjavaju ovu tematsku oblast. Ovo je ujedno i tematska oblast koja je imala najveći broj prioriteta Strategiji za Federaciju BiH. Za sve mjere ove tematske oblasti su dobile finansijsku procjenu torška. Tri prioriteta sa najvećim troškom su 3.5. (Izvršiti inventarizaciju biodiverziteta Federacije BiH na ekosistemskom, specijskom i genetskom nivou) sa 45%, 3.2. (Ojačati institucije Federacije BiH, nadležne za provođenje propisa i aktivnosti u zaštiti prirode) sa 18% i 3.6. (Ekološki značajna područja prostorno povezati u ekološku mrežu na površini 17% teritorije Federacije BiH) sa 13%. Ukupna finansijska procjena ova tri prioriteta iznosi 76% ili 40.9 miliona KM. </w:t>
      </w:r>
      <w:r w:rsidRPr="008D043F">
        <w:rPr>
          <w:rFonts w:asciiTheme="minorHAnsi" w:eastAsiaTheme="minorEastAsia" w:hAnsiTheme="minorHAnsi" w:cstheme="minorHAnsi"/>
          <w:color w:val="000000" w:themeColor="text1"/>
          <w:sz w:val="22"/>
          <w:szCs w:val="22"/>
          <w:lang w:val="hr-HR" w:eastAsia="en-US"/>
        </w:rPr>
        <w:t>Preostali prioriteti u ovoj tematskoj oblasti obuhvataju 24% ili 12.</w:t>
      </w:r>
      <w:r w:rsidR="0052172F" w:rsidRPr="008D043F">
        <w:rPr>
          <w:rFonts w:asciiTheme="minorHAnsi" w:eastAsiaTheme="minorEastAsia" w:hAnsiTheme="minorHAnsi" w:cstheme="minorHAnsi"/>
          <w:color w:val="000000" w:themeColor="text1"/>
          <w:sz w:val="22"/>
          <w:szCs w:val="22"/>
          <w:lang w:val="hr-HR" w:eastAsia="en-US"/>
        </w:rPr>
        <w:t>9</w:t>
      </w:r>
      <w:r w:rsidRPr="008D043F">
        <w:rPr>
          <w:rFonts w:asciiTheme="minorHAnsi" w:eastAsiaTheme="minorEastAsia" w:hAnsiTheme="minorHAnsi" w:cstheme="minorHAnsi"/>
          <w:color w:val="000000" w:themeColor="text1"/>
          <w:sz w:val="22"/>
          <w:szCs w:val="22"/>
          <w:lang w:val="hr-HR" w:eastAsia="en-US"/>
        </w:rPr>
        <w:t xml:space="preserve"> miliona KM.</w:t>
      </w:r>
    </w:p>
    <w:p w14:paraId="2E9955FB" w14:textId="77777777"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finansijskog okvira za tematsku oblast </w:t>
      </w:r>
      <w:r w:rsidRPr="008D043F">
        <w:rPr>
          <w:rFonts w:asciiTheme="minorHAnsi" w:eastAsiaTheme="minorHAnsi" w:hAnsiTheme="minorHAnsi" w:cstheme="minorHAnsi"/>
          <w:sz w:val="22"/>
          <w:szCs w:val="22"/>
          <w:lang w:val="hr-HR" w:eastAsia="en-US"/>
        </w:rPr>
        <w:t>Biodiverzitet i zaštita prirode</w:t>
      </w:r>
      <w:r w:rsidRPr="008D043F">
        <w:rPr>
          <w:rFonts w:asciiTheme="minorHAnsi" w:eastAsiaTheme="minorEastAsia" w:hAnsiTheme="minorHAnsi" w:cstheme="minorHAnsi"/>
          <w:color w:val="000000" w:themeColor="text1"/>
          <w:sz w:val="22"/>
          <w:szCs w:val="22"/>
          <w:lang w:val="hr-HR" w:eastAsia="en-US"/>
        </w:rPr>
        <w:t xml:space="preserve"> kao i općenito za nivo 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e uključuje tabelu i tortni grafikon.</w:t>
      </w:r>
    </w:p>
    <w:p w14:paraId="4B8449F0" w14:textId="77777777" w:rsidR="0048132A" w:rsidRPr="008D043F" w:rsidRDefault="0048132A" w:rsidP="0068355A">
      <w:pPr>
        <w:spacing w:line="276" w:lineRule="auto"/>
        <w:rPr>
          <w:rFonts w:asciiTheme="minorHAnsi" w:hAnsiTheme="minorHAnsi" w:cstheme="minorHAnsi"/>
          <w:lang w:val="hr-HR"/>
        </w:rPr>
      </w:pPr>
      <w:r w:rsidRPr="008D043F">
        <w:rPr>
          <w:rFonts w:asciiTheme="minorHAnsi" w:hAnsiTheme="minorHAnsi" w:cstheme="minorHAnsi"/>
          <w:lang w:val="hr-HR"/>
        </w:rPr>
        <w:br w:type="page"/>
      </w:r>
    </w:p>
    <w:p w14:paraId="2D15482B" w14:textId="77777777" w:rsidR="009272F9" w:rsidRPr="008D043F" w:rsidRDefault="00597D54" w:rsidP="0068355A">
      <w:pPr>
        <w:pStyle w:val="Head1"/>
        <w:spacing w:after="240" w:line="276" w:lineRule="auto"/>
        <w:rPr>
          <w:rFonts w:asciiTheme="minorHAnsi" w:hAnsiTheme="minorHAnsi" w:cstheme="minorHAnsi"/>
          <w:lang w:val="hr-HR"/>
        </w:rPr>
      </w:pPr>
      <w:bookmarkStart w:id="114" w:name="_Toc104460910"/>
      <w:r w:rsidRPr="008D043F">
        <w:rPr>
          <w:rFonts w:asciiTheme="minorHAnsi" w:hAnsiTheme="minorHAnsi" w:cstheme="minorHAnsi"/>
          <w:lang w:val="hr-HR"/>
        </w:rPr>
        <w:lastRenderedPageBreak/>
        <w:t>KVALITET ZRAKA, KLIMATSKE PROMJENE I ENERGIJA</w:t>
      </w:r>
      <w:bookmarkEnd w:id="114"/>
    </w:p>
    <w:p w14:paraId="247E5424" w14:textId="77777777" w:rsidR="00597D54" w:rsidRPr="008D043F" w:rsidRDefault="00597D54" w:rsidP="0068355A">
      <w:pPr>
        <w:pStyle w:val="Head2"/>
        <w:spacing w:line="276" w:lineRule="auto"/>
        <w:rPr>
          <w:rFonts w:asciiTheme="minorHAnsi" w:hAnsiTheme="minorHAnsi"/>
          <w:lang w:val="hr-HR"/>
        </w:rPr>
      </w:pPr>
      <w:bookmarkStart w:id="115" w:name="_Toc104460911"/>
      <w:r w:rsidRPr="008D043F">
        <w:rPr>
          <w:rFonts w:asciiTheme="minorHAnsi" w:hAnsiTheme="minorHAnsi"/>
          <w:lang w:val="hr-HR"/>
        </w:rPr>
        <w:t>Analiza situacije</w:t>
      </w:r>
      <w:bookmarkEnd w:id="115"/>
    </w:p>
    <w:p w14:paraId="1D6EBD9A" w14:textId="4AABEE82" w:rsidR="009853BF" w:rsidRPr="008D043F" w:rsidRDefault="009853B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blemi vezani za kvalitet zraka, klimatske promjene i energiju već dugo </w:t>
      </w:r>
      <w:r w:rsidR="00BE42B9" w:rsidRPr="008D043F">
        <w:rPr>
          <w:rFonts w:asciiTheme="minorHAnsi" w:hAnsiTheme="minorHAnsi" w:cstheme="minorHAnsi"/>
          <w:sz w:val="22"/>
          <w:szCs w:val="22"/>
          <w:lang w:val="hr-HR"/>
        </w:rPr>
        <w:t xml:space="preserve">utječu </w:t>
      </w:r>
      <w:r w:rsidRPr="008D043F">
        <w:rPr>
          <w:rFonts w:asciiTheme="minorHAnsi" w:hAnsiTheme="minorHAnsi" w:cstheme="minorHAnsi"/>
          <w:sz w:val="22"/>
          <w:szCs w:val="22"/>
          <w:lang w:val="hr-HR"/>
        </w:rPr>
        <w:t xml:space="preserve">na razvoj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ako bi se adekvatno </w:t>
      </w:r>
      <w:r w:rsidR="00BE42B9" w:rsidRPr="008D043F">
        <w:rPr>
          <w:rFonts w:asciiTheme="minorHAnsi" w:hAnsiTheme="minorHAnsi" w:cstheme="minorHAnsi"/>
          <w:sz w:val="22"/>
          <w:szCs w:val="22"/>
          <w:lang w:val="hr-HR"/>
        </w:rPr>
        <w:t>reagiralo</w:t>
      </w:r>
      <w:r w:rsidRPr="008D043F">
        <w:rPr>
          <w:rFonts w:asciiTheme="minorHAnsi" w:hAnsiTheme="minorHAnsi" w:cstheme="minorHAnsi"/>
          <w:sz w:val="22"/>
          <w:szCs w:val="22"/>
          <w:lang w:val="hr-HR"/>
        </w:rPr>
        <w:t xml:space="preserve">, neophodna je pravilna identifikacija </w:t>
      </w:r>
      <w:r w:rsidRPr="008D043F">
        <w:rPr>
          <w:rFonts w:asciiTheme="minorHAnsi" w:hAnsiTheme="minorHAnsi" w:cstheme="minorHAnsi"/>
          <w:b/>
          <w:bCs/>
          <w:sz w:val="22"/>
          <w:szCs w:val="22"/>
          <w:lang w:val="hr-HR"/>
        </w:rPr>
        <w:t>polaznog stanja</w:t>
      </w:r>
      <w:r w:rsidRPr="008D043F">
        <w:rPr>
          <w:rFonts w:asciiTheme="minorHAnsi" w:hAnsiTheme="minorHAnsi" w:cstheme="minorHAnsi"/>
          <w:sz w:val="22"/>
          <w:szCs w:val="22"/>
          <w:lang w:val="hr-HR"/>
        </w:rPr>
        <w:t xml:space="preserve">, koje je u ovom poglavlju opisano prema sljedećim tematskim cjelinama: a) kvalitet zraka, b) klimatske promjene, c) energija. Na kraju poglavlja dat je pregled </w:t>
      </w:r>
      <w:r w:rsidRPr="008D043F">
        <w:rPr>
          <w:rFonts w:asciiTheme="minorHAnsi" w:hAnsiTheme="minorHAnsi" w:cstheme="minorHAnsi"/>
          <w:b/>
          <w:bCs/>
          <w:sz w:val="22"/>
          <w:szCs w:val="22"/>
          <w:lang w:val="hr-HR"/>
        </w:rPr>
        <w:t>ključnih izazova</w:t>
      </w:r>
      <w:r w:rsidRPr="008D043F">
        <w:rPr>
          <w:rFonts w:asciiTheme="minorHAnsi" w:hAnsiTheme="minorHAnsi" w:cstheme="minorHAnsi"/>
          <w:sz w:val="22"/>
          <w:szCs w:val="22"/>
          <w:lang w:val="hr-HR"/>
        </w:rPr>
        <w:t xml:space="preserve"> u navedenim oblastima.</w:t>
      </w:r>
    </w:p>
    <w:p w14:paraId="3C6C6C3A" w14:textId="77777777" w:rsidR="00056348" w:rsidRPr="008D043F" w:rsidRDefault="00056348"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Kvalitet zraka</w:t>
      </w:r>
    </w:p>
    <w:p w14:paraId="2680B826" w14:textId="77777777" w:rsidR="009853BF" w:rsidRPr="008D043F" w:rsidRDefault="009853B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gađenost zraka u većini većih gradova u </w:t>
      </w:r>
      <w:r w:rsidR="00BE42B9"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je visoka, naročito u toku zimskih mjeseci. Najveći uzrok tome je korištenje uglja i ogrijevnog drveta u kućnim ložištima i emisije iz saobraćaja, a u industrijskim centrima dodatni uzrok su emisije iz industrijskih postrojenja. Većina urbanih sredina u </w:t>
      </w:r>
      <w:r w:rsidR="00BE42B9"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suočava</w:t>
      </w:r>
      <w:r w:rsidR="00BE42B9"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s visokim ambijentalnim koncentracijama po zdravlje štetnih sitnih čestica. Prema rezultatima mjerenja kvaliteta zraka</w:t>
      </w:r>
      <w:r w:rsidR="00BE42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arajevo, Tuzla i Zenica su među najzagađenijim gradovima u Evropi. Pored antropogenih </w:t>
      </w:r>
      <w:r w:rsidR="00BE42B9"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na kvalitet zraka </w:t>
      </w:r>
      <w:r w:rsidR="00BE42B9" w:rsidRPr="008D043F">
        <w:rPr>
          <w:rFonts w:asciiTheme="minorHAnsi" w:hAnsiTheme="minorHAnsi" w:cstheme="minorHAnsi"/>
          <w:sz w:val="22"/>
          <w:szCs w:val="22"/>
          <w:lang w:val="hr-HR"/>
        </w:rPr>
        <w:t>utječe</w:t>
      </w:r>
      <w:r w:rsidRPr="008D043F">
        <w:rPr>
          <w:rFonts w:asciiTheme="minorHAnsi" w:hAnsiTheme="minorHAnsi" w:cstheme="minorHAnsi"/>
          <w:sz w:val="22"/>
          <w:szCs w:val="22"/>
          <w:lang w:val="hr-HR"/>
        </w:rPr>
        <w:t xml:space="preserve"> i geografski položaj gradova u kotlinskim prostorima i slabija cirkulacija vjetra u zimskim mjesecima.</w:t>
      </w:r>
    </w:p>
    <w:p w14:paraId="332563CB" w14:textId="35757999" w:rsidR="009853BF" w:rsidRPr="008D043F" w:rsidRDefault="009853B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ediji u BiH ukazuju na nezadovoljstvo sveopće javnosti zbog postojeće zagađenosti zraka, zbog čega su u više gradova održani protesti građana. Poseban segment nezadovoljstva jeste i nedostatak lako dostupnih zvaničnih informacija o kvalitetu zraka, </w:t>
      </w:r>
      <w:r w:rsidR="00BE42B9" w:rsidRPr="008D043F">
        <w:rPr>
          <w:rFonts w:asciiTheme="minorHAnsi" w:hAnsiTheme="minorHAnsi" w:cstheme="minorHAnsi"/>
          <w:sz w:val="22"/>
          <w:szCs w:val="22"/>
          <w:lang w:val="hr-HR"/>
        </w:rPr>
        <w:t>utjecaju</w:t>
      </w:r>
      <w:r w:rsidRPr="008D043F">
        <w:rPr>
          <w:rFonts w:asciiTheme="minorHAnsi" w:hAnsiTheme="minorHAnsi" w:cstheme="minorHAnsi"/>
          <w:sz w:val="22"/>
          <w:szCs w:val="22"/>
          <w:lang w:val="hr-HR"/>
        </w:rPr>
        <w:t xml:space="preserve"> zagađenog zraka na zdravlje, kao i mjerama koje poduzimaju nadležne institucije kako bi se tokom cijele godine osigurao zadovoljavajući kvalitet zraka. U 2016.</w:t>
      </w:r>
      <w:r w:rsidR="00BE42B9" w:rsidRPr="008D043F">
        <w:rPr>
          <w:rFonts w:asciiTheme="minorHAnsi" w:hAnsiTheme="minorHAnsi" w:cstheme="minorHAnsi"/>
          <w:sz w:val="22"/>
          <w:szCs w:val="22"/>
          <w:lang w:val="hr-HR"/>
        </w:rPr>
        <w:t xml:space="preserve"> godini,</w:t>
      </w:r>
      <w:r w:rsidRPr="008D043F">
        <w:rPr>
          <w:rFonts w:asciiTheme="minorHAnsi" w:hAnsiTheme="minorHAnsi" w:cstheme="minorHAnsi"/>
          <w:sz w:val="22"/>
          <w:szCs w:val="22"/>
          <w:lang w:val="hr-HR"/>
        </w:rPr>
        <w:t xml:space="preserve"> među deset najvećih evropskih zagađivača bile su tri termoelektrane iz BiH (Kakanj, Tuzla i Ugljevik)</w:t>
      </w:r>
      <w:r w:rsidR="00925D49" w:rsidRPr="008D043F">
        <w:rPr>
          <w:rFonts w:asciiTheme="minorHAnsi" w:hAnsiTheme="minorHAnsi" w:cstheme="minorHAnsi"/>
          <w:sz w:val="22"/>
          <w:szCs w:val="22"/>
          <w:lang w:val="hr-HR"/>
        </w:rPr>
        <w:t xml:space="preserve"> </w:t>
      </w:r>
      <w:r w:rsidR="00CD728D" w:rsidRPr="008D043F">
        <w:rPr>
          <w:rFonts w:asciiTheme="minorHAnsi" w:hAnsiTheme="minorHAnsi" w:cstheme="minorHAnsi"/>
          <w:sz w:val="22"/>
          <w:szCs w:val="22"/>
          <w:lang w:val="hr-HR"/>
        </w:rPr>
        <w:fldChar w:fldCharType="begin"/>
      </w:r>
      <w:r w:rsidR="00CD728D" w:rsidRPr="008D043F">
        <w:rPr>
          <w:rFonts w:asciiTheme="minorHAnsi" w:hAnsiTheme="minorHAnsi" w:cstheme="minorHAnsi"/>
          <w:sz w:val="22"/>
          <w:szCs w:val="22"/>
          <w:lang w:val="hr-HR"/>
        </w:rPr>
        <w:instrText xml:space="preserve"> ADDIN ZOTERO_ITEM CSL_CITATION {"citationID":"RIEkq49E","properties":{"formattedCitation":"(N1 2020)","plainCitation":"(N1 2020)","noteIndex":0},"citationItems":[{"id":1483,"uris":["http://zotero.org/users/7192877/items/RNCXEKER"],"itemData":{"id":1483,"type":"article-newspaper","container-title":"N1","title":"Termoelektrane Kakanj, Tuzla i Ugljevik - među 10 najvećih evropskih zagađivača","URL":"http://ba.n1info.com/Vijesti/a404157/Termoelektrane-Kakanj-Tuzla-i-Ugljevik-medju-10-najvecih-evropskih-zagadjivaca.html","author":[{"family":"N1","given":""}],"issued":{"date-parts":[["2020",1,15]]}}}],"schema":"https://github.com/citation-style-language/schema/raw/master/csl-citation.json"} </w:instrText>
      </w:r>
      <w:r w:rsidR="00CD728D" w:rsidRPr="008D043F">
        <w:rPr>
          <w:rFonts w:asciiTheme="minorHAnsi" w:hAnsiTheme="minorHAnsi" w:cstheme="minorHAnsi"/>
          <w:sz w:val="22"/>
          <w:szCs w:val="22"/>
          <w:lang w:val="hr-HR"/>
        </w:rPr>
        <w:fldChar w:fldCharType="separate"/>
      </w:r>
      <w:r w:rsidR="00CD728D" w:rsidRPr="008D043F">
        <w:rPr>
          <w:rFonts w:asciiTheme="minorHAnsi" w:hAnsiTheme="minorHAnsi" w:cstheme="minorHAnsi"/>
          <w:sz w:val="22"/>
          <w:lang w:val="hr-HR"/>
        </w:rPr>
        <w:t>(N1</w:t>
      </w:r>
      <w:r w:rsidR="00925D49" w:rsidRPr="008D043F">
        <w:rPr>
          <w:rFonts w:asciiTheme="minorHAnsi" w:hAnsiTheme="minorHAnsi" w:cstheme="minorHAnsi"/>
          <w:sz w:val="22"/>
          <w:lang w:val="hr-HR"/>
        </w:rPr>
        <w:t>,</w:t>
      </w:r>
      <w:r w:rsidR="00CD728D" w:rsidRPr="008D043F">
        <w:rPr>
          <w:rFonts w:asciiTheme="minorHAnsi" w:hAnsiTheme="minorHAnsi" w:cstheme="minorHAnsi"/>
          <w:sz w:val="22"/>
          <w:lang w:val="hr-HR"/>
        </w:rPr>
        <w:t xml:space="preserve"> 2020)</w:t>
      </w:r>
      <w:r w:rsidR="00CD728D"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3C72425B" w14:textId="3F5462A2" w:rsidR="00670EBC" w:rsidRPr="008D043F" w:rsidRDefault="00670EB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istraživanju Svjetske zdravstvene organizacije, BiH se nalazi na 5</w:t>
      </w:r>
      <w:r w:rsidR="00BE42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odnosno 6. mjestu</w:t>
      </w:r>
      <w:r w:rsidR="00BE42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e dijeli s Armenijom, po broju umrlih na 100.000 stanovnika od posljedica izazvanih zagađenim zrakom</w:t>
      </w:r>
      <w:r w:rsidR="00AA10D2" w:rsidRPr="008D043F">
        <w:rPr>
          <w:rFonts w:asciiTheme="minorHAnsi" w:hAnsiTheme="minorHAnsi" w:cstheme="minorHAnsi"/>
          <w:sz w:val="22"/>
          <w:szCs w:val="22"/>
          <w:lang w:val="hr-HR"/>
        </w:rPr>
        <w:t xml:space="preserve"> </w:t>
      </w:r>
      <w:r w:rsidR="00CD728D" w:rsidRPr="008D043F">
        <w:rPr>
          <w:rFonts w:asciiTheme="minorHAnsi" w:hAnsiTheme="minorHAnsi" w:cstheme="minorHAnsi"/>
          <w:sz w:val="22"/>
          <w:szCs w:val="22"/>
          <w:lang w:val="hr-HR"/>
        </w:rPr>
        <w:fldChar w:fldCharType="begin"/>
      </w:r>
      <w:r w:rsidR="00282995" w:rsidRPr="008D043F">
        <w:rPr>
          <w:rFonts w:asciiTheme="minorHAnsi" w:hAnsiTheme="minorHAnsi" w:cstheme="minorHAnsi"/>
          <w:sz w:val="22"/>
          <w:szCs w:val="22"/>
          <w:lang w:val="hr-HR"/>
        </w:rPr>
        <w:instrText xml:space="preserve"> ADDIN ZOTERO_ITEM CSL_CITATION {"citationID":"B6Oate1A","properties":{"formattedCitation":"(Radio Slobodna Evropa 2016)","plainCitation":"(Radio Slobodna Evropa 2016)","noteIndex":0},"citationItems":[{"id":1484,"uris":["http://zotero.org/users/7192877/items/6ADMYI3E"],"itemData":{"id":1484,"type":"article-newspaper","title":"Opasno življenje u magli zagađenja","URL":"https://www.slobodnaevropa.org/a/bih-zagadjenje/28188922.html","author":[{"literal":"Radio Slobodna Evropa"}],"issued":{"date-parts":[["2016"]]}}}],"schema":"https://github.com/citation-style-language/schema/raw/master/csl-citation.json"} </w:instrText>
      </w:r>
      <w:r w:rsidR="00CD728D" w:rsidRPr="008D043F">
        <w:rPr>
          <w:rFonts w:asciiTheme="minorHAnsi" w:hAnsiTheme="minorHAnsi" w:cstheme="minorHAnsi"/>
          <w:sz w:val="22"/>
          <w:szCs w:val="22"/>
          <w:lang w:val="hr-HR"/>
        </w:rPr>
        <w:fldChar w:fldCharType="separate"/>
      </w:r>
      <w:r w:rsidR="00CD728D" w:rsidRPr="008D043F">
        <w:rPr>
          <w:rFonts w:asciiTheme="minorHAnsi" w:hAnsiTheme="minorHAnsi" w:cstheme="minorHAnsi"/>
          <w:sz w:val="22"/>
          <w:lang w:val="hr-HR"/>
        </w:rPr>
        <w:t>(Radio Slobodna Evropa</w:t>
      </w:r>
      <w:r w:rsidR="00925D49" w:rsidRPr="008D043F">
        <w:rPr>
          <w:rFonts w:asciiTheme="minorHAnsi" w:hAnsiTheme="minorHAnsi" w:cstheme="minorHAnsi"/>
          <w:sz w:val="22"/>
          <w:lang w:val="hr-HR"/>
        </w:rPr>
        <w:t>,</w:t>
      </w:r>
      <w:r w:rsidR="00CD728D" w:rsidRPr="008D043F">
        <w:rPr>
          <w:rFonts w:asciiTheme="minorHAnsi" w:hAnsiTheme="minorHAnsi" w:cstheme="minorHAnsi"/>
          <w:sz w:val="22"/>
          <w:lang w:val="hr-HR"/>
        </w:rPr>
        <w:t xml:space="preserve"> 2016)</w:t>
      </w:r>
      <w:r w:rsidR="00CD728D"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 BiH od posljedica izloženosti zagađenom ambijentalnom </w:t>
      </w:r>
      <w:r w:rsidR="00BE42B9" w:rsidRPr="008D043F">
        <w:rPr>
          <w:rFonts w:asciiTheme="minorHAnsi" w:hAnsiTheme="minorHAnsi" w:cstheme="minorHAnsi"/>
          <w:sz w:val="22"/>
          <w:szCs w:val="22"/>
          <w:lang w:val="hr-HR"/>
        </w:rPr>
        <w:t>zraku</w:t>
      </w:r>
      <w:r w:rsidRPr="008D043F">
        <w:rPr>
          <w:rFonts w:asciiTheme="minorHAnsi" w:hAnsiTheme="minorHAnsi" w:cstheme="minorHAnsi"/>
          <w:sz w:val="22"/>
          <w:szCs w:val="22"/>
          <w:lang w:val="hr-HR"/>
        </w:rPr>
        <w:t xml:space="preserve"> s PM2.5</w:t>
      </w:r>
      <w:r w:rsidR="00BE42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vake godine prerano umre oko 3.300 ljudi. Danak smrti je više nego dvostruko veći od smrtnosti vezane za zagađenost ambijentalnog zraka u Sjevernoj Makedoniji (1.600 </w:t>
      </w:r>
      <w:r w:rsidR="008A12AE" w:rsidRPr="008D043F">
        <w:rPr>
          <w:rFonts w:asciiTheme="minorHAnsi" w:hAnsiTheme="minorHAnsi" w:cstheme="minorHAnsi"/>
          <w:sz w:val="22"/>
          <w:szCs w:val="22"/>
          <w:lang w:val="hr-HR"/>
        </w:rPr>
        <w:t xml:space="preserve">slučajeva </w:t>
      </w:r>
      <w:r w:rsidRPr="008D043F">
        <w:rPr>
          <w:rFonts w:asciiTheme="minorHAnsi" w:hAnsiTheme="minorHAnsi" w:cstheme="minorHAnsi"/>
          <w:sz w:val="22"/>
          <w:szCs w:val="22"/>
          <w:lang w:val="hr-HR"/>
        </w:rPr>
        <w:t xml:space="preserve">smrti) i više nego četvorostruko veći od smrtnosti vezane za zagađenost ambijentalnog zraka na Kosovu (760 </w:t>
      </w:r>
      <w:r w:rsidR="008A12AE" w:rsidRPr="008D043F">
        <w:rPr>
          <w:rFonts w:asciiTheme="minorHAnsi" w:hAnsiTheme="minorHAnsi" w:cstheme="minorHAnsi"/>
          <w:sz w:val="22"/>
          <w:szCs w:val="22"/>
          <w:lang w:val="hr-HR"/>
        </w:rPr>
        <w:t xml:space="preserve">slučajeva </w:t>
      </w:r>
      <w:r w:rsidRPr="008D043F">
        <w:rPr>
          <w:rFonts w:asciiTheme="minorHAnsi" w:hAnsiTheme="minorHAnsi" w:cstheme="minorHAnsi"/>
          <w:sz w:val="22"/>
          <w:szCs w:val="22"/>
          <w:lang w:val="hr-HR"/>
        </w:rPr>
        <w:t>smrti). Ova analiza pokazuje da se 9% ukupnog godišnjeg mortaliteta u BiH može pripisati zagađenosti zraka</w:t>
      </w:r>
      <w:r w:rsidR="00CD728D" w:rsidRPr="008D043F">
        <w:rPr>
          <w:rFonts w:asciiTheme="minorHAnsi" w:hAnsiTheme="minorHAnsi" w:cstheme="minorHAnsi"/>
          <w:sz w:val="22"/>
          <w:szCs w:val="22"/>
          <w:lang w:val="hr-HR"/>
        </w:rPr>
        <w:t xml:space="preserve"> </w:t>
      </w:r>
      <w:r w:rsidR="00CD728D" w:rsidRPr="008D043F">
        <w:rPr>
          <w:rFonts w:asciiTheme="minorHAnsi" w:hAnsiTheme="minorHAnsi" w:cstheme="minorHAnsi"/>
          <w:sz w:val="22"/>
          <w:szCs w:val="22"/>
          <w:lang w:val="hr-HR"/>
        </w:rPr>
        <w:fldChar w:fldCharType="begin"/>
      </w:r>
      <w:r w:rsidR="00282995" w:rsidRPr="008D043F">
        <w:rPr>
          <w:rFonts w:asciiTheme="minorHAnsi" w:hAnsiTheme="minorHAnsi" w:cstheme="minorHAnsi"/>
          <w:sz w:val="22"/>
          <w:szCs w:val="22"/>
          <w:lang w:val="hr-HR"/>
        </w:rPr>
        <w:instrText xml:space="preserve"> ADDIN ZOTERO_ITEM CSL_CITATION {"citationID":"FCY72a7t","properties":{"formattedCitation":"(Svjetska banka 2019)","plainCitation":"(Svjetska banka 2019)","noteIndex":0},"citationItems":[{"id":1485,"uris":["http://zotero.org/users/7192877/items/TIG7DB98"],"itemData":{"id":1485,"type":"report","publisher":"Svjetska banka","title":"Upravljanje zagađenjem zraka u Bosni i Hercegovini","author":[{"literal":"Svjetska banka"}],"issued":{"date-parts":[["2019"]]}}}],"schema":"https://github.com/citation-style-language/schema/raw/master/csl-citation.json"} </w:instrText>
      </w:r>
      <w:r w:rsidR="00CD728D" w:rsidRPr="008D043F">
        <w:rPr>
          <w:rFonts w:asciiTheme="minorHAnsi" w:hAnsiTheme="minorHAnsi" w:cstheme="minorHAnsi"/>
          <w:sz w:val="22"/>
          <w:szCs w:val="22"/>
          <w:lang w:val="hr-HR"/>
        </w:rPr>
        <w:fldChar w:fldCharType="separate"/>
      </w:r>
      <w:r w:rsidR="00282995" w:rsidRPr="008D043F">
        <w:rPr>
          <w:rFonts w:asciiTheme="minorHAnsi" w:hAnsiTheme="minorHAnsi" w:cstheme="minorHAnsi"/>
          <w:sz w:val="22"/>
          <w:lang w:val="hr-HR"/>
        </w:rPr>
        <w:t>(Svjetska banka</w:t>
      </w:r>
      <w:r w:rsidR="00925D49" w:rsidRPr="008D043F">
        <w:rPr>
          <w:rFonts w:asciiTheme="minorHAnsi" w:hAnsiTheme="minorHAnsi" w:cstheme="minorHAnsi"/>
          <w:sz w:val="22"/>
          <w:lang w:val="hr-HR"/>
        </w:rPr>
        <w:t>,</w:t>
      </w:r>
      <w:r w:rsidR="00282995" w:rsidRPr="008D043F">
        <w:rPr>
          <w:rFonts w:asciiTheme="minorHAnsi" w:hAnsiTheme="minorHAnsi" w:cstheme="minorHAnsi"/>
          <w:sz w:val="22"/>
          <w:lang w:val="hr-HR"/>
        </w:rPr>
        <w:t xml:space="preserve"> 2019)</w:t>
      </w:r>
      <w:r w:rsidR="00CD728D"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06686E36" w14:textId="58F13F87" w:rsidR="00056348" w:rsidRPr="008D043F" w:rsidRDefault="008A12A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cija </w:t>
      </w:r>
      <w:r w:rsidR="00670EBC" w:rsidRPr="008D043F">
        <w:rPr>
          <w:rFonts w:asciiTheme="minorHAnsi" w:hAnsiTheme="minorHAnsi" w:cstheme="minorHAnsi"/>
          <w:sz w:val="22"/>
          <w:szCs w:val="22"/>
          <w:lang w:val="hr-HR"/>
        </w:rPr>
        <w:t xml:space="preserve">BiH je usvojila legislativni okvir za upravljanje kvalitetom zraka. Međutim, njegova primjena je još uvijek ograničena, a osnovni nedostatak sistema upravljanja kvalitetom zraka je nedostatak intersektorskog pristupa. U </w:t>
      </w:r>
      <w:r w:rsidR="00670EBC" w:rsidRPr="008D043F">
        <w:rPr>
          <w:rFonts w:asciiTheme="minorHAnsi" w:hAnsiTheme="minorHAnsi" w:cstheme="minorHAnsi"/>
          <w:b/>
          <w:bCs/>
          <w:i/>
          <w:iCs/>
          <w:sz w:val="22"/>
          <w:szCs w:val="22"/>
          <w:lang w:val="hr-HR"/>
        </w:rPr>
        <w:t>tabeli</w:t>
      </w:r>
      <w:r w:rsidR="00670EBC" w:rsidRPr="008D043F">
        <w:rPr>
          <w:rFonts w:asciiTheme="minorHAnsi" w:hAnsiTheme="minorHAnsi" w:cstheme="minorHAnsi"/>
          <w:sz w:val="22"/>
          <w:szCs w:val="22"/>
          <w:lang w:val="hr-HR"/>
        </w:rPr>
        <w:t xml:space="preserve"> </w:t>
      </w:r>
      <w:r w:rsidR="002E6CAD" w:rsidRPr="008D043F">
        <w:rPr>
          <w:rFonts w:asciiTheme="minorHAnsi" w:hAnsiTheme="minorHAnsi" w:cstheme="minorHAnsi"/>
          <w:b/>
          <w:bCs/>
          <w:i/>
          <w:iCs/>
          <w:sz w:val="22"/>
          <w:szCs w:val="22"/>
          <w:lang w:val="hr-HR"/>
        </w:rPr>
        <w:fldChar w:fldCharType="begin"/>
      </w:r>
      <w:r w:rsidR="002E6CAD" w:rsidRPr="008D043F">
        <w:rPr>
          <w:rFonts w:asciiTheme="minorHAnsi" w:hAnsiTheme="minorHAnsi" w:cstheme="minorHAnsi"/>
          <w:b/>
          <w:bCs/>
          <w:i/>
          <w:iCs/>
          <w:sz w:val="22"/>
          <w:szCs w:val="22"/>
          <w:lang w:val="hr-HR"/>
        </w:rPr>
        <w:instrText xml:space="preserve"> REF tabela16 \h  \* MERGEFORMAT </w:instrText>
      </w:r>
      <w:r w:rsidR="002E6CAD" w:rsidRPr="008D043F">
        <w:rPr>
          <w:rFonts w:asciiTheme="minorHAnsi" w:hAnsiTheme="minorHAnsi" w:cstheme="minorHAnsi"/>
          <w:b/>
          <w:bCs/>
          <w:i/>
          <w:iCs/>
          <w:sz w:val="22"/>
          <w:szCs w:val="22"/>
          <w:lang w:val="hr-HR"/>
        </w:rPr>
      </w:r>
      <w:r w:rsidR="002E6CAD" w:rsidRPr="008D043F">
        <w:rPr>
          <w:rFonts w:asciiTheme="minorHAnsi" w:hAnsiTheme="minorHAnsi" w:cstheme="minorHAnsi"/>
          <w:b/>
          <w:bCs/>
          <w:i/>
          <w:iCs/>
          <w:sz w:val="22"/>
          <w:szCs w:val="22"/>
          <w:lang w:val="hr-HR"/>
        </w:rPr>
        <w:fldChar w:fldCharType="separate"/>
      </w:r>
      <w:r w:rsidR="009B278D" w:rsidRPr="009B278D">
        <w:rPr>
          <w:rFonts w:asciiTheme="minorHAnsi" w:hAnsiTheme="minorHAnsi" w:cstheme="minorHAnsi"/>
          <w:b/>
          <w:bCs/>
          <w:i/>
          <w:iCs/>
          <w:sz w:val="22"/>
          <w:szCs w:val="22"/>
          <w:lang w:val="hr-HR"/>
        </w:rPr>
        <w:t>16</w:t>
      </w:r>
      <w:r w:rsidR="002E6CAD" w:rsidRPr="008D043F">
        <w:rPr>
          <w:rFonts w:asciiTheme="minorHAnsi" w:hAnsiTheme="minorHAnsi" w:cstheme="minorHAnsi"/>
          <w:b/>
          <w:bCs/>
          <w:i/>
          <w:iCs/>
          <w:sz w:val="22"/>
          <w:szCs w:val="22"/>
          <w:lang w:val="hr-HR"/>
        </w:rPr>
        <w:fldChar w:fldCharType="end"/>
      </w:r>
      <w:r w:rsidR="00670EBC" w:rsidRPr="008D043F">
        <w:rPr>
          <w:rFonts w:asciiTheme="minorHAnsi" w:hAnsiTheme="minorHAnsi" w:cstheme="minorHAnsi"/>
          <w:b/>
          <w:bCs/>
          <w:i/>
          <w:iCs/>
          <w:sz w:val="22"/>
          <w:szCs w:val="22"/>
          <w:lang w:val="hr-HR"/>
        </w:rPr>
        <w:t xml:space="preserve"> </w:t>
      </w:r>
      <w:r w:rsidR="00670EBC" w:rsidRPr="008D043F">
        <w:rPr>
          <w:rFonts w:asciiTheme="minorHAnsi" w:hAnsiTheme="minorHAnsi" w:cstheme="minorHAnsi"/>
          <w:sz w:val="22"/>
          <w:szCs w:val="22"/>
          <w:lang w:val="hr-HR"/>
        </w:rPr>
        <w:t xml:space="preserve">dat je prikaz graničnih vrijednosti kvaliteta zraka koje su </w:t>
      </w:r>
      <w:r w:rsidRPr="008D043F">
        <w:rPr>
          <w:rFonts w:asciiTheme="minorHAnsi" w:hAnsiTheme="minorHAnsi" w:cstheme="minorHAnsi"/>
          <w:sz w:val="22"/>
          <w:szCs w:val="22"/>
          <w:lang w:val="hr-HR"/>
        </w:rPr>
        <w:t>definirane</w:t>
      </w:r>
      <w:r w:rsidR="00670EBC" w:rsidRPr="008D043F">
        <w:rPr>
          <w:rFonts w:asciiTheme="minorHAnsi" w:hAnsiTheme="minorHAnsi" w:cstheme="minorHAnsi"/>
          <w:sz w:val="22"/>
          <w:szCs w:val="22"/>
          <w:lang w:val="hr-HR"/>
        </w:rPr>
        <w:t xml:space="preserve"> Pravilnikom o načinu vršenja monitoringa kvaliteta zraka i definiranju vrsta zagađujućih materija, graničnih vrijednosti i drugih standarda kvaliteta zraka</w:t>
      </w:r>
      <w:r w:rsidR="00DA01B2" w:rsidRPr="008D043F">
        <w:rPr>
          <w:rFonts w:asciiTheme="minorHAnsi" w:hAnsiTheme="minorHAnsi" w:cstheme="minorHAnsi"/>
          <w:sz w:val="22"/>
          <w:szCs w:val="22"/>
          <w:lang w:val="hr-HR"/>
        </w:rPr>
        <w:t xml:space="preserve"> </w:t>
      </w:r>
      <w:r w:rsidR="00DA01B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JljDx2tQ","properties":{"formattedCitation":"(Sl. glasnik FBiH, br. 01/12 2012)","plainCitation":"(Sl. glasnik FBiH, br. 01/12 2012)","dontUpdate":true,"noteIndex":0},"citationItems":[{"id":1486,"uris":["http://zotero.org/users/7192877/items/TLL2H3FX"],"itemData":{"id":1486,"type":"legislation","title":"Pravilnik o načinu vršenja monitoringa kvaliteta zraka i definiranju vrsta zagađujućih materija, graničnih vrijednosti i drugih standarda kvaliteta zraka","URL":"http://www.fuzip.gov.ba/bundles/websitenews/gallery/files/113/149692860958_Pravilnik_o_na%C4%8Dinu_vr%C5%A1enja_monitoringa_kvaliteta_i_definiranju_vrsta_zaga%C4%91uju%C4%87ih_materija,_grani%C4%8Dnih_vrijednosti_i_drugih_(_Slu%C5%BEbene_novine_FBiH_,_broj__1_12).pdf","author":[{"family":"\"Sl. novine Federacije BiH\", broj 01/12","given":""}],"issued":{"date-parts":[["2012"]]}}}],"schema":"https://github.com/citation-style-language/schema/raw/master/csl-citation.json"} </w:instrText>
      </w:r>
      <w:r w:rsidR="00DA01B2" w:rsidRPr="008D043F">
        <w:rPr>
          <w:rFonts w:asciiTheme="minorHAnsi" w:hAnsiTheme="minorHAnsi" w:cstheme="minorHAnsi"/>
          <w:sz w:val="22"/>
          <w:szCs w:val="22"/>
          <w:lang w:val="hr-HR"/>
        </w:rPr>
        <w:fldChar w:fldCharType="separate"/>
      </w:r>
      <w:r w:rsidR="00497745" w:rsidRPr="008D043F">
        <w:rPr>
          <w:rFonts w:asciiTheme="minorHAnsi" w:hAnsiTheme="minorHAnsi" w:cstheme="minorHAnsi"/>
          <w:sz w:val="22"/>
          <w:lang w:val="hr-HR"/>
        </w:rPr>
        <w:t>(</w:t>
      </w:r>
      <w:r w:rsidR="00925D49" w:rsidRPr="008D043F">
        <w:rPr>
          <w:rFonts w:asciiTheme="minorHAnsi" w:hAnsiTheme="minorHAnsi" w:cstheme="minorHAnsi"/>
          <w:sz w:val="22"/>
          <w:lang w:val="hr-HR"/>
        </w:rPr>
        <w:t>"</w:t>
      </w:r>
      <w:r w:rsidR="00497745"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497745" w:rsidRPr="008D043F">
        <w:rPr>
          <w:rFonts w:asciiTheme="minorHAnsi" w:hAnsiTheme="minorHAnsi" w:cstheme="minorHAnsi"/>
          <w:sz w:val="22"/>
          <w:lang w:val="hr-HR"/>
        </w:rPr>
        <w:t xml:space="preserve"> F</w:t>
      </w:r>
      <w:r w:rsidR="00925D49" w:rsidRPr="008D043F">
        <w:rPr>
          <w:rFonts w:asciiTheme="minorHAnsi" w:hAnsiTheme="minorHAnsi" w:cstheme="minorHAnsi"/>
          <w:sz w:val="22"/>
          <w:lang w:val="hr-HR"/>
        </w:rPr>
        <w:t xml:space="preserve">ederacije </w:t>
      </w:r>
      <w:r w:rsidR="00497745" w:rsidRPr="008D043F">
        <w:rPr>
          <w:rFonts w:asciiTheme="minorHAnsi" w:hAnsiTheme="minorHAnsi" w:cstheme="minorHAnsi"/>
          <w:sz w:val="22"/>
          <w:lang w:val="hr-HR"/>
        </w:rPr>
        <w:t>BiH</w:t>
      </w:r>
      <w:r w:rsidR="00925D49" w:rsidRPr="008D043F">
        <w:rPr>
          <w:rFonts w:asciiTheme="minorHAnsi" w:hAnsiTheme="minorHAnsi" w:cstheme="minorHAnsi"/>
          <w:sz w:val="22"/>
          <w:lang w:val="hr-HR"/>
        </w:rPr>
        <w:t>"</w:t>
      </w:r>
      <w:r w:rsidR="00497745" w:rsidRPr="008D043F">
        <w:rPr>
          <w:rFonts w:asciiTheme="minorHAnsi" w:hAnsiTheme="minorHAnsi" w:cstheme="minorHAnsi"/>
          <w:sz w:val="22"/>
          <w:lang w:val="hr-HR"/>
        </w:rPr>
        <w:t>, br</w:t>
      </w:r>
      <w:r w:rsidR="00925D49" w:rsidRPr="008D043F">
        <w:rPr>
          <w:rFonts w:asciiTheme="minorHAnsi" w:hAnsiTheme="minorHAnsi" w:cstheme="minorHAnsi"/>
          <w:sz w:val="22"/>
          <w:lang w:val="hr-HR"/>
        </w:rPr>
        <w:t>oj</w:t>
      </w:r>
      <w:r w:rsidR="00497745" w:rsidRPr="008D043F">
        <w:rPr>
          <w:rFonts w:asciiTheme="minorHAnsi" w:hAnsiTheme="minorHAnsi" w:cstheme="minorHAnsi"/>
          <w:sz w:val="22"/>
          <w:lang w:val="hr-HR"/>
        </w:rPr>
        <w:t xml:space="preserve"> 01/12)</w:t>
      </w:r>
      <w:r w:rsidR="00DA01B2" w:rsidRPr="008D043F">
        <w:rPr>
          <w:rFonts w:asciiTheme="minorHAnsi" w:hAnsiTheme="minorHAnsi" w:cstheme="minorHAnsi"/>
          <w:sz w:val="22"/>
          <w:szCs w:val="22"/>
          <w:lang w:val="hr-HR"/>
        </w:rPr>
        <w:fldChar w:fldCharType="end"/>
      </w:r>
      <w:r w:rsidR="00670EBC" w:rsidRPr="008D043F">
        <w:rPr>
          <w:rFonts w:asciiTheme="minorHAnsi" w:hAnsiTheme="minorHAnsi" w:cstheme="minorHAnsi"/>
          <w:sz w:val="22"/>
          <w:szCs w:val="22"/>
          <w:lang w:val="hr-HR"/>
        </w:rPr>
        <w:t>.</w:t>
      </w:r>
    </w:p>
    <w:p w14:paraId="6F58B63A" w14:textId="77777777" w:rsidR="00670EBC" w:rsidRPr="008D043F" w:rsidRDefault="00670EB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w:t>
      </w:r>
      <w:r w:rsidR="008A12AE" w:rsidRPr="008D043F">
        <w:rPr>
          <w:rFonts w:asciiTheme="minorHAnsi" w:hAnsiTheme="minorHAnsi" w:cstheme="minorHAnsi"/>
          <w:sz w:val="22"/>
          <w:szCs w:val="22"/>
          <w:lang w:val="hr-HR"/>
        </w:rPr>
        <w:t xml:space="preserve"> Federaciji </w:t>
      </w:r>
      <w:r w:rsidRPr="008D043F">
        <w:rPr>
          <w:rFonts w:asciiTheme="minorHAnsi" w:hAnsiTheme="minorHAnsi" w:cstheme="minorHAnsi"/>
          <w:sz w:val="22"/>
          <w:szCs w:val="22"/>
          <w:lang w:val="hr-HR"/>
        </w:rPr>
        <w:t xml:space="preserve">BiH monitoring kvaliteta zraka obavlja veći broj operatera u okviru Federalne mreže stanica (kojom upravlja Federalni hidrometeorološki zavod </w:t>
      </w:r>
      <w:r w:rsidR="008A12A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FHMZ) i lokalnih mreža stanica kojima upravljaju kantoni i općine. Posljednjih godina se povećava broj mjernih mjesta, tako da</w:t>
      </w:r>
      <w:r w:rsidR="008A12AE"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ukupan broj mjernih mjesta s kojih FHMZ prikuplja i obrađuje podatke u 2020. godini iznosio 21, a ukupni </w:t>
      </w:r>
      <w:r w:rsidRPr="008D043F">
        <w:rPr>
          <w:rFonts w:asciiTheme="minorHAnsi" w:hAnsiTheme="minorHAnsi" w:cstheme="minorHAnsi"/>
          <w:sz w:val="22"/>
          <w:szCs w:val="22"/>
          <w:lang w:val="hr-HR"/>
        </w:rPr>
        <w:lastRenderedPageBreak/>
        <w:t>broj stanica u istoj godini je 24. Raspored mjernih mjesta je neravnomjeran, ali s razvojem mreže stanica</w:t>
      </w:r>
      <w:r w:rsidR="008A12A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a se neravnomjernost polako gubi. Najveći broj mjernih mjesta smješten</w:t>
      </w:r>
      <w:r w:rsidR="008A12AE"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u prostoru Sarajeva, dolini Bosne i Tuzlanskog kantona</w:t>
      </w:r>
      <w:r w:rsidR="008A12A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to je logično imajući u vidu da je to najgušće naseljen dio </w:t>
      </w:r>
      <w:r w:rsidR="008A12AE"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ali i prostor s najugroženijim kvalitetom zraka. Tokom 2020. godine urađen je Priručnik za kontrolu i </w:t>
      </w:r>
      <w:r w:rsidR="008A12AE" w:rsidRPr="008D043F">
        <w:rPr>
          <w:rFonts w:asciiTheme="minorHAnsi" w:hAnsiTheme="minorHAnsi" w:cstheme="minorHAnsi"/>
          <w:sz w:val="22"/>
          <w:szCs w:val="22"/>
          <w:lang w:val="hr-HR"/>
        </w:rPr>
        <w:t xml:space="preserve">osiguravanje </w:t>
      </w:r>
      <w:r w:rsidRPr="008D043F">
        <w:rPr>
          <w:rFonts w:asciiTheme="minorHAnsi" w:hAnsiTheme="minorHAnsi" w:cstheme="minorHAnsi"/>
          <w:sz w:val="22"/>
          <w:szCs w:val="22"/>
          <w:lang w:val="hr-HR"/>
        </w:rPr>
        <w:t>kvaliteta pri vršenju mjerenja kvaliteta zraka koji predstavlja smjernice i procedure za rad operatera koji se bave monitoringom kvaliteta zraka.</w:t>
      </w:r>
      <w:r w:rsidR="00787EA3" w:rsidRPr="008D043F">
        <w:rPr>
          <w:rFonts w:asciiTheme="minorHAnsi" w:hAnsiTheme="minorHAnsi" w:cstheme="minorHAnsi"/>
          <w:sz w:val="22"/>
          <w:szCs w:val="22"/>
          <w:lang w:val="hr-HR"/>
        </w:rPr>
        <w:t xml:space="preserve"> </w:t>
      </w:r>
    </w:p>
    <w:p w14:paraId="3953BA25" w14:textId="7C6C8E80" w:rsidR="00056348" w:rsidRPr="008D043F" w:rsidRDefault="001B27C0" w:rsidP="0068355A">
      <w:pPr>
        <w:pStyle w:val="Caption"/>
        <w:spacing w:line="276" w:lineRule="auto"/>
        <w:rPr>
          <w:rFonts w:asciiTheme="minorHAnsi" w:hAnsiTheme="minorHAnsi" w:cstheme="minorHAnsi"/>
          <w:b w:val="0"/>
          <w:bCs/>
          <w:lang w:val="hr-HR"/>
        </w:rPr>
      </w:pPr>
      <w:bookmarkStart w:id="116" w:name="_Toc109842445"/>
      <w:r w:rsidRPr="008D043F">
        <w:rPr>
          <w:rFonts w:asciiTheme="minorHAnsi" w:hAnsiTheme="minorHAnsi" w:cstheme="minorHAnsi"/>
          <w:lang w:val="hr-HR"/>
        </w:rPr>
        <w:t xml:space="preserve">Tabela </w:t>
      </w:r>
      <w:bookmarkStart w:id="117" w:name="tabela16"/>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6</w:t>
      </w:r>
      <w:r w:rsidRPr="008D043F">
        <w:rPr>
          <w:rFonts w:asciiTheme="minorHAnsi" w:hAnsiTheme="minorHAnsi" w:cstheme="minorHAnsi"/>
          <w:lang w:val="hr-HR"/>
        </w:rPr>
        <w:fldChar w:fldCharType="end"/>
      </w:r>
      <w:bookmarkEnd w:id="117"/>
      <w:r w:rsidR="00C54837" w:rsidRPr="008D043F">
        <w:rPr>
          <w:rFonts w:asciiTheme="minorHAnsi" w:hAnsiTheme="minorHAnsi" w:cstheme="minorHAnsi"/>
          <w:lang w:val="hr-HR"/>
        </w:rPr>
        <w:t xml:space="preserve">: </w:t>
      </w:r>
      <w:r w:rsidR="00056348" w:rsidRPr="008D043F">
        <w:rPr>
          <w:rFonts w:asciiTheme="minorHAnsi" w:hAnsiTheme="minorHAnsi" w:cstheme="minorHAnsi"/>
          <w:b w:val="0"/>
          <w:bCs/>
          <w:lang w:val="hr-HR"/>
        </w:rPr>
        <w:t>Granične vrijednosti kvaliteta zraka u Federaciji BiH</w:t>
      </w:r>
      <w:bookmarkEnd w:id="116"/>
      <w:r w:rsidR="00056348" w:rsidRPr="008D043F">
        <w:rPr>
          <w:rFonts w:asciiTheme="minorHAnsi" w:hAnsiTheme="minorHAnsi" w:cstheme="minorHAnsi"/>
          <w:b w:val="0"/>
          <w:bCs/>
          <w:lang w:val="hr-HR"/>
        </w:rPr>
        <w:t xml:space="preserve"> </w:t>
      </w:r>
    </w:p>
    <w:tbl>
      <w:tblPr>
        <w:tblStyle w:val="LightList-Accent5"/>
        <w:tblW w:w="4865"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1E0" w:firstRow="1" w:lastRow="1" w:firstColumn="1" w:lastColumn="1" w:noHBand="0" w:noVBand="0"/>
      </w:tblPr>
      <w:tblGrid>
        <w:gridCol w:w="1200"/>
        <w:gridCol w:w="2180"/>
        <w:gridCol w:w="2181"/>
        <w:gridCol w:w="3431"/>
      </w:tblGrid>
      <w:tr w:rsidR="00670EBC" w:rsidRPr="008D043F" w14:paraId="69B9648F" w14:textId="77777777" w:rsidTr="00D51C0E">
        <w:trPr>
          <w:cnfStyle w:val="100000000000" w:firstRow="1" w:lastRow="0" w:firstColumn="0" w:lastColumn="0" w:oddVBand="0" w:evenVBand="0" w:oddHBand="0" w:evenHBand="0" w:firstRowFirstColumn="0" w:firstRowLastColumn="0" w:lastRowFirstColumn="0" w:lastRowLastColumn="0"/>
          <w:trHeight w:val="323"/>
          <w:tblHeader/>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5C18E6A5" w14:textId="77777777" w:rsidR="00670EBC" w:rsidRPr="008D043F" w:rsidRDefault="00670EBC" w:rsidP="0068355A">
            <w:pPr>
              <w:widowControl w:val="0"/>
              <w:autoSpaceDE w:val="0"/>
              <w:autoSpaceDN w:val="0"/>
              <w:spacing w:before="0" w:beforeAutospacing="0" w:afterAutospacing="0" w:line="276" w:lineRule="auto"/>
              <w:ind w:right="117"/>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Polutant</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4255338A" w14:textId="77777777" w:rsidR="00670EBC" w:rsidRPr="008D043F" w:rsidRDefault="00670EBC" w:rsidP="0068355A">
            <w:pPr>
              <w:widowControl w:val="0"/>
              <w:autoSpaceDE w:val="0"/>
              <w:autoSpaceDN w:val="0"/>
              <w:spacing w:before="1" w:beforeAutospacing="0" w:afterAutospacing="0" w:line="276" w:lineRule="auto"/>
              <w:ind w:right="80"/>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Vrijeme prosječenj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59A708AD" w14:textId="77777777" w:rsidR="00670EBC" w:rsidRPr="008D043F" w:rsidRDefault="00670EBC" w:rsidP="0068355A">
            <w:pPr>
              <w:widowControl w:val="0"/>
              <w:autoSpaceDE w:val="0"/>
              <w:autoSpaceDN w:val="0"/>
              <w:spacing w:before="1" w:beforeAutospacing="0" w:afterAutospacing="0" w:line="276" w:lineRule="auto"/>
              <w:ind w:right="158"/>
              <w:jc w:val="center"/>
              <w:cnfStyle w:val="100000000000" w:firstRow="1"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ranična vrijednost</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7804C2FD" w14:textId="77777777" w:rsidR="00670EBC" w:rsidRPr="008D043F" w:rsidRDefault="00670EBC" w:rsidP="0068355A">
            <w:pPr>
              <w:widowControl w:val="0"/>
              <w:autoSpaceDE w:val="0"/>
              <w:autoSpaceDN w:val="0"/>
              <w:spacing w:before="6" w:beforeAutospacing="0" w:afterAutospacing="0" w:line="276" w:lineRule="auto"/>
              <w:ind w:right="133"/>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Minimalna raspoloživost podataka</w:t>
            </w:r>
          </w:p>
        </w:tc>
      </w:tr>
      <w:tr w:rsidR="00670EBC" w:rsidRPr="008D043F" w14:paraId="053F58AA"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853BD82"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S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F99EBDC"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sat</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EFA2347"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350</w:t>
            </w:r>
            <w:r w:rsidRPr="008D043F">
              <w:rPr>
                <w:rStyle w:val="FootnoteReference"/>
                <w:rFonts w:asciiTheme="minorHAnsi" w:eastAsia="Arial" w:hAnsiTheme="minorHAnsi" w:cstheme="minorHAnsi"/>
                <w:sz w:val="18"/>
                <w:szCs w:val="18"/>
                <w:lang w:val="hr-HR"/>
              </w:rPr>
              <w:footnoteReference w:id="15"/>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D2811C9"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p>
        </w:tc>
      </w:tr>
      <w:tr w:rsidR="00670EBC" w:rsidRPr="008D043F" w14:paraId="759D9BC2"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A3922FC"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S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D00045A"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dan</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4B3AC43"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125</w:t>
            </w:r>
            <w:r w:rsidRPr="008D043F">
              <w:rPr>
                <w:rStyle w:val="FootnoteReference"/>
                <w:rFonts w:asciiTheme="minorHAnsi" w:eastAsia="Arial" w:hAnsiTheme="minorHAnsi" w:cstheme="minorHAnsi"/>
                <w:sz w:val="18"/>
                <w:szCs w:val="18"/>
                <w:lang w:val="hr-HR"/>
              </w:rPr>
              <w:footnoteReference w:id="16"/>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BE46FB1"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p>
        </w:tc>
      </w:tr>
      <w:tr w:rsidR="00670EBC" w:rsidRPr="008D043F" w14:paraId="405852EE"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A6D661A"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S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1F2BA68"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7E5DBC9"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50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82D63BE"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p>
        </w:tc>
      </w:tr>
      <w:tr w:rsidR="00670EBC" w:rsidRPr="008D043F" w14:paraId="4EE24248"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7724550"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N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5D9C12B"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sat</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DD43D73"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200</w:t>
            </w:r>
            <w:r w:rsidRPr="008D043F">
              <w:rPr>
                <w:rStyle w:val="FootnoteReference"/>
                <w:rFonts w:asciiTheme="minorHAnsi" w:eastAsia="Arial" w:hAnsiTheme="minorHAnsi" w:cstheme="minorHAnsi"/>
                <w:sz w:val="18"/>
                <w:szCs w:val="18"/>
                <w:lang w:val="hr-HR"/>
              </w:rPr>
              <w:footnoteReference w:id="17"/>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24652C6"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p>
        </w:tc>
      </w:tr>
      <w:tr w:rsidR="00670EBC" w:rsidRPr="008D043F" w14:paraId="6C736F39"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915A184"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N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DE22B3B"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dan</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8A14DF3"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85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F38431C"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p>
        </w:tc>
      </w:tr>
      <w:tr w:rsidR="00670EBC" w:rsidRPr="008D043F" w14:paraId="2C57BCD0"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37EC6AF"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N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198ED7B"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2DB7394"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40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7EDE42F"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p>
        </w:tc>
      </w:tr>
      <w:tr w:rsidR="00670EBC" w:rsidRPr="008D043F" w14:paraId="242F94C6"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CF333F5"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CO</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91D00EA" w14:textId="77777777" w:rsidR="00670EBC" w:rsidRPr="008D043F" w:rsidRDefault="00432B6D"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Osmosatno</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8B8F2B7"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10 m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A442AEC"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p>
        </w:tc>
      </w:tr>
      <w:tr w:rsidR="00670EBC" w:rsidRPr="008D043F" w14:paraId="65C403DE"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06B3F47"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CO</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D676E58"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dan</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40100DB"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5 m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58AB80F"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p>
        </w:tc>
      </w:tr>
      <w:tr w:rsidR="00670EBC" w:rsidRPr="008D043F" w14:paraId="6CF256AD"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BD5558F"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CO</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24016BB"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FB4DE38"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3 m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8BE05D4"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p>
        </w:tc>
      </w:tr>
      <w:tr w:rsidR="00670EBC" w:rsidRPr="008D043F" w14:paraId="662D26AA"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7F421B0"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PM10</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BBD13B5"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dan</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FA9FE7C"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50</w:t>
            </w:r>
            <w:r w:rsidRPr="008D043F">
              <w:rPr>
                <w:rStyle w:val="FootnoteReference"/>
                <w:rFonts w:asciiTheme="minorHAnsi" w:eastAsia="Arial" w:hAnsiTheme="minorHAnsi" w:cstheme="minorHAnsi"/>
                <w:sz w:val="18"/>
                <w:szCs w:val="18"/>
                <w:lang w:val="hr-HR"/>
              </w:rPr>
              <w:footnoteReference w:id="18"/>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794E54A"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p>
        </w:tc>
      </w:tr>
      <w:tr w:rsidR="00670EBC" w:rsidRPr="008D043F" w14:paraId="1749B2FE"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D313F57"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PM10</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557E8EA"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88F19AB"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40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4D8ABF5"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p>
        </w:tc>
      </w:tr>
      <w:tr w:rsidR="00670EBC" w:rsidRPr="008D043F" w14:paraId="4906964E"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1647DB7"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PM2.5</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73774E1"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58B9355"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25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6A0270B"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p>
        </w:tc>
      </w:tr>
      <w:tr w:rsidR="00670EBC" w:rsidRPr="008D043F" w14:paraId="53FDA8C2"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CC108DA"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O</w:t>
            </w:r>
            <w:r w:rsidRPr="008D043F">
              <w:rPr>
                <w:rFonts w:asciiTheme="minorHAnsi" w:eastAsia="Arial" w:hAnsiTheme="minorHAnsi" w:cstheme="minorHAnsi"/>
                <w:b w:val="0"/>
                <w:sz w:val="18"/>
                <w:szCs w:val="18"/>
                <w:vertAlign w:val="subscript"/>
                <w:lang w:val="hr-HR"/>
              </w:rPr>
              <w:t>3</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47D56DB" w14:textId="77777777" w:rsidR="00670EBC" w:rsidRPr="008D043F" w:rsidRDefault="00432B6D"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Osmosatno</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779EA39"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120</w:t>
            </w:r>
            <w:r w:rsidRPr="008D043F">
              <w:rPr>
                <w:rStyle w:val="FootnoteReference"/>
                <w:rFonts w:asciiTheme="minorHAnsi" w:eastAsia="Arial" w:hAnsiTheme="minorHAnsi" w:cstheme="minorHAnsi"/>
                <w:sz w:val="18"/>
                <w:szCs w:val="18"/>
                <w:lang w:val="hr-HR"/>
              </w:rPr>
              <w:footnoteReference w:id="19"/>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B1B5E4E"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p>
        </w:tc>
      </w:tr>
      <w:tr w:rsidR="00670EBC" w:rsidRPr="008D043F" w14:paraId="18A33AEE" w14:textId="77777777" w:rsidTr="00D51C0E">
        <w:trPr>
          <w:cnfStyle w:val="010000000000" w:firstRow="0" w:lastRow="1" w:firstColumn="0" w:lastColumn="0" w:oddVBand="0" w:evenVBand="0" w:oddHBand="0"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53FECD3" w14:textId="77777777" w:rsidR="00670EBC" w:rsidRPr="008D043F" w:rsidRDefault="00670EBC" w:rsidP="0068355A">
            <w:pPr>
              <w:widowControl w:val="0"/>
              <w:autoSpaceDE w:val="0"/>
              <w:autoSpaceDN w:val="0"/>
              <w:spacing w:before="0" w:beforeAutospacing="0" w:afterAutospacing="0"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Benzen</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06D2608" w14:textId="77777777" w:rsidR="00670EBC" w:rsidRPr="008D043F" w:rsidRDefault="00670EBC" w:rsidP="0068355A">
            <w:pPr>
              <w:widowControl w:val="0"/>
              <w:autoSpaceDE w:val="0"/>
              <w:autoSpaceDN w:val="0"/>
              <w:spacing w:before="0" w:beforeAutospacing="0" w:afterAutospacing="0"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658D068" w14:textId="77777777" w:rsidR="00670EBC" w:rsidRPr="008D043F" w:rsidRDefault="00670EBC" w:rsidP="0068355A">
            <w:pPr>
              <w:widowControl w:val="0"/>
              <w:autoSpaceDE w:val="0"/>
              <w:autoSpaceDN w:val="0"/>
              <w:spacing w:before="0" w:beforeAutospacing="0" w:afterAutospacing="0" w:line="276" w:lineRule="auto"/>
              <w:jc w:val="center"/>
              <w:cnfStyle w:val="010000000000" w:firstRow="0" w:lastRow="1" w:firstColumn="0" w:lastColumn="0" w:oddVBand="0" w:evenVBand="0" w:oddHBand="0" w:evenHBand="0" w:firstRowFirstColumn="0" w:firstRowLastColumn="0" w:lastRowFirstColumn="0" w:lastRowLastColumn="0"/>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5 µg/m</w:t>
            </w:r>
            <w:r w:rsidRPr="008D043F">
              <w:rPr>
                <w:rFonts w:asciiTheme="minorHAnsi" w:eastAsia="Arial" w:hAnsiTheme="minorHAnsi" w:cstheme="minorHAnsi"/>
                <w:b w:val="0"/>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83FF4E9" w14:textId="77777777" w:rsidR="00670EBC" w:rsidRPr="008D043F" w:rsidRDefault="00670EBC" w:rsidP="0068355A">
            <w:pPr>
              <w:widowControl w:val="0"/>
              <w:autoSpaceDE w:val="0"/>
              <w:autoSpaceDN w:val="0"/>
              <w:spacing w:before="0" w:beforeAutospacing="0" w:afterAutospacing="0"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p>
        </w:tc>
      </w:tr>
    </w:tbl>
    <w:p w14:paraId="49187D59" w14:textId="3561417C" w:rsidR="00670EBC" w:rsidRPr="008D043F" w:rsidRDefault="00670EBC" w:rsidP="0068355A">
      <w:pPr>
        <w:spacing w:before="16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Pravilniku o načinu vršenja monitoringa kvaliteta zraka i definiranju vrsta zagađujućih materija, graničnih vrijednosti i drugih standarda kvaliteta zraka</w:t>
      </w:r>
      <w:r w:rsidR="00497745" w:rsidRPr="008D043F">
        <w:rPr>
          <w:rFonts w:asciiTheme="minorHAnsi" w:hAnsiTheme="minorHAnsi" w:cstheme="minorHAnsi"/>
          <w:sz w:val="22"/>
          <w:szCs w:val="22"/>
          <w:lang w:val="hr-HR"/>
        </w:rPr>
        <w:t xml:space="preserve"> </w:t>
      </w:r>
      <w:r w:rsidR="00497745"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10LH0QiO","properties":{"formattedCitation":"(Sl. glasnik FBiH, br. 01/12 2012)","plainCitation":"(Sl. glasnik FBiH, br. 01/12 2012)","dontUpdate":true,"noteIndex":0},"citationItems":[{"id":1486,"uris":["http://zotero.org/users/7192877/items/TLL2H3FX"],"itemData":{"id":1486,"type":"legislation","title":"Pravilnik o načinu vršenja monitoringa kvaliteta zraka i definiranju vrsta zagađujućih materija, graničnih vrijednosti i drugih standarda kvaliteta zraka","URL":"http://www.fuzip.gov.ba/bundles/websitenews/gallery/files/113/149692860958_Pravilnik_o_na%C4%8Dinu_vr%C5%A1enja_monitoringa_kvaliteta_i_definiranju_vrsta_zaga%C4%91uju%C4%87ih_materija,_grani%C4%8Dnih_vrijednosti_i_drugih_(_Slu%C5%BEbene_novine_FBiH_,_broj__1_12).pdf","author":[{"family":"\"Sl. novine Federacije BiH\", broj 01/12","given":""}],"issued":{"date-parts":[["2012"]]}}}],"schema":"https://github.com/citation-style-language/schema/raw/master/csl-citation.json"} </w:instrText>
      </w:r>
      <w:r w:rsidR="00497745" w:rsidRPr="008D043F">
        <w:rPr>
          <w:rFonts w:asciiTheme="minorHAnsi" w:hAnsiTheme="minorHAnsi" w:cstheme="minorHAnsi"/>
          <w:sz w:val="22"/>
          <w:szCs w:val="22"/>
          <w:lang w:val="hr-HR"/>
        </w:rPr>
        <w:fldChar w:fldCharType="separate"/>
      </w:r>
      <w:r w:rsidR="00497745" w:rsidRPr="008D043F">
        <w:rPr>
          <w:rFonts w:asciiTheme="minorHAnsi" w:hAnsiTheme="minorHAnsi" w:cstheme="minorHAnsi"/>
          <w:sz w:val="22"/>
          <w:lang w:val="hr-HR"/>
        </w:rPr>
        <w:t>(</w:t>
      </w:r>
      <w:r w:rsidR="00925D49" w:rsidRPr="008D043F">
        <w:rPr>
          <w:rFonts w:asciiTheme="minorHAnsi" w:hAnsiTheme="minorHAnsi" w:cstheme="minorHAnsi"/>
          <w:sz w:val="22"/>
          <w:lang w:val="hr-HR"/>
        </w:rPr>
        <w:t>"</w:t>
      </w:r>
      <w:r w:rsidR="00497745"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497745" w:rsidRPr="008D043F">
        <w:rPr>
          <w:rFonts w:asciiTheme="minorHAnsi" w:hAnsiTheme="minorHAnsi" w:cstheme="minorHAnsi"/>
          <w:sz w:val="22"/>
          <w:lang w:val="hr-HR"/>
        </w:rPr>
        <w:t xml:space="preserve"> F</w:t>
      </w:r>
      <w:r w:rsidR="00925D49" w:rsidRPr="008D043F">
        <w:rPr>
          <w:rFonts w:asciiTheme="minorHAnsi" w:hAnsiTheme="minorHAnsi" w:cstheme="minorHAnsi"/>
          <w:sz w:val="22"/>
          <w:lang w:val="hr-HR"/>
        </w:rPr>
        <w:t xml:space="preserve">ederacije </w:t>
      </w:r>
      <w:r w:rsidR="00497745" w:rsidRPr="008D043F">
        <w:rPr>
          <w:rFonts w:asciiTheme="minorHAnsi" w:hAnsiTheme="minorHAnsi" w:cstheme="minorHAnsi"/>
          <w:sz w:val="22"/>
          <w:lang w:val="hr-HR"/>
        </w:rPr>
        <w:t>BiH</w:t>
      </w:r>
      <w:r w:rsidR="00925D49" w:rsidRPr="008D043F">
        <w:rPr>
          <w:rFonts w:asciiTheme="minorHAnsi" w:hAnsiTheme="minorHAnsi" w:cstheme="minorHAnsi"/>
          <w:sz w:val="22"/>
          <w:lang w:val="hr-HR"/>
        </w:rPr>
        <w:t>"</w:t>
      </w:r>
      <w:r w:rsidR="00497745" w:rsidRPr="008D043F">
        <w:rPr>
          <w:rFonts w:asciiTheme="minorHAnsi" w:hAnsiTheme="minorHAnsi" w:cstheme="minorHAnsi"/>
          <w:sz w:val="22"/>
          <w:lang w:val="hr-HR"/>
        </w:rPr>
        <w:t>, b</w:t>
      </w:r>
      <w:r w:rsidR="00925D49" w:rsidRPr="008D043F">
        <w:rPr>
          <w:rFonts w:asciiTheme="minorHAnsi" w:hAnsiTheme="minorHAnsi" w:cstheme="minorHAnsi"/>
          <w:sz w:val="22"/>
          <w:lang w:val="hr-HR"/>
        </w:rPr>
        <w:t>roj</w:t>
      </w:r>
      <w:r w:rsidR="00497745" w:rsidRPr="008D043F">
        <w:rPr>
          <w:rFonts w:asciiTheme="minorHAnsi" w:hAnsiTheme="minorHAnsi" w:cstheme="minorHAnsi"/>
          <w:sz w:val="22"/>
          <w:lang w:val="hr-HR"/>
        </w:rPr>
        <w:t xml:space="preserve"> 01/12)</w:t>
      </w:r>
      <w:r w:rsidR="00497745"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kvalitet zraka se prati mjerenjem koncentracija za sumpor-dioksid, azotne okside, lebdeće čestice PM10 i PM2.5, olovo, benzen, </w:t>
      </w:r>
      <w:r w:rsidR="00432B6D" w:rsidRPr="008D043F">
        <w:rPr>
          <w:rFonts w:asciiTheme="minorHAnsi" w:hAnsiTheme="minorHAnsi" w:cstheme="minorHAnsi"/>
          <w:sz w:val="22"/>
          <w:szCs w:val="22"/>
          <w:lang w:val="hr-HR"/>
        </w:rPr>
        <w:t>ugljen-</w:t>
      </w:r>
      <w:r w:rsidRPr="008D043F">
        <w:rPr>
          <w:rFonts w:asciiTheme="minorHAnsi" w:hAnsiTheme="minorHAnsi" w:cstheme="minorHAnsi"/>
          <w:sz w:val="22"/>
          <w:szCs w:val="22"/>
          <w:lang w:val="hr-HR"/>
        </w:rPr>
        <w:t xml:space="preserve">monoksid, arsen, kadmij, živu, nikal, benzo-a-piren, instrumentima za automatsko mjerenje ili analizom uzoraka. Postojeći </w:t>
      </w:r>
      <w:r w:rsidR="00432B6D" w:rsidRPr="008D043F">
        <w:rPr>
          <w:rFonts w:asciiTheme="minorHAnsi" w:hAnsiTheme="minorHAnsi" w:cstheme="minorHAnsi"/>
          <w:sz w:val="22"/>
          <w:szCs w:val="22"/>
          <w:lang w:val="hr-HR"/>
        </w:rPr>
        <w:t xml:space="preserve">uvjeti </w:t>
      </w:r>
      <w:r w:rsidRPr="008D043F">
        <w:rPr>
          <w:rFonts w:asciiTheme="minorHAnsi" w:hAnsiTheme="minorHAnsi" w:cstheme="minorHAnsi"/>
          <w:sz w:val="22"/>
          <w:szCs w:val="22"/>
          <w:lang w:val="hr-HR"/>
        </w:rPr>
        <w:t xml:space="preserve">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ne omogućavaju redovan monitoring svih navedenih parametara, a pojedini parametri se ne mjere (benzen, benzo-a-piren) ili </w:t>
      </w:r>
      <w:r w:rsidR="00432B6D" w:rsidRPr="008D043F">
        <w:rPr>
          <w:rFonts w:asciiTheme="minorHAnsi" w:hAnsiTheme="minorHAnsi" w:cstheme="minorHAnsi"/>
          <w:sz w:val="22"/>
          <w:szCs w:val="22"/>
          <w:lang w:val="hr-HR"/>
        </w:rPr>
        <w:t xml:space="preserve">se mjere </w:t>
      </w:r>
      <w:r w:rsidRPr="008D043F">
        <w:rPr>
          <w:rFonts w:asciiTheme="minorHAnsi" w:hAnsiTheme="minorHAnsi" w:cstheme="minorHAnsi"/>
          <w:sz w:val="22"/>
          <w:szCs w:val="22"/>
          <w:lang w:val="hr-HR"/>
        </w:rPr>
        <w:t>samo povremeno (metali u lebdećim česticama).</w:t>
      </w:r>
    </w:p>
    <w:p w14:paraId="4B8DA4B6" w14:textId="7777777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monitoring kvaliteta zraka obavlja veći broj operatera u okviru Federalne mreže stanica (kojom upravlja Federalni hidrometeorološki zavod) i lokalnih mreža stanica na nivou kantona i općina. Mjerenje koncentracije sumpor</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u zraku u 2019. </w:t>
      </w:r>
      <w:r w:rsidR="00432B6D" w:rsidRPr="008D043F">
        <w:rPr>
          <w:rFonts w:asciiTheme="minorHAnsi" w:hAnsiTheme="minorHAnsi" w:cstheme="minorHAnsi"/>
          <w:sz w:val="22"/>
          <w:szCs w:val="22"/>
          <w:lang w:val="hr-HR"/>
        </w:rPr>
        <w:t>godini</w:t>
      </w:r>
      <w:r w:rsidRPr="008D043F">
        <w:rPr>
          <w:rFonts w:asciiTheme="minorHAnsi" w:hAnsiTheme="minorHAnsi" w:cstheme="minorHAnsi"/>
          <w:sz w:val="22"/>
          <w:szCs w:val="22"/>
          <w:lang w:val="hr-HR"/>
        </w:rPr>
        <w:t xml:space="preserve"> vršilo</w:t>
      </w:r>
      <w:r w:rsidR="00432B6D"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na ukupno 20 stanica. Prema rezultatima mjerenja u 2019. godini, koncentracije sumpor</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u Zenici, Živinicama su iznad propisanih graničnih vrijednosti na godišnjem, dnevnom i satnom nivou. Srednje </w:t>
      </w:r>
      <w:r w:rsidRPr="008D043F">
        <w:rPr>
          <w:rFonts w:asciiTheme="minorHAnsi" w:hAnsiTheme="minorHAnsi" w:cstheme="minorHAnsi"/>
          <w:sz w:val="22"/>
          <w:szCs w:val="22"/>
          <w:lang w:val="hr-HR"/>
        </w:rPr>
        <w:lastRenderedPageBreak/>
        <w:t>godišnje koncentracije sumpor-dioksida na mjernim mjestima Zenica Centar, Zenica Radakovo, Zenica Tetovo, Zenica Vranduk i Živinice prelazi dozvoljenu graničnu vrijednost od 50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w:t>
      </w:r>
    </w:p>
    <w:p w14:paraId="13F4AABE" w14:textId="7777777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jerenje koncentracije azotnog dioksida u zraku se u 2019. godini vršilo na ukupno 17 stanica 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Granična vrijednost srednje godišnje koncentracije azotnog dioksida nije prekoračena niti na jednom mjernom mjestu. Srednje godišnje koncentracije na svim mjernim mjestima bile </w:t>
      </w:r>
      <w:r w:rsidR="00432B6D" w:rsidRPr="008D043F">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ispod granične vrijednosti od 40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Broj prekoračenja dnevne granične koncentracije NO</w:t>
      </w:r>
      <w:r w:rsidRPr="008D043F">
        <w:rPr>
          <w:rFonts w:asciiTheme="minorHAnsi" w:hAnsiTheme="minorHAnsi" w:cstheme="minorHAnsi"/>
          <w:sz w:val="22"/>
          <w:szCs w:val="22"/>
          <w:vertAlign w:val="subscript"/>
          <w:lang w:val="hr-HR"/>
        </w:rPr>
        <w:t>2</w:t>
      </w:r>
      <w:r w:rsidRPr="008D043F">
        <w:rPr>
          <w:rFonts w:asciiTheme="minorHAnsi" w:hAnsiTheme="minorHAnsi" w:cstheme="minorHAnsi"/>
          <w:sz w:val="22"/>
          <w:szCs w:val="22"/>
          <w:lang w:val="hr-HR"/>
        </w:rPr>
        <w:t xml:space="preserve"> (&gt;</w:t>
      </w:r>
      <w:r w:rsidR="00432B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85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je relativno nizak i uglavnom u Sarajevu.</w:t>
      </w:r>
    </w:p>
    <w:p w14:paraId="2C46FF96" w14:textId="609773B6"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jerenje koncentracije prizemnog ozona u zraku se u 2019. vršilo na ukupno 18 stanica 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Broj dozvoljenih prekoračenja dostignut</w:t>
      </w:r>
      <w:r w:rsidR="00432B6D"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na stanicama Zenica Centar, </w:t>
      </w:r>
      <w:r w:rsidR="00B13748" w:rsidRPr="008D043F">
        <w:rPr>
          <w:rFonts w:asciiTheme="minorHAnsi" w:hAnsiTheme="minorHAnsi" w:cstheme="minorHAnsi"/>
          <w:sz w:val="22"/>
          <w:szCs w:val="22"/>
          <w:lang w:val="hr-HR"/>
        </w:rPr>
        <w:t xml:space="preserve">Zenica </w:t>
      </w:r>
      <w:r w:rsidRPr="008D043F">
        <w:rPr>
          <w:rFonts w:asciiTheme="minorHAnsi" w:hAnsiTheme="minorHAnsi" w:cstheme="minorHAnsi"/>
          <w:sz w:val="22"/>
          <w:szCs w:val="22"/>
          <w:lang w:val="hr-HR"/>
        </w:rPr>
        <w:t>Tetovo, Kakanj Doboj, Sarajevo Bjelave i Jajce. Dakle, uglavnom je riječ o stanicama koje se nalaze na nadmorskim visinama iznad 300 metara i</w:t>
      </w:r>
      <w:r w:rsidR="00432B6D" w:rsidRPr="008D043F">
        <w:rPr>
          <w:rFonts w:asciiTheme="minorHAnsi" w:hAnsiTheme="minorHAnsi" w:cstheme="minorHAnsi"/>
          <w:sz w:val="22"/>
          <w:szCs w:val="22"/>
          <w:lang w:val="hr-HR"/>
        </w:rPr>
        <w:t xml:space="preserve"> koje su</w:t>
      </w:r>
      <w:r w:rsidRPr="008D043F">
        <w:rPr>
          <w:rFonts w:asciiTheme="minorHAnsi" w:hAnsiTheme="minorHAnsi" w:cstheme="minorHAnsi"/>
          <w:sz w:val="22"/>
          <w:szCs w:val="22"/>
          <w:lang w:val="hr-HR"/>
        </w:rPr>
        <w:t xml:space="preserve"> blago povišene iznad grada</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odnosno izvora emisije prekursora ozona.</w:t>
      </w:r>
    </w:p>
    <w:p w14:paraId="3AC7D8B0" w14:textId="7777777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jerenje koncentracije lebdećih čestica u zraku se u 2019. vršilo na ukupno 18 stanica 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koje su dostavile podatke u FHMZ. Lebdeće čestice PM10 mjerene </w:t>
      </w:r>
      <w:r w:rsidR="00432B6D" w:rsidRPr="008D043F">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na 14 mjernih mjesta. Lebdeće čestice PM2,5 mjerene</w:t>
      </w:r>
      <w:r w:rsidR="00432B6D"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na 7 mjernih mjesta. Na tri stanice istovremeno </w:t>
      </w:r>
      <w:r w:rsidR="00432B6D" w:rsidRPr="008D043F">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 xml:space="preserve">mjerene čestice i jednog i drugog navedenog promjera. </w:t>
      </w:r>
    </w:p>
    <w:p w14:paraId="1FD09E73" w14:textId="69D054C0"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Granična vrijednost srednje godišnje koncentracije lebdećih čestica PM10 (40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je prekoračena na svim stanicama</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osim </w:t>
      </w:r>
      <w:r w:rsidR="00B13748" w:rsidRPr="008D043F">
        <w:rPr>
          <w:rFonts w:asciiTheme="minorHAnsi" w:hAnsiTheme="minorHAnsi" w:cstheme="minorHAnsi"/>
          <w:sz w:val="22"/>
          <w:szCs w:val="22"/>
          <w:lang w:val="hr-HR"/>
        </w:rPr>
        <w:t xml:space="preserve">Kakanj </w:t>
      </w:r>
      <w:r w:rsidRPr="008D043F">
        <w:rPr>
          <w:rFonts w:asciiTheme="minorHAnsi" w:hAnsiTheme="minorHAnsi" w:cstheme="minorHAnsi"/>
          <w:sz w:val="22"/>
          <w:szCs w:val="22"/>
          <w:lang w:val="hr-HR"/>
        </w:rPr>
        <w:t>Doboj</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432B6D" w:rsidRPr="008D043F">
        <w:rPr>
          <w:rFonts w:asciiTheme="minorHAnsi" w:hAnsiTheme="minorHAnsi" w:cstheme="minorHAnsi"/>
          <w:sz w:val="22"/>
          <w:szCs w:val="22"/>
          <w:lang w:val="hr-HR"/>
        </w:rPr>
        <w:t>Kaknja</w:t>
      </w:r>
      <w:r w:rsidRPr="008D043F">
        <w:rPr>
          <w:rFonts w:asciiTheme="minorHAnsi" w:hAnsiTheme="minorHAnsi" w:cstheme="minorHAnsi"/>
          <w:sz w:val="22"/>
          <w:szCs w:val="22"/>
          <w:lang w:val="hr-HR"/>
        </w:rPr>
        <w:t xml:space="preserve"> i </w:t>
      </w:r>
      <w:r w:rsidR="00432B6D" w:rsidRPr="008D043F">
        <w:rPr>
          <w:rFonts w:asciiTheme="minorHAnsi" w:hAnsiTheme="minorHAnsi" w:cstheme="minorHAnsi"/>
          <w:sz w:val="22"/>
          <w:szCs w:val="22"/>
          <w:lang w:val="hr-HR"/>
        </w:rPr>
        <w:t>Jajca</w:t>
      </w:r>
      <w:r w:rsidRPr="008D043F">
        <w:rPr>
          <w:rFonts w:asciiTheme="minorHAnsi" w:hAnsiTheme="minorHAnsi" w:cstheme="minorHAnsi"/>
          <w:sz w:val="22"/>
          <w:szCs w:val="22"/>
          <w:lang w:val="hr-HR"/>
        </w:rPr>
        <w:t>. Granična vrijednost srednje godišnje koncentracije lebdećih čestica PM2,5 (25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xml:space="preserve">) je prekoračena na stanicama Tuzla Skver i Lukavac. </w:t>
      </w:r>
    </w:p>
    <w:p w14:paraId="215B5255" w14:textId="6F19FE8C"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gljen</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monoksid se mjeri na 12 stanica 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Srednje godišnje koncentracije su daleko ispod propisanih graničnih vrijednosti (&gt;</w:t>
      </w:r>
      <w:r w:rsidR="00432B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3 m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a prekoračenja satnih i osmosatnih prosjeka nisu zabilježena u 2019. godini. Ugljen</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monoksid vrlo rijetko narušava kvalitet zraka 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i koncentracije ostaju u okviru zakonski propisanih vrijednosti</w:t>
      </w:r>
      <w:r w:rsidR="00481C1E" w:rsidRPr="008D043F">
        <w:rPr>
          <w:rFonts w:asciiTheme="minorHAnsi" w:hAnsiTheme="minorHAnsi" w:cstheme="minorHAnsi"/>
          <w:sz w:val="22"/>
          <w:szCs w:val="22"/>
          <w:lang w:val="hr-HR"/>
        </w:rPr>
        <w:t xml:space="preserve"> </w:t>
      </w:r>
      <w:r w:rsidR="00481C1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vWSaINo","properties":{"formattedCitation":"(Bijedi\\uc0\\u263{} et al. 2020)","plainCitation":"(Bijedić et al. 2020)","noteIndex":0},"citationItems":[{"id":1487,"uris":["http://zotero.org/users/7192877/items/K9NJTC5V"],"itemData":{"id":1487,"type":"report","publisher":"Federalni hidrometeorološki zavod","title":"Godišnji izvještaj o kvalitetu zraka u Federaciji Bosne i Hercegovine za 2019. godinu","URL":"https://www.fhmzbih.gov.ba/PUBLIKACIJE/zrak/izvjestaj-2019.pdf","author":[{"family":"Bijedić","given":"Almir"},{"family":"Omerčić","given":"Enis"},{"family":"Krečinić","given":"Enis"}],"issued":{"date-parts":[["2020"]]}}}],"schema":"https://github.com/citation-style-language/schema/raw/master/csl-citation.json"} </w:instrText>
      </w:r>
      <w:r w:rsidR="00481C1E" w:rsidRPr="008D043F">
        <w:rPr>
          <w:rFonts w:asciiTheme="minorHAnsi" w:hAnsiTheme="minorHAnsi" w:cstheme="minorHAnsi"/>
          <w:sz w:val="22"/>
          <w:szCs w:val="22"/>
          <w:lang w:val="hr-HR"/>
        </w:rPr>
        <w:fldChar w:fldCharType="separate"/>
      </w:r>
      <w:r w:rsidR="00481C1E" w:rsidRPr="008D043F">
        <w:rPr>
          <w:rFonts w:asciiTheme="minorHAnsi" w:hAnsiTheme="minorHAnsi" w:cstheme="minorHAnsi"/>
          <w:sz w:val="22"/>
          <w:lang w:val="hr-HR"/>
        </w:rPr>
        <w:t xml:space="preserve">(Bijedić </w:t>
      </w:r>
      <w:r w:rsidR="00481C1E" w:rsidRPr="008D043F">
        <w:rPr>
          <w:rFonts w:asciiTheme="minorHAnsi" w:hAnsiTheme="minorHAnsi" w:cstheme="minorHAnsi"/>
          <w:i/>
          <w:iCs/>
          <w:sz w:val="22"/>
          <w:lang w:val="hr-HR"/>
        </w:rPr>
        <w:t>et al.</w:t>
      </w:r>
      <w:r w:rsidR="00925D49" w:rsidRPr="008D043F">
        <w:rPr>
          <w:rFonts w:asciiTheme="minorHAnsi" w:hAnsiTheme="minorHAnsi" w:cstheme="minorHAnsi"/>
          <w:sz w:val="22"/>
          <w:lang w:val="hr-HR"/>
        </w:rPr>
        <w:t>,</w:t>
      </w:r>
      <w:r w:rsidR="00481C1E" w:rsidRPr="008D043F">
        <w:rPr>
          <w:rFonts w:asciiTheme="minorHAnsi" w:hAnsiTheme="minorHAnsi" w:cstheme="minorHAnsi"/>
          <w:sz w:val="22"/>
          <w:lang w:val="hr-HR"/>
        </w:rPr>
        <w:t xml:space="preserve"> 2020)</w:t>
      </w:r>
      <w:r w:rsidR="00481C1E"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47725554" w14:textId="7777777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 2019. godini počela je s radom automatska stanica u Visokom. Ova stanica, smještena u blizini gimnazije u središtu grada, opremljena</w:t>
      </w:r>
      <w:r w:rsidR="00432B6D"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i uređajem za praćenje sumpor</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vodika (H</w:t>
      </w:r>
      <w:r w:rsidRPr="008D043F">
        <w:rPr>
          <w:rFonts w:asciiTheme="minorHAnsi" w:hAnsiTheme="minorHAnsi" w:cstheme="minorHAnsi"/>
          <w:sz w:val="22"/>
          <w:szCs w:val="22"/>
          <w:vertAlign w:val="subscript"/>
          <w:lang w:val="hr-HR"/>
        </w:rPr>
        <w:t>2</w:t>
      </w:r>
      <w:r w:rsidRPr="008D043F">
        <w:rPr>
          <w:rFonts w:asciiTheme="minorHAnsi" w:hAnsiTheme="minorHAnsi" w:cstheme="minorHAnsi"/>
          <w:sz w:val="22"/>
          <w:szCs w:val="22"/>
          <w:lang w:val="hr-HR"/>
        </w:rPr>
        <w:t>S) zbog specifičnih emisija iz obližnjeg postrojenja za obradu kože. Pored toga</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mjeri i koncentracije sumpor</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ioksida i PM10. Ovo je prva stanica u </w:t>
      </w:r>
      <w:r w:rsidR="00B75742"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koja mjeri koncentracije sumpor</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vodika. Prva mjerenja pokazala</w:t>
      </w:r>
      <w:r w:rsidR="00B75742"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redovno prekoračivanje graničnih, dnevnih i satnih vrijednosti koncentracije ovog polutanta. Dnevna granična vrijednost iznosi 5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a satna 7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Devet puta su izmjerene koncentracije iznad 150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xml:space="preserve">. </w:t>
      </w:r>
    </w:p>
    <w:p w14:paraId="0840582D" w14:textId="7777777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Modeliranje kvalitet</w:t>
      </w:r>
      <w:r w:rsidR="00B75742"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zraka se nedovoljno koristi u sistemu menadžmenta kvaliteta zraka. Jedino je za Kanton Sarajevo urađena kategorizacija kvaliteta zraka pomoću </w:t>
      </w:r>
      <w:r w:rsidR="00B75742" w:rsidRPr="008D043F">
        <w:rPr>
          <w:rFonts w:asciiTheme="minorHAnsi" w:hAnsiTheme="minorHAnsi" w:cstheme="minorHAnsi"/>
          <w:sz w:val="22"/>
          <w:szCs w:val="22"/>
          <w:lang w:val="hr-HR"/>
        </w:rPr>
        <w:t xml:space="preserve">matematičkog </w:t>
      </w:r>
      <w:r w:rsidRPr="008D043F">
        <w:rPr>
          <w:rFonts w:asciiTheme="minorHAnsi" w:hAnsiTheme="minorHAnsi" w:cstheme="minorHAnsi"/>
          <w:sz w:val="22"/>
          <w:szCs w:val="22"/>
          <w:lang w:val="hr-HR"/>
        </w:rPr>
        <w:t>modela za rasprostiranje zagađujućih materija.</w:t>
      </w:r>
    </w:p>
    <w:p w14:paraId="278375F7" w14:textId="7777777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tojeći registar postrojenja i zagađivača koji vodi FMOiT ne </w:t>
      </w:r>
      <w:r w:rsidR="00B75742" w:rsidRPr="008D043F">
        <w:rPr>
          <w:rFonts w:asciiTheme="minorHAnsi" w:hAnsiTheme="minorHAnsi" w:cstheme="minorHAnsi"/>
          <w:sz w:val="22"/>
          <w:szCs w:val="22"/>
          <w:lang w:val="hr-HR"/>
        </w:rPr>
        <w:t xml:space="preserve">osigurava </w:t>
      </w:r>
      <w:r w:rsidRPr="008D043F">
        <w:rPr>
          <w:rFonts w:asciiTheme="minorHAnsi" w:hAnsiTheme="minorHAnsi" w:cstheme="minorHAnsi"/>
          <w:sz w:val="22"/>
          <w:szCs w:val="22"/>
          <w:lang w:val="hr-HR"/>
        </w:rPr>
        <w:t>dovoljan broj podataka za proračun emisije zagađujućih materija</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ime bi se mogla uraditi kontrola rezultata </w:t>
      </w:r>
      <w:r w:rsidR="00B75742" w:rsidRPr="008D043F">
        <w:rPr>
          <w:rFonts w:asciiTheme="minorHAnsi" w:hAnsiTheme="minorHAnsi" w:cstheme="minorHAnsi"/>
          <w:sz w:val="22"/>
          <w:szCs w:val="22"/>
          <w:lang w:val="hr-HR"/>
        </w:rPr>
        <w:t xml:space="preserve">dobijenih </w:t>
      </w:r>
      <w:r w:rsidRPr="008D043F">
        <w:rPr>
          <w:rFonts w:asciiTheme="minorHAnsi" w:hAnsiTheme="minorHAnsi" w:cstheme="minorHAnsi"/>
          <w:sz w:val="22"/>
          <w:szCs w:val="22"/>
          <w:lang w:val="hr-HR"/>
        </w:rPr>
        <w:t xml:space="preserve">mjerenjima ili obračunati emisije za one zagađivače koji nemaju uređen sistem ili obavezu mjerenja emisija. Nedovoljan broj podataka je najvećim dijelom posljedica nedovoljnog broja laboratorija, nedovoljnog broja stručnih lica u </w:t>
      </w:r>
      <w:r w:rsidR="00B75742" w:rsidRPr="008D043F">
        <w:rPr>
          <w:rFonts w:asciiTheme="minorHAnsi" w:hAnsiTheme="minorHAnsi" w:cstheme="minorHAnsi"/>
          <w:sz w:val="22"/>
          <w:szCs w:val="22"/>
          <w:lang w:val="hr-HR"/>
        </w:rPr>
        <w:t xml:space="preserve">operaterima </w:t>
      </w:r>
      <w:r w:rsidRPr="008D043F">
        <w:rPr>
          <w:rFonts w:asciiTheme="minorHAnsi" w:hAnsiTheme="minorHAnsi" w:cstheme="minorHAnsi"/>
          <w:sz w:val="22"/>
          <w:szCs w:val="22"/>
          <w:lang w:val="hr-HR"/>
        </w:rPr>
        <w:t xml:space="preserve">i institucijama čija je obaveza </w:t>
      </w:r>
      <w:r w:rsidR="00B75742" w:rsidRPr="008D043F">
        <w:rPr>
          <w:rFonts w:asciiTheme="minorHAnsi" w:hAnsiTheme="minorHAnsi" w:cstheme="minorHAnsi"/>
          <w:sz w:val="22"/>
          <w:szCs w:val="22"/>
          <w:lang w:val="hr-HR"/>
        </w:rPr>
        <w:t xml:space="preserve">osiguravanje </w:t>
      </w:r>
      <w:r w:rsidRPr="008D043F">
        <w:rPr>
          <w:rFonts w:asciiTheme="minorHAnsi" w:hAnsiTheme="minorHAnsi" w:cstheme="minorHAnsi"/>
          <w:sz w:val="22"/>
          <w:szCs w:val="22"/>
          <w:lang w:val="hr-HR"/>
        </w:rPr>
        <w:t xml:space="preserve">podataka za registar i provođenje inspekcijskog nadzora. Kantoni su obavezni da urade registar zagađivanja na </w:t>
      </w:r>
      <w:r w:rsidRPr="008D043F">
        <w:rPr>
          <w:rFonts w:asciiTheme="minorHAnsi" w:hAnsiTheme="minorHAnsi" w:cstheme="minorHAnsi"/>
          <w:sz w:val="22"/>
          <w:szCs w:val="22"/>
          <w:lang w:val="hr-HR"/>
        </w:rPr>
        <w:lastRenderedPageBreak/>
        <w:t xml:space="preserve">svom području. Do sada su registre uradila tri kantona: </w:t>
      </w:r>
      <w:r w:rsidR="00B75742" w:rsidRPr="008D043F">
        <w:rPr>
          <w:rFonts w:asciiTheme="minorHAnsi" w:hAnsiTheme="minorHAnsi" w:cstheme="minorHAnsi"/>
          <w:sz w:val="22"/>
          <w:szCs w:val="22"/>
          <w:lang w:val="hr-HR"/>
        </w:rPr>
        <w:t xml:space="preserve">Kanton </w:t>
      </w:r>
      <w:r w:rsidRPr="008D043F">
        <w:rPr>
          <w:rFonts w:asciiTheme="minorHAnsi" w:hAnsiTheme="minorHAnsi" w:cstheme="minorHAnsi"/>
          <w:sz w:val="22"/>
          <w:szCs w:val="22"/>
          <w:lang w:val="hr-HR"/>
        </w:rPr>
        <w:t xml:space="preserve">Sarajevo, </w:t>
      </w:r>
      <w:r w:rsidR="00B75742" w:rsidRPr="008D043F">
        <w:rPr>
          <w:rFonts w:asciiTheme="minorHAnsi" w:hAnsiTheme="minorHAnsi" w:cstheme="minorHAnsi"/>
          <w:sz w:val="22"/>
          <w:szCs w:val="22"/>
          <w:lang w:val="hr-HR"/>
        </w:rPr>
        <w:t xml:space="preserve">Tuzlanski </w:t>
      </w:r>
      <w:r w:rsidRPr="008D043F">
        <w:rPr>
          <w:rFonts w:asciiTheme="minorHAnsi" w:hAnsiTheme="minorHAnsi" w:cstheme="minorHAnsi"/>
          <w:sz w:val="22"/>
          <w:szCs w:val="22"/>
          <w:lang w:val="hr-HR"/>
        </w:rPr>
        <w:t xml:space="preserve">i </w:t>
      </w:r>
      <w:r w:rsidR="00B75742" w:rsidRPr="008D043F">
        <w:rPr>
          <w:rFonts w:asciiTheme="minorHAnsi" w:hAnsiTheme="minorHAnsi" w:cstheme="minorHAnsi"/>
          <w:sz w:val="22"/>
          <w:szCs w:val="22"/>
          <w:lang w:val="hr-HR"/>
        </w:rPr>
        <w:t>Zeničko-dobojski kanton</w:t>
      </w:r>
      <w:r w:rsidRPr="008D043F">
        <w:rPr>
          <w:rFonts w:asciiTheme="minorHAnsi" w:hAnsiTheme="minorHAnsi" w:cstheme="minorHAnsi"/>
          <w:sz w:val="22"/>
          <w:szCs w:val="22"/>
          <w:lang w:val="hr-HR"/>
        </w:rPr>
        <w:t xml:space="preserve">. Nepostojanje registara u svim kantonima otežava procjenu </w:t>
      </w:r>
      <w:r w:rsidR="00B75742"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novih izvora na kvalitet zraka i procjenu </w:t>
      </w:r>
      <w:r w:rsidR="00B75742"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emisija iz kućnih ložišta na ambijentalne koncentracije zagađujućih materija. Prikaz emisija sumpor</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dioksida i čvrstih čestica iz kućnih ložišta u kantonima koji su uradili registre zagađivanja zraka dat</w:t>
      </w:r>
      <w:r w:rsidR="00B75742"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u sljedećoj tabeli.</w:t>
      </w:r>
      <w:r w:rsidR="00DD4FE6" w:rsidRPr="008D043F">
        <w:rPr>
          <w:rFonts w:asciiTheme="minorHAnsi" w:hAnsiTheme="minorHAnsi" w:cstheme="minorHAnsi"/>
          <w:sz w:val="22"/>
          <w:szCs w:val="22"/>
          <w:lang w:val="hr-HR"/>
        </w:rPr>
        <w:t xml:space="preserve"> </w:t>
      </w:r>
    </w:p>
    <w:p w14:paraId="7951405F" w14:textId="487E8A18" w:rsidR="00670EBC" w:rsidRPr="008D043F" w:rsidRDefault="001B27C0" w:rsidP="0068355A">
      <w:pPr>
        <w:pStyle w:val="Caption"/>
        <w:spacing w:line="276" w:lineRule="auto"/>
        <w:rPr>
          <w:rFonts w:asciiTheme="minorHAnsi" w:hAnsiTheme="minorHAnsi" w:cstheme="minorHAnsi"/>
          <w:lang w:val="hr-HR"/>
        </w:rPr>
      </w:pPr>
      <w:bookmarkStart w:id="118" w:name="_Toc109842446"/>
      <w:r w:rsidRPr="008D043F">
        <w:rPr>
          <w:rFonts w:asciiTheme="minorHAnsi" w:hAnsiTheme="minorHAnsi" w:cstheme="minorHAnsi"/>
          <w:lang w:val="hr-HR"/>
        </w:rPr>
        <w:t xml:space="preserve">Tabela </w:t>
      </w:r>
      <w:bookmarkStart w:id="119" w:name="tabela17"/>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7</w:t>
      </w:r>
      <w:r w:rsidRPr="008D043F">
        <w:rPr>
          <w:rFonts w:asciiTheme="minorHAnsi" w:hAnsiTheme="minorHAnsi" w:cstheme="minorHAnsi"/>
          <w:lang w:val="hr-HR"/>
        </w:rPr>
        <w:fldChar w:fldCharType="end"/>
      </w:r>
      <w:bookmarkEnd w:id="119"/>
      <w:r w:rsidR="00670EBC" w:rsidRPr="008D043F">
        <w:rPr>
          <w:rFonts w:asciiTheme="minorHAnsi" w:hAnsiTheme="minorHAnsi" w:cstheme="minorHAnsi"/>
          <w:lang w:val="hr-HR"/>
        </w:rPr>
        <w:t xml:space="preserve">: </w:t>
      </w:r>
      <w:r w:rsidR="00670EBC" w:rsidRPr="008D043F">
        <w:rPr>
          <w:rFonts w:asciiTheme="minorHAnsi" w:hAnsiTheme="minorHAnsi" w:cstheme="minorHAnsi"/>
          <w:b w:val="0"/>
          <w:bCs/>
          <w:lang w:val="hr-HR"/>
        </w:rPr>
        <w:t>Emisije iz kućnih ložišta u kantonima koji su  uradili registre zagađivanja zraka</w:t>
      </w:r>
      <w:bookmarkEnd w:id="118"/>
    </w:p>
    <w:tbl>
      <w:tblPr>
        <w:tblStyle w:val="GridTable4-Accent611"/>
        <w:tblW w:w="8451" w:type="dxa"/>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ayout w:type="fixed"/>
        <w:tblLook w:val="04A0" w:firstRow="1" w:lastRow="0" w:firstColumn="1" w:lastColumn="0" w:noHBand="0" w:noVBand="1"/>
      </w:tblPr>
      <w:tblGrid>
        <w:gridCol w:w="4108"/>
        <w:gridCol w:w="1447"/>
        <w:gridCol w:w="1448"/>
        <w:gridCol w:w="1448"/>
      </w:tblGrid>
      <w:tr w:rsidR="00670EBC" w:rsidRPr="008D043F" w14:paraId="52B676D1" w14:textId="77777777" w:rsidTr="00AC54D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3D1F6CD4" w14:textId="77777777" w:rsidR="00670EBC" w:rsidRPr="008D043F" w:rsidRDefault="00670EBC" w:rsidP="0068355A">
            <w:pPr>
              <w:pStyle w:val="Caption"/>
              <w:spacing w:line="276" w:lineRule="auto"/>
              <w:jc w:val="center"/>
              <w:rPr>
                <w:rFonts w:asciiTheme="minorHAnsi" w:hAnsiTheme="minorHAnsi" w:cstheme="minorHAnsi"/>
                <w:b/>
                <w:bCs w:val="0"/>
                <w:color w:val="FFFFFF" w:themeColor="background1"/>
                <w:sz w:val="18"/>
                <w:lang w:val="hr-HR"/>
              </w:rPr>
            </w:pPr>
            <w:r w:rsidRPr="008D043F">
              <w:rPr>
                <w:rFonts w:asciiTheme="minorHAnsi" w:hAnsiTheme="minorHAnsi" w:cstheme="minorHAnsi"/>
                <w:b/>
                <w:bCs w:val="0"/>
                <w:color w:val="FFFFFF" w:themeColor="background1"/>
                <w:sz w:val="18"/>
                <w:lang w:val="hr-HR"/>
              </w:rPr>
              <w:t>Zagađujuća materija</w:t>
            </w:r>
          </w:p>
        </w:tc>
        <w:tc>
          <w:tcPr>
            <w:tcW w:w="1447"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799EE5A4" w14:textId="77777777" w:rsidR="00670EBC" w:rsidRPr="008D043F" w:rsidRDefault="00670EBC" w:rsidP="0068355A">
            <w:pPr>
              <w:pStyle w:val="Caption"/>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8"/>
                <w:lang w:val="hr-HR"/>
              </w:rPr>
            </w:pPr>
            <w:r w:rsidRPr="008D043F">
              <w:rPr>
                <w:rFonts w:asciiTheme="minorHAnsi" w:hAnsiTheme="minorHAnsi" w:cstheme="minorHAnsi"/>
                <w:b/>
                <w:bCs w:val="0"/>
                <w:color w:val="FFFFFF" w:themeColor="background1"/>
                <w:sz w:val="18"/>
                <w:lang w:val="hr-HR"/>
              </w:rPr>
              <w:t>SO</w:t>
            </w:r>
            <w:r w:rsidRPr="008D043F">
              <w:rPr>
                <w:rFonts w:asciiTheme="minorHAnsi" w:hAnsiTheme="minorHAnsi" w:cstheme="minorHAnsi"/>
                <w:b/>
                <w:bCs w:val="0"/>
                <w:color w:val="FFFFFF" w:themeColor="background1"/>
                <w:sz w:val="18"/>
                <w:vertAlign w:val="subscript"/>
                <w:lang w:val="hr-HR"/>
              </w:rPr>
              <w:t>2</w:t>
            </w:r>
          </w:p>
        </w:tc>
        <w:tc>
          <w:tcPr>
            <w:tcW w:w="1448"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5FDCC29B" w14:textId="77777777" w:rsidR="00670EBC" w:rsidRPr="008D043F" w:rsidRDefault="00670EBC" w:rsidP="0068355A">
            <w:pPr>
              <w:pStyle w:val="Caption"/>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8"/>
                <w:lang w:val="hr-HR"/>
              </w:rPr>
            </w:pPr>
            <w:r w:rsidRPr="008D043F">
              <w:rPr>
                <w:rFonts w:asciiTheme="minorHAnsi" w:hAnsiTheme="minorHAnsi" w:cstheme="minorHAnsi"/>
                <w:b/>
                <w:bCs w:val="0"/>
                <w:color w:val="FFFFFF" w:themeColor="background1"/>
                <w:sz w:val="18"/>
                <w:lang w:val="hr-HR"/>
              </w:rPr>
              <w:t>PM10</w:t>
            </w:r>
          </w:p>
        </w:tc>
        <w:tc>
          <w:tcPr>
            <w:tcW w:w="1448"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3322A23B" w14:textId="77777777" w:rsidR="00670EBC" w:rsidRPr="008D043F" w:rsidRDefault="00670EBC" w:rsidP="0068355A">
            <w:pPr>
              <w:pStyle w:val="Caption"/>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8"/>
                <w:lang w:val="hr-HR"/>
              </w:rPr>
            </w:pPr>
            <w:r w:rsidRPr="008D043F">
              <w:rPr>
                <w:rFonts w:asciiTheme="minorHAnsi" w:hAnsiTheme="minorHAnsi" w:cstheme="minorHAnsi"/>
                <w:b/>
                <w:bCs w:val="0"/>
                <w:color w:val="FFFFFF" w:themeColor="background1"/>
                <w:sz w:val="18"/>
                <w:lang w:val="hr-HR"/>
              </w:rPr>
              <w:t>PM2.5</w:t>
            </w:r>
          </w:p>
        </w:tc>
      </w:tr>
      <w:tr w:rsidR="00670EBC" w:rsidRPr="008D043F" w14:paraId="3928F35A" w14:textId="77777777" w:rsidTr="00AC54D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00D29A"/>
            <w:noWrap/>
            <w:vAlign w:val="center"/>
            <w:hideMark/>
          </w:tcPr>
          <w:p w14:paraId="3CF91168" w14:textId="77777777" w:rsidR="00670EBC" w:rsidRPr="008D043F" w:rsidRDefault="00670EBC" w:rsidP="0068355A">
            <w:pPr>
              <w:spacing w:line="276" w:lineRule="auto"/>
              <w:rPr>
                <w:rFonts w:asciiTheme="minorHAnsi" w:hAnsiTheme="minorHAnsi" w:cstheme="minorHAnsi"/>
                <w:color w:val="FFFFFF" w:themeColor="background1"/>
                <w:sz w:val="18"/>
                <w:szCs w:val="18"/>
                <w:lang w:val="hr-HR" w:eastAsia="en-US"/>
              </w:rPr>
            </w:pPr>
            <w:r w:rsidRPr="008D043F">
              <w:rPr>
                <w:rFonts w:asciiTheme="minorHAnsi" w:hAnsiTheme="minorHAnsi" w:cstheme="minorHAnsi"/>
                <w:color w:val="FFFFFF" w:themeColor="background1"/>
                <w:sz w:val="18"/>
                <w:szCs w:val="18"/>
                <w:lang w:val="hr-HR" w:eastAsia="en-US"/>
              </w:rPr>
              <w:t>Kanton</w:t>
            </w:r>
          </w:p>
        </w:tc>
        <w:tc>
          <w:tcPr>
            <w:tcW w:w="1447" w:type="dxa"/>
            <w:shd w:val="clear" w:color="auto" w:fill="00D29A"/>
            <w:noWrap/>
            <w:vAlign w:val="center"/>
            <w:hideMark/>
          </w:tcPr>
          <w:p w14:paraId="3A1DA8AF" w14:textId="77777777" w:rsidR="00670EBC" w:rsidRPr="008D043F" w:rsidRDefault="00670EBC" w:rsidP="006835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lang w:val="hr-HR" w:eastAsia="en-US"/>
              </w:rPr>
            </w:pPr>
            <w:r w:rsidRPr="008D043F">
              <w:rPr>
                <w:rFonts w:asciiTheme="minorHAnsi" w:hAnsiTheme="minorHAnsi" w:cstheme="minorHAnsi"/>
                <w:color w:val="FFFFFF" w:themeColor="background1"/>
                <w:sz w:val="18"/>
                <w:szCs w:val="18"/>
                <w:lang w:val="hr-HR" w:eastAsia="en-US"/>
              </w:rPr>
              <w:t>t/a</w:t>
            </w:r>
          </w:p>
        </w:tc>
        <w:tc>
          <w:tcPr>
            <w:tcW w:w="1448" w:type="dxa"/>
            <w:shd w:val="clear" w:color="auto" w:fill="00D29A"/>
            <w:noWrap/>
            <w:vAlign w:val="center"/>
            <w:hideMark/>
          </w:tcPr>
          <w:p w14:paraId="1EDD1C9D" w14:textId="77777777" w:rsidR="00670EBC" w:rsidRPr="008D043F" w:rsidRDefault="00670EBC" w:rsidP="006835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lang w:val="hr-HR" w:eastAsia="en-US"/>
              </w:rPr>
            </w:pPr>
            <w:r w:rsidRPr="008D043F">
              <w:rPr>
                <w:rFonts w:asciiTheme="minorHAnsi" w:hAnsiTheme="minorHAnsi" w:cstheme="minorHAnsi"/>
                <w:color w:val="FFFFFF" w:themeColor="background1"/>
                <w:sz w:val="18"/>
                <w:szCs w:val="18"/>
                <w:lang w:val="hr-HR" w:eastAsia="en-US"/>
              </w:rPr>
              <w:t>t/a</w:t>
            </w:r>
          </w:p>
        </w:tc>
        <w:tc>
          <w:tcPr>
            <w:tcW w:w="1448" w:type="dxa"/>
            <w:shd w:val="clear" w:color="auto" w:fill="00D29A"/>
            <w:noWrap/>
            <w:vAlign w:val="center"/>
            <w:hideMark/>
          </w:tcPr>
          <w:p w14:paraId="239F811D" w14:textId="77777777" w:rsidR="00670EBC" w:rsidRPr="008D043F" w:rsidRDefault="00670EBC" w:rsidP="006835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lang w:val="hr-HR" w:eastAsia="en-US"/>
              </w:rPr>
            </w:pPr>
            <w:r w:rsidRPr="008D043F">
              <w:rPr>
                <w:rFonts w:asciiTheme="minorHAnsi" w:hAnsiTheme="minorHAnsi" w:cstheme="minorHAnsi"/>
                <w:color w:val="FFFFFF" w:themeColor="background1"/>
                <w:sz w:val="18"/>
                <w:szCs w:val="18"/>
                <w:lang w:val="hr-HR" w:eastAsia="en-US"/>
              </w:rPr>
              <w:t>t/a</w:t>
            </w:r>
          </w:p>
        </w:tc>
      </w:tr>
      <w:tr w:rsidR="00670EBC" w:rsidRPr="008D043F" w14:paraId="6BCA5BC2" w14:textId="77777777" w:rsidTr="00AC54D5">
        <w:trPr>
          <w:trHeight w:val="300"/>
          <w:jc w:val="center"/>
        </w:trPr>
        <w:tc>
          <w:tcPr>
            <w:cnfStyle w:val="001000000000" w:firstRow="0" w:lastRow="0" w:firstColumn="1" w:lastColumn="0" w:oddVBand="0" w:evenVBand="0" w:oddHBand="0" w:evenHBand="0" w:firstRowFirstColumn="0" w:firstRowLastColumn="0" w:lastRowFirstColumn="0" w:lastRowLastColumn="0"/>
            <w:tcW w:w="4108" w:type="dxa"/>
            <w:noWrap/>
            <w:vAlign w:val="center"/>
            <w:hideMark/>
          </w:tcPr>
          <w:p w14:paraId="730C97E9" w14:textId="77777777" w:rsidR="00670EBC" w:rsidRPr="008D043F" w:rsidRDefault="00670EBC" w:rsidP="0068355A">
            <w:pPr>
              <w:spacing w:line="276" w:lineRule="auto"/>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Kanton Sarajevo</w:t>
            </w:r>
          </w:p>
        </w:tc>
        <w:tc>
          <w:tcPr>
            <w:tcW w:w="1447" w:type="dxa"/>
            <w:noWrap/>
            <w:vAlign w:val="center"/>
            <w:hideMark/>
          </w:tcPr>
          <w:p w14:paraId="452CCC24"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264</w:t>
            </w:r>
          </w:p>
        </w:tc>
        <w:tc>
          <w:tcPr>
            <w:tcW w:w="1448" w:type="dxa"/>
            <w:noWrap/>
            <w:vAlign w:val="center"/>
            <w:hideMark/>
          </w:tcPr>
          <w:p w14:paraId="62A05CB7"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162</w:t>
            </w:r>
          </w:p>
        </w:tc>
        <w:tc>
          <w:tcPr>
            <w:tcW w:w="1448" w:type="dxa"/>
            <w:noWrap/>
            <w:vAlign w:val="center"/>
            <w:hideMark/>
          </w:tcPr>
          <w:p w14:paraId="3D11B7F1"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046</w:t>
            </w:r>
          </w:p>
        </w:tc>
      </w:tr>
      <w:tr w:rsidR="00670EBC" w:rsidRPr="008D043F" w14:paraId="0F1E5DD7" w14:textId="77777777" w:rsidTr="00AC54D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auto"/>
            <w:noWrap/>
            <w:vAlign w:val="center"/>
            <w:hideMark/>
          </w:tcPr>
          <w:p w14:paraId="4D2F1F0E" w14:textId="77777777" w:rsidR="00670EBC" w:rsidRPr="008D043F" w:rsidRDefault="00670EBC" w:rsidP="0068355A">
            <w:pPr>
              <w:spacing w:line="276" w:lineRule="auto"/>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 xml:space="preserve">Tuzlanski </w:t>
            </w:r>
            <w:r w:rsidR="00B75742" w:rsidRPr="008D043F">
              <w:rPr>
                <w:rFonts w:asciiTheme="minorHAnsi" w:hAnsiTheme="minorHAnsi" w:cstheme="minorHAnsi"/>
                <w:color w:val="000000"/>
                <w:sz w:val="18"/>
                <w:szCs w:val="18"/>
                <w:lang w:val="hr-HR" w:eastAsia="en-US"/>
              </w:rPr>
              <w:t>kanton</w:t>
            </w:r>
          </w:p>
        </w:tc>
        <w:tc>
          <w:tcPr>
            <w:tcW w:w="1447" w:type="dxa"/>
            <w:shd w:val="clear" w:color="auto" w:fill="auto"/>
            <w:noWrap/>
            <w:vAlign w:val="center"/>
            <w:hideMark/>
          </w:tcPr>
          <w:p w14:paraId="23C74669"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0.682</w:t>
            </w:r>
          </w:p>
        </w:tc>
        <w:tc>
          <w:tcPr>
            <w:tcW w:w="1448" w:type="dxa"/>
            <w:shd w:val="clear" w:color="auto" w:fill="auto"/>
            <w:noWrap/>
            <w:vAlign w:val="center"/>
            <w:hideMark/>
          </w:tcPr>
          <w:p w14:paraId="2EE4FA52"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2.145</w:t>
            </w:r>
          </w:p>
        </w:tc>
        <w:tc>
          <w:tcPr>
            <w:tcW w:w="1448" w:type="dxa"/>
            <w:shd w:val="clear" w:color="auto" w:fill="auto"/>
            <w:noWrap/>
            <w:vAlign w:val="center"/>
            <w:hideMark/>
          </w:tcPr>
          <w:p w14:paraId="2163DCE7"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910</w:t>
            </w:r>
          </w:p>
        </w:tc>
      </w:tr>
      <w:tr w:rsidR="00670EBC" w:rsidRPr="008D043F" w14:paraId="660E21FF" w14:textId="77777777" w:rsidTr="00AC54D5">
        <w:trPr>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auto"/>
            <w:noWrap/>
            <w:vAlign w:val="center"/>
            <w:hideMark/>
          </w:tcPr>
          <w:p w14:paraId="1B02C55E" w14:textId="77777777" w:rsidR="00670EBC" w:rsidRPr="008D043F" w:rsidRDefault="00670EBC" w:rsidP="0068355A">
            <w:pPr>
              <w:spacing w:line="276" w:lineRule="auto"/>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Zeničko-dobojski kanton</w:t>
            </w:r>
          </w:p>
        </w:tc>
        <w:tc>
          <w:tcPr>
            <w:tcW w:w="1447" w:type="dxa"/>
            <w:shd w:val="clear" w:color="auto" w:fill="auto"/>
            <w:noWrap/>
            <w:vAlign w:val="center"/>
            <w:hideMark/>
          </w:tcPr>
          <w:p w14:paraId="545A6CD5"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7.542</w:t>
            </w:r>
          </w:p>
        </w:tc>
        <w:tc>
          <w:tcPr>
            <w:tcW w:w="1448" w:type="dxa"/>
            <w:shd w:val="clear" w:color="auto" w:fill="auto"/>
            <w:noWrap/>
            <w:vAlign w:val="center"/>
            <w:hideMark/>
          </w:tcPr>
          <w:p w14:paraId="2C0DFE5F"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3.837</w:t>
            </w:r>
          </w:p>
        </w:tc>
        <w:tc>
          <w:tcPr>
            <w:tcW w:w="1448" w:type="dxa"/>
            <w:shd w:val="clear" w:color="auto" w:fill="auto"/>
            <w:noWrap/>
            <w:vAlign w:val="center"/>
            <w:hideMark/>
          </w:tcPr>
          <w:p w14:paraId="2FE457EE"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3.692</w:t>
            </w:r>
          </w:p>
        </w:tc>
      </w:tr>
      <w:tr w:rsidR="00670EBC" w:rsidRPr="008D043F" w14:paraId="3922E3EC" w14:textId="77777777" w:rsidTr="00AC54D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D9D9D9"/>
            <w:noWrap/>
            <w:vAlign w:val="center"/>
            <w:hideMark/>
          </w:tcPr>
          <w:p w14:paraId="473B19FD" w14:textId="77777777" w:rsidR="00670EBC" w:rsidRPr="008D043F" w:rsidRDefault="00B75742" w:rsidP="0068355A">
            <w:pPr>
              <w:spacing w:line="276" w:lineRule="auto"/>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Ukupno</w:t>
            </w:r>
          </w:p>
        </w:tc>
        <w:tc>
          <w:tcPr>
            <w:tcW w:w="1447" w:type="dxa"/>
            <w:shd w:val="clear" w:color="auto" w:fill="D9D9D9"/>
            <w:noWrap/>
            <w:vAlign w:val="center"/>
            <w:hideMark/>
          </w:tcPr>
          <w:p w14:paraId="4160DD65"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9.488</w:t>
            </w:r>
          </w:p>
        </w:tc>
        <w:tc>
          <w:tcPr>
            <w:tcW w:w="1448" w:type="dxa"/>
            <w:shd w:val="clear" w:color="auto" w:fill="D9D9D9"/>
            <w:noWrap/>
            <w:vAlign w:val="center"/>
            <w:hideMark/>
          </w:tcPr>
          <w:p w14:paraId="3C1A4767"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7.144</w:t>
            </w:r>
          </w:p>
        </w:tc>
        <w:tc>
          <w:tcPr>
            <w:tcW w:w="1448" w:type="dxa"/>
            <w:shd w:val="clear" w:color="auto" w:fill="D9D9D9"/>
            <w:noWrap/>
            <w:vAlign w:val="center"/>
            <w:hideMark/>
          </w:tcPr>
          <w:p w14:paraId="573220D8"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6.648</w:t>
            </w:r>
          </w:p>
        </w:tc>
      </w:tr>
    </w:tbl>
    <w:p w14:paraId="0A8EAC54" w14:textId="77777777" w:rsidR="00670EBC" w:rsidRPr="008D043F" w:rsidRDefault="00AC54D5" w:rsidP="0068355A">
      <w:pPr>
        <w:spacing w:after="240" w:line="276" w:lineRule="auto"/>
        <w:rPr>
          <w:rFonts w:asciiTheme="minorHAnsi" w:hAnsiTheme="minorHAnsi" w:cstheme="minorHAnsi"/>
          <w:i/>
          <w:iCs/>
          <w:sz w:val="18"/>
          <w:szCs w:val="18"/>
          <w:lang w:val="hr-HR"/>
        </w:rPr>
      </w:pPr>
      <w:r w:rsidRPr="008D043F">
        <w:rPr>
          <w:rFonts w:asciiTheme="minorHAnsi" w:hAnsiTheme="minorHAnsi" w:cstheme="minorHAnsi"/>
          <w:i/>
          <w:iCs/>
          <w:sz w:val="18"/>
          <w:szCs w:val="18"/>
          <w:lang w:val="hr-HR"/>
        </w:rPr>
        <w:t>*</w:t>
      </w:r>
      <w:r w:rsidR="00670EBC" w:rsidRPr="008D043F">
        <w:rPr>
          <w:rFonts w:asciiTheme="minorHAnsi" w:hAnsiTheme="minorHAnsi" w:cstheme="minorHAnsi"/>
          <w:i/>
          <w:iCs/>
          <w:sz w:val="18"/>
          <w:szCs w:val="18"/>
          <w:lang w:val="hr-HR"/>
        </w:rPr>
        <w:t xml:space="preserve">Napomena: emisije u Kantonu Sarajevo odnose </w:t>
      </w:r>
      <w:r w:rsidR="00B75742" w:rsidRPr="008D043F">
        <w:rPr>
          <w:rFonts w:asciiTheme="minorHAnsi" w:hAnsiTheme="minorHAnsi" w:cstheme="minorHAnsi"/>
          <w:i/>
          <w:iCs/>
          <w:sz w:val="18"/>
          <w:szCs w:val="18"/>
          <w:lang w:val="hr-HR"/>
        </w:rPr>
        <w:t xml:space="preserve">se </w:t>
      </w:r>
      <w:r w:rsidR="00670EBC" w:rsidRPr="008D043F">
        <w:rPr>
          <w:rFonts w:asciiTheme="minorHAnsi" w:hAnsiTheme="minorHAnsi" w:cstheme="minorHAnsi"/>
          <w:i/>
          <w:iCs/>
          <w:sz w:val="18"/>
          <w:szCs w:val="18"/>
          <w:lang w:val="hr-HR"/>
        </w:rPr>
        <w:t>na 2013. godinu, a u ostala dva kantona na 2016. godinu. Emisije PM2.5 u Kantonu Sarajevo procijenje</w:t>
      </w:r>
      <w:r w:rsidR="00B75742" w:rsidRPr="008D043F">
        <w:rPr>
          <w:rFonts w:asciiTheme="minorHAnsi" w:hAnsiTheme="minorHAnsi" w:cstheme="minorHAnsi"/>
          <w:i/>
          <w:iCs/>
          <w:sz w:val="18"/>
          <w:szCs w:val="18"/>
          <w:lang w:val="hr-HR"/>
        </w:rPr>
        <w:t xml:space="preserve"> su</w:t>
      </w:r>
      <w:r w:rsidR="00670EBC" w:rsidRPr="008D043F">
        <w:rPr>
          <w:rFonts w:asciiTheme="minorHAnsi" w:hAnsiTheme="minorHAnsi" w:cstheme="minorHAnsi"/>
          <w:i/>
          <w:iCs/>
          <w:sz w:val="18"/>
          <w:szCs w:val="18"/>
          <w:lang w:val="hr-HR"/>
        </w:rPr>
        <w:t xml:space="preserve"> na osnovu udjela PM2.5 u PM10 u ostala dva kantona.   </w:t>
      </w:r>
    </w:p>
    <w:p w14:paraId="1E75D2F5" w14:textId="7777777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cjena je da emisije iz kantona navedenih u prethodnoj tabeli predstavljaju preko 80% ukupnih emisija iz kućnih ložišta u </w:t>
      </w:r>
      <w:r w:rsidR="00B75742"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Iako su emisije sumpor</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dioksida iz kućnih ložišta oko sedam puta manje od emisija iz velikih postrojenja</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jihov </w:t>
      </w:r>
      <w:r w:rsidR="00B75742" w:rsidRPr="008D043F">
        <w:rPr>
          <w:rFonts w:asciiTheme="minorHAnsi" w:hAnsiTheme="minorHAnsi" w:cstheme="minorHAnsi"/>
          <w:sz w:val="22"/>
          <w:szCs w:val="22"/>
          <w:lang w:val="hr-HR"/>
        </w:rPr>
        <w:t xml:space="preserve">utjecaj </w:t>
      </w:r>
      <w:r w:rsidRPr="008D043F">
        <w:rPr>
          <w:rFonts w:asciiTheme="minorHAnsi" w:hAnsiTheme="minorHAnsi" w:cstheme="minorHAnsi"/>
          <w:sz w:val="22"/>
          <w:szCs w:val="22"/>
          <w:lang w:val="hr-HR"/>
        </w:rPr>
        <w:t xml:space="preserve">na zagađenost zraka je znatno veći zbog niže visine </w:t>
      </w:r>
      <w:r w:rsidR="00B75742" w:rsidRPr="008D043F">
        <w:rPr>
          <w:rFonts w:asciiTheme="minorHAnsi" w:hAnsiTheme="minorHAnsi" w:cstheme="minorHAnsi"/>
          <w:sz w:val="22"/>
          <w:szCs w:val="22"/>
          <w:lang w:val="hr-HR"/>
        </w:rPr>
        <w:t xml:space="preserve">emitiranja </w:t>
      </w:r>
      <w:r w:rsidRPr="008D043F">
        <w:rPr>
          <w:rFonts w:asciiTheme="minorHAnsi" w:hAnsiTheme="minorHAnsi" w:cstheme="minorHAnsi"/>
          <w:sz w:val="22"/>
          <w:szCs w:val="22"/>
          <w:lang w:val="hr-HR"/>
        </w:rPr>
        <w:t xml:space="preserve">i zbog pojave emisija u toku nekoliko mjeseci. Emisije čvrstih čestica iz kućnih ložišta su preko tri puta veće od emisija iz velikih postrojenja. Uzevši u obzir visinu i senzonalnost </w:t>
      </w:r>
      <w:r w:rsidR="00B75742" w:rsidRPr="008D043F">
        <w:rPr>
          <w:rFonts w:asciiTheme="minorHAnsi" w:hAnsiTheme="minorHAnsi" w:cstheme="minorHAnsi"/>
          <w:sz w:val="22"/>
          <w:szCs w:val="22"/>
          <w:lang w:val="hr-HR"/>
        </w:rPr>
        <w:t>emitiranja utjecaja</w:t>
      </w:r>
      <w:r w:rsidRPr="008D043F">
        <w:rPr>
          <w:rFonts w:asciiTheme="minorHAnsi" w:hAnsiTheme="minorHAnsi" w:cstheme="minorHAnsi"/>
          <w:sz w:val="22"/>
          <w:szCs w:val="22"/>
          <w:lang w:val="hr-HR"/>
        </w:rPr>
        <w:t xml:space="preserve"> kućnih ložišta na ambijentalne koncentracije čvrstih čestica su značajno veće od </w:t>
      </w:r>
      <w:r w:rsidR="00B75742"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velikih postrojenja.  </w:t>
      </w:r>
    </w:p>
    <w:p w14:paraId="292ABC93" w14:textId="1CCAB47B"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spostavljen je registar obveznika plaćanja naknade za zagađivače zraka u Fondu za zaštitu okoliša (FZO</w:t>
      </w:r>
      <w:r w:rsidR="0021276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F</w:t>
      </w:r>
      <w:r w:rsidR="000201A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BiH) vezan za Uredbu o naknadama za zagađivače zraka u okviru kojeg se na godišnjoj osnovi prijavljuju emisije u zrak (SO</w:t>
      </w:r>
      <w:r w:rsidRPr="008D043F">
        <w:rPr>
          <w:rFonts w:asciiTheme="minorHAnsi" w:hAnsiTheme="minorHAnsi" w:cstheme="minorHAnsi"/>
          <w:sz w:val="22"/>
          <w:szCs w:val="22"/>
          <w:vertAlign w:val="subscript"/>
          <w:lang w:val="hr-HR"/>
        </w:rPr>
        <w:t>2</w:t>
      </w:r>
      <w:r w:rsidRPr="008D043F">
        <w:rPr>
          <w:rFonts w:asciiTheme="minorHAnsi" w:hAnsiTheme="minorHAnsi" w:cstheme="minorHAnsi"/>
          <w:sz w:val="22"/>
          <w:szCs w:val="22"/>
          <w:lang w:val="hr-HR"/>
        </w:rPr>
        <w:t>, NO</w:t>
      </w:r>
      <w:r w:rsidRPr="008D043F">
        <w:rPr>
          <w:rFonts w:asciiTheme="minorHAnsi" w:hAnsiTheme="minorHAnsi" w:cstheme="minorHAnsi"/>
          <w:sz w:val="22"/>
          <w:szCs w:val="22"/>
          <w:vertAlign w:val="subscript"/>
          <w:lang w:val="hr-HR"/>
        </w:rPr>
        <w:t>2</w:t>
      </w:r>
      <w:r w:rsidRPr="008D043F">
        <w:rPr>
          <w:rFonts w:asciiTheme="minorHAnsi" w:hAnsiTheme="minorHAnsi" w:cstheme="minorHAnsi"/>
          <w:sz w:val="22"/>
          <w:szCs w:val="22"/>
          <w:lang w:val="hr-HR"/>
        </w:rPr>
        <w:t xml:space="preserve"> i čvrste čestice), te su svi veliki zagađivači zraka uvedeni u sistem plaćanja. Uredbom je propisano plaćanje posebnih naknada za okoliš prilikom registracije motornih vozila. Sredstva prikuplja FZO</w:t>
      </w:r>
      <w:r w:rsidR="0021276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F</w:t>
      </w:r>
      <w:r w:rsidR="000201A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BiH.</w:t>
      </w:r>
    </w:p>
    <w:p w14:paraId="67911663" w14:textId="53472C28"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nacionalni plan smanjenja emisija (NERP) iz </w:t>
      </w:r>
      <w:r w:rsidR="00B75742"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 uključene</w:t>
      </w:r>
      <w:r w:rsidR="00B75742"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dvije termoelektrane sa sedam blokova i jedna industrijska kogenerativna elektrana s tri velika postrojenja za sagorijevanje s toplotnom snagom ložišta većom </w:t>
      </w:r>
      <w:r w:rsidR="00B75742" w:rsidRPr="008D043F">
        <w:rPr>
          <w:rFonts w:asciiTheme="minorHAnsi" w:hAnsiTheme="minorHAnsi" w:cstheme="minorHAnsi"/>
          <w:sz w:val="22"/>
          <w:szCs w:val="22"/>
          <w:lang w:val="hr-HR"/>
        </w:rPr>
        <w:t xml:space="preserve">od </w:t>
      </w:r>
      <w:r w:rsidRPr="008D043F">
        <w:rPr>
          <w:rFonts w:asciiTheme="minorHAnsi" w:hAnsiTheme="minorHAnsi" w:cstheme="minorHAnsi"/>
          <w:sz w:val="22"/>
          <w:szCs w:val="22"/>
          <w:lang w:val="hr-HR"/>
        </w:rPr>
        <w:t>50 MW. Emisija sumpor-dioksida iz tih postrojenja u 2014. godini iznosila</w:t>
      </w:r>
      <w:r w:rsidR="00B75742"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142.550 tona, emisija azotnih oksida bila</w:t>
      </w:r>
      <w:r w:rsidR="00B75742"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14.514 tona, a čvrstih čestica 2.253 tone</w:t>
      </w:r>
      <w:r w:rsidR="00481C1E" w:rsidRPr="008D043F">
        <w:rPr>
          <w:rFonts w:asciiTheme="minorHAnsi" w:hAnsiTheme="minorHAnsi" w:cstheme="minorHAnsi"/>
          <w:sz w:val="22"/>
          <w:szCs w:val="22"/>
          <w:lang w:val="hr-HR"/>
        </w:rPr>
        <w:t xml:space="preserve"> </w:t>
      </w:r>
      <w:r w:rsidR="00481C1E" w:rsidRPr="008D043F">
        <w:rPr>
          <w:rFonts w:asciiTheme="minorHAnsi" w:hAnsiTheme="minorHAnsi" w:cstheme="minorHAnsi"/>
          <w:sz w:val="22"/>
          <w:szCs w:val="22"/>
          <w:lang w:val="hr-HR"/>
        </w:rPr>
        <w:fldChar w:fldCharType="begin"/>
      </w:r>
      <w:r w:rsidR="00481C1E" w:rsidRPr="008D043F">
        <w:rPr>
          <w:rFonts w:asciiTheme="minorHAnsi" w:hAnsiTheme="minorHAnsi" w:cstheme="minorHAnsi"/>
          <w:sz w:val="22"/>
          <w:szCs w:val="22"/>
          <w:lang w:val="hr-HR"/>
        </w:rPr>
        <w:instrText xml:space="preserve"> ADDIN ZOTERO_ITEM CSL_CITATION {"citationID":"S1L7GUta","properties":{"formattedCitation":"(USAID 2015)","plainCitation":"(USAID 2015)","noteIndex":0},"citationItems":[{"id":1488,"uris":["http://zotero.org/users/7192877/items/NKSYJ2DH"],"itemData":{"id":1488,"type":"document","publisher":"USAID","title":"Nacionalni plan smanjenja emisija za Bosnu i Hercegovinu","URL":"http://www.mvteo.gov.ba/data/Home/Dokumenti/19012016_BiH_NERP_local_12_23_2015_Final.pdf","author":[{"literal":"USAID"}],"issued":{"date-parts":[["2015"]]}}}],"schema":"https://github.com/citation-style-language/schema/raw/master/csl-citation.json"} </w:instrText>
      </w:r>
      <w:r w:rsidR="00481C1E" w:rsidRPr="008D043F">
        <w:rPr>
          <w:rFonts w:asciiTheme="minorHAnsi" w:hAnsiTheme="minorHAnsi" w:cstheme="minorHAnsi"/>
          <w:sz w:val="22"/>
          <w:szCs w:val="22"/>
          <w:lang w:val="hr-HR"/>
        </w:rPr>
        <w:fldChar w:fldCharType="separate"/>
      </w:r>
      <w:r w:rsidR="00481C1E" w:rsidRPr="008D043F">
        <w:rPr>
          <w:rFonts w:asciiTheme="minorHAnsi" w:hAnsiTheme="minorHAnsi" w:cstheme="minorHAnsi"/>
          <w:sz w:val="22"/>
          <w:lang w:val="hr-HR"/>
        </w:rPr>
        <w:t>(USAID</w:t>
      </w:r>
      <w:r w:rsidR="00925D49" w:rsidRPr="008D043F">
        <w:rPr>
          <w:rFonts w:asciiTheme="minorHAnsi" w:hAnsiTheme="minorHAnsi" w:cstheme="minorHAnsi"/>
          <w:sz w:val="22"/>
          <w:lang w:val="hr-HR"/>
        </w:rPr>
        <w:t>,</w:t>
      </w:r>
      <w:r w:rsidR="00481C1E" w:rsidRPr="008D043F">
        <w:rPr>
          <w:rFonts w:asciiTheme="minorHAnsi" w:hAnsiTheme="minorHAnsi" w:cstheme="minorHAnsi"/>
          <w:sz w:val="22"/>
          <w:lang w:val="hr-HR"/>
        </w:rPr>
        <w:t xml:space="preserve"> 2015)</w:t>
      </w:r>
      <w:r w:rsidR="00481C1E"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rema podacima za 2018. </w:t>
      </w:r>
      <w:r w:rsidR="00B75742" w:rsidRPr="008D043F">
        <w:rPr>
          <w:rFonts w:asciiTheme="minorHAnsi" w:hAnsiTheme="minorHAnsi" w:cstheme="minorHAnsi"/>
          <w:sz w:val="22"/>
          <w:szCs w:val="22"/>
          <w:lang w:val="hr-HR"/>
        </w:rPr>
        <w:t>godinu,</w:t>
      </w:r>
      <w:r w:rsidRPr="008D043F">
        <w:rPr>
          <w:rFonts w:asciiTheme="minorHAnsi" w:hAnsiTheme="minorHAnsi" w:cstheme="minorHAnsi"/>
          <w:sz w:val="22"/>
          <w:szCs w:val="22"/>
          <w:lang w:val="hr-HR"/>
        </w:rPr>
        <w:t xml:space="preserve"> emisije čvrstih čestica i azotnih oksida su </w:t>
      </w:r>
      <w:r w:rsidR="00B75742" w:rsidRPr="008D043F">
        <w:rPr>
          <w:rFonts w:asciiTheme="minorHAnsi" w:hAnsiTheme="minorHAnsi" w:cstheme="minorHAnsi"/>
          <w:sz w:val="22"/>
          <w:szCs w:val="22"/>
          <w:lang w:val="hr-HR"/>
        </w:rPr>
        <w:t>smanjene</w:t>
      </w:r>
      <w:r w:rsidRPr="008D043F">
        <w:rPr>
          <w:rFonts w:asciiTheme="minorHAnsi" w:hAnsiTheme="minorHAnsi" w:cstheme="minorHAnsi"/>
          <w:sz w:val="22"/>
          <w:szCs w:val="22"/>
          <w:lang w:val="hr-HR"/>
        </w:rPr>
        <w:t>, dok je emisija sumpor</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znatno iznad vrijednosti iz NERP-a. </w:t>
      </w:r>
    </w:p>
    <w:p w14:paraId="4414BCA4" w14:textId="45C826AF" w:rsidR="00056348" w:rsidRPr="008D043F" w:rsidRDefault="00056348" w:rsidP="0068355A">
      <w:pPr>
        <w:pStyle w:val="ListParagraph"/>
        <w:spacing w:before="120" w:after="120" w:line="276" w:lineRule="auto"/>
        <w:ind w:left="0"/>
        <w:jc w:val="center"/>
        <w:rPr>
          <w:rFonts w:asciiTheme="minorHAnsi" w:hAnsiTheme="minorHAnsi" w:cstheme="minorHAnsi"/>
          <w:lang w:val="hr-HR"/>
        </w:rPr>
      </w:pPr>
      <w:r w:rsidRPr="008D043F">
        <w:rPr>
          <w:rFonts w:asciiTheme="minorHAnsi" w:hAnsiTheme="minorHAnsi" w:cstheme="minorHAnsi"/>
          <w:noProof/>
          <w:lang w:val="en-GB"/>
        </w:rPr>
        <w:drawing>
          <wp:inline distT="0" distB="0" distL="0" distR="0" wp14:anchorId="5FA1C72E" wp14:editId="6B2F19A0">
            <wp:extent cx="3165613" cy="16002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3193111" cy="1614100"/>
                    </a:xfrm>
                    <a:prstGeom prst="rect">
                      <a:avLst/>
                    </a:prstGeom>
                    <a:noFill/>
                    <a:ln>
                      <a:noFill/>
                    </a:ln>
                  </pic:spPr>
                </pic:pic>
              </a:graphicData>
            </a:graphic>
          </wp:inline>
        </w:drawing>
      </w:r>
    </w:p>
    <w:p w14:paraId="654B47FE" w14:textId="11C6A339" w:rsidR="00AA10D2" w:rsidRPr="008D043F" w:rsidRDefault="00AA10D2" w:rsidP="0068355A">
      <w:pPr>
        <w:pStyle w:val="Caption"/>
        <w:keepNext/>
        <w:spacing w:line="276" w:lineRule="auto"/>
        <w:jc w:val="center"/>
        <w:rPr>
          <w:rFonts w:asciiTheme="minorHAnsi" w:hAnsiTheme="minorHAnsi" w:cstheme="minorHAnsi"/>
          <w:lang w:val="hr-HR"/>
        </w:rPr>
      </w:pPr>
      <w:bookmarkStart w:id="120" w:name="_Toc109842463"/>
      <w:bookmarkStart w:id="121" w:name="_Toc67066025"/>
      <w:r w:rsidRPr="008D043F">
        <w:rPr>
          <w:rFonts w:asciiTheme="minorHAnsi" w:hAnsiTheme="minorHAnsi" w:cstheme="minorHAnsi"/>
          <w:lang w:val="hr-HR"/>
        </w:rPr>
        <w:lastRenderedPageBreak/>
        <w:t>Slika</w:t>
      </w:r>
      <w:r w:rsidRPr="008D043F">
        <w:rPr>
          <w:rFonts w:asciiTheme="minorHAnsi" w:hAnsiTheme="minorHAnsi" w:cstheme="minorHAnsi"/>
          <w:b w:val="0"/>
          <w:lang w:val="hr-HR"/>
        </w:rPr>
        <w:t xml:space="preserve"> </w:t>
      </w:r>
      <w:bookmarkStart w:id="122" w:name="slika6"/>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Slik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6</w:t>
      </w:r>
      <w:r w:rsidRPr="008D043F">
        <w:rPr>
          <w:rFonts w:asciiTheme="minorHAnsi" w:hAnsiTheme="minorHAnsi" w:cstheme="minorHAnsi"/>
          <w:lang w:val="hr-HR"/>
        </w:rPr>
        <w:fldChar w:fldCharType="end"/>
      </w:r>
      <w:bookmarkEnd w:id="122"/>
      <w:r w:rsidRPr="008D043F">
        <w:rPr>
          <w:rFonts w:asciiTheme="minorHAnsi" w:hAnsiTheme="minorHAnsi" w:cstheme="minorHAnsi"/>
          <w:lang w:val="hr-HR"/>
        </w:rPr>
        <w:t xml:space="preserve">: </w:t>
      </w:r>
      <w:r w:rsidRPr="008D043F">
        <w:rPr>
          <w:rFonts w:asciiTheme="minorHAnsi" w:hAnsiTheme="minorHAnsi" w:cstheme="minorHAnsi"/>
          <w:b w:val="0"/>
          <w:lang w:val="hr-HR"/>
        </w:rPr>
        <w:t>Emisije zagađujućih materija iz postojećih velikih postrojenja za sagorijevanje u 2014. godini u Federaciji BiH</w:t>
      </w:r>
      <w:bookmarkStart w:id="123" w:name="_Hlk66131134"/>
      <w:bookmarkEnd w:id="120"/>
    </w:p>
    <w:p w14:paraId="2A80D401" w14:textId="224A4EC2" w:rsidR="00AA10D2" w:rsidRPr="008D043F" w:rsidRDefault="00AA10D2" w:rsidP="0068355A">
      <w:pPr>
        <w:pStyle w:val="Caption"/>
        <w:spacing w:after="200" w:line="276" w:lineRule="auto"/>
        <w:jc w:val="center"/>
        <w:rPr>
          <w:rFonts w:asciiTheme="minorHAnsi" w:hAnsiTheme="minorHAnsi" w:cstheme="minorHAnsi"/>
          <w:lang w:val="hr-HR"/>
        </w:rPr>
      </w:pPr>
      <w:r w:rsidRPr="008D043F">
        <w:rPr>
          <w:rFonts w:asciiTheme="minorHAnsi" w:hAnsiTheme="minorHAnsi" w:cstheme="minorHAnsi"/>
          <w:b w:val="0"/>
          <w:lang w:val="hr-HR"/>
        </w:rPr>
        <w:t xml:space="preserve">Izvor: </w:t>
      </w:r>
      <w:bookmarkEnd w:id="121"/>
      <w:bookmarkEnd w:id="123"/>
      <w:r w:rsidRPr="008D043F">
        <w:rPr>
          <w:rFonts w:asciiTheme="minorHAnsi" w:hAnsiTheme="minorHAnsi" w:cstheme="minorHAnsi"/>
          <w:b w:val="0"/>
          <w:lang w:val="hr-HR"/>
        </w:rPr>
        <w:fldChar w:fldCharType="begin"/>
      </w:r>
      <w:r w:rsidRPr="008D043F">
        <w:rPr>
          <w:rFonts w:asciiTheme="minorHAnsi" w:hAnsiTheme="minorHAnsi" w:cstheme="minorHAnsi"/>
          <w:b w:val="0"/>
          <w:lang w:val="hr-HR"/>
        </w:rPr>
        <w:instrText xml:space="preserve"> ADDIN ZOTERO_ITEM CSL_CITATION {"citationID":"K7Q3nYIM","properties":{"formattedCitation":"(USAID 2015)","plainCitation":"(USAID 2015)","noteIndex":0},"citationItems":[{"id":1488,"uris":["http://zotero.org/users/7192877/items/NKSYJ2DH"],"itemData":{"id":1488,"type":"document","publisher":"USAID","title":"Nacionalni plan smanjenja emisija za Bosnu i Hercegovinu","URL":"http://www.mvteo.gov.ba/data/Home/Dokumenti/19012016_BiH_NERP_local_12_23_2015_Final.pdf","author":[{"literal":"USAID"}],"issued":{"date-parts":[["2015"]]}}}],"schema":"https://github.com/citation-style-language/schema/raw/master/csl-citation.json"} </w:instrText>
      </w:r>
      <w:r w:rsidRPr="008D043F">
        <w:rPr>
          <w:rFonts w:asciiTheme="minorHAnsi" w:hAnsiTheme="minorHAnsi" w:cstheme="minorHAnsi"/>
          <w:b w:val="0"/>
          <w:lang w:val="hr-HR"/>
        </w:rPr>
        <w:fldChar w:fldCharType="separate"/>
      </w:r>
      <w:r w:rsidRPr="008D043F">
        <w:rPr>
          <w:rFonts w:asciiTheme="minorHAnsi" w:hAnsiTheme="minorHAnsi" w:cstheme="minorHAnsi"/>
          <w:b w:val="0"/>
          <w:lang w:val="hr-HR"/>
        </w:rPr>
        <w:t>(USAID 2015)</w:t>
      </w:r>
      <w:r w:rsidRPr="008D043F">
        <w:rPr>
          <w:rFonts w:asciiTheme="minorHAnsi" w:hAnsiTheme="minorHAnsi" w:cstheme="minorHAnsi"/>
          <w:b w:val="0"/>
          <w:lang w:val="hr-HR"/>
        </w:rPr>
        <w:fldChar w:fldCharType="end"/>
      </w:r>
    </w:p>
    <w:p w14:paraId="482D98C5" w14:textId="6C75D890" w:rsidR="00670EBC" w:rsidRPr="008D043F" w:rsidRDefault="00670EB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jznačajnije zagađujuće materije iz cestovnog saobraćaja su čvrste čestice i azotni oksidi. U 2016. godini</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irektne emisije PM10 iznosile</w:t>
      </w:r>
      <w:r w:rsidR="00B75742"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839,3 tone, a PM2.5 731,2 tone. U istoj godini emisija azotnih oksida iznosila</w:t>
      </w:r>
      <w:r w:rsidR="00B75742"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10.003 tone. Emisije čvrstih čestica u 2016.</w:t>
      </w:r>
      <w:r w:rsidR="00B75742" w:rsidRPr="008D043F">
        <w:rPr>
          <w:rFonts w:asciiTheme="minorHAnsi" w:hAnsiTheme="minorHAnsi" w:cstheme="minorHAnsi"/>
          <w:sz w:val="22"/>
          <w:szCs w:val="22"/>
          <w:lang w:val="hr-HR"/>
        </w:rPr>
        <w:t xml:space="preserve"> godini</w:t>
      </w:r>
      <w:r w:rsidRPr="008D043F">
        <w:rPr>
          <w:rFonts w:asciiTheme="minorHAnsi" w:hAnsiTheme="minorHAnsi" w:cstheme="minorHAnsi"/>
          <w:sz w:val="22"/>
          <w:szCs w:val="22"/>
          <w:lang w:val="hr-HR"/>
        </w:rPr>
        <w:t xml:space="preserve"> su manje za oko 9% u odnosu na 2014. godinu. U istom periodu se bilježi na rast emisije azotnih oksida za 5%</w:t>
      </w:r>
      <w:r w:rsidR="00E8726D" w:rsidRPr="008D043F">
        <w:rPr>
          <w:rFonts w:asciiTheme="minorHAnsi" w:hAnsiTheme="minorHAnsi" w:cstheme="minorHAnsi"/>
          <w:sz w:val="22"/>
          <w:szCs w:val="22"/>
          <w:lang w:val="hr-HR"/>
        </w:rPr>
        <w:t xml:space="preserve"> </w:t>
      </w:r>
      <w:r w:rsidR="00E8726D"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MMZskXp","properties":{"formattedCitation":"(Federalni hidrometeorolo\\uc0\\u353{}ki zavod 2018)","plainCitation":"(Federalni hidrometeorološki zavod 2018)","noteIndex":0},"citationItems":[{"id":1489,"uris":["http://zotero.org/users/7192877/items/JGV6MQ56"],"itemData":{"id":1489,"type":"document","title":"Proračun emisije zagađujućih tvari iz mobilnih izvora - saobraćaja u Federaciji Bosne i Hercegovine za 2016. godinu","URL":"https://www.fhmzbih.gov.ba/PUBLIKACIJE/zrak/emisija-zag-tvari-iz-mob-izvora-KS.pdf","author":[{"literal":"Federalni hidrometeorološki zavod"}],"issued":{"date-parts":[["2018"]]}}}],"schema":"https://github.com/citation-style-language/schema/raw/master/csl-citation.json"} </w:instrText>
      </w:r>
      <w:r w:rsidR="00E8726D"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Federalni hidrometeorološki zavod</w:t>
      </w:r>
      <w:r w:rsidR="00925D49" w:rsidRPr="008D043F">
        <w:rPr>
          <w:rFonts w:asciiTheme="minorHAnsi" w:hAnsiTheme="minorHAnsi" w:cstheme="minorHAnsi"/>
          <w:sz w:val="22"/>
        </w:rPr>
        <w:t>,</w:t>
      </w:r>
      <w:r w:rsidR="00CE1A95" w:rsidRPr="008D043F">
        <w:rPr>
          <w:rFonts w:asciiTheme="minorHAnsi" w:hAnsiTheme="minorHAnsi" w:cstheme="minorHAnsi"/>
          <w:sz w:val="22"/>
        </w:rPr>
        <w:t xml:space="preserve"> 2018)</w:t>
      </w:r>
      <w:r w:rsidR="00E8726D"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184AA8F1" w14:textId="77777777" w:rsidR="00056348" w:rsidRPr="008D043F" w:rsidRDefault="00056348"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Klimatske promjene</w:t>
      </w:r>
    </w:p>
    <w:p w14:paraId="033FE432" w14:textId="696A987D" w:rsidR="00670EBC" w:rsidRPr="008D043F" w:rsidRDefault="00670EB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zvještajem FHMZ</w:t>
      </w:r>
      <w:r w:rsidR="00B75742"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obuhvaćen</w:t>
      </w:r>
      <w:r w:rsidR="00B75742"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samo jedan dio emisije ugljen</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dioksida</w:t>
      </w:r>
      <w:r w:rsidR="00E8726D" w:rsidRPr="008D043F">
        <w:rPr>
          <w:rFonts w:asciiTheme="minorHAnsi" w:hAnsiTheme="minorHAnsi" w:cstheme="minorHAnsi"/>
          <w:sz w:val="22"/>
          <w:szCs w:val="22"/>
          <w:lang w:val="hr-HR"/>
        </w:rPr>
        <w:t xml:space="preserve"> </w:t>
      </w:r>
      <w:r w:rsidR="00E8726D"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8G3RmFOh","properties":{"formattedCitation":"(Federalni hidrometeorolo\\uc0\\u353{}ki zavod 2017)","plainCitation":"(Federalni hidrometeorološki zavod 2017)","noteIndex":0},"citationItems":[{"id":1490,"uris":["http://zotero.org/users/7192877/items/L3F2WDV9"],"itemData":{"id":1490,"type":"report","publisher":"FHMZ","title":"Izvještaj o emisiji zagađujućih tvari u zrak na području Federacije Bosne i Hercegovine u 2016. godini.","URL":"https://www.fmoit.gov.ba/upload/file/okolisne-dozvole/TE%20TUZLA%20DIVKOVI%C4%86I/Izvjestaj%20o%20emisiji%20zagadjujucih%20materija%20u%20zrak%202016.pdf","author":[{"literal":"Federalni hidrometeorološki zavod"}],"issued":{"date-parts":[["2017"]]}}}],"schema":"https://github.com/citation-style-language/schema/raw/master/csl-citation.json"} </w:instrText>
      </w:r>
      <w:r w:rsidR="00E8726D"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Federalni hidrometeorološki zavod</w:t>
      </w:r>
      <w:r w:rsidR="00925D49" w:rsidRPr="008D043F">
        <w:rPr>
          <w:rFonts w:asciiTheme="minorHAnsi" w:hAnsiTheme="minorHAnsi" w:cstheme="minorHAnsi"/>
          <w:sz w:val="22"/>
        </w:rPr>
        <w:t>,</w:t>
      </w:r>
      <w:r w:rsidR="00CE1A95" w:rsidRPr="008D043F">
        <w:rPr>
          <w:rFonts w:asciiTheme="minorHAnsi" w:hAnsiTheme="minorHAnsi" w:cstheme="minorHAnsi"/>
          <w:sz w:val="22"/>
        </w:rPr>
        <w:t xml:space="preserve"> 2017)</w:t>
      </w:r>
      <w:r w:rsidR="00E8726D"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Ne postoji inventar emisija GHG za </w:t>
      </w:r>
      <w:r w:rsidR="00B75742" w:rsidRPr="008D043F">
        <w:rPr>
          <w:rFonts w:asciiTheme="minorHAnsi" w:hAnsiTheme="minorHAnsi" w:cstheme="minorHAnsi"/>
          <w:sz w:val="22"/>
          <w:szCs w:val="22"/>
          <w:lang w:val="hr-HR"/>
        </w:rPr>
        <w:t xml:space="preserve">Federaciju </w:t>
      </w:r>
      <w:r w:rsidRPr="008D043F">
        <w:rPr>
          <w:rFonts w:asciiTheme="minorHAnsi" w:hAnsiTheme="minorHAnsi" w:cstheme="minorHAnsi"/>
          <w:sz w:val="22"/>
          <w:szCs w:val="22"/>
          <w:lang w:val="hr-HR"/>
        </w:rPr>
        <w:t xml:space="preserve">BiH (u pripremi je pravilnik o izradi inventara). Ukupna emisija GHG u </w:t>
      </w:r>
      <w:r w:rsidR="00B75742"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može</w:t>
      </w:r>
      <w:r w:rsidR="00B75742"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procijeniti na osnovu ukupne emisije za BiH i emisije u </w:t>
      </w:r>
      <w:r w:rsidR="00B75742" w:rsidRPr="008D043F">
        <w:rPr>
          <w:rFonts w:asciiTheme="minorHAnsi" w:hAnsiTheme="minorHAnsi" w:cstheme="minorHAnsi"/>
          <w:sz w:val="22"/>
          <w:szCs w:val="22"/>
          <w:lang w:val="hr-HR"/>
        </w:rPr>
        <w:t xml:space="preserve">Republici </w:t>
      </w:r>
      <w:r w:rsidR="00862D7E" w:rsidRPr="008D043F">
        <w:rPr>
          <w:rFonts w:asciiTheme="minorHAnsi" w:hAnsiTheme="minorHAnsi" w:cstheme="minorHAnsi"/>
          <w:sz w:val="22"/>
          <w:szCs w:val="22"/>
          <w:lang w:val="hr-HR"/>
        </w:rPr>
        <w:t>Srpskoj</w:t>
      </w:r>
      <w:r w:rsidRPr="008D043F">
        <w:rPr>
          <w:rFonts w:asciiTheme="minorHAnsi" w:hAnsiTheme="minorHAnsi" w:cstheme="minorHAnsi"/>
          <w:sz w:val="22"/>
          <w:szCs w:val="22"/>
          <w:lang w:val="hr-HR"/>
        </w:rPr>
        <w:t xml:space="preserve"> (s obzirom da </w:t>
      </w:r>
      <w:r w:rsidR="00862D7E" w:rsidRPr="008D043F">
        <w:rPr>
          <w:rFonts w:asciiTheme="minorHAnsi" w:hAnsiTheme="minorHAnsi" w:cstheme="minorHAnsi"/>
          <w:sz w:val="22"/>
          <w:szCs w:val="22"/>
          <w:lang w:val="hr-HR"/>
        </w:rPr>
        <w:t>na to da Republika Srpska</w:t>
      </w:r>
      <w:r w:rsidRPr="008D043F">
        <w:rPr>
          <w:rFonts w:asciiTheme="minorHAnsi" w:hAnsiTheme="minorHAnsi" w:cstheme="minorHAnsi"/>
          <w:sz w:val="22"/>
          <w:szCs w:val="22"/>
          <w:lang w:val="hr-HR"/>
        </w:rPr>
        <w:t xml:space="preserve"> ima inventar), a emisije za </w:t>
      </w:r>
      <w:r w:rsidR="00862D7E" w:rsidRPr="008D043F">
        <w:rPr>
          <w:rFonts w:asciiTheme="minorHAnsi" w:hAnsiTheme="minorHAnsi" w:cstheme="minorHAnsi"/>
          <w:sz w:val="22"/>
          <w:szCs w:val="22"/>
          <w:lang w:val="hr-HR"/>
        </w:rPr>
        <w:t>Brčko distrikt BiH</w:t>
      </w:r>
      <w:r w:rsidRPr="008D043F">
        <w:rPr>
          <w:rFonts w:asciiTheme="minorHAnsi" w:hAnsiTheme="minorHAnsi" w:cstheme="minorHAnsi"/>
          <w:sz w:val="22"/>
          <w:szCs w:val="22"/>
          <w:lang w:val="hr-HR"/>
        </w:rPr>
        <w:t xml:space="preserve"> mogu</w:t>
      </w:r>
      <w:r w:rsidR="00862D7E"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procijeniti na osnovu broja stanovnika i činjenice da u </w:t>
      </w:r>
      <w:r w:rsidR="00862D7E" w:rsidRPr="008D043F">
        <w:rPr>
          <w:rFonts w:asciiTheme="minorHAnsi" w:hAnsiTheme="minorHAnsi" w:cstheme="minorHAnsi"/>
          <w:sz w:val="22"/>
          <w:szCs w:val="22"/>
          <w:lang w:val="hr-HR"/>
        </w:rPr>
        <w:t>Brčko distriktu BiH</w:t>
      </w:r>
      <w:r w:rsidRPr="008D043F">
        <w:rPr>
          <w:rFonts w:asciiTheme="minorHAnsi" w:hAnsiTheme="minorHAnsi" w:cstheme="minorHAnsi"/>
          <w:sz w:val="22"/>
          <w:szCs w:val="22"/>
          <w:lang w:val="hr-HR"/>
        </w:rPr>
        <w:t xml:space="preserve"> ne postoje velika postrojenja za proizvodnju električne energije. Na taj način procijenjena emisija GHG</w:t>
      </w:r>
      <w:r w:rsidR="00862D7E"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za </w:t>
      </w:r>
      <w:r w:rsidR="00862D7E" w:rsidRPr="008D043F">
        <w:rPr>
          <w:rFonts w:asciiTheme="minorHAnsi" w:hAnsiTheme="minorHAnsi" w:cstheme="minorHAnsi"/>
          <w:sz w:val="22"/>
          <w:szCs w:val="22"/>
          <w:lang w:val="hr-HR"/>
        </w:rPr>
        <w:t xml:space="preserve">Federaciju </w:t>
      </w:r>
      <w:r w:rsidRPr="008D043F">
        <w:rPr>
          <w:rFonts w:asciiTheme="minorHAnsi" w:hAnsiTheme="minorHAnsi" w:cstheme="minorHAnsi"/>
          <w:sz w:val="22"/>
          <w:szCs w:val="22"/>
          <w:lang w:val="hr-HR"/>
        </w:rPr>
        <w:t>BiH za 2016. godinu iznosi 19.670 Gg CO</w:t>
      </w:r>
      <w:r w:rsidRPr="008D043F">
        <w:rPr>
          <w:rFonts w:asciiTheme="minorHAnsi" w:hAnsiTheme="minorHAnsi" w:cstheme="minorHAnsi"/>
          <w:sz w:val="22"/>
          <w:szCs w:val="22"/>
          <w:vertAlign w:val="subscript"/>
          <w:lang w:val="hr-HR"/>
        </w:rPr>
        <w:t>2ekv</w:t>
      </w:r>
      <w:r w:rsidR="00862D7E" w:rsidRPr="008D043F">
        <w:rPr>
          <w:rFonts w:asciiTheme="minorHAnsi" w:hAnsiTheme="minorHAnsi" w:cstheme="minorHAnsi"/>
          <w:sz w:val="22"/>
          <w:szCs w:val="22"/>
          <w:vertAlign w:val="subscript"/>
          <w:lang w:val="hr-HR"/>
        </w:rPr>
        <w:t xml:space="preserve">, </w:t>
      </w:r>
      <w:r w:rsidRPr="008D043F">
        <w:rPr>
          <w:rFonts w:asciiTheme="minorHAnsi" w:hAnsiTheme="minorHAnsi" w:cstheme="minorHAnsi"/>
          <w:sz w:val="22"/>
          <w:szCs w:val="22"/>
          <w:lang w:val="hr-HR"/>
        </w:rPr>
        <w:t xml:space="preserve">što je oko 66,3% od emisije BiH. Najveći izvor emisija stakleničkih </w:t>
      </w:r>
      <w:r w:rsidR="00172C7A" w:rsidRPr="008D043F">
        <w:rPr>
          <w:rFonts w:asciiTheme="minorHAnsi" w:hAnsiTheme="minorHAnsi" w:cstheme="minorHAnsi"/>
          <w:sz w:val="22"/>
          <w:szCs w:val="22"/>
          <w:lang w:val="hr-HR"/>
        </w:rPr>
        <w:t xml:space="preserve">plinova </w:t>
      </w:r>
      <w:r w:rsidRPr="008D043F">
        <w:rPr>
          <w:rFonts w:asciiTheme="minorHAnsi" w:hAnsiTheme="minorHAnsi" w:cstheme="minorHAnsi"/>
          <w:sz w:val="22"/>
          <w:szCs w:val="22"/>
          <w:lang w:val="hr-HR"/>
        </w:rPr>
        <w:t>je sektor elektroenergetike s udjelom od oko 30%. Emisija ugljen</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dioksida iz cestovnog saobraćaja u 2016. godini iznosila</w:t>
      </w:r>
      <w:r w:rsidR="00172C7A"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2.091 Gg</w:t>
      </w:r>
      <w:r w:rsidR="00E8726D" w:rsidRPr="008D043F">
        <w:rPr>
          <w:rFonts w:asciiTheme="minorHAnsi" w:hAnsiTheme="minorHAnsi" w:cstheme="minorHAnsi"/>
          <w:sz w:val="22"/>
          <w:szCs w:val="22"/>
          <w:lang w:val="hr-HR"/>
        </w:rPr>
        <w:t xml:space="preserve"> </w:t>
      </w:r>
      <w:r w:rsidR="00E8726D"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z3ufOFji","properties":{"formattedCitation":"(Federalni hidrometeorolo\\uc0\\u353{}ki zavod 2018)","plainCitation":"(Federalni hidrometeorološki zavod 2018)","noteIndex":0},"citationItems":[{"id":1489,"uris":["http://zotero.org/users/7192877/items/JGV6MQ56"],"itemData":{"id":1489,"type":"document","title":"Proračun emisije zagađujućih tvari iz mobilnih izvora - saobraćaja u Federaciji Bosne i Hercegovine za 2016. godinu","URL":"https://www.fhmzbih.gov.ba/PUBLIKACIJE/zrak/emisija-zag-tvari-iz-mob-izvora-KS.pdf","author":[{"literal":"Federalni hidrometeorološki zavod"}],"issued":{"date-parts":[["2018"]]}}}],"schema":"https://github.com/citation-style-language/schema/raw/master/csl-citation.json"} </w:instrText>
      </w:r>
      <w:r w:rsidR="00E8726D"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Federalni hidrometeorološki zavod</w:t>
      </w:r>
      <w:r w:rsidR="00925D49" w:rsidRPr="008D043F">
        <w:rPr>
          <w:rFonts w:asciiTheme="minorHAnsi" w:hAnsiTheme="minorHAnsi" w:cstheme="minorHAnsi"/>
          <w:sz w:val="22"/>
        </w:rPr>
        <w:t>,</w:t>
      </w:r>
      <w:r w:rsidR="00CE1A95" w:rsidRPr="008D043F">
        <w:rPr>
          <w:rFonts w:asciiTheme="minorHAnsi" w:hAnsiTheme="minorHAnsi" w:cstheme="minorHAnsi"/>
          <w:sz w:val="22"/>
        </w:rPr>
        <w:t xml:space="preserve"> 2018)</w:t>
      </w:r>
      <w:r w:rsidR="00E8726D" w:rsidRPr="008D043F">
        <w:rPr>
          <w:rFonts w:asciiTheme="minorHAnsi" w:hAnsiTheme="minorHAnsi" w:cstheme="minorHAnsi"/>
          <w:sz w:val="22"/>
          <w:szCs w:val="22"/>
          <w:lang w:val="hr-HR"/>
        </w:rPr>
        <w:fldChar w:fldCharType="end"/>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to je udio od oko 10,5% u ukupnim emisijama. U odnosu na 2014. godinu</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emisija je porasla za skoro 10%. Podaci o emisijama stakleničkih </w:t>
      </w:r>
      <w:r w:rsidR="00172C7A" w:rsidRPr="008D043F">
        <w:rPr>
          <w:rFonts w:asciiTheme="minorHAnsi" w:hAnsiTheme="minorHAnsi" w:cstheme="minorHAnsi"/>
          <w:sz w:val="22"/>
          <w:szCs w:val="22"/>
          <w:lang w:val="hr-HR"/>
        </w:rPr>
        <w:t xml:space="preserve">plinova </w:t>
      </w:r>
      <w:r w:rsidRPr="008D043F">
        <w:rPr>
          <w:rFonts w:asciiTheme="minorHAnsi" w:hAnsiTheme="minorHAnsi" w:cstheme="minorHAnsi"/>
          <w:sz w:val="22"/>
          <w:szCs w:val="22"/>
          <w:lang w:val="hr-HR"/>
        </w:rPr>
        <w:t xml:space="preserve">za ostale sektore nisu dostupni.   </w:t>
      </w:r>
    </w:p>
    <w:p w14:paraId="4521FFF2" w14:textId="686FF0C6" w:rsidR="00146CCC" w:rsidRPr="008D043F" w:rsidRDefault="00146CCC" w:rsidP="0068355A">
      <w:pPr>
        <w:pStyle w:val="NoSpacing"/>
        <w:spacing w:before="240" w:after="240" w:line="276" w:lineRule="auto"/>
        <w:jc w:val="both"/>
        <w:rPr>
          <w:rFonts w:asciiTheme="minorHAnsi" w:eastAsiaTheme="minorHAnsi" w:hAnsiTheme="minorHAnsi" w:cstheme="minorHAnsi"/>
          <w:lang w:val="hr-HR"/>
        </w:rPr>
      </w:pPr>
      <w:r w:rsidRPr="008D043F">
        <w:rPr>
          <w:rFonts w:asciiTheme="minorHAnsi" w:eastAsiaTheme="minorHAnsi" w:hAnsiTheme="minorHAnsi" w:cstheme="minorHAnsi"/>
          <w:lang w:val="hr-HR"/>
        </w:rPr>
        <w:t xml:space="preserve">Dosadašnje klimatske promjene u BiH najveći pritisak vrše na poljoprivredu i vodne resurse. Međutim, sve je izraženiji </w:t>
      </w:r>
      <w:r w:rsidR="00172C7A" w:rsidRPr="008D043F">
        <w:rPr>
          <w:rFonts w:asciiTheme="minorHAnsi" w:eastAsiaTheme="minorHAnsi" w:hAnsiTheme="minorHAnsi" w:cstheme="minorHAnsi"/>
          <w:lang w:val="hr-HR"/>
        </w:rPr>
        <w:t>utjecaj</w:t>
      </w:r>
      <w:r w:rsidRPr="008D043F">
        <w:rPr>
          <w:rFonts w:asciiTheme="minorHAnsi" w:eastAsiaTheme="minorHAnsi" w:hAnsiTheme="minorHAnsi" w:cstheme="minorHAnsi"/>
          <w:lang w:val="hr-HR"/>
        </w:rPr>
        <w:t xml:space="preserve"> na sektor energetike, turizma, javnog zdravlja, šumarstva, stanovanja, te osjetljive biljne i životinjske vrste </w:t>
      </w:r>
      <w:r w:rsidR="00653A4C" w:rsidRPr="008D043F">
        <w:rPr>
          <w:rFonts w:asciiTheme="minorHAnsi" w:eastAsiaTheme="minorHAnsi" w:hAnsiTheme="minorHAnsi" w:cstheme="minorHAnsi"/>
          <w:lang w:val="hr-HR"/>
        </w:rPr>
        <w:fldChar w:fldCharType="begin"/>
      </w:r>
      <w:r w:rsidR="00653A4C" w:rsidRPr="008D043F">
        <w:rPr>
          <w:rFonts w:asciiTheme="minorHAnsi" w:eastAsiaTheme="minorHAnsi" w:hAnsiTheme="minorHAnsi" w:cstheme="minorHAnsi"/>
          <w:lang w:val="hr-HR"/>
        </w:rPr>
        <w:instrText xml:space="preserve"> ADDIN ZOTERO_ITEM CSL_CITATION {"citationID":"m1r7zbRg","properties":{"formattedCitation":"(Trbi\\uc0\\u263{} et al. 2018)","plainCitation":"(Trbić et al. 2018)","noteIndex":0},"citationItems":[{"id":1493,"uris":["http://zotero.org/users/7192877/items/GQJTC5NU"],"itemData":{"id":1493,"type":"article-journal","container-title":"Climate Change Management","title":"Limits to Adaptation on Climate Change in Bosnia and Herzegovina: Insights and Experience","author":[{"family":"Trbić","given":"Goran"},{"family":"Bajić","given":"Davorin"},{"family":"Đurđević","given":"Vladimir"},{"family":"Dučić","given":"Vladan"},{"family":"Cupać","given":"Raduška"},{"family":"Vukmir","given":"Goran"},{"family":"Dekić","given":"Radoslav"},{"family":"Popov","given":"Tatjana"}],"issued":{"date-parts":[["2018"]]}}}],"schema":"https://github.com/citation-style-language/schema/raw/master/csl-citation.json"} </w:instrText>
      </w:r>
      <w:r w:rsidR="00653A4C" w:rsidRPr="008D043F">
        <w:rPr>
          <w:rFonts w:asciiTheme="minorHAnsi" w:eastAsiaTheme="minorHAnsi" w:hAnsiTheme="minorHAnsi" w:cstheme="minorHAnsi"/>
          <w:lang w:val="hr-HR"/>
        </w:rPr>
        <w:fldChar w:fldCharType="separate"/>
      </w:r>
      <w:r w:rsidR="00653A4C" w:rsidRPr="008D043F">
        <w:rPr>
          <w:rFonts w:asciiTheme="minorHAnsi" w:hAnsiTheme="minorHAnsi" w:cstheme="minorHAnsi"/>
          <w:szCs w:val="24"/>
          <w:lang w:val="hr-HR"/>
        </w:rPr>
        <w:t xml:space="preserve">(Trbić </w:t>
      </w:r>
      <w:r w:rsidR="00653A4C" w:rsidRPr="008D043F">
        <w:rPr>
          <w:rFonts w:asciiTheme="minorHAnsi" w:hAnsiTheme="minorHAnsi" w:cstheme="minorHAnsi"/>
          <w:i/>
          <w:iCs/>
          <w:szCs w:val="24"/>
          <w:lang w:val="hr-HR"/>
        </w:rPr>
        <w:t>et al</w:t>
      </w:r>
      <w:r w:rsidR="00653A4C" w:rsidRPr="008D043F">
        <w:rPr>
          <w:rFonts w:asciiTheme="minorHAnsi" w:hAnsiTheme="minorHAnsi" w:cstheme="minorHAnsi"/>
          <w:szCs w:val="24"/>
          <w:lang w:val="hr-HR"/>
        </w:rPr>
        <w:t>.</w:t>
      </w:r>
      <w:r w:rsidR="00925D49" w:rsidRPr="008D043F">
        <w:rPr>
          <w:rFonts w:asciiTheme="minorHAnsi" w:hAnsiTheme="minorHAnsi" w:cstheme="minorHAnsi"/>
          <w:szCs w:val="24"/>
          <w:lang w:val="hr-HR"/>
        </w:rPr>
        <w:t>,</w:t>
      </w:r>
      <w:r w:rsidR="00653A4C" w:rsidRPr="008D043F">
        <w:rPr>
          <w:rFonts w:asciiTheme="minorHAnsi" w:hAnsiTheme="minorHAnsi" w:cstheme="minorHAnsi"/>
          <w:szCs w:val="24"/>
          <w:lang w:val="hr-HR"/>
        </w:rPr>
        <w:t xml:space="preserve"> 2018)</w:t>
      </w:r>
      <w:r w:rsidR="00653A4C" w:rsidRPr="008D043F">
        <w:rPr>
          <w:rFonts w:asciiTheme="minorHAnsi" w:eastAsiaTheme="minorHAnsi" w:hAnsiTheme="minorHAnsi" w:cstheme="minorHAnsi"/>
          <w:lang w:val="hr-HR"/>
        </w:rPr>
        <w:fldChar w:fldCharType="end"/>
      </w:r>
      <w:r w:rsidR="00653A4C" w:rsidRPr="008D043F">
        <w:rPr>
          <w:rFonts w:asciiTheme="minorHAnsi" w:eastAsiaTheme="minorHAnsi" w:hAnsiTheme="minorHAnsi" w:cstheme="minorHAnsi"/>
          <w:lang w:val="hr-HR"/>
        </w:rPr>
        <w:t xml:space="preserve">; </w:t>
      </w:r>
      <w:r w:rsidR="00653A4C" w:rsidRPr="008D043F">
        <w:rPr>
          <w:rFonts w:asciiTheme="minorHAnsi" w:eastAsiaTheme="minorHAnsi" w:hAnsiTheme="minorHAnsi" w:cstheme="minorHAnsi"/>
          <w:lang w:val="hr-HR"/>
        </w:rPr>
        <w:fldChar w:fldCharType="begin"/>
      </w:r>
      <w:r w:rsidR="00653A4C" w:rsidRPr="008D043F">
        <w:rPr>
          <w:rFonts w:asciiTheme="minorHAnsi" w:eastAsiaTheme="minorHAnsi" w:hAnsiTheme="minorHAnsi" w:cstheme="minorHAnsi"/>
          <w:lang w:val="hr-HR"/>
        </w:rPr>
        <w:instrText xml:space="preserve"> ADDIN ZOTERO_ITEM CSL_CITATION {"citationID":"RCgMGidO","properties":{"formattedCitation":"(Cupa\\uc0\\u263{} et al. 2020)","plainCitation":"(Cupać et al. 2020)","noteIndex":0},"citationItems":[{"id":1491,"uris":["http://zotero.org/users/7192877/items/3X5QMLNV"],"itemData":{"id":1491,"type":"article-journal","container-title":"Euro-Mediterr J Environ Integr","title":"Cost–benefit analysis of climate change adaptation measures in Bosnia and Herzegovina","URL":"http://uest.ntua.gr/adapt2clima/proceedings/pdf/ADAPTtoCLIMATE2019_%20Cupac_etal.pdf","volume":"5","author":[{"family":"Cupać","given":"Raduška"},{"family":"Trbić","given":"Goran"},{"family":"Zahirović","given":"Edin"}],"issued":{"date-parts":[["2020"]]}}}],"schema":"https://github.com/citation-style-language/schema/raw/master/csl-citation.json"} </w:instrText>
      </w:r>
      <w:r w:rsidR="00653A4C" w:rsidRPr="008D043F">
        <w:rPr>
          <w:rFonts w:asciiTheme="minorHAnsi" w:eastAsiaTheme="minorHAnsi" w:hAnsiTheme="minorHAnsi" w:cstheme="minorHAnsi"/>
          <w:lang w:val="hr-HR"/>
        </w:rPr>
        <w:fldChar w:fldCharType="separate"/>
      </w:r>
      <w:r w:rsidR="00653A4C" w:rsidRPr="008D043F">
        <w:rPr>
          <w:rFonts w:asciiTheme="minorHAnsi" w:hAnsiTheme="minorHAnsi" w:cstheme="minorHAnsi"/>
          <w:szCs w:val="24"/>
          <w:lang w:val="hr-HR"/>
        </w:rPr>
        <w:t xml:space="preserve">(Cupać </w:t>
      </w:r>
      <w:r w:rsidR="00653A4C" w:rsidRPr="008D043F">
        <w:rPr>
          <w:rFonts w:asciiTheme="minorHAnsi" w:hAnsiTheme="minorHAnsi" w:cstheme="minorHAnsi"/>
          <w:i/>
          <w:iCs/>
          <w:szCs w:val="24"/>
          <w:lang w:val="hr-HR"/>
        </w:rPr>
        <w:t>et al</w:t>
      </w:r>
      <w:r w:rsidR="00653A4C" w:rsidRPr="008D043F">
        <w:rPr>
          <w:rFonts w:asciiTheme="minorHAnsi" w:hAnsiTheme="minorHAnsi" w:cstheme="minorHAnsi"/>
          <w:szCs w:val="24"/>
          <w:lang w:val="hr-HR"/>
        </w:rPr>
        <w:t>.</w:t>
      </w:r>
      <w:r w:rsidR="00560DF7" w:rsidRPr="008D043F">
        <w:rPr>
          <w:rFonts w:asciiTheme="minorHAnsi" w:hAnsiTheme="minorHAnsi" w:cstheme="minorHAnsi"/>
          <w:szCs w:val="24"/>
          <w:lang w:val="hr-HR"/>
        </w:rPr>
        <w:t>,</w:t>
      </w:r>
      <w:r w:rsidR="00653A4C" w:rsidRPr="008D043F">
        <w:rPr>
          <w:rFonts w:asciiTheme="minorHAnsi" w:hAnsiTheme="minorHAnsi" w:cstheme="minorHAnsi"/>
          <w:szCs w:val="24"/>
          <w:lang w:val="hr-HR"/>
        </w:rPr>
        <w:t xml:space="preserve"> 2020)</w:t>
      </w:r>
      <w:r w:rsidR="00653A4C" w:rsidRPr="008D043F">
        <w:rPr>
          <w:rFonts w:asciiTheme="minorHAnsi" w:eastAsiaTheme="minorHAnsi" w:hAnsiTheme="minorHAnsi" w:cstheme="minorHAnsi"/>
          <w:lang w:val="hr-HR"/>
        </w:rPr>
        <w:fldChar w:fldCharType="end"/>
      </w:r>
      <w:r w:rsidR="00653A4C" w:rsidRPr="008D043F">
        <w:rPr>
          <w:rFonts w:asciiTheme="minorHAnsi" w:eastAsiaTheme="minorHAnsi" w:hAnsiTheme="minorHAnsi" w:cstheme="minorHAnsi"/>
          <w:lang w:val="hr-HR"/>
        </w:rPr>
        <w:t xml:space="preserve">. </w:t>
      </w:r>
      <w:r w:rsidRPr="008D043F">
        <w:rPr>
          <w:rFonts w:asciiTheme="minorHAnsi" w:eastAsiaTheme="minorHAnsi" w:hAnsiTheme="minorHAnsi" w:cstheme="minorHAnsi"/>
          <w:lang w:val="hr-HR"/>
        </w:rPr>
        <w:t xml:space="preserve">Evidentna je potreba </w:t>
      </w:r>
      <w:r w:rsidR="00172C7A" w:rsidRPr="008D043F">
        <w:rPr>
          <w:rFonts w:asciiTheme="minorHAnsi" w:eastAsiaTheme="minorHAnsi" w:hAnsiTheme="minorHAnsi" w:cstheme="minorHAnsi"/>
          <w:lang w:val="hr-HR"/>
        </w:rPr>
        <w:t xml:space="preserve">integriranja </w:t>
      </w:r>
      <w:r w:rsidRPr="008D043F">
        <w:rPr>
          <w:rFonts w:asciiTheme="minorHAnsi" w:eastAsiaTheme="minorHAnsi" w:hAnsiTheme="minorHAnsi" w:cstheme="minorHAnsi"/>
          <w:lang w:val="hr-HR"/>
        </w:rPr>
        <w:t xml:space="preserve">klimatskih promjena u strateške i planske dokumente, koja će </w:t>
      </w:r>
      <w:r w:rsidR="00172C7A" w:rsidRPr="008D043F">
        <w:rPr>
          <w:rFonts w:asciiTheme="minorHAnsi" w:eastAsiaTheme="minorHAnsi" w:hAnsiTheme="minorHAnsi" w:cstheme="minorHAnsi"/>
          <w:lang w:val="hr-HR"/>
        </w:rPr>
        <w:t>uvjetovati</w:t>
      </w:r>
      <w:r w:rsidRPr="008D043F">
        <w:rPr>
          <w:rFonts w:asciiTheme="minorHAnsi" w:eastAsiaTheme="minorHAnsi" w:hAnsiTheme="minorHAnsi" w:cstheme="minorHAnsi"/>
          <w:lang w:val="hr-HR"/>
        </w:rPr>
        <w:t xml:space="preserve"> i određene izmjene i dopune postojeće zakonske legislative i regulative.</w:t>
      </w:r>
    </w:p>
    <w:p w14:paraId="4464C015" w14:textId="49690DB4" w:rsidR="00146CCC" w:rsidRPr="008D043F" w:rsidRDefault="00146CC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Temperatura zraka znatno </w:t>
      </w:r>
      <w:r w:rsidR="00172C7A"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porasla u BiH u posljednjih nekoliko decenija</w:t>
      </w:r>
      <w:r w:rsidR="00653A4C" w:rsidRPr="008D043F">
        <w:rPr>
          <w:rFonts w:asciiTheme="minorHAnsi" w:hAnsiTheme="minorHAnsi" w:cstheme="minorHAnsi"/>
          <w:sz w:val="22"/>
          <w:szCs w:val="22"/>
          <w:lang w:val="hr-HR"/>
        </w:rPr>
        <w:t xml:space="preserve"> </w:t>
      </w:r>
      <w:r w:rsidR="00653A4C" w:rsidRPr="008D043F">
        <w:rPr>
          <w:rFonts w:asciiTheme="minorHAnsi" w:hAnsiTheme="minorHAnsi" w:cstheme="minorHAnsi"/>
          <w:sz w:val="22"/>
          <w:szCs w:val="22"/>
          <w:lang w:val="hr-HR"/>
        </w:rPr>
        <w:fldChar w:fldCharType="begin"/>
      </w:r>
      <w:r w:rsidR="00653A4C" w:rsidRPr="008D043F">
        <w:rPr>
          <w:rFonts w:asciiTheme="minorHAnsi" w:hAnsiTheme="minorHAnsi" w:cstheme="minorHAnsi"/>
          <w:sz w:val="22"/>
          <w:szCs w:val="22"/>
          <w:lang w:val="hr-HR"/>
        </w:rPr>
        <w:instrText xml:space="preserve"> ADDIN ZOTERO_ITEM CSL_CITATION {"citationID":"rEXgWuU9","properties":{"formattedCitation":"(Trbi\\uc0\\u263{} et al. 2017)","plainCitation":"(Trbić et al. 2017)","noteIndex":0},"citationItems":[{"id":1494,"uris":["http://zotero.org/users/7192877/items/38Q9GITZ"],"itemData":{"id":1494,"type":"article-journal","container-title":"Geographica Pannonica","DOI":"10.18421/GP21.02-01","title":"Analysis of Air Temperature Trends in Bosnia and Herzegovina","URL":"https://scindeks-clanci.ceon.rs/data/pdf/0354-8724/2017/0354-87241702068T.pdf","volume":"21, 2, 68–84.","author":[{"family":"Trbić","given":"Goran"},{"family":"Popov","given":"Tatjana"},{"family":"Gnjato","given":"Slobodan"}],"issued":{"date-parts":[["2017"]]}}}],"schema":"https://github.com/citation-style-language/schema/raw/master/csl-citation.json"} </w:instrText>
      </w:r>
      <w:r w:rsidR="00653A4C" w:rsidRPr="008D043F">
        <w:rPr>
          <w:rFonts w:asciiTheme="minorHAnsi" w:hAnsiTheme="minorHAnsi" w:cstheme="minorHAnsi"/>
          <w:sz w:val="22"/>
          <w:szCs w:val="22"/>
          <w:lang w:val="hr-HR"/>
        </w:rPr>
        <w:fldChar w:fldCharType="separate"/>
      </w:r>
      <w:r w:rsidR="00653A4C" w:rsidRPr="008D043F">
        <w:rPr>
          <w:rFonts w:asciiTheme="minorHAnsi" w:hAnsiTheme="minorHAnsi" w:cstheme="minorHAnsi"/>
          <w:sz w:val="22"/>
          <w:lang w:val="hr-HR"/>
        </w:rPr>
        <w:t xml:space="preserve">(Trbić </w:t>
      </w:r>
      <w:r w:rsidR="00653A4C" w:rsidRPr="008D043F">
        <w:rPr>
          <w:rFonts w:asciiTheme="minorHAnsi" w:hAnsiTheme="minorHAnsi" w:cstheme="minorHAnsi"/>
          <w:i/>
          <w:iCs/>
          <w:sz w:val="22"/>
          <w:lang w:val="hr-HR"/>
        </w:rPr>
        <w:t>et al</w:t>
      </w:r>
      <w:r w:rsidR="00653A4C" w:rsidRPr="008D043F">
        <w:rPr>
          <w:rFonts w:asciiTheme="minorHAnsi" w:hAnsiTheme="minorHAnsi" w:cstheme="minorHAnsi"/>
          <w:sz w:val="22"/>
          <w:lang w:val="hr-HR"/>
        </w:rPr>
        <w:t>.</w:t>
      </w:r>
      <w:r w:rsidR="00560DF7" w:rsidRPr="008D043F">
        <w:rPr>
          <w:rFonts w:asciiTheme="minorHAnsi" w:hAnsiTheme="minorHAnsi" w:cstheme="minorHAnsi"/>
          <w:sz w:val="22"/>
          <w:lang w:val="hr-HR"/>
        </w:rPr>
        <w:t>,</w:t>
      </w:r>
      <w:r w:rsidR="00653A4C" w:rsidRPr="008D043F">
        <w:rPr>
          <w:rFonts w:asciiTheme="minorHAnsi" w:hAnsiTheme="minorHAnsi" w:cstheme="minorHAnsi"/>
          <w:sz w:val="22"/>
          <w:lang w:val="hr-HR"/>
        </w:rPr>
        <w:t xml:space="preserve"> 2017)</w:t>
      </w:r>
      <w:r w:rsidR="00653A4C" w:rsidRPr="008D043F">
        <w:rPr>
          <w:rFonts w:asciiTheme="minorHAnsi" w:hAnsiTheme="minorHAnsi" w:cstheme="minorHAnsi"/>
          <w:sz w:val="22"/>
          <w:szCs w:val="22"/>
          <w:lang w:val="hr-HR"/>
        </w:rPr>
        <w:fldChar w:fldCharType="end"/>
      </w:r>
      <w:r w:rsidR="00653A4C" w:rsidRPr="008D043F">
        <w:rPr>
          <w:rFonts w:asciiTheme="minorHAnsi" w:hAnsiTheme="minorHAnsi" w:cstheme="minorHAnsi"/>
          <w:sz w:val="22"/>
          <w:szCs w:val="22"/>
          <w:lang w:val="hr-HR"/>
        </w:rPr>
        <w:t xml:space="preserve">; </w:t>
      </w:r>
      <w:r w:rsidR="002F15DA" w:rsidRPr="008D043F">
        <w:rPr>
          <w:rFonts w:asciiTheme="minorHAnsi" w:hAnsiTheme="minorHAnsi" w:cstheme="minorHAnsi"/>
          <w:sz w:val="22"/>
          <w:szCs w:val="22"/>
          <w:lang w:val="hr-HR"/>
        </w:rPr>
        <w:fldChar w:fldCharType="begin"/>
      </w:r>
      <w:r w:rsidR="002F15DA" w:rsidRPr="008D043F">
        <w:rPr>
          <w:rFonts w:asciiTheme="minorHAnsi" w:hAnsiTheme="minorHAnsi" w:cstheme="minorHAnsi"/>
          <w:sz w:val="22"/>
          <w:szCs w:val="22"/>
          <w:lang w:val="hr-HR"/>
        </w:rPr>
        <w:instrText xml:space="preserve"> ADDIN ZOTERO_ITEM CSL_CITATION {"citationID":"WLHUQBwG","properties":{"formattedCitation":"(Trbi\\uc0\\u263{} et al. 2018)","plainCitation":"(Trbić et al. 2018)","noteIndex":0},"citationItems":[{"id":1493,"uris":["http://zotero.org/users/7192877/items/GQJTC5NU"],"itemData":{"id":1493,"type":"article-journal","container-title":"Climate Change Management","title":"Limits to Adaptation on Climate Change in Bosnia and Herzegovina: Insights and Experience","author":[{"family":"Trbić","given":"Goran"},{"family":"Bajić","given":"Davorin"},{"family":"Đurđević","given":"Vladimir"},{"family":"Dučić","given":"Vladan"},{"family":"Cupać","given":"Raduška"},{"family":"Vukmir","given":"Goran"},{"family":"Dekić","given":"Radoslav"},{"family":"Popov","given":"Tatjana"}],"issued":{"date-parts":[["2018"]]}}}],"schema":"https://github.com/citation-style-language/schema/raw/master/csl-citation.json"} </w:instrText>
      </w:r>
      <w:r w:rsidR="002F15DA" w:rsidRPr="008D043F">
        <w:rPr>
          <w:rFonts w:asciiTheme="minorHAnsi" w:hAnsiTheme="minorHAnsi" w:cstheme="minorHAnsi"/>
          <w:sz w:val="22"/>
          <w:szCs w:val="22"/>
          <w:lang w:val="hr-HR"/>
        </w:rPr>
        <w:fldChar w:fldCharType="separate"/>
      </w:r>
      <w:r w:rsidR="002F15DA" w:rsidRPr="008D043F">
        <w:rPr>
          <w:rFonts w:asciiTheme="minorHAnsi" w:hAnsiTheme="minorHAnsi" w:cstheme="minorHAnsi"/>
          <w:sz w:val="22"/>
          <w:lang w:val="hr-HR"/>
        </w:rPr>
        <w:t xml:space="preserve">(Trbić </w:t>
      </w:r>
      <w:r w:rsidR="002F15DA" w:rsidRPr="008D043F">
        <w:rPr>
          <w:rFonts w:asciiTheme="minorHAnsi" w:hAnsiTheme="minorHAnsi" w:cstheme="minorHAnsi"/>
          <w:i/>
          <w:iCs/>
          <w:sz w:val="22"/>
          <w:lang w:val="hr-HR"/>
        </w:rPr>
        <w:t>et al.</w:t>
      </w:r>
      <w:r w:rsidR="00560DF7" w:rsidRPr="008D043F">
        <w:rPr>
          <w:rFonts w:asciiTheme="minorHAnsi" w:hAnsiTheme="minorHAnsi" w:cstheme="minorHAnsi"/>
          <w:sz w:val="22"/>
          <w:lang w:val="hr-HR"/>
        </w:rPr>
        <w:t>,</w:t>
      </w:r>
      <w:r w:rsidR="002F15DA" w:rsidRPr="008D043F">
        <w:rPr>
          <w:rFonts w:asciiTheme="minorHAnsi" w:hAnsiTheme="minorHAnsi" w:cstheme="minorHAnsi"/>
          <w:sz w:val="22"/>
          <w:lang w:val="hr-HR"/>
        </w:rPr>
        <w:t xml:space="preserve"> 2018)</w:t>
      </w:r>
      <w:r w:rsidR="002F15DA" w:rsidRPr="008D043F">
        <w:rPr>
          <w:rFonts w:asciiTheme="minorHAnsi" w:hAnsiTheme="minorHAnsi" w:cstheme="minorHAnsi"/>
          <w:sz w:val="22"/>
          <w:szCs w:val="22"/>
          <w:lang w:val="hr-HR"/>
        </w:rPr>
        <w:fldChar w:fldCharType="end"/>
      </w:r>
      <w:r w:rsidR="002F15DA" w:rsidRPr="008D043F">
        <w:rPr>
          <w:rFonts w:asciiTheme="minorHAnsi" w:hAnsiTheme="minorHAnsi" w:cstheme="minorHAnsi"/>
          <w:sz w:val="22"/>
          <w:szCs w:val="22"/>
          <w:lang w:val="hr-HR"/>
        </w:rPr>
        <w:t xml:space="preserve">; </w:t>
      </w:r>
      <w:r w:rsidR="002F15DA" w:rsidRPr="008D043F">
        <w:rPr>
          <w:rFonts w:asciiTheme="minorHAnsi" w:hAnsiTheme="minorHAnsi" w:cstheme="minorHAnsi"/>
          <w:sz w:val="22"/>
          <w:szCs w:val="22"/>
          <w:lang w:val="hr-HR"/>
        </w:rPr>
        <w:fldChar w:fldCharType="begin"/>
      </w:r>
      <w:r w:rsidR="00C025C0" w:rsidRPr="008D043F">
        <w:rPr>
          <w:rFonts w:asciiTheme="minorHAnsi" w:hAnsiTheme="minorHAnsi" w:cstheme="minorHAnsi"/>
          <w:sz w:val="22"/>
          <w:szCs w:val="22"/>
          <w:lang w:val="hr-HR"/>
        </w:rPr>
        <w:instrText xml:space="preserve"> ADDIN ZOTERO_ITEM CSL_CITATION {"citationID":"qqKUAj9Y","properties":{"formattedCitation":"(Gnjato et al. 2019)","plainCitation":"(Gnjato et al. 2019)","noteIndex":0},"citationItems":[{"id":1496,"uris":["http://zotero.org/users/7192877/items/IJFKQD8A"],"itemData":{"id":1496,"type":"article-journal","container-title":"Climate Change Management","DOI":"10.1007/978-3-030-03383-5_6","title":"Climate Change Impact on River Discharges in Bosnia and Herzegovina: A Case Study of the Lower Vrbas River Basin","URL":"https://link.springer.com/chapter/10.1007/978-3-030-03383-5_6","author":[{"family":"Gnjato","given":"Slobodan"},{"family":"Popov","given":"Tatjana"},{"family":"Trbić","given":"Goran"},{"family":"Ivanišević","given":"Marko"}],"issued":{"date-parts":[["2019"]]}}}],"schema":"https://github.com/citation-style-language/schema/raw/master/csl-citation.json"} </w:instrText>
      </w:r>
      <w:r w:rsidR="002F15DA" w:rsidRPr="008D043F">
        <w:rPr>
          <w:rFonts w:asciiTheme="minorHAnsi" w:hAnsiTheme="minorHAnsi" w:cstheme="minorHAnsi"/>
          <w:sz w:val="22"/>
          <w:szCs w:val="22"/>
          <w:lang w:val="hr-HR"/>
        </w:rPr>
        <w:fldChar w:fldCharType="separate"/>
      </w:r>
      <w:r w:rsidR="00C025C0" w:rsidRPr="008D043F">
        <w:rPr>
          <w:rFonts w:asciiTheme="minorHAnsi" w:hAnsiTheme="minorHAnsi" w:cstheme="minorHAnsi"/>
          <w:sz w:val="22"/>
          <w:lang w:val="hr-HR"/>
        </w:rPr>
        <w:t xml:space="preserve">(Gnjato </w:t>
      </w:r>
      <w:r w:rsidR="00C025C0" w:rsidRPr="008D043F">
        <w:rPr>
          <w:rFonts w:asciiTheme="minorHAnsi" w:hAnsiTheme="minorHAnsi" w:cstheme="minorHAnsi"/>
          <w:i/>
          <w:iCs/>
          <w:sz w:val="22"/>
          <w:lang w:val="hr-HR"/>
        </w:rPr>
        <w:t>et al.</w:t>
      </w:r>
      <w:r w:rsidR="00560DF7" w:rsidRPr="008D043F">
        <w:rPr>
          <w:rFonts w:asciiTheme="minorHAnsi" w:hAnsiTheme="minorHAnsi" w:cstheme="minorHAnsi"/>
          <w:sz w:val="22"/>
          <w:lang w:val="hr-HR"/>
        </w:rPr>
        <w:t>,</w:t>
      </w:r>
      <w:r w:rsidR="00C025C0" w:rsidRPr="008D043F">
        <w:rPr>
          <w:rFonts w:asciiTheme="minorHAnsi" w:hAnsiTheme="minorHAnsi" w:cstheme="minorHAnsi"/>
          <w:sz w:val="22"/>
          <w:lang w:val="hr-HR"/>
        </w:rPr>
        <w:t xml:space="preserve"> 2019)</w:t>
      </w:r>
      <w:r w:rsidR="002F15DA"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Analize trendova srednjih, maksimalnih i minimalnih temperatura zraka pokazuju da je na cijeloj teritoriji BiH prisutno zagrijavanje klimatskog sistema. Trendovi godišnje temperature su pozitivni i statistički značajni na cijeloj teritoriji BiH </w:t>
      </w:r>
      <w:r w:rsidR="00C025C0" w:rsidRPr="008D043F">
        <w:rPr>
          <w:rFonts w:asciiTheme="minorHAnsi" w:hAnsiTheme="minorHAnsi" w:cstheme="minorHAnsi"/>
          <w:sz w:val="22"/>
          <w:szCs w:val="22"/>
          <w:lang w:val="hr-HR"/>
        </w:rPr>
        <w:fldChar w:fldCharType="begin"/>
      </w:r>
      <w:r w:rsidR="00C025C0" w:rsidRPr="008D043F">
        <w:rPr>
          <w:rFonts w:asciiTheme="minorHAnsi" w:hAnsiTheme="minorHAnsi" w:cstheme="minorHAnsi"/>
          <w:sz w:val="22"/>
          <w:szCs w:val="22"/>
          <w:lang w:val="hr-HR"/>
        </w:rPr>
        <w:instrText xml:space="preserve"> ADDIN ZOTERO_ITEM CSL_CITATION {"citationID":"cxiSmOFs","properties":{"formattedCitation":"(Trbi\\uc0\\u263{} et al. 2017)","plainCitation":"(Trbić et al. 2017)","noteIndex":0},"citationItems":[{"id":1494,"uris":["http://zotero.org/users/7192877/items/38Q9GITZ"],"itemData":{"id":1494,"type":"article-journal","container-title":"Geographica Pannonica","DOI":"10.18421/GP21.02-01","title":"Analysis of Air Temperature Trends in Bosnia and Herzegovina","URL":"https://scindeks-clanci.ceon.rs/data/pdf/0354-8724/2017/0354-87241702068T.pdf","volume":"21, 2, 68–84.","author":[{"family":"Trbić","given":"Goran"},{"family":"Popov","given":"Tatjana"},{"family":"Gnjato","given":"Slobodan"}],"issued":{"date-parts":[["2017"]]}}}],"schema":"https://github.com/citation-style-language/schema/raw/master/csl-citation.json"} </w:instrText>
      </w:r>
      <w:r w:rsidR="00C025C0" w:rsidRPr="008D043F">
        <w:rPr>
          <w:rFonts w:asciiTheme="minorHAnsi" w:hAnsiTheme="minorHAnsi" w:cstheme="minorHAnsi"/>
          <w:sz w:val="22"/>
          <w:szCs w:val="22"/>
          <w:lang w:val="hr-HR"/>
        </w:rPr>
        <w:fldChar w:fldCharType="separate"/>
      </w:r>
      <w:r w:rsidR="00C025C0" w:rsidRPr="008D043F">
        <w:rPr>
          <w:rFonts w:asciiTheme="minorHAnsi" w:hAnsiTheme="minorHAnsi" w:cstheme="minorHAnsi"/>
          <w:sz w:val="22"/>
          <w:lang w:val="hr-HR"/>
        </w:rPr>
        <w:t xml:space="preserve">(Trbić </w:t>
      </w:r>
      <w:r w:rsidR="00C025C0" w:rsidRPr="008D043F">
        <w:rPr>
          <w:rFonts w:asciiTheme="minorHAnsi" w:hAnsiTheme="minorHAnsi" w:cstheme="minorHAnsi"/>
          <w:i/>
          <w:iCs/>
          <w:sz w:val="22"/>
          <w:lang w:val="hr-HR"/>
        </w:rPr>
        <w:t>et al.</w:t>
      </w:r>
      <w:r w:rsidR="00560DF7" w:rsidRPr="008D043F">
        <w:rPr>
          <w:rFonts w:asciiTheme="minorHAnsi" w:hAnsiTheme="minorHAnsi" w:cstheme="minorHAnsi"/>
          <w:sz w:val="22"/>
          <w:lang w:val="hr-HR"/>
        </w:rPr>
        <w:t>,</w:t>
      </w:r>
      <w:r w:rsidR="00C025C0" w:rsidRPr="008D043F">
        <w:rPr>
          <w:rFonts w:asciiTheme="minorHAnsi" w:hAnsiTheme="minorHAnsi" w:cstheme="minorHAnsi"/>
          <w:sz w:val="22"/>
          <w:lang w:val="hr-HR"/>
        </w:rPr>
        <w:t xml:space="preserve"> 2017)</w:t>
      </w:r>
      <w:r w:rsidR="00C025C0"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Na najvećem broju stanica zabilježen je porast srednje godišnje temperature u rasponu 0,3‒0,4°C po deceniji. Rastući trendovi srednje temperature zraka </w:t>
      </w:r>
      <w:r w:rsidR="00172C7A" w:rsidRPr="008D043F">
        <w:rPr>
          <w:rFonts w:asciiTheme="minorHAnsi" w:hAnsiTheme="minorHAnsi" w:cstheme="minorHAnsi"/>
          <w:sz w:val="22"/>
          <w:szCs w:val="22"/>
          <w:lang w:val="hr-HR"/>
        </w:rPr>
        <w:t xml:space="preserve">registrirani </w:t>
      </w:r>
      <w:r w:rsidRPr="008D043F">
        <w:rPr>
          <w:rFonts w:asciiTheme="minorHAnsi" w:hAnsiTheme="minorHAnsi" w:cstheme="minorHAnsi"/>
          <w:sz w:val="22"/>
          <w:szCs w:val="22"/>
          <w:lang w:val="hr-HR"/>
        </w:rPr>
        <w:t>su na cijeloj teritoriji BiH u svim godišnjim sezonama.</w:t>
      </w:r>
      <w:r w:rsidRPr="008D043F">
        <w:rPr>
          <w:rFonts w:asciiTheme="minorHAnsi" w:hAnsiTheme="minorHAnsi" w:cstheme="minorHAnsi"/>
          <w:color w:val="FF0000"/>
          <w:sz w:val="22"/>
          <w:szCs w:val="22"/>
          <w:lang w:val="hr-HR"/>
        </w:rPr>
        <w:t xml:space="preserve"> </w:t>
      </w:r>
      <w:r w:rsidRPr="008D043F">
        <w:rPr>
          <w:rFonts w:asciiTheme="minorHAnsi" w:hAnsiTheme="minorHAnsi" w:cstheme="minorHAnsi"/>
          <w:sz w:val="22"/>
          <w:szCs w:val="22"/>
          <w:lang w:val="hr-HR"/>
        </w:rPr>
        <w:t>U sezoni ljeto</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mperatura je značajno porasla od 0,3°C po deceniji na Ivan Sedlu</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o 0,6°C po deceniji u Bugojnu. Značajni pozitivni trendovi utvrđeni su i u sezonama zima (0,2‒0,5°C po deceniji) i proljeće (0,2‒0,4°C po deceniji) u većini područja BiH, osim na Bjelašnici (i Ivan Sedlu u sezoni proljeće), gdje je zabilježeni neznatni porast temperature bio mali. U sezoni jesen, temperatura je neznatno porasla širom BiH, a statistički značajni trendovi zabilježeni su u samo nekoliko područja. U </w:t>
      </w:r>
      <w:r w:rsidR="00172C7A" w:rsidRPr="008D043F">
        <w:rPr>
          <w:rFonts w:asciiTheme="minorHAnsi" w:hAnsiTheme="minorHAnsi" w:cstheme="minorHAnsi"/>
          <w:sz w:val="22"/>
          <w:szCs w:val="22"/>
          <w:lang w:val="hr-HR"/>
        </w:rPr>
        <w:t xml:space="preserve">vegetacijskom </w:t>
      </w:r>
      <w:r w:rsidRPr="008D043F">
        <w:rPr>
          <w:rFonts w:asciiTheme="minorHAnsi" w:hAnsiTheme="minorHAnsi" w:cstheme="minorHAnsi"/>
          <w:sz w:val="22"/>
          <w:szCs w:val="22"/>
          <w:lang w:val="hr-HR"/>
        </w:rPr>
        <w:t>periodu, statistički značajni pozitivni trendovi, u rasponu od 0,2‒0,5°C po deceniji, utvrđeni su na cijeloj teritoriji.</w:t>
      </w:r>
    </w:p>
    <w:tbl>
      <w:tblPr>
        <w:tblStyle w:val="TableGrid"/>
        <w:tblW w:w="63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259"/>
        <w:gridCol w:w="3116"/>
      </w:tblGrid>
      <w:tr w:rsidR="00056348" w:rsidRPr="008D043F" w14:paraId="6E90F1FA" w14:textId="77777777" w:rsidTr="00647A0E">
        <w:trPr>
          <w:jc w:val="center"/>
        </w:trPr>
        <w:tc>
          <w:tcPr>
            <w:tcW w:w="3261" w:type="dxa"/>
            <w:shd w:val="clear" w:color="auto" w:fill="FFFFFF" w:themeFill="background1"/>
            <w:vAlign w:val="center"/>
            <w:hideMark/>
          </w:tcPr>
          <w:p w14:paraId="6829B5F3" w14:textId="77777777" w:rsidR="00056348" w:rsidRPr="008D043F" w:rsidRDefault="00056348" w:rsidP="0068355A">
            <w:pPr>
              <w:spacing w:before="120" w:after="120" w:line="276" w:lineRule="auto"/>
              <w:jc w:val="center"/>
              <w:rPr>
                <w:rFonts w:asciiTheme="minorHAnsi" w:hAnsiTheme="minorHAnsi" w:cstheme="minorHAnsi"/>
                <w:lang w:val="hr-HR"/>
              </w:rPr>
            </w:pPr>
            <w:r w:rsidRPr="008D043F">
              <w:rPr>
                <w:rFonts w:asciiTheme="minorHAnsi" w:hAnsiTheme="minorHAnsi" w:cstheme="minorHAnsi"/>
                <w:noProof/>
                <w:sz w:val="20"/>
                <w:szCs w:val="20"/>
                <w:lang w:val="en-GB"/>
              </w:rPr>
              <w:lastRenderedPageBreak/>
              <w:drawing>
                <wp:inline distT="0" distB="0" distL="0" distR="0" wp14:anchorId="63A51C04" wp14:editId="5030A8F5">
                  <wp:extent cx="1905000" cy="1866900"/>
                  <wp:effectExtent l="0" t="0" r="0" b="0"/>
                  <wp:docPr id="7" name="Picture 7" descr="Chart, line 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descr="Chart, line chart, histogram&#10;&#10;Description automatically generated"/>
                          <pic:cNvPicPr>
                            <a:picLocks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1905000" cy="1866900"/>
                          </a:xfrm>
                          <a:prstGeom prst="rect">
                            <a:avLst/>
                          </a:prstGeom>
                          <a:noFill/>
                          <a:ln>
                            <a:noFill/>
                          </a:ln>
                        </pic:spPr>
                      </pic:pic>
                    </a:graphicData>
                  </a:graphic>
                </wp:inline>
              </w:drawing>
            </w:r>
          </w:p>
        </w:tc>
        <w:tc>
          <w:tcPr>
            <w:tcW w:w="3118" w:type="dxa"/>
            <w:shd w:val="clear" w:color="auto" w:fill="FFFFFF" w:themeFill="background1"/>
            <w:vAlign w:val="center"/>
            <w:hideMark/>
          </w:tcPr>
          <w:p w14:paraId="233620B1" w14:textId="77777777" w:rsidR="00056348" w:rsidRPr="008D043F" w:rsidRDefault="00056348" w:rsidP="0068355A">
            <w:pPr>
              <w:spacing w:before="120" w:after="120" w:line="276" w:lineRule="auto"/>
              <w:jc w:val="center"/>
              <w:rPr>
                <w:rFonts w:asciiTheme="minorHAnsi" w:hAnsiTheme="minorHAnsi" w:cstheme="minorHAnsi"/>
                <w:lang w:val="hr-HR"/>
              </w:rPr>
            </w:pPr>
            <w:r w:rsidRPr="008D043F">
              <w:rPr>
                <w:rFonts w:asciiTheme="minorHAnsi" w:hAnsiTheme="minorHAnsi" w:cstheme="minorHAnsi"/>
                <w:noProof/>
                <w:sz w:val="20"/>
                <w:szCs w:val="20"/>
                <w:lang w:val="en-GB"/>
              </w:rPr>
              <w:drawing>
                <wp:inline distT="0" distB="0" distL="0" distR="0" wp14:anchorId="75CEA13B" wp14:editId="130C59A9">
                  <wp:extent cx="1866900" cy="1866900"/>
                  <wp:effectExtent l="0" t="0" r="0" b="0"/>
                  <wp:docPr id="6" name="Picture 6" descr="Chart, line 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a:picLocks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1866900" cy="1866900"/>
                          </a:xfrm>
                          <a:prstGeom prst="rect">
                            <a:avLst/>
                          </a:prstGeom>
                          <a:noFill/>
                          <a:ln>
                            <a:noFill/>
                          </a:ln>
                        </pic:spPr>
                      </pic:pic>
                    </a:graphicData>
                  </a:graphic>
                </wp:inline>
              </w:drawing>
            </w:r>
          </w:p>
        </w:tc>
      </w:tr>
    </w:tbl>
    <w:p w14:paraId="499FEF31" w14:textId="58AB751A" w:rsidR="00647A0E" w:rsidRPr="008D043F" w:rsidRDefault="00647A0E" w:rsidP="0068355A">
      <w:pPr>
        <w:pStyle w:val="Caption"/>
        <w:keepNext/>
        <w:spacing w:before="120" w:line="276" w:lineRule="auto"/>
        <w:jc w:val="center"/>
        <w:rPr>
          <w:rFonts w:asciiTheme="minorHAnsi" w:hAnsiTheme="minorHAnsi" w:cstheme="minorHAnsi"/>
          <w:lang w:val="hr-HR"/>
        </w:rPr>
      </w:pPr>
      <w:bookmarkStart w:id="124" w:name="_Toc109842464"/>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25" w:name="slika7"/>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9B278D">
        <w:rPr>
          <w:rFonts w:asciiTheme="minorHAnsi" w:hAnsiTheme="minorHAnsi" w:cstheme="minorHAnsi"/>
          <w:noProof/>
          <w:lang w:val="hr-HR"/>
        </w:rPr>
        <w:t>7</w:t>
      </w:r>
      <w:r w:rsidR="001F0C02" w:rsidRPr="008D043F">
        <w:rPr>
          <w:rFonts w:asciiTheme="minorHAnsi" w:hAnsiTheme="minorHAnsi" w:cstheme="minorHAnsi"/>
          <w:lang w:val="hr-HR"/>
        </w:rPr>
        <w:fldChar w:fldCharType="end"/>
      </w:r>
      <w:bookmarkEnd w:id="125"/>
      <w:r w:rsidRPr="008D043F">
        <w:rPr>
          <w:rFonts w:asciiTheme="minorHAnsi" w:hAnsiTheme="minorHAnsi" w:cstheme="minorHAnsi"/>
          <w:lang w:val="hr-HR"/>
        </w:rPr>
        <w:t>:</w:t>
      </w:r>
      <w:r w:rsidR="00056348" w:rsidRPr="008D043F">
        <w:rPr>
          <w:rFonts w:asciiTheme="minorHAnsi" w:eastAsiaTheme="majorEastAsia" w:hAnsiTheme="minorHAnsi" w:cstheme="minorHAnsi"/>
          <w:color w:val="auto"/>
          <w:szCs w:val="24"/>
          <w:lang w:val="hr-HR"/>
        </w:rPr>
        <w:t xml:space="preserve"> </w:t>
      </w:r>
      <w:r w:rsidR="00056348" w:rsidRPr="008D043F">
        <w:rPr>
          <w:rFonts w:asciiTheme="minorHAnsi" w:eastAsiaTheme="majorEastAsia" w:hAnsiTheme="minorHAnsi" w:cstheme="minorHAnsi"/>
          <w:b w:val="0"/>
          <w:color w:val="auto"/>
          <w:szCs w:val="24"/>
          <w:lang w:val="hr-HR"/>
        </w:rPr>
        <w:t xml:space="preserve">Trendovi promjena temperature zraka u </w:t>
      </w:r>
      <w:r w:rsidR="00172C7A" w:rsidRPr="008D043F">
        <w:rPr>
          <w:rFonts w:asciiTheme="minorHAnsi" w:eastAsiaTheme="majorEastAsia" w:hAnsiTheme="minorHAnsi" w:cstheme="minorHAnsi"/>
          <w:b w:val="0"/>
          <w:color w:val="auto"/>
          <w:szCs w:val="24"/>
          <w:lang w:val="hr-HR"/>
        </w:rPr>
        <w:t xml:space="preserve">Federaciji </w:t>
      </w:r>
      <w:r w:rsidR="00056348" w:rsidRPr="008D043F">
        <w:rPr>
          <w:rFonts w:asciiTheme="minorHAnsi" w:eastAsiaTheme="majorEastAsia" w:hAnsiTheme="minorHAnsi" w:cstheme="minorHAnsi"/>
          <w:b w:val="0"/>
          <w:color w:val="auto"/>
          <w:szCs w:val="24"/>
          <w:lang w:val="hr-HR"/>
        </w:rPr>
        <w:t>BiH, 1961‒2016.  (Sarajevo, Mostar)</w:t>
      </w:r>
      <w:bookmarkEnd w:id="124"/>
    </w:p>
    <w:p w14:paraId="17A80FE2" w14:textId="77777777" w:rsidR="00056348" w:rsidRPr="008D043F" w:rsidRDefault="00056348" w:rsidP="0068355A">
      <w:pPr>
        <w:pStyle w:val="Caption"/>
        <w:spacing w:after="200" w:line="276" w:lineRule="auto"/>
        <w:jc w:val="center"/>
        <w:rPr>
          <w:rFonts w:asciiTheme="minorHAnsi" w:eastAsiaTheme="majorEastAsia" w:hAnsiTheme="minorHAnsi" w:cstheme="minorHAnsi"/>
          <w:b w:val="0"/>
          <w:color w:val="auto"/>
          <w:szCs w:val="24"/>
          <w:lang w:val="hr-HR"/>
        </w:rPr>
      </w:pPr>
      <w:r w:rsidRPr="008D043F">
        <w:rPr>
          <w:rFonts w:asciiTheme="minorHAnsi" w:eastAsiaTheme="majorEastAsia" w:hAnsiTheme="minorHAnsi" w:cstheme="minorHAnsi"/>
          <w:b w:val="0"/>
          <w:color w:val="auto"/>
          <w:szCs w:val="24"/>
          <w:lang w:val="hr-HR"/>
        </w:rPr>
        <w:t xml:space="preserve">Izvor: </w:t>
      </w:r>
      <w:r w:rsidR="00647A0E" w:rsidRPr="008D043F">
        <w:rPr>
          <w:rFonts w:asciiTheme="minorHAnsi" w:eastAsiaTheme="majorEastAsia" w:hAnsiTheme="minorHAnsi" w:cstheme="minorHAnsi"/>
          <w:b w:val="0"/>
          <w:color w:val="auto"/>
          <w:szCs w:val="24"/>
          <w:lang w:val="hr-HR"/>
        </w:rPr>
        <w:t>(</w:t>
      </w:r>
      <w:r w:rsidRPr="008D043F">
        <w:rPr>
          <w:rFonts w:asciiTheme="minorHAnsi" w:eastAsiaTheme="majorEastAsia" w:hAnsiTheme="minorHAnsi" w:cstheme="minorHAnsi"/>
          <w:b w:val="0"/>
          <w:color w:val="auto"/>
          <w:szCs w:val="24"/>
          <w:lang w:val="hr-HR"/>
        </w:rPr>
        <w:t>Federalni hidrometeorološki zavod</w:t>
      </w:r>
      <w:r w:rsidR="00172C7A" w:rsidRPr="008D043F">
        <w:rPr>
          <w:rFonts w:asciiTheme="minorHAnsi" w:eastAsiaTheme="majorEastAsia" w:hAnsiTheme="minorHAnsi" w:cstheme="minorHAnsi"/>
          <w:b w:val="0"/>
          <w:color w:val="auto"/>
          <w:szCs w:val="24"/>
          <w:lang w:val="hr-HR"/>
        </w:rPr>
        <w:t>,</w:t>
      </w:r>
      <w:r w:rsidRPr="008D043F">
        <w:rPr>
          <w:rFonts w:asciiTheme="minorHAnsi" w:eastAsiaTheme="majorEastAsia" w:hAnsiTheme="minorHAnsi" w:cstheme="minorHAnsi"/>
          <w:b w:val="0"/>
          <w:color w:val="auto"/>
          <w:szCs w:val="24"/>
          <w:lang w:val="hr-HR"/>
        </w:rPr>
        <w:t xml:space="preserve"> FHMZ BiH)</w:t>
      </w:r>
    </w:p>
    <w:p w14:paraId="257605DA" w14:textId="77777777" w:rsidR="00146CCC" w:rsidRPr="008D043F" w:rsidRDefault="00146CC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periodu 1961–2016. </w:t>
      </w:r>
      <w:r w:rsidR="00172C7A" w:rsidRPr="008D043F">
        <w:rPr>
          <w:rFonts w:asciiTheme="minorHAnsi" w:hAnsiTheme="minorHAnsi" w:cstheme="minorHAnsi"/>
          <w:sz w:val="22"/>
          <w:szCs w:val="22"/>
          <w:lang w:val="hr-HR"/>
        </w:rPr>
        <w:t xml:space="preserve">godine, </w:t>
      </w:r>
      <w:r w:rsidRPr="008D043F">
        <w:rPr>
          <w:rFonts w:asciiTheme="minorHAnsi" w:hAnsiTheme="minorHAnsi" w:cstheme="minorHAnsi"/>
          <w:sz w:val="22"/>
          <w:szCs w:val="22"/>
          <w:lang w:val="hr-HR"/>
        </w:rPr>
        <w:t xml:space="preserve">veći dio teritorije Federacije BiH karakteriziralo je neznatno povećanje količine padavina na godišnjem nivou. Linearni trendovi za višegodišnji period 1961‒2016. </w:t>
      </w:r>
      <w:r w:rsidR="00172C7A" w:rsidRPr="008D043F">
        <w:rPr>
          <w:rFonts w:asciiTheme="minorHAnsi" w:hAnsiTheme="minorHAnsi" w:cstheme="minorHAnsi"/>
          <w:sz w:val="22"/>
          <w:szCs w:val="22"/>
          <w:lang w:val="hr-HR"/>
        </w:rPr>
        <w:t xml:space="preserve">godine </w:t>
      </w:r>
      <w:r w:rsidRPr="008D043F">
        <w:rPr>
          <w:rFonts w:asciiTheme="minorHAnsi" w:hAnsiTheme="minorHAnsi" w:cstheme="minorHAnsi"/>
          <w:sz w:val="22"/>
          <w:szCs w:val="22"/>
          <w:lang w:val="hr-HR"/>
        </w:rPr>
        <w:t xml:space="preserve">upućuju na stagnaciju ili neznatan porast količine padavina na prostoru cijele BiH. Promjene u visini padavina izraženije su po sezonama nego na godišnjem nivou. Iako nisu zabilježene signifikantne promjene količine padavina, u velikoj mjeri je poremećen pluviometrijski režim, odnosno godišnja raspodjela. </w:t>
      </w:r>
    </w:p>
    <w:tbl>
      <w:tblPr>
        <w:tblStyle w:val="TableGrid"/>
        <w:tblW w:w="9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85"/>
      </w:tblGrid>
      <w:tr w:rsidR="001F3DA0" w:rsidRPr="008D043F" w14:paraId="331C45F0" w14:textId="77777777" w:rsidTr="001C1628">
        <w:trPr>
          <w:trHeight w:val="3731"/>
        </w:trPr>
        <w:tc>
          <w:tcPr>
            <w:tcW w:w="4584" w:type="dxa"/>
            <w:vAlign w:val="center"/>
          </w:tcPr>
          <w:p w14:paraId="3BCB513D" w14:textId="77777777" w:rsidR="001F3DA0" w:rsidRPr="008D043F" w:rsidRDefault="001F3DA0" w:rsidP="0068355A">
            <w:pPr>
              <w:spacing w:line="276" w:lineRule="auto"/>
              <w:rPr>
                <w:rFonts w:asciiTheme="minorHAnsi" w:hAnsiTheme="minorHAnsi" w:cstheme="minorHAnsi"/>
                <w:lang w:val="hr-HR"/>
              </w:rPr>
            </w:pPr>
            <w:r w:rsidRPr="008D043F">
              <w:rPr>
                <w:rFonts w:asciiTheme="minorHAnsi" w:hAnsiTheme="minorHAnsi" w:cstheme="minorHAnsi"/>
                <w:noProof/>
                <w:lang w:val="en-GB"/>
              </w:rPr>
              <w:drawing>
                <wp:anchor distT="0" distB="0" distL="114300" distR="114300" simplePos="0" relativeHeight="251654656" behindDoc="0" locked="0" layoutInCell="1" allowOverlap="1" wp14:anchorId="5BD85A5F" wp14:editId="160FCE46">
                  <wp:simplePos x="0" y="0"/>
                  <wp:positionH relativeFrom="column">
                    <wp:posOffset>228600</wp:posOffset>
                  </wp:positionH>
                  <wp:positionV relativeFrom="paragraph">
                    <wp:posOffset>-2411730</wp:posOffset>
                  </wp:positionV>
                  <wp:extent cx="2720340" cy="2343150"/>
                  <wp:effectExtent l="0" t="0" r="3810" b="0"/>
                  <wp:wrapThrough wrapText="bothSides">
                    <wp:wrapPolygon edited="0">
                      <wp:start x="0" y="0"/>
                      <wp:lineTo x="0" y="21424"/>
                      <wp:lineTo x="21479" y="21424"/>
                      <wp:lineTo x="21479" y="0"/>
                      <wp:lineTo x="0" y="0"/>
                    </wp:wrapPolygon>
                  </wp:wrapThrough>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tc>
        <w:tc>
          <w:tcPr>
            <w:tcW w:w="4585" w:type="dxa"/>
            <w:vAlign w:val="center"/>
          </w:tcPr>
          <w:p w14:paraId="01F87139" w14:textId="77777777" w:rsidR="001F3DA0" w:rsidRPr="008D043F" w:rsidRDefault="001F3DA0" w:rsidP="0068355A">
            <w:pPr>
              <w:spacing w:line="276" w:lineRule="auto"/>
              <w:rPr>
                <w:rFonts w:asciiTheme="minorHAnsi" w:hAnsiTheme="minorHAnsi" w:cstheme="minorHAnsi"/>
                <w:lang w:val="hr-HR"/>
              </w:rPr>
            </w:pPr>
            <w:r w:rsidRPr="008D043F">
              <w:rPr>
                <w:rFonts w:asciiTheme="minorHAnsi" w:hAnsiTheme="minorHAnsi" w:cstheme="minorHAnsi"/>
                <w:noProof/>
                <w:lang w:val="en-GB"/>
              </w:rPr>
              <w:drawing>
                <wp:anchor distT="0" distB="0" distL="114300" distR="114300" simplePos="0" relativeHeight="251649536" behindDoc="0" locked="0" layoutInCell="1" allowOverlap="1" wp14:anchorId="77690C26" wp14:editId="1403FAE7">
                  <wp:simplePos x="0" y="0"/>
                  <wp:positionH relativeFrom="column">
                    <wp:posOffset>-114300</wp:posOffset>
                  </wp:positionH>
                  <wp:positionV relativeFrom="paragraph">
                    <wp:posOffset>-2411730</wp:posOffset>
                  </wp:positionV>
                  <wp:extent cx="2644140" cy="2339340"/>
                  <wp:effectExtent l="0" t="0" r="3810" b="3810"/>
                  <wp:wrapThrough wrapText="bothSides">
                    <wp:wrapPolygon edited="0">
                      <wp:start x="0" y="0"/>
                      <wp:lineTo x="0" y="21459"/>
                      <wp:lineTo x="21476" y="21459"/>
                      <wp:lineTo x="21476" y="0"/>
                      <wp:lineTo x="0" y="0"/>
                    </wp:wrapPolygon>
                  </wp:wrapThrough>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tc>
      </w:tr>
    </w:tbl>
    <w:p w14:paraId="5EB3E4CD" w14:textId="2864F988" w:rsidR="001F3DA0" w:rsidRPr="008D043F" w:rsidRDefault="00647A0E" w:rsidP="0068355A">
      <w:pPr>
        <w:pStyle w:val="Caption"/>
        <w:keepNext/>
        <w:spacing w:line="276" w:lineRule="auto"/>
        <w:jc w:val="center"/>
        <w:rPr>
          <w:rFonts w:asciiTheme="minorHAnsi" w:hAnsiTheme="minorHAnsi" w:cstheme="minorHAnsi"/>
          <w:lang w:val="hr-HR"/>
        </w:rPr>
      </w:pPr>
      <w:bookmarkStart w:id="126" w:name="_Toc109842465"/>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27" w:name="slika8"/>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9B278D">
        <w:rPr>
          <w:rFonts w:asciiTheme="minorHAnsi" w:hAnsiTheme="minorHAnsi" w:cstheme="minorHAnsi"/>
          <w:noProof/>
          <w:lang w:val="hr-HR"/>
        </w:rPr>
        <w:t>8</w:t>
      </w:r>
      <w:r w:rsidR="001F0C02" w:rsidRPr="008D043F">
        <w:rPr>
          <w:rFonts w:asciiTheme="minorHAnsi" w:hAnsiTheme="minorHAnsi" w:cstheme="minorHAnsi"/>
          <w:lang w:val="hr-HR"/>
        </w:rPr>
        <w:fldChar w:fldCharType="end"/>
      </w:r>
      <w:bookmarkEnd w:id="127"/>
      <w:r w:rsidRPr="008D043F">
        <w:rPr>
          <w:rFonts w:asciiTheme="minorHAnsi" w:hAnsiTheme="minorHAnsi" w:cstheme="minorHAnsi"/>
          <w:lang w:val="hr-HR"/>
        </w:rPr>
        <w:t xml:space="preserve">: </w:t>
      </w:r>
      <w:r w:rsidR="001F3DA0" w:rsidRPr="008D043F">
        <w:rPr>
          <w:rFonts w:asciiTheme="minorHAnsi" w:hAnsiTheme="minorHAnsi" w:cstheme="minorHAnsi"/>
          <w:b w:val="0"/>
          <w:lang w:val="hr-HR"/>
        </w:rPr>
        <w:t xml:space="preserve">Trendovi promjena padavina u </w:t>
      </w:r>
      <w:r w:rsidR="00172C7A" w:rsidRPr="008D043F">
        <w:rPr>
          <w:rFonts w:asciiTheme="minorHAnsi" w:hAnsiTheme="minorHAnsi" w:cstheme="minorHAnsi"/>
          <w:b w:val="0"/>
          <w:lang w:val="hr-HR"/>
        </w:rPr>
        <w:t xml:space="preserve">Federaciji </w:t>
      </w:r>
      <w:r w:rsidR="001F3DA0" w:rsidRPr="008D043F">
        <w:rPr>
          <w:rFonts w:asciiTheme="minorHAnsi" w:hAnsiTheme="minorHAnsi" w:cstheme="minorHAnsi"/>
          <w:b w:val="0"/>
          <w:lang w:val="hr-HR"/>
        </w:rPr>
        <w:t>BiH, 1961‒2016.  (Sarajevo, Mostar)</w:t>
      </w:r>
      <w:bookmarkEnd w:id="126"/>
    </w:p>
    <w:p w14:paraId="365D6A6F" w14:textId="77777777" w:rsidR="001F3DA0" w:rsidRPr="008D043F" w:rsidRDefault="001F3DA0" w:rsidP="0068355A">
      <w:pPr>
        <w:pStyle w:val="Caption"/>
        <w:spacing w:after="200" w:line="276" w:lineRule="auto"/>
        <w:jc w:val="center"/>
        <w:rPr>
          <w:rFonts w:asciiTheme="minorHAnsi" w:hAnsiTheme="minorHAnsi" w:cstheme="minorHAnsi"/>
          <w:b w:val="0"/>
          <w:i w:val="0"/>
          <w:lang w:val="hr-HR"/>
        </w:rPr>
      </w:pPr>
      <w:r w:rsidRPr="008D043F">
        <w:rPr>
          <w:rFonts w:asciiTheme="minorHAnsi" w:hAnsiTheme="minorHAnsi" w:cstheme="minorHAnsi"/>
          <w:b w:val="0"/>
          <w:lang w:val="hr-HR"/>
        </w:rPr>
        <w:t>(Izvor: Federalni hidrometeorološki zavod</w:t>
      </w:r>
      <w:r w:rsidR="00172C7A" w:rsidRPr="008D043F">
        <w:rPr>
          <w:rFonts w:asciiTheme="minorHAnsi" w:hAnsiTheme="minorHAnsi" w:cstheme="minorHAnsi"/>
          <w:b w:val="0"/>
          <w:lang w:val="hr-HR"/>
        </w:rPr>
        <w:t>,</w:t>
      </w:r>
      <w:r w:rsidRPr="008D043F">
        <w:rPr>
          <w:rFonts w:asciiTheme="minorHAnsi" w:hAnsiTheme="minorHAnsi" w:cstheme="minorHAnsi"/>
          <w:b w:val="0"/>
          <w:lang w:val="hr-HR"/>
        </w:rPr>
        <w:t xml:space="preserve"> FHMZ BiH)</w:t>
      </w:r>
    </w:p>
    <w:p w14:paraId="38C8F59F" w14:textId="7D5494B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bog povećanog intenziteta padavina i njegove veće promjenjivosti, kao i zbog povećanog udjela jakih kiša u ukupnoj visini kiša, povećan je rizik od poplava, naročito u sjevernom dijelu BiH, gdje su tokom maja 2014. godine zabilježene katastrofalne poplave </w:t>
      </w:r>
      <w:r w:rsidR="00772D92" w:rsidRPr="008D043F">
        <w:rPr>
          <w:rFonts w:asciiTheme="minorHAnsi" w:hAnsiTheme="minorHAnsi" w:cstheme="minorHAnsi"/>
          <w:sz w:val="22"/>
          <w:szCs w:val="22"/>
          <w:lang w:val="hr-HR"/>
        </w:rPr>
        <w:fldChar w:fldCharType="begin"/>
      </w:r>
      <w:r w:rsidR="00772D92" w:rsidRPr="008D043F">
        <w:rPr>
          <w:rFonts w:asciiTheme="minorHAnsi" w:hAnsiTheme="minorHAnsi" w:cstheme="minorHAnsi"/>
          <w:sz w:val="22"/>
          <w:szCs w:val="22"/>
          <w:lang w:val="hr-HR"/>
        </w:rPr>
        <w:instrText xml:space="preserve"> ADDIN ZOTERO_ITEM CSL_CITATION {"citationID":"NNdsFSqd","properties":{"formattedCitation":"(Gnjato et al. 2019)","plainCitation":"(Gnjato et al. 2019)","noteIndex":0},"citationItems":[{"id":1496,"uris":["http://zotero.org/users/7192877/items/IJFKQD8A"],"itemData":{"id":1496,"type":"article-journal","container-title":"Climate Change Management","DOI":"10.1007/978-3-030-03383-5_6","title":"Climate Change Impact on River Discharges in Bosnia and Herzegovina: A Case Study of the Lower Vrbas River Basin","URL":"https://link.springer.com/chapter/10.1007/978-3-030-03383-5_6","author":[{"family":"Gnjato","given":"Slobodan"},{"family":"Popov","given":"Tatjana"},{"family":"Trbić","given":"Goran"},{"family":"Ivanišević","given":"Marko"}],"issued":{"date-parts":[["2019"]]}}}],"schema":"https://github.com/citation-style-language/schema/raw/master/csl-citation.json"} </w:instrText>
      </w:r>
      <w:r w:rsidR="00772D92" w:rsidRPr="008D043F">
        <w:rPr>
          <w:rFonts w:asciiTheme="minorHAnsi" w:hAnsiTheme="minorHAnsi" w:cstheme="minorHAnsi"/>
          <w:sz w:val="22"/>
          <w:szCs w:val="22"/>
          <w:lang w:val="hr-HR"/>
        </w:rPr>
        <w:fldChar w:fldCharType="separate"/>
      </w:r>
      <w:r w:rsidR="00772D92" w:rsidRPr="008D043F">
        <w:rPr>
          <w:rFonts w:asciiTheme="minorHAnsi" w:hAnsiTheme="minorHAnsi" w:cstheme="minorHAnsi"/>
          <w:sz w:val="22"/>
          <w:lang w:val="hr-HR"/>
        </w:rPr>
        <w:t>(Gnjato</w:t>
      </w:r>
      <w:r w:rsidR="00772D92" w:rsidRPr="008D043F">
        <w:rPr>
          <w:rFonts w:asciiTheme="minorHAnsi" w:hAnsiTheme="minorHAnsi" w:cstheme="minorHAnsi"/>
          <w:i/>
          <w:iCs/>
          <w:sz w:val="22"/>
          <w:lang w:val="hr-HR"/>
        </w:rPr>
        <w:t xml:space="preserve"> et al</w:t>
      </w:r>
      <w:r w:rsidR="00772D92" w:rsidRPr="008D043F">
        <w:rPr>
          <w:rFonts w:asciiTheme="minorHAnsi" w:hAnsiTheme="minorHAnsi" w:cstheme="minorHAnsi"/>
          <w:sz w:val="22"/>
          <w:lang w:val="hr-HR"/>
        </w:rPr>
        <w:t>.</w:t>
      </w:r>
      <w:r w:rsidR="00BC4186" w:rsidRPr="008D043F">
        <w:rPr>
          <w:rFonts w:asciiTheme="minorHAnsi" w:hAnsiTheme="minorHAnsi" w:cstheme="minorHAnsi"/>
          <w:sz w:val="22"/>
          <w:lang w:val="hr-HR"/>
        </w:rPr>
        <w:t>,</w:t>
      </w:r>
      <w:r w:rsidR="00772D92" w:rsidRPr="008D043F">
        <w:rPr>
          <w:rFonts w:asciiTheme="minorHAnsi" w:hAnsiTheme="minorHAnsi" w:cstheme="minorHAnsi"/>
          <w:sz w:val="22"/>
          <w:lang w:val="hr-HR"/>
        </w:rPr>
        <w:t xml:space="preserve"> 2019)</w:t>
      </w:r>
      <w:r w:rsidR="00772D9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1083B1AD"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najekstremnijem klimatskom scenariju (RCP8.5)</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o 2035. godine prosječna temperatura na području </w:t>
      </w:r>
      <w:r w:rsidR="00172C7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 će biti veća za +0,5 do +1,5 °C. Najekstremnije povećanje može se očekivati do kraja XXI vijeka</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da bi srednje godišnje temperature mogle porasti za 5 </w:t>
      </w:r>
      <w:r w:rsidRPr="008D043F">
        <w:rPr>
          <w:rFonts w:asciiTheme="minorHAnsi" w:hAnsiTheme="minorHAnsi" w:cstheme="minorHAnsi"/>
          <w:sz w:val="22"/>
          <w:szCs w:val="22"/>
          <w:vertAlign w:val="superscript"/>
          <w:lang w:val="hr-HR"/>
        </w:rPr>
        <w:t>o</w:t>
      </w:r>
      <w:r w:rsidRPr="008D043F">
        <w:rPr>
          <w:rFonts w:asciiTheme="minorHAnsi" w:hAnsiTheme="minorHAnsi" w:cstheme="minorHAnsi"/>
          <w:sz w:val="22"/>
          <w:szCs w:val="22"/>
          <w:lang w:val="hr-HR"/>
        </w:rPr>
        <w:t xml:space="preserve">C. Ovakav porast se očekuje u slučaju da se emisije stakleničkih </w:t>
      </w:r>
      <w:r w:rsidR="00172C7A" w:rsidRPr="008D043F">
        <w:rPr>
          <w:rFonts w:asciiTheme="minorHAnsi" w:hAnsiTheme="minorHAnsi" w:cstheme="minorHAnsi"/>
          <w:sz w:val="22"/>
          <w:szCs w:val="22"/>
          <w:lang w:val="hr-HR"/>
        </w:rPr>
        <w:t>plinova</w:t>
      </w:r>
      <w:r w:rsidRPr="008D043F">
        <w:rPr>
          <w:rFonts w:asciiTheme="minorHAnsi" w:hAnsiTheme="minorHAnsi" w:cstheme="minorHAnsi"/>
          <w:sz w:val="22"/>
          <w:szCs w:val="22"/>
          <w:lang w:val="hr-HR"/>
        </w:rPr>
        <w:t xml:space="preserve"> ne budu smanjivale. Navedene promjene </w:t>
      </w:r>
      <w:r w:rsidRPr="008D043F">
        <w:rPr>
          <w:rFonts w:asciiTheme="minorHAnsi" w:hAnsiTheme="minorHAnsi" w:cstheme="minorHAnsi"/>
          <w:sz w:val="22"/>
          <w:szCs w:val="22"/>
          <w:lang w:val="hr-HR"/>
        </w:rPr>
        <w:lastRenderedPageBreak/>
        <w:t>uzrokovat</w:t>
      </w:r>
      <w:r w:rsidR="00172C7A" w:rsidRPr="008D043F">
        <w:rPr>
          <w:rFonts w:asciiTheme="minorHAnsi" w:hAnsiTheme="minorHAnsi" w:cstheme="minorHAnsi"/>
          <w:sz w:val="22"/>
          <w:szCs w:val="22"/>
          <w:lang w:val="hr-HR"/>
        </w:rPr>
        <w:t xml:space="preserve"> će</w:t>
      </w:r>
      <w:r w:rsidRPr="008D043F">
        <w:rPr>
          <w:rFonts w:asciiTheme="minorHAnsi" w:hAnsiTheme="minorHAnsi" w:cstheme="minorHAnsi"/>
          <w:sz w:val="22"/>
          <w:szCs w:val="22"/>
          <w:lang w:val="hr-HR"/>
        </w:rPr>
        <w:t xml:space="preserve"> povećanje rizika od ekstremnih vremenskih pojava kao što su jaki toplotni </w:t>
      </w:r>
      <w:r w:rsidR="00172C7A" w:rsidRPr="008D043F">
        <w:rPr>
          <w:rFonts w:asciiTheme="minorHAnsi" w:hAnsiTheme="minorHAnsi" w:cstheme="minorHAnsi"/>
          <w:sz w:val="22"/>
          <w:szCs w:val="22"/>
          <w:lang w:val="hr-HR"/>
        </w:rPr>
        <w:t>valovi</w:t>
      </w:r>
      <w:r w:rsidRPr="008D043F">
        <w:rPr>
          <w:rFonts w:asciiTheme="minorHAnsi" w:hAnsiTheme="minorHAnsi" w:cstheme="minorHAnsi"/>
          <w:sz w:val="22"/>
          <w:szCs w:val="22"/>
          <w:lang w:val="hr-HR"/>
        </w:rPr>
        <w:t>, suše, požari i dr. (</w:t>
      </w:r>
      <w:r w:rsidR="00172C7A" w:rsidRPr="008D043F">
        <w:rPr>
          <w:rFonts w:asciiTheme="minorHAnsi" w:hAnsiTheme="minorHAnsi" w:cstheme="minorHAnsi"/>
          <w:sz w:val="22"/>
          <w:szCs w:val="22"/>
          <w:lang w:val="hr-HR"/>
        </w:rPr>
        <w:t>Trbić</w:t>
      </w:r>
      <w:r w:rsidRPr="008D043F">
        <w:rPr>
          <w:rFonts w:asciiTheme="minorHAnsi" w:hAnsiTheme="minorHAnsi" w:cstheme="minorHAnsi"/>
          <w:sz w:val="22"/>
          <w:szCs w:val="22"/>
          <w:lang w:val="hr-HR"/>
        </w:rPr>
        <w:t xml:space="preserve"> </w:t>
      </w:r>
      <w:r w:rsidRPr="008D043F">
        <w:rPr>
          <w:rFonts w:asciiTheme="minorHAnsi" w:hAnsiTheme="minorHAnsi" w:cstheme="minorHAnsi"/>
          <w:i/>
          <w:iCs/>
          <w:sz w:val="22"/>
          <w:szCs w:val="22"/>
          <w:lang w:val="hr-HR"/>
        </w:rPr>
        <w:t>et al</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2022).</w:t>
      </w:r>
    </w:p>
    <w:p w14:paraId="2743F651" w14:textId="77777777" w:rsidR="00056348" w:rsidRPr="008D043F" w:rsidRDefault="00056348" w:rsidP="0068355A">
      <w:pPr>
        <w:spacing w:line="276" w:lineRule="auto"/>
        <w:jc w:val="center"/>
        <w:rPr>
          <w:rFonts w:asciiTheme="minorHAnsi" w:hAnsiTheme="minorHAnsi" w:cstheme="minorHAnsi"/>
          <w:lang w:val="hr-HR"/>
        </w:rPr>
      </w:pPr>
      <w:r w:rsidRPr="008D043F">
        <w:rPr>
          <w:rFonts w:asciiTheme="minorHAnsi" w:hAnsiTheme="minorHAnsi" w:cstheme="minorHAnsi"/>
          <w:noProof/>
          <w:lang w:val="en-GB"/>
        </w:rPr>
        <w:drawing>
          <wp:inline distT="0" distB="0" distL="0" distR="0" wp14:anchorId="77BD3560" wp14:editId="30B58C54">
            <wp:extent cx="5295900" cy="1554480"/>
            <wp:effectExtent l="0" t="0" r="0" b="7620"/>
            <wp:docPr id="3" name="Picture 3" descr="RCM/ecvs/title_paneltas8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CM/ecvs/title_paneltas85.gif"/>
                    <pic:cNvPicPr>
                      <a:picLocks noChangeAspect="1" noChangeArrowheads="1"/>
                    </pic:cNvPicPr>
                  </pic:nvPicPr>
                  <pic:blipFill>
                    <a:blip r:embed="rId26" cstate="email">
                      <a:extLst>
                        <a:ext uri="{28A0092B-C50C-407E-A947-70E740481C1C}">
                          <a14:useLocalDpi xmlns:a14="http://schemas.microsoft.com/office/drawing/2010/main"/>
                        </a:ext>
                      </a:extLst>
                    </a:blip>
                    <a:srcRect b="78226"/>
                    <a:stretch>
                      <a:fillRect/>
                    </a:stretch>
                  </pic:blipFill>
                  <pic:spPr bwMode="auto">
                    <a:xfrm>
                      <a:off x="0" y="0"/>
                      <a:ext cx="5295900" cy="1554480"/>
                    </a:xfrm>
                    <a:prstGeom prst="rect">
                      <a:avLst/>
                    </a:prstGeom>
                    <a:noFill/>
                    <a:ln>
                      <a:noFill/>
                    </a:ln>
                  </pic:spPr>
                </pic:pic>
              </a:graphicData>
            </a:graphic>
          </wp:inline>
        </w:drawing>
      </w:r>
    </w:p>
    <w:p w14:paraId="754D4B4D" w14:textId="6F065198" w:rsidR="00056348" w:rsidRPr="008D043F" w:rsidRDefault="00C26F10" w:rsidP="0068355A">
      <w:pPr>
        <w:pStyle w:val="Caption"/>
        <w:keepNext/>
        <w:spacing w:after="200" w:line="276" w:lineRule="auto"/>
        <w:jc w:val="center"/>
        <w:rPr>
          <w:rFonts w:asciiTheme="minorHAnsi" w:hAnsiTheme="minorHAnsi" w:cstheme="minorHAnsi"/>
          <w:lang w:val="hr-HR"/>
        </w:rPr>
      </w:pPr>
      <w:bookmarkStart w:id="128" w:name="_Toc109842466"/>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29" w:name="slika9"/>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9B278D">
        <w:rPr>
          <w:rFonts w:asciiTheme="minorHAnsi" w:hAnsiTheme="minorHAnsi" w:cstheme="minorHAnsi"/>
          <w:noProof/>
          <w:lang w:val="hr-HR"/>
        </w:rPr>
        <w:t>9</w:t>
      </w:r>
      <w:r w:rsidR="001F0C02" w:rsidRPr="008D043F">
        <w:rPr>
          <w:rFonts w:asciiTheme="minorHAnsi" w:hAnsiTheme="minorHAnsi" w:cstheme="minorHAnsi"/>
          <w:lang w:val="hr-HR"/>
        </w:rPr>
        <w:fldChar w:fldCharType="end"/>
      </w:r>
      <w:bookmarkEnd w:id="129"/>
      <w:r w:rsidRPr="008D043F">
        <w:rPr>
          <w:rFonts w:asciiTheme="minorHAnsi" w:hAnsiTheme="minorHAnsi" w:cstheme="minorHAnsi"/>
          <w:lang w:val="hr-HR"/>
        </w:rPr>
        <w:t>:</w:t>
      </w:r>
      <w:r w:rsidR="00056348" w:rsidRPr="008D043F">
        <w:rPr>
          <w:rFonts w:asciiTheme="minorHAnsi" w:eastAsiaTheme="majorEastAsia" w:hAnsiTheme="minorHAnsi" w:cstheme="minorHAnsi"/>
          <w:szCs w:val="24"/>
          <w:lang w:val="hr-HR"/>
        </w:rPr>
        <w:t xml:space="preserve"> </w:t>
      </w:r>
      <w:r w:rsidR="00056348" w:rsidRPr="008D043F">
        <w:rPr>
          <w:rFonts w:asciiTheme="minorHAnsi" w:eastAsiaTheme="majorEastAsia" w:hAnsiTheme="minorHAnsi" w:cstheme="minorHAnsi"/>
          <w:b w:val="0"/>
          <w:szCs w:val="24"/>
          <w:lang w:val="hr-HR"/>
        </w:rPr>
        <w:t>Očekivane promjene temperature zraka u BiH prema</w:t>
      </w:r>
      <w:r w:rsidR="00172C7A" w:rsidRPr="008D043F">
        <w:rPr>
          <w:rFonts w:asciiTheme="minorHAnsi" w:eastAsiaTheme="majorEastAsia" w:hAnsiTheme="minorHAnsi" w:cstheme="minorHAnsi"/>
          <w:b w:val="0"/>
          <w:szCs w:val="24"/>
          <w:lang w:val="hr-HR"/>
        </w:rPr>
        <w:t xml:space="preserve"> scenariju</w:t>
      </w:r>
      <w:r w:rsidR="00056348" w:rsidRPr="008D043F">
        <w:rPr>
          <w:rFonts w:asciiTheme="minorHAnsi" w:eastAsiaTheme="majorEastAsia" w:hAnsiTheme="minorHAnsi" w:cstheme="minorHAnsi"/>
          <w:b w:val="0"/>
          <w:szCs w:val="24"/>
          <w:lang w:val="hr-HR"/>
        </w:rPr>
        <w:t xml:space="preserve"> RCP8.5</w:t>
      </w:r>
      <w:bookmarkEnd w:id="128"/>
      <w:r w:rsidR="00056348" w:rsidRPr="008D043F">
        <w:rPr>
          <w:rFonts w:asciiTheme="minorHAnsi" w:eastAsiaTheme="majorEastAsia" w:hAnsiTheme="minorHAnsi" w:cstheme="minorHAnsi"/>
          <w:b w:val="0"/>
          <w:szCs w:val="24"/>
          <w:lang w:val="hr-HR"/>
        </w:rPr>
        <w:t xml:space="preserve"> </w:t>
      </w:r>
    </w:p>
    <w:p w14:paraId="314ECCEC"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klimatskom scenariju RCP8.5, u BiH se očekuje značajna promjena distribucije padavina u toku godine. Prema kraju XXI vijeka može se očekivati veliki deficit padavina, naročito u ljetnom periodu. Međutim, promjena padavina će se </w:t>
      </w:r>
      <w:r w:rsidR="00172C7A" w:rsidRPr="008D043F">
        <w:rPr>
          <w:rFonts w:asciiTheme="minorHAnsi" w:hAnsiTheme="minorHAnsi" w:cstheme="minorHAnsi"/>
          <w:sz w:val="22"/>
          <w:szCs w:val="22"/>
          <w:lang w:val="hr-HR"/>
        </w:rPr>
        <w:t xml:space="preserve">manifestirati </w:t>
      </w:r>
      <w:r w:rsidRPr="008D043F">
        <w:rPr>
          <w:rFonts w:asciiTheme="minorHAnsi" w:hAnsiTheme="minorHAnsi" w:cstheme="minorHAnsi"/>
          <w:sz w:val="22"/>
          <w:szCs w:val="22"/>
          <w:lang w:val="hr-HR"/>
        </w:rPr>
        <w:t xml:space="preserve">i u pojačanju intenziteta padavina koji će </w:t>
      </w:r>
      <w:r w:rsidR="00172C7A" w:rsidRPr="008D043F">
        <w:rPr>
          <w:rFonts w:asciiTheme="minorHAnsi" w:hAnsiTheme="minorHAnsi" w:cstheme="minorHAnsi"/>
          <w:sz w:val="22"/>
          <w:szCs w:val="22"/>
          <w:lang w:val="hr-HR"/>
        </w:rPr>
        <w:t>uvjetovati</w:t>
      </w:r>
      <w:r w:rsidRPr="008D043F">
        <w:rPr>
          <w:rFonts w:asciiTheme="minorHAnsi" w:hAnsiTheme="minorHAnsi" w:cstheme="minorHAnsi"/>
          <w:sz w:val="22"/>
          <w:szCs w:val="22"/>
          <w:lang w:val="hr-HR"/>
        </w:rPr>
        <w:t xml:space="preserve"> bujične i urbane poplave (Đurđević </w:t>
      </w:r>
      <w:r w:rsidRPr="008D043F">
        <w:rPr>
          <w:rFonts w:asciiTheme="minorHAnsi" w:hAnsiTheme="minorHAnsi" w:cstheme="minorHAnsi"/>
          <w:i/>
          <w:iCs/>
          <w:sz w:val="22"/>
          <w:szCs w:val="22"/>
          <w:lang w:val="hr-HR"/>
        </w:rPr>
        <w:t>et al</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2019).</w:t>
      </w:r>
    </w:p>
    <w:p w14:paraId="37184EA1" w14:textId="77777777" w:rsidR="00056348" w:rsidRPr="008D043F" w:rsidRDefault="00056348" w:rsidP="0068355A">
      <w:pPr>
        <w:spacing w:line="276" w:lineRule="auto"/>
        <w:jc w:val="center"/>
        <w:rPr>
          <w:rFonts w:asciiTheme="minorHAnsi" w:hAnsiTheme="minorHAnsi" w:cstheme="minorHAnsi"/>
          <w:lang w:val="hr-HR"/>
        </w:rPr>
      </w:pPr>
      <w:r w:rsidRPr="008D043F">
        <w:rPr>
          <w:rFonts w:asciiTheme="minorHAnsi" w:hAnsiTheme="minorHAnsi" w:cstheme="minorHAnsi"/>
          <w:noProof/>
          <w:lang w:val="en-GB"/>
        </w:rPr>
        <w:drawing>
          <wp:inline distT="0" distB="0" distL="0" distR="0" wp14:anchorId="3FD52E15" wp14:editId="7055C4FA">
            <wp:extent cx="4777740" cy="1653540"/>
            <wp:effectExtent l="0" t="0" r="3810" b="3810"/>
            <wp:docPr id="1" name="Picture 1" descr="RCM/ecvs/title_panelpr8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CM/ecvs/title_panelpr85.gif"/>
                    <pic:cNvPicPr>
                      <a:picLocks noChangeAspect="1" noChangeArrowheads="1"/>
                    </pic:cNvPicPr>
                  </pic:nvPicPr>
                  <pic:blipFill>
                    <a:blip r:embed="rId27" cstate="email">
                      <a:extLst>
                        <a:ext uri="{28A0092B-C50C-407E-A947-70E740481C1C}">
                          <a14:useLocalDpi xmlns:a14="http://schemas.microsoft.com/office/drawing/2010/main"/>
                        </a:ext>
                      </a:extLst>
                    </a:blip>
                    <a:srcRect b="78201"/>
                    <a:stretch>
                      <a:fillRect/>
                    </a:stretch>
                  </pic:blipFill>
                  <pic:spPr bwMode="auto">
                    <a:xfrm>
                      <a:off x="0" y="0"/>
                      <a:ext cx="4777740" cy="1653540"/>
                    </a:xfrm>
                    <a:prstGeom prst="rect">
                      <a:avLst/>
                    </a:prstGeom>
                    <a:noFill/>
                    <a:ln>
                      <a:noFill/>
                    </a:ln>
                  </pic:spPr>
                </pic:pic>
              </a:graphicData>
            </a:graphic>
          </wp:inline>
        </w:drawing>
      </w:r>
    </w:p>
    <w:p w14:paraId="3A8D489C" w14:textId="0292C715" w:rsidR="00056348" w:rsidRPr="008D043F" w:rsidRDefault="00AF3BA1" w:rsidP="0068355A">
      <w:pPr>
        <w:pStyle w:val="Caption"/>
        <w:keepNext/>
        <w:spacing w:after="200" w:line="276" w:lineRule="auto"/>
        <w:jc w:val="center"/>
        <w:rPr>
          <w:rFonts w:asciiTheme="minorHAnsi" w:hAnsiTheme="minorHAnsi" w:cstheme="minorHAnsi"/>
          <w:lang w:val="hr-HR"/>
        </w:rPr>
      </w:pPr>
      <w:bookmarkStart w:id="130" w:name="_Toc109842467"/>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31" w:name="slika10"/>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9B278D">
        <w:rPr>
          <w:rFonts w:asciiTheme="minorHAnsi" w:hAnsiTheme="minorHAnsi" w:cstheme="minorHAnsi"/>
          <w:noProof/>
          <w:lang w:val="hr-HR"/>
        </w:rPr>
        <w:t>10</w:t>
      </w:r>
      <w:r w:rsidR="001F0C02" w:rsidRPr="008D043F">
        <w:rPr>
          <w:rFonts w:asciiTheme="minorHAnsi" w:hAnsiTheme="minorHAnsi" w:cstheme="minorHAnsi"/>
          <w:lang w:val="hr-HR"/>
        </w:rPr>
        <w:fldChar w:fldCharType="end"/>
      </w:r>
      <w:bookmarkEnd w:id="131"/>
      <w:r w:rsidRPr="008D043F">
        <w:rPr>
          <w:rFonts w:asciiTheme="minorHAnsi" w:hAnsiTheme="minorHAnsi" w:cstheme="minorHAnsi"/>
          <w:b w:val="0"/>
          <w:lang w:val="hr-HR"/>
        </w:rPr>
        <w:t xml:space="preserve">: </w:t>
      </w:r>
      <w:r w:rsidR="00056348" w:rsidRPr="008D043F">
        <w:rPr>
          <w:rFonts w:asciiTheme="minorHAnsi" w:eastAsiaTheme="majorEastAsia" w:hAnsiTheme="minorHAnsi" w:cstheme="minorHAnsi"/>
          <w:b w:val="0"/>
          <w:szCs w:val="24"/>
          <w:lang w:val="hr-HR"/>
        </w:rPr>
        <w:t>Očekivane</w:t>
      </w:r>
      <w:r w:rsidR="00056348" w:rsidRPr="008D043F">
        <w:rPr>
          <w:rFonts w:asciiTheme="minorHAnsi" w:eastAsiaTheme="majorEastAsia" w:hAnsiTheme="minorHAnsi" w:cstheme="minorHAnsi"/>
          <w:szCs w:val="24"/>
          <w:lang w:val="hr-HR"/>
        </w:rPr>
        <w:t xml:space="preserve"> </w:t>
      </w:r>
      <w:r w:rsidR="00056348" w:rsidRPr="008D043F">
        <w:rPr>
          <w:rFonts w:asciiTheme="minorHAnsi" w:eastAsiaTheme="majorEastAsia" w:hAnsiTheme="minorHAnsi" w:cstheme="minorHAnsi"/>
          <w:b w:val="0"/>
          <w:szCs w:val="24"/>
          <w:lang w:val="hr-HR"/>
        </w:rPr>
        <w:t>promjene padavina u BiH prema</w:t>
      </w:r>
      <w:r w:rsidR="00172C7A" w:rsidRPr="008D043F">
        <w:rPr>
          <w:rFonts w:asciiTheme="minorHAnsi" w:eastAsiaTheme="majorEastAsia" w:hAnsiTheme="minorHAnsi" w:cstheme="minorHAnsi"/>
          <w:b w:val="0"/>
          <w:szCs w:val="24"/>
          <w:lang w:val="hr-HR"/>
        </w:rPr>
        <w:t xml:space="preserve"> scenariju</w:t>
      </w:r>
      <w:r w:rsidR="00056348" w:rsidRPr="008D043F">
        <w:rPr>
          <w:rFonts w:asciiTheme="minorHAnsi" w:eastAsiaTheme="majorEastAsia" w:hAnsiTheme="minorHAnsi" w:cstheme="minorHAnsi"/>
          <w:b w:val="0"/>
          <w:szCs w:val="24"/>
          <w:lang w:val="hr-HR"/>
        </w:rPr>
        <w:t xml:space="preserve"> RCP8.5</w:t>
      </w:r>
      <w:bookmarkEnd w:id="130"/>
      <w:r w:rsidR="00056348" w:rsidRPr="008D043F">
        <w:rPr>
          <w:rFonts w:asciiTheme="minorHAnsi" w:eastAsiaTheme="majorEastAsia" w:hAnsiTheme="minorHAnsi" w:cstheme="minorHAnsi"/>
          <w:b w:val="0"/>
          <w:szCs w:val="24"/>
          <w:lang w:val="hr-HR"/>
        </w:rPr>
        <w:t xml:space="preserve"> </w:t>
      </w:r>
    </w:p>
    <w:p w14:paraId="59276582"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čekivane klimatske promjene</w:t>
      </w:r>
      <w:r w:rsidR="00172C7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zrokovat</w:t>
      </w:r>
      <w:r w:rsidR="00172C7A" w:rsidRPr="008D043F">
        <w:rPr>
          <w:rFonts w:asciiTheme="minorHAnsi" w:hAnsiTheme="minorHAnsi" w:cstheme="minorHAnsi"/>
          <w:sz w:val="22"/>
          <w:szCs w:val="22"/>
          <w:lang w:val="hr-HR"/>
        </w:rPr>
        <w:t xml:space="preserve"> će</w:t>
      </w:r>
      <w:r w:rsidRPr="008D043F">
        <w:rPr>
          <w:rFonts w:asciiTheme="minorHAnsi" w:hAnsiTheme="minorHAnsi" w:cstheme="minorHAnsi"/>
          <w:sz w:val="22"/>
          <w:szCs w:val="22"/>
          <w:lang w:val="hr-HR"/>
        </w:rPr>
        <w:t xml:space="preserve"> povećanje mnogih rizika i hazarda od ekstremnih vremenskih pojava. Evidentna je potreba </w:t>
      </w:r>
      <w:r w:rsidR="00172C7A" w:rsidRPr="008D043F">
        <w:rPr>
          <w:rFonts w:asciiTheme="minorHAnsi" w:hAnsiTheme="minorHAnsi" w:cstheme="minorHAnsi"/>
          <w:sz w:val="22"/>
          <w:szCs w:val="22"/>
          <w:lang w:val="hr-HR"/>
        </w:rPr>
        <w:t xml:space="preserve">integriranja </w:t>
      </w:r>
      <w:r w:rsidRPr="008D043F">
        <w:rPr>
          <w:rFonts w:asciiTheme="minorHAnsi" w:hAnsiTheme="minorHAnsi" w:cstheme="minorHAnsi"/>
          <w:sz w:val="22"/>
          <w:szCs w:val="22"/>
          <w:lang w:val="hr-HR"/>
        </w:rPr>
        <w:t xml:space="preserve">klimatskih promjena u strateške i planske dokumente, koja će </w:t>
      </w:r>
      <w:r w:rsidR="00172C7A" w:rsidRPr="008D043F">
        <w:rPr>
          <w:rFonts w:asciiTheme="minorHAnsi" w:hAnsiTheme="minorHAnsi" w:cstheme="minorHAnsi"/>
          <w:sz w:val="22"/>
          <w:szCs w:val="22"/>
          <w:lang w:val="hr-HR"/>
        </w:rPr>
        <w:t xml:space="preserve">uvjetovati </w:t>
      </w:r>
      <w:r w:rsidRPr="008D043F">
        <w:rPr>
          <w:rFonts w:asciiTheme="minorHAnsi" w:hAnsiTheme="minorHAnsi" w:cstheme="minorHAnsi"/>
          <w:sz w:val="22"/>
          <w:szCs w:val="22"/>
          <w:lang w:val="hr-HR"/>
        </w:rPr>
        <w:t>i određene izmjene i dopune postojeće zakonske legislative i regulative.</w:t>
      </w:r>
    </w:p>
    <w:p w14:paraId="576E0816" w14:textId="77777777" w:rsidR="00056348" w:rsidRPr="008D043F" w:rsidRDefault="00056348"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Energija</w:t>
      </w:r>
    </w:p>
    <w:p w14:paraId="3339285B" w14:textId="30DA20A6"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Bruto proizvodnja električne energije u </w:t>
      </w:r>
      <w:r w:rsidR="007C350C"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u 2019. godini iznosila je 9.664 GWh, od čega je u termoelektranama proizvedeno 5.070 GWh ili 52,5%, u hidroelektranama 4.060 GWh ili 42,0%, u industrijskim energanama 347 GWh ili 3,6%, proizvodnja u vjetroelektranama iznosi 166 GWh ili 1,7%, dok proizvodnja solarne energije iznosi 21 GWh ili 0,2%. U finalnoj potrošnji električne energije, domaćinstva učestvuju s 41,8%, industrijski sektor učestvuje s 33,9%, a ostali potrošači, uključujući građevinarstvo, prijevoz i poljoprivredu, učestvuju s 24,3%</w:t>
      </w:r>
      <w:r w:rsidR="00772D92" w:rsidRPr="008D043F">
        <w:rPr>
          <w:rFonts w:asciiTheme="minorHAnsi" w:hAnsiTheme="minorHAnsi" w:cstheme="minorHAnsi"/>
          <w:sz w:val="22"/>
          <w:szCs w:val="22"/>
          <w:lang w:val="hr-HR"/>
        </w:rPr>
        <w:t xml:space="preserve"> </w:t>
      </w:r>
      <w:r w:rsidR="00772D92" w:rsidRPr="008D043F">
        <w:rPr>
          <w:rFonts w:asciiTheme="minorHAnsi" w:hAnsiTheme="minorHAnsi" w:cstheme="minorHAnsi"/>
          <w:sz w:val="22"/>
          <w:szCs w:val="22"/>
          <w:lang w:val="hr-HR"/>
        </w:rPr>
        <w:fldChar w:fldCharType="begin"/>
      </w:r>
      <w:r w:rsidR="00071C15" w:rsidRPr="008D043F">
        <w:rPr>
          <w:rFonts w:asciiTheme="minorHAnsi" w:hAnsiTheme="minorHAnsi" w:cstheme="minorHAnsi"/>
          <w:sz w:val="22"/>
          <w:szCs w:val="22"/>
          <w:lang w:val="hr-HR"/>
        </w:rPr>
        <w:instrText xml:space="preserve"> ADDIN ZOTERO_ITEM CSL_CITATION {"citationID":"uG7OZftr","properties":{"formattedCitation":"(Federalni zavod za statistiku 2020a)","plainCitation":"(Federalni zavod za statistiku 2020a)","noteIndex":0},"citationItems":[{"id":1497,"uris":["http://zotero.org/users/7192877/items/XZ2UZNDJ"],"itemData":{"id":1497,"type":"document","publisher":"Federalni zavod za statistiku","title":"Bilans električne i toplotne energije, 2019.","author":[{"literal":"Federalni zavod za statistiku"}],"issued":{"date-parts":[["2020"]]}}}],"schema":"https://github.com/citation-style-language/schema/raw/master/csl-citation.json"} </w:instrText>
      </w:r>
      <w:r w:rsidR="00772D92" w:rsidRPr="008D043F">
        <w:rPr>
          <w:rFonts w:asciiTheme="minorHAnsi" w:hAnsiTheme="minorHAnsi" w:cstheme="minorHAnsi"/>
          <w:sz w:val="22"/>
          <w:szCs w:val="22"/>
          <w:lang w:val="hr-HR"/>
        </w:rPr>
        <w:fldChar w:fldCharType="separate"/>
      </w:r>
      <w:r w:rsidR="00071C15" w:rsidRPr="008D043F">
        <w:rPr>
          <w:rFonts w:asciiTheme="minorHAnsi" w:hAnsiTheme="minorHAnsi" w:cstheme="minorHAnsi"/>
          <w:sz w:val="22"/>
          <w:lang w:val="hr-HR"/>
        </w:rPr>
        <w:t>(Federalni zavod za statistiku</w:t>
      </w:r>
      <w:r w:rsidR="00BC4186" w:rsidRPr="008D043F">
        <w:rPr>
          <w:rFonts w:asciiTheme="minorHAnsi" w:hAnsiTheme="minorHAnsi" w:cstheme="minorHAnsi"/>
          <w:sz w:val="22"/>
          <w:lang w:val="hr-HR"/>
        </w:rPr>
        <w:t>,</w:t>
      </w:r>
      <w:r w:rsidR="00071C15" w:rsidRPr="008D043F">
        <w:rPr>
          <w:rFonts w:asciiTheme="minorHAnsi" w:hAnsiTheme="minorHAnsi" w:cstheme="minorHAnsi"/>
          <w:sz w:val="22"/>
          <w:lang w:val="hr-HR"/>
        </w:rPr>
        <w:t xml:space="preserve"> 2020a)</w:t>
      </w:r>
      <w:r w:rsidR="00772D9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32CE0845" w14:textId="3B2356FF"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kupna proizvodnja toplotne energije u daljinskim sistemima grijanja u 2019. godini je 4.054 TJ, od čega je 2.042 TJ ili 50,4% proizvedeno u toplanama, 1.430 TJ ili 35,3% u termoelektranama na ugalj, a 582 TJ ili 14,3% u industrijskim energanama. U finalnoj potrošnji toplotne energije u 2019. godini </w:t>
      </w:r>
      <w:r w:rsidRPr="008D043F">
        <w:rPr>
          <w:rFonts w:asciiTheme="minorHAnsi" w:hAnsiTheme="minorHAnsi" w:cstheme="minorHAnsi"/>
          <w:sz w:val="22"/>
          <w:szCs w:val="22"/>
          <w:lang w:val="hr-HR"/>
        </w:rPr>
        <w:lastRenderedPageBreak/>
        <w:t>najveće učešće imaju domaćinstva</w:t>
      </w:r>
      <w:r w:rsidR="007C350C" w:rsidRPr="008D043F">
        <w:rPr>
          <w:rFonts w:asciiTheme="minorHAnsi" w:hAnsiTheme="minorHAnsi" w:cstheme="minorHAnsi"/>
          <w:sz w:val="22"/>
          <w:szCs w:val="22"/>
          <w:lang w:val="hr-HR"/>
        </w:rPr>
        <w:t xml:space="preserve"> sa</w:t>
      </w:r>
      <w:r w:rsidRPr="008D043F">
        <w:rPr>
          <w:rFonts w:asciiTheme="minorHAnsi" w:hAnsiTheme="minorHAnsi" w:cstheme="minorHAnsi"/>
          <w:sz w:val="22"/>
          <w:szCs w:val="22"/>
          <w:lang w:val="hr-HR"/>
        </w:rPr>
        <w:t xml:space="preserve"> 75,6%, a industrija i ostali potrošači </w:t>
      </w:r>
      <w:r w:rsidR="007C350C" w:rsidRPr="008D043F">
        <w:rPr>
          <w:rFonts w:asciiTheme="minorHAnsi" w:hAnsiTheme="minorHAnsi" w:cstheme="minorHAnsi"/>
          <w:sz w:val="22"/>
          <w:szCs w:val="22"/>
          <w:lang w:val="hr-HR"/>
        </w:rPr>
        <w:t xml:space="preserve">učestvuju s </w:t>
      </w:r>
      <w:r w:rsidRPr="008D043F">
        <w:rPr>
          <w:rFonts w:asciiTheme="minorHAnsi" w:hAnsiTheme="minorHAnsi" w:cstheme="minorHAnsi"/>
          <w:sz w:val="22"/>
          <w:szCs w:val="22"/>
          <w:lang w:val="hr-HR"/>
        </w:rPr>
        <w:t>24,4%</w:t>
      </w:r>
      <w:r w:rsidR="00071C15" w:rsidRPr="008D043F">
        <w:rPr>
          <w:rFonts w:asciiTheme="minorHAnsi" w:hAnsiTheme="minorHAnsi" w:cstheme="minorHAnsi"/>
          <w:sz w:val="22"/>
          <w:szCs w:val="22"/>
          <w:lang w:val="hr-HR"/>
        </w:rPr>
        <w:t xml:space="preserve"> </w:t>
      </w:r>
      <w:r w:rsidR="00071C15" w:rsidRPr="008D043F">
        <w:rPr>
          <w:rFonts w:asciiTheme="minorHAnsi" w:hAnsiTheme="minorHAnsi" w:cstheme="minorHAnsi"/>
          <w:sz w:val="22"/>
          <w:szCs w:val="22"/>
          <w:lang w:val="hr-HR"/>
        </w:rPr>
        <w:fldChar w:fldCharType="begin"/>
      </w:r>
      <w:r w:rsidR="00071C15" w:rsidRPr="008D043F">
        <w:rPr>
          <w:rFonts w:asciiTheme="minorHAnsi" w:hAnsiTheme="minorHAnsi" w:cstheme="minorHAnsi"/>
          <w:sz w:val="22"/>
          <w:szCs w:val="22"/>
          <w:lang w:val="hr-HR"/>
        </w:rPr>
        <w:instrText xml:space="preserve"> ADDIN ZOTERO_ITEM CSL_CITATION {"citationID":"SgE0accE","properties":{"formattedCitation":"(Federalni zavod za statistiku 2020a)","plainCitation":"(Federalni zavod za statistiku 2020a)","noteIndex":0},"citationItems":[{"id":1497,"uris":["http://zotero.org/users/7192877/items/XZ2UZNDJ"],"itemData":{"id":1497,"type":"document","publisher":"Federalni zavod za statistiku","title":"Bilans električne i toplotne energije, 2019.","author":[{"literal":"Federalni zavod za statistiku"}],"issued":{"date-parts":[["2020"]]}}}],"schema":"https://github.com/citation-style-language/schema/raw/master/csl-citation.json"} </w:instrText>
      </w:r>
      <w:r w:rsidR="00071C15" w:rsidRPr="008D043F">
        <w:rPr>
          <w:rFonts w:asciiTheme="minorHAnsi" w:hAnsiTheme="minorHAnsi" w:cstheme="minorHAnsi"/>
          <w:sz w:val="22"/>
          <w:szCs w:val="22"/>
          <w:lang w:val="hr-HR"/>
        </w:rPr>
        <w:fldChar w:fldCharType="separate"/>
      </w:r>
      <w:r w:rsidR="00071C15" w:rsidRPr="008D043F">
        <w:rPr>
          <w:rFonts w:asciiTheme="minorHAnsi" w:hAnsiTheme="minorHAnsi" w:cstheme="minorHAnsi"/>
          <w:sz w:val="22"/>
          <w:lang w:val="hr-HR"/>
        </w:rPr>
        <w:t>(Federalni zavod za statistiku 2020a)</w:t>
      </w:r>
      <w:r w:rsidR="00071C15"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Učešće daljinskih grijanja u ukupnoj grijanoj površini zgrada je oko 8%</w:t>
      </w:r>
      <w:r w:rsidR="00071C15" w:rsidRPr="008D043F">
        <w:rPr>
          <w:rFonts w:asciiTheme="minorHAnsi" w:hAnsiTheme="minorHAnsi" w:cstheme="minorHAnsi"/>
          <w:sz w:val="22"/>
          <w:szCs w:val="22"/>
          <w:lang w:val="hr-HR"/>
        </w:rPr>
        <w:t xml:space="preserve"> </w:t>
      </w:r>
      <w:r w:rsidR="00071C15"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heEcHziW","properties":{"formattedCitation":"(GIZ 2018)","plainCitation":"(GIZ 2018)","noteIndex":0},"citationItems":[{"id":1498,"uris":["http://zotero.org/users/7192877/items/7QVNGMAX"],"itemData":{"id":1498,"type":"document","title":"Procjena potencijala za primjenu visokoefikasne kogeneracije i efikasnog daljinskog grijanja i hlađenja u BiH","author":[{"literal":"GIZ"}],"issued":{"date-parts":[["2018"]]}}}],"schema":"https://github.com/citation-style-language/schema/raw/master/csl-citation.json"} </w:instrText>
      </w:r>
      <w:r w:rsidR="00071C15" w:rsidRPr="008D043F">
        <w:rPr>
          <w:rFonts w:asciiTheme="minorHAnsi" w:hAnsiTheme="minorHAnsi" w:cstheme="minorHAnsi"/>
          <w:sz w:val="22"/>
          <w:szCs w:val="22"/>
          <w:lang w:val="hr-HR"/>
        </w:rPr>
        <w:fldChar w:fldCharType="separate"/>
      </w:r>
      <w:r w:rsidR="00071C15" w:rsidRPr="008D043F">
        <w:rPr>
          <w:rFonts w:asciiTheme="minorHAnsi" w:hAnsiTheme="minorHAnsi" w:cstheme="minorHAnsi"/>
          <w:sz w:val="22"/>
          <w:lang w:val="hr-HR"/>
        </w:rPr>
        <w:t>(GIZ</w:t>
      </w:r>
      <w:r w:rsidR="00BC4186" w:rsidRPr="008D043F">
        <w:rPr>
          <w:rFonts w:asciiTheme="minorHAnsi" w:hAnsiTheme="minorHAnsi" w:cstheme="minorHAnsi"/>
          <w:sz w:val="22"/>
          <w:lang w:val="hr-HR"/>
        </w:rPr>
        <w:t>,</w:t>
      </w:r>
      <w:r w:rsidR="00071C15" w:rsidRPr="008D043F">
        <w:rPr>
          <w:rFonts w:asciiTheme="minorHAnsi" w:hAnsiTheme="minorHAnsi" w:cstheme="minorHAnsi"/>
          <w:sz w:val="22"/>
          <w:lang w:val="hr-HR"/>
        </w:rPr>
        <w:t xml:space="preserve"> 2018)</w:t>
      </w:r>
      <w:r w:rsidR="00071C15"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25201769" w14:textId="55CD548B"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eferentna vrijednost primarne potrošnje energije u 2021. godini iznosi 4.345,97 ktoe. Cilj smanjenja potrošnje primarne energije za 2021. godinu je 3,33%, ili 144.79 ktoe. Cilj smanjenja potrošnje finalne energije za 2021. je 5,16%, ili 146,31 ktoe. U 2018. godini postignute </w:t>
      </w:r>
      <w:r w:rsidR="007C350C" w:rsidRPr="008D043F">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uštede u odnosu na referentnu potrošnju u iznosu 8,243 PJ ili 9%</w:t>
      </w:r>
      <w:r w:rsidR="00AC1BC7" w:rsidRPr="008D043F">
        <w:rPr>
          <w:rFonts w:asciiTheme="minorHAnsi" w:hAnsiTheme="minorHAnsi" w:cstheme="minorHAnsi"/>
          <w:sz w:val="22"/>
          <w:szCs w:val="22"/>
          <w:lang w:val="hr-HR"/>
        </w:rPr>
        <w:t xml:space="preserve"> </w:t>
      </w:r>
      <w:r w:rsidR="00AC1B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N2QT3Jst","properties":{"formattedCitation":"(Vlada FBiH 2020)","plainCitation":"(Vlada FBiH 2020)","dontUpdate":true,"noteIndex":0},"citationItems":[{"id":1499,"uris":["http://zotero.org/users/7192877/items/LEEXLIEK"],"itemData":{"id":1499,"type":"document","title":"Akcioni plan za energijsku efikasnost u Federaciji BiH za period 2019 - 2021.","URL":"https://fmeri.gov.ba/media/1983/eeapf-bih-2019_2021.pdf","author":[{"literal":"Vlada Federacije BiH"}],"issued":{"date-parts":[["2020"]]}}}],"schema":"https://github.com/citation-style-language/schema/raw/master/csl-citation.json"} </w:instrText>
      </w:r>
      <w:r w:rsidR="00AC1BC7" w:rsidRPr="008D043F">
        <w:rPr>
          <w:rFonts w:asciiTheme="minorHAnsi" w:hAnsiTheme="minorHAnsi" w:cstheme="minorHAnsi"/>
          <w:sz w:val="22"/>
          <w:szCs w:val="22"/>
          <w:lang w:val="hr-HR"/>
        </w:rPr>
        <w:fldChar w:fldCharType="separate"/>
      </w:r>
      <w:r w:rsidR="00AC1BC7" w:rsidRPr="008D043F">
        <w:rPr>
          <w:rFonts w:asciiTheme="minorHAnsi" w:hAnsiTheme="minorHAnsi" w:cstheme="minorHAnsi"/>
          <w:sz w:val="22"/>
          <w:lang w:val="hr-HR"/>
        </w:rPr>
        <w:t>(Vlada F</w:t>
      </w:r>
      <w:r w:rsidR="000201AE" w:rsidRPr="008D043F">
        <w:rPr>
          <w:rFonts w:asciiTheme="minorHAnsi" w:hAnsiTheme="minorHAnsi" w:cstheme="minorHAnsi"/>
          <w:sz w:val="22"/>
          <w:lang w:val="hr-HR"/>
        </w:rPr>
        <w:t xml:space="preserve">ederacije </w:t>
      </w:r>
      <w:r w:rsidR="00AC1BC7" w:rsidRPr="008D043F">
        <w:rPr>
          <w:rFonts w:asciiTheme="minorHAnsi" w:hAnsiTheme="minorHAnsi" w:cstheme="minorHAnsi"/>
          <w:sz w:val="22"/>
          <w:lang w:val="hr-HR"/>
        </w:rPr>
        <w:t>BiH</w:t>
      </w:r>
      <w:r w:rsidR="000201AE" w:rsidRPr="008D043F">
        <w:rPr>
          <w:rFonts w:asciiTheme="minorHAnsi" w:hAnsiTheme="minorHAnsi" w:cstheme="minorHAnsi"/>
          <w:sz w:val="22"/>
          <w:lang w:val="hr-HR"/>
        </w:rPr>
        <w:t>,</w:t>
      </w:r>
      <w:r w:rsidR="00AC1BC7" w:rsidRPr="008D043F">
        <w:rPr>
          <w:rFonts w:asciiTheme="minorHAnsi" w:hAnsiTheme="minorHAnsi" w:cstheme="minorHAnsi"/>
          <w:sz w:val="22"/>
          <w:lang w:val="hr-HR"/>
        </w:rPr>
        <w:t xml:space="preserve"> 2020)</w:t>
      </w:r>
      <w:r w:rsidR="00AC1B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Najveći dio ušteda ostvaren</w:t>
      </w:r>
      <w:r w:rsidR="007C350C"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u stambenom sektoru, a najmanji u saobraćaju. Prema </w:t>
      </w:r>
      <w:r w:rsidR="002D64A0" w:rsidRPr="008D043F">
        <w:rPr>
          <w:rFonts w:asciiTheme="minorHAnsi" w:hAnsiTheme="minorHAnsi" w:cstheme="minorHAnsi"/>
          <w:sz w:val="22"/>
          <w:szCs w:val="22"/>
          <w:lang w:val="hr-HR"/>
        </w:rPr>
        <w:t xml:space="preserve">Akcijskom </w:t>
      </w:r>
      <w:r w:rsidRPr="008D043F">
        <w:rPr>
          <w:rFonts w:asciiTheme="minorHAnsi" w:hAnsiTheme="minorHAnsi" w:cstheme="minorHAnsi"/>
          <w:sz w:val="22"/>
          <w:szCs w:val="22"/>
          <w:lang w:val="hr-HR"/>
        </w:rPr>
        <w:t>planu Federacije BiH za korištenje obnovljivih izvora energije, udio OIE</w:t>
      </w:r>
      <w:r w:rsidR="007C350C"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 bruto finalnoj potrošnji u 2013. godini iznosio </w:t>
      </w:r>
      <w:r w:rsidR="007C350C"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37%, dok je udio OIE</w:t>
      </w:r>
      <w:r w:rsidR="007C350C"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 finalnoj potrošnji električne energije iznosio 39%. Prema istom dokumentu, cilj je da se u 2020. godini postigne udio OIE</w:t>
      </w:r>
      <w:r w:rsidR="007C350C"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 bruto </w:t>
      </w:r>
      <w:r w:rsidR="007C350C" w:rsidRPr="008D043F">
        <w:rPr>
          <w:rFonts w:asciiTheme="minorHAnsi" w:hAnsiTheme="minorHAnsi" w:cstheme="minorHAnsi"/>
          <w:sz w:val="22"/>
          <w:szCs w:val="22"/>
          <w:lang w:val="hr-HR"/>
        </w:rPr>
        <w:t>finalnoj</w:t>
      </w:r>
      <w:r w:rsidRPr="008D043F">
        <w:rPr>
          <w:rFonts w:asciiTheme="minorHAnsi" w:hAnsiTheme="minorHAnsi" w:cstheme="minorHAnsi"/>
          <w:sz w:val="22"/>
          <w:szCs w:val="22"/>
          <w:lang w:val="hr-HR"/>
        </w:rPr>
        <w:t xml:space="preserve"> energiji od 41% i udio OIE</w:t>
      </w:r>
      <w:r w:rsidR="007C350C"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 potrošnji električne energije od 44%</w:t>
      </w:r>
      <w:r w:rsidR="00AC1BC7" w:rsidRPr="008D043F">
        <w:rPr>
          <w:rFonts w:asciiTheme="minorHAnsi" w:hAnsiTheme="minorHAnsi" w:cstheme="minorHAnsi"/>
          <w:sz w:val="22"/>
          <w:szCs w:val="22"/>
          <w:lang w:val="hr-HR"/>
        </w:rPr>
        <w:t xml:space="preserve"> </w:t>
      </w:r>
      <w:r w:rsidR="00AC1B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kib0rpx","properties":{"formattedCitation":"(Federalno ministarstvo energetike, rudarstva i industrije 2014)","plainCitation":"(Federalno ministarstvo energetike, rudarstva i industrije 2014)","noteIndex":0},"citationItems":[{"id":1500,"uris":["http://zotero.org/users/7192877/items/58J2ZLB8"],"itemData":{"id":1500,"type":"document","publisher":"Federalno ministarstvo energetike, rudarstva i industrije","title":"Akcioni plan Federacije BiH za korištenje obnovljivih izvora energije (APOEF)","author":[{"literal":"Federalno ministarstvo energetike, rudarstva i industrije"}],"issued":{"date-parts":[["2014"]]}}}],"schema":"https://github.com/citation-style-language/schema/raw/master/csl-citation.json"} </w:instrText>
      </w:r>
      <w:r w:rsidR="00AC1BC7"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Federalno ministarstvo energetike, rudarstva i industrije</w:t>
      </w:r>
      <w:r w:rsidR="00BC4186" w:rsidRPr="008D043F">
        <w:rPr>
          <w:rFonts w:asciiTheme="minorHAnsi" w:hAnsiTheme="minorHAnsi" w:cstheme="minorHAnsi"/>
          <w:sz w:val="22"/>
        </w:rPr>
        <w:t>,</w:t>
      </w:r>
      <w:r w:rsidR="00CE1A95" w:rsidRPr="008D043F">
        <w:rPr>
          <w:rFonts w:asciiTheme="minorHAnsi" w:hAnsiTheme="minorHAnsi" w:cstheme="minorHAnsi"/>
          <w:sz w:val="22"/>
        </w:rPr>
        <w:t xml:space="preserve"> 2014)</w:t>
      </w:r>
      <w:r w:rsidR="00AC1B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007C350C" w:rsidRPr="008D043F">
        <w:rPr>
          <w:rFonts w:asciiTheme="minorHAnsi" w:hAnsiTheme="minorHAnsi" w:cstheme="minorHAnsi"/>
          <w:sz w:val="22"/>
          <w:szCs w:val="22"/>
          <w:lang w:val="hr-HR"/>
        </w:rPr>
        <w:t xml:space="preserve">Još uvijek ne </w:t>
      </w:r>
      <w:r w:rsidRPr="008D043F">
        <w:rPr>
          <w:rFonts w:asciiTheme="minorHAnsi" w:hAnsiTheme="minorHAnsi" w:cstheme="minorHAnsi"/>
          <w:sz w:val="22"/>
          <w:szCs w:val="22"/>
          <w:lang w:val="hr-HR"/>
        </w:rPr>
        <w:t>postoje dostupni podaci o ispunjenju navedenog cilja.</w:t>
      </w:r>
    </w:p>
    <w:p w14:paraId="5B2ED08A" w14:textId="1A44BDCF"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ve potrebe za tečnim gorivima i prirodnim </w:t>
      </w:r>
      <w:r w:rsidR="007C350C" w:rsidRPr="008D043F">
        <w:rPr>
          <w:rFonts w:asciiTheme="minorHAnsi" w:hAnsiTheme="minorHAnsi" w:cstheme="minorHAnsi"/>
          <w:sz w:val="22"/>
          <w:szCs w:val="22"/>
          <w:lang w:val="hr-HR"/>
        </w:rPr>
        <w:t xml:space="preserve">plinom, Federacija </w:t>
      </w:r>
      <w:r w:rsidRPr="008D043F">
        <w:rPr>
          <w:rFonts w:asciiTheme="minorHAnsi" w:hAnsiTheme="minorHAnsi" w:cstheme="minorHAnsi"/>
          <w:sz w:val="22"/>
          <w:szCs w:val="22"/>
          <w:lang w:val="hr-HR"/>
        </w:rPr>
        <w:t xml:space="preserve">BiH pokriva uvozom. Ukupan uvoz prirodnog plina u </w:t>
      </w:r>
      <w:r w:rsidR="007C350C"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u 2019. godini iznosio je 178.316.000 S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U finalnoj potrošnji, koja iznosi 117.140.000 Sm</w:t>
      </w:r>
      <w:r w:rsidRPr="008D043F">
        <w:rPr>
          <w:rFonts w:asciiTheme="minorHAnsi" w:hAnsiTheme="minorHAnsi" w:cstheme="minorHAnsi"/>
          <w:sz w:val="22"/>
          <w:szCs w:val="22"/>
          <w:vertAlign w:val="superscript"/>
          <w:lang w:val="hr-HR"/>
        </w:rPr>
        <w:t>3</w:t>
      </w:r>
      <w:r w:rsidR="007C350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jveće učešće imaju domaćinstva </w:t>
      </w:r>
      <w:r w:rsidR="007C350C" w:rsidRPr="008D043F">
        <w:rPr>
          <w:rFonts w:asciiTheme="minorHAnsi" w:hAnsiTheme="minorHAnsi" w:cstheme="minorHAnsi"/>
          <w:sz w:val="22"/>
          <w:szCs w:val="22"/>
          <w:lang w:val="hr-HR"/>
        </w:rPr>
        <w:t xml:space="preserve">s </w:t>
      </w:r>
      <w:r w:rsidRPr="008D043F">
        <w:rPr>
          <w:rFonts w:asciiTheme="minorHAnsi" w:hAnsiTheme="minorHAnsi" w:cstheme="minorHAnsi"/>
          <w:sz w:val="22"/>
          <w:szCs w:val="22"/>
          <w:lang w:val="hr-HR"/>
        </w:rPr>
        <w:t>38,6%, zatim industrijski sektor</w:t>
      </w:r>
      <w:r w:rsidR="007C350C" w:rsidRPr="008D043F">
        <w:rPr>
          <w:rFonts w:asciiTheme="minorHAnsi" w:hAnsiTheme="minorHAnsi" w:cstheme="minorHAnsi"/>
          <w:sz w:val="22"/>
          <w:szCs w:val="22"/>
          <w:lang w:val="hr-HR"/>
        </w:rPr>
        <w:t xml:space="preserve"> s</w:t>
      </w:r>
      <w:r w:rsidRPr="008D043F">
        <w:rPr>
          <w:rFonts w:asciiTheme="minorHAnsi" w:hAnsiTheme="minorHAnsi" w:cstheme="minorHAnsi"/>
          <w:sz w:val="22"/>
          <w:szCs w:val="22"/>
          <w:lang w:val="hr-HR"/>
        </w:rPr>
        <w:t xml:space="preserve"> 37,3%, dok je učešće ostalih sektora 24,1%</w:t>
      </w:r>
      <w:r w:rsidR="00AC1BC7" w:rsidRPr="008D043F">
        <w:rPr>
          <w:rFonts w:asciiTheme="minorHAnsi" w:hAnsiTheme="minorHAnsi" w:cstheme="minorHAnsi"/>
          <w:sz w:val="22"/>
          <w:szCs w:val="22"/>
          <w:lang w:val="hr-HR"/>
        </w:rPr>
        <w:t xml:space="preserve"> </w:t>
      </w:r>
      <w:r w:rsidR="00AC1BC7" w:rsidRPr="008D043F">
        <w:rPr>
          <w:rFonts w:asciiTheme="minorHAnsi" w:hAnsiTheme="minorHAnsi" w:cstheme="minorHAnsi"/>
          <w:sz w:val="22"/>
          <w:szCs w:val="22"/>
          <w:lang w:val="hr-HR"/>
        </w:rPr>
        <w:fldChar w:fldCharType="begin"/>
      </w:r>
      <w:r w:rsidR="00AC1BC7" w:rsidRPr="008D043F">
        <w:rPr>
          <w:rFonts w:asciiTheme="minorHAnsi" w:hAnsiTheme="minorHAnsi" w:cstheme="minorHAnsi"/>
          <w:sz w:val="22"/>
          <w:szCs w:val="22"/>
          <w:lang w:val="hr-HR"/>
        </w:rPr>
        <w:instrText xml:space="preserve"> ADDIN ZOTERO_ITEM CSL_CITATION {"citationID":"A7i88E3r","properties":{"formattedCitation":"(Federalni zavod za statistiku 2020c)","plainCitation":"(Federalni zavod za statistiku 2020c)","noteIndex":0},"citationItems":[{"id":1502,"uris":["http://zotero.org/users/7192877/items/8IJEUS6W"],"itemData":{"id":1502,"type":"document","publisher":"Federalni zavod za statistiku","title":"Bilans prirodnog plina, 2019.","author":[{"literal":"Federalni zavod za statistiku"}],"issued":{"date-parts":[["2020"]]}}}],"schema":"https://github.com/citation-style-language/schema/raw/master/csl-citation.json"} </w:instrText>
      </w:r>
      <w:r w:rsidR="00AC1BC7" w:rsidRPr="008D043F">
        <w:rPr>
          <w:rFonts w:asciiTheme="minorHAnsi" w:hAnsiTheme="minorHAnsi" w:cstheme="minorHAnsi"/>
          <w:sz w:val="22"/>
          <w:szCs w:val="22"/>
          <w:lang w:val="hr-HR"/>
        </w:rPr>
        <w:fldChar w:fldCharType="separate"/>
      </w:r>
      <w:r w:rsidR="00AC1BC7" w:rsidRPr="008D043F">
        <w:rPr>
          <w:rFonts w:asciiTheme="minorHAnsi" w:hAnsiTheme="minorHAnsi" w:cstheme="minorHAnsi"/>
          <w:sz w:val="22"/>
          <w:lang w:val="hr-HR"/>
        </w:rPr>
        <w:t>(Federalni zavod za statistiku</w:t>
      </w:r>
      <w:r w:rsidR="00BC4186" w:rsidRPr="008D043F">
        <w:rPr>
          <w:rFonts w:asciiTheme="minorHAnsi" w:hAnsiTheme="minorHAnsi" w:cstheme="minorHAnsi"/>
          <w:sz w:val="22"/>
          <w:lang w:val="hr-HR"/>
        </w:rPr>
        <w:t>,</w:t>
      </w:r>
      <w:r w:rsidR="00AC1BC7" w:rsidRPr="008D043F">
        <w:rPr>
          <w:rFonts w:asciiTheme="minorHAnsi" w:hAnsiTheme="minorHAnsi" w:cstheme="minorHAnsi"/>
          <w:sz w:val="22"/>
          <w:lang w:val="hr-HR"/>
        </w:rPr>
        <w:t xml:space="preserve"> 2020c)</w:t>
      </w:r>
      <w:r w:rsidR="00AC1B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kupan uvoz naftnih derivata u </w:t>
      </w:r>
      <w:r w:rsidR="007C350C"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 2019. godini iznosio je 1.282.414 t. U ukupnoj finalnoj potrošnji, koja u 2019. godini iznosi 1.102.512 tona naftnih derivata najveći udio ima prijevoz </w:t>
      </w:r>
      <w:r w:rsidR="007C350C" w:rsidRPr="008D043F">
        <w:rPr>
          <w:rFonts w:asciiTheme="minorHAnsi" w:hAnsiTheme="minorHAnsi" w:cstheme="minorHAnsi"/>
          <w:sz w:val="22"/>
          <w:szCs w:val="22"/>
          <w:lang w:val="hr-HR"/>
        </w:rPr>
        <w:t xml:space="preserve">s </w:t>
      </w:r>
      <w:r w:rsidRPr="008D043F">
        <w:rPr>
          <w:rFonts w:asciiTheme="minorHAnsi" w:hAnsiTheme="minorHAnsi" w:cstheme="minorHAnsi"/>
          <w:sz w:val="22"/>
          <w:szCs w:val="22"/>
          <w:lang w:val="hr-HR"/>
        </w:rPr>
        <w:t>88,1%</w:t>
      </w:r>
      <w:r w:rsidR="00AC1BC7" w:rsidRPr="008D043F">
        <w:rPr>
          <w:rFonts w:asciiTheme="minorHAnsi" w:hAnsiTheme="minorHAnsi" w:cstheme="minorHAnsi"/>
          <w:sz w:val="22"/>
          <w:szCs w:val="22"/>
          <w:lang w:val="hr-HR"/>
        </w:rPr>
        <w:t xml:space="preserve"> </w:t>
      </w:r>
      <w:r w:rsidR="00AC1BC7" w:rsidRPr="008D043F">
        <w:rPr>
          <w:rFonts w:asciiTheme="minorHAnsi" w:hAnsiTheme="minorHAnsi" w:cstheme="minorHAnsi"/>
          <w:sz w:val="22"/>
          <w:szCs w:val="22"/>
          <w:lang w:val="hr-HR"/>
        </w:rPr>
        <w:fldChar w:fldCharType="begin"/>
      </w:r>
      <w:r w:rsidR="00282995" w:rsidRPr="008D043F">
        <w:rPr>
          <w:rFonts w:asciiTheme="minorHAnsi" w:hAnsiTheme="minorHAnsi" w:cstheme="minorHAnsi"/>
          <w:sz w:val="22"/>
          <w:szCs w:val="22"/>
          <w:lang w:val="hr-HR"/>
        </w:rPr>
        <w:instrText xml:space="preserve"> ADDIN ZOTERO_ITEM CSL_CITATION {"citationID":"xbaqcUGK","properties":{"formattedCitation":"(Federalni zavod za statistiku 2020b)","plainCitation":"(Federalni zavod za statistiku 2020b)","noteIndex":0},"citationItems":[{"id":1501,"uris":["http://zotero.org/users/7192877/items/4CUDE7KY"],"itemData":{"id":1501,"type":"document","publisher":"Federalni zavod za statistiku","title":"Bilans naftnih derivata","author":[{"literal":"Federalni zavod za statistiku"}],"issued":{"date-parts":[["2020"]]}}}],"schema":"https://github.com/citation-style-language/schema/raw/master/csl-citation.json"} </w:instrText>
      </w:r>
      <w:r w:rsidR="00AC1BC7" w:rsidRPr="008D043F">
        <w:rPr>
          <w:rFonts w:asciiTheme="minorHAnsi" w:hAnsiTheme="minorHAnsi" w:cstheme="minorHAnsi"/>
          <w:sz w:val="22"/>
          <w:szCs w:val="22"/>
          <w:lang w:val="hr-HR"/>
        </w:rPr>
        <w:fldChar w:fldCharType="separate"/>
      </w:r>
      <w:r w:rsidR="00FD0A80" w:rsidRPr="008D043F">
        <w:rPr>
          <w:rFonts w:asciiTheme="minorHAnsi" w:hAnsiTheme="minorHAnsi" w:cstheme="minorHAnsi"/>
          <w:sz w:val="22"/>
          <w:lang w:val="hr-HR"/>
        </w:rPr>
        <w:t>(Federalni zavod za statistiku</w:t>
      </w:r>
      <w:r w:rsidR="00BC4186" w:rsidRPr="008D043F">
        <w:rPr>
          <w:rFonts w:asciiTheme="minorHAnsi" w:hAnsiTheme="minorHAnsi" w:cstheme="minorHAnsi"/>
          <w:sz w:val="22"/>
          <w:lang w:val="hr-HR"/>
        </w:rPr>
        <w:t>,</w:t>
      </w:r>
      <w:r w:rsidR="00FD0A80" w:rsidRPr="008D043F">
        <w:rPr>
          <w:rFonts w:asciiTheme="minorHAnsi" w:hAnsiTheme="minorHAnsi" w:cstheme="minorHAnsi"/>
          <w:sz w:val="22"/>
          <w:lang w:val="hr-HR"/>
        </w:rPr>
        <w:t xml:space="preserve"> 2020b)</w:t>
      </w:r>
      <w:r w:rsidR="00AC1B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2E031D38" w14:textId="6291CAC4"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blasti energijske efikasnosti do sada se najviše uradilo u javnim objektima. Jedna od značajnih mjera je uspostava </w:t>
      </w:r>
      <w:r w:rsidR="007A33AC" w:rsidRPr="008D043F">
        <w:rPr>
          <w:rFonts w:asciiTheme="minorHAnsi" w:hAnsiTheme="minorHAnsi" w:cstheme="minorHAnsi"/>
          <w:sz w:val="22"/>
          <w:szCs w:val="22"/>
          <w:lang w:val="hr-HR"/>
        </w:rPr>
        <w:t>informacionog</w:t>
      </w:r>
      <w:r w:rsidR="007C350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istema energijske efikasnosti </w:t>
      </w:r>
      <w:r w:rsidR="007C350C"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w:t>
      </w:r>
      <w:r w:rsidR="007C350C" w:rsidRPr="008D043F">
        <w:rPr>
          <w:rFonts w:asciiTheme="minorHAnsi" w:hAnsiTheme="minorHAnsi" w:cstheme="minorHAnsi"/>
          <w:sz w:val="22"/>
          <w:szCs w:val="22"/>
          <w:lang w:val="hr-HR"/>
        </w:rPr>
        <w:t xml:space="preserve">kojeg </w:t>
      </w:r>
      <w:r w:rsidRPr="008D043F">
        <w:rPr>
          <w:rFonts w:asciiTheme="minorHAnsi" w:hAnsiTheme="minorHAnsi" w:cstheme="minorHAnsi"/>
          <w:sz w:val="22"/>
          <w:szCs w:val="22"/>
          <w:lang w:val="hr-HR"/>
        </w:rPr>
        <w:t>je uspostavio i vodi FZO</w:t>
      </w:r>
      <w:r w:rsidR="000201AE" w:rsidRPr="008D043F">
        <w:rPr>
          <w:rFonts w:asciiTheme="minorHAnsi" w:hAnsiTheme="minorHAnsi" w:cstheme="minorHAnsi"/>
          <w:sz w:val="22"/>
          <w:szCs w:val="22"/>
          <w:lang w:val="hr-HR"/>
        </w:rPr>
        <w:t xml:space="preserve"> Federacije </w:t>
      </w:r>
      <w:r w:rsidRPr="008D043F">
        <w:rPr>
          <w:rFonts w:asciiTheme="minorHAnsi" w:hAnsiTheme="minorHAnsi" w:cstheme="minorHAnsi"/>
          <w:sz w:val="22"/>
          <w:szCs w:val="22"/>
          <w:lang w:val="hr-HR"/>
        </w:rPr>
        <w:t xml:space="preserve">BiH. Osnovna svrha </w:t>
      </w:r>
      <w:r w:rsidR="007C350C" w:rsidRPr="008D043F">
        <w:rPr>
          <w:rFonts w:asciiTheme="minorHAnsi" w:hAnsiTheme="minorHAnsi" w:cstheme="minorHAnsi"/>
          <w:sz w:val="22"/>
          <w:szCs w:val="22"/>
          <w:lang w:val="hr-HR"/>
        </w:rPr>
        <w:t>I</w:t>
      </w:r>
      <w:r w:rsidR="007A33AC" w:rsidRPr="008D043F">
        <w:rPr>
          <w:rFonts w:asciiTheme="minorHAnsi" w:hAnsiTheme="minorHAnsi" w:cstheme="minorHAnsi"/>
          <w:sz w:val="22"/>
          <w:szCs w:val="22"/>
          <w:lang w:val="hr-HR"/>
        </w:rPr>
        <w:t>nformacionog</w:t>
      </w:r>
      <w:r w:rsidR="007C350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istema je da kroz prikupljanje i obradu podataka </w:t>
      </w:r>
      <w:r w:rsidR="007C350C" w:rsidRPr="008D043F">
        <w:rPr>
          <w:rFonts w:asciiTheme="minorHAnsi" w:hAnsiTheme="minorHAnsi" w:cstheme="minorHAnsi"/>
          <w:sz w:val="22"/>
          <w:szCs w:val="22"/>
          <w:lang w:val="hr-HR"/>
        </w:rPr>
        <w:t xml:space="preserve">osigura </w:t>
      </w:r>
      <w:r w:rsidRPr="008D043F">
        <w:rPr>
          <w:rFonts w:asciiTheme="minorHAnsi" w:hAnsiTheme="minorHAnsi" w:cstheme="minorHAnsi"/>
          <w:sz w:val="22"/>
          <w:szCs w:val="22"/>
          <w:lang w:val="hr-HR"/>
        </w:rPr>
        <w:t xml:space="preserve">centralnu bazu podataka sa sveobuhvatnim informacijama o potrošnji energije na nivou kako pojedinog objekta, tako i resora i više (npr. potrošnja energije u obrazovnim objektima ili na nivou kantona/općine i sl.), o stanju objekata i pripadajućih tehničkih sistema, te o potencijalima za ostvarenje ušteda. U </w:t>
      </w:r>
      <w:r w:rsidR="007C350C" w:rsidRPr="008D043F">
        <w:rPr>
          <w:rFonts w:asciiTheme="minorHAnsi" w:hAnsiTheme="minorHAnsi" w:cstheme="minorHAnsi"/>
          <w:sz w:val="22"/>
          <w:szCs w:val="22"/>
          <w:lang w:val="hr-HR"/>
        </w:rPr>
        <w:t>i</w:t>
      </w:r>
      <w:r w:rsidR="007A33AC" w:rsidRPr="008D043F">
        <w:rPr>
          <w:rFonts w:asciiTheme="minorHAnsi" w:hAnsiTheme="minorHAnsi" w:cstheme="minorHAnsi"/>
          <w:sz w:val="22"/>
          <w:szCs w:val="22"/>
          <w:lang w:val="hr-HR"/>
        </w:rPr>
        <w:t>nformacionom</w:t>
      </w:r>
      <w:r w:rsidRPr="008D043F">
        <w:rPr>
          <w:rFonts w:asciiTheme="minorHAnsi" w:hAnsiTheme="minorHAnsi" w:cstheme="minorHAnsi"/>
          <w:sz w:val="22"/>
          <w:szCs w:val="22"/>
          <w:lang w:val="hr-HR"/>
        </w:rPr>
        <w:t xml:space="preserve"> sistemu će se na jednom mjestu moći naći svi zakonski i strateški dokumenti iz ove oblasti, podaci o potrošnji energije i vode u svim javnim objektima, podaci o ostvarenim uštedama nakon primjene mjera povećanja energijske efikasnosti, registar izdatih energijskih certifikata zgrada, registar obavljenih pregleda tehničkih sistema (sistema </w:t>
      </w:r>
      <w:r w:rsidR="007C350C" w:rsidRPr="008D043F">
        <w:rPr>
          <w:rFonts w:asciiTheme="minorHAnsi" w:hAnsiTheme="minorHAnsi" w:cstheme="minorHAnsi"/>
          <w:sz w:val="22"/>
          <w:szCs w:val="22"/>
          <w:lang w:val="hr-HR"/>
        </w:rPr>
        <w:t xml:space="preserve">grijanja </w:t>
      </w:r>
      <w:r w:rsidRPr="008D043F">
        <w:rPr>
          <w:rFonts w:asciiTheme="minorHAnsi" w:hAnsiTheme="minorHAnsi" w:cstheme="minorHAnsi"/>
          <w:sz w:val="22"/>
          <w:szCs w:val="22"/>
          <w:lang w:val="hr-HR"/>
        </w:rPr>
        <w:t>i klimatizacij</w:t>
      </w:r>
      <w:r w:rsidR="007C350C"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a istovremeno će služiti za verifikaciju ostvarenih ušteda, te izvještavanje u skladu s propisanim obavezama. </w:t>
      </w:r>
    </w:p>
    <w:p w14:paraId="4884B413" w14:textId="77777777" w:rsidR="00B61C36" w:rsidRPr="008D043F" w:rsidRDefault="00B61C36"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skladu s prethodno </w:t>
      </w:r>
      <w:r w:rsidR="007C350C" w:rsidRPr="008D043F">
        <w:rPr>
          <w:rFonts w:asciiTheme="minorHAnsi" w:hAnsiTheme="minorHAnsi" w:cstheme="minorHAnsi"/>
          <w:sz w:val="22"/>
          <w:szCs w:val="22"/>
          <w:lang w:val="hr-HR"/>
        </w:rPr>
        <w:t xml:space="preserve">definiranim </w:t>
      </w:r>
      <w:r w:rsidR="008B2453" w:rsidRPr="008D043F">
        <w:rPr>
          <w:rFonts w:asciiTheme="minorHAnsi" w:hAnsiTheme="minorHAnsi" w:cstheme="minorHAnsi"/>
          <w:sz w:val="22"/>
          <w:szCs w:val="22"/>
          <w:lang w:val="hr-HR"/>
        </w:rPr>
        <w:t>pod</w:t>
      </w:r>
      <w:r w:rsidRPr="008D043F">
        <w:rPr>
          <w:rFonts w:asciiTheme="minorHAnsi" w:hAnsiTheme="minorHAnsi" w:cstheme="minorHAnsi"/>
          <w:sz w:val="22"/>
          <w:szCs w:val="22"/>
          <w:lang w:val="hr-HR"/>
        </w:rPr>
        <w:t xml:space="preserve">tematskim cjelinama za opis polaznog stanja u oblasti kvaliteta zraka, klimatskih promjena i energije, </w:t>
      </w:r>
      <w:r w:rsidR="007C350C" w:rsidRPr="008D043F">
        <w:rPr>
          <w:rFonts w:asciiTheme="minorHAnsi" w:hAnsiTheme="minorHAnsi" w:cstheme="minorHAnsi"/>
          <w:sz w:val="22"/>
          <w:szCs w:val="22"/>
          <w:lang w:val="hr-HR"/>
        </w:rPr>
        <w:t xml:space="preserve">identificirani </w:t>
      </w:r>
      <w:r w:rsidRPr="008D043F">
        <w:rPr>
          <w:rFonts w:asciiTheme="minorHAnsi" w:hAnsiTheme="minorHAnsi" w:cstheme="minorHAnsi"/>
          <w:sz w:val="22"/>
          <w:szCs w:val="22"/>
          <w:lang w:val="hr-HR"/>
        </w:rPr>
        <w:t xml:space="preserve">su </w:t>
      </w:r>
      <w:r w:rsidRPr="008D043F">
        <w:rPr>
          <w:rFonts w:asciiTheme="minorHAnsi" w:hAnsiTheme="minorHAnsi" w:cstheme="minorHAnsi"/>
          <w:b/>
          <w:bCs/>
          <w:sz w:val="22"/>
          <w:szCs w:val="22"/>
          <w:lang w:val="hr-HR"/>
        </w:rPr>
        <w:t>ključni izazovi</w:t>
      </w:r>
      <w:r w:rsidRPr="008D043F">
        <w:rPr>
          <w:rFonts w:asciiTheme="minorHAnsi" w:hAnsiTheme="minorHAnsi" w:cstheme="minorHAnsi"/>
          <w:sz w:val="22"/>
          <w:szCs w:val="22"/>
          <w:lang w:val="hr-HR"/>
        </w:rPr>
        <w:t>.</w:t>
      </w:r>
    </w:p>
    <w:p w14:paraId="25FD28BA"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jveći izazov u aktivnostima na poboljšanju kvaliteta zraka u </w:t>
      </w:r>
      <w:r w:rsidR="007C350C"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je smanjenje emisij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aročito iz kućnih ložišta. Kućna ložišta su identificirana kao značajan, a u nekim sredinama i ključni, uzročnik lošeg kvaliteta zraka. Osnovni uzroci prekomjernog zagađivanja zraka iz kućnih ložišta su velike toplotne potrebe objekata (niska energijska efikasnost) i niska primanja jednog dijela domaćinstav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zbog čega se većina domaćinstava grije na najjeftinija goriva, ugalj i ogrijevno drvo. Uz to, tržište čvrstih goriva je</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 aspekta njihovog kvalitet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7C350C" w:rsidRPr="008D043F">
        <w:rPr>
          <w:rFonts w:asciiTheme="minorHAnsi" w:hAnsiTheme="minorHAnsi" w:cstheme="minorHAnsi"/>
          <w:sz w:val="22"/>
          <w:szCs w:val="22"/>
          <w:lang w:val="hr-HR"/>
        </w:rPr>
        <w:t>neregulirano</w:t>
      </w:r>
      <w:r w:rsidRPr="008D043F">
        <w:rPr>
          <w:rFonts w:asciiTheme="minorHAnsi" w:hAnsiTheme="minorHAnsi" w:cstheme="minorHAnsi"/>
          <w:sz w:val="22"/>
          <w:szCs w:val="22"/>
          <w:lang w:val="hr-HR"/>
        </w:rPr>
        <w:t xml:space="preserve">. Jedino je u Kantonu Sarajevo ograničeno korištenje uglja u zavisnosti od masenog sadržaja sumpora. Tržište peći i kotlova, također </w:t>
      </w:r>
      <w:r w:rsidRPr="008D043F">
        <w:rPr>
          <w:rFonts w:asciiTheme="minorHAnsi" w:hAnsiTheme="minorHAnsi" w:cstheme="minorHAnsi"/>
          <w:sz w:val="22"/>
          <w:szCs w:val="22"/>
          <w:lang w:val="hr-HR"/>
        </w:rPr>
        <w:lastRenderedPageBreak/>
        <w:t xml:space="preserve">nije regulirano, pa se na tržištu mogu naći necertificirane peći i kotlovi. Rezultat svih ovih faktora su prekomjerne emisije čvrstih čestica i sumpor-dioksida iz kućnih ložišta. Prirodni </w:t>
      </w:r>
      <w:r w:rsidR="007C350C" w:rsidRPr="008D043F">
        <w:rPr>
          <w:rFonts w:asciiTheme="minorHAnsi" w:hAnsiTheme="minorHAnsi" w:cstheme="minorHAnsi"/>
          <w:sz w:val="22"/>
          <w:szCs w:val="22"/>
          <w:lang w:val="hr-HR"/>
        </w:rPr>
        <w:t xml:space="preserve">plin </w:t>
      </w:r>
      <w:r w:rsidRPr="008D043F">
        <w:rPr>
          <w:rFonts w:asciiTheme="minorHAnsi" w:hAnsiTheme="minorHAnsi" w:cstheme="minorHAnsi"/>
          <w:sz w:val="22"/>
          <w:szCs w:val="22"/>
          <w:lang w:val="hr-HR"/>
        </w:rPr>
        <w:t xml:space="preserve">za domaćinstva dostupan </w:t>
      </w:r>
      <w:r w:rsidR="007C350C"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samo u Kantonu Sarajevo i urbanom dijelu Visokog. Međutim, zbog energetskog siromaštva, mnoga domaćinstva koja su priključena na prirodni </w:t>
      </w:r>
      <w:r w:rsidR="007C350C" w:rsidRPr="008D043F">
        <w:rPr>
          <w:rFonts w:asciiTheme="minorHAnsi" w:hAnsiTheme="minorHAnsi" w:cstheme="minorHAnsi"/>
          <w:sz w:val="22"/>
          <w:szCs w:val="22"/>
          <w:lang w:val="hr-HR"/>
        </w:rPr>
        <w:t>plin</w:t>
      </w:r>
      <w:r w:rsidRPr="008D043F">
        <w:rPr>
          <w:rFonts w:asciiTheme="minorHAnsi" w:hAnsiTheme="minorHAnsi" w:cstheme="minorHAnsi"/>
          <w:sz w:val="22"/>
          <w:szCs w:val="22"/>
          <w:lang w:val="hr-HR"/>
        </w:rPr>
        <w:t xml:space="preserve"> koriste čvrsta goriva. Kako bi se smanjile emisije iz kućnih ložišt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otrebno je podsticati povećanje energijske efikasnosti u zgradarstvu uz reguliranje kvaliteta čvrstih goriva i peći i kotlova. Posebno je velik izazov reguliranje kvaliteta čvrstih goriva s obzirom </w:t>
      </w:r>
      <w:r w:rsidR="007C350C" w:rsidRPr="008D043F">
        <w:rPr>
          <w:rFonts w:asciiTheme="minorHAnsi" w:hAnsiTheme="minorHAnsi" w:cstheme="minorHAnsi"/>
          <w:sz w:val="22"/>
          <w:szCs w:val="22"/>
          <w:lang w:val="hr-HR"/>
        </w:rPr>
        <w:t xml:space="preserve">na to </w:t>
      </w:r>
      <w:r w:rsidRPr="008D043F">
        <w:rPr>
          <w:rFonts w:asciiTheme="minorHAnsi" w:hAnsiTheme="minorHAnsi" w:cstheme="minorHAnsi"/>
          <w:sz w:val="22"/>
          <w:szCs w:val="22"/>
          <w:lang w:val="hr-HR"/>
        </w:rPr>
        <w:t xml:space="preserve">da to može dovesti do povećanja troškova grijanja (bez mjera energijske efikasnosti). Na ovo su posebno </w:t>
      </w:r>
      <w:r w:rsidR="007C350C" w:rsidRPr="008D043F">
        <w:rPr>
          <w:rFonts w:asciiTheme="minorHAnsi" w:hAnsiTheme="minorHAnsi" w:cstheme="minorHAnsi"/>
          <w:sz w:val="22"/>
          <w:szCs w:val="22"/>
          <w:lang w:val="hr-HR"/>
        </w:rPr>
        <w:t xml:space="preserve">osjetljiva </w:t>
      </w:r>
      <w:r w:rsidRPr="008D043F">
        <w:rPr>
          <w:rFonts w:asciiTheme="minorHAnsi" w:hAnsiTheme="minorHAnsi" w:cstheme="minorHAnsi"/>
          <w:sz w:val="22"/>
          <w:szCs w:val="22"/>
          <w:lang w:val="hr-HR"/>
        </w:rPr>
        <w:t xml:space="preserve">socijalno ugrožena domaćinstva. Nadzor nad provođenjem mjera koje se odnose na čvrsta goriva je također veliki izazov. Povećanje udjela daljinskih grijanja u ukupnoj grijanoj površini je dio rješenja za problem zagađivanja zraka iz kućnih ložišta. Međutim, pored </w:t>
      </w:r>
      <w:r w:rsidR="007C350C" w:rsidRPr="008D043F">
        <w:rPr>
          <w:rFonts w:asciiTheme="minorHAnsi" w:hAnsiTheme="minorHAnsi" w:cstheme="minorHAnsi"/>
          <w:sz w:val="22"/>
          <w:szCs w:val="22"/>
          <w:lang w:val="hr-HR"/>
        </w:rPr>
        <w:t xml:space="preserve">osiguravanja </w:t>
      </w:r>
      <w:r w:rsidRPr="008D043F">
        <w:rPr>
          <w:rFonts w:asciiTheme="minorHAnsi" w:hAnsiTheme="minorHAnsi" w:cstheme="minorHAnsi"/>
          <w:sz w:val="22"/>
          <w:szCs w:val="22"/>
          <w:lang w:val="hr-HR"/>
        </w:rPr>
        <w:t>finansijskih sredstav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u se javlja i problem konkurentnosti usluge daljinskog grijanja s grijanjem na čvrsta goriv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iji jedan dio dolazi s crnog tržišta. </w:t>
      </w:r>
    </w:p>
    <w:p w14:paraId="7C1029A7"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S aspekta smanjenja emisija, u sektoru saobraćaja glavni</w:t>
      </w:r>
      <w:r w:rsidR="007C350C"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izazov smanjenje prosječne starosti vozila i smanjenje korištenja putničkih automobila uz razvoj javnog saobraćaja. Zabrane ili destimulacija korištenja starijih vozila bi najviše pogodila socijalno ugrožene građane koji ne mogu sebi priuštiti novije vozilo. Stoga, reforma sistema oporezivanja i podsticanja nabavke malozagađujućih vozila mora biti vođena na socijalno osjetljiv način.</w:t>
      </w:r>
    </w:p>
    <w:p w14:paraId="131AF3D1"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dustrijska postrojenja imaju </w:t>
      </w:r>
      <w:r w:rsidR="0048511D" w:rsidRPr="008D043F">
        <w:rPr>
          <w:rFonts w:asciiTheme="minorHAnsi" w:hAnsiTheme="minorHAnsi" w:cstheme="minorHAnsi"/>
          <w:sz w:val="22"/>
          <w:szCs w:val="22"/>
          <w:lang w:val="hr-HR"/>
        </w:rPr>
        <w:t>značajan utjecaj</w:t>
      </w:r>
      <w:r w:rsidRPr="008D043F">
        <w:rPr>
          <w:rFonts w:asciiTheme="minorHAnsi" w:hAnsiTheme="minorHAnsi" w:cstheme="minorHAnsi"/>
          <w:sz w:val="22"/>
          <w:szCs w:val="22"/>
          <w:lang w:val="hr-HR"/>
        </w:rPr>
        <w:t xml:space="preserve"> na kvalitet zraka</w:t>
      </w:r>
      <w:r w:rsidR="0048511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osebno u Tuzlanskom i </w:t>
      </w:r>
      <w:r w:rsidR="0048511D" w:rsidRPr="008D043F">
        <w:rPr>
          <w:rFonts w:asciiTheme="minorHAnsi" w:hAnsiTheme="minorHAnsi" w:cstheme="minorHAnsi"/>
          <w:sz w:val="22"/>
          <w:szCs w:val="22"/>
          <w:lang w:val="hr-HR"/>
        </w:rPr>
        <w:t>Zeničko-dobojskom kantonu</w:t>
      </w:r>
      <w:r w:rsidRPr="008D043F">
        <w:rPr>
          <w:rFonts w:asciiTheme="minorHAnsi" w:hAnsiTheme="minorHAnsi" w:cstheme="minorHAnsi"/>
          <w:sz w:val="22"/>
          <w:szCs w:val="22"/>
          <w:lang w:val="hr-HR"/>
        </w:rPr>
        <w:t xml:space="preserve">. Potrebno je njihovo usklađivanje s najboljim raspoloživim tehnikama ne dovodeći u pitanje njihov rad i nivo zaposlenosti. Evidentan je nedostatak kapaciteta inspekcije, kao i nedovoljnih mehanizama u smislu provođenja mjera. Kaznena politika je do sada bila nedovoljno oštra i nije bila dobar instrument za smanjenje emisija u zrak. Novi Zakon o zaštiti okoliša </w:t>
      </w:r>
      <w:r w:rsidR="0048511D"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stvorio je uslove da se provođenje kaznene politike unaprijedi i da se zagađivači </w:t>
      </w:r>
      <w:r w:rsidR="0048511D" w:rsidRPr="008D043F">
        <w:rPr>
          <w:rFonts w:asciiTheme="minorHAnsi" w:hAnsiTheme="minorHAnsi" w:cstheme="minorHAnsi"/>
          <w:sz w:val="22"/>
          <w:szCs w:val="22"/>
          <w:lang w:val="hr-HR"/>
        </w:rPr>
        <w:t>stimuliraju</w:t>
      </w:r>
      <w:r w:rsidRPr="008D043F">
        <w:rPr>
          <w:rFonts w:asciiTheme="minorHAnsi" w:hAnsiTheme="minorHAnsi" w:cstheme="minorHAnsi"/>
          <w:sz w:val="22"/>
          <w:szCs w:val="22"/>
          <w:lang w:val="hr-HR"/>
        </w:rPr>
        <w:t xml:space="preserve"> na smanjenje emisija.        </w:t>
      </w:r>
    </w:p>
    <w:p w14:paraId="0C084E0E"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natoč značajnom povećanju broja mjernih mjesta, sistem upravljanja kvalitetom zraka još uvijek nije dovoljno razvijen. Osiguranje kvaliteta mjerenja i potrebnih sredstava za rad i održavanje mjerne opreme je osnovni problem. Sistem </w:t>
      </w:r>
      <w:r w:rsidR="0048511D" w:rsidRPr="008D043F">
        <w:rPr>
          <w:rFonts w:asciiTheme="minorHAnsi" w:hAnsiTheme="minorHAnsi" w:cstheme="minorHAnsi"/>
          <w:sz w:val="22"/>
          <w:szCs w:val="22"/>
          <w:lang w:val="hr-HR"/>
        </w:rPr>
        <w:t xml:space="preserve">informiranja </w:t>
      </w:r>
      <w:r w:rsidRPr="008D043F">
        <w:rPr>
          <w:rFonts w:asciiTheme="minorHAnsi" w:hAnsiTheme="minorHAnsi" w:cstheme="minorHAnsi"/>
          <w:sz w:val="22"/>
          <w:szCs w:val="22"/>
          <w:lang w:val="hr-HR"/>
        </w:rPr>
        <w:t>građana o kvalitetu zraka</w:t>
      </w:r>
      <w:r w:rsidR="0048511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ko u realnom</w:t>
      </w:r>
      <w:r w:rsidR="0048511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ako i u </w:t>
      </w:r>
      <w:r w:rsidR="0048511D" w:rsidRPr="008D043F">
        <w:rPr>
          <w:rFonts w:asciiTheme="minorHAnsi" w:hAnsiTheme="minorHAnsi" w:cstheme="minorHAnsi"/>
          <w:sz w:val="22"/>
          <w:szCs w:val="22"/>
          <w:lang w:val="hr-HR"/>
        </w:rPr>
        <w:t xml:space="preserve">integriranom </w:t>
      </w:r>
      <w:r w:rsidRPr="008D043F">
        <w:rPr>
          <w:rFonts w:asciiTheme="minorHAnsi" w:hAnsiTheme="minorHAnsi" w:cstheme="minorHAnsi"/>
          <w:sz w:val="22"/>
          <w:szCs w:val="22"/>
          <w:lang w:val="hr-HR"/>
        </w:rPr>
        <w:t xml:space="preserve">vremenu je nedovoljno razvijen. Nacrt </w:t>
      </w:r>
      <w:r w:rsidR="0048511D" w:rsidRPr="008D043F">
        <w:rPr>
          <w:rFonts w:asciiTheme="minorHAnsi" w:hAnsiTheme="minorHAnsi" w:cstheme="minorHAnsi"/>
          <w:sz w:val="22"/>
          <w:szCs w:val="22"/>
          <w:lang w:val="hr-HR"/>
        </w:rPr>
        <w:t xml:space="preserve">zakona </w:t>
      </w:r>
      <w:r w:rsidRPr="008D043F">
        <w:rPr>
          <w:rFonts w:asciiTheme="minorHAnsi" w:hAnsiTheme="minorHAnsi" w:cstheme="minorHAnsi"/>
          <w:sz w:val="22"/>
          <w:szCs w:val="22"/>
          <w:lang w:val="hr-HR"/>
        </w:rPr>
        <w:t>o zaštiti zraka predviđa poboljšanja u oba ova segmenta. Sistem prikupljanja podataka o emisijama je nedovoljno razvijen. U tom kontekstu</w:t>
      </w:r>
      <w:r w:rsidR="0048511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eophodno </w:t>
      </w:r>
      <w:r w:rsidR="0048511D"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jačanje kapaciteta FHMZ-a i obveznika dostavljanja podataka o emisijama. Imajući u vidu nadležnosti i kapacitete, uspostavljanje sistema izvještavanja međunarodnih institucija o emisijama i kvalitetu zraka je veliki izazov. </w:t>
      </w:r>
    </w:p>
    <w:p w14:paraId="35A71A3F" w14:textId="55CCEF4C"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Multidisciplinarni i integralni pristup pitanjima kvaliteta zraka veliki</w:t>
      </w:r>
      <w:r w:rsidR="0048511D"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izazov prilikom prostornog planiranja, posebno na lokalnom nivou. Posljednjih godina bilježi </w:t>
      </w:r>
      <w:r w:rsidR="0048511D"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određeni napredak u ovoj oblasti. </w:t>
      </w:r>
      <w:r w:rsidR="00B13748" w:rsidRPr="008D043F">
        <w:rPr>
          <w:rFonts w:asciiTheme="minorHAnsi" w:hAnsiTheme="minorHAnsi" w:cstheme="minorHAnsi"/>
          <w:sz w:val="22"/>
          <w:szCs w:val="22"/>
          <w:lang w:val="hr-HR"/>
        </w:rPr>
        <w:t>Osnovni problem u oblasti upravljanja kvalitetom zraka su nedovoljni kapaciteti na svim nivoima. U takvim okolnostima posebno je važna koordinacija aktivnosti na svim nivoima, ali i među institucijama na istom nivou (npr. susjedni kantoni).</w:t>
      </w:r>
    </w:p>
    <w:p w14:paraId="66A6AE56"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ovođenje mjera smanjenja emisija iz postrojenja uključenih u NERP kasni. Pogotovo se to odnosi na smanjenje emisije sumpor</w:t>
      </w:r>
      <w:r w:rsidR="00735B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w:t>
      </w:r>
      <w:r w:rsidR="00735BB9" w:rsidRPr="008D043F">
        <w:rPr>
          <w:rFonts w:asciiTheme="minorHAnsi" w:hAnsiTheme="minorHAnsi" w:cstheme="minorHAnsi"/>
          <w:sz w:val="22"/>
          <w:szCs w:val="22"/>
          <w:lang w:val="hr-HR"/>
        </w:rPr>
        <w:t xml:space="preserve">Osiguravanje </w:t>
      </w:r>
      <w:r w:rsidRPr="008D043F">
        <w:rPr>
          <w:rFonts w:asciiTheme="minorHAnsi" w:hAnsiTheme="minorHAnsi" w:cstheme="minorHAnsi"/>
          <w:sz w:val="22"/>
          <w:szCs w:val="22"/>
          <w:lang w:val="hr-HR"/>
        </w:rPr>
        <w:t xml:space="preserve">sredstava za implementaciju mjera je ključni problem uzevši u obzir već nisku konkurentnost termoelektrana na ugalj. Treba imati u </w:t>
      </w:r>
      <w:r w:rsidR="00735BB9" w:rsidRPr="008D043F">
        <w:rPr>
          <w:rFonts w:asciiTheme="minorHAnsi" w:hAnsiTheme="minorHAnsi" w:cstheme="minorHAnsi"/>
          <w:sz w:val="22"/>
          <w:szCs w:val="22"/>
          <w:lang w:val="hr-HR"/>
        </w:rPr>
        <w:t xml:space="preserve">vidu </w:t>
      </w:r>
      <w:r w:rsidRPr="008D043F">
        <w:rPr>
          <w:rFonts w:asciiTheme="minorHAnsi" w:hAnsiTheme="minorHAnsi" w:cstheme="minorHAnsi"/>
          <w:sz w:val="22"/>
          <w:szCs w:val="22"/>
          <w:lang w:val="hr-HR"/>
        </w:rPr>
        <w:t xml:space="preserve">da se radi o postrojenjima koja su puštena u rad, u prosjeku, prije 40 godina i čija je efikasnost niska. Pored </w:t>
      </w:r>
      <w:r w:rsidRPr="008D043F">
        <w:rPr>
          <w:rFonts w:asciiTheme="minorHAnsi" w:hAnsiTheme="minorHAnsi" w:cstheme="minorHAnsi"/>
          <w:sz w:val="22"/>
          <w:szCs w:val="22"/>
          <w:lang w:val="hr-HR"/>
        </w:rPr>
        <w:lastRenderedPageBreak/>
        <w:t>dodatnih troškova, mjere smanjenja emisija će dodatno smanjiti energijsku efikasnost i povećati specifičnu emisiju ugljen</w:t>
      </w:r>
      <w:r w:rsidR="00735B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w:t>
      </w:r>
    </w:p>
    <w:p w14:paraId="237B1613"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Veliki udio fosilnih goriva u proizvodnji energije (posebno uglja za električnu energiju) predstavlja veliki potencijal za smanjenje emisije GHG</w:t>
      </w:r>
      <w:r w:rsidR="00735BB9"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Zamjena uglja s OIE je ključna za smanjenje emisije stakleničkih </w:t>
      </w:r>
      <w:r w:rsidR="00735BB9" w:rsidRPr="008D043F">
        <w:rPr>
          <w:rFonts w:asciiTheme="minorHAnsi" w:hAnsiTheme="minorHAnsi" w:cstheme="minorHAnsi"/>
          <w:sz w:val="22"/>
          <w:szCs w:val="22"/>
          <w:lang w:val="hr-HR"/>
        </w:rPr>
        <w:t>plinova</w:t>
      </w:r>
      <w:r w:rsidRPr="008D043F">
        <w:rPr>
          <w:rFonts w:asciiTheme="minorHAnsi" w:hAnsiTheme="minorHAnsi" w:cstheme="minorHAnsi"/>
          <w:sz w:val="22"/>
          <w:szCs w:val="22"/>
          <w:lang w:val="hr-HR"/>
        </w:rPr>
        <w:t xml:space="preserve"> i podrazumijeva nove mogućnosti i izazove. U prvom redu, doći će do značajnog poboljšanja kvaliteta zraka, što će dovesti do smanjenja troškova zdravstvenih usluga povezanih sa zagađenošću zraka. Prestanak korištenja uglja također može doprinijeti otvaranju novih radnih mjesta, ne samo u sektoru OIE</w:t>
      </w:r>
      <w:r w:rsidR="00735BB9"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nego i u procesu čišćenja, sanacije i transformacije starih rudničkih lokacija i elektrana. Međutim, postepeni prestanak korištenja uglja nosi i izazove. Oko 10.000 radnika u </w:t>
      </w:r>
      <w:r w:rsidR="00735BB9"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direktno zavisi </w:t>
      </w:r>
      <w:r w:rsidR="00735BB9" w:rsidRPr="008D043F">
        <w:rPr>
          <w:rFonts w:asciiTheme="minorHAnsi" w:hAnsiTheme="minorHAnsi" w:cstheme="minorHAnsi"/>
          <w:sz w:val="22"/>
          <w:szCs w:val="22"/>
          <w:lang w:val="hr-HR"/>
        </w:rPr>
        <w:t xml:space="preserve">od eksploatacije </w:t>
      </w:r>
      <w:r w:rsidRPr="008D043F">
        <w:rPr>
          <w:rFonts w:asciiTheme="minorHAnsi" w:hAnsiTheme="minorHAnsi" w:cstheme="minorHAnsi"/>
          <w:sz w:val="22"/>
          <w:szCs w:val="22"/>
          <w:lang w:val="hr-HR"/>
        </w:rPr>
        <w:t xml:space="preserve">uglja i </w:t>
      </w:r>
      <w:r w:rsidR="00735BB9" w:rsidRPr="008D043F">
        <w:rPr>
          <w:rFonts w:asciiTheme="minorHAnsi" w:hAnsiTheme="minorHAnsi" w:cstheme="minorHAnsi"/>
          <w:sz w:val="22"/>
          <w:szCs w:val="22"/>
          <w:lang w:val="hr-HR"/>
        </w:rPr>
        <w:t xml:space="preserve">proizvodnje </w:t>
      </w:r>
      <w:r w:rsidRPr="008D043F">
        <w:rPr>
          <w:rFonts w:asciiTheme="minorHAnsi" w:hAnsiTheme="minorHAnsi" w:cstheme="minorHAnsi"/>
          <w:sz w:val="22"/>
          <w:szCs w:val="22"/>
          <w:lang w:val="hr-HR"/>
        </w:rPr>
        <w:t>energije iz uglja. Najvažniji izazov bit će provedba efikasnih strategija s ciljem spr</w:t>
      </w:r>
      <w:r w:rsidR="00735BB9" w:rsidRPr="008D043F">
        <w:rPr>
          <w:rFonts w:asciiTheme="minorHAnsi" w:hAnsiTheme="minorHAnsi" w:cstheme="minorHAnsi"/>
          <w:sz w:val="22"/>
          <w:szCs w:val="22"/>
          <w:lang w:val="hr-HR"/>
        </w:rPr>
        <w:t>j</w:t>
      </w:r>
      <w:r w:rsidRPr="008D043F">
        <w:rPr>
          <w:rFonts w:asciiTheme="minorHAnsi" w:hAnsiTheme="minorHAnsi" w:cstheme="minorHAnsi"/>
          <w:sz w:val="22"/>
          <w:szCs w:val="22"/>
          <w:lang w:val="hr-HR"/>
        </w:rPr>
        <w:t>ečavanja porasta nezaposlenosti i siromaštva u rudničkim područjima.</w:t>
      </w:r>
    </w:p>
    <w:p w14:paraId="440AA1E8"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ljučni mehanizam za dekarbonizaciju je sistem trgovanja </w:t>
      </w:r>
      <w:r w:rsidR="00735BB9" w:rsidRPr="008D043F">
        <w:rPr>
          <w:rFonts w:asciiTheme="minorHAnsi" w:hAnsiTheme="minorHAnsi" w:cstheme="minorHAnsi"/>
          <w:sz w:val="22"/>
          <w:szCs w:val="22"/>
          <w:lang w:val="hr-HR"/>
        </w:rPr>
        <w:t xml:space="preserve">emisijama, </w:t>
      </w:r>
      <w:r w:rsidRPr="008D043F">
        <w:rPr>
          <w:rFonts w:asciiTheme="minorHAnsi" w:hAnsiTheme="minorHAnsi" w:cstheme="minorHAnsi"/>
          <w:sz w:val="22"/>
          <w:szCs w:val="22"/>
          <w:lang w:val="hr-HR"/>
        </w:rPr>
        <w:t>čije je uvođenje planirano od 2026. godine. Do tada</w:t>
      </w:r>
      <w:r w:rsidR="00735BB9"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potrebno uspostaviti sveobuhvatan sistem prikupljanja podataka relevantnih za emisije stakleničkih </w:t>
      </w:r>
      <w:r w:rsidR="00735BB9" w:rsidRPr="008D043F">
        <w:rPr>
          <w:rFonts w:asciiTheme="minorHAnsi" w:hAnsiTheme="minorHAnsi" w:cstheme="minorHAnsi"/>
          <w:sz w:val="22"/>
          <w:szCs w:val="22"/>
          <w:lang w:val="hr-HR"/>
        </w:rPr>
        <w:t>plinova</w:t>
      </w:r>
      <w:r w:rsidRPr="008D043F">
        <w:rPr>
          <w:rFonts w:asciiTheme="minorHAnsi" w:hAnsiTheme="minorHAnsi" w:cstheme="minorHAnsi"/>
          <w:sz w:val="22"/>
          <w:szCs w:val="22"/>
          <w:lang w:val="hr-HR"/>
        </w:rPr>
        <w:t xml:space="preserve"> na nivoima postrojenja obveznika sistema trgovanja emisijama. Za rad sistema trgovanja emisijama potrebno </w:t>
      </w:r>
      <w:r w:rsidR="00735BB9"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uspostaviti sistem izvještavanja s nižih nivoa do izvještavanja međunarodnih institucija. Uvođenje sistema trgovanja emisijama može dovesti u pitanje konkurentnost rada termoelektrana na ugalj i značajan rast cijena električne energije. Sredstva prikupljena kroz sistem trgovanja emisijama moraju </w:t>
      </w:r>
      <w:r w:rsidR="00735BB9"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namjenski koristiti za podsticanje obnovljivih izvora emisije.  </w:t>
      </w:r>
    </w:p>
    <w:p w14:paraId="66F2144D"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eastAsia="Calibri" w:hAnsiTheme="minorHAnsi" w:cstheme="minorHAnsi"/>
          <w:sz w:val="22"/>
          <w:szCs w:val="22"/>
          <w:lang w:val="hr-HR"/>
        </w:rPr>
        <w:t xml:space="preserve">U mnogim lokalnim sredinama razvoj daljinskih grijanja vidi </w:t>
      </w:r>
      <w:r w:rsidR="00735BB9" w:rsidRPr="008D043F">
        <w:rPr>
          <w:rFonts w:asciiTheme="minorHAnsi" w:eastAsia="Calibri" w:hAnsiTheme="minorHAnsi" w:cstheme="minorHAnsi"/>
          <w:sz w:val="22"/>
          <w:szCs w:val="22"/>
          <w:lang w:val="hr-HR"/>
        </w:rPr>
        <w:t xml:space="preserve">se </w:t>
      </w:r>
      <w:r w:rsidRPr="008D043F">
        <w:rPr>
          <w:rFonts w:asciiTheme="minorHAnsi" w:eastAsia="Calibri" w:hAnsiTheme="minorHAnsi" w:cstheme="minorHAnsi"/>
          <w:sz w:val="22"/>
          <w:szCs w:val="22"/>
          <w:lang w:val="hr-HR"/>
        </w:rPr>
        <w:t xml:space="preserve">kao mjera za poboljšanje kvaliteta zraka. Osnovna prepreka za razvoj projekata daljinskog grijanja je stara infrastruktura ili potpuno odsustvo infrastrukture i prekid snabdijevanja toplotnom energijom iz termoenergetskih postrojenja koja su uglavnom iz industrije prerade drveta (kao što su npr. Olovo i Kladanj). Postoji potreba investiranja u daljinska grijanja ulaganjem u rekonstrukciju, revitalizaciju i modernizaciju postojećih daljinskih grijanja i uspostave novih održivih sistema, koristeći lokalne izvore energije i povećavajući udio obnovljivih izvora energije. Međutim, općine i gradovi nemaju mogućnost finansiranja takvih projekata zbog nedovoljnih i nerazvijenih kapaciteta za pripremu i provedbu takvih projekata.  </w:t>
      </w:r>
    </w:p>
    <w:p w14:paraId="7001B1B3"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 oblasti korištenja energije najveći izazov je smanjenje energijske intenzivnosti</w:t>
      </w:r>
      <w:r w:rsidR="00735B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j. potrošnje energije po jedinici BDP-a. U tom smislu</w:t>
      </w:r>
      <w:r w:rsidR="00735B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otreban</w:t>
      </w:r>
      <w:r w:rsidR="00735BB9"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zaokret od podsticanja potrošnje energije ka podsticanju energijske efikasnosti. Neefikasno korištenje energije prisutno</w:t>
      </w:r>
      <w:r w:rsidR="00735BB9"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u mnogim industrijskim postrojenjima. Ranije je naglašen problem niske efikasnosti stambenih objekata. </w:t>
      </w:r>
    </w:p>
    <w:p w14:paraId="0C0B172B"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eforma postojećeg sistema podsticaja za OIE, zasnovan na podsticajnim i </w:t>
      </w:r>
      <w:r w:rsidR="00735BB9" w:rsidRPr="008D043F">
        <w:rPr>
          <w:rFonts w:asciiTheme="minorHAnsi" w:hAnsiTheme="minorHAnsi" w:cstheme="minorHAnsi"/>
          <w:sz w:val="22"/>
          <w:szCs w:val="22"/>
          <w:lang w:val="hr-HR"/>
        </w:rPr>
        <w:t xml:space="preserve">garantiranim </w:t>
      </w:r>
      <w:r w:rsidRPr="008D043F">
        <w:rPr>
          <w:rFonts w:asciiTheme="minorHAnsi" w:hAnsiTheme="minorHAnsi" w:cstheme="minorHAnsi"/>
          <w:sz w:val="22"/>
          <w:szCs w:val="22"/>
          <w:lang w:val="hr-HR"/>
        </w:rPr>
        <w:t>tarifama, je veliki izazov. Za podsticanje projekata građanske energije, uz veću transparentnost dodjele poticaja, potrebni su znatno veći kapaciteti nadležnih institucija. Poticaje je neophodno proširiti i na grijanje iz OIE</w:t>
      </w:r>
      <w:r w:rsidR="00735BB9"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p>
    <w:p w14:paraId="208478E8" w14:textId="77777777" w:rsidR="00B62FBD"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blasti </w:t>
      </w:r>
      <w:r w:rsidR="005D0748" w:rsidRPr="008D043F">
        <w:rPr>
          <w:rFonts w:asciiTheme="minorHAnsi" w:hAnsiTheme="minorHAnsi" w:cstheme="minorHAnsi"/>
          <w:sz w:val="22"/>
          <w:szCs w:val="22"/>
          <w:lang w:val="hr-HR"/>
        </w:rPr>
        <w:t>prilagođavanja klimatskim promjenama</w:t>
      </w:r>
      <w:r w:rsidRPr="008D043F">
        <w:rPr>
          <w:rFonts w:asciiTheme="minorHAnsi" w:hAnsiTheme="minorHAnsi" w:cstheme="minorHAnsi"/>
          <w:sz w:val="22"/>
          <w:szCs w:val="22"/>
          <w:lang w:val="hr-HR"/>
        </w:rPr>
        <w:t xml:space="preserve"> najveći izazovi su uspostavljanje sistema ranog upozoravanja na ekstremne vremenske događaje i uspostavljanje održivih izvora finansiranja mjera </w:t>
      </w:r>
      <w:r w:rsidR="005D0748" w:rsidRPr="008D043F">
        <w:rPr>
          <w:rFonts w:asciiTheme="minorHAnsi" w:hAnsiTheme="minorHAnsi" w:cstheme="minorHAnsi"/>
          <w:sz w:val="22"/>
          <w:szCs w:val="22"/>
          <w:lang w:val="hr-HR"/>
        </w:rPr>
        <w:t>prilagođavanja klimatskim promjenama</w:t>
      </w:r>
      <w:r w:rsidRPr="008D043F">
        <w:rPr>
          <w:rFonts w:asciiTheme="minorHAnsi" w:hAnsiTheme="minorHAnsi" w:cstheme="minorHAnsi"/>
          <w:sz w:val="22"/>
          <w:szCs w:val="22"/>
          <w:lang w:val="hr-HR"/>
        </w:rPr>
        <w:t xml:space="preserve">. </w:t>
      </w:r>
      <w:r w:rsidR="005D0748" w:rsidRPr="008D043F">
        <w:rPr>
          <w:rFonts w:asciiTheme="minorHAnsi" w:hAnsiTheme="minorHAnsi" w:cstheme="minorHAnsi"/>
          <w:sz w:val="22"/>
          <w:szCs w:val="22"/>
          <w:lang w:val="hr-HR"/>
        </w:rPr>
        <w:t xml:space="preserve">Preduvjet </w:t>
      </w:r>
      <w:r w:rsidRPr="008D043F">
        <w:rPr>
          <w:rFonts w:asciiTheme="minorHAnsi" w:hAnsiTheme="minorHAnsi" w:cstheme="minorHAnsi"/>
          <w:sz w:val="22"/>
          <w:szCs w:val="22"/>
          <w:lang w:val="hr-HR"/>
        </w:rPr>
        <w:t xml:space="preserve">za napredak u ovoj oblasti je integracija pitanja </w:t>
      </w:r>
      <w:r w:rsidRPr="008D043F">
        <w:rPr>
          <w:rFonts w:asciiTheme="minorHAnsi" w:hAnsiTheme="minorHAnsi" w:cstheme="minorHAnsi"/>
          <w:sz w:val="22"/>
          <w:szCs w:val="22"/>
          <w:lang w:val="hr-HR"/>
        </w:rPr>
        <w:lastRenderedPageBreak/>
        <w:t xml:space="preserve">klimatskih promjena u sektorske politike i izgradnja kapaciteta za koordinaciju i  za izradu projektnih prijedloga. </w:t>
      </w:r>
    </w:p>
    <w:p w14:paraId="151F1D2C" w14:textId="77777777" w:rsidR="00B62FBD" w:rsidRPr="008D043F" w:rsidRDefault="00B62FBD"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65AEDFFF" w14:textId="77777777" w:rsidR="001F3DA0" w:rsidRPr="008D043F" w:rsidRDefault="00B62FBD" w:rsidP="0068355A">
      <w:pPr>
        <w:pStyle w:val="Head2"/>
        <w:spacing w:line="276" w:lineRule="auto"/>
        <w:rPr>
          <w:rFonts w:asciiTheme="minorHAnsi" w:hAnsiTheme="minorHAnsi"/>
          <w:lang w:val="hr-HR"/>
        </w:rPr>
      </w:pPr>
      <w:bookmarkStart w:id="132" w:name="_Toc104460912"/>
      <w:r w:rsidRPr="008D043F">
        <w:rPr>
          <w:rFonts w:asciiTheme="minorHAnsi" w:hAnsiTheme="minorHAnsi"/>
          <w:lang w:val="hr-HR"/>
        </w:rPr>
        <w:lastRenderedPageBreak/>
        <w:t>Strateški cilj 4.</w:t>
      </w:r>
      <w:bookmarkEnd w:id="132"/>
    </w:p>
    <w:p w14:paraId="00D430A1" w14:textId="77777777" w:rsidR="00597D54" w:rsidRPr="008D043F" w:rsidRDefault="00597D54" w:rsidP="0068355A">
      <w:pPr>
        <w:spacing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4: Unaprijediti ublažavanje i prilagođavanje klimatskim promjenama i poboljšanje kvaliteta</w:t>
      </w:r>
      <w:r w:rsidRPr="008D043F">
        <w:rPr>
          <w:rFonts w:asciiTheme="minorHAnsi" w:hAnsiTheme="minorHAnsi" w:cstheme="minorHAnsi"/>
          <w:sz w:val="22"/>
          <w:szCs w:val="22"/>
          <w:lang w:val="hr-HR"/>
        </w:rPr>
        <w:t xml:space="preserve"> </w:t>
      </w:r>
      <w:r w:rsidRPr="008D043F">
        <w:rPr>
          <w:rFonts w:asciiTheme="minorHAnsi" w:hAnsiTheme="minorHAnsi" w:cstheme="minorHAnsi"/>
          <w:b/>
          <w:sz w:val="22"/>
          <w:szCs w:val="22"/>
          <w:lang w:val="hr-HR"/>
        </w:rPr>
        <w:t>zraka</w:t>
      </w:r>
    </w:p>
    <w:p w14:paraId="675A2EAF" w14:textId="4DC4A0D3" w:rsidR="00597D54" w:rsidRPr="008D043F" w:rsidRDefault="00597D54"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Strateški cilj 4 (</w:t>
      </w:r>
      <w:r w:rsidR="00E91AD0" w:rsidRPr="008D043F">
        <w:rPr>
          <w:rFonts w:asciiTheme="minorHAnsi" w:eastAsiaTheme="minorHAnsi" w:hAnsiTheme="minorHAnsi" w:cstheme="minorHAnsi"/>
          <w:sz w:val="22"/>
          <w:szCs w:val="22"/>
          <w:lang w:val="hr-HR" w:eastAsia="en-US"/>
        </w:rPr>
        <w:t>Unapređenje u</w:t>
      </w:r>
      <w:r w:rsidRPr="008D043F">
        <w:rPr>
          <w:rFonts w:asciiTheme="minorHAnsi" w:eastAsiaTheme="minorHAnsi" w:hAnsiTheme="minorHAnsi" w:cstheme="minorHAnsi"/>
          <w:sz w:val="22"/>
          <w:szCs w:val="22"/>
          <w:lang w:val="hr-HR" w:eastAsia="en-US"/>
        </w:rPr>
        <w:t>blažavanj</w:t>
      </w:r>
      <w:r w:rsidR="00E91AD0" w:rsidRPr="008D043F">
        <w:rPr>
          <w:rFonts w:asciiTheme="minorHAnsi" w:eastAsiaTheme="minorHAnsi" w:hAnsiTheme="minorHAnsi" w:cstheme="minorHAnsi"/>
          <w:sz w:val="22"/>
          <w:szCs w:val="22"/>
          <w:lang w:val="hr-HR" w:eastAsia="en-US"/>
        </w:rPr>
        <w:t>a</w:t>
      </w:r>
      <w:r w:rsidRPr="008D043F">
        <w:rPr>
          <w:rFonts w:asciiTheme="minorHAnsi" w:eastAsiaTheme="minorHAnsi" w:hAnsiTheme="minorHAnsi" w:cstheme="minorHAnsi"/>
          <w:sz w:val="22"/>
          <w:szCs w:val="22"/>
          <w:lang w:val="hr-HR" w:eastAsia="en-US"/>
        </w:rPr>
        <w:t xml:space="preserve"> i prilagođavanj</w:t>
      </w:r>
      <w:r w:rsidR="00E91AD0" w:rsidRPr="008D043F">
        <w:rPr>
          <w:rFonts w:asciiTheme="minorHAnsi" w:eastAsiaTheme="minorHAnsi" w:hAnsiTheme="minorHAnsi" w:cstheme="minorHAnsi"/>
          <w:sz w:val="22"/>
          <w:szCs w:val="22"/>
          <w:lang w:val="hr-HR" w:eastAsia="en-US"/>
        </w:rPr>
        <w:t>a</w:t>
      </w:r>
      <w:r w:rsidRPr="008D043F">
        <w:rPr>
          <w:rFonts w:asciiTheme="minorHAnsi" w:eastAsiaTheme="minorHAnsi" w:hAnsiTheme="minorHAnsi" w:cstheme="minorHAnsi"/>
          <w:sz w:val="22"/>
          <w:szCs w:val="22"/>
          <w:lang w:val="hr-HR" w:eastAsia="en-US"/>
        </w:rPr>
        <w:t xml:space="preserve"> klimatskim promjenama i poboljšanje kvaliteta zraka) obuhvata standarde kvaliteta ambijentalnog zraka kao i ublažavanje i prilagođavanje klimatskim promjenama s tim u vezi. Posljednja oblast, s druge strane, obuhvata ciljeve smanjenja emisija stakleničkih plinova iz različitih sektora, kao i institucionalna i pravna rješenja koja su neophodna za realizaciju cilja. </w:t>
      </w:r>
    </w:p>
    <w:p w14:paraId="09BDD123" w14:textId="21965F7E" w:rsidR="00597D54" w:rsidRPr="008D043F" w:rsidRDefault="00343E9B" w:rsidP="0068355A">
      <w:pPr>
        <w:pStyle w:val="Caption"/>
        <w:spacing w:line="276" w:lineRule="auto"/>
        <w:rPr>
          <w:rFonts w:asciiTheme="minorHAnsi" w:hAnsiTheme="minorHAnsi" w:cstheme="minorHAnsi"/>
          <w:lang w:val="hr-HR"/>
        </w:rPr>
      </w:pPr>
      <w:bookmarkStart w:id="133" w:name="_Toc109842447"/>
      <w:r w:rsidRPr="008D043F">
        <w:rPr>
          <w:rFonts w:asciiTheme="minorHAnsi" w:hAnsiTheme="minorHAnsi" w:cstheme="minorHAnsi"/>
          <w:lang w:val="hr-HR"/>
        </w:rPr>
        <w:t xml:space="preserve">Tabela </w:t>
      </w:r>
      <w:bookmarkStart w:id="134" w:name="tabela18"/>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8</w:t>
      </w:r>
      <w:r w:rsidRPr="008D043F">
        <w:rPr>
          <w:rFonts w:asciiTheme="minorHAnsi" w:hAnsiTheme="minorHAnsi" w:cstheme="minorHAnsi"/>
          <w:lang w:val="hr-HR"/>
        </w:rPr>
        <w:fldChar w:fldCharType="end"/>
      </w:r>
      <w:bookmarkEnd w:id="134"/>
      <w:r w:rsidR="00597D54" w:rsidRPr="008D043F">
        <w:rPr>
          <w:rFonts w:asciiTheme="minorHAnsi" w:hAnsiTheme="minorHAnsi" w:cstheme="minorHAnsi"/>
          <w:szCs w:val="20"/>
          <w:lang w:val="hr-HR"/>
        </w:rPr>
        <w:t xml:space="preserve">: </w:t>
      </w:r>
      <w:r w:rsidR="00597D54" w:rsidRPr="008D043F">
        <w:rPr>
          <w:rFonts w:asciiTheme="minorHAnsi" w:hAnsiTheme="minorHAnsi" w:cstheme="minorHAnsi"/>
          <w:b w:val="0"/>
          <w:szCs w:val="20"/>
          <w:lang w:val="hr-HR"/>
        </w:rPr>
        <w:t>Pokazatelji utjecaja za Strateški cilj 4</w:t>
      </w:r>
      <w:bookmarkEnd w:id="133"/>
    </w:p>
    <w:tbl>
      <w:tblPr>
        <w:tblStyle w:val="TableGridLight6"/>
        <w:tblW w:w="8926" w:type="dxa"/>
        <w:tblInd w:w="113" w:type="dxa"/>
        <w:tblLook w:val="04A0" w:firstRow="1" w:lastRow="0" w:firstColumn="1" w:lastColumn="0" w:noHBand="0" w:noVBand="1"/>
      </w:tblPr>
      <w:tblGrid>
        <w:gridCol w:w="2122"/>
        <w:gridCol w:w="2268"/>
        <w:gridCol w:w="2268"/>
        <w:gridCol w:w="2268"/>
      </w:tblGrid>
      <w:tr w:rsidR="00597D54" w:rsidRPr="008D043F" w14:paraId="398B3732" w14:textId="77777777" w:rsidTr="00076544">
        <w:trPr>
          <w:trHeight w:val="421"/>
        </w:trPr>
        <w:tc>
          <w:tcPr>
            <w:tcW w:w="2122" w:type="dxa"/>
            <w:shd w:val="clear" w:color="auto" w:fill="009D73"/>
            <w:vAlign w:val="center"/>
          </w:tcPr>
          <w:p w14:paraId="520CD753" w14:textId="77777777" w:rsidR="00597D54" w:rsidRPr="008D043F" w:rsidRDefault="00597D54"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135" w:name="_Hlk104491008"/>
            <w:r w:rsidRPr="008D043F">
              <w:rPr>
                <w:rFonts w:asciiTheme="minorHAnsi" w:hAnsiTheme="minorHAnsi" w:cstheme="minorHAnsi"/>
                <w:b/>
                <w:color w:val="FFFFFF" w:themeColor="background1"/>
                <w:sz w:val="18"/>
                <w:szCs w:val="18"/>
                <w:lang w:val="hr-HR" w:eastAsia="hr-HR"/>
              </w:rPr>
              <w:t>Strateški cilj 4</w:t>
            </w:r>
          </w:p>
        </w:tc>
        <w:tc>
          <w:tcPr>
            <w:tcW w:w="2268" w:type="dxa"/>
            <w:shd w:val="clear" w:color="auto" w:fill="009D73"/>
            <w:vAlign w:val="center"/>
          </w:tcPr>
          <w:p w14:paraId="51AD5A0D" w14:textId="77777777" w:rsidR="00597D54" w:rsidRPr="008D043F" w:rsidRDefault="00597D54"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026488D5" w14:textId="77777777" w:rsidR="00597D54" w:rsidRPr="008D043F" w:rsidRDefault="00597D54"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65E1FA44" w14:textId="77777777" w:rsidR="00597D54" w:rsidRPr="008D043F" w:rsidRDefault="00597D54"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294AE6F6" w14:textId="77777777" w:rsidR="00597D54" w:rsidRPr="008D043F" w:rsidRDefault="00597D54"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814D62" w:rsidRPr="008D043F" w14:paraId="2E7D138F" w14:textId="77777777" w:rsidTr="00B67397">
        <w:trPr>
          <w:trHeight w:val="360"/>
        </w:trPr>
        <w:tc>
          <w:tcPr>
            <w:tcW w:w="2122" w:type="dxa"/>
            <w:vMerge w:val="restart"/>
            <w:vAlign w:val="center"/>
          </w:tcPr>
          <w:p w14:paraId="3F4B0EFB" w14:textId="0E2C4021" w:rsidR="00814D62" w:rsidRPr="008D043F" w:rsidRDefault="00814D62" w:rsidP="0068355A">
            <w:pPr>
              <w:tabs>
                <w:tab w:val="left" w:pos="955"/>
              </w:tabs>
              <w:spacing w:line="276" w:lineRule="auto"/>
              <w:rPr>
                <w:rFonts w:asciiTheme="minorHAnsi" w:hAnsiTheme="minorHAnsi" w:cstheme="minorHAnsi"/>
                <w:i/>
                <w:iCs/>
                <w:sz w:val="18"/>
                <w:szCs w:val="18"/>
                <w:lang w:val="hr-HR" w:eastAsia="hr-HR"/>
              </w:rPr>
            </w:pPr>
            <w:r w:rsidRPr="008D043F">
              <w:rPr>
                <w:rFonts w:asciiTheme="minorHAnsi" w:hAnsiTheme="minorHAnsi" w:cstheme="minorHAnsi"/>
                <w:i/>
                <w:iCs/>
                <w:sz w:val="18"/>
                <w:szCs w:val="18"/>
                <w:lang w:val="hr-HR" w:eastAsia="hr-HR"/>
              </w:rPr>
              <w:t>Unaprijediti ublažavanje i prilagođavanje klimatskim promjenama i poboljšanje kvaliteta zraka</w:t>
            </w:r>
          </w:p>
        </w:tc>
        <w:tc>
          <w:tcPr>
            <w:tcW w:w="2268" w:type="dxa"/>
          </w:tcPr>
          <w:p w14:paraId="3D8A7DD0" w14:textId="2D6208A2" w:rsidR="00814D62" w:rsidRPr="008D043F" w:rsidRDefault="00814D62"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Ukupne emisije stakleničkih plinova, isključujući ponore (Gg CO2-eq1))</w:t>
            </w:r>
          </w:p>
        </w:tc>
        <w:tc>
          <w:tcPr>
            <w:tcW w:w="2268" w:type="dxa"/>
            <w:tcBorders>
              <w:top w:val="nil"/>
              <w:left w:val="nil"/>
              <w:bottom w:val="single" w:sz="8" w:space="0" w:color="BFBFBF"/>
              <w:right w:val="single" w:sz="8" w:space="0" w:color="BFBFBF"/>
            </w:tcBorders>
            <w:vAlign w:val="center"/>
          </w:tcPr>
          <w:p w14:paraId="398BAD22" w14:textId="77777777" w:rsidR="00814D62" w:rsidRPr="008D043F" w:rsidRDefault="00814D62" w:rsidP="0068355A">
            <w:pPr>
              <w:pStyle w:val="xxmsonormal"/>
              <w:spacing w:line="276" w:lineRule="auto"/>
              <w:jc w:val="center"/>
              <w:rPr>
                <w:rFonts w:asciiTheme="minorHAnsi" w:hAnsiTheme="minorHAnsi" w:cstheme="minorHAnsi"/>
                <w:sz w:val="18"/>
                <w:szCs w:val="18"/>
                <w:lang w:val="bs-Latn-BA"/>
              </w:rPr>
            </w:pPr>
            <w:r w:rsidRPr="008D043F">
              <w:rPr>
                <w:rFonts w:asciiTheme="minorHAnsi" w:hAnsiTheme="minorHAnsi" w:cstheme="minorHAnsi"/>
                <w:sz w:val="18"/>
                <w:szCs w:val="18"/>
                <w:lang w:val="bs-Latn-BA"/>
              </w:rPr>
              <w:t>19.670</w:t>
            </w:r>
          </w:p>
          <w:p w14:paraId="05096B1C" w14:textId="2D4B2D2C" w:rsidR="00814D62" w:rsidRPr="008D043F" w:rsidRDefault="00814D62" w:rsidP="0068355A">
            <w:pPr>
              <w:pStyle w:val="xxmsonormal"/>
              <w:spacing w:line="276" w:lineRule="auto"/>
              <w:jc w:val="center"/>
              <w:rPr>
                <w:rFonts w:asciiTheme="minorHAnsi" w:hAnsiTheme="minorHAnsi" w:cstheme="minorHAnsi"/>
                <w:sz w:val="18"/>
                <w:szCs w:val="18"/>
              </w:rPr>
            </w:pPr>
            <w:r w:rsidRPr="008D043F">
              <w:rPr>
                <w:rFonts w:asciiTheme="minorHAnsi" w:hAnsiTheme="minorHAnsi" w:cstheme="minorHAnsi"/>
                <w:sz w:val="18"/>
                <w:szCs w:val="18"/>
                <w:lang w:val="sr-Cyrl-BA"/>
              </w:rPr>
              <w:t>(201</w:t>
            </w:r>
            <w:r w:rsidRPr="008D043F">
              <w:rPr>
                <w:rFonts w:asciiTheme="minorHAnsi" w:hAnsiTheme="minorHAnsi" w:cstheme="minorHAnsi"/>
                <w:sz w:val="18"/>
                <w:szCs w:val="18"/>
                <w:lang w:val="bs-Latn-BA"/>
              </w:rPr>
              <w:t>6</w:t>
            </w:r>
            <w:r w:rsidRPr="008D043F">
              <w:rPr>
                <w:rFonts w:asciiTheme="minorHAnsi" w:hAnsiTheme="minorHAnsi" w:cstheme="minorHAnsi"/>
                <w:sz w:val="18"/>
                <w:szCs w:val="18"/>
                <w:lang w:val="sr-Cyrl-BA"/>
              </w:rPr>
              <w:t>)</w:t>
            </w:r>
          </w:p>
        </w:tc>
        <w:tc>
          <w:tcPr>
            <w:tcW w:w="2268" w:type="dxa"/>
            <w:tcBorders>
              <w:top w:val="nil"/>
              <w:left w:val="nil"/>
              <w:bottom w:val="single" w:sz="8" w:space="0" w:color="BFBFBF"/>
              <w:right w:val="single" w:sz="8" w:space="0" w:color="BFBFBF"/>
            </w:tcBorders>
            <w:vAlign w:val="center"/>
          </w:tcPr>
          <w:p w14:paraId="7C13DB05" w14:textId="77777777" w:rsidR="00814D62" w:rsidRPr="008D043F" w:rsidRDefault="00814D62" w:rsidP="0068355A">
            <w:pPr>
              <w:pStyle w:val="xxmsonormal"/>
              <w:spacing w:line="276" w:lineRule="auto"/>
              <w:jc w:val="center"/>
              <w:rPr>
                <w:rFonts w:asciiTheme="minorHAnsi" w:hAnsiTheme="minorHAnsi" w:cstheme="minorHAnsi"/>
                <w:sz w:val="18"/>
                <w:szCs w:val="18"/>
                <w:lang w:val="bs-Latn-BA"/>
              </w:rPr>
            </w:pPr>
            <w:r w:rsidRPr="008D043F">
              <w:rPr>
                <w:rFonts w:asciiTheme="minorHAnsi" w:hAnsiTheme="minorHAnsi" w:cstheme="minorHAnsi"/>
                <w:sz w:val="18"/>
                <w:szCs w:val="18"/>
                <w:lang w:val="bs-Latn-BA"/>
              </w:rPr>
              <w:t>16.228</w:t>
            </w:r>
          </w:p>
          <w:p w14:paraId="555EBCC7" w14:textId="20C647FA" w:rsidR="00814D62" w:rsidRPr="008D043F" w:rsidRDefault="00814D6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bs-Latn-BA"/>
              </w:rPr>
              <w:t>(2030)</w:t>
            </w:r>
          </w:p>
        </w:tc>
      </w:tr>
      <w:tr w:rsidR="00814D62" w:rsidRPr="008D043F" w14:paraId="0673F371" w14:textId="77777777" w:rsidTr="00B67397">
        <w:trPr>
          <w:trHeight w:val="360"/>
        </w:trPr>
        <w:tc>
          <w:tcPr>
            <w:tcW w:w="2122" w:type="dxa"/>
            <w:vMerge/>
            <w:vAlign w:val="center"/>
          </w:tcPr>
          <w:p w14:paraId="2CD14C1C" w14:textId="38F79C19" w:rsidR="00814D62" w:rsidRPr="008D043F" w:rsidRDefault="00814D62" w:rsidP="0068355A">
            <w:pPr>
              <w:tabs>
                <w:tab w:val="left" w:pos="955"/>
              </w:tabs>
              <w:spacing w:line="276" w:lineRule="auto"/>
              <w:rPr>
                <w:rFonts w:asciiTheme="minorHAnsi" w:hAnsiTheme="minorHAnsi" w:cstheme="minorHAnsi"/>
                <w:b/>
                <w:bCs/>
                <w:sz w:val="18"/>
                <w:szCs w:val="18"/>
                <w:lang w:val="hr-HR" w:eastAsia="hr-HR"/>
              </w:rPr>
            </w:pPr>
          </w:p>
        </w:tc>
        <w:tc>
          <w:tcPr>
            <w:tcW w:w="2268" w:type="dxa"/>
          </w:tcPr>
          <w:p w14:paraId="7461AAEE" w14:textId="77777777" w:rsidR="00814D62" w:rsidRPr="008D043F" w:rsidRDefault="00814D62" w:rsidP="0068355A">
            <w:pPr>
              <w:tabs>
                <w:tab w:val="left" w:pos="955"/>
              </w:tabs>
              <w:spacing w:line="276" w:lineRule="auto"/>
              <w:jc w:val="both"/>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Emisije stakleničkih plinova po USD 1 BDP-a</w:t>
            </w:r>
          </w:p>
        </w:tc>
        <w:tc>
          <w:tcPr>
            <w:tcW w:w="2268" w:type="dxa"/>
            <w:tcBorders>
              <w:top w:val="nil"/>
              <w:left w:val="nil"/>
              <w:bottom w:val="single" w:sz="8" w:space="0" w:color="BFBFBF"/>
              <w:right w:val="single" w:sz="8" w:space="0" w:color="BFBFBF"/>
            </w:tcBorders>
            <w:vAlign w:val="center"/>
          </w:tcPr>
          <w:p w14:paraId="61E767B7" w14:textId="09C246F4" w:rsidR="00814D62" w:rsidRPr="008D043F" w:rsidRDefault="00814D62"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bs-Latn-BA"/>
              </w:rPr>
              <w:t>1,75 kgCO2ekv/1USD BDP</w:t>
            </w:r>
            <w:r w:rsidRPr="008D043F">
              <w:rPr>
                <w:rFonts w:asciiTheme="minorHAnsi" w:hAnsiTheme="minorHAnsi" w:cstheme="minorHAnsi"/>
                <w:sz w:val="18"/>
                <w:szCs w:val="18"/>
                <w:vertAlign w:val="superscript"/>
                <w:lang w:val="bs-Latn-BA"/>
              </w:rPr>
              <w:t>*</w:t>
            </w:r>
          </w:p>
        </w:tc>
        <w:tc>
          <w:tcPr>
            <w:tcW w:w="2268" w:type="dxa"/>
            <w:tcBorders>
              <w:top w:val="nil"/>
              <w:left w:val="nil"/>
              <w:bottom w:val="single" w:sz="8" w:space="0" w:color="BFBFBF"/>
              <w:right w:val="single" w:sz="8" w:space="0" w:color="BFBFBF"/>
            </w:tcBorders>
            <w:vAlign w:val="center"/>
          </w:tcPr>
          <w:p w14:paraId="0582D00B" w14:textId="1B63104D" w:rsidR="00814D62" w:rsidRPr="008D043F" w:rsidRDefault="00814D6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sr-Cyrl-BA"/>
              </w:rPr>
              <w:t>...</w:t>
            </w:r>
          </w:p>
        </w:tc>
      </w:tr>
      <w:tr w:rsidR="00814D62" w:rsidRPr="008D043F" w14:paraId="7C7EB894" w14:textId="77777777" w:rsidTr="00B67397">
        <w:trPr>
          <w:trHeight w:val="360"/>
        </w:trPr>
        <w:tc>
          <w:tcPr>
            <w:tcW w:w="2122" w:type="dxa"/>
            <w:vMerge/>
            <w:vAlign w:val="center"/>
          </w:tcPr>
          <w:p w14:paraId="294EE76E" w14:textId="77777777" w:rsidR="00814D62" w:rsidRPr="008D043F" w:rsidRDefault="00814D62" w:rsidP="0068355A">
            <w:pPr>
              <w:tabs>
                <w:tab w:val="left" w:pos="955"/>
              </w:tabs>
              <w:spacing w:line="276" w:lineRule="auto"/>
              <w:rPr>
                <w:rFonts w:asciiTheme="minorHAnsi" w:hAnsiTheme="minorHAnsi" w:cstheme="minorHAnsi"/>
                <w:i/>
                <w:iCs/>
                <w:sz w:val="18"/>
                <w:szCs w:val="18"/>
                <w:lang w:val="hr-HR" w:eastAsia="hr-HR"/>
              </w:rPr>
            </w:pPr>
          </w:p>
        </w:tc>
        <w:tc>
          <w:tcPr>
            <w:tcW w:w="2268" w:type="dxa"/>
          </w:tcPr>
          <w:p w14:paraId="53113556" w14:textId="77777777" w:rsidR="00814D62" w:rsidRPr="008D043F" w:rsidRDefault="00814D62" w:rsidP="0068355A">
            <w:pPr>
              <w:tabs>
                <w:tab w:val="left" w:pos="955"/>
              </w:tabs>
              <w:spacing w:line="276" w:lineRule="auto"/>
              <w:jc w:val="both"/>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Zagađenost zraka: zagađenost zraka s PM10, srednja godišnja vrijednost (mikrogrami po kubnom metru)</w:t>
            </w:r>
          </w:p>
        </w:tc>
        <w:tc>
          <w:tcPr>
            <w:tcW w:w="2268" w:type="dxa"/>
            <w:tcBorders>
              <w:top w:val="nil"/>
              <w:left w:val="nil"/>
              <w:bottom w:val="single" w:sz="8" w:space="0" w:color="BFBFBF"/>
              <w:right w:val="single" w:sz="8" w:space="0" w:color="BFBFBF"/>
            </w:tcBorders>
            <w:vAlign w:val="center"/>
          </w:tcPr>
          <w:p w14:paraId="5637FDEE" w14:textId="1FCB43DD" w:rsidR="00814D62" w:rsidRPr="008D043F" w:rsidRDefault="00814D6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rPr>
              <w:t>47 µg/m</w:t>
            </w:r>
            <w:r w:rsidRPr="008D043F">
              <w:rPr>
                <w:rFonts w:asciiTheme="minorHAnsi" w:hAnsiTheme="minorHAnsi" w:cstheme="minorHAnsi"/>
                <w:sz w:val="18"/>
                <w:szCs w:val="18"/>
                <w:vertAlign w:val="superscript"/>
              </w:rPr>
              <w:t>3</w:t>
            </w:r>
          </w:p>
        </w:tc>
        <w:tc>
          <w:tcPr>
            <w:tcW w:w="2268" w:type="dxa"/>
            <w:tcBorders>
              <w:top w:val="nil"/>
              <w:left w:val="nil"/>
              <w:bottom w:val="single" w:sz="8" w:space="0" w:color="BFBFBF"/>
              <w:right w:val="single" w:sz="8" w:space="0" w:color="BFBFBF"/>
            </w:tcBorders>
            <w:vAlign w:val="center"/>
          </w:tcPr>
          <w:p w14:paraId="3D157D8F" w14:textId="50B79AE7" w:rsidR="00814D62" w:rsidRPr="008D043F" w:rsidRDefault="00814D6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bs-Latn-BA"/>
              </w:rPr>
              <w:t xml:space="preserve">40 </w:t>
            </w:r>
            <w:r w:rsidRPr="008D043F">
              <w:rPr>
                <w:rFonts w:asciiTheme="minorHAnsi" w:hAnsiTheme="minorHAnsi" w:cstheme="minorHAnsi"/>
                <w:sz w:val="18"/>
                <w:szCs w:val="18"/>
              </w:rPr>
              <w:t>µg/m</w:t>
            </w:r>
            <w:r w:rsidRPr="008D043F">
              <w:rPr>
                <w:rFonts w:asciiTheme="minorHAnsi" w:hAnsiTheme="minorHAnsi" w:cstheme="minorHAnsi"/>
                <w:sz w:val="18"/>
                <w:szCs w:val="18"/>
                <w:vertAlign w:val="superscript"/>
              </w:rPr>
              <w:t>3</w:t>
            </w:r>
          </w:p>
        </w:tc>
      </w:tr>
      <w:bookmarkEnd w:id="135"/>
    </w:tbl>
    <w:p w14:paraId="247BF99B" w14:textId="77777777" w:rsidR="00B62FBD" w:rsidRPr="008D043F" w:rsidRDefault="00B62FBD" w:rsidP="0068355A">
      <w:pPr>
        <w:spacing w:line="276" w:lineRule="auto"/>
        <w:rPr>
          <w:rFonts w:asciiTheme="minorHAnsi" w:hAnsiTheme="minorHAnsi" w:cstheme="minorHAnsi"/>
          <w:lang w:val="hr-HR"/>
        </w:rPr>
      </w:pPr>
    </w:p>
    <w:p w14:paraId="43238241" w14:textId="77777777" w:rsidR="00B62FBD" w:rsidRPr="008D043F" w:rsidRDefault="00B62FBD" w:rsidP="0068355A">
      <w:pPr>
        <w:pStyle w:val="Head3"/>
        <w:spacing w:line="276" w:lineRule="auto"/>
        <w:rPr>
          <w:rFonts w:asciiTheme="minorHAnsi" w:hAnsiTheme="minorHAnsi"/>
          <w:lang w:val="hr-HR"/>
        </w:rPr>
      </w:pPr>
      <w:bookmarkStart w:id="136" w:name="_Toc104460913"/>
      <w:r w:rsidRPr="008D043F">
        <w:rPr>
          <w:rFonts w:asciiTheme="minorHAnsi" w:hAnsiTheme="minorHAnsi"/>
          <w:lang w:val="hr-HR"/>
        </w:rPr>
        <w:t>Prioriteti za strateški cilj 4.</w:t>
      </w:r>
      <w:bookmarkEnd w:id="136"/>
    </w:p>
    <w:p w14:paraId="4448D460"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4.1.: Smanjenje zagađivanja zraka zagađujućim materijama na nivoe koji su sigurni za ljudsko zdravlje</w:t>
      </w:r>
      <w:r w:rsidRPr="008D043F">
        <w:rPr>
          <w:rFonts w:asciiTheme="minorHAnsi" w:hAnsiTheme="minorHAnsi" w:cstheme="minorHAnsi"/>
          <w:sz w:val="22"/>
          <w:szCs w:val="22"/>
          <w:lang w:val="hr-HR"/>
        </w:rPr>
        <w:t xml:space="preserve">, što će se postići smanjenjem emisija iz velikih postrojenja za sagorijevanje, usklađivanjem industrijskih postrojenja s najbolje raspoloživim tehnikama, smanjenjem emisija iz kućnih ložišta i uslužnih djelatnosti, povećanjem udjela daljinskih grijanja u ukupnom grijanju i smanjenjem emisije zagađujućih materija iz transporta. </w:t>
      </w:r>
    </w:p>
    <w:p w14:paraId="39083BC5"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4.2.: Uspostava sveobuhvatnog sistema upravljanja kvalitetom zraka koji podržava donošenje strateških odluka i informira građane o kvalitetu zraka i emisijama</w:t>
      </w:r>
      <w:r w:rsidRPr="008D043F">
        <w:rPr>
          <w:rFonts w:asciiTheme="minorHAnsi" w:hAnsiTheme="minorHAnsi" w:cstheme="minorHAnsi"/>
          <w:sz w:val="22"/>
          <w:szCs w:val="22"/>
          <w:lang w:val="hr-HR"/>
        </w:rPr>
        <w:t xml:space="preserve">, što će se postići daljnjim razvojem mreže stanica za monitoring, unaprjeđenjem postojećeg sistema informiranja građana u realnom i integriranom vremenu o kvalitetu zraka i emisijama i razvojem sistema izvještavanja prema međunarodnim institucijama o emisijama i kvalitetu zraka. </w:t>
      </w:r>
    </w:p>
    <w:p w14:paraId="0BE9C6B1" w14:textId="77777777" w:rsidR="00B62FBD" w:rsidRPr="008D043F" w:rsidRDefault="00B62FBD"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Prioritet 4.3.: Smanjenje utjecaja Federacije BiH na klimatske promjene</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što će se postići smanjenjem emisija stakleničkih plinova i povećanjem ponora ugljika</w:t>
      </w:r>
      <w:r w:rsidRPr="008D043F">
        <w:rPr>
          <w:rFonts w:asciiTheme="minorHAnsi" w:hAnsiTheme="minorHAnsi" w:cstheme="minorHAnsi"/>
          <w:b/>
          <w:sz w:val="22"/>
          <w:szCs w:val="22"/>
          <w:lang w:val="hr-HR"/>
        </w:rPr>
        <w:t xml:space="preserve">. </w:t>
      </w:r>
    </w:p>
    <w:p w14:paraId="22782AC7"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4.4.: Jačanje otpornosti na utjecaje klimatskih promjena</w:t>
      </w:r>
      <w:r w:rsidRPr="008D043F">
        <w:rPr>
          <w:rFonts w:asciiTheme="minorHAnsi" w:hAnsiTheme="minorHAnsi" w:cstheme="minorHAnsi"/>
          <w:sz w:val="22"/>
          <w:szCs w:val="22"/>
          <w:lang w:val="hr-HR"/>
        </w:rPr>
        <w:t xml:space="preserve">, što će se postići povećanjem kapaciteta institucija i infrastrukture, te strateškog i legislativnog okvira. </w:t>
      </w:r>
    </w:p>
    <w:p w14:paraId="770DC9CA"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4.5.: Povećanje energijske efikasnosti u krajnjoj potrošnji u svim sektorima</w:t>
      </w:r>
      <w:r w:rsidRPr="008D043F">
        <w:rPr>
          <w:rFonts w:asciiTheme="minorHAnsi" w:hAnsiTheme="minorHAnsi" w:cstheme="minorHAnsi"/>
          <w:sz w:val="22"/>
          <w:szCs w:val="22"/>
          <w:lang w:val="hr-HR"/>
        </w:rPr>
        <w:t xml:space="preserve">, što će se postići kreiranjem povoljnog ambijenta unaprjeđenjem zakonodavnog okvira, smanjenjem potrošnje </w:t>
      </w:r>
      <w:r w:rsidRPr="008D043F">
        <w:rPr>
          <w:rFonts w:asciiTheme="minorHAnsi" w:hAnsiTheme="minorHAnsi" w:cstheme="minorHAnsi"/>
          <w:sz w:val="22"/>
          <w:szCs w:val="22"/>
          <w:lang w:val="hr-HR"/>
        </w:rPr>
        <w:lastRenderedPageBreak/>
        <w:t xml:space="preserve">energije u stambenim i nestambenim zgradama, povećanjem energijske efikasnosti u industriji i smanjenjem potrošnje primarne energije.  </w:t>
      </w:r>
    </w:p>
    <w:p w14:paraId="67033EBF"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4.6.: Povećanje udjela obnovljivih izvora energije uz reformu sistema podsticaja</w:t>
      </w:r>
      <w:r w:rsidRPr="008D043F">
        <w:rPr>
          <w:rFonts w:asciiTheme="minorHAnsi" w:hAnsiTheme="minorHAnsi" w:cstheme="minorHAnsi"/>
          <w:sz w:val="22"/>
          <w:szCs w:val="22"/>
          <w:lang w:val="hr-HR"/>
        </w:rPr>
        <w:t xml:space="preserve">, što će se postići povećanjem udjela OIE-a u finalnoj potrošnji energije, u proizvodnji električne energije i u transportu. </w:t>
      </w:r>
    </w:p>
    <w:p w14:paraId="028B02AD" w14:textId="0A0CDDA4"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4.7.: Smanjenje svjetlosnog zagađenja</w:t>
      </w:r>
      <w:r w:rsidRPr="008D043F">
        <w:rPr>
          <w:rFonts w:asciiTheme="minorHAnsi" w:hAnsiTheme="minorHAnsi" w:cstheme="minorHAnsi"/>
          <w:sz w:val="22"/>
          <w:szCs w:val="22"/>
          <w:lang w:val="hr-HR"/>
        </w:rPr>
        <w:t xml:space="preserve">, što će se postići usvajanjem i provedbom zakonodavnog okvira za reguliranje svjetlosnog zagađenja. </w:t>
      </w:r>
    </w:p>
    <w:p w14:paraId="29F25FCB" w14:textId="7BD059EC" w:rsidR="00B62FBD" w:rsidRPr="008D043F" w:rsidRDefault="00B62FBD" w:rsidP="0068355A">
      <w:pPr>
        <w:pStyle w:val="Caption"/>
        <w:spacing w:line="276" w:lineRule="auto"/>
        <w:rPr>
          <w:rFonts w:asciiTheme="minorHAnsi" w:hAnsiTheme="minorHAnsi" w:cstheme="minorHAnsi"/>
          <w:lang w:val="hr-HR"/>
        </w:rPr>
      </w:pPr>
      <w:bookmarkStart w:id="137" w:name="_Toc109842448"/>
      <w:r w:rsidRPr="008D043F">
        <w:rPr>
          <w:rFonts w:asciiTheme="minorHAnsi" w:hAnsiTheme="minorHAnsi" w:cstheme="minorHAnsi"/>
          <w:lang w:val="hr-HR"/>
        </w:rPr>
        <w:t>Tabela</w:t>
      </w:r>
      <w:r w:rsidRPr="008D043F">
        <w:rPr>
          <w:rFonts w:asciiTheme="minorHAnsi" w:hAnsiTheme="minorHAnsi" w:cstheme="minorHAnsi"/>
          <w:b w:val="0"/>
          <w:lang w:val="hr-HR"/>
        </w:rPr>
        <w:t xml:space="preserve"> </w:t>
      </w:r>
      <w:bookmarkStart w:id="138" w:name="tabela19"/>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19</w:t>
      </w:r>
      <w:r w:rsidRPr="008D043F">
        <w:rPr>
          <w:rFonts w:asciiTheme="minorHAnsi" w:hAnsiTheme="minorHAnsi" w:cstheme="minorHAnsi"/>
          <w:lang w:val="hr-HR"/>
        </w:rPr>
        <w:fldChar w:fldCharType="end"/>
      </w:r>
      <w:bookmarkEnd w:id="138"/>
      <w:r w:rsidRPr="008D043F">
        <w:rPr>
          <w:rFonts w:asciiTheme="minorHAnsi" w:hAnsiTheme="minorHAnsi" w:cstheme="minorHAnsi"/>
          <w:lang w:val="hr-HR"/>
        </w:rPr>
        <w:t>:</w:t>
      </w:r>
      <w:r w:rsidRPr="008D043F">
        <w:rPr>
          <w:rFonts w:asciiTheme="minorHAnsi" w:hAnsiTheme="minorHAnsi" w:cstheme="minorHAnsi"/>
          <w:szCs w:val="20"/>
          <w:lang w:val="hr-HR"/>
        </w:rPr>
        <w:t xml:space="preserve"> </w:t>
      </w:r>
      <w:r w:rsidRPr="008D043F">
        <w:rPr>
          <w:rFonts w:asciiTheme="minorHAnsi" w:hAnsiTheme="minorHAnsi" w:cstheme="minorHAnsi"/>
          <w:b w:val="0"/>
          <w:bCs/>
          <w:szCs w:val="20"/>
          <w:lang w:val="hr-HR"/>
        </w:rPr>
        <w:t>Prioriteti s pripadajućim indikatorima</w:t>
      </w:r>
      <w:bookmarkEnd w:id="137"/>
      <w:r w:rsidRPr="008D043F">
        <w:rPr>
          <w:rFonts w:asciiTheme="minorHAnsi" w:hAnsiTheme="minorHAnsi" w:cstheme="minorHAnsi"/>
          <w:b w:val="0"/>
          <w:bCs/>
          <w:szCs w:val="20"/>
          <w:lang w:val="hr-HR"/>
        </w:rPr>
        <w:t xml:space="preserve"> </w:t>
      </w:r>
    </w:p>
    <w:tbl>
      <w:tblPr>
        <w:tblStyle w:val="TableGrid"/>
        <w:tblW w:w="0" w:type="auto"/>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146"/>
        <w:gridCol w:w="2254"/>
        <w:gridCol w:w="2254"/>
        <w:gridCol w:w="2254"/>
      </w:tblGrid>
      <w:tr w:rsidR="00B62FBD" w:rsidRPr="008D043F" w14:paraId="3E25CA44" w14:textId="77777777" w:rsidTr="00D51C0E">
        <w:trPr>
          <w:tblHeader/>
        </w:trPr>
        <w:tc>
          <w:tcPr>
            <w:tcW w:w="2146" w:type="dxa"/>
            <w:shd w:val="clear" w:color="auto" w:fill="009D73"/>
            <w:vAlign w:val="center"/>
          </w:tcPr>
          <w:p w14:paraId="5251CA63" w14:textId="77777777" w:rsidR="00B62FBD" w:rsidRPr="008D043F" w:rsidRDefault="00B62FBD"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c>
          <w:tcPr>
            <w:tcW w:w="2254" w:type="dxa"/>
            <w:shd w:val="clear" w:color="auto" w:fill="009D73"/>
            <w:vAlign w:val="center"/>
          </w:tcPr>
          <w:p w14:paraId="26CE0811" w14:textId="77777777" w:rsidR="00B62FBD" w:rsidRPr="008D043F" w:rsidRDefault="00B62FBD"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254" w:type="dxa"/>
            <w:shd w:val="clear" w:color="auto" w:fill="009D73"/>
            <w:vAlign w:val="center"/>
          </w:tcPr>
          <w:p w14:paraId="49182E52" w14:textId="77777777" w:rsidR="00B62FBD" w:rsidRPr="008D043F" w:rsidRDefault="00B62FBD"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54" w:type="dxa"/>
            <w:shd w:val="clear" w:color="auto" w:fill="009D73"/>
            <w:vAlign w:val="center"/>
          </w:tcPr>
          <w:p w14:paraId="3FB5D7D5" w14:textId="77777777" w:rsidR="00B62FBD" w:rsidRPr="008D043F" w:rsidRDefault="00B62FBD"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B62FBD" w:rsidRPr="008D043F" w14:paraId="781B1542" w14:textId="77777777" w:rsidTr="00D51C0E">
        <w:trPr>
          <w:trHeight w:val="300"/>
        </w:trPr>
        <w:tc>
          <w:tcPr>
            <w:tcW w:w="2146" w:type="dxa"/>
            <w:vMerge w:val="restart"/>
          </w:tcPr>
          <w:p w14:paraId="4ACD5BE8"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1.: Smanjenje zagađivanja zraka zagađujućim materijama na nivoe koji su sigurni za ljudsko zdravlje</w:t>
            </w:r>
          </w:p>
        </w:tc>
        <w:tc>
          <w:tcPr>
            <w:tcW w:w="2254" w:type="dxa"/>
          </w:tcPr>
          <w:p w14:paraId="434BBEE1"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nos emisija zagađujućih materija iz velikih postrojenja</w:t>
            </w:r>
          </w:p>
        </w:tc>
        <w:tc>
          <w:tcPr>
            <w:tcW w:w="2254" w:type="dxa"/>
          </w:tcPr>
          <w:p w14:paraId="4BE69148"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 2014. Godini je iznosila: 142.550 tona SO</w:t>
            </w:r>
            <w:r w:rsidRPr="008D043F">
              <w:rPr>
                <w:rFonts w:asciiTheme="minorHAnsi" w:hAnsiTheme="minorHAnsi" w:cstheme="minorHAnsi"/>
                <w:sz w:val="18"/>
                <w:szCs w:val="18"/>
                <w:vertAlign w:val="subscript"/>
                <w:lang w:val="hr-HR"/>
              </w:rPr>
              <w:t>2</w:t>
            </w:r>
            <w:r w:rsidRPr="008D043F">
              <w:rPr>
                <w:rFonts w:asciiTheme="minorHAnsi" w:hAnsiTheme="minorHAnsi" w:cstheme="minorHAnsi"/>
                <w:sz w:val="18"/>
                <w:szCs w:val="18"/>
                <w:lang w:val="hr-HR"/>
              </w:rPr>
              <w:t>, 14.514 tona NOx, 2.253 tona čvrstih čestica</w:t>
            </w:r>
          </w:p>
        </w:tc>
        <w:tc>
          <w:tcPr>
            <w:tcW w:w="2254" w:type="dxa"/>
          </w:tcPr>
          <w:p w14:paraId="6760654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 1. 1. 2028. na: 6.702 tona sumpor-dioksida, 4.964 tona azotnih oksida, 496 tona čvrstih čestica.</w:t>
            </w:r>
          </w:p>
        </w:tc>
      </w:tr>
      <w:tr w:rsidR="00B62FBD" w:rsidRPr="008D043F" w14:paraId="197C8B02" w14:textId="77777777" w:rsidTr="00D51C0E">
        <w:trPr>
          <w:trHeight w:val="300"/>
        </w:trPr>
        <w:tc>
          <w:tcPr>
            <w:tcW w:w="2146" w:type="dxa"/>
            <w:vMerge/>
            <w:vAlign w:val="center"/>
          </w:tcPr>
          <w:p w14:paraId="420B8075"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4E4BEF88"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usklađenosti postrojena s NRT-om</w:t>
            </w:r>
          </w:p>
        </w:tc>
        <w:tc>
          <w:tcPr>
            <w:tcW w:w="2254" w:type="dxa"/>
          </w:tcPr>
          <w:p w14:paraId="523104E1"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zak stepen usklađenosti postrojenja s NRT-om</w:t>
            </w:r>
          </w:p>
        </w:tc>
        <w:tc>
          <w:tcPr>
            <w:tcW w:w="2254" w:type="dxa"/>
          </w:tcPr>
          <w:p w14:paraId="3D9508B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klađivanje svih industrijskih postrojenja s najbolje raspoloživim tehnikama do 2032. godine</w:t>
            </w:r>
          </w:p>
        </w:tc>
      </w:tr>
      <w:tr w:rsidR="00B62FBD" w:rsidRPr="008D043F" w14:paraId="4B345A2F" w14:textId="77777777" w:rsidTr="00D51C0E">
        <w:trPr>
          <w:trHeight w:val="300"/>
        </w:trPr>
        <w:tc>
          <w:tcPr>
            <w:tcW w:w="2146" w:type="dxa"/>
            <w:vMerge/>
            <w:vAlign w:val="center"/>
          </w:tcPr>
          <w:p w14:paraId="59ED917C"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09F3200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emisija zagađujućih materija iz kućnih ložišta i uslužnih djelatnosti</w:t>
            </w:r>
          </w:p>
        </w:tc>
        <w:tc>
          <w:tcPr>
            <w:tcW w:w="2254" w:type="dxa"/>
          </w:tcPr>
          <w:p w14:paraId="4F1FBE06"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elike emisije i utjecaj na kvalitet zraka kućnih ložišta i emisija iz uslužnih djelatnosti</w:t>
            </w:r>
          </w:p>
        </w:tc>
        <w:tc>
          <w:tcPr>
            <w:tcW w:w="2254" w:type="dxa"/>
          </w:tcPr>
          <w:p w14:paraId="0FC9C918"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a iz kućnih ložišta i uslužnih djelatnosti za 50% do 2032. u odnosu na baznu godinu</w:t>
            </w:r>
          </w:p>
        </w:tc>
      </w:tr>
      <w:tr w:rsidR="00B62FBD" w:rsidRPr="008D043F" w14:paraId="3A573524" w14:textId="77777777" w:rsidTr="00D51C0E">
        <w:trPr>
          <w:trHeight w:val="300"/>
        </w:trPr>
        <w:tc>
          <w:tcPr>
            <w:tcW w:w="2146" w:type="dxa"/>
            <w:vMerge/>
            <w:vAlign w:val="center"/>
          </w:tcPr>
          <w:p w14:paraId="3274AD51"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4129DA0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daljinskih grijanja u ukupnoj grijanoj površini u zgradarstvu</w:t>
            </w:r>
          </w:p>
        </w:tc>
        <w:tc>
          <w:tcPr>
            <w:tcW w:w="2254" w:type="dxa"/>
          </w:tcPr>
          <w:p w14:paraId="7D9D79E8"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dio daljinskih grijanja u ukupnoj grijanoj površini u zgradarstvu oko 8%</w:t>
            </w:r>
          </w:p>
        </w:tc>
        <w:tc>
          <w:tcPr>
            <w:tcW w:w="2254" w:type="dxa"/>
          </w:tcPr>
          <w:p w14:paraId="1D5AAAC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je udjela daljinskih grijanja u ukupnoj grijanoj površini u zgradarstvu na 15% do 2030. godine</w:t>
            </w:r>
          </w:p>
        </w:tc>
      </w:tr>
      <w:tr w:rsidR="00B62FBD" w:rsidRPr="008D043F" w14:paraId="5EB303CD" w14:textId="77777777" w:rsidTr="00D51C0E">
        <w:trPr>
          <w:trHeight w:val="300"/>
        </w:trPr>
        <w:tc>
          <w:tcPr>
            <w:tcW w:w="2146" w:type="dxa"/>
            <w:vMerge/>
            <w:vAlign w:val="center"/>
          </w:tcPr>
          <w:p w14:paraId="3E9E8889"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62E8BD2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emisija zagađujućih materija iz transporta</w:t>
            </w:r>
          </w:p>
        </w:tc>
        <w:tc>
          <w:tcPr>
            <w:tcW w:w="2254" w:type="dxa"/>
          </w:tcPr>
          <w:p w14:paraId="15AE0CD1"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razvijen je javni i nemotorizirani transport, velika prosječna starost vozila, </w:t>
            </w:r>
          </w:p>
          <w:p w14:paraId="512E5A8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misija lebdećih čestica u 2016. Godini je 1.101,8 tona </w:t>
            </w:r>
          </w:p>
        </w:tc>
        <w:tc>
          <w:tcPr>
            <w:tcW w:w="2254" w:type="dxa"/>
          </w:tcPr>
          <w:p w14:paraId="7A5309F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zagađujućih materija iz transporta za 30% do 2030. godine (uključujući i podizanje prašine s cesta) u odnosu na 2016. godinu</w:t>
            </w:r>
          </w:p>
        </w:tc>
      </w:tr>
      <w:tr w:rsidR="00B62FBD" w:rsidRPr="008D043F" w14:paraId="124BA64D" w14:textId="77777777" w:rsidTr="00D51C0E">
        <w:trPr>
          <w:trHeight w:val="300"/>
        </w:trPr>
        <w:tc>
          <w:tcPr>
            <w:tcW w:w="2146" w:type="dxa"/>
            <w:vMerge w:val="restart"/>
          </w:tcPr>
          <w:p w14:paraId="14A5C809"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2.: Unaprjeđenje sistema upravljanja kvalitetom zraka koji će biti u funkciji podrške donošenju strateških odluka i informiranju građana o kvalitetu zraka i emisijama</w:t>
            </w:r>
          </w:p>
        </w:tc>
        <w:tc>
          <w:tcPr>
            <w:tcW w:w="2254" w:type="dxa"/>
          </w:tcPr>
          <w:p w14:paraId="36F7BEB6"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informiranosti građana o kvalitetu zraka i emisijama</w:t>
            </w:r>
          </w:p>
        </w:tc>
        <w:tc>
          <w:tcPr>
            <w:tcW w:w="2254" w:type="dxa"/>
          </w:tcPr>
          <w:p w14:paraId="595C23D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o je razvijen sistem informiranja građana o kvalitetu zraka i emisijama zagađujućih materija u zrak</w:t>
            </w:r>
          </w:p>
        </w:tc>
        <w:tc>
          <w:tcPr>
            <w:tcW w:w="2254" w:type="dxa"/>
          </w:tcPr>
          <w:p w14:paraId="3ED87D4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sistem informiranja građana u realnom i integriranom vremenu o kvalitetu zraka i emisijama od 2023. godine</w:t>
            </w:r>
          </w:p>
        </w:tc>
      </w:tr>
      <w:tr w:rsidR="00B62FBD" w:rsidRPr="008D043F" w14:paraId="0E45658D" w14:textId="77777777" w:rsidTr="00D51C0E">
        <w:trPr>
          <w:trHeight w:val="300"/>
        </w:trPr>
        <w:tc>
          <w:tcPr>
            <w:tcW w:w="2146" w:type="dxa"/>
            <w:vMerge/>
            <w:vAlign w:val="center"/>
          </w:tcPr>
          <w:p w14:paraId="7B379BB4"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1F5D506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sistema izvještavanja </w:t>
            </w:r>
          </w:p>
        </w:tc>
        <w:tc>
          <w:tcPr>
            <w:tcW w:w="2254" w:type="dxa"/>
          </w:tcPr>
          <w:p w14:paraId="59E1B384"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cjelovit sistem izvještavanja o emisijama zagađujućih materija i stakleničkih plinova i kvalitetu zraka prema međunarodnim institucijama</w:t>
            </w:r>
          </w:p>
        </w:tc>
        <w:tc>
          <w:tcPr>
            <w:tcW w:w="2254" w:type="dxa"/>
          </w:tcPr>
          <w:p w14:paraId="42B0A8B8"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ijen je sistem izvještavanja prema međunarodnim institucijama o emisijama i kvalitetu zraka do 2025. godine</w:t>
            </w:r>
          </w:p>
        </w:tc>
      </w:tr>
      <w:tr w:rsidR="00B62FBD" w:rsidRPr="008D043F" w14:paraId="329AB3EB" w14:textId="77777777" w:rsidTr="00D51C0E">
        <w:trPr>
          <w:trHeight w:val="300"/>
        </w:trPr>
        <w:tc>
          <w:tcPr>
            <w:tcW w:w="2146" w:type="dxa"/>
            <w:vMerge/>
            <w:vAlign w:val="center"/>
          </w:tcPr>
          <w:p w14:paraId="1755895F"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4783CF5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pokrivenosti teritorije Federacije BiH mrežom mjernih stanica</w:t>
            </w:r>
          </w:p>
        </w:tc>
        <w:tc>
          <w:tcPr>
            <w:tcW w:w="2254" w:type="dxa"/>
          </w:tcPr>
          <w:p w14:paraId="26B6F210"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2 stanice za mjerenje KZ-a u 2019. u 10 gradova/općina, na nekim dijelovima Federacije BiH nema mjernih stanica</w:t>
            </w:r>
          </w:p>
        </w:tc>
        <w:tc>
          <w:tcPr>
            <w:tcW w:w="2254" w:type="dxa"/>
          </w:tcPr>
          <w:p w14:paraId="53710A08"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krivenost cijele teritorije Federacije BiH mrežom stanica do 2025. godine</w:t>
            </w:r>
          </w:p>
        </w:tc>
      </w:tr>
      <w:tr w:rsidR="00B62FBD" w:rsidRPr="008D043F" w14:paraId="7B54B3F5" w14:textId="77777777" w:rsidTr="00D51C0E">
        <w:trPr>
          <w:trHeight w:val="300"/>
        </w:trPr>
        <w:tc>
          <w:tcPr>
            <w:tcW w:w="2146" w:type="dxa"/>
            <w:vMerge w:val="restart"/>
          </w:tcPr>
          <w:p w14:paraId="73F4FE22"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Prioritet 4.3.: Smanjen utjecaj Federacije BiH na klimatske promjene smanjenjem emisija stakleničkih plinova i povećanjem ponora ugljika</w:t>
            </w:r>
          </w:p>
        </w:tc>
        <w:tc>
          <w:tcPr>
            <w:tcW w:w="2254" w:type="dxa"/>
          </w:tcPr>
          <w:p w14:paraId="18C64E4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emisija stakleničkih plinova</w:t>
            </w:r>
          </w:p>
        </w:tc>
        <w:tc>
          <w:tcPr>
            <w:tcW w:w="2254" w:type="dxa"/>
          </w:tcPr>
          <w:p w14:paraId="0AB67B7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misije procijenjene na oko 18.323 Gg u 2014. godinu,</w:t>
            </w:r>
          </w:p>
          <w:p w14:paraId="15AB9DD6"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inventar emisija GHG; </w:t>
            </w:r>
          </w:p>
        </w:tc>
        <w:tc>
          <w:tcPr>
            <w:tcW w:w="2254" w:type="dxa"/>
          </w:tcPr>
          <w:p w14:paraId="73D2DC27"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GHG za 17,5% do 2030. u odnosu na 2014. godinu (strateški cilj iz NDC-a BiH koji je usvojen u martu 2021. godine)</w:t>
            </w:r>
          </w:p>
        </w:tc>
      </w:tr>
      <w:tr w:rsidR="00B62FBD" w:rsidRPr="008D043F" w14:paraId="64B502AF" w14:textId="77777777" w:rsidTr="00D51C0E">
        <w:trPr>
          <w:trHeight w:val="300"/>
        </w:trPr>
        <w:tc>
          <w:tcPr>
            <w:tcW w:w="2146" w:type="dxa"/>
            <w:vMerge/>
            <w:vAlign w:val="center"/>
          </w:tcPr>
          <w:p w14:paraId="7B88BE81"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4801487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emisija stakleničkih plinova iz velikih postrojenja</w:t>
            </w:r>
          </w:p>
        </w:tc>
        <w:tc>
          <w:tcPr>
            <w:tcW w:w="2254" w:type="dxa"/>
          </w:tcPr>
          <w:p w14:paraId="74468CFE"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misije iz velikih postrojenja oko 40% od ukupnih emisija</w:t>
            </w:r>
          </w:p>
        </w:tc>
        <w:tc>
          <w:tcPr>
            <w:tcW w:w="2254" w:type="dxa"/>
          </w:tcPr>
          <w:p w14:paraId="519BE535"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iz velikih postrojenja (ekvivalent EU ETS) za 28,7% do 2030. u odnosu na 2014. godinu</w:t>
            </w:r>
          </w:p>
        </w:tc>
      </w:tr>
      <w:tr w:rsidR="00B62FBD" w:rsidRPr="008D043F" w14:paraId="5581F6FD" w14:textId="77777777" w:rsidTr="00D51C0E">
        <w:trPr>
          <w:trHeight w:val="300"/>
        </w:trPr>
        <w:tc>
          <w:tcPr>
            <w:tcW w:w="2146" w:type="dxa"/>
            <w:vMerge/>
            <w:vAlign w:val="center"/>
          </w:tcPr>
          <w:p w14:paraId="0F34EB03"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7C289A18"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povećanja ponora</w:t>
            </w:r>
          </w:p>
        </w:tc>
        <w:tc>
          <w:tcPr>
            <w:tcW w:w="2254" w:type="dxa"/>
          </w:tcPr>
          <w:p w14:paraId="3CAC79E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nori su procijenjeni na oko 3.697 Gg u 2014. godini</w:t>
            </w:r>
          </w:p>
        </w:tc>
        <w:tc>
          <w:tcPr>
            <w:tcW w:w="2254" w:type="dxa"/>
          </w:tcPr>
          <w:p w14:paraId="3FCDCEC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je ponora GHG za 10% do 2030. u odnosu na 2014. godinu</w:t>
            </w:r>
          </w:p>
        </w:tc>
      </w:tr>
      <w:tr w:rsidR="00B62FBD" w:rsidRPr="008D043F" w14:paraId="46101139" w14:textId="77777777" w:rsidTr="00D51C0E">
        <w:trPr>
          <w:trHeight w:val="300"/>
        </w:trPr>
        <w:tc>
          <w:tcPr>
            <w:tcW w:w="2146" w:type="dxa"/>
            <w:vMerge w:val="restart"/>
          </w:tcPr>
          <w:p w14:paraId="75ED342E"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4.: Jačanje otpornosti na utjecaje klimatskih promjena</w:t>
            </w:r>
          </w:p>
        </w:tc>
        <w:tc>
          <w:tcPr>
            <w:tcW w:w="2254" w:type="dxa"/>
          </w:tcPr>
          <w:p w14:paraId="27F7B49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ost funkcionalnog i cjelovitog sistema evidencija šteta</w:t>
            </w:r>
          </w:p>
        </w:tc>
        <w:tc>
          <w:tcPr>
            <w:tcW w:w="2254" w:type="dxa"/>
          </w:tcPr>
          <w:p w14:paraId="64D88DB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sistem evidencije šteta</w:t>
            </w:r>
          </w:p>
        </w:tc>
        <w:tc>
          <w:tcPr>
            <w:tcW w:w="2254" w:type="dxa"/>
          </w:tcPr>
          <w:p w14:paraId="62C1F63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sistem evidencije šteta do 2025.</w:t>
            </w:r>
          </w:p>
        </w:tc>
      </w:tr>
      <w:tr w:rsidR="00B62FBD" w:rsidRPr="008D043F" w14:paraId="75AEB66A" w14:textId="77777777" w:rsidTr="00D51C0E">
        <w:trPr>
          <w:trHeight w:val="300"/>
        </w:trPr>
        <w:tc>
          <w:tcPr>
            <w:tcW w:w="2146" w:type="dxa"/>
            <w:vMerge/>
            <w:vAlign w:val="center"/>
          </w:tcPr>
          <w:p w14:paraId="71717EBD"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2A17F9FE"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primjene principa održivosti korištenja vode za navodnjavanje poljoprivrednog zemljišta</w:t>
            </w:r>
          </w:p>
        </w:tc>
        <w:tc>
          <w:tcPr>
            <w:tcW w:w="2254" w:type="dxa"/>
          </w:tcPr>
          <w:p w14:paraId="74DE5D50"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vodnjava se 6.862 ha, planirano značajno povećanje navodnjavanih površina </w:t>
            </w:r>
          </w:p>
        </w:tc>
        <w:tc>
          <w:tcPr>
            <w:tcW w:w="2254" w:type="dxa"/>
          </w:tcPr>
          <w:p w14:paraId="11AEB050"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mjena principa održivosti korištenja vode za navodnjavanje poljoprivrednog zemljišta </w:t>
            </w:r>
          </w:p>
        </w:tc>
      </w:tr>
      <w:tr w:rsidR="00B62FBD" w:rsidRPr="008D043F" w14:paraId="50F4DDD9" w14:textId="77777777" w:rsidTr="00D51C0E">
        <w:trPr>
          <w:trHeight w:val="300"/>
        </w:trPr>
        <w:tc>
          <w:tcPr>
            <w:tcW w:w="2146" w:type="dxa"/>
            <w:vMerge/>
            <w:vAlign w:val="center"/>
          </w:tcPr>
          <w:p w14:paraId="4A98FA0B"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69BD437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izgrađenosti kapaciteta </w:t>
            </w:r>
          </w:p>
        </w:tc>
        <w:tc>
          <w:tcPr>
            <w:tcW w:w="2254" w:type="dxa"/>
          </w:tcPr>
          <w:p w14:paraId="1CD1693F"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zak nivo kapaciteta za ranu detekciju i gašenje požara</w:t>
            </w:r>
          </w:p>
        </w:tc>
        <w:tc>
          <w:tcPr>
            <w:tcW w:w="2254" w:type="dxa"/>
          </w:tcPr>
          <w:p w14:paraId="28BF60E4"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zgrađenosti kapaciteta za ranu detekciju i gašenje požara</w:t>
            </w:r>
          </w:p>
        </w:tc>
      </w:tr>
      <w:tr w:rsidR="00B62FBD" w:rsidRPr="008D043F" w14:paraId="42E452B3" w14:textId="77777777" w:rsidTr="00D51C0E">
        <w:trPr>
          <w:trHeight w:val="300"/>
        </w:trPr>
        <w:tc>
          <w:tcPr>
            <w:tcW w:w="2146" w:type="dxa"/>
            <w:vMerge/>
            <w:vAlign w:val="center"/>
          </w:tcPr>
          <w:p w14:paraId="5CEFB18F"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727BB215"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izgrađenosti kapaciteta</w:t>
            </w:r>
          </w:p>
        </w:tc>
        <w:tc>
          <w:tcPr>
            <w:tcW w:w="2254" w:type="dxa"/>
          </w:tcPr>
          <w:p w14:paraId="0E6BC87E"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zak nivo kapaciteta za zaštitu od požara</w:t>
            </w:r>
          </w:p>
        </w:tc>
        <w:tc>
          <w:tcPr>
            <w:tcW w:w="2254" w:type="dxa"/>
          </w:tcPr>
          <w:p w14:paraId="57F73CC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zgrađenosti kapaciteta za zaštitu od poplava</w:t>
            </w:r>
          </w:p>
        </w:tc>
      </w:tr>
      <w:tr w:rsidR="00B62FBD" w:rsidRPr="008D043F" w14:paraId="147F8292" w14:textId="77777777" w:rsidTr="00D51C0E">
        <w:trPr>
          <w:trHeight w:val="300"/>
        </w:trPr>
        <w:tc>
          <w:tcPr>
            <w:tcW w:w="2146" w:type="dxa"/>
            <w:vMerge/>
            <w:vAlign w:val="center"/>
          </w:tcPr>
          <w:p w14:paraId="4C4568C8"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1DD18CA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ost funkcionalnog sistema za koordinaciju ranog upozoravanja</w:t>
            </w:r>
          </w:p>
        </w:tc>
        <w:tc>
          <w:tcPr>
            <w:tcW w:w="2254" w:type="dxa"/>
          </w:tcPr>
          <w:p w14:paraId="0B0D03B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sistem koordinacije</w:t>
            </w:r>
          </w:p>
        </w:tc>
        <w:tc>
          <w:tcPr>
            <w:tcW w:w="2254" w:type="dxa"/>
          </w:tcPr>
          <w:p w14:paraId="0D5517D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sistem koordinacije ranog upozoravanja do 2025.</w:t>
            </w:r>
          </w:p>
        </w:tc>
      </w:tr>
      <w:tr w:rsidR="00B62FBD" w:rsidRPr="008D043F" w14:paraId="73836F96" w14:textId="77777777" w:rsidTr="00D51C0E">
        <w:trPr>
          <w:trHeight w:val="300"/>
        </w:trPr>
        <w:tc>
          <w:tcPr>
            <w:tcW w:w="2146" w:type="dxa"/>
            <w:vMerge/>
            <w:vAlign w:val="center"/>
          </w:tcPr>
          <w:p w14:paraId="7AC0E61D"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5548E6E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ost funkcionalnog sistema za koordinaciju i praćenje provedbe mjera adaptacije na KP</w:t>
            </w:r>
          </w:p>
        </w:tc>
        <w:tc>
          <w:tcPr>
            <w:tcW w:w="2254" w:type="dxa"/>
          </w:tcPr>
          <w:p w14:paraId="68CE7225"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sistem za koordinaciju i praćenje provedbe mjera</w:t>
            </w:r>
          </w:p>
        </w:tc>
        <w:tc>
          <w:tcPr>
            <w:tcW w:w="2254" w:type="dxa"/>
          </w:tcPr>
          <w:p w14:paraId="52FDF3E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sistem za koordinaciju i praćenje provedbe mjera do 2025.</w:t>
            </w:r>
          </w:p>
        </w:tc>
      </w:tr>
      <w:tr w:rsidR="00B62FBD" w:rsidRPr="008D043F" w14:paraId="30AA724A" w14:textId="77777777" w:rsidTr="00D51C0E">
        <w:trPr>
          <w:trHeight w:val="300"/>
        </w:trPr>
        <w:tc>
          <w:tcPr>
            <w:tcW w:w="2146" w:type="dxa"/>
            <w:vMerge w:val="restart"/>
          </w:tcPr>
          <w:p w14:paraId="145CB8F1"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5.: Povećanje energijske efikasnosti u krajnjoj potrošnji u svim sektorima</w:t>
            </w:r>
          </w:p>
        </w:tc>
        <w:tc>
          <w:tcPr>
            <w:tcW w:w="2254" w:type="dxa"/>
          </w:tcPr>
          <w:p w14:paraId="442FBB4F"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usvajanja unaprijeđenog zakonodavnog okvira</w:t>
            </w:r>
          </w:p>
        </w:tc>
        <w:tc>
          <w:tcPr>
            <w:tcW w:w="2254" w:type="dxa"/>
          </w:tcPr>
          <w:p w14:paraId="7631A3A8"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eći zakonodavni okvir nije dovoljan za značajnije unaprjeđenje stanja</w:t>
            </w:r>
          </w:p>
        </w:tc>
        <w:tc>
          <w:tcPr>
            <w:tcW w:w="2254" w:type="dxa"/>
          </w:tcPr>
          <w:p w14:paraId="69605BB1"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 unaprijeđen zakonodavni okvir do 2023. godine</w:t>
            </w:r>
          </w:p>
        </w:tc>
      </w:tr>
      <w:tr w:rsidR="00B62FBD" w:rsidRPr="008D043F" w14:paraId="24024368" w14:textId="77777777" w:rsidTr="00D51C0E">
        <w:trPr>
          <w:trHeight w:val="300"/>
        </w:trPr>
        <w:tc>
          <w:tcPr>
            <w:tcW w:w="2146" w:type="dxa"/>
            <w:vMerge/>
            <w:vAlign w:val="center"/>
          </w:tcPr>
          <w:p w14:paraId="15EF4452"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171CC38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potrošnje energije</w:t>
            </w:r>
          </w:p>
        </w:tc>
        <w:tc>
          <w:tcPr>
            <w:tcW w:w="2254" w:type="dxa"/>
          </w:tcPr>
          <w:p w14:paraId="4586AFD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FEC u stambenim zgradama u 2020. godini  iznosio je 1.035 ktoe</w:t>
            </w:r>
          </w:p>
        </w:tc>
        <w:tc>
          <w:tcPr>
            <w:tcW w:w="2254" w:type="dxa"/>
          </w:tcPr>
          <w:p w14:paraId="5B13DC96"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energije u stambenim zgradama za 22% do 2030. u odnosu na 2018.</w:t>
            </w:r>
          </w:p>
        </w:tc>
      </w:tr>
      <w:tr w:rsidR="00B62FBD" w:rsidRPr="008D043F" w14:paraId="41D6A6DC" w14:textId="77777777" w:rsidTr="00D51C0E">
        <w:trPr>
          <w:trHeight w:val="300"/>
        </w:trPr>
        <w:tc>
          <w:tcPr>
            <w:tcW w:w="2146" w:type="dxa"/>
            <w:vMerge/>
            <w:vAlign w:val="center"/>
          </w:tcPr>
          <w:p w14:paraId="05E0A941"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16C9C62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nos ušteda finalne energije</w:t>
            </w:r>
          </w:p>
        </w:tc>
        <w:tc>
          <w:tcPr>
            <w:tcW w:w="2254" w:type="dxa"/>
          </w:tcPr>
          <w:p w14:paraId="55C2BD9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zak nivo efikasnosti javnih zgrada, potrošnja energije u javnom sektoru i uslugama 285 ktoe u 2020. godini</w:t>
            </w:r>
          </w:p>
        </w:tc>
        <w:tc>
          <w:tcPr>
            <w:tcW w:w="2254" w:type="dxa"/>
          </w:tcPr>
          <w:p w14:paraId="2AEF8539"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umulativna ušteda finalne energije do 2030. godine 19,28 ktoe (ukupno obnovljeni fond zgrada je 18,4%)</w:t>
            </w:r>
          </w:p>
        </w:tc>
      </w:tr>
      <w:tr w:rsidR="00B62FBD" w:rsidRPr="008D043F" w14:paraId="01519DF5" w14:textId="77777777" w:rsidTr="00D51C0E">
        <w:trPr>
          <w:trHeight w:val="300"/>
        </w:trPr>
        <w:tc>
          <w:tcPr>
            <w:tcW w:w="2146" w:type="dxa"/>
            <w:vMerge/>
            <w:vAlign w:val="center"/>
          </w:tcPr>
          <w:p w14:paraId="62CC26E1"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4CFC613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potrošnje finalne energije u industriji</w:t>
            </w:r>
          </w:p>
        </w:tc>
        <w:tc>
          <w:tcPr>
            <w:tcW w:w="2254" w:type="dxa"/>
          </w:tcPr>
          <w:p w14:paraId="092ABF99"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trošnja TFEC-a u industriji je 384 ktoe u 2020. godini</w:t>
            </w:r>
          </w:p>
        </w:tc>
        <w:tc>
          <w:tcPr>
            <w:tcW w:w="2254" w:type="dxa"/>
          </w:tcPr>
          <w:p w14:paraId="4804F5A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finalne energije u industriji za 3,3% do 2030. u odnosu na 2020.</w:t>
            </w:r>
          </w:p>
        </w:tc>
      </w:tr>
      <w:tr w:rsidR="00B62FBD" w:rsidRPr="008D043F" w14:paraId="27116E35" w14:textId="77777777" w:rsidTr="00D51C0E">
        <w:trPr>
          <w:trHeight w:val="300"/>
        </w:trPr>
        <w:tc>
          <w:tcPr>
            <w:tcW w:w="2146" w:type="dxa"/>
            <w:vMerge/>
            <w:vAlign w:val="center"/>
          </w:tcPr>
          <w:p w14:paraId="332564A5"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3C92E0F7"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smanjenja </w:t>
            </w:r>
            <w:r w:rsidRPr="008D043F">
              <w:rPr>
                <w:rFonts w:asciiTheme="minorHAnsi" w:hAnsiTheme="minorHAnsi" w:cstheme="minorHAnsi"/>
                <w:sz w:val="18"/>
                <w:szCs w:val="18"/>
                <w:lang w:val="hr-HR"/>
              </w:rPr>
              <w:lastRenderedPageBreak/>
              <w:t>potrošnje primarne energije</w:t>
            </w:r>
          </w:p>
        </w:tc>
        <w:tc>
          <w:tcPr>
            <w:tcW w:w="2254" w:type="dxa"/>
          </w:tcPr>
          <w:p w14:paraId="69CD2C99"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rojicirana potrošnja </w:t>
            </w:r>
            <w:r w:rsidRPr="008D043F">
              <w:rPr>
                <w:rFonts w:asciiTheme="minorHAnsi" w:hAnsiTheme="minorHAnsi" w:cstheme="minorHAnsi"/>
                <w:sz w:val="18"/>
                <w:szCs w:val="18"/>
                <w:lang w:val="hr-HR"/>
              </w:rPr>
              <w:lastRenderedPageBreak/>
              <w:t>primarne energije je 4.294 ktoe u 2020. godini</w:t>
            </w:r>
          </w:p>
        </w:tc>
        <w:tc>
          <w:tcPr>
            <w:tcW w:w="2254" w:type="dxa"/>
          </w:tcPr>
          <w:p w14:paraId="7F34C90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Smanjenje potrošnje </w:t>
            </w:r>
            <w:r w:rsidRPr="008D043F">
              <w:rPr>
                <w:rFonts w:asciiTheme="minorHAnsi" w:hAnsiTheme="minorHAnsi" w:cstheme="minorHAnsi"/>
                <w:sz w:val="18"/>
                <w:szCs w:val="18"/>
                <w:lang w:val="hr-HR"/>
              </w:rPr>
              <w:lastRenderedPageBreak/>
              <w:t>primarne energije za 11% do 2030. godine u odnosu na 2020. godinu</w:t>
            </w:r>
          </w:p>
        </w:tc>
      </w:tr>
      <w:tr w:rsidR="00B62FBD" w:rsidRPr="008D043F" w14:paraId="239300BF" w14:textId="77777777" w:rsidTr="00D51C0E">
        <w:trPr>
          <w:trHeight w:val="300"/>
        </w:trPr>
        <w:tc>
          <w:tcPr>
            <w:tcW w:w="2146" w:type="dxa"/>
            <w:vMerge w:val="restart"/>
          </w:tcPr>
          <w:p w14:paraId="62BDBE8B"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6.: Povećanje udjela obnovljivih izvora energije uz reformu sistema podsticaja (usmjerenog prema građanskoj energiji)</w:t>
            </w:r>
          </w:p>
        </w:tc>
        <w:tc>
          <w:tcPr>
            <w:tcW w:w="2254" w:type="dxa"/>
          </w:tcPr>
          <w:p w14:paraId="2443CBC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udjela OIE-a u TFEC-u</w:t>
            </w:r>
          </w:p>
        </w:tc>
        <w:tc>
          <w:tcPr>
            <w:tcW w:w="2254" w:type="dxa"/>
          </w:tcPr>
          <w:p w14:paraId="57EDD06F"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dio OIE-a u 2018. godini je 49,3%</w:t>
            </w:r>
          </w:p>
        </w:tc>
        <w:tc>
          <w:tcPr>
            <w:tcW w:w="2254" w:type="dxa"/>
          </w:tcPr>
          <w:p w14:paraId="59621A2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češće OIE-a u TFEC-u je 60% do 2030. godine</w:t>
            </w:r>
          </w:p>
        </w:tc>
      </w:tr>
      <w:tr w:rsidR="00B62FBD" w:rsidRPr="008D043F" w14:paraId="4242B54E" w14:textId="77777777" w:rsidTr="00D51C0E">
        <w:trPr>
          <w:trHeight w:val="300"/>
        </w:trPr>
        <w:tc>
          <w:tcPr>
            <w:tcW w:w="2146" w:type="dxa"/>
            <w:vMerge/>
            <w:vAlign w:val="center"/>
          </w:tcPr>
          <w:p w14:paraId="59907567"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15F4DE57"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udjela OIE-a u proizvodnji električne energije</w:t>
            </w:r>
          </w:p>
        </w:tc>
        <w:tc>
          <w:tcPr>
            <w:tcW w:w="2254" w:type="dxa"/>
          </w:tcPr>
          <w:p w14:paraId="6E0274F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dio OIE-a u proizvodnji električne energije u 2018. godini je 39%, udio u 2019. godini je 49% </w:t>
            </w:r>
          </w:p>
        </w:tc>
        <w:tc>
          <w:tcPr>
            <w:tcW w:w="2254" w:type="dxa"/>
          </w:tcPr>
          <w:p w14:paraId="6F4EEF64"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češće OIE-a u proizvodnji električne energije je 50% do 2030. godine</w:t>
            </w:r>
          </w:p>
        </w:tc>
      </w:tr>
      <w:tr w:rsidR="00B62FBD" w:rsidRPr="008D043F" w14:paraId="66DF5406" w14:textId="77777777" w:rsidTr="00D51C0E">
        <w:trPr>
          <w:trHeight w:val="300"/>
        </w:trPr>
        <w:tc>
          <w:tcPr>
            <w:tcW w:w="2146" w:type="dxa"/>
            <w:vMerge/>
            <w:vAlign w:val="center"/>
          </w:tcPr>
          <w:p w14:paraId="1432536C"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69B700C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udjela OIE-a u transportu</w:t>
            </w:r>
          </w:p>
        </w:tc>
        <w:tc>
          <w:tcPr>
            <w:tcW w:w="2254" w:type="dxa"/>
          </w:tcPr>
          <w:p w14:paraId="2CA64C2E"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dio OIE-a u 2018. je ispod 1%</w:t>
            </w:r>
          </w:p>
        </w:tc>
        <w:tc>
          <w:tcPr>
            <w:tcW w:w="2254" w:type="dxa"/>
          </w:tcPr>
          <w:p w14:paraId="02C551C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češće OIE-a u transportu je 9% do 2030.</w:t>
            </w:r>
          </w:p>
        </w:tc>
      </w:tr>
      <w:tr w:rsidR="00B62FBD" w:rsidRPr="008D043F" w14:paraId="65F4CC31" w14:textId="77777777" w:rsidTr="00D51C0E">
        <w:trPr>
          <w:trHeight w:val="300"/>
        </w:trPr>
        <w:tc>
          <w:tcPr>
            <w:tcW w:w="2146" w:type="dxa"/>
          </w:tcPr>
          <w:p w14:paraId="20A75961"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7.: Smanjenje svjetlosnog zagađenja</w:t>
            </w:r>
          </w:p>
        </w:tc>
        <w:tc>
          <w:tcPr>
            <w:tcW w:w="2254" w:type="dxa"/>
          </w:tcPr>
          <w:p w14:paraId="4F1C97A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usvajanja zakonodavnog okvira</w:t>
            </w:r>
          </w:p>
        </w:tc>
        <w:tc>
          <w:tcPr>
            <w:tcW w:w="2254" w:type="dxa"/>
          </w:tcPr>
          <w:p w14:paraId="16F200F0"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postojanje zakonodavnog okvira o svjetlosnom zagađenju</w:t>
            </w:r>
          </w:p>
        </w:tc>
        <w:tc>
          <w:tcPr>
            <w:tcW w:w="2254" w:type="dxa"/>
          </w:tcPr>
          <w:p w14:paraId="5D1ABDE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 je zakonodavni okvir</w:t>
            </w:r>
          </w:p>
        </w:tc>
      </w:tr>
    </w:tbl>
    <w:p w14:paraId="7B4A5C3F" w14:textId="77777777" w:rsidR="00FF6549" w:rsidRPr="008D043F" w:rsidRDefault="00FF6549" w:rsidP="0068355A">
      <w:pPr>
        <w:spacing w:line="276" w:lineRule="auto"/>
        <w:rPr>
          <w:rFonts w:asciiTheme="minorHAnsi" w:hAnsiTheme="minorHAnsi" w:cstheme="minorHAnsi"/>
          <w:lang w:val="hr-HR"/>
        </w:rPr>
      </w:pPr>
    </w:p>
    <w:p w14:paraId="6EC1E507" w14:textId="77777777" w:rsidR="00B62FBD" w:rsidRPr="008D043F" w:rsidRDefault="00B62FBD" w:rsidP="0068355A">
      <w:pPr>
        <w:pStyle w:val="Head3"/>
        <w:spacing w:line="276" w:lineRule="auto"/>
        <w:rPr>
          <w:rFonts w:asciiTheme="minorHAnsi" w:hAnsiTheme="minorHAnsi"/>
          <w:lang w:val="hr-HR"/>
        </w:rPr>
      </w:pPr>
      <w:bookmarkStart w:id="139" w:name="_Toc104460914"/>
      <w:r w:rsidRPr="008D043F">
        <w:rPr>
          <w:rFonts w:asciiTheme="minorHAnsi" w:hAnsiTheme="minorHAnsi"/>
          <w:lang w:val="hr-HR"/>
        </w:rPr>
        <w:t>Mjere</w:t>
      </w:r>
      <w:bookmarkEnd w:id="139"/>
    </w:p>
    <w:p w14:paraId="1F7C3F65" w14:textId="77777777" w:rsidR="00B62FBD" w:rsidRPr="008D043F" w:rsidRDefault="00B62FBD" w:rsidP="0068355A">
      <w:pPr>
        <w:spacing w:before="240" w:after="24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kviru strateškog cilja </w:t>
      </w:r>
      <w:r w:rsidRPr="008D043F">
        <w:rPr>
          <w:rFonts w:asciiTheme="minorHAnsi" w:hAnsiTheme="minorHAnsi" w:cstheme="minorHAnsi"/>
          <w:sz w:val="22"/>
          <w:szCs w:val="22"/>
          <w:u w:val="single"/>
          <w:lang w:val="hr-HR"/>
        </w:rPr>
        <w:t>Ublažavanje i prilagođavanje klimatskim promjenama i poboljšanje kvaliteta zraka</w:t>
      </w:r>
      <w:r w:rsidRPr="008D043F">
        <w:rPr>
          <w:rFonts w:asciiTheme="minorHAnsi" w:hAnsiTheme="minorHAnsi" w:cstheme="minorHAnsi"/>
          <w:sz w:val="22"/>
          <w:szCs w:val="22"/>
          <w:lang w:val="hr-HR"/>
        </w:rPr>
        <w:t xml:space="preserve"> planirano je 7 prioriteta i 13 mjera koje su raspoređene unutar definiranih prioriteta na način da čine logičke cjeline u funkciji realizacije strateškog cilja u cjelini.</w:t>
      </w:r>
    </w:p>
    <w:p w14:paraId="7C98D749" w14:textId="7777777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w:t>
      </w:r>
      <w:r w:rsidRPr="008D043F">
        <w:rPr>
          <w:rFonts w:asciiTheme="minorHAnsi" w:hAnsiTheme="minorHAnsi" w:cstheme="minorHAnsi"/>
          <w:b/>
          <w:i/>
          <w:sz w:val="22"/>
          <w:szCs w:val="22"/>
          <w:u w:val="single"/>
          <w:lang w:val="hr-HR" w:eastAsia="zh-TW"/>
        </w:rPr>
        <w:t>4.1.: Smanjenje zagađivanja zraka zagađujućim materijama na nivoe koji su sigurni za ljudsko zdravlje</w:t>
      </w:r>
    </w:p>
    <w:p w14:paraId="0E88044F"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jera </w:t>
      </w:r>
      <w:r w:rsidRPr="008D043F">
        <w:rPr>
          <w:rFonts w:asciiTheme="minorHAnsi" w:eastAsia="Calibri" w:hAnsiTheme="minorHAnsi" w:cstheme="minorHAnsi"/>
          <w:i/>
          <w:sz w:val="22"/>
          <w:szCs w:val="22"/>
          <w:u w:val="single"/>
          <w:lang w:val="hr-HR"/>
        </w:rPr>
        <w:t>4.1.1. Smanjenje emisija iz velikih postrojenja za sagorijevanje i usklađivanje svih industrijskih postrojenja s najboljim raspoloživim tehnikama</w:t>
      </w:r>
      <w:r w:rsidRPr="008D043F">
        <w:rPr>
          <w:rFonts w:asciiTheme="minorHAnsi" w:hAnsiTheme="minorHAnsi" w:cstheme="minorHAnsi"/>
          <w:i/>
          <w:sz w:val="22"/>
          <w:szCs w:val="22"/>
          <w:u w:val="single"/>
          <w:lang w:val="hr-HR"/>
        </w:rPr>
        <w:t xml:space="preserve"> </w:t>
      </w:r>
    </w:p>
    <w:p w14:paraId="1319F6AF"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izrada programa finansiranja implementacije NERP-a kako bi se identificirali izvori finansiranja u skladu s dinamikom iz NERP-a i izrada referentnih dokumenata za najbolje raspoložive tehnike za sve relevantne industrijske procese. Cilj će se postići kroz sljedeća područja djelovanja:</w:t>
      </w:r>
    </w:p>
    <w:p w14:paraId="661962F3"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rograma finansiranja implementacije NERP-a i njegova realizacija;</w:t>
      </w:r>
    </w:p>
    <w:p w14:paraId="76F5FA23"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referentnih dokumenata za najbolje raspoložive tehnike za sve industrijske procese;</w:t>
      </w:r>
    </w:p>
    <w:p w14:paraId="558A0634"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davanje okolišnih dozvola u skladu s najboljim raspoloživim tehnikama;</w:t>
      </w:r>
    </w:p>
    <w:p w14:paraId="2B1CCB8A"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vođenje elektronskog i centraliziranog izvještavanja o provedenim mjerenjima, posebno iz  kontinuiranog monitoringa u realnom vremenu;</w:t>
      </w:r>
    </w:p>
    <w:p w14:paraId="0AB92E06"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nadležnih institucija za izdavanje (ministarstava) i praćenje provođenja okolišnih dozvola (inspekcijskih tijela);</w:t>
      </w:r>
    </w:p>
    <w:p w14:paraId="7D275B31"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mjene Uredbe o naknadama za zagađivače zraka.</w:t>
      </w:r>
    </w:p>
    <w:p w14:paraId="69E25DC9"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1.2. Smanjenje zagađivanja zraka iz lokalnih izvora</w:t>
      </w:r>
    </w:p>
    <w:p w14:paraId="2C34D2F2"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smanjenje zagađivanja zraka iz lokalnih izvora, tj. iz kućnih ložišta, uslužnih djelatnosti i transporta uređenjem tržišta peći/kotlova i energenata, podsticanjem nabavke efikasnih i malozagađujućih peći/kotlova, širenjem daljinskih grijanja, jačanjem infrastrukture za nemotorizirani i malozagađujući saobraćaj i unaprjeđenjem legislativnog okvira s ciljem podsticanja razvoja javnog prijevoza i malozagađujućih vozila. Cilj će se postići kroz sljedeća područja djelovanja:</w:t>
      </w:r>
    </w:p>
    <w:p w14:paraId="018D491D"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Zakonska zabrana maloprodaje uglja s udjelom ukupnog sumpora iznad 1%, zakonsko definiranje kvaliteta ogrijevnog drveta koje se prodaje (udio vlage) i peleta (u skladu s važećim bh. standardima) uz zabranu prodaje necertificiranih peći/kotlova;</w:t>
      </w:r>
    </w:p>
    <w:p w14:paraId="243A7DAE"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modela podsticanja zamjene peći/kotlova na čvrsta goriva s certificiranim uređajima za grijanje (na pelet, toplotne pumpe, kondenzacijski bojleri/kotlovi na prirodni plin, priključenje na daljinsko grijanje);</w:t>
      </w:r>
    </w:p>
    <w:p w14:paraId="72F45320"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mogućavanje inspekcijskog pregleda kućnih ložišta i pojačan inspekcijski pregled tržišta energenata;</w:t>
      </w:r>
    </w:p>
    <w:p w14:paraId="2225F2F1"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ovođenje strateške procjene utjecaja na okoliš planskih dokumenata;</w:t>
      </w:r>
    </w:p>
    <w:p w14:paraId="24E5D09C"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zakona o toplinarstvu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zmeđu ostalog definirati obavezu priključenja na daljinsko grijanje za nove zgrade u obuhvatu mreže, izvore i kriterije za subvencioniranje daljinskih grijanja na obnovljive izvore energije itd.);</w:t>
      </w:r>
    </w:p>
    <w:p w14:paraId="1F80A7F9"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implementacija) strategije povećanja udjela daljinskih grijanja u ukupnoj grijanoj površini;</w:t>
      </w:r>
    </w:p>
    <w:p w14:paraId="25B8B0E2"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gradnja infrastrukture i podsticanje nemotoriziranog prijevoza (posebno u urbanim sredinama);</w:t>
      </w:r>
    </w:p>
    <w:p w14:paraId="39669522"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mehanizama i izvora finansiranja za povećanje udjela javnog prijevoza (elektrificiranog i niskoemisijskog) u ukupnim putničkim kilometrima;</w:t>
      </w:r>
    </w:p>
    <w:p w14:paraId="2F741AAF"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Reformiranje sistema oporezivanja putničkih automobila s ciljem destimulacije korištenja starih automobila, a podsticanja nabavke automobila s manjom emisijom (manja potrošnja, električna i hibridna, LPG, CNG);</w:t>
      </w:r>
    </w:p>
    <w:p w14:paraId="1430838B"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Redovno održavanje čistoće ulica s ciljem smanjenja podizanja prašine (posebno nakon zime);</w:t>
      </w:r>
    </w:p>
    <w:p w14:paraId="2433286A"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implementacija koncepta pametnih gradova u većim gradovima (urbana naselja iznad 50.000 stanovnika);</w:t>
      </w:r>
    </w:p>
    <w:p w14:paraId="59A237D5"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 Planska nabavka električnih i/ili hibridnih vozila za institucije Federacije BiH.</w:t>
      </w:r>
    </w:p>
    <w:p w14:paraId="3F44D19A" w14:textId="7777777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4.2.: Unaprjeđenje sistema upravljanja kvalitetom zraka koji će biti u funkciji podrške donošenju strateških odluka i informiranju građana o kvalitetu zraka i emisijama</w:t>
      </w:r>
    </w:p>
    <w:p w14:paraId="4E29D803"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2.1. Unaprjeđenje sistema monitoringa kvaliteta zraka</w:t>
      </w:r>
    </w:p>
    <w:p w14:paraId="3650C77A"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pokrivanje cijele teritorije </w:t>
      </w:r>
      <w:r w:rsidRPr="008D043F">
        <w:rPr>
          <w:rFonts w:asciiTheme="minorHAnsi" w:eastAsia="Calibri" w:hAnsiTheme="minorHAnsi" w:cstheme="minorHAnsi"/>
          <w:sz w:val="22"/>
          <w:szCs w:val="22"/>
          <w:lang w:val="hr-HR"/>
        </w:rPr>
        <w:t>Federacije BiH</w:t>
      </w:r>
      <w:r w:rsidRPr="008D043F" w:rsidDel="002066EE">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režom mjernih stanica uz jačanje kapaciteta Hidrometeorološkog zavoda </w:t>
      </w:r>
      <w:r w:rsidRPr="008D043F">
        <w:rPr>
          <w:rFonts w:asciiTheme="minorHAnsi" w:eastAsia="Calibri" w:hAnsiTheme="minorHAnsi" w:cstheme="minorHAnsi"/>
          <w:sz w:val="22"/>
          <w:szCs w:val="22"/>
          <w:lang w:val="hr-HR"/>
        </w:rPr>
        <w:t>Federacije BiH</w:t>
      </w:r>
      <w:r w:rsidRPr="008D043F" w:rsidDel="002066EE">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FHMZ) s aspekta upravljanja mrežom stanica i izvještavanja o izmjerenim vrijednostima kako bi se dobijeni rezultati više koristili za prostorno planiranje i izradu sanacijskih planova. Cilj će se postići kroz sljedeća područja djelovanja:</w:t>
      </w:r>
    </w:p>
    <w:p w14:paraId="54016BBC"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studije (plana) mreže mjernih stanica (uključujući uspostavljanje sistema procjene KZ-a, teritorijalna podjela na zone upravljanja KZ-a) i koje zagađujuće materije mjeri;</w:t>
      </w:r>
    </w:p>
    <w:p w14:paraId="558EF206"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Nabavka, instaliranje i održavanja dodatnih mjernih stanica uz osiguravanje pouzdanosti mjerenja; </w:t>
      </w:r>
    </w:p>
    <w:p w14:paraId="67E7AB24"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 Jačanje kapaciteta FHMZ i kantonalnih (ljudskih i materijalnih).</w:t>
      </w:r>
    </w:p>
    <w:p w14:paraId="3D9D718D"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2.2. Razvoj sistema izvještavanja prema međunarodnim institucijama i koordinacija unaprjeđenja sistema informiranja građana o kvalitetu zraka i emisijama</w:t>
      </w:r>
    </w:p>
    <w:p w14:paraId="5C19F028"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Cilj ove mjere je uspostavljanje cjelovitog sistema izvještavanja o emisijama zagađujućih materija i stakleničkih plinova i kvalitetu zraka prema međunarodnim institucijama (u saradnji s državnim institucijama) i unaprjeđenje sistema informiranja građana o kvalitetu zraka i emisijama zagađujućih materija u realnom i integriranom vremenu. Cilj će se postići kroz sljedeća područja djelovanja:</w:t>
      </w:r>
    </w:p>
    <w:p w14:paraId="6A1F28BD"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programa informiranja građana o kvalitetu zraka i </w:t>
      </w:r>
      <w:r w:rsidRPr="008D043F">
        <w:rPr>
          <w:rFonts w:asciiTheme="minorHAnsi" w:hAnsiTheme="minorHAnsi" w:cstheme="minorHAnsi"/>
          <w:sz w:val="22"/>
          <w:szCs w:val="22"/>
          <w:lang w:val="hr-HR"/>
        </w:rPr>
        <w:t>emisijama zagađujućih materija</w:t>
      </w:r>
      <w:r w:rsidRPr="008D043F">
        <w:rPr>
          <w:rFonts w:asciiTheme="minorHAnsi" w:eastAsia="Calibri" w:hAnsiTheme="minorHAnsi" w:cstheme="minorHAnsi"/>
          <w:sz w:val="22"/>
          <w:szCs w:val="22"/>
          <w:lang w:val="hr-HR"/>
        </w:rPr>
        <w:t xml:space="preserve"> (usklađen način i sadržaj informiranja na cijeloj teritoriji Federacije BiH);</w:t>
      </w:r>
    </w:p>
    <w:p w14:paraId="486ABE51"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provođenje programa jačanja kapaciteta organizacija nadležnih za kvalitet zraka (nivo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kantona);</w:t>
      </w:r>
    </w:p>
    <w:p w14:paraId="4213F33B"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djela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na zone i aglomeracije s aspekta kvaliteta (eventualno ažuriranje na bazi mjerenja na cijeloj teritoriji Federacije BiH);</w:t>
      </w:r>
    </w:p>
    <w:p w14:paraId="1266F50E"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lanova sanacije kvaliteta zraka za sva područja u kojima je kvalitet zraka kategorije II ili III uz integriranje pitanja kvaliteta zraka u prostorno planiranje;</w:t>
      </w:r>
    </w:p>
    <w:p w14:paraId="12D3CCAA"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a informacionog sistema za kvalitet zraka;</w:t>
      </w:r>
    </w:p>
    <w:p w14:paraId="625F6089"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menovanje referentnih laboratorija za mjerenje emisija i kvaliteta zraka;</w:t>
      </w:r>
    </w:p>
    <w:p w14:paraId="00074C41"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izvještavanja o emisijama kroz uvođenje uniformnog elektronskog izvještavanja o mjerenju emisija i generalno podataka o emisijama uz uvođenje sankcija za nedostavljanje podataka;</w:t>
      </w:r>
    </w:p>
    <w:p w14:paraId="3304FCFB"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opisivanje načina i rokova za dostavljanje podataka o emisijama za potrebe informacionog sistema;</w:t>
      </w:r>
    </w:p>
    <w:p w14:paraId="6169F8D5"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za provjeru rezultata mjerenja emisija zagađujućih materija;</w:t>
      </w:r>
    </w:p>
    <w:p w14:paraId="397BEE14"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opisivanje načina proračuna emisija uz izradu nacionalnih emisijskih faktora;</w:t>
      </w:r>
    </w:p>
    <w:p w14:paraId="626941EA"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kantonalnih zakona o zaštiti zraka;</w:t>
      </w:r>
    </w:p>
    <w:p w14:paraId="7B12A73D"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nventara zagađivanja i registara operatera (kantonalni);</w:t>
      </w:r>
    </w:p>
    <w:p w14:paraId="15A6CB52"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baznog disperzijskog modela za potrebe monitoringa zraka i za potrebe prostornog planiranja i njegova implementacija (nivo kantona);</w:t>
      </w:r>
    </w:p>
    <w:p w14:paraId="3AD2BB84"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efiniranje načina izvještavanja o emisijama i kvalitetu zraka prema državnom nivou.</w:t>
      </w:r>
    </w:p>
    <w:p w14:paraId="41708FAB" w14:textId="7777777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4.3.: Djelimična dekarbonizacija na putu postizanja klimatske neutralnosti</w:t>
      </w:r>
    </w:p>
    <w:p w14:paraId="16446F5C"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jera 4.3.1. Smanjenje utjecaja </w:t>
      </w:r>
      <w:r w:rsidRPr="008D043F">
        <w:rPr>
          <w:rFonts w:asciiTheme="minorHAnsi" w:eastAsia="Calibri" w:hAnsiTheme="minorHAnsi" w:cstheme="minorHAnsi"/>
          <w:i/>
          <w:sz w:val="22"/>
          <w:szCs w:val="22"/>
          <w:u w:val="single"/>
          <w:lang w:val="hr-HR"/>
        </w:rPr>
        <w:t>Federacije BiH</w:t>
      </w:r>
      <w:r w:rsidRPr="008D043F" w:rsidDel="002066EE">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na klimatske promjene</w:t>
      </w:r>
    </w:p>
    <w:p w14:paraId="5A70E6E6"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smanjenje emisija stakleničkih plinova i povećanje ponora ugljika, što će dovesti do djelimične dekarbonizacije i dugoročno do postizanja klimatske neutralnosti. Cilj će se postići kroz sljedeća područja djelovanja:</w:t>
      </w:r>
    </w:p>
    <w:p w14:paraId="3856F486"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Odbora za dekarbonizaciju;</w:t>
      </w:r>
    </w:p>
    <w:p w14:paraId="7AEF92E4"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usvajanje pravilnika o izradi invenatara GHG-a;</w:t>
      </w:r>
    </w:p>
    <w:p w14:paraId="53E32957"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FHMZ-a za izradu inventara;</w:t>
      </w:r>
    </w:p>
    <w:p w14:paraId="4CB5D9D4"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zakona o klimi kojim bi se uveli, između ostalog, mehanizmi dekarbonizacije;</w:t>
      </w:r>
    </w:p>
    <w:p w14:paraId="77727114"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uredbe o mehanizmu monitoringa i izvještavanja;</w:t>
      </w:r>
    </w:p>
    <w:p w14:paraId="7C690F03"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češće u izradi integriranog plana za klimu i energiju (NECP) svakih pet godina;</w:t>
      </w:r>
    </w:p>
    <w:p w14:paraId="6571E4F1"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sprovođenje SECAP-a za sve općine i gradove;</w:t>
      </w:r>
    </w:p>
    <w:p w14:paraId="5D68DF52"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akcijskog programa za postepeni prestanak korištenja uglja; </w:t>
      </w:r>
    </w:p>
    <w:p w14:paraId="1B4C2A9A"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Izrada planova za pravednu tranziciju rudarskih područja uz mehanizme i izvore finansiranja tranzicije;</w:t>
      </w:r>
    </w:p>
    <w:p w14:paraId="540B194E"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rijedloga implementacije EU ETS direktive;</w:t>
      </w:r>
    </w:p>
    <w:p w14:paraId="48D6AA7D"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menovanje institucije za uspostavu sistema trgovanja emisijama;</w:t>
      </w:r>
    </w:p>
    <w:p w14:paraId="6E575F7D"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Jačanje kapaciteta imenovane institucije za uspostavu sistema trgovanja emisijama; </w:t>
      </w:r>
    </w:p>
    <w:p w14:paraId="28F735B3"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češće u izradi državne strategije povećanja ponora ugljika;</w:t>
      </w:r>
    </w:p>
    <w:p w14:paraId="2ED3CE19"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dsticanje uzgoja brzorastućih energetskih usjeva na degradiranim zemljištima.</w:t>
      </w:r>
    </w:p>
    <w:p w14:paraId="0E966628" w14:textId="7777777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4.4.: Jačanje otpornosti na utjecaje klimatskih promjena</w:t>
      </w:r>
    </w:p>
    <w:p w14:paraId="3AD9D48A"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4.1. Izgradnja institucionalnih kapaciteta i znanja za jačanje otpornosti na klimatske promjene</w:t>
      </w:r>
    </w:p>
    <w:p w14:paraId="51BB7AF6" w14:textId="77777777"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Cilj ove mjere je izgradnja kapaciteta za prilagođavanje klimatskim promjenama kroz koordinaciju povećanja kapaciteta institucija i izgradnju strateškog i legislativnog okvira. Cilj će se postići kroz sljedeća područja djelovanja</w:t>
      </w:r>
      <w:r w:rsidRPr="008D043F">
        <w:rPr>
          <w:rFonts w:asciiTheme="minorHAnsi" w:eastAsia="Calibri" w:hAnsiTheme="minorHAnsi" w:cstheme="minorHAnsi"/>
          <w:sz w:val="22"/>
          <w:szCs w:val="22"/>
          <w:lang w:val="hr-HR"/>
        </w:rPr>
        <w:t xml:space="preserve">: </w:t>
      </w:r>
    </w:p>
    <w:p w14:paraId="20691E7D"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znanja i izrada baza podataka prijetnji, mjera, šteta i gubitaka zbog procjene ranjivosti;</w:t>
      </w:r>
    </w:p>
    <w:p w14:paraId="7BC36332"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menovanje tijelа za uspostavu i vođenje sistema evidencije šteta;</w:t>
      </w:r>
    </w:p>
    <w:p w14:paraId="11C16170"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za prognoziranje opasnih meteoroloških i hidroloških pojava i dostavljanje pravovremenih upozorenja kao podrška smanjenju opasnosti od katastrofa;</w:t>
      </w:r>
    </w:p>
    <w:p w14:paraId="42C3CB4C"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i koordinacija saradnje među institucijama nadležnim za procjenu, prevenciju i odgovor na katastrofe i velike nesreće povezanih s klimatskim promjenama (FHMZ, civilna zaštita itd.);</w:t>
      </w:r>
    </w:p>
    <w:p w14:paraId="6C5AF2A1"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Kvartalno vršenje procjene rizika od ekstremnih klimatskih promjena;</w:t>
      </w:r>
    </w:p>
    <w:p w14:paraId="781B0A63"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i usvajanje akcijskog plana za prilagođavanje klimatskim promjenama na bazi Strategije (i ažurirati ga svakih pet godina); </w:t>
      </w:r>
    </w:p>
    <w:p w14:paraId="406A7A91"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a sistema koordinacije i praćenja sprovođenja mjera prilagođavanja između nadležnih institucija i stalno jačanje njenih kapaciteta;</w:t>
      </w:r>
    </w:p>
    <w:p w14:paraId="4FECD73B"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efiniranje načina prikupljanja i korištenja sredstava za mjere za prilagođavanje klimatskim promjenama u skladu sa Strategijom finansiranja NAP-a koji je u fazi izrade. </w:t>
      </w:r>
    </w:p>
    <w:p w14:paraId="4C09C202"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4.2. Izgradnja infrastrukturnih kapaciteta za jačanje otpornosti na klimatske promjene</w:t>
      </w:r>
    </w:p>
    <w:p w14:paraId="2D649CD2" w14:textId="77777777"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Cilj ove mjere je izgradnja infrastrukturnih kapaciteta za prilagođavanje klimatskim promjenama u sektorima koji su najranjiviji na klimatske promjene. Cilj će se postići kroz sljedeća područja djelovanja:</w:t>
      </w:r>
    </w:p>
    <w:p w14:paraId="07E0F2D1"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rograma jačanja infrastrukture za navodnjavanje</w:t>
      </w:r>
    </w:p>
    <w:p w14:paraId="5BCFFD30"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imjena principa održivosti korištenja vode za navodnjavanje i osnivanje savjetovališta za poljoprivrednike</w:t>
      </w:r>
    </w:p>
    <w:p w14:paraId="5530FC4B"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oštivanje ekoloških principa prilikom izgradnje višenamjenskih akumulacija </w:t>
      </w:r>
    </w:p>
    <w:p w14:paraId="534BABA0"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studije potreba za opremom i ljudstvom za ranu detekciju i gašenje požara</w:t>
      </w:r>
    </w:p>
    <w:p w14:paraId="190405EC"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Nabavka opreme i zapošljavanje potrebnog ljudstva za sistem za ranu detekciju i gašenje požara</w:t>
      </w:r>
    </w:p>
    <w:p w14:paraId="4A63FEAF"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Izrada studije potrebne infrastrukture za gašenje požara (npr. akumulacije vode, požarni putevi itd.)</w:t>
      </w:r>
    </w:p>
    <w:p w14:paraId="792E5224"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za zaštitu od poplava</w:t>
      </w:r>
    </w:p>
    <w:p w14:paraId="011235BA" w14:textId="7777777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4.5.: Povećanje energijske efikasnosti u krajnjoj potrošnji u svim sektorima</w:t>
      </w:r>
    </w:p>
    <w:p w14:paraId="32A3E3C8"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5.1. Kreiranje povoljnog ambijenta za energijsku efikasnost</w:t>
      </w:r>
    </w:p>
    <w:p w14:paraId="546646DF" w14:textId="77777777"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Cilj ove mjere je kreiranje povoljnog ambijenta za energijsku efikasnost unaprjeđenjem zakonodavnog i strateškog okvira u ovoj oblasti. Cilj će se postići kroz sljedeća područja djelovanja</w:t>
      </w:r>
      <w:r w:rsidRPr="008D043F">
        <w:rPr>
          <w:rFonts w:asciiTheme="minorHAnsi" w:eastAsia="Calibri" w:hAnsiTheme="minorHAnsi" w:cstheme="minorHAnsi"/>
          <w:sz w:val="22"/>
          <w:szCs w:val="22"/>
          <w:lang w:val="hr-HR"/>
        </w:rPr>
        <w:t xml:space="preserve">: </w:t>
      </w:r>
    </w:p>
    <w:p w14:paraId="72B9CED5"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snivanje savjetovališta za energiju; </w:t>
      </w:r>
    </w:p>
    <w:p w14:paraId="5D40C69A"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vođenje zelenih nabavki ‒ izmjene Zakona o javnim nabavkama</w:t>
      </w:r>
    </w:p>
    <w:p w14:paraId="190FDA4A"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vođenje obligacijskih shema za snabdjevače električnom energijom, prirodnim plinom i toplotom;</w:t>
      </w:r>
    </w:p>
    <w:p w14:paraId="10360248"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modela povećanja energijske efikasnosti javne rasvjete;</w:t>
      </w:r>
    </w:p>
    <w:p w14:paraId="03023CE2"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pune i izmjene Zakona o energijskoj efikasnosti i usvajanje svih podzakonskih akata (ESCO, označavanje proizvoda, finansijska politika za EE ‒ porezni krediti, fiskalna politika, određivanja praga potrošnje za velike potrošače energije i dr.);</w:t>
      </w:r>
    </w:p>
    <w:p w14:paraId="07E64A79"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i provedba strategije energijske obnove zgrada;</w:t>
      </w:r>
    </w:p>
    <w:p w14:paraId="28C3C96B" w14:textId="77777777" w:rsidR="00B62FBD" w:rsidRPr="008D043F" w:rsidRDefault="00B62FBD" w:rsidP="0068355A">
      <w:pPr>
        <w:pStyle w:val="ListParagraph"/>
        <w:numPr>
          <w:ilvl w:val="0"/>
          <w:numId w:val="56"/>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aljnja izgradnja informacionog sistema energijske efikasnosti.</w:t>
      </w:r>
    </w:p>
    <w:p w14:paraId="7A12E6F3"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5.2. Smanjenje potrošnje finalne energije</w:t>
      </w:r>
    </w:p>
    <w:p w14:paraId="4232E81C" w14:textId="77777777"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Cilj ove mjere je smanjenje potrošnje finalne energije kroz povećanje energijske efikasnosti u stambenim i nestambenim zgradama i industriji. Cilj će se postići kroz sljedeća područja djelovanja</w:t>
      </w:r>
      <w:r w:rsidRPr="008D043F">
        <w:rPr>
          <w:rFonts w:asciiTheme="minorHAnsi" w:eastAsia="Calibri" w:hAnsiTheme="minorHAnsi" w:cstheme="minorHAnsi"/>
          <w:sz w:val="22"/>
          <w:szCs w:val="22"/>
          <w:lang w:val="hr-HR"/>
        </w:rPr>
        <w:t xml:space="preserve">: </w:t>
      </w:r>
    </w:p>
    <w:p w14:paraId="35FF44BA"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rovođenje </w:t>
      </w:r>
      <w:r w:rsidRPr="008D043F">
        <w:rPr>
          <w:rFonts w:asciiTheme="minorHAnsi" w:eastAsia="Calibri" w:hAnsiTheme="minorHAnsi" w:cstheme="minorHAnsi"/>
          <w:i/>
          <w:sz w:val="22"/>
          <w:szCs w:val="22"/>
          <w:lang w:val="hr-HR"/>
        </w:rPr>
        <w:t>Energy Labelling</w:t>
      </w:r>
      <w:r w:rsidRPr="008D043F">
        <w:rPr>
          <w:rFonts w:asciiTheme="minorHAnsi" w:eastAsia="Calibri" w:hAnsiTheme="minorHAnsi" w:cstheme="minorHAnsi"/>
          <w:sz w:val="22"/>
          <w:szCs w:val="22"/>
          <w:lang w:val="hr-HR"/>
        </w:rPr>
        <w:t xml:space="preserve"> standarda za kućanske aparate;</w:t>
      </w:r>
    </w:p>
    <w:p w14:paraId="1CFC6326"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modela podsticanja energijske efikasnosti u stambenim zgradama; </w:t>
      </w:r>
    </w:p>
    <w:p w14:paraId="19745889"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strožih zahtjeva za energijsku efikasnost novih zgrada i zgrada koje se rekonstruiraju (uključiti i potrebe za hlađenje i PTV); </w:t>
      </w:r>
    </w:p>
    <w:p w14:paraId="1F754E4C"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modela finansiranja obnove javnih zgrada; </w:t>
      </w:r>
    </w:p>
    <w:p w14:paraId="72497ADF"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Razvoj tržišta ESCO-a;</w:t>
      </w:r>
    </w:p>
    <w:p w14:paraId="07FB9EDF"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mplementacija obaveze provođenja energijskog audita u industrijskim postrojenjima sa značajnom potrošnjom energije uz uvođenje mehanizma sufinansiranja audita i povoljnog finansiranja mjera;</w:t>
      </w:r>
    </w:p>
    <w:p w14:paraId="5B0A8D2E"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ljanje mreže za energijsku efikasnost industrijskih poduzeća (eng. </w:t>
      </w:r>
      <w:r w:rsidRPr="008D043F">
        <w:rPr>
          <w:rFonts w:asciiTheme="minorHAnsi" w:eastAsia="Calibri" w:hAnsiTheme="minorHAnsi" w:cstheme="minorHAnsi"/>
          <w:i/>
          <w:sz w:val="22"/>
          <w:szCs w:val="22"/>
          <w:lang w:val="hr-HR"/>
        </w:rPr>
        <w:t>benchmarking</w:t>
      </w:r>
      <w:r w:rsidRPr="008D043F">
        <w:rPr>
          <w:rFonts w:asciiTheme="minorHAnsi" w:eastAsia="Calibri" w:hAnsiTheme="minorHAnsi" w:cstheme="minorHAnsi"/>
          <w:sz w:val="22"/>
          <w:szCs w:val="22"/>
          <w:lang w:val="hr-HR"/>
        </w:rPr>
        <w:t>) i njeno uključivanje u EU mrežu kroz državnu mrežu;</w:t>
      </w:r>
    </w:p>
    <w:p w14:paraId="3ED6F215"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menovanje energijskih menadžera u postrojenjima koja troše preko definirane količine energije.</w:t>
      </w:r>
    </w:p>
    <w:p w14:paraId="5711D756"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5.3. Smanjenje potrošnje primarne energije</w:t>
      </w:r>
    </w:p>
    <w:p w14:paraId="627ED190" w14:textId="77777777"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Cilj ove mjere je smanjenje potrošnje primarne energije kroz jačanje legislativnog i strateškog okvira usmjerenog na smanjenje gubitaka u proizvodnji energije.</w:t>
      </w:r>
      <w:r w:rsidRPr="008D043F">
        <w:rPr>
          <w:rFonts w:asciiTheme="minorHAnsi" w:eastAsia="Calibri" w:hAnsiTheme="minorHAnsi" w:cstheme="minorHAnsi"/>
          <w:sz w:val="22"/>
          <w:szCs w:val="22"/>
          <w:lang w:val="hr-HR"/>
        </w:rPr>
        <w:t xml:space="preserve"> </w:t>
      </w:r>
      <w:r w:rsidRPr="008D043F">
        <w:rPr>
          <w:rFonts w:asciiTheme="minorHAnsi" w:hAnsiTheme="minorHAnsi" w:cstheme="minorHAnsi"/>
          <w:sz w:val="22"/>
          <w:szCs w:val="22"/>
          <w:lang w:val="hr-HR"/>
        </w:rPr>
        <w:t>Cilj će se postići kroz sljedeća područja djelovanja</w:t>
      </w:r>
      <w:r w:rsidRPr="008D043F">
        <w:rPr>
          <w:rFonts w:asciiTheme="minorHAnsi" w:eastAsia="Calibri" w:hAnsiTheme="minorHAnsi" w:cstheme="minorHAnsi"/>
          <w:sz w:val="22"/>
          <w:szCs w:val="22"/>
          <w:lang w:val="hr-HR"/>
        </w:rPr>
        <w:t xml:space="preserve">: </w:t>
      </w:r>
    </w:p>
    <w:p w14:paraId="363A5A8E"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Uvođenje standarda </w:t>
      </w:r>
      <w:r w:rsidRPr="008D043F">
        <w:rPr>
          <w:rFonts w:asciiTheme="minorHAnsi" w:eastAsia="Calibri" w:hAnsiTheme="minorHAnsi" w:cstheme="minorHAnsi"/>
          <w:i/>
          <w:sz w:val="22"/>
          <w:szCs w:val="22"/>
          <w:lang w:val="hr-HR"/>
        </w:rPr>
        <w:t xml:space="preserve">EcoDesign </w:t>
      </w:r>
      <w:r w:rsidRPr="008D043F">
        <w:rPr>
          <w:rFonts w:asciiTheme="minorHAnsi" w:eastAsia="Calibri" w:hAnsiTheme="minorHAnsi" w:cstheme="minorHAnsi"/>
          <w:sz w:val="22"/>
          <w:szCs w:val="22"/>
          <w:lang w:val="hr-HR"/>
        </w:rPr>
        <w:t xml:space="preserve">za peći/kotlove; </w:t>
      </w:r>
    </w:p>
    <w:p w14:paraId="77B0B9DF"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vođenje podsticaja za nabavku efikasnih uređaja za grijanje i hlađenje;</w:t>
      </w:r>
    </w:p>
    <w:p w14:paraId="51D79A5E"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Smanjenje gubitaka u distribuciji toplotne i električne energije;</w:t>
      </w:r>
    </w:p>
    <w:p w14:paraId="5749F9D0"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vođenje subvencija za energiju iz visokoefikasne kogeneracije.</w:t>
      </w:r>
    </w:p>
    <w:p w14:paraId="4C018F75" w14:textId="7777777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4.6.: Povećanje udjela obnovljivih izvora energije uz reformu sistema podsticaja (usmjereni prema građanskoj energiji)</w:t>
      </w:r>
    </w:p>
    <w:p w14:paraId="72E94EBF"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6.1.</w:t>
      </w:r>
      <w:r w:rsidRPr="008D043F">
        <w:rPr>
          <w:rFonts w:asciiTheme="minorHAnsi" w:eastAsia="Calibr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Kreiranje povoljnog ambijenta za obnovljive izvore energije </w:t>
      </w:r>
    </w:p>
    <w:p w14:paraId="7B7EEE05" w14:textId="77777777"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Cilj ove mjere je kreiranje povoljnog ambijenta za obnovljive izvore energije unaprjeđenjem zakonodavnog i strateškog okvira u ovoj oblasti. Cilj će se postići kroz sljedeća područja djelovanja</w:t>
      </w:r>
      <w:r w:rsidRPr="008D043F">
        <w:rPr>
          <w:rFonts w:asciiTheme="minorHAnsi" w:eastAsia="Calibri" w:hAnsiTheme="minorHAnsi" w:cstheme="minorHAnsi"/>
          <w:sz w:val="22"/>
          <w:szCs w:val="22"/>
          <w:lang w:val="hr-HR"/>
        </w:rPr>
        <w:t xml:space="preserve">: </w:t>
      </w:r>
    </w:p>
    <w:p w14:paraId="4F7E20BD"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Redovno izrađivanje integriranog plana za klimu i energiju (u okviru državnog); </w:t>
      </w:r>
    </w:p>
    <w:p w14:paraId="34BAD44B"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shema podsticaja za korištenje OIE-a za grijanje i hlađenje; </w:t>
      </w:r>
    </w:p>
    <w:p w14:paraId="7E6F0EB8"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vođenje sistema dokazivanja porijekla energije.</w:t>
      </w:r>
    </w:p>
    <w:p w14:paraId="0594A202" w14:textId="77777777" w:rsidR="00B62FBD" w:rsidRPr="008D043F" w:rsidRDefault="00B62FBD" w:rsidP="0068355A">
      <w:pPr>
        <w:pStyle w:val="ListParagraph"/>
        <w:spacing w:before="240" w:after="240" w:line="276" w:lineRule="auto"/>
        <w:ind w:left="0"/>
        <w:rPr>
          <w:rFonts w:asciiTheme="minorHAnsi" w:hAnsiTheme="minorHAnsi" w:cstheme="minorHAnsi"/>
          <w:i/>
          <w:sz w:val="22"/>
          <w:szCs w:val="22"/>
          <w:u w:val="single"/>
          <w:lang w:val="hr-HR"/>
        </w:rPr>
      </w:pPr>
    </w:p>
    <w:p w14:paraId="3217CF44" w14:textId="77777777" w:rsidR="00B62FBD" w:rsidRPr="008D043F" w:rsidRDefault="00B62FBD" w:rsidP="0068355A">
      <w:pPr>
        <w:pStyle w:val="ListParagraph"/>
        <w:spacing w:before="240" w:after="240" w:line="276" w:lineRule="auto"/>
        <w:ind w:left="0"/>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6.2. Povećanje udjela obnovljivih izvora energije u proizvodnji električne energije i u transportu</w:t>
      </w:r>
    </w:p>
    <w:p w14:paraId="56772171" w14:textId="77777777" w:rsidR="00B62FBD" w:rsidRPr="008D043F" w:rsidRDefault="00B62FBD" w:rsidP="0068355A">
      <w:pPr>
        <w:pStyle w:val="ListParagraph"/>
        <w:spacing w:before="240" w:after="240" w:line="276" w:lineRule="auto"/>
        <w:ind w:left="0"/>
        <w:jc w:val="both"/>
        <w:rPr>
          <w:rFonts w:asciiTheme="minorHAnsi" w:hAnsiTheme="minorHAnsi" w:cstheme="minorHAnsi"/>
          <w:i/>
          <w:sz w:val="22"/>
          <w:szCs w:val="22"/>
          <w:u w:val="single"/>
          <w:lang w:val="hr-HR"/>
        </w:rPr>
      </w:pPr>
    </w:p>
    <w:p w14:paraId="334ADFAB" w14:textId="77777777" w:rsidR="00B62FBD" w:rsidRPr="008D043F" w:rsidRDefault="00B62FBD" w:rsidP="0068355A">
      <w:pPr>
        <w:pStyle w:val="ListParagraph"/>
        <w:spacing w:before="240" w:after="240" w:line="276" w:lineRule="auto"/>
        <w:ind w:left="0"/>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povećanje udjela obnovljivih izvora energije u proizvodnji električne energije i u transportu kroz unaprjeđenje strateškog okvira i sistema podsticaja i jačanje infrastrukture za djelimičnu dekarbonizaciju transporta. Cilj će se postići kroz sljedeća područja djelovanja: </w:t>
      </w:r>
    </w:p>
    <w:p w14:paraId="5A736103"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vođenje shema podsticaja za projekte građanske energije i aukcije (postepeno ukidati garantirane tarife, uvesti neto mjerenje ili neto obračun, definiranje prosumera);</w:t>
      </w:r>
    </w:p>
    <w:p w14:paraId="175D8B48"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i redovno ažuriranje kataloga okolišnih kriterija za izgradnju svih obnovljivih izvora energije (u sistemu procjene utjecaja);</w:t>
      </w:r>
    </w:p>
    <w:p w14:paraId="7AB4FECD"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podsticaja za solarne elektrane i kolektore na krovovima novih zgrada;  </w:t>
      </w:r>
    </w:p>
    <w:p w14:paraId="0CA000C7"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studije o izgradnji potrebne infrastrukture za električna i </w:t>
      </w:r>
      <w:r w:rsidRPr="008D043F">
        <w:rPr>
          <w:rFonts w:asciiTheme="minorHAnsi" w:eastAsia="Calibri" w:hAnsiTheme="minorHAnsi" w:cstheme="minorHAnsi"/>
          <w:i/>
          <w:sz w:val="22"/>
          <w:szCs w:val="22"/>
          <w:lang w:val="hr-HR"/>
        </w:rPr>
        <w:t>plug-in</w:t>
      </w:r>
      <w:r w:rsidRPr="008D043F">
        <w:rPr>
          <w:rFonts w:asciiTheme="minorHAnsi" w:eastAsia="Calibri" w:hAnsiTheme="minorHAnsi" w:cstheme="minorHAnsi"/>
          <w:sz w:val="22"/>
          <w:szCs w:val="22"/>
          <w:lang w:val="hr-HR"/>
        </w:rPr>
        <w:t xml:space="preserve"> hibridna vozila</w:t>
      </w:r>
    </w:p>
    <w:p w14:paraId="714A80F8"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odsticanje nabavke i korištenja hibridnih, električnih i </w:t>
      </w:r>
      <w:r w:rsidRPr="008D043F">
        <w:rPr>
          <w:rFonts w:asciiTheme="minorHAnsi" w:eastAsia="Calibri" w:hAnsiTheme="minorHAnsi" w:cstheme="minorHAnsi"/>
          <w:i/>
          <w:sz w:val="22"/>
          <w:szCs w:val="22"/>
          <w:lang w:val="hr-HR"/>
        </w:rPr>
        <w:t>plug-in</w:t>
      </w:r>
      <w:r w:rsidRPr="008D043F">
        <w:rPr>
          <w:rFonts w:asciiTheme="minorHAnsi" w:eastAsia="Calibri" w:hAnsiTheme="minorHAnsi" w:cstheme="minorHAnsi"/>
          <w:sz w:val="22"/>
          <w:szCs w:val="22"/>
          <w:lang w:val="hr-HR"/>
        </w:rPr>
        <w:t xml:space="preserve"> putničkih vozila (subvencije za nabavku, pravo ulaska u „zelena“ gradska područja, jeftiniji/</w:t>
      </w:r>
      <w:r w:rsidRPr="008D043F">
        <w:rPr>
          <w:rFonts w:asciiTheme="minorHAnsi" w:eastAsia="Calibri" w:hAnsiTheme="minorHAnsi" w:cstheme="minorHAnsi"/>
          <w:i/>
          <w:sz w:val="22"/>
          <w:szCs w:val="22"/>
          <w:lang w:val="hr-HR"/>
        </w:rPr>
        <w:t>free</w:t>
      </w:r>
      <w:r w:rsidRPr="008D043F">
        <w:rPr>
          <w:rFonts w:asciiTheme="minorHAnsi" w:eastAsia="Calibri" w:hAnsiTheme="minorHAnsi" w:cstheme="minorHAnsi"/>
          <w:sz w:val="22"/>
          <w:szCs w:val="22"/>
          <w:lang w:val="hr-HR"/>
        </w:rPr>
        <w:t xml:space="preserve"> parking itd.), javna vozila;</w:t>
      </w:r>
    </w:p>
    <w:p w14:paraId="5242B084"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gradnja infrastrukture za hibridna, električna i </w:t>
      </w:r>
      <w:r w:rsidRPr="008D043F">
        <w:rPr>
          <w:rFonts w:asciiTheme="minorHAnsi" w:eastAsia="Calibri" w:hAnsiTheme="minorHAnsi" w:cstheme="minorHAnsi"/>
          <w:i/>
          <w:sz w:val="22"/>
          <w:szCs w:val="22"/>
          <w:lang w:val="hr-HR"/>
        </w:rPr>
        <w:t>plug-in</w:t>
      </w:r>
      <w:r w:rsidRPr="008D043F">
        <w:rPr>
          <w:rFonts w:asciiTheme="minorHAnsi" w:eastAsia="Calibri" w:hAnsiTheme="minorHAnsi" w:cstheme="minorHAnsi"/>
          <w:sz w:val="22"/>
          <w:szCs w:val="22"/>
          <w:lang w:val="hr-HR"/>
        </w:rPr>
        <w:t xml:space="preserve"> putnička vozila  (punjači, zbrinjavanje potrošenih dijelova i sl.);</w:t>
      </w:r>
    </w:p>
    <w:p w14:paraId="637A8CB2"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gradnja biciklističkih staza i parkirališta za bicikle, izgradnja pješačkih staza.</w:t>
      </w:r>
    </w:p>
    <w:p w14:paraId="6F747336" w14:textId="7777777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4.7.: Smanjenje svjetlosnog zagađenja </w:t>
      </w:r>
    </w:p>
    <w:p w14:paraId="6174C3B2"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7.1. Usvajanje zakonodavnog okvira za reguliranje svjetlosnog zagađenja</w:t>
      </w:r>
    </w:p>
    <w:p w14:paraId="57845EDA"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usvajanje zakonodavnog okvira i izgradnja kapaciteta za reguliranje svjetlosnog zagađenja. Cilj će se postići kroz sljedeća područja djelovanja: </w:t>
      </w:r>
    </w:p>
    <w:p w14:paraId="0C37AD36" w14:textId="77777777"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usvajanje pravilnika o svjetlosnom zagađenju u Federaciji BiH</w:t>
      </w:r>
      <w:r w:rsidRPr="008D043F" w:rsidDel="00E0186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one rasvijetljenosti, dopuštene vrijednosti rasvjetljavanja, načini upravljanja rasvjetnim sistemima, inspekcijski nadzor itd.); </w:t>
      </w:r>
    </w:p>
    <w:p w14:paraId="4D807AC5" w14:textId="306AE6C3" w:rsidR="00B62FBD" w:rsidRPr="008D043F" w:rsidRDefault="00B62FBD" w:rsidP="0068355A">
      <w:pPr>
        <w:pStyle w:val="ListParagraph"/>
        <w:numPr>
          <w:ilvl w:val="0"/>
          <w:numId w:val="56"/>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nadležnih institucija (za prostorno planiranje, inspekcije itd.)</w:t>
      </w:r>
    </w:p>
    <w:p w14:paraId="54F2B0A8" w14:textId="77777777" w:rsidR="00B62FBD" w:rsidRPr="008D043F" w:rsidRDefault="00B62FBD" w:rsidP="0068355A">
      <w:pPr>
        <w:pStyle w:val="Head2"/>
        <w:spacing w:line="276" w:lineRule="auto"/>
        <w:rPr>
          <w:rFonts w:asciiTheme="minorHAnsi" w:hAnsiTheme="minorHAnsi"/>
          <w:lang w:val="hr-HR"/>
        </w:rPr>
      </w:pPr>
      <w:bookmarkStart w:id="140" w:name="_Toc104460915"/>
      <w:r w:rsidRPr="008D043F">
        <w:rPr>
          <w:rFonts w:asciiTheme="minorHAnsi" w:hAnsiTheme="minorHAnsi"/>
          <w:lang w:val="hr-HR"/>
        </w:rPr>
        <w:lastRenderedPageBreak/>
        <w:t>Indikativni finansijski okvir</w:t>
      </w:r>
      <w:bookmarkEnd w:id="140"/>
    </w:p>
    <w:p w14:paraId="7D6FF5BE" w14:textId="7982A497" w:rsidR="00A047EC" w:rsidRPr="008D043F" w:rsidRDefault="00A047EC"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akon Upravljanja vodama i Održivog upravljanja resursima, ova tematska oblast je treća po veličini procjene. Tematska oblast Kvalitet zraka, klimatske promjene i energija obuhvata 28% ili 3.3 milijarde KM od ukupnog troška </w:t>
      </w:r>
      <w:r w:rsidRPr="008D043F">
        <w:rPr>
          <w:rFonts w:asciiTheme="minorHAnsi" w:eastAsiaTheme="minorEastAsia" w:hAnsiTheme="minorHAnsi" w:cstheme="minorHAnsi"/>
          <w:color w:val="000000" w:themeColor="text1"/>
          <w:sz w:val="22"/>
          <w:szCs w:val="22"/>
          <w:lang w:val="hr-HR" w:eastAsia="en-US"/>
        </w:rPr>
        <w:t>Strategije koji iznosi 11.9 milijardi KM</w:t>
      </w:r>
      <w:r w:rsidRPr="008D043F">
        <w:rPr>
          <w:rFonts w:asciiTheme="minorHAnsi" w:eastAsiaTheme="minorHAnsi" w:hAnsiTheme="minorHAnsi" w:cstheme="minorHAnsi"/>
          <w:sz w:val="22"/>
          <w:szCs w:val="22"/>
          <w:lang w:val="hr-HR" w:eastAsia="en-US"/>
        </w:rPr>
        <w:t xml:space="preserve">. Ova tematska oblast ima sedam prioriteta koji se sastoje od 13 mjera. </w:t>
      </w:r>
      <w:r w:rsidRPr="008D043F">
        <w:rPr>
          <w:rFonts w:asciiTheme="minorHAnsi" w:eastAsiaTheme="minorEastAsia" w:hAnsiTheme="minorHAnsi" w:cstheme="minorHAnsi"/>
          <w:color w:val="000000" w:themeColor="text1"/>
          <w:sz w:val="22"/>
          <w:szCs w:val="22"/>
          <w:lang w:val="hr-HR" w:eastAsia="en-US"/>
        </w:rPr>
        <w:t xml:space="preserve">U procesu izrade indikativnog finansijskog okvira za tematsku oblast </w:t>
      </w:r>
      <w:r w:rsidRPr="008D043F">
        <w:rPr>
          <w:rFonts w:asciiTheme="minorHAnsi" w:eastAsiaTheme="minorHAnsi" w:hAnsiTheme="minorHAnsi" w:cstheme="minorHAnsi"/>
          <w:sz w:val="22"/>
          <w:szCs w:val="22"/>
          <w:lang w:val="hr-HR" w:eastAsia="en-US"/>
        </w:rPr>
        <w:t>Kvalitet zraka, klimatske promjene i energija sve mjere su dobile finansijsku procjenu. Najveći prioritet ove tematske oblasti je prioritet 4.5. (Povećanje energijske efikasnosti u krajnjoj potrošnji u svim sektorima) koji iznosi 62% ili oko 2 milijarde KM. Slijede ga prioriteti 4.4. (Jačanje otpornosti na utjecaje klimatskih promjena) sa 18% ili 597 miliona KM i 4.1. (Smanjenje zagađivanja zraka zagađujućim materijama na nivoe koji su sigurni za ljudsko zdravlje) sa 10% ili 324 miliona KM. Ukupna finansijska procjena za četiri proestala prioriteta je oko 1</w:t>
      </w:r>
      <w:r w:rsidR="0052172F" w:rsidRPr="008D043F">
        <w:rPr>
          <w:rFonts w:asciiTheme="minorHAnsi" w:eastAsiaTheme="minorHAnsi" w:hAnsiTheme="minorHAnsi" w:cstheme="minorHAnsi"/>
          <w:sz w:val="22"/>
          <w:szCs w:val="22"/>
          <w:lang w:val="hr-HR" w:eastAsia="en-US"/>
        </w:rPr>
        <w:t>1</w:t>
      </w:r>
      <w:r w:rsidRPr="008D043F">
        <w:rPr>
          <w:rFonts w:asciiTheme="minorHAnsi" w:eastAsiaTheme="minorHAnsi" w:hAnsiTheme="minorHAnsi" w:cstheme="minorHAnsi"/>
          <w:sz w:val="22"/>
          <w:szCs w:val="22"/>
          <w:lang w:val="hr-HR" w:eastAsia="en-US"/>
        </w:rPr>
        <w:t>% ili 35</w:t>
      </w:r>
      <w:r w:rsidR="0052172F" w:rsidRPr="008D043F">
        <w:rPr>
          <w:rFonts w:asciiTheme="minorHAnsi" w:eastAsiaTheme="minorHAnsi" w:hAnsiTheme="minorHAnsi" w:cstheme="minorHAnsi"/>
          <w:sz w:val="22"/>
          <w:szCs w:val="22"/>
          <w:lang w:val="hr-HR" w:eastAsia="en-US"/>
        </w:rPr>
        <w:t>5</w:t>
      </w:r>
      <w:r w:rsidRPr="008D043F">
        <w:rPr>
          <w:rFonts w:asciiTheme="minorHAnsi" w:eastAsiaTheme="minorHAnsi" w:hAnsiTheme="minorHAnsi" w:cstheme="minorHAnsi"/>
          <w:sz w:val="22"/>
          <w:szCs w:val="22"/>
          <w:lang w:val="hr-HR" w:eastAsia="en-US"/>
        </w:rPr>
        <w:t xml:space="preserve"> miliona KM.</w:t>
      </w:r>
    </w:p>
    <w:p w14:paraId="4B337CA0" w14:textId="77777777"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finansijskog okvira za tematsku oblast </w:t>
      </w:r>
      <w:r w:rsidRPr="008D043F">
        <w:rPr>
          <w:rFonts w:asciiTheme="minorHAnsi" w:eastAsiaTheme="minorHAnsi" w:hAnsiTheme="minorHAnsi" w:cstheme="minorHAnsi"/>
          <w:sz w:val="22"/>
          <w:szCs w:val="22"/>
          <w:lang w:val="hr-HR" w:eastAsia="en-US"/>
        </w:rPr>
        <w:t xml:space="preserve">Kvalitet zraka, klimatske promjene i energija </w:t>
      </w:r>
      <w:r w:rsidRPr="008D043F">
        <w:rPr>
          <w:rFonts w:asciiTheme="minorHAnsi" w:eastAsiaTheme="minorEastAsia" w:hAnsiTheme="minorHAnsi" w:cstheme="minorHAnsi"/>
          <w:color w:val="000000" w:themeColor="text1"/>
          <w:sz w:val="22"/>
          <w:szCs w:val="22"/>
          <w:lang w:val="hr-HR" w:eastAsia="en-US"/>
        </w:rPr>
        <w:t>kao i općenito za nivo 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e uključuje tabelu i tortni grafikon.</w:t>
      </w:r>
    </w:p>
    <w:p w14:paraId="1140D0AF" w14:textId="77777777" w:rsidR="001F3DA0" w:rsidRPr="008D043F" w:rsidRDefault="001F3DA0" w:rsidP="0068355A">
      <w:pPr>
        <w:spacing w:line="276" w:lineRule="auto"/>
        <w:rPr>
          <w:rFonts w:asciiTheme="minorHAnsi" w:hAnsiTheme="minorHAnsi" w:cstheme="minorHAnsi"/>
          <w:lang w:val="hr-HR"/>
        </w:rPr>
      </w:pPr>
      <w:r w:rsidRPr="008D043F">
        <w:rPr>
          <w:rFonts w:asciiTheme="minorHAnsi" w:hAnsiTheme="minorHAnsi" w:cstheme="minorHAnsi"/>
          <w:lang w:val="hr-HR"/>
        </w:rPr>
        <w:br w:type="page"/>
      </w:r>
    </w:p>
    <w:p w14:paraId="7E9272C8" w14:textId="77777777" w:rsidR="001F3DA0" w:rsidRPr="008D043F" w:rsidRDefault="00597D54" w:rsidP="0068355A">
      <w:pPr>
        <w:pStyle w:val="Head1"/>
        <w:spacing w:after="240" w:line="276" w:lineRule="auto"/>
        <w:rPr>
          <w:rFonts w:asciiTheme="minorHAnsi" w:hAnsiTheme="minorHAnsi" w:cstheme="minorHAnsi"/>
          <w:lang w:val="hr-HR"/>
        </w:rPr>
      </w:pPr>
      <w:bookmarkStart w:id="141" w:name="_Toc104460916"/>
      <w:r w:rsidRPr="008D043F">
        <w:rPr>
          <w:rFonts w:asciiTheme="minorHAnsi" w:hAnsiTheme="minorHAnsi" w:cstheme="minorHAnsi"/>
          <w:lang w:val="hr-HR"/>
        </w:rPr>
        <w:lastRenderedPageBreak/>
        <w:t>HEMIJSKA SIGURNOST I BUKA</w:t>
      </w:r>
      <w:bookmarkEnd w:id="141"/>
    </w:p>
    <w:p w14:paraId="534A5F1C" w14:textId="77777777" w:rsidR="00CA18D2" w:rsidRPr="008D043F" w:rsidRDefault="00CA18D2" w:rsidP="0068355A">
      <w:pPr>
        <w:pStyle w:val="Head2"/>
        <w:spacing w:line="276" w:lineRule="auto"/>
        <w:rPr>
          <w:rFonts w:asciiTheme="minorHAnsi" w:hAnsiTheme="minorHAnsi"/>
          <w:lang w:val="hr-HR"/>
        </w:rPr>
      </w:pPr>
      <w:bookmarkStart w:id="142" w:name="_Toc104460917"/>
      <w:r w:rsidRPr="008D043F">
        <w:rPr>
          <w:rFonts w:asciiTheme="minorHAnsi" w:hAnsiTheme="minorHAnsi"/>
          <w:lang w:val="hr-HR"/>
        </w:rPr>
        <w:t>Analiza situacije</w:t>
      </w:r>
      <w:bookmarkEnd w:id="142"/>
    </w:p>
    <w:p w14:paraId="672FAA22" w14:textId="77777777"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ko bi se zaštitilo zdravlje ljudi i okoliš, potrebno je omogućiti sigurnu upotrebu hemikalija i smanjiti nivo </w:t>
      </w:r>
      <w:r w:rsidR="00735BB9" w:rsidRPr="008D043F">
        <w:rPr>
          <w:rFonts w:asciiTheme="minorHAnsi" w:hAnsiTheme="minorHAnsi" w:cstheme="minorHAnsi"/>
          <w:sz w:val="22"/>
          <w:szCs w:val="22"/>
          <w:lang w:val="hr-HR"/>
        </w:rPr>
        <w:t xml:space="preserve">emitirane </w:t>
      </w:r>
      <w:r w:rsidRPr="008D043F">
        <w:rPr>
          <w:rFonts w:asciiTheme="minorHAnsi" w:hAnsiTheme="minorHAnsi" w:cstheme="minorHAnsi"/>
          <w:sz w:val="22"/>
          <w:szCs w:val="22"/>
          <w:lang w:val="hr-HR"/>
        </w:rPr>
        <w:t xml:space="preserve">buke. Upravo zbog toga, ovo poglavlje analizira </w:t>
      </w:r>
      <w:r w:rsidRPr="008D043F">
        <w:rPr>
          <w:rFonts w:asciiTheme="minorHAnsi" w:hAnsiTheme="minorHAnsi" w:cstheme="minorHAnsi"/>
          <w:b/>
          <w:sz w:val="22"/>
          <w:szCs w:val="22"/>
          <w:lang w:val="hr-HR"/>
        </w:rPr>
        <w:t>polazno stanje</w:t>
      </w:r>
      <w:r w:rsidRPr="008D043F">
        <w:rPr>
          <w:rFonts w:asciiTheme="minorHAnsi" w:hAnsiTheme="minorHAnsi" w:cstheme="minorHAnsi"/>
          <w:sz w:val="22"/>
          <w:szCs w:val="22"/>
          <w:lang w:val="hr-HR"/>
        </w:rPr>
        <w:t xml:space="preserve"> i </w:t>
      </w:r>
      <w:r w:rsidRPr="008D043F">
        <w:rPr>
          <w:rFonts w:asciiTheme="minorHAnsi" w:hAnsiTheme="minorHAnsi" w:cstheme="minorHAnsi"/>
          <w:b/>
          <w:sz w:val="22"/>
          <w:szCs w:val="22"/>
          <w:lang w:val="hr-HR"/>
        </w:rPr>
        <w:t>ključne izazove</w:t>
      </w:r>
      <w:r w:rsidRPr="008D043F">
        <w:rPr>
          <w:rFonts w:asciiTheme="minorHAnsi" w:hAnsiTheme="minorHAnsi" w:cstheme="minorHAnsi"/>
          <w:sz w:val="22"/>
          <w:szCs w:val="22"/>
          <w:lang w:val="hr-HR"/>
        </w:rPr>
        <w:t xml:space="preserve"> s ciljem adekvatnog određivanja narednih ciljeva, prioriteta i mjera u oblasti hemijske sigurnosti i buke. </w:t>
      </w:r>
    </w:p>
    <w:p w14:paraId="2A9EC8F3" w14:textId="5A327468" w:rsidR="008474EC" w:rsidRPr="008D043F" w:rsidRDefault="008474E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Hemikalije, koje mogu biti prirodnog ili vještačkog porijekla (proizvedene), su pored industrijske djelatnosti dio svakodnevnog života zbog njihovog općeg prisustva i stalnog izlaganja njihovom djelovanju. Ljudi su svakodnevno izloženi raznim opasnim hemikalijama koje koriste u domaćinstvu, a kojima mogu biti izložene ranjive grupe društva, kao što su djeca i trudnice. Različite grupe stanovništva (žene, muškarci ili siromašni) su na različit način izložene hemikalijama, zbog podjele rada, društvenih normi i mjesta na kojem žive. Također, postoje razlike u osjetljivosti na štetnost hemikalija između, na primjer, žena, muškaraca i djece. Stoga se i utjecaj upotrebe hemikalija razlikuje između ovih grupa. Poboljšanje životnog standarda marginalizovane populacije, rješavanje problema siromaštva i isticanjem grupa u nepovoljnom položaju su ključne mjere koje mogu pomoći u smanjenju njihove izloženosti štetnim hemikalijama pa i buci</w:t>
      </w:r>
      <w:r w:rsidR="00FD0A80" w:rsidRPr="008D043F">
        <w:rPr>
          <w:rFonts w:asciiTheme="minorHAnsi" w:hAnsiTheme="minorHAnsi" w:cstheme="minorHAnsi"/>
          <w:sz w:val="22"/>
          <w:szCs w:val="22"/>
          <w:lang w:val="hr-HR"/>
        </w:rPr>
        <w:t xml:space="preserve"> </w:t>
      </w:r>
      <w:r w:rsidR="00FD0A80" w:rsidRPr="008D043F">
        <w:rPr>
          <w:rFonts w:asciiTheme="minorHAnsi" w:hAnsiTheme="minorHAnsi" w:cstheme="minorHAnsi"/>
          <w:sz w:val="22"/>
          <w:szCs w:val="22"/>
          <w:lang w:val="hr-HR"/>
        </w:rPr>
        <w:fldChar w:fldCharType="begin"/>
      </w:r>
      <w:r w:rsidR="00FD0A80" w:rsidRPr="008D043F">
        <w:rPr>
          <w:rFonts w:asciiTheme="minorHAnsi" w:hAnsiTheme="minorHAnsi" w:cstheme="minorHAnsi"/>
          <w:sz w:val="22"/>
          <w:szCs w:val="22"/>
          <w:lang w:val="hr-HR"/>
        </w:rPr>
        <w:instrText xml:space="preserve"> ADDIN ZOTERO_ITEM CSL_CITATION {"citationID":"kPbOwBmd","properties":{"formattedCitation":"(Strambo et al. 2021)","plainCitation":"(Strambo et al. 2021)","noteIndex":0},"citationItems":[{"id":1503,"uris":["http://zotero.org/users/7192877/items/U79T83J4"],"itemData":{"id":1503,"type":"article-journal","abstract":"This discussion brief explains how chemical safety and noise pollution in Bosnia and Herzegovina are related to gender inequality, social inequity and poverty.","language":"en-GB","source":"www.sei.org","title":"Chemical safety &amp; noise pollution in Bosnia and Herzegovina: a gender equality, social equity and poverty reduction lens","title-short":"Chemical safety &amp; noise pollution in Bosnia and Herzegovina","URL":"https://www.sei.org/publications/chemical-safety-noise-pollution-in-bih-a-gesep-lens/","author":[{"family":"Strambo","given":"Claudia"},{"family":"Segnestam","given":"Lisa"},{"family":"Jahovic","given":"Belma"}],"accessed":{"date-parts":[["2022",4,16]]},"issued":{"date-parts":[["2021",8,10]]}}}],"schema":"https://github.com/citation-style-language/schema/raw/master/csl-citation.json"} </w:instrText>
      </w:r>
      <w:r w:rsidR="00FD0A80" w:rsidRPr="008D043F">
        <w:rPr>
          <w:rFonts w:asciiTheme="minorHAnsi" w:hAnsiTheme="minorHAnsi" w:cstheme="minorHAnsi"/>
          <w:sz w:val="22"/>
          <w:szCs w:val="22"/>
          <w:lang w:val="hr-HR"/>
        </w:rPr>
        <w:fldChar w:fldCharType="separate"/>
      </w:r>
      <w:r w:rsidR="00FD0A80" w:rsidRPr="008D043F">
        <w:rPr>
          <w:rFonts w:asciiTheme="minorHAnsi" w:hAnsiTheme="minorHAnsi" w:cstheme="minorHAnsi"/>
          <w:sz w:val="22"/>
          <w:lang w:val="hr-HR"/>
        </w:rPr>
        <w:t xml:space="preserve">(Strambo </w:t>
      </w:r>
      <w:r w:rsidR="00FD0A80" w:rsidRPr="008D043F">
        <w:rPr>
          <w:rFonts w:asciiTheme="minorHAnsi" w:hAnsiTheme="minorHAnsi" w:cstheme="minorHAnsi"/>
          <w:i/>
          <w:iCs/>
          <w:sz w:val="22"/>
          <w:lang w:val="hr-HR"/>
        </w:rPr>
        <w:t>et al.</w:t>
      </w:r>
      <w:r w:rsidR="00BC4186" w:rsidRPr="008D043F">
        <w:rPr>
          <w:rFonts w:asciiTheme="minorHAnsi" w:hAnsiTheme="minorHAnsi" w:cstheme="minorHAnsi"/>
          <w:sz w:val="22"/>
          <w:lang w:val="hr-HR"/>
        </w:rPr>
        <w:t>,</w:t>
      </w:r>
      <w:r w:rsidR="00FD0A80" w:rsidRPr="008D043F">
        <w:rPr>
          <w:rFonts w:asciiTheme="minorHAnsi" w:hAnsiTheme="minorHAnsi" w:cstheme="minorHAnsi"/>
          <w:sz w:val="22"/>
          <w:lang w:val="hr-HR"/>
        </w:rPr>
        <w:t xml:space="preserve"> 2021)</w:t>
      </w:r>
      <w:r w:rsidR="00FD0A80"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288FC9A7" w14:textId="77777777" w:rsidR="00B321AB" w:rsidRPr="008D043F" w:rsidRDefault="00B321AB" w:rsidP="0068355A">
      <w:pPr>
        <w:shd w:val="clear" w:color="auto" w:fill="FDFDFD"/>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eke hemikalije</w:t>
      </w:r>
      <w:r w:rsidR="00735B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što su postojane organske zagađujuće materije (eng. </w:t>
      </w:r>
      <w:r w:rsidRPr="008D043F">
        <w:rPr>
          <w:rFonts w:asciiTheme="minorHAnsi" w:hAnsiTheme="minorHAnsi" w:cstheme="minorHAnsi"/>
          <w:i/>
          <w:sz w:val="22"/>
          <w:szCs w:val="22"/>
          <w:lang w:val="hr-HR"/>
        </w:rPr>
        <w:t>Persistent Organic Pollutants</w:t>
      </w:r>
      <w:r w:rsidR="00735BB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POPs) i živa se zadržavaju dugo u okolišu, te imaju dugoročne negativne </w:t>
      </w:r>
      <w:r w:rsidR="00735BB9" w:rsidRPr="008D043F">
        <w:rPr>
          <w:rFonts w:asciiTheme="minorHAnsi" w:hAnsiTheme="minorHAnsi" w:cstheme="minorHAnsi"/>
          <w:sz w:val="22"/>
          <w:szCs w:val="22"/>
          <w:lang w:val="hr-HR"/>
        </w:rPr>
        <w:t>utjecaje</w:t>
      </w:r>
      <w:r w:rsidRPr="008D043F">
        <w:rPr>
          <w:rFonts w:asciiTheme="minorHAnsi" w:hAnsiTheme="minorHAnsi" w:cstheme="minorHAnsi"/>
          <w:sz w:val="22"/>
          <w:szCs w:val="22"/>
          <w:lang w:val="hr-HR"/>
        </w:rPr>
        <w:t xml:space="preserve"> na okoliš i zdravlje ljudi. </w:t>
      </w:r>
      <w:r w:rsidRPr="008D043F">
        <w:rPr>
          <w:rStyle w:val="jlqj4b"/>
          <w:rFonts w:asciiTheme="minorHAnsi" w:hAnsiTheme="minorHAnsi" w:cstheme="minorHAnsi"/>
          <w:sz w:val="22"/>
          <w:szCs w:val="22"/>
          <w:lang w:val="hr-HR"/>
        </w:rPr>
        <w:t xml:space="preserve">Hemijska sigurnost podrazumijeva </w:t>
      </w:r>
      <w:r w:rsidR="00735BB9" w:rsidRPr="008D043F">
        <w:rPr>
          <w:rStyle w:val="jlqj4b"/>
          <w:rFonts w:asciiTheme="minorHAnsi" w:hAnsiTheme="minorHAnsi" w:cstheme="minorHAnsi"/>
          <w:sz w:val="22"/>
          <w:szCs w:val="22"/>
          <w:lang w:val="hr-HR"/>
        </w:rPr>
        <w:t xml:space="preserve">poduzimanje </w:t>
      </w:r>
      <w:r w:rsidRPr="008D043F">
        <w:rPr>
          <w:rStyle w:val="jlqj4b"/>
          <w:rFonts w:asciiTheme="minorHAnsi" w:hAnsiTheme="minorHAnsi" w:cstheme="minorHAnsi"/>
          <w:sz w:val="22"/>
          <w:szCs w:val="22"/>
          <w:lang w:val="hr-HR"/>
        </w:rPr>
        <w:t>svih aktivnosti koje uključuju hemikalije na način da se osigura zdravlje ljudi i sačuva okoliš</w:t>
      </w:r>
      <w:r w:rsidRPr="008D043F">
        <w:rPr>
          <w:rFonts w:asciiTheme="minorHAnsi" w:hAnsiTheme="minorHAnsi" w:cstheme="minorHAnsi"/>
          <w:sz w:val="22"/>
          <w:szCs w:val="22"/>
          <w:lang w:val="hr-HR"/>
        </w:rPr>
        <w:t>, te su potrebna posebna institucionalna rješenja i zakonski propisi u oblasti hemijske sigurnosti.</w:t>
      </w:r>
      <w:r w:rsidRPr="008D043F">
        <w:rPr>
          <w:rStyle w:val="ts-alignment-element"/>
          <w:rFonts w:asciiTheme="minorHAnsi" w:hAnsiTheme="minorHAnsi" w:cstheme="minorHAnsi"/>
          <w:sz w:val="21"/>
          <w:szCs w:val="21"/>
          <w:lang w:val="hr-HR"/>
        </w:rPr>
        <w:t xml:space="preserve"> </w:t>
      </w:r>
      <w:r w:rsidRPr="008D043F">
        <w:rPr>
          <w:rFonts w:asciiTheme="minorHAnsi" w:hAnsiTheme="minorHAnsi" w:cstheme="minorHAnsi"/>
          <w:sz w:val="22"/>
          <w:szCs w:val="22"/>
          <w:u w:val="single"/>
          <w:lang w:val="hr-HR"/>
        </w:rPr>
        <w:t xml:space="preserve">Hemijska sigurnost podrazumijeva da </w:t>
      </w:r>
      <w:r w:rsidR="00735BB9" w:rsidRPr="008D043F">
        <w:rPr>
          <w:rFonts w:asciiTheme="minorHAnsi" w:hAnsiTheme="minorHAnsi" w:cstheme="minorHAnsi"/>
          <w:sz w:val="22"/>
          <w:szCs w:val="22"/>
          <w:u w:val="single"/>
          <w:lang w:val="hr-HR"/>
        </w:rPr>
        <w:t xml:space="preserve">je </w:t>
      </w:r>
      <w:r w:rsidRPr="008D043F">
        <w:rPr>
          <w:rFonts w:asciiTheme="minorHAnsi" w:hAnsiTheme="minorHAnsi" w:cstheme="minorHAnsi"/>
          <w:sz w:val="22"/>
          <w:szCs w:val="22"/>
          <w:u w:val="single"/>
          <w:lang w:val="hr-HR"/>
        </w:rPr>
        <w:t xml:space="preserve">svaka </w:t>
      </w:r>
      <w:r w:rsidR="00735BB9" w:rsidRPr="008D043F">
        <w:rPr>
          <w:rFonts w:asciiTheme="minorHAnsi" w:hAnsiTheme="minorHAnsi" w:cstheme="minorHAnsi"/>
          <w:sz w:val="22"/>
          <w:szCs w:val="22"/>
          <w:u w:val="single"/>
          <w:lang w:val="hr-HR"/>
        </w:rPr>
        <w:t xml:space="preserve">hemikalija </w:t>
      </w:r>
      <w:r w:rsidRPr="008D043F">
        <w:rPr>
          <w:rFonts w:asciiTheme="minorHAnsi" w:hAnsiTheme="minorHAnsi" w:cstheme="minorHAnsi"/>
          <w:sz w:val="22"/>
          <w:szCs w:val="22"/>
          <w:u w:val="single"/>
          <w:lang w:val="hr-HR"/>
        </w:rPr>
        <w:t>u upotrebi sigurna za ljudsko zdravlje i okoliš, što nameće potrebu za definiranjem posebnih institucionalnih rješenja i zakonodavstva u području hemijske sigurnosti.</w:t>
      </w:r>
    </w:p>
    <w:p w14:paraId="2F37C810" w14:textId="03F1AB9A"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pravljanje hemikalijama 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e u nadležnosti entiteta i </w:t>
      </w:r>
      <w:r w:rsidR="00B437EB" w:rsidRPr="008D043F">
        <w:rPr>
          <w:rFonts w:asciiTheme="minorHAnsi" w:hAnsiTheme="minorHAnsi" w:cstheme="minorHAnsi"/>
          <w:sz w:val="22"/>
          <w:szCs w:val="22"/>
          <w:lang w:val="hr-HR"/>
        </w:rPr>
        <w:t xml:space="preserve">Brčko distrikta </w:t>
      </w:r>
      <w:r w:rsidRPr="008D043F">
        <w:rPr>
          <w:rFonts w:asciiTheme="minorHAnsi" w:hAnsiTheme="minorHAnsi" w:cstheme="minorHAnsi"/>
          <w:sz w:val="22"/>
          <w:szCs w:val="22"/>
          <w:lang w:val="hr-HR"/>
        </w:rPr>
        <w:t>BiH, osim u oblasti izvještavanja prema EU institucijama (u skladu s obavezama iz Sporazuma o stabilizaciji i pridruživanju), sekretarijatima potpisanih konvencija i carinske politike</w:t>
      </w:r>
      <w:r w:rsidR="00B437E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ključujući kontrolu i spr</w:t>
      </w:r>
      <w:r w:rsidR="00B437EB" w:rsidRPr="008D043F">
        <w:rPr>
          <w:rFonts w:asciiTheme="minorHAnsi" w:hAnsiTheme="minorHAnsi" w:cstheme="minorHAnsi"/>
          <w:sz w:val="22"/>
          <w:szCs w:val="22"/>
          <w:lang w:val="hr-HR"/>
        </w:rPr>
        <w:t>j</w:t>
      </w:r>
      <w:r w:rsidRPr="008D043F">
        <w:rPr>
          <w:rFonts w:asciiTheme="minorHAnsi" w:hAnsiTheme="minorHAnsi" w:cstheme="minorHAnsi"/>
          <w:sz w:val="22"/>
          <w:szCs w:val="22"/>
          <w:lang w:val="hr-HR"/>
        </w:rPr>
        <w:t xml:space="preserve">ečavanje ulaska zabranjenih dobara i supstanci na teritoriju BiH. Nadležnosti u </w:t>
      </w:r>
      <w:r w:rsidR="00B437EB"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podijeljene</w:t>
      </w:r>
      <w:r w:rsidR="00B437EB"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prema oblastima okoliša i zdravstva, kako je opisano u nastavku teksta. </w:t>
      </w:r>
    </w:p>
    <w:p w14:paraId="0A02D0BA" w14:textId="72FA3258" w:rsidR="00B321AB" w:rsidRPr="008D043F" w:rsidRDefault="00A01E8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BiH</w:t>
      </w:r>
      <w:r w:rsidR="00B321AB" w:rsidRPr="008D043F">
        <w:rPr>
          <w:rFonts w:asciiTheme="minorHAnsi" w:hAnsiTheme="minorHAnsi" w:cstheme="minorHAnsi"/>
          <w:sz w:val="22"/>
          <w:szCs w:val="22"/>
          <w:lang w:val="hr-HR"/>
        </w:rPr>
        <w:t xml:space="preserve"> je </w:t>
      </w:r>
      <w:r w:rsidR="00B437EB" w:rsidRPr="008D043F">
        <w:rPr>
          <w:rFonts w:asciiTheme="minorHAnsi" w:hAnsiTheme="minorHAnsi" w:cstheme="minorHAnsi"/>
          <w:sz w:val="22"/>
          <w:szCs w:val="22"/>
          <w:lang w:val="hr-HR"/>
        </w:rPr>
        <w:t xml:space="preserve">ratificirala </w:t>
      </w:r>
      <w:r w:rsidR="00B321AB" w:rsidRPr="008D043F">
        <w:rPr>
          <w:rFonts w:asciiTheme="minorHAnsi" w:hAnsiTheme="minorHAnsi" w:cstheme="minorHAnsi"/>
          <w:sz w:val="22"/>
          <w:szCs w:val="22"/>
          <w:lang w:val="hr-HR"/>
        </w:rPr>
        <w:t>sljedeće konvencije u oblasti hemijske sigurnosti:</w:t>
      </w:r>
    </w:p>
    <w:p w14:paraId="290E2AEA" w14:textId="77777777" w:rsidR="00B321AB" w:rsidRPr="008D043F" w:rsidRDefault="00B321AB" w:rsidP="0068355A">
      <w:pPr>
        <w:pStyle w:val="ListParagraph"/>
        <w:numPr>
          <w:ilvl w:val="0"/>
          <w:numId w:val="232"/>
        </w:numPr>
        <w:spacing w:before="240" w:after="24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Bečka konvencija, Montrealski protokol, s </w:t>
      </w:r>
      <w:r w:rsidR="00B437EB" w:rsidRPr="008D043F">
        <w:rPr>
          <w:rFonts w:asciiTheme="minorHAnsi" w:hAnsiTheme="minorHAnsi" w:cstheme="minorHAnsi"/>
          <w:sz w:val="22"/>
          <w:szCs w:val="22"/>
          <w:lang w:val="hr-HR"/>
        </w:rPr>
        <w:t xml:space="preserve">pripadajućim </w:t>
      </w:r>
      <w:r w:rsidRPr="008D043F">
        <w:rPr>
          <w:rFonts w:asciiTheme="minorHAnsi" w:hAnsiTheme="minorHAnsi" w:cstheme="minorHAnsi"/>
          <w:sz w:val="22"/>
          <w:szCs w:val="22"/>
          <w:lang w:val="hr-HR"/>
        </w:rPr>
        <w:t>amandmanima (Kopenhaški,</w:t>
      </w:r>
      <w:r w:rsidR="00B437E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Montrealski</w:t>
      </w:r>
      <w:r w:rsidR="00B437E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ekinški i Kigali) o zaštiti ozonskog omotača</w:t>
      </w:r>
      <w:r w:rsidR="00B437EB" w:rsidRPr="008D043F">
        <w:rPr>
          <w:rFonts w:asciiTheme="minorHAnsi" w:hAnsiTheme="minorHAnsi" w:cstheme="minorHAnsi"/>
          <w:sz w:val="22"/>
          <w:szCs w:val="22"/>
          <w:lang w:val="hr-HR"/>
        </w:rPr>
        <w:t>;</w:t>
      </w:r>
    </w:p>
    <w:p w14:paraId="1F912774" w14:textId="77777777" w:rsidR="00B321AB" w:rsidRPr="008D043F" w:rsidRDefault="00B321AB" w:rsidP="0068355A">
      <w:pPr>
        <w:pStyle w:val="ListParagraph"/>
        <w:numPr>
          <w:ilvl w:val="0"/>
          <w:numId w:val="232"/>
        </w:numPr>
        <w:spacing w:before="240" w:after="24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Štokholmska konvencija o postojanim organskim zagađujućim materijama</w:t>
      </w:r>
      <w:r w:rsidR="00B437EB" w:rsidRPr="008D043F">
        <w:rPr>
          <w:rFonts w:asciiTheme="minorHAnsi" w:hAnsiTheme="minorHAnsi" w:cstheme="minorHAnsi"/>
          <w:sz w:val="22"/>
          <w:szCs w:val="22"/>
          <w:lang w:val="hr-HR"/>
        </w:rPr>
        <w:t>;</w:t>
      </w:r>
    </w:p>
    <w:p w14:paraId="1EA35BD1" w14:textId="77777777" w:rsidR="00B321AB" w:rsidRPr="008D043F" w:rsidRDefault="00B321AB" w:rsidP="0068355A">
      <w:pPr>
        <w:pStyle w:val="ListParagraph"/>
        <w:numPr>
          <w:ilvl w:val="0"/>
          <w:numId w:val="232"/>
        </w:numPr>
        <w:spacing w:before="240" w:after="24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Roterdamska konvencija o postupku davanja saglasnosti na osnovu prethodnog obavještenja za određene opasne hemikalije i pesticide u međunarodnoj trgovini</w:t>
      </w:r>
      <w:r w:rsidR="00B437EB" w:rsidRPr="008D043F">
        <w:rPr>
          <w:rFonts w:asciiTheme="minorHAnsi" w:hAnsiTheme="minorHAnsi" w:cstheme="minorHAnsi"/>
          <w:sz w:val="22"/>
          <w:szCs w:val="22"/>
          <w:lang w:val="hr-HR"/>
        </w:rPr>
        <w:t>.</w:t>
      </w:r>
    </w:p>
    <w:p w14:paraId="7C06301F" w14:textId="77777777"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o ministarstvo okoliša i turizma nadležno </w:t>
      </w:r>
      <w:r w:rsidR="00B437EB"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za kontrolu i praćenje potrošnje supstanci koje oštećuju ozonski omotač, a prikupljene podatke dostavlja Ozonskoj jedinici BiH koja funkcionira u sklopu MVTEO</w:t>
      </w:r>
      <w:r w:rsidR="00B437EB"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Svi uvoznici/izvoznici SOOO</w:t>
      </w:r>
      <w:r w:rsidR="00B437EB"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dužni su nadležnim vlastima podnijeti godišnje </w:t>
      </w:r>
      <w:r w:rsidRPr="008D043F">
        <w:rPr>
          <w:rFonts w:asciiTheme="minorHAnsi" w:hAnsiTheme="minorHAnsi" w:cstheme="minorHAnsi"/>
          <w:sz w:val="22"/>
          <w:szCs w:val="22"/>
          <w:lang w:val="hr-HR"/>
        </w:rPr>
        <w:lastRenderedPageBreak/>
        <w:t xml:space="preserve">izvještaje o uvozu/ponovnom izvozu, distribuciji/prodaji na tržištu </w:t>
      </w:r>
      <w:r w:rsidR="00B437EB" w:rsidRPr="008D043F">
        <w:rPr>
          <w:rFonts w:asciiTheme="minorHAnsi" w:hAnsiTheme="minorHAnsi" w:cstheme="minorHAnsi"/>
          <w:sz w:val="22"/>
          <w:szCs w:val="22"/>
          <w:lang w:val="hr-HR"/>
        </w:rPr>
        <w:t xml:space="preserve">Republike Srpske </w:t>
      </w:r>
      <w:r w:rsidRPr="008D043F">
        <w:rPr>
          <w:rFonts w:asciiTheme="minorHAnsi" w:hAnsiTheme="minorHAnsi" w:cstheme="minorHAnsi"/>
          <w:sz w:val="22"/>
          <w:szCs w:val="22"/>
          <w:lang w:val="hr-HR"/>
        </w:rPr>
        <w:t>i količinama SOOO</w:t>
      </w:r>
      <w:r w:rsidR="00B437EB"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i zamjenskim supstancama na zalihama na dan 31. </w:t>
      </w:r>
      <w:r w:rsidR="00B437EB" w:rsidRPr="008D043F">
        <w:rPr>
          <w:rFonts w:asciiTheme="minorHAnsi" w:hAnsiTheme="minorHAnsi" w:cstheme="minorHAnsi"/>
          <w:sz w:val="22"/>
          <w:szCs w:val="22"/>
          <w:lang w:val="hr-HR"/>
        </w:rPr>
        <w:t>decembra</w:t>
      </w:r>
      <w:r w:rsidRPr="008D043F">
        <w:rPr>
          <w:rFonts w:asciiTheme="minorHAnsi" w:hAnsiTheme="minorHAnsi" w:cstheme="minorHAnsi"/>
          <w:sz w:val="22"/>
          <w:szCs w:val="22"/>
          <w:lang w:val="hr-HR"/>
        </w:rPr>
        <w:t xml:space="preserve"> prethodne godine. Izvještaji se dostavljaju najkasnije do 31. januara sljedeće godine, u formatima propisanim Odlukom Vijeća ministara BiH. </w:t>
      </w:r>
    </w:p>
    <w:p w14:paraId="1471153E" w14:textId="4A35A623" w:rsidR="00B321AB" w:rsidRPr="008D043F" w:rsidRDefault="00B321AB" w:rsidP="0068355A">
      <w:pPr>
        <w:spacing w:before="240" w:after="240" w:line="276" w:lineRule="auto"/>
        <w:jc w:val="both"/>
        <w:rPr>
          <w:rFonts w:asciiTheme="minorHAnsi" w:hAnsiTheme="minorHAnsi" w:cstheme="minorHAnsi"/>
          <w:color w:val="000000" w:themeColor="text1"/>
          <w:sz w:val="22"/>
          <w:szCs w:val="22"/>
          <w:lang w:val="hr-HR"/>
        </w:rPr>
      </w:pPr>
      <w:r w:rsidRPr="008D043F">
        <w:rPr>
          <w:rFonts w:asciiTheme="minorHAnsi" w:hAnsiTheme="minorHAnsi" w:cstheme="minorHAnsi"/>
          <w:sz w:val="22"/>
          <w:szCs w:val="22"/>
          <w:lang w:val="hr-HR"/>
        </w:rPr>
        <w:t>Odlukom o zabrani</w:t>
      </w:r>
      <w:r w:rsidR="00B437E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odnosno ograničenju uvoza, proizvodnje, prometa i upotrebe određenih opasnih industrijskih </w:t>
      </w:r>
      <w:r w:rsidR="00B437EB" w:rsidRPr="008D043F">
        <w:rPr>
          <w:rFonts w:asciiTheme="minorHAnsi" w:hAnsiTheme="minorHAnsi" w:cstheme="minorHAnsi"/>
          <w:sz w:val="22"/>
          <w:szCs w:val="22"/>
          <w:lang w:val="hr-HR"/>
        </w:rPr>
        <w:t xml:space="preserve">hemikalija </w:t>
      </w:r>
      <w:r w:rsidRPr="008D043F">
        <w:rPr>
          <w:rFonts w:asciiTheme="minorHAnsi" w:hAnsiTheme="minorHAnsi" w:cstheme="minorHAnsi"/>
          <w:sz w:val="22"/>
          <w:szCs w:val="22"/>
          <w:lang w:val="hr-HR"/>
        </w:rPr>
        <w:t xml:space="preserve">u Federaciji BiH </w:t>
      </w:r>
      <w:r w:rsidR="008C57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wSL2gUWA","properties":{"formattedCitation":"(Sl. glasnik FBiH, br. 52/16, 47/19 2016)","plainCitation":"(Sl. glasnik FBiH, br. 52/16, 47/19 2016)","dontUpdate":true,"noteIndex":0},"citationItems":[{"id":1505,"uris":["http://zotero.org/users/7192877/items/MDFLFZPH"],"itemData":{"id":1505,"type":"legislation","title":"Odluka o zabrani odnosno ograničenju uvoza, proizvodnje, prometa i upotrebe određenih opasnih industrijskih kemikalija u Federaciji BiH","author":[{"family":"\"Sl. novine Federacije BiH\", br. 52/16, 47/19","given":""}],"issued":{"date-parts":[["2016"]]}}}],"schema":"https://github.com/citation-style-language/schema/raw/master/csl-citation.json"} </w:instrText>
      </w:r>
      <w:r w:rsidR="008C57C7" w:rsidRPr="008D043F">
        <w:rPr>
          <w:rFonts w:asciiTheme="minorHAnsi" w:hAnsiTheme="minorHAnsi" w:cstheme="minorHAnsi"/>
          <w:sz w:val="22"/>
          <w:szCs w:val="22"/>
          <w:lang w:val="hr-HR"/>
        </w:rPr>
        <w:fldChar w:fldCharType="separate"/>
      </w:r>
      <w:r w:rsidR="008C57C7" w:rsidRPr="008D043F">
        <w:rPr>
          <w:rFonts w:asciiTheme="minorHAnsi" w:hAnsiTheme="minorHAnsi" w:cstheme="minorHAnsi"/>
          <w:sz w:val="22"/>
          <w:lang w:val="hr-HR"/>
        </w:rPr>
        <w:t>(</w:t>
      </w:r>
      <w:r w:rsidR="00BC4186" w:rsidRPr="008D043F">
        <w:rPr>
          <w:rFonts w:asciiTheme="minorHAnsi" w:hAnsiTheme="minorHAnsi" w:cstheme="minorHAnsi"/>
          <w:sz w:val="22"/>
          <w:lang w:val="hr-HR"/>
        </w:rPr>
        <w:t>"</w:t>
      </w:r>
      <w:r w:rsidR="008C57C7"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8C57C7" w:rsidRPr="008D043F">
        <w:rPr>
          <w:rFonts w:asciiTheme="minorHAnsi" w:hAnsiTheme="minorHAnsi" w:cstheme="minorHAnsi"/>
          <w:sz w:val="22"/>
          <w:lang w:val="hr-HR"/>
        </w:rPr>
        <w:t xml:space="preserve"> F</w:t>
      </w:r>
      <w:r w:rsidR="00BC4186" w:rsidRPr="008D043F">
        <w:rPr>
          <w:rFonts w:asciiTheme="minorHAnsi" w:hAnsiTheme="minorHAnsi" w:cstheme="minorHAnsi"/>
          <w:sz w:val="22"/>
          <w:lang w:val="hr-HR"/>
        </w:rPr>
        <w:t xml:space="preserve">ederacije </w:t>
      </w:r>
      <w:r w:rsidR="008C57C7" w:rsidRPr="008D043F">
        <w:rPr>
          <w:rFonts w:asciiTheme="minorHAnsi" w:hAnsiTheme="minorHAnsi" w:cstheme="minorHAnsi"/>
          <w:sz w:val="22"/>
          <w:lang w:val="hr-HR"/>
        </w:rPr>
        <w:t>BiH</w:t>
      </w:r>
      <w:r w:rsidR="00BC4186" w:rsidRPr="008D043F">
        <w:rPr>
          <w:rFonts w:asciiTheme="minorHAnsi" w:hAnsiTheme="minorHAnsi" w:cstheme="minorHAnsi"/>
          <w:sz w:val="22"/>
          <w:lang w:val="hr-HR"/>
        </w:rPr>
        <w:t>"</w:t>
      </w:r>
      <w:r w:rsidR="008C57C7" w:rsidRPr="008D043F">
        <w:rPr>
          <w:rFonts w:asciiTheme="minorHAnsi" w:hAnsiTheme="minorHAnsi" w:cstheme="minorHAnsi"/>
          <w:sz w:val="22"/>
          <w:lang w:val="hr-HR"/>
        </w:rPr>
        <w:t>, br. 52/16, 47/19)</w:t>
      </w:r>
      <w:r w:rsidR="008C57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obavezuje se Federalno ministarstvo zdravstva da sarađuje s Upravom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zaštitu zdravlja bilja kao imenovanim državnim tijelom na nivo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koordinaciju implementacije Roterdamske konvencije, a u skladu s odredbama Roterdamske konvencije, i to u dijelu postupanja i izvještavanja o budućem uvozu hemikalija iz tačke I ove odluke. Ova obaveza je potvrđena i članom 39. Zakona o hemikalijama </w:t>
      </w:r>
      <w:r w:rsidR="008C57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r4iyWfjn","properties":{"formattedCitation":"(Sl. glasnik FBIH, br. 77/20 2020)","plainCitation":"(Sl. glasnik FBIH, br. 77/20 2020)","dontUpdate":true,"noteIndex":0},"citationItems":[{"id":1506,"uris":["http://zotero.org/users/7192877/items/TFD3XKAK"],"itemData":{"id":1506,"type":"legislation","title":"Zakon o hemikalijama Federacije BiH","URL":"https://www.fmoh.gov.ba/index.php/zakoni-i-strategije/zakoni/zakon-o-hemikalijama","author":[{"literal":"\"Sl. novine Federacije BIH\", broj 77/20"}],"issued":{"date-parts":[["2020"]]}}}],"schema":"https://github.com/citation-style-language/schema/raw/master/csl-citation.json"} </w:instrText>
      </w:r>
      <w:r w:rsidR="008C57C7" w:rsidRPr="008D043F">
        <w:rPr>
          <w:rFonts w:asciiTheme="minorHAnsi" w:hAnsiTheme="minorHAnsi" w:cstheme="minorHAnsi"/>
          <w:sz w:val="22"/>
          <w:szCs w:val="22"/>
          <w:lang w:val="hr-HR"/>
        </w:rPr>
        <w:fldChar w:fldCharType="separate"/>
      </w:r>
      <w:r w:rsidR="008C57C7" w:rsidRPr="008D043F">
        <w:rPr>
          <w:rFonts w:asciiTheme="minorHAnsi" w:hAnsiTheme="minorHAnsi" w:cstheme="minorHAnsi"/>
          <w:sz w:val="22"/>
          <w:lang w:val="hr-HR"/>
        </w:rPr>
        <w:t>(</w:t>
      </w:r>
      <w:r w:rsidR="00BC4186" w:rsidRPr="008D043F">
        <w:rPr>
          <w:rFonts w:asciiTheme="minorHAnsi" w:hAnsiTheme="minorHAnsi" w:cstheme="minorHAnsi"/>
          <w:sz w:val="22"/>
          <w:lang w:val="hr-HR"/>
        </w:rPr>
        <w:t>"</w:t>
      </w:r>
      <w:r w:rsidR="008C57C7"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8C57C7" w:rsidRPr="008D043F">
        <w:rPr>
          <w:rFonts w:asciiTheme="minorHAnsi" w:hAnsiTheme="minorHAnsi" w:cstheme="minorHAnsi"/>
          <w:sz w:val="22"/>
          <w:lang w:val="hr-HR"/>
        </w:rPr>
        <w:t xml:space="preserve"> F</w:t>
      </w:r>
      <w:r w:rsidR="00BC4186" w:rsidRPr="008D043F">
        <w:rPr>
          <w:rFonts w:asciiTheme="minorHAnsi" w:hAnsiTheme="minorHAnsi" w:cstheme="minorHAnsi"/>
          <w:sz w:val="22"/>
          <w:lang w:val="hr-HR"/>
        </w:rPr>
        <w:t xml:space="preserve">ederacije </w:t>
      </w:r>
      <w:r w:rsidR="008C57C7" w:rsidRPr="008D043F">
        <w:rPr>
          <w:rFonts w:asciiTheme="minorHAnsi" w:hAnsiTheme="minorHAnsi" w:cstheme="minorHAnsi"/>
          <w:sz w:val="22"/>
          <w:lang w:val="hr-HR"/>
        </w:rPr>
        <w:t>BIH</w:t>
      </w:r>
      <w:r w:rsidR="00BC4186" w:rsidRPr="008D043F">
        <w:rPr>
          <w:rFonts w:asciiTheme="minorHAnsi" w:hAnsiTheme="minorHAnsi" w:cstheme="minorHAnsi"/>
          <w:sz w:val="22"/>
          <w:lang w:val="hr-HR"/>
        </w:rPr>
        <w:t>"</w:t>
      </w:r>
      <w:r w:rsidR="008C57C7" w:rsidRPr="008D043F">
        <w:rPr>
          <w:rFonts w:asciiTheme="minorHAnsi" w:hAnsiTheme="minorHAnsi" w:cstheme="minorHAnsi"/>
          <w:sz w:val="22"/>
          <w:lang w:val="hr-HR"/>
        </w:rPr>
        <w:t>, br. 77/20)</w:t>
      </w:r>
      <w:r w:rsidR="008C57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5148A84A" w14:textId="02423C65" w:rsidR="008474EC" w:rsidRPr="008D043F" w:rsidRDefault="008474EC"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ktobru 2020. godine usvojen je Zakon o hemikalijama </w:t>
      </w:r>
      <w:r w:rsidR="008C57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lc3uSIAi","properties":{"formattedCitation":"(Sl. glasnik FBIH, br. 77/20 2020)","plainCitation":"(Sl. glasnik FBIH, br. 77/20 2020)","dontUpdate":true,"noteIndex":0},"citationItems":[{"id":1506,"uris":["http://zotero.org/users/7192877/items/TFD3XKAK"],"itemData":{"id":1506,"type":"legislation","title":"Zakon o hemikalijama Federacije BiH","URL":"https://www.fmoh.gov.ba/index.php/zakoni-i-strategije/zakoni/zakon-o-hemikalijama","author":[{"literal":"\"Sl. novine Federacije BIH\", broj 77/20"}],"issued":{"date-parts":[["2020"]]}}}],"schema":"https://github.com/citation-style-language/schema/raw/master/csl-citation.json"} </w:instrText>
      </w:r>
      <w:r w:rsidR="008C57C7" w:rsidRPr="008D043F">
        <w:rPr>
          <w:rFonts w:asciiTheme="minorHAnsi" w:hAnsiTheme="minorHAnsi" w:cstheme="minorHAnsi"/>
          <w:sz w:val="22"/>
          <w:szCs w:val="22"/>
          <w:lang w:val="hr-HR"/>
        </w:rPr>
        <w:fldChar w:fldCharType="separate"/>
      </w:r>
      <w:r w:rsidR="008C57C7" w:rsidRPr="008D043F">
        <w:rPr>
          <w:rFonts w:asciiTheme="minorHAnsi" w:hAnsiTheme="minorHAnsi" w:cstheme="minorHAnsi"/>
          <w:sz w:val="22"/>
          <w:lang w:val="hr-HR"/>
        </w:rPr>
        <w:t>(</w:t>
      </w:r>
      <w:r w:rsidR="00BC4186" w:rsidRPr="008D043F">
        <w:rPr>
          <w:rFonts w:asciiTheme="minorHAnsi" w:hAnsiTheme="minorHAnsi" w:cstheme="minorHAnsi"/>
          <w:sz w:val="22"/>
          <w:lang w:val="hr-HR"/>
        </w:rPr>
        <w:t>"</w:t>
      </w:r>
      <w:r w:rsidR="008C57C7"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8C57C7" w:rsidRPr="008D043F">
        <w:rPr>
          <w:rFonts w:asciiTheme="minorHAnsi" w:hAnsiTheme="minorHAnsi" w:cstheme="minorHAnsi"/>
          <w:sz w:val="22"/>
          <w:lang w:val="hr-HR"/>
        </w:rPr>
        <w:t xml:space="preserve"> F</w:t>
      </w:r>
      <w:r w:rsidR="00BC4186" w:rsidRPr="008D043F">
        <w:rPr>
          <w:rFonts w:asciiTheme="minorHAnsi" w:hAnsiTheme="minorHAnsi" w:cstheme="minorHAnsi"/>
          <w:sz w:val="22"/>
          <w:lang w:val="hr-HR"/>
        </w:rPr>
        <w:t xml:space="preserve">ederacije </w:t>
      </w:r>
      <w:r w:rsidR="008C57C7" w:rsidRPr="008D043F">
        <w:rPr>
          <w:rFonts w:asciiTheme="minorHAnsi" w:hAnsiTheme="minorHAnsi" w:cstheme="minorHAnsi"/>
          <w:sz w:val="22"/>
          <w:lang w:val="hr-HR"/>
        </w:rPr>
        <w:t>BIH</w:t>
      </w:r>
      <w:r w:rsidR="00BC4186" w:rsidRPr="008D043F">
        <w:rPr>
          <w:rFonts w:asciiTheme="minorHAnsi" w:hAnsiTheme="minorHAnsi" w:cstheme="minorHAnsi"/>
          <w:sz w:val="22"/>
          <w:lang w:val="hr-HR"/>
        </w:rPr>
        <w:t>"</w:t>
      </w:r>
      <w:r w:rsidR="008C57C7" w:rsidRPr="008D043F">
        <w:rPr>
          <w:rFonts w:asciiTheme="minorHAnsi" w:hAnsiTheme="minorHAnsi" w:cstheme="minorHAnsi"/>
          <w:sz w:val="22"/>
          <w:lang w:val="hr-HR"/>
        </w:rPr>
        <w:t>, br</w:t>
      </w:r>
      <w:r w:rsidR="00BC4186" w:rsidRPr="008D043F">
        <w:rPr>
          <w:rFonts w:asciiTheme="minorHAnsi" w:hAnsiTheme="minorHAnsi" w:cstheme="minorHAnsi"/>
          <w:sz w:val="22"/>
          <w:lang w:val="hr-HR"/>
        </w:rPr>
        <w:t>oj</w:t>
      </w:r>
      <w:r w:rsidR="008C57C7" w:rsidRPr="008D043F">
        <w:rPr>
          <w:rFonts w:asciiTheme="minorHAnsi" w:hAnsiTheme="minorHAnsi" w:cstheme="minorHAnsi"/>
          <w:sz w:val="22"/>
          <w:lang w:val="hr-HR"/>
        </w:rPr>
        <w:t xml:space="preserve"> 77/20)</w:t>
      </w:r>
      <w:r w:rsidR="008C57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kojim se, između ostalog, Federacija BiH usklađuje s propisima EU kojima se regulira oblast hemikalija (Uredba o o registraciji, evaluaciji, autorizaciji i ograničavanju kemikalija (</w:t>
      </w:r>
      <w:r w:rsidRPr="008D043F">
        <w:rPr>
          <w:rFonts w:asciiTheme="minorHAnsi" w:hAnsiTheme="minorHAnsi" w:cstheme="minorHAnsi"/>
          <w:b/>
          <w:sz w:val="22"/>
          <w:szCs w:val="22"/>
          <w:lang w:val="hr-HR"/>
        </w:rPr>
        <w:t>REACH) Uredba</w:t>
      </w:r>
      <w:r w:rsidR="008C57C7" w:rsidRPr="008D043F">
        <w:rPr>
          <w:rFonts w:asciiTheme="minorHAnsi" w:hAnsiTheme="minorHAnsi" w:cstheme="minorHAnsi"/>
          <w:b/>
          <w:sz w:val="22"/>
          <w:szCs w:val="22"/>
          <w:lang w:val="hr-HR"/>
        </w:rPr>
        <w:t xml:space="preserve"> </w:t>
      </w:r>
      <w:r w:rsidR="008C57C7" w:rsidRPr="008D043F">
        <w:rPr>
          <w:rFonts w:asciiTheme="minorHAnsi" w:hAnsiTheme="minorHAnsi" w:cstheme="minorHAnsi"/>
          <w:b/>
          <w:sz w:val="22"/>
          <w:szCs w:val="22"/>
          <w:lang w:val="hr-HR"/>
        </w:rPr>
        <w:fldChar w:fldCharType="begin"/>
      </w:r>
      <w:r w:rsidR="008C57C7" w:rsidRPr="008D043F">
        <w:rPr>
          <w:rFonts w:asciiTheme="minorHAnsi" w:hAnsiTheme="minorHAnsi" w:cstheme="minorHAnsi"/>
          <w:b/>
          <w:sz w:val="22"/>
          <w:szCs w:val="22"/>
          <w:lang w:val="hr-HR"/>
        </w:rPr>
        <w:instrText xml:space="preserve"> ADDIN ZOTERO_ITEM CSL_CITATION {"citationID":"aYWMRyJx","properties":{"formattedCitation":"(Uredba (EU) br. 1907/2006: 2006)","plainCitation":"(Uredba (EU) br. 1907/2006: 2006)","noteIndex":0},"citationItems":[{"id":1507,"uris":["http://zotero.org/users/7192877/items/ERZ37AXH"],"itemData":{"id":1507,"type":"legislation","title":"Uredba (EU) br. 1907/2006 Evropskog parlamenta i Vijeća od 18. decembra 2006. o registraciji, evaluaciji, autorizaciji i ograničavanju kemikalija","URL":"http://data.europa.eu/eli/reg/2006/1907/oj/eng","author":[{"family":"Uredba (EU) br. 1907/2006:","given":""}],"issued":{"date-parts":[["2006"]]}}}],"schema":"https://github.com/citation-style-language/schema/raw/master/csl-citation.json"} </w:instrText>
      </w:r>
      <w:r w:rsidR="008C57C7" w:rsidRPr="008D043F">
        <w:rPr>
          <w:rFonts w:asciiTheme="minorHAnsi" w:hAnsiTheme="minorHAnsi" w:cstheme="minorHAnsi"/>
          <w:b/>
          <w:sz w:val="22"/>
          <w:szCs w:val="22"/>
          <w:lang w:val="hr-HR"/>
        </w:rPr>
        <w:fldChar w:fldCharType="separate"/>
      </w:r>
      <w:r w:rsidR="008C57C7" w:rsidRPr="008D043F">
        <w:rPr>
          <w:rFonts w:asciiTheme="minorHAnsi" w:hAnsiTheme="minorHAnsi" w:cstheme="minorHAnsi"/>
          <w:sz w:val="22"/>
          <w:lang w:val="hr-HR"/>
        </w:rPr>
        <w:t>(Uredba (EU) 1907/2006)</w:t>
      </w:r>
      <w:r w:rsidR="008C57C7"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Uredba o  o klasifikaciji, obilježavanju i pakovanju supstanci i mješavina</w:t>
      </w:r>
      <w:r w:rsidRPr="008D043F">
        <w:rPr>
          <w:rFonts w:asciiTheme="minorHAnsi" w:hAnsiTheme="minorHAnsi" w:cstheme="minorHAnsi"/>
          <w:sz w:val="22"/>
          <w:szCs w:val="22"/>
          <w:lang w:val="hr-HR"/>
        </w:rPr>
        <w:t xml:space="preserve">  (</w:t>
      </w:r>
      <w:r w:rsidRPr="008D043F">
        <w:rPr>
          <w:rFonts w:asciiTheme="minorHAnsi" w:hAnsiTheme="minorHAnsi" w:cstheme="minorHAnsi"/>
          <w:b/>
          <w:sz w:val="22"/>
          <w:szCs w:val="22"/>
          <w:lang w:val="hr-HR"/>
        </w:rPr>
        <w:t>CLP) Uredba</w:t>
      </w:r>
      <w:r w:rsidR="009F698E" w:rsidRPr="008D043F">
        <w:rPr>
          <w:rFonts w:asciiTheme="minorHAnsi" w:hAnsiTheme="minorHAnsi" w:cstheme="minorHAnsi"/>
          <w:b/>
          <w:sz w:val="22"/>
          <w:szCs w:val="22"/>
          <w:lang w:val="hr-HR"/>
        </w:rPr>
        <w:t xml:space="preserve"> </w:t>
      </w:r>
      <w:r w:rsidR="009F698E" w:rsidRPr="008D043F">
        <w:rPr>
          <w:rFonts w:asciiTheme="minorHAnsi" w:hAnsiTheme="minorHAnsi" w:cstheme="minorHAnsi"/>
          <w:b/>
          <w:sz w:val="22"/>
          <w:szCs w:val="22"/>
          <w:lang w:val="hr-HR"/>
        </w:rPr>
        <w:fldChar w:fldCharType="begin"/>
      </w:r>
      <w:r w:rsidR="00CE1A95" w:rsidRPr="008D043F">
        <w:rPr>
          <w:rFonts w:asciiTheme="minorHAnsi" w:hAnsiTheme="minorHAnsi" w:cstheme="minorHAnsi"/>
          <w:b/>
          <w:sz w:val="22"/>
          <w:szCs w:val="22"/>
          <w:lang w:val="hr-HR"/>
        </w:rPr>
        <w:instrText xml:space="preserve"> ADDIN ZOTERO_ITEM CSL_CITATION {"citationID":"WICf5Lpm","properties":{"formattedCitation":"(Uredba (EU) br. 1272/2008 2008)","plainCitation":"(Uredba (EU) br. 1272/2008 2008)","noteIndex":0},"citationItems":[{"id":1508,"uris":["http://zotero.org/users/7192877/items/WAMSWU2H"],"itemData":{"id":1508,"type":"legislation","container-title":"OJ L","language":"en","note":"authority: CONSIL, EP","number":"32008R1272","title":"Uredba (EU) br. 1272/2008 o klasifikaciji, označavanju i pakovanju supstanci i smjesa","URL":"http://data.europa.eu/eli/reg/2008/1272/oj/eng","volume":"353","author":[{"family":"Uredba (EU) br. 1272/2008","given":""}],"accessed":{"date-parts":[["2021",10,29]]},"issued":{"date-parts":[["2008"]]}}}],"schema":"https://github.com/citation-style-language/schema/raw/master/csl-citation.json"} </w:instrText>
      </w:r>
      <w:r w:rsidR="009F698E" w:rsidRPr="008D043F">
        <w:rPr>
          <w:rFonts w:asciiTheme="minorHAnsi" w:hAnsiTheme="minorHAnsi" w:cstheme="minorHAnsi"/>
          <w:b/>
          <w:sz w:val="22"/>
          <w:szCs w:val="22"/>
          <w:lang w:val="hr-HR"/>
        </w:rPr>
        <w:fldChar w:fldCharType="separate"/>
      </w:r>
      <w:r w:rsidR="009F698E" w:rsidRPr="008D043F">
        <w:rPr>
          <w:rFonts w:asciiTheme="minorHAnsi" w:hAnsiTheme="minorHAnsi" w:cstheme="minorHAnsi"/>
          <w:sz w:val="22"/>
          <w:lang w:val="hr-HR"/>
        </w:rPr>
        <w:t>(Uredba (EU) br. 1272/2008)</w:t>
      </w:r>
      <w:r w:rsidR="009F698E"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Uredba o živi</w:t>
      </w:r>
      <w:r w:rsidR="009F698E" w:rsidRPr="008D043F">
        <w:rPr>
          <w:rFonts w:asciiTheme="minorHAnsi" w:hAnsiTheme="minorHAnsi" w:cstheme="minorHAnsi"/>
          <w:sz w:val="22"/>
          <w:szCs w:val="22"/>
          <w:lang w:val="hr-HR"/>
        </w:rPr>
        <w:t xml:space="preserve"> </w:t>
      </w:r>
      <w:r w:rsidR="009F698E" w:rsidRPr="008D043F">
        <w:rPr>
          <w:rFonts w:asciiTheme="minorHAnsi" w:hAnsiTheme="minorHAnsi" w:cstheme="minorHAnsi"/>
          <w:sz w:val="22"/>
          <w:szCs w:val="22"/>
          <w:lang w:val="hr-HR"/>
        </w:rPr>
        <w:fldChar w:fldCharType="begin"/>
      </w:r>
      <w:r w:rsidR="007C4556" w:rsidRPr="008D043F">
        <w:rPr>
          <w:rFonts w:asciiTheme="minorHAnsi" w:hAnsiTheme="minorHAnsi" w:cstheme="minorHAnsi"/>
          <w:sz w:val="22"/>
          <w:szCs w:val="22"/>
          <w:lang w:val="hr-HR"/>
        </w:rPr>
        <w:instrText xml:space="preserve"> ADDIN ZOTERO_ITEM CSL_CITATION {"citationID":"TSIIMsAn","properties":{"formattedCitation":"(Uredba (EU) br. 2017/852; 2017)","plainCitation":"(Uredba (EU) br. 2017/852; 2017)","noteIndex":0},"citationItems":[{"id":1509,"uris":["http://zotero.org/users/7192877/items/DIGH5Z89"],"itemData":{"id":1509,"type":"legislation","title":"Uredba (EU) br. 2017/852 Evropskog parlamenta i Vijeća od 17. maja 2017. o živi i stavlјanju izvan snage Uredbe (EZ) br. 1102/2008","URL":"http://data.europa.eu/eli/reg/2017/852/oj/eng","author":[{"family":"Uredba (EU) br. 2017/852;","given":""}],"issued":{"date-parts":[["2017"]]}}}],"schema":"https://github.com/citation-style-language/schema/raw/master/csl-citation.json"} </w:instrText>
      </w:r>
      <w:r w:rsidR="009F698E" w:rsidRPr="008D043F">
        <w:rPr>
          <w:rFonts w:asciiTheme="minorHAnsi" w:hAnsiTheme="minorHAnsi" w:cstheme="minorHAnsi"/>
          <w:sz w:val="22"/>
          <w:szCs w:val="22"/>
          <w:lang w:val="hr-HR"/>
        </w:rPr>
        <w:fldChar w:fldCharType="separate"/>
      </w:r>
      <w:r w:rsidR="007C4556" w:rsidRPr="008D043F">
        <w:rPr>
          <w:rFonts w:asciiTheme="minorHAnsi" w:hAnsiTheme="minorHAnsi" w:cstheme="minorHAnsi"/>
          <w:sz w:val="22"/>
          <w:lang w:val="hr-HR"/>
        </w:rPr>
        <w:t>(Uredba (EU) br. 2017/852)</w:t>
      </w:r>
      <w:r w:rsidR="009F698E"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Uredbe o deterdžentima</w:t>
      </w:r>
      <w:r w:rsidR="009F698E" w:rsidRPr="008D043F">
        <w:rPr>
          <w:rFonts w:asciiTheme="minorHAnsi" w:hAnsiTheme="minorHAnsi" w:cstheme="minorHAnsi"/>
          <w:b/>
          <w:sz w:val="22"/>
          <w:szCs w:val="22"/>
          <w:lang w:val="hr-HR"/>
        </w:rPr>
        <w:t xml:space="preserve"> </w:t>
      </w:r>
      <w:r w:rsidR="009F698E" w:rsidRPr="008D043F">
        <w:rPr>
          <w:rFonts w:asciiTheme="minorHAnsi" w:hAnsiTheme="minorHAnsi" w:cstheme="minorHAnsi"/>
          <w:b/>
          <w:sz w:val="22"/>
          <w:szCs w:val="22"/>
          <w:lang w:val="hr-HR"/>
        </w:rPr>
        <w:fldChar w:fldCharType="begin"/>
      </w:r>
      <w:r w:rsidR="00282995" w:rsidRPr="008D043F">
        <w:rPr>
          <w:rFonts w:asciiTheme="minorHAnsi" w:hAnsiTheme="minorHAnsi" w:cstheme="minorHAnsi"/>
          <w:b/>
          <w:sz w:val="22"/>
          <w:szCs w:val="22"/>
          <w:lang w:val="hr-HR"/>
        </w:rPr>
        <w:instrText xml:space="preserve"> ADDIN ZOTERO_ITEM CSL_CITATION {"citationID":"iLlPtK80","properties":{"formattedCitation":"(Uredba (EU) br. 648/2004; 2004)","plainCitation":"(Uredba (EU) br. 648/2004; 2004)","noteIndex":0},"citationItems":[{"id":1510,"uris":["http://zotero.org/users/7192877/items/YGF7HJZ5"],"itemData":{"id":1510,"type":"legislation","title":"Uredba (EU) br. 648/2004 Evropskog parlamenta i Savjeta od 31. marta 2004. godine o deterdžentima","author":[{"literal":"Uredba (EU) br. 648/2004;"}],"issued":{"date-parts":[["2004"]]}}}],"schema":"https://github.com/citation-style-language/schema/raw/master/csl-citation.json"} </w:instrText>
      </w:r>
      <w:r w:rsidR="009F698E" w:rsidRPr="008D043F">
        <w:rPr>
          <w:rFonts w:asciiTheme="minorHAnsi" w:hAnsiTheme="minorHAnsi" w:cstheme="minorHAnsi"/>
          <w:b/>
          <w:sz w:val="22"/>
          <w:szCs w:val="22"/>
          <w:lang w:val="hr-HR"/>
        </w:rPr>
        <w:fldChar w:fldCharType="separate"/>
      </w:r>
      <w:r w:rsidR="00282995" w:rsidRPr="008D043F">
        <w:rPr>
          <w:rFonts w:asciiTheme="minorHAnsi" w:hAnsiTheme="minorHAnsi" w:cstheme="minorHAnsi"/>
          <w:sz w:val="22"/>
          <w:lang w:val="hr-HR"/>
        </w:rPr>
        <w:t>(Uredba (EU) br. 648/2004)</w:t>
      </w:r>
      <w:r w:rsidR="009F698E" w:rsidRPr="008D043F">
        <w:rPr>
          <w:rFonts w:asciiTheme="minorHAnsi" w:hAnsiTheme="minorHAnsi" w:cstheme="minorHAnsi"/>
          <w:b/>
          <w:sz w:val="22"/>
          <w:szCs w:val="22"/>
          <w:lang w:val="hr-HR"/>
        </w:rPr>
        <w:fldChar w:fldCharType="end"/>
      </w:r>
      <w:r w:rsidR="009F698E" w:rsidRPr="008D043F">
        <w:rPr>
          <w:rFonts w:asciiTheme="minorHAnsi" w:hAnsiTheme="minorHAnsi" w:cstheme="minorHAnsi"/>
          <w:b/>
          <w:sz w:val="22"/>
          <w:szCs w:val="22"/>
          <w:lang w:val="hr-HR"/>
        </w:rPr>
        <w:t>,</w:t>
      </w:r>
      <w:r w:rsidRPr="008D043F">
        <w:rPr>
          <w:rFonts w:asciiTheme="minorHAnsi" w:hAnsiTheme="minorHAnsi" w:cstheme="minorHAnsi"/>
          <w:b/>
          <w:sz w:val="22"/>
          <w:szCs w:val="22"/>
          <w:lang w:val="hr-HR"/>
        </w:rPr>
        <w:t xml:space="preserve"> Uredbe o izvozu i uvozu opasnih hemikalija </w:t>
      </w:r>
      <w:r w:rsidR="004A7784"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 </w:t>
      </w:r>
      <w:r w:rsidR="004A7784" w:rsidRPr="008D043F">
        <w:rPr>
          <w:rFonts w:asciiTheme="minorHAnsi" w:hAnsiTheme="minorHAnsi" w:cstheme="minorHAnsi"/>
          <w:b/>
          <w:sz w:val="22"/>
          <w:szCs w:val="22"/>
          <w:lang w:val="hr-HR"/>
        </w:rPr>
        <w:fldChar w:fldCharType="begin"/>
      </w:r>
      <w:r w:rsidR="004A7784" w:rsidRPr="008D043F">
        <w:rPr>
          <w:rFonts w:asciiTheme="minorHAnsi" w:hAnsiTheme="minorHAnsi" w:cstheme="minorHAnsi"/>
          <w:b/>
          <w:sz w:val="22"/>
          <w:szCs w:val="22"/>
          <w:lang w:val="hr-HR"/>
        </w:rPr>
        <w:instrText xml:space="preserve"> ADDIN ZOTERO_ITEM CSL_CITATION {"citationID":"g22u2pw6","properties":{"formattedCitation":"(Uredba (EU) br. 649/2012; 2012)","plainCitation":"(Uredba (EU) br. 649/2012; 2012)","noteIndex":0},"citationItems":[{"id":1511,"uris":["http://zotero.org/users/7192877/items/2HZ5DAI8"],"itemData":{"id":1511,"type":"legislation","title":"Uredba (EU) br. 649/2012 Evropskog parlamenta i Savjeta od 4. jula 2012. godine o izvozu i uvozu opasnih hemikalija","URL":"http://data.europa.eu/eli/reg/2012/649/oj/eng","author":[{"literal":"Uredba (EU) br. 649/2012;"}],"issued":{"date-parts":[["2012"]]}}}],"schema":"https://github.com/citation-style-language/schema/raw/master/csl-citation.json"} </w:instrText>
      </w:r>
      <w:r w:rsidR="004A7784" w:rsidRPr="008D043F">
        <w:rPr>
          <w:rFonts w:asciiTheme="minorHAnsi" w:hAnsiTheme="minorHAnsi" w:cstheme="minorHAnsi"/>
          <w:b/>
          <w:sz w:val="22"/>
          <w:szCs w:val="22"/>
          <w:lang w:val="hr-HR"/>
        </w:rPr>
        <w:fldChar w:fldCharType="separate"/>
      </w:r>
      <w:r w:rsidR="004A7784" w:rsidRPr="008D043F">
        <w:rPr>
          <w:rFonts w:asciiTheme="minorHAnsi" w:hAnsiTheme="minorHAnsi" w:cstheme="minorHAnsi"/>
          <w:sz w:val="22"/>
          <w:lang w:val="hr-HR"/>
        </w:rPr>
        <w:t>(Uredba (EU) br. 649/2012)</w:t>
      </w:r>
      <w:r w:rsidR="004A7784" w:rsidRPr="008D043F">
        <w:rPr>
          <w:rFonts w:asciiTheme="minorHAnsi" w:hAnsiTheme="minorHAnsi" w:cstheme="minorHAnsi"/>
          <w:b/>
          <w:sz w:val="22"/>
          <w:szCs w:val="22"/>
          <w:lang w:val="hr-HR"/>
        </w:rPr>
        <w:fldChar w:fldCharType="end"/>
      </w:r>
      <w:r w:rsidR="004A7784"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i Uredbe o POPs hemikalijama</w:t>
      </w:r>
      <w:r w:rsidR="004A7784" w:rsidRPr="008D043F">
        <w:rPr>
          <w:rFonts w:asciiTheme="minorHAnsi" w:hAnsiTheme="minorHAnsi" w:cstheme="minorHAnsi"/>
          <w:b/>
          <w:sz w:val="22"/>
          <w:szCs w:val="22"/>
          <w:lang w:val="hr-HR"/>
        </w:rPr>
        <w:t xml:space="preserve"> </w:t>
      </w:r>
      <w:r w:rsidR="004A7784" w:rsidRPr="008D043F">
        <w:rPr>
          <w:rFonts w:asciiTheme="minorHAnsi" w:hAnsiTheme="minorHAnsi" w:cstheme="minorHAnsi"/>
          <w:b/>
          <w:sz w:val="22"/>
          <w:szCs w:val="22"/>
          <w:lang w:val="hr-HR"/>
        </w:rPr>
        <w:fldChar w:fldCharType="begin"/>
      </w:r>
      <w:r w:rsidR="004A7784" w:rsidRPr="008D043F">
        <w:rPr>
          <w:rFonts w:asciiTheme="minorHAnsi" w:hAnsiTheme="minorHAnsi" w:cstheme="minorHAnsi"/>
          <w:b/>
          <w:sz w:val="22"/>
          <w:szCs w:val="22"/>
          <w:lang w:val="hr-HR"/>
        </w:rPr>
        <w:instrText xml:space="preserve"> ADDIN ZOTERO_ITEM CSL_CITATION {"citationID":"4oBrDZ6C","properties":{"formattedCitation":"(Uredba (EU) br. 2019/1021; 2019)","plainCitation":"(Uredba (EU) br. 2019/1021; 2019)","noteIndex":0},"citationItems":[{"id":1512,"uris":["http://zotero.org/users/7192877/items/ESBS4S2N"],"itemData":{"id":1512,"type":"legislation","title":"Uredba (EU) br. 2019/1021 Europskog parlamenta i Vijeća od 20. lipnja 2019. o postojanim organskim onečišćujućim tvarima (Tekst značajan za EGP.)","URL":"http://data.europa.eu/eli/reg/2019/1021/oj/eng","author":[{"literal":"Uredba (EU) br. 2019/1021;"}],"issued":{"date-parts":[["2019"]]}}}],"schema":"https://github.com/citation-style-language/schema/raw/master/csl-citation.json"} </w:instrText>
      </w:r>
      <w:r w:rsidR="004A7784" w:rsidRPr="008D043F">
        <w:rPr>
          <w:rFonts w:asciiTheme="minorHAnsi" w:hAnsiTheme="minorHAnsi" w:cstheme="minorHAnsi"/>
          <w:b/>
          <w:sz w:val="22"/>
          <w:szCs w:val="22"/>
          <w:lang w:val="hr-HR"/>
        </w:rPr>
        <w:fldChar w:fldCharType="separate"/>
      </w:r>
      <w:r w:rsidR="004A7784" w:rsidRPr="008D043F">
        <w:rPr>
          <w:rFonts w:asciiTheme="minorHAnsi" w:hAnsiTheme="minorHAnsi" w:cstheme="minorHAnsi"/>
          <w:sz w:val="22"/>
          <w:lang w:val="hr-HR"/>
        </w:rPr>
        <w:t>(Uredba (EU) br. 2019/1021)</w:t>
      </w:r>
      <w:r w:rsidR="004A7784"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Uredbe o primjeni principa dobre laboratorijske prakse</w:t>
      </w:r>
      <w:r w:rsidR="004A7784" w:rsidRPr="008D043F">
        <w:rPr>
          <w:rFonts w:asciiTheme="minorHAnsi" w:hAnsiTheme="minorHAnsi" w:cstheme="minorHAnsi"/>
          <w:b/>
          <w:sz w:val="22"/>
          <w:szCs w:val="22"/>
          <w:lang w:val="hr-HR"/>
        </w:rPr>
        <w:t xml:space="preserve"> </w:t>
      </w:r>
      <w:r w:rsidR="004A7784" w:rsidRPr="008D043F">
        <w:rPr>
          <w:rFonts w:asciiTheme="minorHAnsi" w:hAnsiTheme="minorHAnsi" w:cstheme="minorHAnsi"/>
          <w:b/>
          <w:sz w:val="22"/>
          <w:szCs w:val="22"/>
          <w:lang w:val="hr-HR"/>
        </w:rPr>
        <w:fldChar w:fldCharType="begin"/>
      </w:r>
      <w:r w:rsidR="004A7784" w:rsidRPr="008D043F">
        <w:rPr>
          <w:rFonts w:asciiTheme="minorHAnsi" w:hAnsiTheme="minorHAnsi" w:cstheme="minorHAnsi"/>
          <w:b/>
          <w:sz w:val="22"/>
          <w:szCs w:val="22"/>
          <w:lang w:val="hr-HR"/>
        </w:rPr>
        <w:instrText xml:space="preserve"> ADDIN ZOTERO_ITEM CSL_CITATION {"citationID":"AY4BZdob","properties":{"formattedCitation":"(Direktiva 2004/10/EZ 2004)","plainCitation":"(Direktiva 2004/10/EZ 2004)","noteIndex":0},"citationItems":[{"id":1513,"uris":["http://zotero.org/users/7192877/items/B2LAPW7E"],"itemData":{"id":1513,"type":"legislation","title":"Direktiva 2004/10/EZ Europskog parlamenta i vijeća od 11. februara 2004. o usklađivanju zakona i ostalih propisa u vezi s primjenom načela dobre laboratorijske prakse i provjeri njihove primjene u ispitivanju kemijskih tvari","author":[{"literal":"Direktiva 2004/10/EZ"}],"issued":{"date-parts":[["2004"]]}}}],"schema":"https://github.com/citation-style-language/schema/raw/master/csl-citation.json"} </w:instrText>
      </w:r>
      <w:r w:rsidR="004A7784" w:rsidRPr="008D043F">
        <w:rPr>
          <w:rFonts w:asciiTheme="minorHAnsi" w:hAnsiTheme="minorHAnsi" w:cstheme="minorHAnsi"/>
          <w:b/>
          <w:sz w:val="22"/>
          <w:szCs w:val="22"/>
          <w:lang w:val="hr-HR"/>
        </w:rPr>
        <w:fldChar w:fldCharType="separate"/>
      </w:r>
      <w:r w:rsidR="004A7784" w:rsidRPr="008D043F">
        <w:rPr>
          <w:rFonts w:asciiTheme="minorHAnsi" w:hAnsiTheme="minorHAnsi" w:cstheme="minorHAnsi"/>
          <w:sz w:val="22"/>
          <w:lang w:val="hr-HR"/>
        </w:rPr>
        <w:t>(Direktiva 2004/10/EZ)</w:t>
      </w:r>
      <w:r w:rsidR="004A7784"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Štokholmske i Roterdamske konvencije.</w:t>
      </w:r>
      <w:r w:rsidRPr="008D043F">
        <w:rPr>
          <w:rFonts w:asciiTheme="minorHAnsi" w:hAnsiTheme="minorHAnsi" w:cstheme="minorHAnsi"/>
          <w:sz w:val="22"/>
          <w:szCs w:val="22"/>
          <w:lang w:val="hr-HR"/>
        </w:rPr>
        <w:t xml:space="preserve"> Nadležni organ u pogledu ovog zakona je Federalno ministarstvo zdravstva. U okviru ovog ministarstva formiran je Sektor za farmaciju i hemikalije/kemikalije, u kojem je na poslovima upravljanja hemikalijama i biocidima uposlena jedna osoba, što je nedovoljno za provođenje svih zahtjeva koji proizilaze iz postojeće zakonske legislative i one koja se treba izraditi do 2022. godine. FMZ nema kapaciteta za izradu i implementaciju zakonskih propisa koji proizilaze iz postojećeg Zakona o hemikalijama, što je prepoznato kao jedan od ključnih izazova. Nadzor nad njegovom primjenom i primjenom propisa donesenih na osnovu ovog zakona obavlja Federalna uprava za inspekcijske poslove putem federalnih sanitarnih inspektora za nadzor nad otrovima. Kada je u pitanju provođenje konvencija koje tretiraju zaštitu radnika od štetnog djelovanja hemikalija, nadležno je Federalno ministarstvo rada i socijalne politike</w:t>
      </w:r>
      <w:r w:rsidR="0038728C" w:rsidRPr="008D043F">
        <w:rPr>
          <w:rFonts w:asciiTheme="minorHAnsi" w:hAnsiTheme="minorHAnsi" w:cstheme="minorHAnsi"/>
          <w:sz w:val="22"/>
          <w:szCs w:val="22"/>
          <w:lang w:val="hr-HR"/>
        </w:rPr>
        <w:t xml:space="preserve"> </w:t>
      </w:r>
      <w:r w:rsidR="0038728C"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se4mLmLd","properties":{"formattedCitation":"(MVTEO BiH 2015)","plainCitation":"(MVTEO BiH 2015)","noteIndex":0},"citationItems":[{"id":1514,"uris":["http://zotero.org/users/7192877/items/ILXRZG5K"],"itemData":{"id":1514,"type":"document","title":"Nacionalni plan implementacije Štokholmske konvencije u Bosni i Hercegovini","URL":"http://www.mvteo.gov.ba/Content/Read/vodni-resursi-zastita-okoline-zakoni?lang=sr","author":[{"literal":"MVTEO BiH"}],"issued":{"date-parts":[["2015"]]}}}],"schema":"https://github.com/citation-style-language/schema/raw/master/csl-citation.json"} </w:instrText>
      </w:r>
      <w:r w:rsidR="0038728C"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MVTEO BiH</w:t>
      </w:r>
      <w:r w:rsidR="00BC4186" w:rsidRPr="008D043F">
        <w:rPr>
          <w:rFonts w:asciiTheme="minorHAnsi" w:hAnsiTheme="minorHAnsi" w:cstheme="minorHAnsi"/>
          <w:sz w:val="22"/>
        </w:rPr>
        <w:t>,</w:t>
      </w:r>
      <w:r w:rsidR="00CE1A95" w:rsidRPr="008D043F">
        <w:rPr>
          <w:rFonts w:asciiTheme="minorHAnsi" w:hAnsiTheme="minorHAnsi" w:cstheme="minorHAnsi"/>
          <w:sz w:val="22"/>
        </w:rPr>
        <w:t xml:space="preserve"> 2015)</w:t>
      </w:r>
      <w:r w:rsidR="0038728C"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ored kapaciteta, u svim spomenutim institucijama nedostaju i potrebna znanja i kompetencije. Osim toga, nedostaje saradnje i sinergijskog pristupa nadležnih institucija u oblasti zaštite okoliša i zdravstva. Za unaprijeđenje zakonodavnog okvira upravljanja hemikalijama u skladu sa potpisanim međunarodnim ugovorima te EU acquis iz oblasti hemijske bezbjednosti evidentan je nedostatak tehničkih i ljudskih kapaciteta za potpunu implementaciju zakonskih propisa u oblasti upravljanja hemikalijama što je i potvrđeno najnovijom procjenom nacionalnog kapaciteta i spremnosti za implementaciju i primjenu REACH, CLP, BPR, POPs i ePIC 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rađenu za potrebe Evropske agencije za hemikalije (ECHA) </w:t>
      </w:r>
      <w:r w:rsidRPr="008D043F">
        <w:rPr>
          <w:rFonts w:asciiTheme="minorHAnsi" w:hAnsiTheme="minorHAnsi" w:cstheme="minorHAnsi"/>
          <w:sz w:val="22"/>
          <w:szCs w:val="22"/>
          <w:lang w:val="hr-HR"/>
        </w:rPr>
        <w:fldChar w:fldCharType="begin"/>
      </w:r>
      <w:r w:rsidR="0038728C" w:rsidRPr="008D043F">
        <w:rPr>
          <w:rFonts w:asciiTheme="minorHAnsi" w:hAnsiTheme="minorHAnsi" w:cstheme="minorHAnsi"/>
          <w:sz w:val="22"/>
          <w:szCs w:val="22"/>
          <w:lang w:val="hr-HR"/>
        </w:rPr>
        <w:instrText xml:space="preserve"> ADDIN ZOTERO_ITEM CSL_CITATION {"citationID":"W8eoxQTw","properties":{"formattedCitation":"(European Chemicals Agency 2022)","plainCitation":"(European Chemicals Agency 2022)","noteIndex":0},"citationItems":[{"id":231,"uris":["http://zotero.org/groups/2653216/items/RIWZMSSW"],"itemData":{"id":231,"type":"report","abstract":"The contract aims at assessing the state of the general harmonisation of the existing national legal framework of Albania, Bosnia and Herzegovina, Kosovo, North Macedonia and Turkey with that of the EU but more importantly; clarifying the readiness and capacity (institutional and competence) of each country to implement and enforce REACH, CLP, BPR, POPs and ePIC. The final deliverable is to outline the findings per country in a detailed action plan, which also should describe steps needed to fully harmonise and enable each country to take on their responsibility as EU Member States in the implementation of these regulations.","collection-title":"Action Plan – Bosnia and Herzegovina","event-place":"Helsinki","language":"English","publisher-place":"Helsinki","title":"Assessment of the National Capacity and Readiness to Implement and Enforce REACH, CLP, BPR, POPs and ePIC in Albania, Bosnia and Herzegovina, Kosovo, North Macedonia and Turkey","URL":"https://echa.europa.eu/documents/10162/1459379/bosnia_and_herzegovina_report_action_plan_en.pdf/2e0a0843-fa7d-907a-5fca-2bd208f4c643?t=1649333711236","author":[{"family":"European Chemicals Agency","given":""}],"issued":{"date-parts":[["2022"]]}}}],"schema":"https://github.com/citation-style-language/schema/raw/master/csl-citation.json"} </w:instrText>
      </w:r>
      <w:r w:rsidRPr="008D043F">
        <w:rPr>
          <w:rFonts w:asciiTheme="minorHAnsi" w:hAnsiTheme="minorHAnsi" w:cstheme="minorHAnsi"/>
          <w:sz w:val="22"/>
          <w:szCs w:val="22"/>
          <w:lang w:val="hr-HR"/>
        </w:rPr>
        <w:fldChar w:fldCharType="separate"/>
      </w:r>
      <w:r w:rsidR="0038728C" w:rsidRPr="008D043F">
        <w:rPr>
          <w:rFonts w:asciiTheme="minorHAnsi" w:hAnsiTheme="minorHAnsi" w:cstheme="minorHAnsi"/>
          <w:sz w:val="22"/>
          <w:lang w:val="hr-HR"/>
        </w:rPr>
        <w:t>(European Chemicals Agency</w:t>
      </w:r>
      <w:r w:rsidR="00BC4186" w:rsidRPr="008D043F">
        <w:rPr>
          <w:rFonts w:asciiTheme="minorHAnsi" w:hAnsiTheme="minorHAnsi" w:cstheme="minorHAnsi"/>
          <w:sz w:val="22"/>
          <w:lang w:val="hr-HR"/>
        </w:rPr>
        <w:t>,</w:t>
      </w:r>
      <w:r w:rsidR="0038728C" w:rsidRPr="008D043F">
        <w:rPr>
          <w:rFonts w:asciiTheme="minorHAnsi" w:hAnsiTheme="minorHAnsi" w:cstheme="minorHAnsi"/>
          <w:sz w:val="22"/>
          <w:lang w:val="hr-HR"/>
        </w:rPr>
        <w:t xml:space="preserve"> 2022)</w:t>
      </w:r>
      <w:r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6B6D04A2" w14:textId="15A9815A"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isu doneseni podzakonski akti predviđeni Zakonom o hemikalijama, te je transpozicija spomenutog EU zakonodavstva i konvencija na niskom nivou, što je prepoznato kao najveći izazov institucija Federacije BiH u ovoj oblasti. U skladu s EU zahtjevima</w:t>
      </w:r>
      <w:r w:rsidR="0038728C" w:rsidRPr="008D043F">
        <w:rPr>
          <w:rFonts w:asciiTheme="minorHAnsi" w:hAnsiTheme="minorHAnsi" w:cstheme="minorHAnsi"/>
          <w:sz w:val="22"/>
          <w:szCs w:val="22"/>
          <w:lang w:val="hr-HR"/>
        </w:rPr>
        <w:t xml:space="preserve"> </w:t>
      </w:r>
      <w:r w:rsidR="0038728C"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4Cde8gsZ","properties":{"formattedCitation":"(Uredba (EU) br. 1272/2008 2008)","plainCitation":"(Uredba (EU) br. 1272/2008 2008)","noteIndex":0},"citationItems":[{"id":1508,"uris":["http://zotero.org/users/7192877/items/WAMSWU2H"],"itemData":{"id":1508,"type":"legislation","container-title":"OJ L","language":"en","note":"authority: CONSIL, EP","number":"32008R1272","title":"Uredba (EU) br. 1272/2008 o klasifikaciji, označavanju i pakovanju supstanci i smjesa","URL":"http://data.europa.eu/eli/reg/2008/1272/oj/eng","volume":"353","author":[{"family":"Uredba (EU) br. 1272/2008","given":""}],"accessed":{"date-parts":[["2021",10,29]]},"issued":{"date-parts":[["2008"]]}}}],"schema":"https://github.com/citation-style-language/schema/raw/master/csl-citation.json"} </w:instrText>
      </w:r>
      <w:r w:rsidR="0038728C" w:rsidRPr="008D043F">
        <w:rPr>
          <w:rFonts w:asciiTheme="minorHAnsi" w:hAnsiTheme="minorHAnsi" w:cstheme="minorHAnsi"/>
          <w:sz w:val="22"/>
          <w:szCs w:val="22"/>
          <w:lang w:val="hr-HR"/>
        </w:rPr>
        <w:fldChar w:fldCharType="separate"/>
      </w:r>
      <w:r w:rsidR="0038728C" w:rsidRPr="008D043F">
        <w:rPr>
          <w:rFonts w:asciiTheme="minorHAnsi" w:hAnsiTheme="minorHAnsi" w:cstheme="minorHAnsi"/>
          <w:sz w:val="22"/>
          <w:lang w:val="hr-HR"/>
        </w:rPr>
        <w:t>(Uredba (EU) 1272/2008)</w:t>
      </w:r>
      <w:r w:rsidR="0038728C"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formiran je Centar za kontrolu trovanja kao javnozdravstvena informativna služba u sklopu Zavoda za medicinu rada Kantona Sarajevo, a čija je osnovna uloga pružanje stručne pomoći u liječenju i prevenciji akutnog i </w:t>
      </w:r>
      <w:r w:rsidRPr="008D043F">
        <w:rPr>
          <w:rFonts w:asciiTheme="minorHAnsi" w:hAnsiTheme="minorHAnsi" w:cstheme="minorHAnsi"/>
          <w:sz w:val="22"/>
          <w:szCs w:val="22"/>
          <w:lang w:val="hr-HR"/>
        </w:rPr>
        <w:lastRenderedPageBreak/>
        <w:t xml:space="preserve">hroničnog trovanja, putem 24-satne telefonske informativne službe. Nije poznat način imenovanja Centra, nadležnosti, niti način saradnje s nadležnim organima za upravljanje hemikalijama u čijoj je nadležnosti i implementacija spomenute regulative. Potrebno je naglasiti da je ovaj centar osnovan prije stupanja na snagu Zakona o hemikalijama, kojim se predviđa njegovo postojanje. Do danas nije izvršeno zvanično imenovanje centara za kontrolu trovanja u Federaciji BIH. </w:t>
      </w:r>
    </w:p>
    <w:p w14:paraId="5057AE51" w14:textId="77777777"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 obzirom na nedostatak podzakonskih akata u oblasti upravljanja hemikalijama, </w:t>
      </w:r>
      <w:r w:rsidRPr="008D043F">
        <w:rPr>
          <w:rFonts w:asciiTheme="minorHAnsi" w:hAnsiTheme="minorHAnsi" w:cstheme="minorHAnsi"/>
          <w:color w:val="000000"/>
          <w:sz w:val="22"/>
          <w:szCs w:val="22"/>
          <w:lang w:val="hr-HR"/>
        </w:rPr>
        <w:t xml:space="preserve">nije uspostavljen sistem registracije hemikalija, uvoznika hemikalija, što privrednike dovodi u neravnopravan položaj u odnosu na privrednike iz Republike Srpske, u kojoj je upravljanje hemikalijama i biocidima već duže vremena dobro regulirano. Ne postoji ustanovljen inspekcijski nadzor u oblasti upravljanja hemikalijama, te se stoga i ne raspolaže podacima o broju prekršajnih naloga u oblasti upravljanja hemikalijama u </w:t>
      </w:r>
      <w:r w:rsidRPr="008D043F">
        <w:rPr>
          <w:rFonts w:asciiTheme="minorHAnsi" w:hAnsiTheme="minorHAnsi" w:cstheme="minorHAnsi"/>
          <w:sz w:val="22"/>
          <w:szCs w:val="22"/>
          <w:lang w:val="hr-HR"/>
        </w:rPr>
        <w:t xml:space="preserve">Federaciji </w:t>
      </w:r>
      <w:r w:rsidRPr="008D043F">
        <w:rPr>
          <w:rFonts w:asciiTheme="minorHAnsi" w:hAnsiTheme="minorHAnsi" w:cstheme="minorHAnsi"/>
          <w:color w:val="000000"/>
          <w:sz w:val="22"/>
          <w:szCs w:val="22"/>
          <w:lang w:val="hr-HR"/>
        </w:rPr>
        <w:t xml:space="preserve">BiH. Nije propisan plan i program obuke savjetnika za hemikalije, niti uslovi za njihovo imenovanje i rad. Nije uspostavljen </w:t>
      </w:r>
      <w:r w:rsidRPr="008D043F">
        <w:rPr>
          <w:rFonts w:asciiTheme="minorHAnsi" w:hAnsiTheme="minorHAnsi" w:cstheme="minorHAnsi"/>
          <w:i/>
          <w:iCs/>
          <w:color w:val="000000"/>
          <w:sz w:val="22"/>
          <w:szCs w:val="22"/>
          <w:lang w:val="hr-HR"/>
        </w:rPr>
        <w:t>help-desk</w:t>
      </w:r>
      <w:r w:rsidRPr="008D043F">
        <w:rPr>
          <w:rFonts w:asciiTheme="minorHAnsi" w:hAnsiTheme="minorHAnsi" w:cstheme="minorHAnsi"/>
          <w:color w:val="000000"/>
          <w:sz w:val="22"/>
          <w:szCs w:val="22"/>
          <w:lang w:val="hr-HR"/>
        </w:rPr>
        <w:t xml:space="preserve"> za pomoć privrednicima prilikom prijave hemikalija, što je zahtjevano REACH uredbom. </w:t>
      </w:r>
      <w:r w:rsidRPr="008D043F">
        <w:rPr>
          <w:rFonts w:asciiTheme="minorHAnsi" w:hAnsiTheme="minorHAnsi" w:cstheme="minorHAnsi"/>
          <w:sz w:val="22"/>
          <w:szCs w:val="22"/>
          <w:lang w:val="hr-HR"/>
        </w:rPr>
        <w:t>Po uspostavljanju podzakonskih akata potrebnih za implementaciju Zakona o hemikalijama, bit će potrebno uspostaviti i informacijski sistem koji će omogućiti upravljanje inventarom hemikalija i spiskom biocida. Informacijski sistem bi trebao biti takav da se osigura i razmjena podataka, te uspostavljanje Integralnog inventara hemikalija i biocida na nivou BiH.</w:t>
      </w:r>
    </w:p>
    <w:p w14:paraId="4EC72FD1" w14:textId="67F4E672" w:rsidR="008474EC" w:rsidRPr="008D043F" w:rsidRDefault="008474EC" w:rsidP="0068355A">
      <w:pPr>
        <w:spacing w:before="240" w:after="240" w:line="276" w:lineRule="auto"/>
        <w:jc w:val="both"/>
        <w:rPr>
          <w:rFonts w:asciiTheme="minorHAnsi" w:hAnsiTheme="minorHAnsi" w:cstheme="minorHAnsi"/>
          <w:sz w:val="22"/>
          <w:lang w:val="hr-HR"/>
        </w:rPr>
      </w:pPr>
      <w:r w:rsidRPr="008D043F">
        <w:rPr>
          <w:rFonts w:asciiTheme="minorHAnsi" w:hAnsiTheme="minorHAnsi" w:cstheme="minorHAnsi"/>
          <w:color w:val="000000"/>
          <w:sz w:val="22"/>
          <w:szCs w:val="22"/>
          <w:lang w:val="hr-HR"/>
        </w:rPr>
        <w:t xml:space="preserve">Stvoren je zakonski osnov za transpoziciju </w:t>
      </w:r>
      <w:r w:rsidRPr="008D043F">
        <w:rPr>
          <w:rFonts w:asciiTheme="minorHAnsi" w:hAnsiTheme="minorHAnsi" w:cstheme="minorHAnsi"/>
          <w:b/>
          <w:color w:val="000000"/>
          <w:sz w:val="22"/>
          <w:szCs w:val="22"/>
          <w:lang w:val="hr-HR"/>
        </w:rPr>
        <w:t xml:space="preserve">SEVESO III direktive </w:t>
      </w:r>
      <w:r w:rsidR="007C4556" w:rsidRPr="008D043F">
        <w:rPr>
          <w:rFonts w:asciiTheme="minorHAnsi" w:hAnsiTheme="minorHAnsi" w:cstheme="minorHAnsi"/>
          <w:b/>
          <w:color w:val="000000"/>
          <w:sz w:val="22"/>
          <w:szCs w:val="22"/>
          <w:lang w:val="hr-HR"/>
        </w:rPr>
        <w:fldChar w:fldCharType="begin"/>
      </w:r>
      <w:r w:rsidR="007C4556" w:rsidRPr="008D043F">
        <w:rPr>
          <w:rFonts w:asciiTheme="minorHAnsi" w:hAnsiTheme="minorHAnsi" w:cstheme="minorHAnsi"/>
          <w:b/>
          <w:color w:val="000000"/>
          <w:sz w:val="22"/>
          <w:szCs w:val="22"/>
          <w:lang w:val="hr-HR"/>
        </w:rPr>
        <w:instrText xml:space="preserve"> ADDIN ZOTERO_ITEM CSL_CITATION {"citationID":"bXSctcoL","properties":{"formattedCitation":"(Direktiva 2012/18/EU 2012)","plainCitation":"(Direktiva 2012/18/EU 2012)","noteIndex":0},"citationItems":[{"id":1516,"uris":["http://zotero.org/users/7192877/items/PX5TLY9B"],"itemData":{"id":1516,"type":"legislation","container-title":"15, 031","language":"hr","number":"32012L0018","title":"Direktiva 2012/18/EU Europskog parlamenta i Vijeća od 4. srpnja 2012. o kontroli opasnosti od velikih nesreća koje uključuju opasne tvari, o izmjeni i kasnijem stavljanju izvan snage Direktive Vijeća 96/82/EZ  Tekst značajan za EGP","URL":"http://data.europa.eu/eli/dir/2012/18/oj/hrv","volume":"15, 031","author":[{"family":"Direktiva 2012/18/EU","given":""}],"accessed":{"date-parts":[["2021",10,30]]},"issued":{"date-parts":[["2012"]]}}}],"schema":"https://github.com/citation-style-language/schema/raw/master/csl-citation.json"} </w:instrText>
      </w:r>
      <w:r w:rsidR="007C4556" w:rsidRPr="008D043F">
        <w:rPr>
          <w:rFonts w:asciiTheme="minorHAnsi" w:hAnsiTheme="minorHAnsi" w:cstheme="minorHAnsi"/>
          <w:b/>
          <w:color w:val="000000"/>
          <w:sz w:val="22"/>
          <w:szCs w:val="22"/>
          <w:lang w:val="hr-HR"/>
        </w:rPr>
        <w:fldChar w:fldCharType="separate"/>
      </w:r>
      <w:r w:rsidR="007C4556" w:rsidRPr="008D043F">
        <w:rPr>
          <w:rFonts w:asciiTheme="minorHAnsi" w:hAnsiTheme="minorHAnsi" w:cstheme="minorHAnsi"/>
          <w:sz w:val="22"/>
          <w:lang w:val="hr-HR"/>
        </w:rPr>
        <w:t>(Direktiva 2012/18/EU)</w:t>
      </w:r>
      <w:r w:rsidR="007C4556" w:rsidRPr="008D043F">
        <w:rPr>
          <w:rFonts w:asciiTheme="minorHAnsi" w:hAnsiTheme="minorHAnsi" w:cstheme="minorHAnsi"/>
          <w:b/>
          <w:color w:val="000000"/>
          <w:sz w:val="22"/>
          <w:szCs w:val="22"/>
          <w:lang w:val="hr-HR"/>
        </w:rPr>
        <w:fldChar w:fldCharType="end"/>
      </w:r>
      <w:r w:rsidRPr="008D043F">
        <w:rPr>
          <w:rFonts w:asciiTheme="minorHAnsi" w:hAnsiTheme="minorHAnsi" w:cstheme="minorHAnsi"/>
          <w:color w:val="000000"/>
          <w:sz w:val="22"/>
          <w:szCs w:val="22"/>
          <w:lang w:val="hr-HR"/>
        </w:rPr>
        <w:t xml:space="preserve"> u Zakonu o zaštiti okoliša</w:t>
      </w:r>
      <w:r w:rsidR="007C4556" w:rsidRPr="008D043F">
        <w:rPr>
          <w:rFonts w:asciiTheme="minorHAnsi" w:hAnsiTheme="minorHAnsi" w:cstheme="minorHAnsi"/>
          <w:color w:val="000000"/>
          <w:sz w:val="22"/>
          <w:szCs w:val="22"/>
          <w:lang w:val="hr-HR"/>
        </w:rPr>
        <w:t xml:space="preserve"> </w:t>
      </w:r>
      <w:r w:rsidR="007C4556"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4FUHMI9o","properties":{"formattedCitation":"(Sl. glasnik FBiH, br. 15/21 2021)","plainCitation":"(Sl. glasnik FBiH, br. 15/21 2021)","dontUpdate":true,"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7C4556" w:rsidRPr="008D043F">
        <w:rPr>
          <w:rFonts w:asciiTheme="minorHAnsi" w:hAnsiTheme="minorHAnsi" w:cstheme="minorHAnsi"/>
          <w:color w:val="000000"/>
          <w:sz w:val="22"/>
          <w:szCs w:val="22"/>
          <w:lang w:val="hr-HR"/>
        </w:rPr>
        <w:fldChar w:fldCharType="separate"/>
      </w:r>
      <w:r w:rsidR="007C4556" w:rsidRPr="008D043F">
        <w:rPr>
          <w:rFonts w:asciiTheme="minorHAnsi" w:hAnsiTheme="minorHAnsi" w:cstheme="minorHAnsi"/>
          <w:sz w:val="22"/>
          <w:lang w:val="hr-HR"/>
        </w:rPr>
        <w:t>(</w:t>
      </w:r>
      <w:r w:rsidR="00BC4186" w:rsidRPr="008D043F">
        <w:rPr>
          <w:rFonts w:asciiTheme="minorHAnsi" w:hAnsiTheme="minorHAnsi" w:cstheme="minorHAnsi"/>
          <w:sz w:val="22"/>
          <w:lang w:val="hr-HR"/>
        </w:rPr>
        <w:t>"</w:t>
      </w:r>
      <w:r w:rsidR="007C4556"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7C4556" w:rsidRPr="008D043F">
        <w:rPr>
          <w:rFonts w:asciiTheme="minorHAnsi" w:hAnsiTheme="minorHAnsi" w:cstheme="minorHAnsi"/>
          <w:sz w:val="22"/>
          <w:lang w:val="hr-HR"/>
        </w:rPr>
        <w:t xml:space="preserve"> F</w:t>
      </w:r>
      <w:r w:rsidR="00BC4186" w:rsidRPr="008D043F">
        <w:rPr>
          <w:rFonts w:asciiTheme="minorHAnsi" w:hAnsiTheme="minorHAnsi" w:cstheme="minorHAnsi"/>
          <w:sz w:val="22"/>
          <w:lang w:val="hr-HR"/>
        </w:rPr>
        <w:t xml:space="preserve">ederacije </w:t>
      </w:r>
      <w:r w:rsidR="007C4556" w:rsidRPr="008D043F">
        <w:rPr>
          <w:rFonts w:asciiTheme="minorHAnsi" w:hAnsiTheme="minorHAnsi" w:cstheme="minorHAnsi"/>
          <w:sz w:val="22"/>
          <w:lang w:val="hr-HR"/>
        </w:rPr>
        <w:t>BiH</w:t>
      </w:r>
      <w:r w:rsidR="00BC4186" w:rsidRPr="008D043F">
        <w:rPr>
          <w:rFonts w:asciiTheme="minorHAnsi" w:hAnsiTheme="minorHAnsi" w:cstheme="minorHAnsi"/>
          <w:sz w:val="22"/>
          <w:lang w:val="hr-HR"/>
        </w:rPr>
        <w:t>"</w:t>
      </w:r>
      <w:r w:rsidR="007C4556" w:rsidRPr="008D043F">
        <w:rPr>
          <w:rFonts w:asciiTheme="minorHAnsi" w:hAnsiTheme="minorHAnsi" w:cstheme="minorHAnsi"/>
          <w:sz w:val="22"/>
          <w:lang w:val="hr-HR"/>
        </w:rPr>
        <w:t>, br</w:t>
      </w:r>
      <w:r w:rsidR="00BC4186" w:rsidRPr="008D043F">
        <w:rPr>
          <w:rFonts w:asciiTheme="minorHAnsi" w:hAnsiTheme="minorHAnsi" w:cstheme="minorHAnsi"/>
          <w:sz w:val="22"/>
          <w:lang w:val="hr-HR"/>
        </w:rPr>
        <w:t>oj</w:t>
      </w:r>
      <w:r w:rsidR="007C4556" w:rsidRPr="008D043F">
        <w:rPr>
          <w:rFonts w:asciiTheme="minorHAnsi" w:hAnsiTheme="minorHAnsi" w:cstheme="minorHAnsi"/>
          <w:sz w:val="22"/>
          <w:lang w:val="hr-HR"/>
        </w:rPr>
        <w:t xml:space="preserve"> 15/21)</w:t>
      </w:r>
      <w:r w:rsidR="007C4556" w:rsidRPr="008D043F">
        <w:rPr>
          <w:rFonts w:asciiTheme="minorHAnsi" w:hAnsiTheme="minorHAnsi" w:cstheme="minorHAnsi"/>
          <w:color w:val="000000"/>
          <w:sz w:val="22"/>
          <w:szCs w:val="22"/>
          <w:lang w:val="hr-HR"/>
        </w:rPr>
        <w:fldChar w:fldCharType="end"/>
      </w:r>
      <w:r w:rsidRPr="008D043F">
        <w:rPr>
          <w:rFonts w:asciiTheme="minorHAnsi" w:hAnsiTheme="minorHAnsi" w:cstheme="minorHAnsi"/>
          <w:color w:val="000000"/>
          <w:sz w:val="22"/>
          <w:szCs w:val="22"/>
          <w:lang w:val="hr-HR"/>
        </w:rPr>
        <w:t>, čime je direktiva u dobroj mjeri transponirana. Međutim, potrebno je donijeti i propis kojim se utvrđuje sadržaj i način vođenja Registra nesreća većih razmjera. Ne postoji registar nesreća većih razmjera zahtjevan SEVESO III direktivom.</w:t>
      </w:r>
    </w:p>
    <w:p w14:paraId="4A824F53" w14:textId="6DD78438"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color w:val="000000"/>
          <w:sz w:val="22"/>
          <w:szCs w:val="22"/>
          <w:lang w:val="hr-HR"/>
        </w:rPr>
        <w:t xml:space="preserve">Nema zakonskog osnova za transpoziciju </w:t>
      </w:r>
      <w:r w:rsidRPr="008D043F">
        <w:rPr>
          <w:rFonts w:asciiTheme="minorHAnsi" w:hAnsiTheme="minorHAnsi" w:cstheme="minorHAnsi"/>
          <w:b/>
          <w:color w:val="000000"/>
          <w:sz w:val="22"/>
          <w:szCs w:val="22"/>
          <w:lang w:val="hr-HR"/>
        </w:rPr>
        <w:t xml:space="preserve">Uredbe o prometu i upotrebi biocidnih proizvoda. </w:t>
      </w:r>
      <w:r w:rsidRPr="008D043F">
        <w:rPr>
          <w:rFonts w:asciiTheme="minorHAnsi" w:hAnsiTheme="minorHAnsi" w:cstheme="minorHAnsi"/>
          <w:sz w:val="22"/>
          <w:szCs w:val="22"/>
          <w:lang w:val="hr-HR"/>
        </w:rPr>
        <w:t xml:space="preserve">Nema zakonodavnog okvira koji regulira upravljanja živom i proizvodima od žive. </w:t>
      </w:r>
      <w:r w:rsidRPr="008D043F">
        <w:rPr>
          <w:rFonts w:asciiTheme="minorHAnsi" w:hAnsiTheme="minorHAnsi" w:cstheme="minorHAnsi"/>
          <w:b/>
          <w:sz w:val="22"/>
          <w:szCs w:val="22"/>
          <w:lang w:val="hr-HR"/>
        </w:rPr>
        <w:t xml:space="preserve">Transpozicija uredbe o živi </w:t>
      </w:r>
      <w:r w:rsidR="007C4556" w:rsidRPr="008D043F">
        <w:rPr>
          <w:rFonts w:asciiTheme="minorHAnsi" w:hAnsiTheme="minorHAnsi" w:cstheme="minorHAnsi"/>
          <w:b/>
          <w:sz w:val="22"/>
          <w:szCs w:val="22"/>
          <w:lang w:val="hr-HR"/>
        </w:rPr>
        <w:fldChar w:fldCharType="begin"/>
      </w:r>
      <w:r w:rsidR="007C4556" w:rsidRPr="008D043F">
        <w:rPr>
          <w:rFonts w:asciiTheme="minorHAnsi" w:hAnsiTheme="minorHAnsi" w:cstheme="minorHAnsi"/>
          <w:b/>
          <w:sz w:val="22"/>
          <w:szCs w:val="22"/>
          <w:lang w:val="hr-HR"/>
        </w:rPr>
        <w:instrText xml:space="preserve"> ADDIN ZOTERO_ITEM CSL_CITATION {"citationID":"gUg7b4jz","properties":{"formattedCitation":"(Uredba (EU) br. 2017/852; 2017)","plainCitation":"(Uredba (EU) br. 2017/852; 2017)","noteIndex":0},"citationItems":[{"id":1509,"uris":["http://zotero.org/users/7192877/items/DIGH5Z89"],"itemData":{"id":1509,"type":"legislation","title":"Uredba (EU) br. 2017/852 Evropskog parlamenta i Vijeća od 17. maja 2017. o živi i stavlјanju izvan snage Uredbe (EZ) br. 1102/2008","URL":"http://data.europa.eu/eli/reg/2017/852/oj/eng","author":[{"family":"Uredba (EU) br. 2017/852;","given":""}],"issued":{"date-parts":[["2017"]]}}}],"schema":"https://github.com/citation-style-language/schema/raw/master/csl-citation.json"} </w:instrText>
      </w:r>
      <w:r w:rsidR="007C4556" w:rsidRPr="008D043F">
        <w:rPr>
          <w:rFonts w:asciiTheme="minorHAnsi" w:hAnsiTheme="minorHAnsi" w:cstheme="minorHAnsi"/>
          <w:b/>
          <w:sz w:val="22"/>
          <w:szCs w:val="22"/>
          <w:lang w:val="hr-HR"/>
        </w:rPr>
        <w:fldChar w:fldCharType="separate"/>
      </w:r>
      <w:r w:rsidR="007C4556" w:rsidRPr="008D043F">
        <w:rPr>
          <w:rFonts w:asciiTheme="minorHAnsi" w:hAnsiTheme="minorHAnsi" w:cstheme="minorHAnsi"/>
          <w:sz w:val="22"/>
          <w:lang w:val="hr-HR"/>
        </w:rPr>
        <w:t>(Uredba (EU)</w:t>
      </w:r>
      <w:r w:rsidR="00BC4186" w:rsidRPr="008D043F">
        <w:rPr>
          <w:rFonts w:asciiTheme="minorHAnsi" w:hAnsiTheme="minorHAnsi" w:cstheme="minorHAnsi"/>
          <w:sz w:val="22"/>
          <w:lang w:val="hr-HR"/>
        </w:rPr>
        <w:t xml:space="preserve"> </w:t>
      </w:r>
      <w:r w:rsidR="007C4556" w:rsidRPr="008D043F">
        <w:rPr>
          <w:rFonts w:asciiTheme="minorHAnsi" w:hAnsiTheme="minorHAnsi" w:cstheme="minorHAnsi"/>
          <w:sz w:val="22"/>
          <w:lang w:val="hr-HR"/>
        </w:rPr>
        <w:t>2017/852)</w:t>
      </w:r>
      <w:r w:rsidR="007C4556"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 xml:space="preserve"> nije počela. Minamatska konvencija nije ratificirana, te nije stvoren pravni osnov za njenu implementaciju na entitetskom nivou.</w:t>
      </w:r>
    </w:p>
    <w:p w14:paraId="0429FA4C" w14:textId="29A9CE50"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stoji regulativa za zbrinjavanje azbestnog otpada. Međutim, nedostaje legislativa koja bi zabranila uvoz i korištenje proizvoda koji sadržavaju azbest, kao i drugih opasnih materija kako je preporučeno prilogom 17 REACH direktive. Kada je u pitanju azbest, legislativa će se odraziti i na onu koja propisuje sastav građevinskih proizvoda, a čije je provođenje u nadležnosti Federalnog ministarstva prostornog uređenja. Nedostaje zakonodavni okvir koji tretira problematiku emisije azbesta u zrak i vodu industrija za proizvodnju azbestnog cementa i azbestnog papira, te je stoga nizak nivo transpozicije Direktive o prevenciji i redukciji zagađenja okoliša azbestom</w:t>
      </w:r>
      <w:r w:rsidR="007C4556" w:rsidRPr="008D043F">
        <w:rPr>
          <w:rFonts w:asciiTheme="minorHAnsi" w:hAnsiTheme="minorHAnsi" w:cstheme="minorHAnsi"/>
          <w:sz w:val="22"/>
          <w:szCs w:val="22"/>
          <w:lang w:val="hr-HR"/>
        </w:rPr>
        <w:t xml:space="preserve"> </w:t>
      </w:r>
      <w:r w:rsidR="007C455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hcwusVSi","properties":{"formattedCitation":"(Direktiva 87/217/EEZ 1987)","plainCitation":"(Direktiva 87/217/EEZ 1987)","noteIndex":0},"citationItems":[{"id":1517,"uris":["http://zotero.org/users/7192877/items/8HHK88LC"],"itemData":{"id":1517,"type":"legislation","title":"Direktiva 87/217/EEZ o sprečavanju i smanjenju onečišćenja okoliša azbestom","author":[{"family":"Direktiva 87/217/EEZ","given":""}],"issued":{"date-parts":[["1987"]]}}}],"schema":"https://github.com/citation-style-language/schema/raw/master/csl-citation.json"} </w:instrText>
      </w:r>
      <w:r w:rsidR="007C4556" w:rsidRPr="008D043F">
        <w:rPr>
          <w:rFonts w:asciiTheme="minorHAnsi" w:hAnsiTheme="minorHAnsi" w:cstheme="minorHAnsi"/>
          <w:sz w:val="22"/>
          <w:szCs w:val="22"/>
          <w:lang w:val="hr-HR"/>
        </w:rPr>
        <w:fldChar w:fldCharType="separate"/>
      </w:r>
      <w:r w:rsidR="00224E8C" w:rsidRPr="008D043F">
        <w:rPr>
          <w:rFonts w:asciiTheme="minorHAnsi" w:hAnsiTheme="minorHAnsi" w:cstheme="minorHAnsi"/>
          <w:sz w:val="22"/>
          <w:lang w:val="hr-HR"/>
        </w:rPr>
        <w:t>(Direktiva 87/217/EEZ 1987)</w:t>
      </w:r>
      <w:r w:rsidR="007C4556"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Zbrinjavanje građevinskog otpada već je regulirano Pravilnikom o građevinskom otpad</w:t>
      </w:r>
      <w:r w:rsidR="007C4556" w:rsidRPr="008D043F">
        <w:rPr>
          <w:rFonts w:asciiTheme="minorHAnsi" w:hAnsiTheme="minorHAnsi" w:cstheme="minorHAnsi"/>
          <w:sz w:val="22"/>
          <w:szCs w:val="22"/>
          <w:lang w:val="hr-HR"/>
        </w:rPr>
        <w:t xml:space="preserve">u </w:t>
      </w:r>
      <w:r w:rsidR="007C455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RrYNypAx","properties":{"formattedCitation":"(Sl. glasnik FBiH, br. 93/19 2019)","plainCitation":"(Sl. glasnik FBiH, br. 93/19 2019)","dontUpdate":true,"noteIndex":0},"citationItems":[{"id":1518,"uris":["http://zotero.org/users/7192877/items/BDAMXILF"],"itemData":{"id":1518,"type":"legislation","title":"Pravilnik o građevinskom otpadu Federacije BiH","URL":"https://www.fmoit.gov.ba/upload/file/Pravilnik%20gra%C4%91evinski%20otpad.pdf","author":[{"family":"\"Sl. glasnik Federacije BiH\", broj 93/19","given":""}],"issued":{"date-parts":[["2019"]]}}}],"schema":"https://github.com/citation-style-language/schema/raw/master/csl-citation.json"} </w:instrText>
      </w:r>
      <w:r w:rsidR="007C4556" w:rsidRPr="008D043F">
        <w:rPr>
          <w:rFonts w:asciiTheme="minorHAnsi" w:hAnsiTheme="minorHAnsi" w:cstheme="minorHAnsi"/>
          <w:sz w:val="22"/>
          <w:szCs w:val="22"/>
          <w:lang w:val="hr-HR"/>
        </w:rPr>
        <w:fldChar w:fldCharType="separate"/>
      </w:r>
      <w:r w:rsidR="00224E8C" w:rsidRPr="008D043F">
        <w:rPr>
          <w:rFonts w:asciiTheme="minorHAnsi" w:hAnsiTheme="minorHAnsi" w:cstheme="minorHAnsi"/>
          <w:sz w:val="22"/>
          <w:lang w:val="hr-HR"/>
        </w:rPr>
        <w:t>(</w:t>
      </w:r>
      <w:r w:rsidR="00467322" w:rsidRPr="008D043F">
        <w:rPr>
          <w:rFonts w:asciiTheme="minorHAnsi" w:hAnsiTheme="minorHAnsi" w:cstheme="minorHAnsi"/>
          <w:sz w:val="22"/>
          <w:lang w:val="hr-HR"/>
        </w:rPr>
        <w:t>"</w:t>
      </w:r>
      <w:r w:rsidR="00224E8C"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224E8C" w:rsidRPr="008D043F">
        <w:rPr>
          <w:rFonts w:asciiTheme="minorHAnsi" w:hAnsiTheme="minorHAnsi" w:cstheme="minorHAnsi"/>
          <w:sz w:val="22"/>
          <w:lang w:val="hr-HR"/>
        </w:rPr>
        <w:t xml:space="preserve"> F</w:t>
      </w:r>
      <w:r w:rsidR="00467322" w:rsidRPr="008D043F">
        <w:rPr>
          <w:rFonts w:asciiTheme="minorHAnsi" w:hAnsiTheme="minorHAnsi" w:cstheme="minorHAnsi"/>
          <w:sz w:val="22"/>
          <w:lang w:val="hr-HR"/>
        </w:rPr>
        <w:t xml:space="preserve">ederacije </w:t>
      </w:r>
      <w:r w:rsidR="00224E8C" w:rsidRPr="008D043F">
        <w:rPr>
          <w:rFonts w:asciiTheme="minorHAnsi" w:hAnsiTheme="minorHAnsi" w:cstheme="minorHAnsi"/>
          <w:sz w:val="22"/>
          <w:lang w:val="hr-HR"/>
        </w:rPr>
        <w:t>BiH</w:t>
      </w:r>
      <w:r w:rsidR="00467322" w:rsidRPr="008D043F">
        <w:rPr>
          <w:rFonts w:asciiTheme="minorHAnsi" w:hAnsiTheme="minorHAnsi" w:cstheme="minorHAnsi"/>
          <w:sz w:val="22"/>
          <w:lang w:val="hr-HR"/>
        </w:rPr>
        <w:t>"</w:t>
      </w:r>
      <w:r w:rsidR="00224E8C" w:rsidRPr="008D043F">
        <w:rPr>
          <w:rFonts w:asciiTheme="minorHAnsi" w:hAnsiTheme="minorHAnsi" w:cstheme="minorHAnsi"/>
          <w:sz w:val="22"/>
          <w:lang w:val="hr-HR"/>
        </w:rPr>
        <w:t>, br</w:t>
      </w:r>
      <w:r w:rsidR="00467322" w:rsidRPr="008D043F">
        <w:rPr>
          <w:rFonts w:asciiTheme="minorHAnsi" w:hAnsiTheme="minorHAnsi" w:cstheme="minorHAnsi"/>
          <w:sz w:val="22"/>
          <w:lang w:val="hr-HR"/>
        </w:rPr>
        <w:t>oj</w:t>
      </w:r>
      <w:r w:rsidR="00224E8C" w:rsidRPr="008D043F">
        <w:rPr>
          <w:rFonts w:asciiTheme="minorHAnsi" w:hAnsiTheme="minorHAnsi" w:cstheme="minorHAnsi"/>
          <w:sz w:val="22"/>
          <w:lang w:val="hr-HR"/>
        </w:rPr>
        <w:t xml:space="preserve"> 93/19)</w:t>
      </w:r>
      <w:r w:rsidR="007C4556"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5973F29A" w14:textId="5AF7CDEA"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Ne postoji uspostavljen registar servisnih radionica i vlasnika opreme (operatera) rashladne i KGH-opreme (klimatizacija, grijanje, hlađenje). Ne postoji uspostavljen plan obuke servisera, kako je to zahtijevano spomenutim EU uredbama. Nisu propisani kriteriji za osnivanje edukacijskog centra koji će izvoditi obuke servisera. Nisu imenovani edukacijski centri. Sve navedeno regulira se postojećim Nacrtom zakona o zaštiti zraka</w:t>
      </w:r>
      <w:r w:rsidR="00224E8C" w:rsidRPr="008D043F">
        <w:rPr>
          <w:rFonts w:asciiTheme="minorHAnsi" w:hAnsiTheme="minorHAnsi" w:cstheme="minorHAnsi"/>
          <w:color w:val="000000"/>
          <w:sz w:val="22"/>
          <w:szCs w:val="22"/>
          <w:lang w:val="hr-HR"/>
        </w:rPr>
        <w:t xml:space="preserve"> </w:t>
      </w:r>
      <w:r w:rsidR="00224E8C"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G0jMfKp7","properties":{"formattedCitation":"(Federalno ministarstvo okoli\\uc0\\u353{}a i turizma 2019)","plainCitation":"(Federalno ministarstvo okoliša i turizma 2019)","noteIndex":0},"citationItems":[{"id":1519,"uris":["http://zotero.org/users/7192877/items/2YFLVBS2"],"itemData":{"id":1519,"type":"legislation","title":"Nacrt zakona o zaštiti zraka","URL":"https://parlamentfbih.gov.ba/v2/userfiles/file/Materijali%20u%20proceduri_2019/Nacrt%20zakona","author":[{"literal":"Federalno ministarstvo okoliša i turizma"}],"issued":{"date-parts":[["2019"]]}}}],"schema":"https://github.com/citation-style-language/schema/raw/master/csl-citation.json"} </w:instrText>
      </w:r>
      <w:r w:rsidR="00224E8C" w:rsidRPr="008D043F">
        <w:rPr>
          <w:rFonts w:asciiTheme="minorHAnsi" w:hAnsiTheme="minorHAnsi" w:cstheme="minorHAnsi"/>
          <w:color w:val="000000"/>
          <w:sz w:val="22"/>
          <w:szCs w:val="22"/>
          <w:lang w:val="hr-HR"/>
        </w:rPr>
        <w:fldChar w:fldCharType="separate"/>
      </w:r>
      <w:r w:rsidR="00CE1A95" w:rsidRPr="008D043F">
        <w:rPr>
          <w:rFonts w:asciiTheme="minorHAnsi" w:hAnsiTheme="minorHAnsi" w:cstheme="minorHAnsi"/>
          <w:sz w:val="22"/>
        </w:rPr>
        <w:t>(Federalno ministarstvo okoliša i turizma</w:t>
      </w:r>
      <w:r w:rsidR="00467322" w:rsidRPr="008D043F">
        <w:rPr>
          <w:rFonts w:asciiTheme="minorHAnsi" w:hAnsiTheme="minorHAnsi" w:cstheme="minorHAnsi"/>
          <w:sz w:val="22"/>
        </w:rPr>
        <w:t>,</w:t>
      </w:r>
      <w:r w:rsidR="00CE1A95" w:rsidRPr="008D043F">
        <w:rPr>
          <w:rFonts w:asciiTheme="minorHAnsi" w:hAnsiTheme="minorHAnsi" w:cstheme="minorHAnsi"/>
          <w:sz w:val="22"/>
        </w:rPr>
        <w:t xml:space="preserve"> 2019)</w:t>
      </w:r>
      <w:r w:rsidR="00224E8C" w:rsidRPr="008D043F">
        <w:rPr>
          <w:rFonts w:asciiTheme="minorHAnsi" w:hAnsiTheme="minorHAnsi" w:cstheme="minorHAnsi"/>
          <w:color w:val="000000"/>
          <w:sz w:val="22"/>
          <w:szCs w:val="22"/>
          <w:lang w:val="hr-HR"/>
        </w:rPr>
        <w:fldChar w:fldCharType="end"/>
      </w:r>
      <w:r w:rsidRPr="008D043F">
        <w:rPr>
          <w:rFonts w:asciiTheme="minorHAnsi" w:hAnsiTheme="minorHAnsi" w:cstheme="minorHAnsi"/>
          <w:color w:val="000000"/>
          <w:sz w:val="22"/>
          <w:szCs w:val="22"/>
          <w:lang w:val="hr-HR"/>
        </w:rPr>
        <w:t xml:space="preserve">, koji stvara zakonski osnov za transponiranje Uredbe o tvarima koje oštećuju ozonski omotač </w:t>
      </w:r>
      <w:r w:rsidRPr="008D043F">
        <w:rPr>
          <w:rFonts w:asciiTheme="minorHAnsi" w:hAnsiTheme="minorHAnsi" w:cstheme="minorHAnsi"/>
          <w:color w:val="000000"/>
          <w:sz w:val="22"/>
          <w:szCs w:val="22"/>
          <w:lang w:val="hr-HR"/>
        </w:rPr>
        <w:fldChar w:fldCharType="begin"/>
      </w:r>
      <w:r w:rsidR="0026419C" w:rsidRPr="008D043F">
        <w:rPr>
          <w:rFonts w:asciiTheme="minorHAnsi" w:hAnsiTheme="minorHAnsi" w:cstheme="minorHAnsi"/>
          <w:color w:val="000000"/>
          <w:sz w:val="22"/>
          <w:szCs w:val="22"/>
          <w:lang w:val="hr-HR"/>
        </w:rPr>
        <w:instrText xml:space="preserve"> ADDIN ZOTERO_ITEM CSL_CITATION {"citationID":"IGLlJD63","properties":{"formattedCitation":"(Uredba (EU) br. 1005/2009 2009)","plainCitation":"(Uredba (EU) br. 1005/2009 2009)","noteIndex":0},"citationItems":[{"id":1520,"uris":["http://zotero.org/users/7192877/items/K3JJP3IJ"],"itemData":{"id":1520,"type":"legislation","title":"Uredba (EU) br. 1005/2009 Evropskog parlamenta i Vijeća od 16. septembra 2009. o supstancama koje oštećuju ozonski omotač","URL":"http://data.europa.eu/eli/reg/2009/1005/oj/eng","author":[{"literal":"Uredba (EU) br. 1005/2009"}],"issued":{"date-parts":[["2009"]]}}}],"schema":"https://github.com/citation-style-language/schema/raw/master/csl-citation.json"} </w:instrText>
      </w:r>
      <w:r w:rsidRPr="008D043F">
        <w:rPr>
          <w:rFonts w:asciiTheme="minorHAnsi" w:hAnsiTheme="minorHAnsi" w:cstheme="minorHAnsi"/>
          <w:color w:val="000000"/>
          <w:sz w:val="22"/>
          <w:szCs w:val="22"/>
          <w:lang w:val="hr-HR"/>
        </w:rPr>
        <w:fldChar w:fldCharType="separate"/>
      </w:r>
      <w:r w:rsidR="0026419C" w:rsidRPr="008D043F">
        <w:rPr>
          <w:rFonts w:asciiTheme="minorHAnsi" w:hAnsiTheme="minorHAnsi" w:cstheme="minorHAnsi"/>
          <w:sz w:val="22"/>
          <w:lang w:val="hr-HR"/>
        </w:rPr>
        <w:t>(Uredba (EU) 1005/2009)</w:t>
      </w:r>
      <w:r w:rsidRPr="008D043F">
        <w:rPr>
          <w:rFonts w:asciiTheme="minorHAnsi" w:hAnsiTheme="minorHAnsi" w:cstheme="minorHAnsi"/>
          <w:color w:val="000000"/>
          <w:sz w:val="22"/>
          <w:szCs w:val="22"/>
          <w:lang w:val="hr-HR"/>
        </w:rPr>
        <w:fldChar w:fldCharType="end"/>
      </w:r>
      <w:r w:rsidR="0026419C"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i </w:t>
      </w:r>
      <w:r w:rsidRPr="008D043F">
        <w:rPr>
          <w:rFonts w:asciiTheme="minorHAnsi" w:hAnsiTheme="minorHAnsi" w:cstheme="minorHAnsi"/>
          <w:color w:val="000000"/>
          <w:sz w:val="22"/>
          <w:szCs w:val="22"/>
          <w:lang w:val="hr-HR"/>
        </w:rPr>
        <w:lastRenderedPageBreak/>
        <w:t>Uredbe o određenim fluoriranim stakleničkim plinovima</w:t>
      </w:r>
      <w:r w:rsidR="00ED7793" w:rsidRPr="008D043F">
        <w:rPr>
          <w:rFonts w:asciiTheme="minorHAnsi" w:hAnsiTheme="minorHAnsi" w:cstheme="minorHAnsi"/>
          <w:color w:val="000000"/>
          <w:sz w:val="22"/>
          <w:szCs w:val="22"/>
          <w:lang w:val="hr-HR"/>
        </w:rPr>
        <w:t xml:space="preserve"> </w:t>
      </w:r>
      <w:r w:rsidR="00ED7793"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wo3uZeej","properties":{"formattedCitation":"(Uredba EZ 517/ 2014)","plainCitation":"(Uredba EZ 517/ 2014)","noteIndex":0},"citationItems":[{"id":1521,"uris":["http://zotero.org/users/7192877/items/UFTI3RY7"],"itemData":{"id":1521,"type":"legislation","title":"Uredba EZ br. 517/2014 Europskog parlamenta i vijeća o određenim fluoriranim stakleničkim plinovima","author":[{"literal":"Uredba EZ 517/"}],"issued":{"date-parts":[["2014"]]}}}],"schema":"https://github.com/citation-style-language/schema/raw/master/csl-citation.json"} </w:instrText>
      </w:r>
      <w:r w:rsidR="00ED7793" w:rsidRPr="008D043F">
        <w:rPr>
          <w:rFonts w:asciiTheme="minorHAnsi" w:hAnsiTheme="minorHAnsi" w:cstheme="minorHAnsi"/>
          <w:color w:val="000000"/>
          <w:sz w:val="22"/>
          <w:szCs w:val="22"/>
          <w:lang w:val="hr-HR"/>
        </w:rPr>
        <w:fldChar w:fldCharType="separate"/>
      </w:r>
      <w:r w:rsidR="00ED7793" w:rsidRPr="008D043F">
        <w:rPr>
          <w:rFonts w:asciiTheme="minorHAnsi" w:hAnsiTheme="minorHAnsi" w:cstheme="minorHAnsi"/>
          <w:sz w:val="22"/>
          <w:lang w:val="hr-HR"/>
        </w:rPr>
        <w:t xml:space="preserve">(Uredba </w:t>
      </w:r>
      <w:r w:rsidR="00467322" w:rsidRPr="008D043F">
        <w:rPr>
          <w:rFonts w:asciiTheme="minorHAnsi" w:hAnsiTheme="minorHAnsi" w:cstheme="minorHAnsi"/>
          <w:sz w:val="22"/>
          <w:lang w:val="hr-HR"/>
        </w:rPr>
        <w:t>(</w:t>
      </w:r>
      <w:r w:rsidR="00ED7793" w:rsidRPr="008D043F">
        <w:rPr>
          <w:rFonts w:asciiTheme="minorHAnsi" w:hAnsiTheme="minorHAnsi" w:cstheme="minorHAnsi"/>
          <w:sz w:val="22"/>
          <w:lang w:val="hr-HR"/>
        </w:rPr>
        <w:t>EZ</w:t>
      </w:r>
      <w:r w:rsidR="00467322" w:rsidRPr="008D043F">
        <w:rPr>
          <w:rFonts w:asciiTheme="minorHAnsi" w:hAnsiTheme="minorHAnsi" w:cstheme="minorHAnsi"/>
          <w:sz w:val="22"/>
          <w:lang w:val="hr-HR"/>
        </w:rPr>
        <w:t>)</w:t>
      </w:r>
      <w:r w:rsidR="00ED7793" w:rsidRPr="008D043F">
        <w:rPr>
          <w:rFonts w:asciiTheme="minorHAnsi" w:hAnsiTheme="minorHAnsi" w:cstheme="minorHAnsi"/>
          <w:sz w:val="22"/>
          <w:lang w:val="hr-HR"/>
        </w:rPr>
        <w:t xml:space="preserve"> 517/14)</w:t>
      </w:r>
      <w:r w:rsidR="00ED7793" w:rsidRPr="008D043F">
        <w:rPr>
          <w:rFonts w:asciiTheme="minorHAnsi" w:hAnsiTheme="minorHAnsi" w:cstheme="minorHAnsi"/>
          <w:color w:val="000000"/>
          <w:sz w:val="22"/>
          <w:szCs w:val="22"/>
          <w:lang w:val="hr-HR"/>
        </w:rPr>
        <w:fldChar w:fldCharType="end"/>
      </w:r>
      <w:r w:rsidRPr="008D043F">
        <w:rPr>
          <w:rFonts w:asciiTheme="minorHAnsi" w:hAnsiTheme="minorHAnsi" w:cstheme="minorHAnsi"/>
          <w:color w:val="000000"/>
          <w:sz w:val="22"/>
          <w:szCs w:val="22"/>
          <w:lang w:val="hr-HR"/>
        </w:rPr>
        <w:t xml:space="preserve">, te time i zahtjeva Montrealskog protokola i Kigali amandmana. Nacrt zakona je trenutno u postupku usvajanja. </w:t>
      </w:r>
    </w:p>
    <w:p w14:paraId="502ED23D" w14:textId="77777777"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Otežano upravljanje zalihama hemikalija, odnosno otpadom nastalog tokom životnog ciklusa hemikalija je također identificiran izazov, međutim, u direktnoj je vezi s tematskom oblašću upravljanja otpadom, te će biti obrađeno u dijelu Strategije i Akcijskog plana za otpad.</w:t>
      </w:r>
    </w:p>
    <w:p w14:paraId="2F445543" w14:textId="77777777"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U godišnjacima Zavoda za javno zdravstvo (ZZJZ) se ne prati učestalost oboljenja ili smrti zbog trovanja uslijed neadekvatnog rukovanja hemijskim proizvodima. Međutim, od 2019. godine ZZJZ raspolaže detaljnim podacima o trovanjima, razvrstanim prema spolu i starosnoj grupi, ali se ovi podaci ne objavljuju. Podaci su grupirani po navedenim šiframa: Trovanje drogama i biološkim supstancama (T36‒T50), Toksični efekti supstanci koje uglavnom ne služe u medicinske svrhe (T51‒T65), Drugi i neoznačeni efekti vanjskih uzroka (T33‒T35, T66‒T73, T75‒T78). Iako postoji sistem prikupljanja i obrade podataka, iz Federalnog zavoda za javno zdravstvo ukazano je na upitan postupak upisa podataka, odnosno da li su svi javni i privatni domovi zdravlja revnosni u prijavi trovanja. Zavod za javno zdravstvo </w:t>
      </w:r>
      <w:r w:rsidRPr="008D043F">
        <w:rPr>
          <w:rFonts w:asciiTheme="minorHAnsi" w:hAnsiTheme="minorHAnsi" w:cstheme="minorHAnsi"/>
          <w:sz w:val="22"/>
          <w:szCs w:val="22"/>
          <w:lang w:val="hr-HR"/>
        </w:rPr>
        <w:t xml:space="preserve">Federacije </w:t>
      </w:r>
      <w:r w:rsidRPr="008D043F">
        <w:rPr>
          <w:rFonts w:asciiTheme="minorHAnsi" w:hAnsiTheme="minorHAnsi" w:cstheme="minorHAnsi"/>
          <w:color w:val="000000"/>
          <w:sz w:val="22"/>
          <w:szCs w:val="22"/>
          <w:lang w:val="hr-HR"/>
        </w:rPr>
        <w:t>BiH raspolaže i podacima mortalitetne statistike, po navedenim šiframa, ali se ti podaci preuzimaju od Federalnog zavoda za statistiku.</w:t>
      </w:r>
      <w:r w:rsidRPr="008D043F">
        <w:rPr>
          <w:rFonts w:asciiTheme="minorHAnsi" w:hAnsiTheme="minorHAnsi" w:cstheme="minorHAnsi"/>
          <w:sz w:val="22"/>
          <w:szCs w:val="22"/>
          <w:lang w:val="hr-HR"/>
        </w:rPr>
        <w:t xml:space="preserve"> Kampanje o obavještavanju javnosti putem medija o rizicima koji proizilaze iz upotrebe hemikalija, zbog zaštite zdravlja ljudi i okoliša, su rijetke i provode se samo u sklopu pojedinačnih projekata, a ne u sklopu redovnog rada institucija. Fond za zaštitu okoliša Federacije BIH redovno raspisuje javne pozive na temu implementacije mjera iz Strategije zaštite okoliša. Kako hemijska sigurnost do sada nije bila zastupljena tematika u okviru Strategije zaštite okoliša, tako ova tema nije bila zastupljena u spomenutim javnim pozivima. Potrebno je predvidjeti način finansiranja ovakvih poziva, s obzirom na to da nisu predviđene naknade kojima bi se osigurale finansijske pretpostavke. Nisu zabilježene aktivnosti NVO-a i udruženja potrošača usmjerene na podizanje javne svijesti o hemikalijama. </w:t>
      </w:r>
      <w:r w:rsidRPr="008D043F">
        <w:rPr>
          <w:rFonts w:asciiTheme="minorHAnsi" w:hAnsiTheme="minorHAnsi" w:cstheme="minorHAnsi"/>
          <w:color w:val="000000"/>
          <w:sz w:val="22"/>
          <w:szCs w:val="22"/>
          <w:lang w:val="hr-HR"/>
        </w:rPr>
        <w:t>Ne postoji zvaničan sistem izvještavanja i koordinacije između inspekcijskih službi entiteta i Brčko distrikta BiH u oblasti hemijske sigurnosti.</w:t>
      </w:r>
    </w:p>
    <w:p w14:paraId="6B87C2C7" w14:textId="77777777" w:rsidR="008474EC" w:rsidRPr="008D043F" w:rsidRDefault="008474EC" w:rsidP="0068355A">
      <w:pPr>
        <w:spacing w:before="240" w:after="240" w:line="276" w:lineRule="auto"/>
        <w:jc w:val="both"/>
        <w:rPr>
          <w:rFonts w:asciiTheme="minorHAnsi" w:hAnsiTheme="minorHAnsi" w:cstheme="minorHAnsi"/>
          <w:i/>
          <w:color w:val="000000"/>
          <w:sz w:val="22"/>
          <w:szCs w:val="22"/>
          <w:u w:val="single"/>
          <w:lang w:val="hr-HR"/>
        </w:rPr>
      </w:pPr>
      <w:r w:rsidRPr="008D043F">
        <w:rPr>
          <w:rFonts w:asciiTheme="minorHAnsi" w:hAnsiTheme="minorHAnsi" w:cstheme="minorHAnsi"/>
          <w:i/>
          <w:color w:val="000000"/>
          <w:sz w:val="22"/>
          <w:szCs w:val="22"/>
          <w:u w:val="single"/>
          <w:lang w:val="hr-HR"/>
        </w:rPr>
        <w:t>Buka u okolišu</w:t>
      </w:r>
    </w:p>
    <w:p w14:paraId="52484B85" w14:textId="6FA3808B"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Buka je dio svakodnevnog života stanovnika i radnika različitog spektra djelatnosti, te predstavlja neizbježnu posljedicu modernog društva, gustine razvoja, intenziteta aktivnosti. Prema izvještaju Svjetske zdravstvene organizacije iz 2011. godine, buka koju proizvode prijevozna sredstva se smatra drugim najznačajnim uzročnikom zdravstvenih problema povezanih s okolišem, odmah nakon zagađenja zraka. Osim što remeti san, stalna izložnost buci može uzrokovati kardiovaskularne bolesti, štetiti psihofizičkim funkcijama ljudskog organizma i dovesti do promjene u društvenom ponašanju</w:t>
      </w:r>
      <w:r w:rsidR="005D4EED" w:rsidRPr="008D043F">
        <w:rPr>
          <w:rFonts w:asciiTheme="minorHAnsi" w:hAnsiTheme="minorHAnsi" w:cstheme="minorHAnsi"/>
          <w:color w:val="000000"/>
          <w:sz w:val="22"/>
          <w:szCs w:val="22"/>
          <w:lang w:val="hr-HR"/>
        </w:rPr>
        <w:t xml:space="preserve"> </w:t>
      </w:r>
      <w:r w:rsidR="005D4EED" w:rsidRPr="008D043F">
        <w:rPr>
          <w:rFonts w:asciiTheme="minorHAnsi" w:hAnsiTheme="minorHAnsi" w:cstheme="minorHAnsi"/>
          <w:color w:val="000000"/>
          <w:sz w:val="22"/>
          <w:szCs w:val="22"/>
          <w:lang w:val="hr-HR"/>
        </w:rPr>
        <w:fldChar w:fldCharType="begin"/>
      </w:r>
      <w:r w:rsidR="005D4EED" w:rsidRPr="008D043F">
        <w:rPr>
          <w:rFonts w:asciiTheme="minorHAnsi" w:hAnsiTheme="minorHAnsi" w:cstheme="minorHAnsi"/>
          <w:color w:val="000000"/>
          <w:sz w:val="22"/>
          <w:szCs w:val="22"/>
          <w:lang w:val="hr-HR"/>
        </w:rPr>
        <w:instrText xml:space="preserve"> ADDIN ZOTERO_ITEM CSL_CITATION {"citationID":"Ukg9URZO","properties":{"formattedCitation":"(World Health Organization 2011)","plainCitation":"(World Health Organization 2011)","noteIndex":0},"citationItems":[{"id":1522,"uris":["http://zotero.org/users/7192877/items/M2EQJU9A"],"itemData":{"id":1522,"type":"book","ISBN":"978 92 890 0229 5","title":"Burden of disease from environmental noise — quantification of healthy life years lost in Europe","URL":"https://www.euro.who.int/__data/assets/pdf_file/0008/136466/e94888.pdf","author":[{"family":"World Health Organization","given":""}],"issued":{"date-parts":[["2011"]]}}}],"schema":"https://github.com/citation-style-language/schema/raw/master/csl-citation.json"} </w:instrText>
      </w:r>
      <w:r w:rsidR="005D4EED" w:rsidRPr="008D043F">
        <w:rPr>
          <w:rFonts w:asciiTheme="minorHAnsi" w:hAnsiTheme="minorHAnsi" w:cstheme="minorHAnsi"/>
          <w:color w:val="000000"/>
          <w:sz w:val="22"/>
          <w:szCs w:val="22"/>
          <w:lang w:val="hr-HR"/>
        </w:rPr>
        <w:fldChar w:fldCharType="separate"/>
      </w:r>
      <w:r w:rsidR="005D4EED" w:rsidRPr="008D043F">
        <w:rPr>
          <w:rFonts w:asciiTheme="minorHAnsi" w:hAnsiTheme="minorHAnsi" w:cstheme="minorHAnsi"/>
          <w:sz w:val="22"/>
          <w:lang w:val="hr-HR"/>
        </w:rPr>
        <w:t>(World Health Organization</w:t>
      </w:r>
      <w:r w:rsidR="00467322" w:rsidRPr="008D043F">
        <w:rPr>
          <w:rFonts w:asciiTheme="minorHAnsi" w:hAnsiTheme="minorHAnsi" w:cstheme="minorHAnsi"/>
          <w:sz w:val="22"/>
          <w:lang w:val="hr-HR"/>
        </w:rPr>
        <w:t>,</w:t>
      </w:r>
      <w:r w:rsidR="005D4EED" w:rsidRPr="008D043F">
        <w:rPr>
          <w:rFonts w:asciiTheme="minorHAnsi" w:hAnsiTheme="minorHAnsi" w:cstheme="minorHAnsi"/>
          <w:sz w:val="22"/>
          <w:lang w:val="hr-HR"/>
        </w:rPr>
        <w:t xml:space="preserve"> 2011)</w:t>
      </w:r>
      <w:r w:rsidR="005D4EED" w:rsidRPr="008D043F">
        <w:rPr>
          <w:rFonts w:asciiTheme="minorHAnsi" w:hAnsiTheme="minorHAnsi" w:cstheme="minorHAnsi"/>
          <w:color w:val="000000"/>
          <w:sz w:val="22"/>
          <w:szCs w:val="22"/>
          <w:lang w:val="hr-HR"/>
        </w:rPr>
        <w:fldChar w:fldCharType="end"/>
      </w:r>
      <w:r w:rsidR="005D4EED"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w:t>
      </w:r>
    </w:p>
    <w:p w14:paraId="3A8617A4" w14:textId="6E019428" w:rsidR="008474EC" w:rsidRPr="008D043F" w:rsidRDefault="008474EC" w:rsidP="0068355A">
      <w:pPr>
        <w:autoSpaceDE w:val="0"/>
        <w:autoSpaceDN w:val="0"/>
        <w:adjustRightInd w:val="0"/>
        <w:spacing w:before="240" w:after="240" w:line="276" w:lineRule="auto"/>
        <w:jc w:val="both"/>
        <w:rPr>
          <w:rFonts w:asciiTheme="minorHAnsi" w:hAnsiTheme="minorHAnsi" w:cstheme="minorHAnsi"/>
          <w:color w:val="000000"/>
          <w:sz w:val="22"/>
          <w:szCs w:val="22"/>
          <w:lang w:val="hr-HR" w:eastAsia="en-US"/>
        </w:rPr>
      </w:pPr>
      <w:r w:rsidRPr="008D043F">
        <w:rPr>
          <w:rFonts w:asciiTheme="minorHAnsi" w:hAnsiTheme="minorHAnsi" w:cstheme="minorHAnsi"/>
          <w:color w:val="000000"/>
          <w:sz w:val="22"/>
          <w:szCs w:val="22"/>
          <w:lang w:val="hr-HR" w:eastAsia="en-US"/>
        </w:rPr>
        <w:t>Buka iz okoliša, prema članu 3. Direktive o buci u okolišu</w:t>
      </w:r>
      <w:r w:rsidR="00F564FC" w:rsidRPr="008D043F">
        <w:rPr>
          <w:rFonts w:asciiTheme="minorHAnsi" w:hAnsiTheme="minorHAnsi" w:cstheme="minorHAnsi"/>
          <w:color w:val="000000"/>
          <w:sz w:val="22"/>
          <w:szCs w:val="22"/>
          <w:lang w:val="hr-HR" w:eastAsia="en-US"/>
        </w:rPr>
        <w:t xml:space="preserve"> </w:t>
      </w:r>
      <w:r w:rsidR="00F564FC" w:rsidRPr="008D043F">
        <w:rPr>
          <w:rFonts w:asciiTheme="minorHAnsi" w:hAnsiTheme="minorHAnsi" w:cstheme="minorHAnsi"/>
          <w:color w:val="000000"/>
          <w:sz w:val="22"/>
          <w:szCs w:val="22"/>
          <w:lang w:val="hr-HR" w:eastAsia="en-US"/>
        </w:rPr>
        <w:fldChar w:fldCharType="begin"/>
      </w:r>
      <w:r w:rsidR="00F564FC" w:rsidRPr="008D043F">
        <w:rPr>
          <w:rFonts w:asciiTheme="minorHAnsi" w:hAnsiTheme="minorHAnsi" w:cstheme="minorHAnsi"/>
          <w:color w:val="000000"/>
          <w:sz w:val="22"/>
          <w:szCs w:val="22"/>
          <w:lang w:val="hr-HR" w:eastAsia="en-US"/>
        </w:rPr>
        <w:instrText xml:space="preserve"> ADDIN ZOTERO_ITEM CSL_CITATION {"citationID":"tQGP3Wi2","properties":{"formattedCitation":"(Direktiva 2002/49/EZ 2019)","plainCitation":"(Direktiva 2002/49/EZ 2019)","noteIndex":0},"citationItems":[{"id":1524,"uris":["http://zotero.org/users/7192877/items/YHLWLYSQ"],"itemData":{"id":1524,"type":"legislation","title":"Direktiva 2002/49/EZ Europskog parlamenta i Vijeća od 25. juni 2002. o procjeni i upravljanju bukom iz okoliša","author":[{"family":"Direktiva 2002/49/EZ","given":""}],"issued":{"date-parts":[["2019"]]}}}],"schema":"https://github.com/citation-style-language/schema/raw/master/csl-citation.json"} </w:instrText>
      </w:r>
      <w:r w:rsidR="00F564FC" w:rsidRPr="008D043F">
        <w:rPr>
          <w:rFonts w:asciiTheme="minorHAnsi" w:hAnsiTheme="minorHAnsi" w:cstheme="minorHAnsi"/>
          <w:color w:val="000000"/>
          <w:sz w:val="22"/>
          <w:szCs w:val="22"/>
          <w:lang w:val="hr-HR" w:eastAsia="en-US"/>
        </w:rPr>
        <w:fldChar w:fldCharType="separate"/>
      </w:r>
      <w:r w:rsidR="00F564FC" w:rsidRPr="008D043F">
        <w:rPr>
          <w:rFonts w:asciiTheme="minorHAnsi" w:hAnsiTheme="minorHAnsi" w:cstheme="minorHAnsi"/>
          <w:sz w:val="22"/>
          <w:lang w:val="hr-HR"/>
        </w:rPr>
        <w:t>(Direktiva 2002/49/EZ)</w:t>
      </w:r>
      <w:r w:rsidR="00F564FC" w:rsidRPr="008D043F">
        <w:rPr>
          <w:rFonts w:asciiTheme="minorHAnsi" w:hAnsiTheme="minorHAnsi" w:cstheme="minorHAnsi"/>
          <w:color w:val="000000"/>
          <w:sz w:val="22"/>
          <w:szCs w:val="22"/>
          <w:lang w:val="hr-HR" w:eastAsia="en-US"/>
        </w:rPr>
        <w:fldChar w:fldCharType="end"/>
      </w:r>
      <w:r w:rsidRPr="008D043F">
        <w:rPr>
          <w:rFonts w:asciiTheme="minorHAnsi" w:hAnsiTheme="minorHAnsi" w:cstheme="minorHAnsi"/>
          <w:color w:val="000000"/>
          <w:sz w:val="22"/>
          <w:szCs w:val="22"/>
          <w:lang w:val="hr-HR" w:eastAsia="en-US"/>
        </w:rPr>
        <w:t xml:space="preserve">, znači neželjen ili po ljudsko zdravlje i okoliš štetan zvuk u vanjskom prostoru izazvan ljudskom aktivnošću, uključujući buku koju emitiraju prijevozna sredstva, cestovni saobraćaj, željeznički saobraćaj, zračni saobraćaj, te buka iz područja s industrijskim djelatnostima. Prema članu 2, ista direktiva ne pokriva buku koju izaziva sama izložena osoba, buku od svakodnevnih kućanskih aktivnosti, buku iz stambenih prostora, buku na radnome mjestu, buku unutar prijevoznih sredstava ili buku od vojnih aktivnosti u vojnim područjima. Isti koncept će se primijeniti prilikom situacijske i strateške analize buke u okviru ove tematske cjeline. </w:t>
      </w:r>
    </w:p>
    <w:p w14:paraId="4545BEC0" w14:textId="77777777" w:rsidR="008474EC" w:rsidRPr="008D043F" w:rsidRDefault="008474EC" w:rsidP="0068355A">
      <w:pPr>
        <w:autoSpaceDE w:val="0"/>
        <w:autoSpaceDN w:val="0"/>
        <w:adjustRightInd w:val="0"/>
        <w:spacing w:before="240" w:after="240" w:line="276" w:lineRule="auto"/>
        <w:jc w:val="both"/>
        <w:rPr>
          <w:rFonts w:asciiTheme="minorHAnsi" w:hAnsiTheme="minorHAnsi" w:cstheme="minorHAnsi"/>
          <w:color w:val="000000"/>
          <w:sz w:val="22"/>
          <w:szCs w:val="22"/>
          <w:lang w:val="hr-HR" w:eastAsia="en-US"/>
        </w:rPr>
      </w:pPr>
      <w:r w:rsidRPr="008D043F">
        <w:rPr>
          <w:rFonts w:asciiTheme="minorHAnsi" w:hAnsiTheme="minorHAnsi" w:cstheme="minorHAnsi"/>
          <w:color w:val="000000"/>
          <w:sz w:val="22"/>
          <w:szCs w:val="22"/>
          <w:lang w:val="hr-HR" w:eastAsia="en-US"/>
        </w:rPr>
        <w:lastRenderedPageBreak/>
        <w:t xml:space="preserve">Oblast upravljanja bukom je u evropskim zemljama podijeljena između institucija u oblasti zaštite okoliša i zdravlja, a posljedično su, kroz provođenje akcijskih planova, involvirane i institucije koje upravljaju transportom i prostorom. Stoga transpozicija direktive i implementacija zahtijeva sinergijski pristup različitih sektora. </w:t>
      </w:r>
    </w:p>
    <w:p w14:paraId="1FB3B33A" w14:textId="7FA55256"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stoji samo jedan propis koji regulira buku u okolišu na nivou Federacije BiH. To je Zakon o zaštiti od buke</w:t>
      </w:r>
      <w:r w:rsidR="00C540BB" w:rsidRPr="008D043F">
        <w:rPr>
          <w:rFonts w:asciiTheme="minorHAnsi" w:hAnsiTheme="minorHAnsi" w:cstheme="minorHAnsi"/>
          <w:sz w:val="22"/>
          <w:szCs w:val="22"/>
          <w:lang w:val="hr-HR"/>
        </w:rPr>
        <w:t xml:space="preserve"> </w:t>
      </w:r>
      <w:r w:rsidR="00F564FC"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nOanBreQ","properties":{"formattedCitation":"(Sl. glasnik FBiH, br. 110/12 2012)","plainCitation":"(Sl. glasnik FBiH, br. 110/12 2012)","dontUpdate":true,"noteIndex":0},"citationItems":[{"id":1525,"uris":["http://zotero.org/users/7192877/items/KXCBQEPH"],"itemData":{"id":1525,"type":"legislation","title":"Zakon o zaštiti od buke Federacije BiH","URL":"http://www.fuzip.gov.ba/bundles/websitenews/gallery/files/113/149692885353_Zakon_o_za%C5%A1titi_od_buke_(%E2%80%9ESlu%C5%BEbene_novine_Federacije_BiH%E2%80%9C,_broj__110_12).pdf","author":[{"family":"\"Sl. novine Federacije BiH\", broj 110/12","given":""}],"issued":{"date-parts":[["2012"]]}}}],"schema":"https://github.com/citation-style-language/schema/raw/master/csl-citation.json"} </w:instrText>
      </w:r>
      <w:r w:rsidR="00F564FC" w:rsidRPr="008D043F">
        <w:rPr>
          <w:rFonts w:asciiTheme="minorHAnsi" w:hAnsiTheme="minorHAnsi" w:cstheme="minorHAnsi"/>
          <w:sz w:val="22"/>
          <w:szCs w:val="22"/>
          <w:lang w:val="hr-HR"/>
        </w:rPr>
        <w:fldChar w:fldCharType="separate"/>
      </w:r>
      <w:r w:rsidR="00C540BB" w:rsidRPr="008D043F">
        <w:rPr>
          <w:rFonts w:asciiTheme="minorHAnsi" w:hAnsiTheme="minorHAnsi" w:cstheme="minorHAnsi"/>
          <w:sz w:val="22"/>
          <w:lang w:val="hr-HR"/>
        </w:rPr>
        <w:t>(</w:t>
      </w:r>
      <w:r w:rsidR="00467322" w:rsidRPr="008D043F">
        <w:rPr>
          <w:rFonts w:asciiTheme="minorHAnsi" w:hAnsiTheme="minorHAnsi" w:cstheme="minorHAnsi"/>
          <w:sz w:val="22"/>
          <w:lang w:val="hr-HR"/>
        </w:rPr>
        <w:t>"</w:t>
      </w:r>
      <w:r w:rsidR="00C540BB" w:rsidRPr="008D043F">
        <w:rPr>
          <w:rFonts w:asciiTheme="minorHAnsi" w:hAnsiTheme="minorHAnsi" w:cstheme="minorHAnsi"/>
          <w:sz w:val="22"/>
          <w:lang w:val="hr-HR"/>
        </w:rPr>
        <w:t>Sl.</w:t>
      </w:r>
      <w:r w:rsidR="00B1595E" w:rsidRPr="008D043F">
        <w:rPr>
          <w:rFonts w:asciiTheme="minorHAnsi" w:hAnsiTheme="minorHAnsi" w:cstheme="minorHAnsi"/>
          <w:sz w:val="22"/>
          <w:lang w:val="hr-HR"/>
        </w:rPr>
        <w:t xml:space="preserve"> novine</w:t>
      </w:r>
      <w:r w:rsidR="00C540BB" w:rsidRPr="008D043F">
        <w:rPr>
          <w:rFonts w:asciiTheme="minorHAnsi" w:hAnsiTheme="minorHAnsi" w:cstheme="minorHAnsi"/>
          <w:sz w:val="22"/>
          <w:lang w:val="hr-HR"/>
        </w:rPr>
        <w:t xml:space="preserve"> F</w:t>
      </w:r>
      <w:r w:rsidR="00467322" w:rsidRPr="008D043F">
        <w:rPr>
          <w:rFonts w:asciiTheme="minorHAnsi" w:hAnsiTheme="minorHAnsi" w:cstheme="minorHAnsi"/>
          <w:sz w:val="22"/>
          <w:lang w:val="hr-HR"/>
        </w:rPr>
        <w:t xml:space="preserve">ederacije </w:t>
      </w:r>
      <w:r w:rsidR="00C540BB" w:rsidRPr="008D043F">
        <w:rPr>
          <w:rFonts w:asciiTheme="minorHAnsi" w:hAnsiTheme="minorHAnsi" w:cstheme="minorHAnsi"/>
          <w:sz w:val="22"/>
          <w:lang w:val="hr-HR"/>
        </w:rPr>
        <w:t>BiH</w:t>
      </w:r>
      <w:r w:rsidR="00467322" w:rsidRPr="008D043F">
        <w:rPr>
          <w:rFonts w:asciiTheme="minorHAnsi" w:hAnsiTheme="minorHAnsi" w:cstheme="minorHAnsi"/>
          <w:sz w:val="22"/>
          <w:lang w:val="hr-HR"/>
        </w:rPr>
        <w:t>"</w:t>
      </w:r>
      <w:r w:rsidR="00C540BB" w:rsidRPr="008D043F">
        <w:rPr>
          <w:rFonts w:asciiTheme="minorHAnsi" w:hAnsiTheme="minorHAnsi" w:cstheme="minorHAnsi"/>
          <w:sz w:val="22"/>
          <w:lang w:val="hr-HR"/>
        </w:rPr>
        <w:t>, br</w:t>
      </w:r>
      <w:r w:rsidR="00467322" w:rsidRPr="008D043F">
        <w:rPr>
          <w:rFonts w:asciiTheme="minorHAnsi" w:hAnsiTheme="minorHAnsi" w:cstheme="minorHAnsi"/>
          <w:sz w:val="22"/>
          <w:lang w:val="hr-HR"/>
        </w:rPr>
        <w:t>oj</w:t>
      </w:r>
      <w:r w:rsidR="00C540BB" w:rsidRPr="008D043F">
        <w:rPr>
          <w:rFonts w:asciiTheme="minorHAnsi" w:hAnsiTheme="minorHAnsi" w:cstheme="minorHAnsi"/>
          <w:sz w:val="22"/>
          <w:lang w:val="hr-HR"/>
        </w:rPr>
        <w:t xml:space="preserve"> 110/12)</w:t>
      </w:r>
      <w:r w:rsidR="00F564FC"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kon ne slijedi strukturu </w:t>
      </w:r>
      <w:r w:rsidRPr="008D043F">
        <w:rPr>
          <w:rFonts w:asciiTheme="minorHAnsi" w:hAnsiTheme="minorHAnsi" w:cstheme="minorHAnsi"/>
          <w:b/>
          <w:sz w:val="22"/>
          <w:szCs w:val="22"/>
          <w:lang w:val="hr-HR"/>
        </w:rPr>
        <w:t xml:space="preserve">Direktive o buci u okolišu </w:t>
      </w:r>
      <w:r w:rsidR="00C540BB" w:rsidRPr="008D043F">
        <w:rPr>
          <w:rFonts w:asciiTheme="minorHAnsi" w:hAnsiTheme="minorHAnsi" w:cstheme="minorHAnsi"/>
          <w:sz w:val="22"/>
          <w:szCs w:val="22"/>
          <w:lang w:val="hr-HR"/>
        </w:rPr>
        <w:fldChar w:fldCharType="begin"/>
      </w:r>
      <w:r w:rsidR="00C540BB" w:rsidRPr="008D043F">
        <w:rPr>
          <w:rFonts w:asciiTheme="minorHAnsi" w:hAnsiTheme="minorHAnsi" w:cstheme="minorHAnsi"/>
          <w:sz w:val="22"/>
          <w:szCs w:val="22"/>
          <w:lang w:val="hr-HR"/>
        </w:rPr>
        <w:instrText xml:space="preserve"> ADDIN ZOTERO_ITEM CSL_CITATION {"citationID":"BrI1M7NO","properties":{"formattedCitation":"(Direktiva 2002/49/EZ 2019)","plainCitation":"(Direktiva 2002/49/EZ 2019)","noteIndex":0},"citationItems":[{"id":1524,"uris":["http://zotero.org/users/7192877/items/YHLWLYSQ"],"itemData":{"id":1524,"type":"legislation","title":"Direktiva 2002/49/EZ Europskog parlamenta i Vijeća od 25. juni 2002. o procjeni i upravljanju bukom iz okoliša","author":[{"family":"Direktiva 2002/49/EZ","given":""}],"issued":{"date-parts":[["2019"]]}}}],"schema":"https://github.com/citation-style-language/schema/raw/master/csl-citation.json"} </w:instrText>
      </w:r>
      <w:r w:rsidR="00C540BB" w:rsidRPr="008D043F">
        <w:rPr>
          <w:rFonts w:asciiTheme="minorHAnsi" w:hAnsiTheme="minorHAnsi" w:cstheme="minorHAnsi"/>
          <w:sz w:val="22"/>
          <w:szCs w:val="22"/>
          <w:lang w:val="hr-HR"/>
        </w:rPr>
        <w:fldChar w:fldCharType="separate"/>
      </w:r>
      <w:r w:rsidR="00C540BB" w:rsidRPr="008D043F">
        <w:rPr>
          <w:rFonts w:asciiTheme="minorHAnsi" w:hAnsiTheme="minorHAnsi" w:cstheme="minorHAnsi"/>
          <w:sz w:val="22"/>
          <w:lang w:val="hr-HR"/>
        </w:rPr>
        <w:t>(Direktiva 2002/49/EZ)</w:t>
      </w:r>
      <w:r w:rsidR="00C540BB" w:rsidRPr="008D043F">
        <w:rPr>
          <w:rFonts w:asciiTheme="minorHAnsi" w:hAnsiTheme="minorHAnsi" w:cstheme="minorHAnsi"/>
          <w:sz w:val="22"/>
          <w:szCs w:val="22"/>
          <w:lang w:val="hr-HR"/>
        </w:rPr>
        <w:fldChar w:fldCharType="end"/>
      </w:r>
      <w:r w:rsidR="0046732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 ne daje dobar pravni okvir za njeno transponiranje u pravni sistem Federacije BiH. Zakonom su propisani dozvoljeni nivoi buke od vanjskih izvora, a u prostorijama prema namjeni, dozvoljeni nivo vanjske buke za planiranje novih objekata ili izvora buke i buka u radnim prostorima od vanjskih izvora. Također, zakon propisuje ovlaštenje i metodu za mjerenje i vrednovanje buke na otvorenom i u zatvorenom prostoru. Zakon predviđa da buka treba biti dio Studija utjecaja na okoliš u slučaju postrojenja koja mogu proizvesti određeni nivo buke. Zakon nije postavio obavezu razvoja i usvajanja Planova prevencije buke, iako to Direktiva zahtijeva. Dodatno, zakon ne osigurava učešće javnosti u razvoju instrumenata za smanjenje i prevenciju buke</w:t>
      </w:r>
      <w:r w:rsidR="00C540BB" w:rsidRPr="008D043F">
        <w:rPr>
          <w:rFonts w:asciiTheme="minorHAnsi" w:hAnsiTheme="minorHAnsi" w:cstheme="minorHAnsi"/>
          <w:sz w:val="22"/>
          <w:szCs w:val="22"/>
          <w:lang w:val="hr-HR"/>
        </w:rPr>
        <w:t xml:space="preserve"> </w:t>
      </w:r>
      <w:r w:rsidR="00C540BB"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czbaPSRn","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C540BB" w:rsidRPr="008D043F">
        <w:rPr>
          <w:rFonts w:asciiTheme="minorHAnsi" w:hAnsiTheme="minorHAnsi" w:cstheme="minorHAnsi"/>
          <w:sz w:val="22"/>
          <w:szCs w:val="22"/>
          <w:lang w:val="hr-HR"/>
        </w:rPr>
        <w:fldChar w:fldCharType="separate"/>
      </w:r>
      <w:r w:rsidR="00C540BB" w:rsidRPr="008D043F">
        <w:rPr>
          <w:rFonts w:asciiTheme="minorHAnsi" w:hAnsiTheme="minorHAnsi" w:cstheme="minorHAnsi"/>
          <w:sz w:val="22"/>
          <w:lang w:val="hr-HR"/>
        </w:rPr>
        <w:t>(MVTEO BiH</w:t>
      </w:r>
      <w:r w:rsidR="00467322" w:rsidRPr="008D043F">
        <w:rPr>
          <w:rFonts w:asciiTheme="minorHAnsi" w:hAnsiTheme="minorHAnsi" w:cstheme="minorHAnsi"/>
          <w:sz w:val="22"/>
          <w:lang w:val="hr-HR"/>
        </w:rPr>
        <w:t>,</w:t>
      </w:r>
      <w:r w:rsidR="00C540BB" w:rsidRPr="008D043F">
        <w:rPr>
          <w:rFonts w:asciiTheme="minorHAnsi" w:hAnsiTheme="minorHAnsi" w:cstheme="minorHAnsi"/>
          <w:sz w:val="22"/>
          <w:lang w:val="hr-HR"/>
        </w:rPr>
        <w:t xml:space="preserve"> 2017)</w:t>
      </w:r>
      <w:r w:rsidR="00C540BB"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Zakon o zaštiti od buke je usvojen i na kantonalnom nivou u Kantonu Sarajevo, Tuzlanskom kantonu, Zeničko-dobojskom kantonu, Srednjobosanskom kantonu, Bosansko-podrinjskom kantonu, Unsko-sanskom kantonu i Hercegovačko-neretvanskom kantonu.</w:t>
      </w:r>
    </w:p>
    <w:p w14:paraId="4BEF8BFD" w14:textId="77777777"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konom je predviđeno da Federacija BiH, kantonalni, gradski i općinski organi uprave nadležni za poslove prostornog planiranja u okviru svoje nadležnosti osiguraju izradu karata buke za predviđanje, bilježenje i praćenje nivoa buke. Karta buke treba biti grafički prikaz postojećih i planiranih nivoa buke i sastavni je dio planova prostornog uređenja. Pregledom prostornih planova Federacije i kantona, nije ustanovljeno prisustvo izrađenih karata buke.</w:t>
      </w:r>
    </w:p>
    <w:p w14:paraId="3FDA5389" w14:textId="77777777"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Zakon nije postavio obavezu razvoja i usvajanja akcijskih planova prevencije buke, iako to Direktiva zahtijeva. Osim toga, zakonom se ne tretira potreba izrade strateških karata buke i akcijskih planova kojima će se na duži period predvidjeti aktivnosti preveniranja/ukidanja izvora buke. Ne postoje propisi o nivou buke koju stvaraju uređaji za upotrebu na otvorenom. </w:t>
      </w:r>
    </w:p>
    <w:p w14:paraId="35C37474" w14:textId="39B33FA4" w:rsidR="008474EC" w:rsidRPr="008D043F" w:rsidRDefault="008474EC" w:rsidP="0068355A">
      <w:pPr>
        <w:shd w:val="clear" w:color="auto" w:fill="FFFFFF"/>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Tokom 2016. godine u Kantonu Sarajevo usvojen je novi Zakon o zaštiti od buke Kantona Sarajevo</w:t>
      </w:r>
      <w:r w:rsidR="00B1595E" w:rsidRPr="008D043F">
        <w:rPr>
          <w:rFonts w:asciiTheme="minorHAnsi" w:hAnsiTheme="minorHAnsi" w:cstheme="minorHAnsi"/>
          <w:color w:val="000000"/>
          <w:sz w:val="22"/>
          <w:szCs w:val="22"/>
          <w:lang w:val="hr-HR"/>
        </w:rPr>
        <w:t xml:space="preserve"> </w:t>
      </w:r>
      <w:r w:rsidR="00B1595E"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dLQEvxMc","properties":{"formattedCitation":"(\\uc0\\u8216{}Sl. novine Federacije BiH\\uc0\\u8217{}, broj 23/16 2016)","plainCitation":"(‘Sl. novine Federacije BiH’, broj 23/16 2016)","noteIndex":0},"citationItems":[{"id":1526,"uris":["http://zotero.org/users/7192877/items/BFZ9NUSE"],"itemData":{"id":1526,"type":"legislation","title":"Zakon o zaštiti od buke Kantona Sarajevo","URL":"https://mkipgo.ks.gov.ba/sites/mkipgo.ks.gov.ba/files/2021-02/zakon_o_zastiti_od_buke.pdf","author":[{"family":"\"Sl. novine Federacije BiH\", broj 23/16","given":""}],"issued":{"date-parts":[["2016"]]}}}],"schema":"https://github.com/citation-style-language/schema/raw/master/csl-citation.json"} </w:instrText>
      </w:r>
      <w:r w:rsidR="00B1595E" w:rsidRPr="008D043F">
        <w:rPr>
          <w:rFonts w:asciiTheme="minorHAnsi" w:hAnsiTheme="minorHAnsi" w:cstheme="minorHAnsi"/>
          <w:color w:val="000000"/>
          <w:sz w:val="22"/>
          <w:szCs w:val="22"/>
          <w:lang w:val="hr-HR"/>
        </w:rPr>
        <w:fldChar w:fldCharType="separate"/>
      </w:r>
      <w:r w:rsidR="00CE1A95" w:rsidRPr="008D043F">
        <w:rPr>
          <w:rFonts w:asciiTheme="minorHAnsi" w:hAnsiTheme="minorHAnsi" w:cstheme="minorHAnsi"/>
          <w:sz w:val="22"/>
        </w:rPr>
        <w:t>(</w:t>
      </w:r>
      <w:r w:rsidR="00467322" w:rsidRPr="008D043F">
        <w:rPr>
          <w:rFonts w:asciiTheme="minorHAnsi" w:hAnsiTheme="minorHAnsi" w:cstheme="minorHAnsi"/>
          <w:sz w:val="22"/>
        </w:rPr>
        <w:t>"</w:t>
      </w:r>
      <w:r w:rsidR="00CE1A95" w:rsidRPr="008D043F">
        <w:rPr>
          <w:rFonts w:asciiTheme="minorHAnsi" w:hAnsiTheme="minorHAnsi" w:cstheme="minorHAnsi"/>
          <w:sz w:val="22"/>
        </w:rPr>
        <w:t>Sl. novine Federacije BiH</w:t>
      </w:r>
      <w:r w:rsidR="00467322" w:rsidRPr="008D043F">
        <w:rPr>
          <w:rFonts w:asciiTheme="minorHAnsi" w:hAnsiTheme="minorHAnsi" w:cstheme="minorHAnsi"/>
          <w:sz w:val="22"/>
        </w:rPr>
        <w:t>"</w:t>
      </w:r>
      <w:r w:rsidR="00CE1A95" w:rsidRPr="008D043F">
        <w:rPr>
          <w:rFonts w:asciiTheme="minorHAnsi" w:hAnsiTheme="minorHAnsi" w:cstheme="minorHAnsi"/>
          <w:sz w:val="22"/>
        </w:rPr>
        <w:t>, broj 23/16)</w:t>
      </w:r>
      <w:r w:rsidR="00B1595E" w:rsidRPr="008D043F">
        <w:rPr>
          <w:rFonts w:asciiTheme="minorHAnsi" w:hAnsiTheme="minorHAnsi" w:cstheme="minorHAnsi"/>
          <w:color w:val="000000"/>
          <w:sz w:val="22"/>
          <w:szCs w:val="22"/>
          <w:lang w:val="hr-HR"/>
        </w:rPr>
        <w:fldChar w:fldCharType="end"/>
      </w:r>
      <w:r w:rsidRPr="008D043F">
        <w:rPr>
          <w:rFonts w:asciiTheme="minorHAnsi" w:hAnsiTheme="minorHAnsi" w:cstheme="minorHAnsi"/>
          <w:color w:val="000000"/>
          <w:sz w:val="22"/>
          <w:szCs w:val="22"/>
          <w:lang w:val="hr-HR"/>
        </w:rPr>
        <w:t>, koji je usklađen i sa zahtjevima evropske pravne regulative. Zakon precizira najviše dozvoljene nivoe buke i njeno mjerenje, utvrđuje mjere zaštite od buke i vrijeme njihovog provođenja, te obaveznu izradu karata buke. S tim u vezi, utvrđena je nadležnost svih nivoa vlasti od federalnih do općinskih organa uprave. Novim zakonom se preciznije definiraju uvjeti i mjere zaštite od buke koje treba zadovoljiti prilikom otpočinjanja pojedinih djelatnosti, te, za razliku od federalnog propisa, konkretizira način izrade karata buke, uvodi indikatore i strateške karte buke kao i akcijske planove, kako je to propisano Direktivom koja zahtijeva proces pridruživanja Evropskoj uniji.</w:t>
      </w:r>
    </w:p>
    <w:p w14:paraId="26575D22" w14:textId="03A9031E" w:rsidR="00EF05A3" w:rsidRPr="008D043F" w:rsidRDefault="00B321AB"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Karta </w:t>
      </w:r>
      <w:r w:rsidR="00927C38" w:rsidRPr="008D043F">
        <w:rPr>
          <w:rFonts w:asciiTheme="minorHAnsi" w:hAnsiTheme="minorHAnsi" w:cstheme="minorHAnsi"/>
          <w:color w:val="000000"/>
          <w:sz w:val="22"/>
          <w:szCs w:val="22"/>
          <w:lang w:val="hr-HR"/>
        </w:rPr>
        <w:t xml:space="preserve">buke </w:t>
      </w:r>
      <w:r w:rsidRPr="008D043F">
        <w:rPr>
          <w:rFonts w:asciiTheme="minorHAnsi" w:hAnsiTheme="minorHAnsi" w:cstheme="minorHAnsi"/>
          <w:color w:val="000000"/>
          <w:sz w:val="22"/>
          <w:szCs w:val="22"/>
          <w:lang w:val="hr-HR"/>
        </w:rPr>
        <w:t xml:space="preserve">je izrađena </w:t>
      </w:r>
      <w:r w:rsidR="00927C38" w:rsidRPr="008D043F">
        <w:rPr>
          <w:rFonts w:asciiTheme="minorHAnsi" w:hAnsiTheme="minorHAnsi" w:cstheme="minorHAnsi"/>
          <w:color w:val="000000"/>
          <w:sz w:val="22"/>
          <w:szCs w:val="22"/>
          <w:lang w:val="hr-HR"/>
        </w:rPr>
        <w:t xml:space="preserve">u </w:t>
      </w:r>
      <w:r w:rsidRPr="008D043F">
        <w:rPr>
          <w:rFonts w:asciiTheme="minorHAnsi" w:hAnsiTheme="minorHAnsi" w:cstheme="minorHAnsi"/>
          <w:color w:val="000000"/>
          <w:sz w:val="22"/>
          <w:szCs w:val="22"/>
          <w:lang w:val="hr-HR"/>
        </w:rPr>
        <w:t>Kanton</w:t>
      </w:r>
      <w:r w:rsidR="00927C38" w:rsidRPr="008D043F">
        <w:rPr>
          <w:rFonts w:asciiTheme="minorHAnsi" w:hAnsiTheme="minorHAnsi" w:cstheme="minorHAnsi"/>
          <w:color w:val="000000"/>
          <w:sz w:val="22"/>
          <w:szCs w:val="22"/>
          <w:lang w:val="hr-HR"/>
        </w:rPr>
        <w:t>u</w:t>
      </w:r>
      <w:r w:rsidRPr="008D043F">
        <w:rPr>
          <w:rFonts w:asciiTheme="minorHAnsi" w:hAnsiTheme="minorHAnsi" w:cstheme="minorHAnsi"/>
          <w:color w:val="000000"/>
          <w:sz w:val="22"/>
          <w:szCs w:val="22"/>
          <w:lang w:val="hr-HR"/>
        </w:rPr>
        <w:t xml:space="preserve"> Sarajevo 2009</w:t>
      </w:r>
      <w:r w:rsidR="00927C38"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godine (</w:t>
      </w:r>
      <w:r w:rsidR="001F0C02" w:rsidRPr="008D043F">
        <w:rPr>
          <w:rFonts w:asciiTheme="minorHAnsi" w:hAnsiTheme="minorHAnsi" w:cstheme="minorHAnsi"/>
          <w:color w:val="000000"/>
          <w:sz w:val="22"/>
          <w:szCs w:val="22"/>
          <w:lang w:val="hr-HR"/>
        </w:rPr>
        <w:t xml:space="preserve">slika </w:t>
      </w:r>
      <w:r w:rsidR="001F0C02" w:rsidRPr="008D043F">
        <w:rPr>
          <w:rFonts w:asciiTheme="minorHAnsi" w:hAnsiTheme="minorHAnsi" w:cstheme="minorHAnsi"/>
          <w:b/>
          <w:bCs/>
          <w:i/>
          <w:iCs/>
          <w:color w:val="000000"/>
          <w:sz w:val="22"/>
          <w:szCs w:val="22"/>
          <w:lang w:val="hr-HR"/>
        </w:rPr>
        <w:fldChar w:fldCharType="begin"/>
      </w:r>
      <w:r w:rsidR="001F0C02" w:rsidRPr="008D043F">
        <w:rPr>
          <w:rFonts w:asciiTheme="minorHAnsi" w:hAnsiTheme="minorHAnsi" w:cstheme="minorHAnsi"/>
          <w:b/>
          <w:bCs/>
          <w:i/>
          <w:iCs/>
          <w:color w:val="000000"/>
          <w:sz w:val="22"/>
          <w:szCs w:val="22"/>
          <w:lang w:val="hr-HR"/>
        </w:rPr>
        <w:instrText xml:space="preserve"> REF slika11 \h  \* MERGEFORMAT </w:instrText>
      </w:r>
      <w:r w:rsidR="001F0C02" w:rsidRPr="008D043F">
        <w:rPr>
          <w:rFonts w:asciiTheme="minorHAnsi" w:hAnsiTheme="minorHAnsi" w:cstheme="minorHAnsi"/>
          <w:b/>
          <w:bCs/>
          <w:i/>
          <w:iCs/>
          <w:color w:val="000000"/>
          <w:sz w:val="22"/>
          <w:szCs w:val="22"/>
          <w:lang w:val="hr-HR"/>
        </w:rPr>
      </w:r>
      <w:r w:rsidR="001F0C02" w:rsidRPr="008D043F">
        <w:rPr>
          <w:rFonts w:asciiTheme="minorHAnsi" w:hAnsiTheme="minorHAnsi" w:cstheme="minorHAnsi"/>
          <w:b/>
          <w:bCs/>
          <w:i/>
          <w:iCs/>
          <w:color w:val="000000"/>
          <w:sz w:val="22"/>
          <w:szCs w:val="22"/>
          <w:lang w:val="hr-HR"/>
        </w:rPr>
        <w:fldChar w:fldCharType="separate"/>
      </w:r>
      <w:r w:rsidR="009B278D" w:rsidRPr="009B278D">
        <w:rPr>
          <w:rFonts w:asciiTheme="minorHAnsi" w:hAnsiTheme="minorHAnsi" w:cstheme="minorHAnsi"/>
          <w:b/>
          <w:bCs/>
          <w:i/>
          <w:iCs/>
          <w:color w:val="000000"/>
          <w:sz w:val="22"/>
          <w:szCs w:val="22"/>
          <w:lang w:val="hr-HR"/>
        </w:rPr>
        <w:t>11</w:t>
      </w:r>
      <w:r w:rsidR="001F0C02" w:rsidRPr="008D043F">
        <w:rPr>
          <w:rFonts w:asciiTheme="minorHAnsi" w:hAnsiTheme="minorHAnsi" w:cstheme="minorHAnsi"/>
          <w:b/>
          <w:bCs/>
          <w:i/>
          <w:iCs/>
          <w:color w:val="000000"/>
          <w:sz w:val="22"/>
          <w:szCs w:val="22"/>
          <w:lang w:val="hr-HR"/>
        </w:rPr>
        <w:fldChar w:fldCharType="end"/>
      </w:r>
      <w:r w:rsidRPr="008D043F">
        <w:rPr>
          <w:rFonts w:asciiTheme="minorHAnsi" w:hAnsiTheme="minorHAnsi" w:cstheme="minorHAnsi"/>
          <w:color w:val="000000"/>
          <w:sz w:val="22"/>
          <w:szCs w:val="22"/>
          <w:lang w:val="hr-HR"/>
        </w:rPr>
        <w:t>), te je o mjerenjima izrađen izvještaj s preporukama poboljšanja. Međutim, zbog činjenice da prostorni planovi ne sadrže segment zaštite od buke, nije bilo moguće pravovremeno i adekvatno planiranje zaštite, odnosno zoniranje u skladu sa zaštitom od buke. Prema Direktivi 2002/49/EZ, karte buke trebaju</w:t>
      </w:r>
      <w:r w:rsidR="00927C38" w:rsidRPr="008D043F">
        <w:rPr>
          <w:rFonts w:asciiTheme="minorHAnsi" w:hAnsiTheme="minorHAnsi" w:cstheme="minorHAnsi"/>
          <w:color w:val="000000"/>
          <w:sz w:val="22"/>
          <w:szCs w:val="22"/>
          <w:lang w:val="hr-HR"/>
        </w:rPr>
        <w:t xml:space="preserve"> se</w:t>
      </w:r>
      <w:r w:rsidRPr="008D043F">
        <w:rPr>
          <w:rFonts w:asciiTheme="minorHAnsi" w:hAnsiTheme="minorHAnsi" w:cstheme="minorHAnsi"/>
          <w:color w:val="000000"/>
          <w:sz w:val="22"/>
          <w:szCs w:val="22"/>
          <w:lang w:val="hr-HR"/>
        </w:rPr>
        <w:t xml:space="preserve"> izraditi za sva naseljena područja veća od 100.000 stanovnika. Prema </w:t>
      </w:r>
      <w:r w:rsidR="00927C38" w:rsidRPr="008D043F">
        <w:rPr>
          <w:rFonts w:asciiTheme="minorHAnsi" w:hAnsiTheme="minorHAnsi" w:cstheme="minorHAnsi"/>
          <w:color w:val="000000"/>
          <w:sz w:val="22"/>
          <w:szCs w:val="22"/>
          <w:lang w:val="hr-HR"/>
        </w:rPr>
        <w:t>s</w:t>
      </w:r>
      <w:r w:rsidRPr="008D043F">
        <w:rPr>
          <w:rFonts w:asciiTheme="minorHAnsi" w:hAnsiTheme="minorHAnsi" w:cstheme="minorHAnsi"/>
          <w:color w:val="000000"/>
          <w:sz w:val="22"/>
          <w:szCs w:val="22"/>
          <w:lang w:val="hr-HR"/>
        </w:rPr>
        <w:t xml:space="preserve">pomenutom kriteriju, karte buke i </w:t>
      </w:r>
      <w:r w:rsidR="002D64A0" w:rsidRPr="008D043F">
        <w:rPr>
          <w:rFonts w:asciiTheme="minorHAnsi" w:hAnsiTheme="minorHAnsi" w:cstheme="minorHAnsi"/>
          <w:color w:val="000000"/>
          <w:sz w:val="22"/>
          <w:szCs w:val="22"/>
          <w:lang w:val="hr-HR"/>
        </w:rPr>
        <w:t xml:space="preserve">akcijski </w:t>
      </w:r>
      <w:r w:rsidRPr="008D043F">
        <w:rPr>
          <w:rFonts w:asciiTheme="minorHAnsi" w:hAnsiTheme="minorHAnsi" w:cstheme="minorHAnsi"/>
          <w:color w:val="000000"/>
          <w:sz w:val="22"/>
          <w:szCs w:val="22"/>
          <w:lang w:val="hr-HR"/>
        </w:rPr>
        <w:t xml:space="preserve">planovi zaštite od buke trebale </w:t>
      </w:r>
      <w:r w:rsidR="00927C38" w:rsidRPr="008D043F">
        <w:rPr>
          <w:rFonts w:asciiTheme="minorHAnsi" w:hAnsiTheme="minorHAnsi" w:cstheme="minorHAnsi"/>
          <w:color w:val="000000"/>
          <w:sz w:val="22"/>
          <w:szCs w:val="22"/>
          <w:lang w:val="hr-HR"/>
        </w:rPr>
        <w:t xml:space="preserve">bi se </w:t>
      </w:r>
      <w:r w:rsidRPr="008D043F">
        <w:rPr>
          <w:rFonts w:asciiTheme="minorHAnsi" w:hAnsiTheme="minorHAnsi" w:cstheme="minorHAnsi"/>
          <w:color w:val="000000"/>
          <w:sz w:val="22"/>
          <w:szCs w:val="22"/>
          <w:lang w:val="hr-HR"/>
        </w:rPr>
        <w:t>izraditi za gradove Sarajevo, Mostar, Zenicu i Tuzlu.</w:t>
      </w:r>
    </w:p>
    <w:p w14:paraId="009CB6C6" w14:textId="77777777" w:rsidR="00EF05A3" w:rsidRPr="008D043F" w:rsidRDefault="00C16876" w:rsidP="0068355A">
      <w:pPr>
        <w:spacing w:before="120" w:after="120" w:line="276" w:lineRule="auto"/>
        <w:jc w:val="center"/>
        <w:rPr>
          <w:rFonts w:asciiTheme="minorHAnsi" w:hAnsiTheme="minorHAnsi" w:cstheme="minorHAnsi"/>
          <w:color w:val="000000"/>
          <w:lang w:val="hr-HR"/>
        </w:rPr>
      </w:pPr>
      <w:bookmarkStart w:id="143" w:name="_Ref93535862"/>
      <w:r w:rsidRPr="008D043F">
        <w:rPr>
          <w:rFonts w:asciiTheme="minorHAnsi" w:hAnsiTheme="minorHAnsi" w:cstheme="minorHAnsi"/>
          <w:noProof/>
          <w:color w:val="000000"/>
          <w:lang w:val="en-GB"/>
        </w:rPr>
        <w:lastRenderedPageBreak/>
        <w:drawing>
          <wp:inline distT="0" distB="0" distL="0" distR="0" wp14:anchorId="2572937F" wp14:editId="37913F89">
            <wp:extent cx="5212715" cy="461518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212715" cy="4615180"/>
                    </a:xfrm>
                    <a:prstGeom prst="rect">
                      <a:avLst/>
                    </a:prstGeom>
                    <a:noFill/>
                  </pic:spPr>
                </pic:pic>
              </a:graphicData>
            </a:graphic>
          </wp:inline>
        </w:drawing>
      </w:r>
    </w:p>
    <w:p w14:paraId="171C801B" w14:textId="6AEA2781" w:rsidR="00FB5691" w:rsidRPr="008D043F" w:rsidRDefault="00FB5691" w:rsidP="0068355A">
      <w:pPr>
        <w:pStyle w:val="Caption"/>
        <w:keepNext/>
        <w:spacing w:line="276" w:lineRule="auto"/>
        <w:jc w:val="center"/>
        <w:rPr>
          <w:rFonts w:asciiTheme="minorHAnsi" w:hAnsiTheme="minorHAnsi" w:cstheme="minorHAnsi"/>
          <w:lang w:val="hr-HR"/>
        </w:rPr>
      </w:pPr>
      <w:bookmarkStart w:id="144" w:name="_Ref94289146"/>
      <w:bookmarkStart w:id="145" w:name="_Toc109842468"/>
      <w:bookmarkEnd w:id="143"/>
      <w:r w:rsidRPr="008D043F">
        <w:rPr>
          <w:rFonts w:asciiTheme="minorHAnsi" w:hAnsiTheme="minorHAnsi" w:cstheme="minorHAnsi"/>
          <w:lang w:val="hr-HR"/>
        </w:rPr>
        <w:t>Slika</w:t>
      </w:r>
      <w:bookmarkEnd w:id="144"/>
      <w:r w:rsidR="006C423D" w:rsidRPr="008D043F">
        <w:rPr>
          <w:rFonts w:asciiTheme="minorHAnsi" w:hAnsiTheme="minorHAnsi" w:cstheme="minorHAnsi"/>
          <w:b w:val="0"/>
          <w:lang w:val="hr-HR"/>
        </w:rPr>
        <w:t xml:space="preserve"> </w:t>
      </w:r>
      <w:bookmarkStart w:id="146" w:name="slika11"/>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9B278D">
        <w:rPr>
          <w:rFonts w:asciiTheme="minorHAnsi" w:hAnsiTheme="minorHAnsi" w:cstheme="minorHAnsi"/>
          <w:noProof/>
          <w:lang w:val="hr-HR"/>
        </w:rPr>
        <w:t>11</w:t>
      </w:r>
      <w:r w:rsidR="001F0C02" w:rsidRPr="008D043F">
        <w:rPr>
          <w:rFonts w:asciiTheme="minorHAnsi" w:hAnsiTheme="minorHAnsi" w:cstheme="minorHAnsi"/>
          <w:lang w:val="hr-HR"/>
        </w:rPr>
        <w:fldChar w:fldCharType="end"/>
      </w:r>
      <w:bookmarkEnd w:id="146"/>
      <w:r w:rsidRPr="008D043F">
        <w:rPr>
          <w:rFonts w:asciiTheme="minorHAnsi" w:hAnsiTheme="minorHAnsi" w:cstheme="minorHAnsi"/>
          <w:lang w:val="hr-HR"/>
        </w:rPr>
        <w:t>:</w:t>
      </w:r>
      <w:r w:rsidR="00EF05A3" w:rsidRPr="008D043F">
        <w:rPr>
          <w:rFonts w:asciiTheme="minorHAnsi" w:hAnsiTheme="minorHAnsi" w:cstheme="minorHAnsi"/>
          <w:lang w:val="hr-HR"/>
        </w:rPr>
        <w:t xml:space="preserve"> </w:t>
      </w:r>
      <w:r w:rsidR="00EF05A3" w:rsidRPr="008D043F">
        <w:rPr>
          <w:rFonts w:asciiTheme="minorHAnsi" w:hAnsiTheme="minorHAnsi" w:cstheme="minorHAnsi"/>
          <w:b w:val="0"/>
          <w:lang w:val="hr-HR"/>
        </w:rPr>
        <w:t>Karta buke za Kanton Sarajevo (2009)</w:t>
      </w:r>
      <w:bookmarkEnd w:id="145"/>
    </w:p>
    <w:p w14:paraId="3B6B4BCD" w14:textId="77777777" w:rsidR="00EF05A3" w:rsidRPr="008D043F" w:rsidRDefault="00EF05A3" w:rsidP="0068355A">
      <w:pPr>
        <w:pStyle w:val="Caption"/>
        <w:spacing w:line="276" w:lineRule="auto"/>
        <w:jc w:val="center"/>
        <w:rPr>
          <w:rFonts w:asciiTheme="minorHAnsi" w:hAnsiTheme="minorHAnsi" w:cstheme="minorHAnsi"/>
          <w:b w:val="0"/>
          <w:color w:val="000000"/>
          <w:lang w:val="hr-HR"/>
        </w:rPr>
      </w:pPr>
      <w:r w:rsidRPr="008D043F">
        <w:rPr>
          <w:rFonts w:asciiTheme="minorHAnsi" w:hAnsiTheme="minorHAnsi" w:cstheme="minorHAnsi"/>
          <w:b w:val="0"/>
          <w:lang w:val="hr-HR"/>
        </w:rPr>
        <w:t xml:space="preserve">Izvor: </w:t>
      </w:r>
      <w:r w:rsidR="00FB5691" w:rsidRPr="008D043F">
        <w:rPr>
          <w:rFonts w:asciiTheme="minorHAnsi" w:hAnsiTheme="minorHAnsi" w:cstheme="minorHAnsi"/>
          <w:b w:val="0"/>
          <w:lang w:val="hr-HR"/>
        </w:rPr>
        <w:t>(</w:t>
      </w:r>
      <w:r w:rsidRPr="008D043F">
        <w:rPr>
          <w:rFonts w:asciiTheme="minorHAnsi" w:hAnsiTheme="minorHAnsi" w:cstheme="minorHAnsi"/>
          <w:b w:val="0"/>
          <w:lang w:val="hr-HR"/>
        </w:rPr>
        <w:t>Zvanična internet</w:t>
      </w:r>
      <w:r w:rsidR="00927C38" w:rsidRPr="008D043F">
        <w:rPr>
          <w:rFonts w:asciiTheme="minorHAnsi" w:hAnsiTheme="minorHAnsi" w:cstheme="minorHAnsi"/>
          <w:b w:val="0"/>
          <w:lang w:val="hr-HR"/>
        </w:rPr>
        <w:t>-</w:t>
      </w:r>
      <w:r w:rsidRPr="008D043F">
        <w:rPr>
          <w:rFonts w:asciiTheme="minorHAnsi" w:hAnsiTheme="minorHAnsi" w:cstheme="minorHAnsi"/>
          <w:b w:val="0"/>
          <w:lang w:val="hr-HR"/>
        </w:rPr>
        <w:t>stranica Ministarstva komunalne privrede, infrastrukture, prostornog uređenja, građenja i zaštite okoliša, Karta buke, 2009)</w:t>
      </w:r>
    </w:p>
    <w:p w14:paraId="1E47BB19" w14:textId="77777777"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color w:val="000000"/>
          <w:sz w:val="22"/>
          <w:szCs w:val="22"/>
          <w:lang w:val="hr-HR"/>
        </w:rPr>
        <w:t xml:space="preserve">Osim toga, karte buke se po Direktivi izrađuju i za željezničke pruge s preko 30.000 prolaza vozova godišnje, ceste s više od 3 miliona </w:t>
      </w:r>
      <w:r w:rsidR="00927C38" w:rsidRPr="008D043F">
        <w:rPr>
          <w:rFonts w:asciiTheme="minorHAnsi" w:hAnsiTheme="minorHAnsi" w:cstheme="minorHAnsi"/>
          <w:color w:val="000000"/>
          <w:sz w:val="22"/>
          <w:szCs w:val="22"/>
          <w:lang w:val="hr-HR"/>
        </w:rPr>
        <w:t xml:space="preserve">prijelaza </w:t>
      </w:r>
      <w:r w:rsidRPr="008D043F">
        <w:rPr>
          <w:rFonts w:asciiTheme="minorHAnsi" w:hAnsiTheme="minorHAnsi" w:cstheme="minorHAnsi"/>
          <w:color w:val="000000"/>
          <w:sz w:val="22"/>
          <w:szCs w:val="22"/>
          <w:lang w:val="hr-HR"/>
        </w:rPr>
        <w:t xml:space="preserve">godišnje, te aerodroma s više od 50 000 operacija (slijetanja i </w:t>
      </w:r>
      <w:r w:rsidR="00927C38" w:rsidRPr="008D043F">
        <w:rPr>
          <w:rFonts w:asciiTheme="minorHAnsi" w:hAnsiTheme="minorHAnsi" w:cstheme="minorHAnsi"/>
          <w:color w:val="000000"/>
          <w:sz w:val="22"/>
          <w:szCs w:val="22"/>
          <w:lang w:val="hr-HR"/>
        </w:rPr>
        <w:t>uzlijetanja</w:t>
      </w:r>
      <w:r w:rsidRPr="008D043F">
        <w:rPr>
          <w:rFonts w:asciiTheme="minorHAnsi" w:hAnsiTheme="minorHAnsi" w:cstheme="minorHAnsi"/>
          <w:color w:val="000000"/>
          <w:sz w:val="22"/>
          <w:szCs w:val="22"/>
          <w:lang w:val="hr-HR"/>
        </w:rPr>
        <w:t xml:space="preserve">). </w:t>
      </w:r>
      <w:r w:rsidRPr="008D043F">
        <w:rPr>
          <w:rFonts w:asciiTheme="minorHAnsi" w:hAnsiTheme="minorHAnsi" w:cstheme="minorHAnsi"/>
          <w:sz w:val="22"/>
          <w:szCs w:val="22"/>
          <w:lang w:val="hr-HR"/>
        </w:rPr>
        <w:t xml:space="preserve">U 2019. godini na četiri međunarodna aerodroma u BiH ukupno je ostvareno 20.900 operacija, što je značajno ispod zahtjeva izrade strateške karte buke i </w:t>
      </w:r>
      <w:r w:rsidR="002D64A0" w:rsidRPr="008D043F">
        <w:rPr>
          <w:rFonts w:asciiTheme="minorHAnsi" w:hAnsiTheme="minorHAnsi" w:cstheme="minorHAnsi"/>
          <w:sz w:val="22"/>
          <w:szCs w:val="22"/>
          <w:lang w:val="hr-HR"/>
        </w:rPr>
        <w:t xml:space="preserve">akcijskog </w:t>
      </w:r>
      <w:r w:rsidRPr="008D043F">
        <w:rPr>
          <w:rFonts w:asciiTheme="minorHAnsi" w:hAnsiTheme="minorHAnsi" w:cstheme="minorHAnsi"/>
          <w:sz w:val="22"/>
          <w:szCs w:val="22"/>
          <w:lang w:val="hr-HR"/>
        </w:rPr>
        <w:t xml:space="preserve">plana zaštite od buke. </w:t>
      </w:r>
    </w:p>
    <w:p w14:paraId="40E1721E" w14:textId="79E694A1" w:rsidR="00B321AB" w:rsidRPr="008D043F" w:rsidRDefault="00B321AB"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Autocestama i brzim cestama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pravlja Javno </w:t>
      </w:r>
      <w:r w:rsidR="00927C38" w:rsidRPr="008D043F">
        <w:rPr>
          <w:rFonts w:asciiTheme="minorHAnsi" w:hAnsiTheme="minorHAnsi" w:cstheme="minorHAnsi"/>
          <w:sz w:val="22"/>
          <w:szCs w:val="22"/>
          <w:lang w:val="hr-HR"/>
        </w:rPr>
        <w:t xml:space="preserve">poduzeće „Autoceste </w:t>
      </w:r>
      <w:r w:rsidRPr="008D043F">
        <w:rPr>
          <w:rFonts w:asciiTheme="minorHAnsi" w:hAnsiTheme="minorHAnsi" w:cstheme="minorHAnsi"/>
          <w:sz w:val="22"/>
          <w:szCs w:val="22"/>
          <w:lang w:val="hr-HR"/>
        </w:rPr>
        <w:t>Federacije BiH</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čija je obaveza</w:t>
      </w:r>
      <w:r w:rsidR="00927C38" w:rsidRPr="008D043F">
        <w:rPr>
          <w:rFonts w:asciiTheme="minorHAnsi" w:hAnsiTheme="minorHAnsi" w:cstheme="minorHAnsi"/>
          <w:sz w:val="22"/>
          <w:szCs w:val="22"/>
          <w:lang w:val="hr-HR"/>
        </w:rPr>
        <w:t xml:space="preserve"> također</w:t>
      </w:r>
      <w:r w:rsidRPr="008D043F">
        <w:rPr>
          <w:rFonts w:asciiTheme="minorHAnsi" w:hAnsiTheme="minorHAnsi" w:cstheme="minorHAnsi"/>
          <w:sz w:val="22"/>
          <w:szCs w:val="22"/>
          <w:lang w:val="hr-HR"/>
        </w:rPr>
        <w:t xml:space="preserve"> prikupljanje i objavljivanje podataka o saobraćaju, po dionicama. Nažalost, Javno </w:t>
      </w:r>
      <w:r w:rsidR="00927C38" w:rsidRPr="008D043F">
        <w:rPr>
          <w:rFonts w:asciiTheme="minorHAnsi" w:hAnsiTheme="minorHAnsi" w:cstheme="minorHAnsi"/>
          <w:sz w:val="22"/>
          <w:szCs w:val="22"/>
          <w:lang w:val="hr-HR"/>
        </w:rPr>
        <w:t>poduzeće „</w:t>
      </w:r>
      <w:r w:rsidRPr="008D043F">
        <w:rPr>
          <w:rFonts w:asciiTheme="minorHAnsi" w:hAnsiTheme="minorHAnsi" w:cstheme="minorHAnsi"/>
          <w:sz w:val="22"/>
          <w:szCs w:val="22"/>
          <w:lang w:val="hr-HR"/>
        </w:rPr>
        <w:t xml:space="preserve">Autoceste </w:t>
      </w:r>
      <w:r w:rsidR="00927C38"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e </w:t>
      </w:r>
      <w:r w:rsidR="00927C38" w:rsidRPr="008D043F">
        <w:rPr>
          <w:rFonts w:asciiTheme="minorHAnsi" w:hAnsiTheme="minorHAnsi" w:cstheme="minorHAnsi"/>
          <w:sz w:val="22"/>
          <w:szCs w:val="22"/>
          <w:lang w:val="hr-HR"/>
        </w:rPr>
        <w:t xml:space="preserve">objavljuje </w:t>
      </w:r>
      <w:r w:rsidRPr="008D043F">
        <w:rPr>
          <w:rFonts w:asciiTheme="minorHAnsi" w:hAnsiTheme="minorHAnsi" w:cstheme="minorHAnsi"/>
          <w:sz w:val="22"/>
          <w:szCs w:val="22"/>
          <w:lang w:val="hr-HR"/>
        </w:rPr>
        <w:t xml:space="preserve">podatke o saobraćaju po dionicama, ali po dostupnim podacima iz urađenih studija, vrijednosti PGDS-a su preko 10 hiljada vozila na svim dionicama autoceste A1 između Lašve i Sarajeva (uključujući sarajevsku zaobilaznicu). Na osnovu </w:t>
      </w:r>
      <w:r w:rsidR="001E7748" w:rsidRPr="008D043F">
        <w:rPr>
          <w:rFonts w:asciiTheme="minorHAnsi" w:hAnsiTheme="minorHAnsi" w:cstheme="minorHAnsi"/>
          <w:sz w:val="22"/>
          <w:szCs w:val="22"/>
          <w:lang w:val="hr-HR"/>
        </w:rPr>
        <w:t xml:space="preserve">okolišne </w:t>
      </w:r>
      <w:r w:rsidRPr="008D043F">
        <w:rPr>
          <w:rFonts w:asciiTheme="minorHAnsi" w:hAnsiTheme="minorHAnsi" w:cstheme="minorHAnsi"/>
          <w:sz w:val="22"/>
          <w:szCs w:val="22"/>
          <w:lang w:val="hr-HR"/>
        </w:rPr>
        <w:t xml:space="preserve">dozvole za projekat </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Autocesta</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 koridoru Vc dionica: LOT 2 – dionica Doboj Jug (Karuše) – Sarajevo (jug) – Tarčin, Javno </w:t>
      </w:r>
      <w:r w:rsidR="00927C38" w:rsidRPr="008D043F">
        <w:rPr>
          <w:rFonts w:asciiTheme="minorHAnsi" w:hAnsiTheme="minorHAnsi" w:cstheme="minorHAnsi"/>
          <w:sz w:val="22"/>
          <w:szCs w:val="22"/>
          <w:lang w:val="hr-HR"/>
        </w:rPr>
        <w:t>poduzeće „</w:t>
      </w:r>
      <w:r w:rsidRPr="008D043F">
        <w:rPr>
          <w:rFonts w:asciiTheme="minorHAnsi" w:hAnsiTheme="minorHAnsi" w:cstheme="minorHAnsi"/>
          <w:sz w:val="22"/>
          <w:szCs w:val="22"/>
          <w:lang w:val="hr-HR"/>
        </w:rPr>
        <w:t xml:space="preserve">Autoceste </w:t>
      </w:r>
      <w:r w:rsidR="00927C38"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je, 2012. godine, naručilo izradu dokumenta pod nazivom „Utvrđivanje nivoa buke, izrade karata buke i akcijskog plana ublažavanja posljedica od buke nastale saobraćajem motornih vozila na Autocesti A1 – dionica Jošanica-Kakanj“. Izvršena su mjerenja buke, modeliranje buke, izrada karata buke i </w:t>
      </w:r>
      <w:r w:rsidR="002D64A0" w:rsidRPr="008D043F">
        <w:rPr>
          <w:rFonts w:asciiTheme="minorHAnsi" w:hAnsiTheme="minorHAnsi" w:cstheme="minorHAnsi"/>
          <w:sz w:val="22"/>
          <w:szCs w:val="22"/>
          <w:lang w:val="hr-HR"/>
        </w:rPr>
        <w:t xml:space="preserve">akcijskog </w:t>
      </w:r>
      <w:r w:rsidRPr="008D043F">
        <w:rPr>
          <w:rFonts w:asciiTheme="minorHAnsi" w:hAnsiTheme="minorHAnsi" w:cstheme="minorHAnsi"/>
          <w:sz w:val="22"/>
          <w:szCs w:val="22"/>
          <w:lang w:val="hr-HR"/>
        </w:rPr>
        <w:t xml:space="preserve">plana za dionice autoceste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važavajući ne samo tada važeću lokalnu legislativu, već i odredbe </w:t>
      </w:r>
      <w:r w:rsidRPr="008D043F">
        <w:rPr>
          <w:rFonts w:asciiTheme="minorHAnsi" w:hAnsiTheme="minorHAnsi" w:cstheme="minorHAnsi"/>
          <w:sz w:val="22"/>
          <w:szCs w:val="22"/>
          <w:lang w:val="hr-HR"/>
        </w:rPr>
        <w:lastRenderedPageBreak/>
        <w:t>izvorne Direktive 2002/49/EZ</w:t>
      </w:r>
      <w:r w:rsidR="00C540BB" w:rsidRPr="008D043F">
        <w:rPr>
          <w:rFonts w:asciiTheme="minorHAnsi" w:hAnsiTheme="minorHAnsi" w:cstheme="minorHAnsi"/>
          <w:sz w:val="22"/>
          <w:szCs w:val="22"/>
          <w:lang w:val="hr-HR"/>
        </w:rPr>
        <w:t xml:space="preserve"> </w:t>
      </w:r>
      <w:r w:rsidR="00C540BB" w:rsidRPr="008D043F">
        <w:rPr>
          <w:rFonts w:asciiTheme="minorHAnsi" w:hAnsiTheme="minorHAnsi" w:cstheme="minorHAnsi"/>
          <w:sz w:val="22"/>
          <w:szCs w:val="22"/>
          <w:lang w:val="hr-HR"/>
        </w:rPr>
        <w:fldChar w:fldCharType="begin"/>
      </w:r>
      <w:r w:rsidR="00C540BB" w:rsidRPr="008D043F">
        <w:rPr>
          <w:rFonts w:asciiTheme="minorHAnsi" w:hAnsiTheme="minorHAnsi" w:cstheme="minorHAnsi"/>
          <w:sz w:val="22"/>
          <w:szCs w:val="22"/>
          <w:lang w:val="hr-HR"/>
        </w:rPr>
        <w:instrText xml:space="preserve"> ADDIN ZOTERO_ITEM CSL_CITATION {"citationID":"oYnI3P8o","properties":{"formattedCitation":"(Direktiva 2002/49/EZ 2019)","plainCitation":"(Direktiva 2002/49/EZ 2019)","noteIndex":0},"citationItems":[{"id":1524,"uris":["http://zotero.org/users/7192877/items/YHLWLYSQ"],"itemData":{"id":1524,"type":"legislation","title":"Direktiva 2002/49/EZ Europskog parlamenta i Vijeća od 25. juni 2002. o procjeni i upravljanju bukom iz okoliša","author":[{"family":"Direktiva 2002/49/EZ","given":""}],"issued":{"date-parts":[["2019"]]}}}],"schema":"https://github.com/citation-style-language/schema/raw/master/csl-citation.json"} </w:instrText>
      </w:r>
      <w:r w:rsidR="00C540BB" w:rsidRPr="008D043F">
        <w:rPr>
          <w:rFonts w:asciiTheme="minorHAnsi" w:hAnsiTheme="minorHAnsi" w:cstheme="minorHAnsi"/>
          <w:sz w:val="22"/>
          <w:szCs w:val="22"/>
          <w:lang w:val="hr-HR"/>
        </w:rPr>
        <w:fldChar w:fldCharType="separate"/>
      </w:r>
      <w:r w:rsidR="00C540BB" w:rsidRPr="008D043F">
        <w:rPr>
          <w:rFonts w:asciiTheme="minorHAnsi" w:hAnsiTheme="minorHAnsi" w:cstheme="minorHAnsi"/>
          <w:sz w:val="22"/>
          <w:lang w:val="hr-HR"/>
        </w:rPr>
        <w:t>(Direktiva 2002/49/EZ)</w:t>
      </w:r>
      <w:r w:rsidR="00C540BB"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Isto </w:t>
      </w:r>
      <w:r w:rsidR="00927C38" w:rsidRPr="008D043F">
        <w:rPr>
          <w:rFonts w:asciiTheme="minorHAnsi" w:hAnsiTheme="minorHAnsi" w:cstheme="minorHAnsi"/>
          <w:sz w:val="22"/>
          <w:szCs w:val="22"/>
          <w:lang w:val="hr-HR"/>
        </w:rPr>
        <w:t xml:space="preserve">poduzeće </w:t>
      </w:r>
      <w:r w:rsidRPr="008D043F">
        <w:rPr>
          <w:rFonts w:asciiTheme="minorHAnsi" w:hAnsiTheme="minorHAnsi" w:cstheme="minorHAnsi"/>
          <w:sz w:val="22"/>
          <w:szCs w:val="22"/>
          <w:lang w:val="hr-HR"/>
        </w:rPr>
        <w:t>je 2014. godine naručilo izradu dokumenta s istim nazivom i sadržajem za dionicu autoceste Bilješevo</w:t>
      </w:r>
      <w:r w:rsidR="00927C38" w:rsidRPr="008D043F">
        <w:rPr>
          <w:rFonts w:asciiTheme="minorHAnsi" w:hAnsiTheme="minorHAnsi" w:cstheme="minorHAnsi"/>
          <w:sz w:val="22"/>
          <w:szCs w:val="22"/>
          <w:lang w:val="hr-HR"/>
        </w:rPr>
        <w:t xml:space="preserve"> ‒ </w:t>
      </w:r>
      <w:r w:rsidRPr="008D043F">
        <w:rPr>
          <w:rFonts w:asciiTheme="minorHAnsi" w:hAnsiTheme="minorHAnsi" w:cstheme="minorHAnsi"/>
          <w:sz w:val="22"/>
          <w:szCs w:val="22"/>
          <w:lang w:val="hr-HR"/>
        </w:rPr>
        <w:t xml:space="preserve">Kakanj. Projekti zaštite od buke su sastavni dio glavnih projekata autocesta i brzih cesta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a akustične barijere izgrađene</w:t>
      </w:r>
      <w:r w:rsidR="00927C38"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duž autoceste A1, a najviše na tzv. „sarajevskoj obilaznici“. Akustične barijere su izgrađene i duž pojedinih gradskih saobraćajnica u Kantonu Sarajevo (na pr. duž tzv. „A“ transverzale). Magistralnim cestama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pravlja Javno </w:t>
      </w:r>
      <w:r w:rsidR="00927C38" w:rsidRPr="008D043F">
        <w:rPr>
          <w:rFonts w:asciiTheme="minorHAnsi" w:hAnsiTheme="minorHAnsi" w:cstheme="minorHAnsi"/>
          <w:sz w:val="22"/>
          <w:szCs w:val="22"/>
          <w:lang w:val="hr-HR"/>
        </w:rPr>
        <w:t>poduzeće „</w:t>
      </w:r>
      <w:r w:rsidRPr="008D043F">
        <w:rPr>
          <w:rFonts w:asciiTheme="minorHAnsi" w:hAnsiTheme="minorHAnsi" w:cstheme="minorHAnsi"/>
          <w:sz w:val="22"/>
          <w:szCs w:val="22"/>
          <w:lang w:val="hr-HR"/>
        </w:rPr>
        <w:t>Ceste Federacije BiH</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čija je obaveza, između ostalog, prikupljanje i objavljivanje podataka o saobraćaju po dionicama.</w:t>
      </w:r>
    </w:p>
    <w:p w14:paraId="23E3C00B" w14:textId="54FD976D" w:rsidR="00B321AB" w:rsidRPr="008D043F" w:rsidRDefault="00B321AB"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Prema publikaciji Javnog </w:t>
      </w:r>
      <w:r w:rsidR="00927C38" w:rsidRPr="008D043F">
        <w:rPr>
          <w:rFonts w:asciiTheme="minorHAnsi" w:hAnsiTheme="minorHAnsi" w:cstheme="minorHAnsi"/>
          <w:color w:val="000000"/>
          <w:sz w:val="22"/>
          <w:szCs w:val="22"/>
          <w:lang w:val="hr-HR"/>
        </w:rPr>
        <w:t>poduzeća „</w:t>
      </w:r>
      <w:r w:rsidRPr="008D043F">
        <w:rPr>
          <w:rFonts w:asciiTheme="minorHAnsi" w:hAnsiTheme="minorHAnsi" w:cstheme="minorHAnsi"/>
          <w:color w:val="000000"/>
          <w:sz w:val="22"/>
          <w:szCs w:val="22"/>
          <w:lang w:val="hr-HR"/>
        </w:rPr>
        <w:t>Ceste Federacije BIH</w:t>
      </w:r>
      <w:r w:rsidR="00927C38" w:rsidRPr="008D043F">
        <w:rPr>
          <w:rFonts w:asciiTheme="minorHAnsi" w:hAnsiTheme="minorHAnsi" w:cstheme="minorHAnsi"/>
          <w:color w:val="000000"/>
          <w:sz w:val="22"/>
          <w:szCs w:val="22"/>
          <w:lang w:val="hr-HR"/>
        </w:rPr>
        <w:t>“</w:t>
      </w:r>
      <w:r w:rsidR="004A4408" w:rsidRPr="008D043F">
        <w:rPr>
          <w:rFonts w:asciiTheme="minorHAnsi" w:hAnsiTheme="minorHAnsi" w:cstheme="minorHAnsi"/>
          <w:color w:val="000000"/>
          <w:sz w:val="22"/>
          <w:szCs w:val="22"/>
          <w:lang w:val="hr-HR"/>
        </w:rPr>
        <w:t xml:space="preserve"> </w:t>
      </w:r>
      <w:r w:rsidR="004A4408" w:rsidRPr="008D043F">
        <w:rPr>
          <w:rFonts w:asciiTheme="minorHAnsi" w:hAnsiTheme="minorHAnsi" w:cstheme="minorHAnsi"/>
          <w:color w:val="000000"/>
          <w:sz w:val="22"/>
          <w:szCs w:val="22"/>
          <w:lang w:val="hr-HR"/>
        </w:rPr>
        <w:fldChar w:fldCharType="begin"/>
      </w:r>
      <w:r w:rsidR="004A4408" w:rsidRPr="008D043F">
        <w:rPr>
          <w:rFonts w:asciiTheme="minorHAnsi" w:hAnsiTheme="minorHAnsi" w:cstheme="minorHAnsi"/>
          <w:color w:val="000000"/>
          <w:sz w:val="22"/>
          <w:szCs w:val="22"/>
          <w:lang w:val="hr-HR"/>
        </w:rPr>
        <w:instrText xml:space="preserve"> ADDIN ZOTERO_ITEM CSL_CITATION {"citationID":"RFD5ACrz","properties":{"formattedCitation":"(JP Ceste Federacije BIH 2021)","plainCitation":"(JP Ceste Federacije BIH 2021)","noteIndex":0},"citationItems":[{"id":1527,"uris":["http://zotero.org/users/7192877/items/3SJ2V2CL"],"itemData":{"id":1527,"type":"report","title":"Brojanje saobraćaja na magistralnim cestama Federacije BIH u 2019. god","author":[{"literal":"JP Ceste Federacije BIH"}],"issued":{"date-parts":[["2021"]]}}}],"schema":"https://github.com/citation-style-language/schema/raw/master/csl-citation.json"} </w:instrText>
      </w:r>
      <w:r w:rsidR="004A4408" w:rsidRPr="008D043F">
        <w:rPr>
          <w:rFonts w:asciiTheme="minorHAnsi" w:hAnsiTheme="minorHAnsi" w:cstheme="minorHAnsi"/>
          <w:color w:val="000000"/>
          <w:sz w:val="22"/>
          <w:szCs w:val="22"/>
          <w:lang w:val="hr-HR"/>
        </w:rPr>
        <w:fldChar w:fldCharType="separate"/>
      </w:r>
      <w:r w:rsidR="004A4408" w:rsidRPr="008D043F">
        <w:rPr>
          <w:rFonts w:asciiTheme="minorHAnsi" w:hAnsiTheme="minorHAnsi" w:cstheme="minorHAnsi"/>
          <w:sz w:val="22"/>
          <w:lang w:val="hr-HR"/>
        </w:rPr>
        <w:t>(JP Ceste Federacije BIH</w:t>
      </w:r>
      <w:r w:rsidR="00467322" w:rsidRPr="008D043F">
        <w:rPr>
          <w:rFonts w:asciiTheme="minorHAnsi" w:hAnsiTheme="minorHAnsi" w:cstheme="minorHAnsi"/>
          <w:sz w:val="22"/>
          <w:lang w:val="hr-HR"/>
        </w:rPr>
        <w:t>,</w:t>
      </w:r>
      <w:r w:rsidR="004A4408" w:rsidRPr="008D043F">
        <w:rPr>
          <w:rFonts w:asciiTheme="minorHAnsi" w:hAnsiTheme="minorHAnsi" w:cstheme="minorHAnsi"/>
          <w:sz w:val="22"/>
          <w:lang w:val="hr-HR"/>
        </w:rPr>
        <w:t xml:space="preserve"> 2021)</w:t>
      </w:r>
      <w:r w:rsidR="004A4408" w:rsidRPr="008D043F">
        <w:rPr>
          <w:rFonts w:asciiTheme="minorHAnsi" w:hAnsiTheme="minorHAnsi" w:cstheme="minorHAnsi"/>
          <w:color w:val="000000"/>
          <w:sz w:val="22"/>
          <w:szCs w:val="22"/>
          <w:lang w:val="hr-HR"/>
        </w:rPr>
        <w:fldChar w:fldCharType="end"/>
      </w:r>
      <w:r w:rsidR="00927C38"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o</w:t>
      </w:r>
      <w:r w:rsidRPr="008D043F">
        <w:rPr>
          <w:rFonts w:asciiTheme="minorHAnsi" w:hAnsiTheme="minorHAnsi" w:cstheme="minorHAnsi"/>
          <w:sz w:val="22"/>
          <w:szCs w:val="22"/>
          <w:lang w:val="hr-HR"/>
        </w:rPr>
        <w:t xml:space="preserve">d ukupno 101 brojačkog lokaliteta na magistralnim cestama </w:t>
      </w:r>
      <w:r w:rsidR="00927C38"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 u 2019. godini, na 49,51% lokaliteta prosječni godišnji dnevni saobraćaj (PGDS) manji</w:t>
      </w:r>
      <w:r w:rsidR="00927C38"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od 6.000 voz/dan, na 37,62% lokaliteta PGDS se nalazi u granicama između 6.000 i 15.000 voz/dan i 12,87% preko 15.000 voz/dan. Kada su u pitanju autoceste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za sve su već izrađene karte buke, u okviru projektne dokumentacije. Ipak, prilikom izrade strateške karte buke za B</w:t>
      </w:r>
      <w:r w:rsidR="00927C38"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H i ove podatke je potrebno i revidirati uzevši u obzir postojeće stanje o broju vozila u </w:t>
      </w:r>
      <w:r w:rsidR="00F84EFE" w:rsidRPr="008D043F">
        <w:rPr>
          <w:rFonts w:asciiTheme="minorHAnsi" w:hAnsiTheme="minorHAnsi" w:cstheme="minorHAnsi"/>
          <w:sz w:val="22"/>
          <w:szCs w:val="22"/>
          <w:lang w:val="hr-HR"/>
        </w:rPr>
        <w:t xml:space="preserve">saobraćaju </w:t>
      </w:r>
      <w:r w:rsidRPr="008D043F">
        <w:rPr>
          <w:rFonts w:asciiTheme="minorHAnsi" w:hAnsiTheme="minorHAnsi" w:cstheme="minorHAnsi"/>
          <w:sz w:val="22"/>
          <w:szCs w:val="22"/>
          <w:lang w:val="hr-HR"/>
        </w:rPr>
        <w:t xml:space="preserve">i ostalim kategorijama koje ulaze u proračun opterećenja bukom. </w:t>
      </w:r>
      <w:r w:rsidRPr="008D043F">
        <w:rPr>
          <w:rFonts w:asciiTheme="minorHAnsi" w:hAnsiTheme="minorHAnsi" w:cstheme="minorHAnsi"/>
          <w:color w:val="000000"/>
          <w:sz w:val="22"/>
          <w:szCs w:val="22"/>
          <w:lang w:val="hr-HR"/>
        </w:rPr>
        <w:t xml:space="preserve">Pregledom </w:t>
      </w:r>
      <w:r w:rsidR="00F84EFE" w:rsidRPr="008D043F">
        <w:rPr>
          <w:rFonts w:asciiTheme="minorHAnsi" w:hAnsiTheme="minorHAnsi" w:cstheme="minorHAnsi"/>
          <w:color w:val="000000"/>
          <w:sz w:val="22"/>
          <w:szCs w:val="22"/>
          <w:lang w:val="hr-HR"/>
        </w:rPr>
        <w:t xml:space="preserve">saobraćaja </w:t>
      </w:r>
      <w:r w:rsidRPr="008D043F">
        <w:rPr>
          <w:rFonts w:asciiTheme="minorHAnsi" w:hAnsiTheme="minorHAnsi" w:cstheme="minorHAnsi"/>
          <w:color w:val="000000"/>
          <w:sz w:val="22"/>
          <w:szCs w:val="22"/>
          <w:lang w:val="hr-HR"/>
        </w:rPr>
        <w:t>na posmatranim dionicama, izdvojene su dionice cesta s PGDS</w:t>
      </w:r>
      <w:r w:rsidR="00F84EFE" w:rsidRPr="008D043F">
        <w:rPr>
          <w:rFonts w:asciiTheme="minorHAnsi" w:hAnsiTheme="minorHAnsi" w:cstheme="minorHAnsi"/>
          <w:color w:val="000000"/>
          <w:sz w:val="22"/>
          <w:szCs w:val="22"/>
          <w:lang w:val="hr-HR"/>
        </w:rPr>
        <w:t>-om</w:t>
      </w:r>
      <w:r w:rsidRPr="008D043F">
        <w:rPr>
          <w:rFonts w:asciiTheme="minorHAnsi" w:hAnsiTheme="minorHAnsi" w:cstheme="minorHAnsi"/>
          <w:color w:val="000000"/>
          <w:sz w:val="22"/>
          <w:szCs w:val="22"/>
          <w:lang w:val="hr-HR"/>
        </w:rPr>
        <w:t xml:space="preserve"> </w:t>
      </w:r>
      <w:r w:rsidR="00F84EFE" w:rsidRPr="008D043F">
        <w:rPr>
          <w:rFonts w:asciiTheme="minorHAnsi" w:hAnsiTheme="minorHAnsi" w:cstheme="minorHAnsi"/>
          <w:color w:val="000000"/>
          <w:sz w:val="22"/>
          <w:szCs w:val="22"/>
          <w:lang w:val="hr-HR"/>
        </w:rPr>
        <w:t>višim</w:t>
      </w:r>
      <w:r w:rsidRPr="008D043F">
        <w:rPr>
          <w:rFonts w:asciiTheme="minorHAnsi" w:hAnsiTheme="minorHAnsi" w:cstheme="minorHAnsi"/>
          <w:color w:val="000000"/>
          <w:sz w:val="22"/>
          <w:szCs w:val="22"/>
          <w:lang w:val="hr-HR"/>
        </w:rPr>
        <w:t xml:space="preserve"> od 10.000 vozila dnevno, a to su:  </w:t>
      </w:r>
      <w:r w:rsidRPr="008D043F">
        <w:rPr>
          <w:rFonts w:asciiTheme="minorHAnsi" w:hAnsiTheme="minorHAnsi" w:cstheme="minorHAnsi"/>
          <w:sz w:val="22"/>
          <w:szCs w:val="22"/>
          <w:lang w:val="hr-HR"/>
        </w:rPr>
        <w:t xml:space="preserve">M 1.8 (Srebrenik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ićki Brod), M 4 (Teslić (Barići)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ruše; Doboj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onja Orahovica; Donja Orahovica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ićki Brod; Šićki Brod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imin Han 1; Simin Han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ićki Brod 1 (V); Simin Han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onje Caparde), M 5 Granica BiH/HR (Izačić)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Bihać ; Turbe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ević Polje; Azize Šaćirbegović – Korija; Nević Polje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nik</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Gromiljak – Blažuj), M 6.1 (Gnojnice – Nevesinje), M 16.4 (Bugojno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ević Polje), M 17 (Ozimica – Nemila; Stup 3 – Blažuj; Blažuj – Tarčin, Konjic – Jablanica 1; Potoci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Mostar (centar), Gnojnice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Buna), M 18 (Stup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rnovo 1, Semizovac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arajevo (Malta), Šićki Brod 3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Živinice 1, Živinice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Vitalj).</w:t>
      </w:r>
      <w:r w:rsidRPr="008D043F">
        <w:rPr>
          <w:rFonts w:asciiTheme="minorHAnsi" w:hAnsiTheme="minorHAnsi" w:cstheme="minorHAnsi"/>
          <w:color w:val="000000"/>
          <w:sz w:val="22"/>
          <w:szCs w:val="22"/>
          <w:lang w:val="hr-HR"/>
        </w:rPr>
        <w:t xml:space="preserve"> Na slici </w:t>
      </w:r>
      <w:r w:rsidR="001F0C02" w:rsidRPr="008D043F">
        <w:rPr>
          <w:rFonts w:asciiTheme="minorHAnsi" w:hAnsiTheme="minorHAnsi" w:cstheme="minorHAnsi"/>
          <w:b/>
          <w:bCs/>
          <w:color w:val="000000"/>
          <w:sz w:val="22"/>
          <w:szCs w:val="22"/>
          <w:lang w:val="hr-HR"/>
        </w:rPr>
        <w:fldChar w:fldCharType="begin"/>
      </w:r>
      <w:r w:rsidR="001F0C02" w:rsidRPr="008D043F">
        <w:rPr>
          <w:rFonts w:asciiTheme="minorHAnsi" w:hAnsiTheme="minorHAnsi" w:cstheme="minorHAnsi"/>
          <w:b/>
          <w:bCs/>
          <w:color w:val="000000"/>
          <w:sz w:val="22"/>
          <w:szCs w:val="22"/>
          <w:lang w:val="hr-HR"/>
        </w:rPr>
        <w:instrText xml:space="preserve"> REF slika12 \h </w:instrText>
      </w:r>
      <w:r w:rsidR="004128CF" w:rsidRPr="008D043F">
        <w:rPr>
          <w:rFonts w:asciiTheme="minorHAnsi" w:hAnsiTheme="minorHAnsi" w:cstheme="minorHAnsi"/>
          <w:b/>
          <w:bCs/>
          <w:color w:val="000000"/>
          <w:sz w:val="22"/>
          <w:szCs w:val="22"/>
          <w:lang w:val="hr-HR"/>
        </w:rPr>
        <w:instrText xml:space="preserve"> \* MERGEFORMAT </w:instrText>
      </w:r>
      <w:r w:rsidR="001F0C02" w:rsidRPr="008D043F">
        <w:rPr>
          <w:rFonts w:asciiTheme="minorHAnsi" w:hAnsiTheme="minorHAnsi" w:cstheme="minorHAnsi"/>
          <w:b/>
          <w:bCs/>
          <w:color w:val="000000"/>
          <w:sz w:val="22"/>
          <w:szCs w:val="22"/>
          <w:lang w:val="hr-HR"/>
        </w:rPr>
      </w:r>
      <w:r w:rsidR="001F0C02" w:rsidRPr="008D043F">
        <w:rPr>
          <w:rFonts w:asciiTheme="minorHAnsi" w:hAnsiTheme="minorHAnsi" w:cstheme="minorHAnsi"/>
          <w:b/>
          <w:bCs/>
          <w:color w:val="000000"/>
          <w:sz w:val="22"/>
          <w:szCs w:val="22"/>
          <w:lang w:val="hr-HR"/>
        </w:rPr>
        <w:fldChar w:fldCharType="separate"/>
      </w:r>
      <w:r w:rsidR="009B278D" w:rsidRPr="009B278D">
        <w:rPr>
          <w:rFonts w:asciiTheme="minorHAnsi" w:hAnsiTheme="minorHAnsi" w:cstheme="minorHAnsi"/>
          <w:b/>
          <w:bCs/>
          <w:sz w:val="22"/>
          <w:szCs w:val="22"/>
          <w:lang w:val="hr-HR"/>
        </w:rPr>
        <w:t>12</w:t>
      </w:r>
      <w:r w:rsidR="001F0C02" w:rsidRPr="008D043F">
        <w:rPr>
          <w:rFonts w:asciiTheme="minorHAnsi" w:hAnsiTheme="minorHAnsi" w:cstheme="minorHAnsi"/>
          <w:b/>
          <w:bCs/>
          <w:color w:val="000000"/>
          <w:sz w:val="22"/>
          <w:szCs w:val="22"/>
          <w:lang w:val="hr-HR"/>
        </w:rPr>
        <w:fldChar w:fldCharType="end"/>
      </w:r>
      <w:r w:rsidRPr="008D043F">
        <w:rPr>
          <w:rFonts w:asciiTheme="minorHAnsi" w:hAnsiTheme="minorHAnsi" w:cstheme="minorHAnsi"/>
          <w:b/>
          <w:bCs/>
          <w:color w:val="000000"/>
          <w:sz w:val="22"/>
          <w:szCs w:val="22"/>
          <w:lang w:val="hr-HR"/>
        </w:rPr>
        <w:t xml:space="preserve"> </w:t>
      </w:r>
      <w:r w:rsidRPr="008D043F">
        <w:rPr>
          <w:rFonts w:asciiTheme="minorHAnsi" w:hAnsiTheme="minorHAnsi" w:cstheme="minorHAnsi"/>
          <w:color w:val="000000"/>
          <w:sz w:val="22"/>
          <w:szCs w:val="22"/>
          <w:lang w:val="hr-HR"/>
        </w:rPr>
        <w:t xml:space="preserve">predstavljena je karta </w:t>
      </w:r>
      <w:r w:rsidR="00F84EFE" w:rsidRPr="008D043F">
        <w:rPr>
          <w:rFonts w:asciiTheme="minorHAnsi" w:hAnsiTheme="minorHAnsi" w:cstheme="minorHAnsi"/>
          <w:color w:val="000000"/>
          <w:sz w:val="22"/>
          <w:szCs w:val="22"/>
          <w:lang w:val="hr-HR"/>
        </w:rPr>
        <w:t xml:space="preserve">saobraćaja </w:t>
      </w:r>
      <w:r w:rsidRPr="008D043F">
        <w:rPr>
          <w:rFonts w:asciiTheme="minorHAnsi" w:hAnsiTheme="minorHAnsi" w:cstheme="minorHAnsi"/>
          <w:color w:val="000000"/>
          <w:sz w:val="22"/>
          <w:szCs w:val="22"/>
          <w:lang w:val="hr-HR"/>
        </w:rPr>
        <w:t xml:space="preserve">magistralnim cestama </w:t>
      </w:r>
      <w:r w:rsidR="00F84EFE" w:rsidRPr="008D043F">
        <w:rPr>
          <w:rFonts w:asciiTheme="minorHAnsi" w:hAnsiTheme="minorHAnsi" w:cstheme="minorHAnsi"/>
          <w:sz w:val="22"/>
          <w:szCs w:val="22"/>
          <w:lang w:val="hr-HR"/>
        </w:rPr>
        <w:t xml:space="preserve">Federacije </w:t>
      </w:r>
      <w:r w:rsidRPr="008D043F">
        <w:rPr>
          <w:rFonts w:asciiTheme="minorHAnsi" w:hAnsiTheme="minorHAnsi" w:cstheme="minorHAnsi"/>
          <w:color w:val="000000"/>
          <w:sz w:val="22"/>
          <w:szCs w:val="22"/>
          <w:lang w:val="hr-HR"/>
        </w:rPr>
        <w:t>B</w:t>
      </w:r>
      <w:r w:rsidR="00F84EFE" w:rsidRPr="008D043F">
        <w:rPr>
          <w:rFonts w:asciiTheme="minorHAnsi" w:hAnsiTheme="minorHAnsi" w:cstheme="minorHAnsi"/>
          <w:color w:val="000000"/>
          <w:sz w:val="22"/>
          <w:szCs w:val="22"/>
          <w:lang w:val="hr-HR"/>
        </w:rPr>
        <w:t>i</w:t>
      </w:r>
      <w:r w:rsidRPr="008D043F">
        <w:rPr>
          <w:rFonts w:asciiTheme="minorHAnsi" w:hAnsiTheme="minorHAnsi" w:cstheme="minorHAnsi"/>
          <w:color w:val="000000"/>
          <w:sz w:val="22"/>
          <w:szCs w:val="22"/>
          <w:lang w:val="hr-HR"/>
        </w:rPr>
        <w:t xml:space="preserve">H. Sve dionice s preko 8,220 vozila dnevno (3 miliona godišnje) potrebno je razmatrati prilikom izrade karte buke za magistralne ceste u </w:t>
      </w:r>
      <w:r w:rsidR="00F84EFE" w:rsidRPr="008D043F">
        <w:rPr>
          <w:rFonts w:asciiTheme="minorHAnsi" w:hAnsiTheme="minorHAnsi" w:cstheme="minorHAnsi"/>
          <w:sz w:val="22"/>
          <w:szCs w:val="22"/>
          <w:lang w:val="hr-HR"/>
        </w:rPr>
        <w:t xml:space="preserve">Federaciji </w:t>
      </w:r>
      <w:r w:rsidRPr="008D043F">
        <w:rPr>
          <w:rFonts w:asciiTheme="minorHAnsi" w:hAnsiTheme="minorHAnsi" w:cstheme="minorHAnsi"/>
          <w:color w:val="000000"/>
          <w:sz w:val="22"/>
          <w:szCs w:val="22"/>
          <w:lang w:val="hr-HR"/>
        </w:rPr>
        <w:t>B</w:t>
      </w:r>
      <w:r w:rsidR="00F84EFE" w:rsidRPr="008D043F">
        <w:rPr>
          <w:rFonts w:asciiTheme="minorHAnsi" w:hAnsiTheme="minorHAnsi" w:cstheme="minorHAnsi"/>
          <w:color w:val="000000"/>
          <w:sz w:val="22"/>
          <w:szCs w:val="22"/>
          <w:lang w:val="hr-HR"/>
        </w:rPr>
        <w:t>i</w:t>
      </w:r>
      <w:r w:rsidRPr="008D043F">
        <w:rPr>
          <w:rFonts w:asciiTheme="minorHAnsi" w:hAnsiTheme="minorHAnsi" w:cstheme="minorHAnsi"/>
          <w:color w:val="000000"/>
          <w:sz w:val="22"/>
          <w:szCs w:val="22"/>
          <w:lang w:val="hr-HR"/>
        </w:rPr>
        <w:t xml:space="preserve">H. </w:t>
      </w:r>
    </w:p>
    <w:p w14:paraId="734B22FC" w14:textId="77777777" w:rsidR="00C16876" w:rsidRPr="008D043F" w:rsidRDefault="00C16876" w:rsidP="0068355A">
      <w:pPr>
        <w:spacing w:before="120" w:after="120" w:line="276" w:lineRule="auto"/>
        <w:jc w:val="center"/>
        <w:rPr>
          <w:rFonts w:asciiTheme="minorHAnsi" w:hAnsiTheme="minorHAnsi" w:cstheme="minorHAnsi"/>
          <w:color w:val="000000"/>
          <w:lang w:val="hr-HR"/>
        </w:rPr>
      </w:pPr>
      <w:r w:rsidRPr="008D043F">
        <w:rPr>
          <w:rFonts w:asciiTheme="minorHAnsi" w:hAnsiTheme="minorHAnsi" w:cstheme="minorHAnsi"/>
          <w:noProof/>
          <w:color w:val="000000"/>
          <w:lang w:val="en-GB"/>
        </w:rPr>
        <w:lastRenderedPageBreak/>
        <w:drawing>
          <wp:inline distT="0" distB="0" distL="0" distR="0" wp14:anchorId="5A3F40C9" wp14:editId="47A54CF0">
            <wp:extent cx="5540766" cy="650049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547421" cy="6508303"/>
                    </a:xfrm>
                    <a:prstGeom prst="rect">
                      <a:avLst/>
                    </a:prstGeom>
                    <a:noFill/>
                  </pic:spPr>
                </pic:pic>
              </a:graphicData>
            </a:graphic>
          </wp:inline>
        </w:drawing>
      </w:r>
    </w:p>
    <w:p w14:paraId="248A1835" w14:textId="046CC142" w:rsidR="00FB5691" w:rsidRPr="008D043F" w:rsidRDefault="00FB5691" w:rsidP="0068355A">
      <w:pPr>
        <w:pStyle w:val="Caption"/>
        <w:keepNext/>
        <w:spacing w:line="276" w:lineRule="auto"/>
        <w:jc w:val="center"/>
        <w:rPr>
          <w:rFonts w:asciiTheme="minorHAnsi" w:hAnsiTheme="minorHAnsi" w:cstheme="minorHAnsi"/>
          <w:lang w:val="hr-HR"/>
        </w:rPr>
      </w:pPr>
      <w:bookmarkStart w:id="147" w:name="FBIH_hem_Sl2"/>
      <w:bookmarkStart w:id="148" w:name="_Toc109842469"/>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49" w:name="slika12"/>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9B278D">
        <w:rPr>
          <w:rFonts w:asciiTheme="minorHAnsi" w:hAnsiTheme="minorHAnsi" w:cstheme="minorHAnsi"/>
          <w:noProof/>
          <w:lang w:val="hr-HR"/>
        </w:rPr>
        <w:t>12</w:t>
      </w:r>
      <w:r w:rsidR="001F0C02" w:rsidRPr="008D043F">
        <w:rPr>
          <w:rFonts w:asciiTheme="minorHAnsi" w:hAnsiTheme="minorHAnsi" w:cstheme="minorHAnsi"/>
          <w:lang w:val="hr-HR"/>
        </w:rPr>
        <w:fldChar w:fldCharType="end"/>
      </w:r>
      <w:bookmarkEnd w:id="149"/>
      <w:r w:rsidR="001F0C02" w:rsidRPr="008D043F">
        <w:rPr>
          <w:rFonts w:asciiTheme="minorHAnsi" w:hAnsiTheme="minorHAnsi" w:cstheme="minorHAnsi"/>
          <w:lang w:val="hr-HR"/>
        </w:rPr>
        <w:t>:</w:t>
      </w:r>
      <w:r w:rsidR="00EF05A3" w:rsidRPr="008D043F">
        <w:rPr>
          <w:rFonts w:asciiTheme="minorHAnsi" w:hAnsiTheme="minorHAnsi" w:cstheme="minorHAnsi"/>
          <w:lang w:val="hr-HR"/>
        </w:rPr>
        <w:t xml:space="preserve"> </w:t>
      </w:r>
      <w:bookmarkEnd w:id="147"/>
      <w:r w:rsidR="00EF05A3" w:rsidRPr="008D043F">
        <w:rPr>
          <w:rFonts w:asciiTheme="minorHAnsi" w:hAnsiTheme="minorHAnsi" w:cstheme="minorHAnsi"/>
          <w:b w:val="0"/>
          <w:lang w:val="hr-HR"/>
        </w:rPr>
        <w:t xml:space="preserve">Karta intenziteta </w:t>
      </w:r>
      <w:r w:rsidR="00F84EFE" w:rsidRPr="008D043F">
        <w:rPr>
          <w:rFonts w:asciiTheme="minorHAnsi" w:hAnsiTheme="minorHAnsi" w:cstheme="minorHAnsi"/>
          <w:b w:val="0"/>
          <w:lang w:val="hr-HR"/>
        </w:rPr>
        <w:t xml:space="preserve">saobraćaja </w:t>
      </w:r>
      <w:r w:rsidR="00EF05A3" w:rsidRPr="008D043F">
        <w:rPr>
          <w:rFonts w:asciiTheme="minorHAnsi" w:hAnsiTheme="minorHAnsi" w:cstheme="minorHAnsi"/>
          <w:b w:val="0"/>
          <w:lang w:val="hr-HR"/>
        </w:rPr>
        <w:t xml:space="preserve">na magistralnim cestama </w:t>
      </w:r>
      <w:r w:rsidR="00F84EFE" w:rsidRPr="008D043F">
        <w:rPr>
          <w:rFonts w:asciiTheme="minorHAnsi" w:hAnsiTheme="minorHAnsi" w:cstheme="minorHAnsi"/>
          <w:b w:val="0"/>
          <w:lang w:val="hr-HR"/>
        </w:rPr>
        <w:t xml:space="preserve">Federacije </w:t>
      </w:r>
      <w:r w:rsidR="00EF05A3" w:rsidRPr="008D043F">
        <w:rPr>
          <w:rFonts w:asciiTheme="minorHAnsi" w:hAnsiTheme="minorHAnsi" w:cstheme="minorHAnsi"/>
          <w:b w:val="0"/>
          <w:lang w:val="hr-HR"/>
        </w:rPr>
        <w:t>B</w:t>
      </w:r>
      <w:r w:rsidR="00F84EFE" w:rsidRPr="008D043F">
        <w:rPr>
          <w:rFonts w:asciiTheme="minorHAnsi" w:hAnsiTheme="minorHAnsi" w:cstheme="minorHAnsi"/>
          <w:b w:val="0"/>
          <w:lang w:val="hr-HR"/>
        </w:rPr>
        <w:t>i</w:t>
      </w:r>
      <w:r w:rsidR="00EF05A3" w:rsidRPr="008D043F">
        <w:rPr>
          <w:rFonts w:asciiTheme="minorHAnsi" w:hAnsiTheme="minorHAnsi" w:cstheme="minorHAnsi"/>
          <w:b w:val="0"/>
          <w:lang w:val="hr-HR"/>
        </w:rPr>
        <w:t xml:space="preserve">H za 2019. </w:t>
      </w:r>
      <w:r w:rsidRPr="008D043F">
        <w:rPr>
          <w:rFonts w:asciiTheme="minorHAnsi" w:hAnsiTheme="minorHAnsi" w:cstheme="minorHAnsi"/>
          <w:b w:val="0"/>
          <w:lang w:val="hr-HR"/>
        </w:rPr>
        <w:t>g</w:t>
      </w:r>
      <w:r w:rsidR="00EF05A3" w:rsidRPr="008D043F">
        <w:rPr>
          <w:rFonts w:asciiTheme="minorHAnsi" w:hAnsiTheme="minorHAnsi" w:cstheme="minorHAnsi"/>
          <w:b w:val="0"/>
          <w:lang w:val="hr-HR"/>
        </w:rPr>
        <w:t>odinu</w:t>
      </w:r>
      <w:bookmarkEnd w:id="148"/>
    </w:p>
    <w:p w14:paraId="60CF6A11" w14:textId="11B4D6DF" w:rsidR="00EF05A3" w:rsidRPr="008D043F" w:rsidRDefault="00EF05A3" w:rsidP="0068355A">
      <w:pPr>
        <w:pStyle w:val="Caption"/>
        <w:spacing w:line="276" w:lineRule="auto"/>
        <w:jc w:val="center"/>
        <w:rPr>
          <w:rFonts w:asciiTheme="minorHAnsi" w:hAnsiTheme="minorHAnsi" w:cstheme="minorHAnsi"/>
          <w:b w:val="0"/>
          <w:color w:val="000000"/>
          <w:lang w:val="hr-HR"/>
        </w:rPr>
      </w:pPr>
      <w:r w:rsidRPr="008D043F">
        <w:rPr>
          <w:rFonts w:asciiTheme="minorHAnsi" w:hAnsiTheme="minorHAnsi" w:cstheme="minorHAnsi"/>
          <w:b w:val="0"/>
          <w:lang w:val="hr-HR"/>
        </w:rPr>
        <w:t xml:space="preserve">Izvor: </w:t>
      </w:r>
      <w:r w:rsidR="00FB5691" w:rsidRPr="008D043F">
        <w:rPr>
          <w:rFonts w:asciiTheme="minorHAnsi" w:hAnsiTheme="minorHAnsi" w:cstheme="minorHAnsi"/>
          <w:b w:val="0"/>
          <w:lang w:val="hr-HR"/>
        </w:rPr>
        <w:t>(</w:t>
      </w:r>
      <w:r w:rsidRPr="008D043F">
        <w:rPr>
          <w:rFonts w:asciiTheme="minorHAnsi" w:hAnsiTheme="minorHAnsi" w:cstheme="minorHAnsi"/>
          <w:b w:val="0"/>
          <w:lang w:val="hr-HR"/>
        </w:rPr>
        <w:t xml:space="preserve">JP </w:t>
      </w:r>
      <w:r w:rsidR="00F84EFE" w:rsidRPr="008D043F">
        <w:rPr>
          <w:rFonts w:asciiTheme="minorHAnsi" w:hAnsiTheme="minorHAnsi" w:cstheme="minorHAnsi"/>
          <w:b w:val="0"/>
          <w:lang w:val="hr-HR"/>
        </w:rPr>
        <w:t>„</w:t>
      </w:r>
      <w:r w:rsidRPr="008D043F">
        <w:rPr>
          <w:rFonts w:asciiTheme="minorHAnsi" w:hAnsiTheme="minorHAnsi" w:cstheme="minorHAnsi"/>
          <w:b w:val="0"/>
          <w:lang w:val="hr-HR"/>
        </w:rPr>
        <w:t>Ceste Federacije B</w:t>
      </w:r>
      <w:r w:rsidR="00F84EFE" w:rsidRPr="008D043F">
        <w:rPr>
          <w:rFonts w:asciiTheme="minorHAnsi" w:hAnsiTheme="minorHAnsi" w:cstheme="minorHAnsi"/>
          <w:b w:val="0"/>
          <w:lang w:val="hr-HR"/>
        </w:rPr>
        <w:t>i</w:t>
      </w:r>
      <w:r w:rsidRPr="008D043F">
        <w:rPr>
          <w:rFonts w:asciiTheme="minorHAnsi" w:hAnsiTheme="minorHAnsi" w:cstheme="minorHAnsi"/>
          <w:b w:val="0"/>
          <w:lang w:val="hr-HR"/>
        </w:rPr>
        <w:t>H</w:t>
      </w:r>
      <w:r w:rsidR="00F84EFE" w:rsidRPr="008D043F">
        <w:rPr>
          <w:rFonts w:asciiTheme="minorHAnsi" w:hAnsiTheme="minorHAnsi" w:cstheme="minorHAnsi"/>
          <w:b w:val="0"/>
          <w:lang w:val="hr-HR"/>
        </w:rPr>
        <w:t>“</w:t>
      </w:r>
      <w:r w:rsidRPr="008D043F">
        <w:rPr>
          <w:rFonts w:asciiTheme="minorHAnsi" w:hAnsiTheme="minorHAnsi" w:cstheme="minorHAnsi"/>
          <w:b w:val="0"/>
          <w:lang w:val="hr-HR"/>
        </w:rPr>
        <w:t>, Brojanje saobraćaja na magistralnim cestama Federacije B</w:t>
      </w:r>
      <w:r w:rsidR="00F84EFE" w:rsidRPr="008D043F">
        <w:rPr>
          <w:rFonts w:asciiTheme="minorHAnsi" w:hAnsiTheme="minorHAnsi" w:cstheme="minorHAnsi"/>
          <w:b w:val="0"/>
          <w:lang w:val="hr-HR"/>
        </w:rPr>
        <w:t>i</w:t>
      </w:r>
      <w:r w:rsidRPr="008D043F">
        <w:rPr>
          <w:rFonts w:asciiTheme="minorHAnsi" w:hAnsiTheme="minorHAnsi" w:cstheme="minorHAnsi"/>
          <w:b w:val="0"/>
          <w:lang w:val="hr-HR"/>
        </w:rPr>
        <w:t>H u 2019. god</w:t>
      </w:r>
      <w:r w:rsidR="00AA10D2" w:rsidRPr="008D043F">
        <w:rPr>
          <w:rFonts w:asciiTheme="minorHAnsi" w:hAnsiTheme="minorHAnsi" w:cstheme="minorHAnsi"/>
          <w:b w:val="0"/>
          <w:lang w:val="hr-HR"/>
        </w:rPr>
        <w:t>ini</w:t>
      </w:r>
      <w:r w:rsidRPr="008D043F">
        <w:rPr>
          <w:rFonts w:asciiTheme="minorHAnsi" w:hAnsiTheme="minorHAnsi" w:cstheme="minorHAnsi"/>
          <w:b w:val="0"/>
          <w:lang w:val="hr-HR"/>
        </w:rPr>
        <w:t>, 2021</w:t>
      </w:r>
      <w:r w:rsidR="00F84EFE" w:rsidRPr="008D043F">
        <w:rPr>
          <w:rFonts w:asciiTheme="minorHAnsi" w:hAnsiTheme="minorHAnsi" w:cstheme="minorHAnsi"/>
          <w:b w:val="0"/>
          <w:lang w:val="hr-HR"/>
        </w:rPr>
        <w:t>.</w:t>
      </w:r>
      <w:r w:rsidRPr="008D043F">
        <w:rPr>
          <w:rFonts w:asciiTheme="minorHAnsi" w:hAnsiTheme="minorHAnsi" w:cstheme="minorHAnsi"/>
          <w:b w:val="0"/>
          <w:lang w:val="hr-HR"/>
        </w:rPr>
        <w:t xml:space="preserve"> god</w:t>
      </w:r>
      <w:r w:rsidR="00AA10D2" w:rsidRPr="008D043F">
        <w:rPr>
          <w:rFonts w:asciiTheme="minorHAnsi" w:hAnsiTheme="minorHAnsi" w:cstheme="minorHAnsi"/>
          <w:b w:val="0"/>
          <w:lang w:val="hr-HR"/>
        </w:rPr>
        <w:t>ini</w:t>
      </w:r>
      <w:r w:rsidRPr="008D043F">
        <w:rPr>
          <w:rFonts w:asciiTheme="minorHAnsi" w:hAnsiTheme="minorHAnsi" w:cstheme="minorHAnsi"/>
          <w:b w:val="0"/>
          <w:lang w:val="hr-HR"/>
        </w:rPr>
        <w:t>)</w:t>
      </w:r>
    </w:p>
    <w:p w14:paraId="1024EC97" w14:textId="77777777"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Željeznicama u </w:t>
      </w:r>
      <w:r w:rsidR="00F84EFE"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pravlja Javno </w:t>
      </w:r>
      <w:r w:rsidR="00F84EFE" w:rsidRPr="008D043F">
        <w:rPr>
          <w:rFonts w:asciiTheme="minorHAnsi" w:hAnsiTheme="minorHAnsi" w:cstheme="minorHAnsi"/>
          <w:sz w:val="22"/>
          <w:szCs w:val="22"/>
          <w:lang w:val="hr-HR"/>
        </w:rPr>
        <w:t>poduzeće „</w:t>
      </w:r>
      <w:r w:rsidRPr="008D043F">
        <w:rPr>
          <w:rFonts w:asciiTheme="minorHAnsi" w:hAnsiTheme="minorHAnsi" w:cstheme="minorHAnsi"/>
          <w:sz w:val="22"/>
          <w:szCs w:val="22"/>
          <w:lang w:val="hr-HR"/>
        </w:rPr>
        <w:t xml:space="preserve">Željeznice </w:t>
      </w:r>
      <w:r w:rsidR="00F84EFE"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ija je obaveza, između ostalog, prikupljanje i objavljivanje podataka o godišnjem saobraćaju vozova. Po dostupnim podacima iz nedavno urađenih studija, dnevni broj prolazaka vozova po dionicama željezničkih pruga u </w:t>
      </w:r>
      <w:r w:rsidR="00F84EFE"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iznosi, u prosjeku, oko 5.000, a ni na jednoj dionici ne dostiže tri miliona prolazaka godišnje.  </w:t>
      </w:r>
    </w:p>
    <w:p w14:paraId="73950B3C" w14:textId="77777777" w:rsidR="00B321AB" w:rsidRPr="008D043F" w:rsidRDefault="00B321AB"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Zemlje Evrope strateške karte buke izrađuju svakih pet godina, te bi sljedeći krug izrade mapa buke bio 2027</w:t>
      </w:r>
      <w:r w:rsidR="00F84EFE"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godina, odnosno 2032. </w:t>
      </w:r>
      <w:r w:rsidR="00C25DB5" w:rsidRPr="008D043F">
        <w:rPr>
          <w:rFonts w:asciiTheme="minorHAnsi" w:hAnsiTheme="minorHAnsi" w:cstheme="minorHAnsi"/>
          <w:color w:val="000000"/>
          <w:sz w:val="22"/>
          <w:szCs w:val="22"/>
          <w:lang w:val="hr-HR"/>
        </w:rPr>
        <w:t xml:space="preserve">Akcijski </w:t>
      </w:r>
      <w:r w:rsidRPr="008D043F">
        <w:rPr>
          <w:rFonts w:asciiTheme="minorHAnsi" w:hAnsiTheme="minorHAnsi" w:cstheme="minorHAnsi"/>
          <w:color w:val="000000"/>
          <w:sz w:val="22"/>
          <w:szCs w:val="22"/>
          <w:lang w:val="hr-HR"/>
        </w:rPr>
        <w:t>planovi zaštite od buke izrađuju</w:t>
      </w:r>
      <w:r w:rsidR="00F84EFE" w:rsidRPr="008D043F">
        <w:rPr>
          <w:rFonts w:asciiTheme="minorHAnsi" w:hAnsiTheme="minorHAnsi" w:cstheme="minorHAnsi"/>
          <w:color w:val="000000"/>
          <w:sz w:val="22"/>
          <w:szCs w:val="22"/>
          <w:lang w:val="hr-HR"/>
        </w:rPr>
        <w:t xml:space="preserve"> se</w:t>
      </w:r>
      <w:r w:rsidRPr="008D043F">
        <w:rPr>
          <w:rFonts w:asciiTheme="minorHAnsi" w:hAnsiTheme="minorHAnsi" w:cstheme="minorHAnsi"/>
          <w:color w:val="000000"/>
          <w:sz w:val="22"/>
          <w:szCs w:val="22"/>
          <w:lang w:val="hr-HR"/>
        </w:rPr>
        <w:t xml:space="preserve"> dvije godine poslije </w:t>
      </w:r>
      <w:r w:rsidRPr="008D043F">
        <w:rPr>
          <w:rFonts w:asciiTheme="minorHAnsi" w:hAnsiTheme="minorHAnsi" w:cstheme="minorHAnsi"/>
          <w:color w:val="000000"/>
          <w:sz w:val="22"/>
          <w:szCs w:val="22"/>
          <w:lang w:val="hr-HR"/>
        </w:rPr>
        <w:lastRenderedPageBreak/>
        <w:t xml:space="preserve">izrade karata buke. Za potrebe usklađivanja s aktivnostima koje provode EU zemlje u oblasti buke, u okviru ESAP 2030+ planskog perioda, </w:t>
      </w:r>
      <w:r w:rsidR="00F84EFE" w:rsidRPr="008D043F">
        <w:rPr>
          <w:rFonts w:asciiTheme="minorHAnsi" w:hAnsiTheme="minorHAnsi" w:cstheme="minorHAnsi"/>
          <w:sz w:val="22"/>
          <w:szCs w:val="22"/>
          <w:lang w:val="hr-HR"/>
        </w:rPr>
        <w:t xml:space="preserve">Federacija </w:t>
      </w:r>
      <w:r w:rsidRPr="008D043F">
        <w:rPr>
          <w:rFonts w:asciiTheme="minorHAnsi" w:hAnsiTheme="minorHAnsi" w:cstheme="minorHAnsi"/>
          <w:color w:val="000000"/>
          <w:sz w:val="22"/>
          <w:szCs w:val="22"/>
          <w:lang w:val="hr-HR"/>
        </w:rPr>
        <w:t>B</w:t>
      </w:r>
      <w:r w:rsidR="00F84EFE" w:rsidRPr="008D043F">
        <w:rPr>
          <w:rFonts w:asciiTheme="minorHAnsi" w:hAnsiTheme="minorHAnsi" w:cstheme="minorHAnsi"/>
          <w:color w:val="000000"/>
          <w:sz w:val="22"/>
          <w:szCs w:val="22"/>
          <w:lang w:val="hr-HR"/>
        </w:rPr>
        <w:t>i</w:t>
      </w:r>
      <w:r w:rsidRPr="008D043F">
        <w:rPr>
          <w:rFonts w:asciiTheme="minorHAnsi" w:hAnsiTheme="minorHAnsi" w:cstheme="minorHAnsi"/>
          <w:color w:val="000000"/>
          <w:sz w:val="22"/>
          <w:szCs w:val="22"/>
          <w:lang w:val="hr-HR"/>
        </w:rPr>
        <w:t>H bi do 2027</w:t>
      </w:r>
      <w:r w:rsidR="00F84EFE"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godine trebala uskladiti zakonodavstvo i ojačati kapacitete u pravcu strateškog planiranja buke u okolišu. </w:t>
      </w:r>
    </w:p>
    <w:p w14:paraId="37DCE759" w14:textId="362DF15B" w:rsidR="00B321AB" w:rsidRPr="008D043F" w:rsidRDefault="00B321AB"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Trenutno, niti jednim aktom nisu imenovana tijela odgovorna za provedbu Direktive, uključujući tijela nadležna za izradu i, prema potrebi, odobravanje karata buke i akcijskih planova u </w:t>
      </w:r>
      <w:r w:rsidR="00F84EFE" w:rsidRPr="008D043F">
        <w:rPr>
          <w:rFonts w:asciiTheme="minorHAnsi" w:hAnsiTheme="minorHAnsi" w:cstheme="minorHAnsi"/>
          <w:sz w:val="22"/>
          <w:szCs w:val="22"/>
          <w:lang w:val="hr-HR"/>
        </w:rPr>
        <w:t xml:space="preserve">Federaciji </w:t>
      </w:r>
      <w:r w:rsidRPr="008D043F">
        <w:rPr>
          <w:rFonts w:asciiTheme="minorHAnsi" w:hAnsiTheme="minorHAnsi" w:cstheme="minorHAnsi"/>
          <w:color w:val="000000"/>
          <w:sz w:val="22"/>
          <w:szCs w:val="22"/>
          <w:lang w:val="hr-HR"/>
        </w:rPr>
        <w:t xml:space="preserve">BiH, kako je to </w:t>
      </w:r>
      <w:r w:rsidR="00F84EFE" w:rsidRPr="008D043F">
        <w:rPr>
          <w:rFonts w:asciiTheme="minorHAnsi" w:hAnsiTheme="minorHAnsi" w:cstheme="minorHAnsi"/>
          <w:color w:val="000000"/>
          <w:sz w:val="22"/>
          <w:szCs w:val="22"/>
          <w:lang w:val="hr-HR"/>
        </w:rPr>
        <w:t xml:space="preserve">zahtijevano </w:t>
      </w:r>
      <w:r w:rsidRPr="008D043F">
        <w:rPr>
          <w:rFonts w:asciiTheme="minorHAnsi" w:hAnsiTheme="minorHAnsi" w:cstheme="minorHAnsi"/>
          <w:color w:val="000000"/>
          <w:sz w:val="22"/>
          <w:szCs w:val="22"/>
          <w:lang w:val="hr-HR"/>
        </w:rPr>
        <w:t>članom 4. Direktive 2002/49/EZ</w:t>
      </w:r>
      <w:r w:rsidR="004A4408" w:rsidRPr="008D043F">
        <w:rPr>
          <w:rFonts w:asciiTheme="minorHAnsi" w:hAnsiTheme="minorHAnsi" w:cstheme="minorHAnsi"/>
          <w:color w:val="000000"/>
          <w:sz w:val="22"/>
          <w:szCs w:val="22"/>
          <w:lang w:val="hr-HR"/>
        </w:rPr>
        <w:t xml:space="preserve"> </w:t>
      </w:r>
      <w:r w:rsidR="004A4408" w:rsidRPr="008D043F">
        <w:rPr>
          <w:rFonts w:asciiTheme="minorHAnsi" w:hAnsiTheme="minorHAnsi" w:cstheme="minorHAnsi"/>
          <w:color w:val="000000"/>
          <w:sz w:val="22"/>
          <w:szCs w:val="22"/>
          <w:lang w:val="hr-HR"/>
        </w:rPr>
        <w:fldChar w:fldCharType="begin"/>
      </w:r>
      <w:r w:rsidR="004A4408" w:rsidRPr="008D043F">
        <w:rPr>
          <w:rFonts w:asciiTheme="minorHAnsi" w:hAnsiTheme="minorHAnsi" w:cstheme="minorHAnsi"/>
          <w:color w:val="000000"/>
          <w:sz w:val="22"/>
          <w:szCs w:val="22"/>
          <w:lang w:val="hr-HR"/>
        </w:rPr>
        <w:instrText xml:space="preserve"> ADDIN ZOTERO_ITEM CSL_CITATION {"citationID":"wqulINrk","properties":{"formattedCitation":"(Direktiva 2002/49/EZ 2019)","plainCitation":"(Direktiva 2002/49/EZ 2019)","noteIndex":0},"citationItems":[{"id":1524,"uris":["http://zotero.org/users/7192877/items/YHLWLYSQ"],"itemData":{"id":1524,"type":"legislation","title":"Direktiva 2002/49/EZ Europskog parlamenta i Vijeća od 25. juni 2002. o procjeni i upravljanju bukom iz okoliša","author":[{"family":"Direktiva 2002/49/EZ","given":""}],"issued":{"date-parts":[["2019"]]}}}],"schema":"https://github.com/citation-style-language/schema/raw/master/csl-citation.json"} </w:instrText>
      </w:r>
      <w:r w:rsidR="004A4408" w:rsidRPr="008D043F">
        <w:rPr>
          <w:rFonts w:asciiTheme="minorHAnsi" w:hAnsiTheme="minorHAnsi" w:cstheme="minorHAnsi"/>
          <w:color w:val="000000"/>
          <w:sz w:val="22"/>
          <w:szCs w:val="22"/>
          <w:lang w:val="hr-HR"/>
        </w:rPr>
        <w:fldChar w:fldCharType="separate"/>
      </w:r>
      <w:r w:rsidR="004A4408" w:rsidRPr="008D043F">
        <w:rPr>
          <w:rFonts w:asciiTheme="minorHAnsi" w:hAnsiTheme="minorHAnsi" w:cstheme="minorHAnsi"/>
          <w:sz w:val="22"/>
          <w:lang w:val="hr-HR"/>
        </w:rPr>
        <w:t>(Direktiva 2002/49/EZ)</w:t>
      </w:r>
      <w:r w:rsidR="004A4408" w:rsidRPr="008D043F">
        <w:rPr>
          <w:rFonts w:asciiTheme="minorHAnsi" w:hAnsiTheme="minorHAnsi" w:cstheme="minorHAnsi"/>
          <w:color w:val="000000"/>
          <w:sz w:val="22"/>
          <w:szCs w:val="22"/>
          <w:lang w:val="hr-HR"/>
        </w:rPr>
        <w:fldChar w:fldCharType="end"/>
      </w:r>
      <w:r w:rsidRPr="008D043F">
        <w:rPr>
          <w:rFonts w:asciiTheme="minorHAnsi" w:hAnsiTheme="minorHAnsi" w:cstheme="minorHAnsi"/>
          <w:color w:val="000000"/>
          <w:sz w:val="22"/>
          <w:szCs w:val="22"/>
          <w:lang w:val="hr-HR"/>
        </w:rPr>
        <w:t xml:space="preserve">.  </w:t>
      </w:r>
    </w:p>
    <w:p w14:paraId="30A40033" w14:textId="7A9A10A2" w:rsidR="00B321AB" w:rsidRPr="008D043F" w:rsidRDefault="00B321AB"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U B</w:t>
      </w:r>
      <w:r w:rsidR="00F84EFE" w:rsidRPr="008D043F">
        <w:rPr>
          <w:rFonts w:asciiTheme="minorHAnsi" w:hAnsiTheme="minorHAnsi" w:cstheme="minorHAnsi"/>
          <w:color w:val="000000"/>
          <w:sz w:val="22"/>
          <w:szCs w:val="22"/>
          <w:lang w:val="hr-HR"/>
        </w:rPr>
        <w:t>i</w:t>
      </w:r>
      <w:r w:rsidRPr="008D043F">
        <w:rPr>
          <w:rFonts w:asciiTheme="minorHAnsi" w:hAnsiTheme="minorHAnsi" w:cstheme="minorHAnsi"/>
          <w:color w:val="000000"/>
          <w:sz w:val="22"/>
          <w:szCs w:val="22"/>
          <w:lang w:val="hr-HR"/>
        </w:rPr>
        <w:t>H postoje firme opremljene opremom i znanjem za provođenje takve vrste posla, međutim</w:t>
      </w:r>
      <w:r w:rsidR="00F84EFE"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ne postoje zakonodavne niti institucionalne pretpostavke. Prema postojećem Zakonu o zaštiti od buke</w:t>
      </w:r>
      <w:r w:rsidR="004A4408" w:rsidRPr="008D043F">
        <w:rPr>
          <w:rFonts w:asciiTheme="minorHAnsi" w:hAnsiTheme="minorHAnsi" w:cstheme="minorHAnsi"/>
          <w:color w:val="000000"/>
          <w:sz w:val="22"/>
          <w:szCs w:val="22"/>
          <w:lang w:val="hr-HR"/>
        </w:rPr>
        <w:t xml:space="preserve"> </w:t>
      </w:r>
      <w:r w:rsidR="004A4408"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XFOZCmPE","properties":{"formattedCitation":"(Sl. glasnik FBiH, br. 110/12 2012)","plainCitation":"(Sl. glasnik FBiH, br. 110/12 2012)","dontUpdate":true,"noteIndex":0},"citationItems":[{"id":1525,"uris":["http://zotero.org/users/7192877/items/KXCBQEPH"],"itemData":{"id":1525,"type":"legislation","title":"Zakon o zaštiti od buke Federacije BiH","URL":"http://www.fuzip.gov.ba/bundles/websitenews/gallery/files/113/149692885353_Zakon_o_za%C5%A1titi_od_buke_(%E2%80%9ESlu%C5%BEbene_novine_Federacije_BiH%E2%80%9C,_broj__110_12).pdf","author":[{"family":"\"Sl. novine Federacije BiH\", broj 110/12","given":""}],"issued":{"date-parts":[["2012"]]}}}],"schema":"https://github.com/citation-style-language/schema/raw/master/csl-citation.json"} </w:instrText>
      </w:r>
      <w:r w:rsidR="004A4408" w:rsidRPr="008D043F">
        <w:rPr>
          <w:rFonts w:asciiTheme="minorHAnsi" w:hAnsiTheme="minorHAnsi" w:cstheme="minorHAnsi"/>
          <w:color w:val="000000"/>
          <w:sz w:val="22"/>
          <w:szCs w:val="22"/>
          <w:lang w:val="hr-HR"/>
        </w:rPr>
        <w:fldChar w:fldCharType="separate"/>
      </w:r>
      <w:r w:rsidR="004A4408" w:rsidRPr="008D043F">
        <w:rPr>
          <w:rFonts w:asciiTheme="minorHAnsi" w:hAnsiTheme="minorHAnsi" w:cstheme="minorHAnsi"/>
          <w:sz w:val="22"/>
          <w:lang w:val="hr-HR"/>
        </w:rPr>
        <w:t>(</w:t>
      </w:r>
      <w:r w:rsidR="00467322" w:rsidRPr="008D043F">
        <w:rPr>
          <w:rFonts w:asciiTheme="minorHAnsi" w:hAnsiTheme="minorHAnsi" w:cstheme="minorHAnsi"/>
          <w:sz w:val="22"/>
          <w:lang w:val="hr-HR"/>
        </w:rPr>
        <w:t>"</w:t>
      </w:r>
      <w:r w:rsidR="004A4408" w:rsidRPr="008D043F">
        <w:rPr>
          <w:rFonts w:asciiTheme="minorHAnsi" w:hAnsiTheme="minorHAnsi" w:cstheme="minorHAnsi"/>
          <w:sz w:val="22"/>
          <w:lang w:val="hr-HR"/>
        </w:rPr>
        <w:t xml:space="preserve">Sl. </w:t>
      </w:r>
      <w:r w:rsidR="000C2D8B" w:rsidRPr="008D043F">
        <w:rPr>
          <w:rFonts w:asciiTheme="minorHAnsi" w:hAnsiTheme="minorHAnsi" w:cstheme="minorHAnsi"/>
          <w:sz w:val="22"/>
          <w:lang w:val="hr-HR"/>
        </w:rPr>
        <w:t>novine</w:t>
      </w:r>
      <w:r w:rsidR="004A4408" w:rsidRPr="008D043F">
        <w:rPr>
          <w:rFonts w:asciiTheme="minorHAnsi" w:hAnsiTheme="minorHAnsi" w:cstheme="minorHAnsi"/>
          <w:sz w:val="22"/>
          <w:lang w:val="hr-HR"/>
        </w:rPr>
        <w:t xml:space="preserve"> F</w:t>
      </w:r>
      <w:r w:rsidR="00467322" w:rsidRPr="008D043F">
        <w:rPr>
          <w:rFonts w:asciiTheme="minorHAnsi" w:hAnsiTheme="minorHAnsi" w:cstheme="minorHAnsi"/>
          <w:sz w:val="22"/>
          <w:lang w:val="hr-HR"/>
        </w:rPr>
        <w:t xml:space="preserve">ederacije </w:t>
      </w:r>
      <w:r w:rsidR="004A4408" w:rsidRPr="008D043F">
        <w:rPr>
          <w:rFonts w:asciiTheme="minorHAnsi" w:hAnsiTheme="minorHAnsi" w:cstheme="minorHAnsi"/>
          <w:sz w:val="22"/>
          <w:lang w:val="hr-HR"/>
        </w:rPr>
        <w:t>BiH</w:t>
      </w:r>
      <w:r w:rsidR="00467322" w:rsidRPr="008D043F">
        <w:rPr>
          <w:rFonts w:asciiTheme="minorHAnsi" w:hAnsiTheme="minorHAnsi" w:cstheme="minorHAnsi"/>
          <w:sz w:val="22"/>
          <w:lang w:val="hr-HR"/>
        </w:rPr>
        <w:t>"</w:t>
      </w:r>
      <w:r w:rsidR="004A4408" w:rsidRPr="008D043F">
        <w:rPr>
          <w:rFonts w:asciiTheme="minorHAnsi" w:hAnsiTheme="minorHAnsi" w:cstheme="minorHAnsi"/>
          <w:sz w:val="22"/>
          <w:lang w:val="hr-HR"/>
        </w:rPr>
        <w:t>, br</w:t>
      </w:r>
      <w:r w:rsidR="00467322" w:rsidRPr="008D043F">
        <w:rPr>
          <w:rFonts w:asciiTheme="minorHAnsi" w:hAnsiTheme="minorHAnsi" w:cstheme="minorHAnsi"/>
          <w:sz w:val="22"/>
          <w:lang w:val="hr-HR"/>
        </w:rPr>
        <w:t>oj</w:t>
      </w:r>
      <w:r w:rsidR="004A4408" w:rsidRPr="008D043F">
        <w:rPr>
          <w:rFonts w:asciiTheme="minorHAnsi" w:hAnsiTheme="minorHAnsi" w:cstheme="minorHAnsi"/>
          <w:sz w:val="22"/>
          <w:lang w:val="hr-HR"/>
        </w:rPr>
        <w:t xml:space="preserve"> 110/12)</w:t>
      </w:r>
      <w:r w:rsidR="004A4408" w:rsidRPr="008D043F">
        <w:rPr>
          <w:rFonts w:asciiTheme="minorHAnsi" w:hAnsiTheme="minorHAnsi" w:cstheme="minorHAnsi"/>
          <w:color w:val="000000"/>
          <w:sz w:val="22"/>
          <w:szCs w:val="22"/>
          <w:lang w:val="hr-HR"/>
        </w:rPr>
        <w:fldChar w:fldCharType="end"/>
      </w:r>
      <w:r w:rsidRPr="008D043F">
        <w:rPr>
          <w:rFonts w:asciiTheme="minorHAnsi" w:hAnsiTheme="minorHAnsi" w:cstheme="minorHAnsi"/>
          <w:color w:val="000000"/>
          <w:sz w:val="22"/>
          <w:szCs w:val="22"/>
          <w:lang w:val="hr-HR"/>
        </w:rPr>
        <w:t xml:space="preserve">, nadležnosti nisu jasno precizirane, kao ni podzakonskim aktima. </w:t>
      </w:r>
    </w:p>
    <w:p w14:paraId="1EA86737" w14:textId="77777777"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e postoji sistematski monitoring buke u cilju ažuriranja strateških karata i </w:t>
      </w:r>
      <w:r w:rsidR="003609BD" w:rsidRPr="008D043F">
        <w:rPr>
          <w:rFonts w:asciiTheme="minorHAnsi" w:hAnsiTheme="minorHAnsi" w:cstheme="minorHAnsi"/>
          <w:sz w:val="22"/>
          <w:szCs w:val="22"/>
          <w:lang w:val="hr-HR"/>
        </w:rPr>
        <w:t>akcijskih</w:t>
      </w:r>
      <w:r w:rsidRPr="008D043F">
        <w:rPr>
          <w:rFonts w:asciiTheme="minorHAnsi" w:hAnsiTheme="minorHAnsi" w:cstheme="minorHAnsi"/>
          <w:sz w:val="22"/>
          <w:szCs w:val="22"/>
          <w:lang w:val="hr-HR"/>
        </w:rPr>
        <w:t xml:space="preserve"> planova buke. </w:t>
      </w:r>
      <w:r w:rsidR="003609BD" w:rsidRPr="008D043F">
        <w:rPr>
          <w:rFonts w:asciiTheme="minorHAnsi" w:hAnsiTheme="minorHAnsi" w:cstheme="minorHAnsi"/>
          <w:sz w:val="22"/>
          <w:szCs w:val="22"/>
          <w:lang w:val="hr-HR"/>
        </w:rPr>
        <w:t xml:space="preserve">Federacija </w:t>
      </w:r>
      <w:r w:rsidRPr="008D043F">
        <w:rPr>
          <w:rFonts w:asciiTheme="minorHAnsi" w:hAnsiTheme="minorHAnsi" w:cstheme="minorHAnsi"/>
          <w:sz w:val="22"/>
          <w:szCs w:val="22"/>
          <w:lang w:val="hr-HR"/>
        </w:rPr>
        <w:t xml:space="preserve">BiH ne raspolaže informacijama o izloženosti buci prema razredima buke, po dobnim </w:t>
      </w:r>
      <w:r w:rsidR="003609BD" w:rsidRPr="008D043F">
        <w:rPr>
          <w:rFonts w:asciiTheme="minorHAnsi" w:hAnsiTheme="minorHAnsi" w:cstheme="minorHAnsi"/>
          <w:sz w:val="22"/>
          <w:szCs w:val="22"/>
          <w:lang w:val="hr-HR"/>
        </w:rPr>
        <w:t>grupama</w:t>
      </w:r>
      <w:r w:rsidRPr="008D043F">
        <w:rPr>
          <w:rFonts w:asciiTheme="minorHAnsi" w:hAnsiTheme="minorHAnsi" w:cstheme="minorHAnsi"/>
          <w:sz w:val="22"/>
          <w:szCs w:val="22"/>
          <w:lang w:val="hr-HR"/>
        </w:rPr>
        <w:t xml:space="preserve"> i rodnoj pripadnosti. Ne postoji sistem </w:t>
      </w:r>
      <w:r w:rsidR="003609BD" w:rsidRPr="008D043F">
        <w:rPr>
          <w:rFonts w:asciiTheme="minorHAnsi" w:hAnsiTheme="minorHAnsi" w:cstheme="minorHAnsi"/>
          <w:sz w:val="22"/>
          <w:szCs w:val="22"/>
          <w:lang w:val="hr-HR"/>
        </w:rPr>
        <w:t>informiranja</w:t>
      </w:r>
      <w:r w:rsidRPr="008D043F">
        <w:rPr>
          <w:rFonts w:asciiTheme="minorHAnsi" w:hAnsiTheme="minorHAnsi" w:cstheme="minorHAnsi"/>
          <w:sz w:val="22"/>
          <w:szCs w:val="22"/>
          <w:lang w:val="hr-HR"/>
        </w:rPr>
        <w:t xml:space="preserve"> javnosti o </w:t>
      </w:r>
      <w:r w:rsidR="003609BD" w:rsidRPr="008D043F">
        <w:rPr>
          <w:rFonts w:asciiTheme="minorHAnsi" w:hAnsiTheme="minorHAnsi" w:cstheme="minorHAnsi"/>
          <w:sz w:val="22"/>
          <w:szCs w:val="22"/>
          <w:lang w:val="hr-HR"/>
        </w:rPr>
        <w:t>utjecaju</w:t>
      </w:r>
      <w:r w:rsidRPr="008D043F">
        <w:rPr>
          <w:rFonts w:asciiTheme="minorHAnsi" w:hAnsiTheme="minorHAnsi" w:cstheme="minorHAnsi"/>
          <w:sz w:val="22"/>
          <w:szCs w:val="22"/>
          <w:lang w:val="hr-HR"/>
        </w:rPr>
        <w:t xml:space="preserve"> i stepenu izloženosti građana buci u okolišu na područjima s povećanim nivoima buke. Ne postoje mehanizmi za obavještavanje javnosti o nivoima i štetnostima buke u okolišu, izuzev dokumentacije vezane za izdavanja okolišnih dozvola privrednim subjektima i studija </w:t>
      </w:r>
      <w:r w:rsidR="003609BD"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koje se u postupku izdavanja. Nedostaju softverska rješenja koja će omogućiti izradu strateških karata buke i njihovu jednostavnu prezentaciju javnosti. </w:t>
      </w:r>
    </w:p>
    <w:p w14:paraId="3D8C75C8" w14:textId="77777777"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ko do sada nisu izrađene strateške karte buke, tako javnost nije imala ni priliku </w:t>
      </w:r>
      <w:r w:rsidR="003609BD" w:rsidRPr="008D043F">
        <w:rPr>
          <w:rFonts w:asciiTheme="minorHAnsi" w:hAnsiTheme="minorHAnsi" w:cstheme="minorHAnsi"/>
          <w:sz w:val="22"/>
          <w:szCs w:val="22"/>
          <w:lang w:val="hr-HR"/>
        </w:rPr>
        <w:t>učestvovati</w:t>
      </w:r>
      <w:r w:rsidRPr="008D043F">
        <w:rPr>
          <w:rFonts w:asciiTheme="minorHAnsi" w:hAnsiTheme="minorHAnsi" w:cstheme="minorHAnsi"/>
          <w:sz w:val="22"/>
          <w:szCs w:val="22"/>
          <w:lang w:val="hr-HR"/>
        </w:rPr>
        <w:t xml:space="preserve"> u tom procesu. Prema Direktivi 2002/49/EZ</w:t>
      </w:r>
      <w:r w:rsidR="003609B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trateške karte buke mogu se predstaviti javnosti kao: grafički prikazi, brojčani podaci u </w:t>
      </w:r>
      <w:r w:rsidR="00E51656" w:rsidRPr="008D043F">
        <w:rPr>
          <w:rFonts w:asciiTheme="minorHAnsi" w:hAnsiTheme="minorHAnsi" w:cstheme="minorHAnsi"/>
          <w:sz w:val="22"/>
          <w:szCs w:val="22"/>
          <w:lang w:val="hr-HR"/>
        </w:rPr>
        <w:t>tabelama</w:t>
      </w:r>
      <w:r w:rsidRPr="008D043F">
        <w:rPr>
          <w:rFonts w:asciiTheme="minorHAnsi" w:hAnsiTheme="minorHAnsi" w:cstheme="minorHAnsi"/>
          <w:sz w:val="22"/>
          <w:szCs w:val="22"/>
          <w:lang w:val="hr-HR"/>
        </w:rPr>
        <w:t xml:space="preserve">, brojčani podaci u </w:t>
      </w:r>
      <w:r w:rsidR="00E51656" w:rsidRPr="008D043F">
        <w:rPr>
          <w:rFonts w:asciiTheme="minorHAnsi" w:hAnsiTheme="minorHAnsi" w:cstheme="minorHAnsi"/>
          <w:sz w:val="22"/>
          <w:szCs w:val="22"/>
          <w:lang w:val="hr-HR"/>
        </w:rPr>
        <w:t xml:space="preserve">elektronskom </w:t>
      </w:r>
      <w:r w:rsidRPr="008D043F">
        <w:rPr>
          <w:rFonts w:asciiTheme="minorHAnsi" w:hAnsiTheme="minorHAnsi" w:cstheme="minorHAnsi"/>
          <w:sz w:val="22"/>
          <w:szCs w:val="22"/>
          <w:lang w:val="hr-HR"/>
        </w:rPr>
        <w:t xml:space="preserve">obliku. </w:t>
      </w:r>
    </w:p>
    <w:p w14:paraId="508F5A77" w14:textId="605808A8"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e postoje propisi o nivou buke koju stvaraju uređaji za upotrebu na otvorenom koje je potrebno izaditi </w:t>
      </w:r>
      <w:r w:rsidR="00E51656" w:rsidRPr="008D043F">
        <w:rPr>
          <w:rFonts w:asciiTheme="minorHAnsi" w:hAnsiTheme="minorHAnsi" w:cstheme="minorHAnsi"/>
          <w:sz w:val="22"/>
          <w:szCs w:val="22"/>
          <w:lang w:val="hr-HR"/>
        </w:rPr>
        <w:t>na osnovu</w:t>
      </w:r>
      <w:r w:rsidRPr="008D043F">
        <w:rPr>
          <w:rFonts w:asciiTheme="minorHAnsi" w:hAnsiTheme="minorHAnsi" w:cstheme="minorHAnsi"/>
          <w:sz w:val="22"/>
          <w:szCs w:val="22"/>
          <w:lang w:val="hr-HR"/>
        </w:rPr>
        <w:t xml:space="preserve"> </w:t>
      </w:r>
      <w:r w:rsidR="004A4408" w:rsidRPr="008D043F">
        <w:rPr>
          <w:rFonts w:asciiTheme="minorHAnsi" w:hAnsiTheme="minorHAnsi" w:cstheme="minorHAnsi"/>
          <w:sz w:val="22"/>
          <w:szCs w:val="22"/>
          <w:lang w:val="hr-HR"/>
        </w:rPr>
        <w:fldChar w:fldCharType="begin"/>
      </w:r>
      <w:r w:rsidR="004A4408" w:rsidRPr="008D043F">
        <w:rPr>
          <w:rFonts w:asciiTheme="minorHAnsi" w:hAnsiTheme="minorHAnsi" w:cstheme="minorHAnsi"/>
          <w:sz w:val="22"/>
          <w:szCs w:val="22"/>
          <w:lang w:val="hr-HR"/>
        </w:rPr>
        <w:instrText xml:space="preserve"> ADDIN ZOTERO_ITEM CSL_CITATION {"citationID":"eJqbPKXj","properties":{"formattedCitation":"(Direktiva 2000/14/EZ; 2000)","plainCitation":"(Direktiva 2000/14/EZ; 2000)","noteIndex":0},"citationItems":[{"id":1528,"uris":["http://zotero.org/users/7192877/items/YK5KGWKH"],"itemData":{"id":1528,"type":"legislation","container-title":"13, 047","language":"hr","number":"32000L0014","title":"Direktiva 2000/14/EZ Europskog parlamenta i Vijeća od 8. svibnja 2000. o usklađivanju zakonodavstava država članica u odnosu na emisiju buke u okoliš uzrokovane opremom za uporabu na otvorenom","URL":"http://data.europa.eu/eli/dir/2000/14/oj/hrv","volume":"13, 047","author":[{"family":"Direktiva 2000/14/EZ;","given":""}],"accessed":{"date-parts":[["2021",10,30]]},"issued":{"date-parts":[["2000"]]}}}],"schema":"https://github.com/citation-style-language/schema/raw/master/csl-citation.json"} </w:instrText>
      </w:r>
      <w:r w:rsidR="004A4408" w:rsidRPr="008D043F">
        <w:rPr>
          <w:rFonts w:asciiTheme="minorHAnsi" w:hAnsiTheme="minorHAnsi" w:cstheme="minorHAnsi"/>
          <w:sz w:val="22"/>
          <w:szCs w:val="22"/>
          <w:lang w:val="hr-HR"/>
        </w:rPr>
        <w:fldChar w:fldCharType="separate"/>
      </w:r>
      <w:r w:rsidR="004A4408" w:rsidRPr="008D043F">
        <w:rPr>
          <w:rFonts w:asciiTheme="minorHAnsi" w:hAnsiTheme="minorHAnsi" w:cstheme="minorHAnsi"/>
          <w:sz w:val="22"/>
          <w:lang w:val="hr-HR"/>
        </w:rPr>
        <w:t>(Direktiva 2000/14/EZ)</w:t>
      </w:r>
      <w:r w:rsidR="004A4408"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o usklađivanju zakonodavstava država članica u odnosu na emisiju buke u okoliš uzrokovane opremom za </w:t>
      </w:r>
      <w:r w:rsidR="00E51656" w:rsidRPr="008D043F">
        <w:rPr>
          <w:rFonts w:asciiTheme="minorHAnsi" w:hAnsiTheme="minorHAnsi" w:cstheme="minorHAnsi"/>
          <w:sz w:val="22"/>
          <w:szCs w:val="22"/>
          <w:lang w:val="hr-HR"/>
        </w:rPr>
        <w:t>upotrebu</w:t>
      </w:r>
      <w:r w:rsidRPr="008D043F">
        <w:rPr>
          <w:rFonts w:asciiTheme="minorHAnsi" w:hAnsiTheme="minorHAnsi" w:cstheme="minorHAnsi"/>
          <w:sz w:val="22"/>
          <w:szCs w:val="22"/>
          <w:lang w:val="hr-HR"/>
        </w:rPr>
        <w:t xml:space="preserve"> na otvorenom. </w:t>
      </w:r>
    </w:p>
    <w:p w14:paraId="268E54C8" w14:textId="77777777"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Trenutno postoje veoma skromna iskustva u upravljanju bukom, te su tako ljudski i tehnički kapaciteti institucija na veoma niskom nivou za provođenje zahtjeva EU zakonodavstva kada je u pitanju buka i zaštita od buke. </w:t>
      </w:r>
    </w:p>
    <w:p w14:paraId="3D57566C" w14:textId="77777777" w:rsidR="005661B8"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stitucije </w:t>
      </w:r>
      <w:r w:rsidR="00E51656"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 nemaju nadležnosti u transpoziciji/primjeni i sprovođenju direktiva iz oblasti transporta</w:t>
      </w:r>
      <w:r w:rsidR="00E5165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što su direktive kojima se </w:t>
      </w:r>
      <w:r w:rsidR="00E51656" w:rsidRPr="008D043F">
        <w:rPr>
          <w:rFonts w:asciiTheme="minorHAnsi" w:hAnsiTheme="minorHAnsi" w:cstheme="minorHAnsi"/>
          <w:sz w:val="22"/>
          <w:szCs w:val="22"/>
          <w:lang w:val="hr-HR"/>
        </w:rPr>
        <w:t>reguliraju</w:t>
      </w:r>
      <w:r w:rsidRPr="008D043F">
        <w:rPr>
          <w:rFonts w:asciiTheme="minorHAnsi" w:hAnsiTheme="minorHAnsi" w:cstheme="minorHAnsi"/>
          <w:sz w:val="22"/>
          <w:szCs w:val="22"/>
          <w:lang w:val="hr-HR"/>
        </w:rPr>
        <w:t xml:space="preserve"> nivoi buke za motorna vozila (buka iz drumskog saobraćaja), avione (buka iz zračnog saobraćaja) i vozove (buka iz želјezničkog saobraćaja), a koje su djelimično </w:t>
      </w:r>
      <w:r w:rsidR="00E51656" w:rsidRPr="008D043F">
        <w:rPr>
          <w:rFonts w:asciiTheme="minorHAnsi" w:hAnsiTheme="minorHAnsi" w:cstheme="minorHAnsi"/>
          <w:sz w:val="22"/>
          <w:szCs w:val="22"/>
          <w:lang w:val="hr-HR"/>
        </w:rPr>
        <w:t>transponirane</w:t>
      </w:r>
      <w:r w:rsidRPr="008D043F">
        <w:rPr>
          <w:rFonts w:asciiTheme="minorHAnsi" w:hAnsiTheme="minorHAnsi" w:cstheme="minorHAnsi"/>
          <w:sz w:val="22"/>
          <w:szCs w:val="22"/>
          <w:lang w:val="hr-HR"/>
        </w:rPr>
        <w:t xml:space="preserve"> u zakonodavstvo BiH.</w:t>
      </w:r>
    </w:p>
    <w:p w14:paraId="5A9B37F0" w14:textId="77777777" w:rsidR="00B321AB" w:rsidRPr="008D043F" w:rsidRDefault="005661B8"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0FBDCFB4" w14:textId="77777777" w:rsidR="00CA18D2" w:rsidRPr="008D043F" w:rsidRDefault="00CA18D2" w:rsidP="0068355A">
      <w:pPr>
        <w:pStyle w:val="Head2"/>
        <w:spacing w:line="276" w:lineRule="auto"/>
        <w:rPr>
          <w:rFonts w:asciiTheme="minorHAnsi" w:hAnsiTheme="minorHAnsi"/>
          <w:lang w:val="hr-HR"/>
        </w:rPr>
      </w:pPr>
      <w:bookmarkStart w:id="150" w:name="_Toc104460918"/>
      <w:r w:rsidRPr="008D043F">
        <w:rPr>
          <w:rFonts w:asciiTheme="minorHAnsi" w:hAnsiTheme="minorHAnsi"/>
          <w:lang w:val="hr-HR"/>
        </w:rPr>
        <w:lastRenderedPageBreak/>
        <w:t>Strateški cilj 5.</w:t>
      </w:r>
      <w:bookmarkEnd w:id="150"/>
    </w:p>
    <w:p w14:paraId="7FD5D3E0" w14:textId="77777777" w:rsidR="00CA18D2" w:rsidRPr="008D043F" w:rsidRDefault="00CA18D2" w:rsidP="0068355A">
      <w:pPr>
        <w:spacing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5: Očuvati ljudsko zdravlje, poboljšati dobrobit i kvalitet života za sve</w:t>
      </w:r>
    </w:p>
    <w:p w14:paraId="492E2E03" w14:textId="77777777" w:rsidR="00CA18D2" w:rsidRPr="008D043F" w:rsidRDefault="00CA18D2"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Strateški cilj 5 obuhvata popis i sigurno korištenje hemikalija, uključujući hemikalije za zaštitu bilja, standarde ambijentalne buke i izlaganje ljudi i životinja buci u urbanim i ruralnim sredinama.</w:t>
      </w:r>
      <w:r w:rsidR="00DD4FE6" w:rsidRPr="008D043F">
        <w:rPr>
          <w:rFonts w:asciiTheme="minorHAnsi" w:eastAsiaTheme="minorHAnsi" w:hAnsiTheme="minorHAnsi" w:cstheme="minorHAnsi"/>
          <w:sz w:val="22"/>
          <w:szCs w:val="22"/>
          <w:lang w:val="hr-HR" w:eastAsia="en-US"/>
        </w:rPr>
        <w:t xml:space="preserve"> </w:t>
      </w:r>
    </w:p>
    <w:p w14:paraId="0BA809D3" w14:textId="7D1518F5" w:rsidR="00CA18D2" w:rsidRPr="008D043F" w:rsidRDefault="00CA18D2" w:rsidP="0068355A">
      <w:pPr>
        <w:spacing w:line="276" w:lineRule="auto"/>
        <w:rPr>
          <w:rFonts w:asciiTheme="minorHAnsi" w:hAnsiTheme="minorHAnsi" w:cstheme="minorHAnsi"/>
          <w:bCs/>
          <w:lang w:val="hr-HR"/>
        </w:rPr>
      </w:pPr>
      <w:bookmarkStart w:id="151" w:name="_Toc109842449"/>
      <w:r w:rsidRPr="008D043F">
        <w:rPr>
          <w:rFonts w:asciiTheme="minorHAnsi" w:hAnsiTheme="minorHAnsi" w:cstheme="minorHAnsi"/>
          <w:b/>
          <w:i/>
          <w:sz w:val="20"/>
          <w:szCs w:val="20"/>
          <w:lang w:val="hr-HR"/>
        </w:rPr>
        <w:t xml:space="preserve">Tabela </w:t>
      </w:r>
      <w:bookmarkStart w:id="152" w:name="tabela20"/>
      <w:r w:rsidRPr="008D043F">
        <w:rPr>
          <w:rFonts w:asciiTheme="minorHAnsi" w:hAnsiTheme="minorHAnsi" w:cstheme="minorHAnsi"/>
          <w:b/>
          <w:i/>
          <w:sz w:val="20"/>
          <w:szCs w:val="20"/>
          <w:lang w:val="hr-HR"/>
        </w:rPr>
        <w:fldChar w:fldCharType="begin"/>
      </w:r>
      <w:r w:rsidRPr="008D043F">
        <w:rPr>
          <w:rFonts w:asciiTheme="minorHAnsi" w:hAnsiTheme="minorHAnsi" w:cstheme="minorHAnsi"/>
          <w:b/>
          <w:i/>
          <w:sz w:val="20"/>
          <w:szCs w:val="20"/>
          <w:lang w:val="hr-HR"/>
        </w:rPr>
        <w:instrText xml:space="preserve"> SEQ Tabela \* ARABIC </w:instrText>
      </w:r>
      <w:r w:rsidRPr="008D043F">
        <w:rPr>
          <w:rFonts w:asciiTheme="minorHAnsi" w:hAnsiTheme="minorHAnsi" w:cstheme="minorHAnsi"/>
          <w:b/>
          <w:i/>
          <w:sz w:val="20"/>
          <w:szCs w:val="20"/>
          <w:lang w:val="hr-HR"/>
        </w:rPr>
        <w:fldChar w:fldCharType="separate"/>
      </w:r>
      <w:r w:rsidR="009B278D">
        <w:rPr>
          <w:rFonts w:asciiTheme="minorHAnsi" w:hAnsiTheme="minorHAnsi" w:cstheme="minorHAnsi"/>
          <w:b/>
          <w:i/>
          <w:noProof/>
          <w:sz w:val="20"/>
          <w:szCs w:val="20"/>
          <w:lang w:val="hr-HR"/>
        </w:rPr>
        <w:t>20</w:t>
      </w:r>
      <w:r w:rsidRPr="008D043F">
        <w:rPr>
          <w:rFonts w:asciiTheme="minorHAnsi" w:hAnsiTheme="minorHAnsi" w:cstheme="minorHAnsi"/>
          <w:b/>
          <w:i/>
          <w:sz w:val="20"/>
          <w:szCs w:val="20"/>
          <w:lang w:val="hr-HR"/>
        </w:rPr>
        <w:fldChar w:fldCharType="end"/>
      </w:r>
      <w:bookmarkEnd w:id="152"/>
      <w:r w:rsidRPr="008D043F">
        <w:rPr>
          <w:rFonts w:asciiTheme="minorHAnsi" w:hAnsiTheme="minorHAnsi" w:cstheme="minorHAnsi"/>
          <w:b/>
          <w:i/>
          <w:sz w:val="20"/>
          <w:szCs w:val="20"/>
          <w:lang w:val="hr-HR"/>
        </w:rPr>
        <w:t xml:space="preserve">: </w:t>
      </w:r>
      <w:r w:rsidRPr="008D043F">
        <w:rPr>
          <w:rFonts w:asciiTheme="minorHAnsi" w:hAnsiTheme="minorHAnsi" w:cstheme="minorHAnsi"/>
          <w:bCs/>
          <w:i/>
          <w:sz w:val="20"/>
          <w:szCs w:val="20"/>
          <w:lang w:val="hr-HR"/>
        </w:rPr>
        <w:t>Pokazatelji utjecaja za Strateški cilj 5</w:t>
      </w:r>
      <w:bookmarkEnd w:id="151"/>
    </w:p>
    <w:tbl>
      <w:tblPr>
        <w:tblStyle w:val="TableGridLight1"/>
        <w:tblW w:w="8926" w:type="dxa"/>
        <w:tblInd w:w="113" w:type="dxa"/>
        <w:tblLook w:val="04A0" w:firstRow="1" w:lastRow="0" w:firstColumn="1" w:lastColumn="0" w:noHBand="0" w:noVBand="1"/>
      </w:tblPr>
      <w:tblGrid>
        <w:gridCol w:w="2122"/>
        <w:gridCol w:w="2268"/>
        <w:gridCol w:w="2268"/>
        <w:gridCol w:w="2268"/>
      </w:tblGrid>
      <w:tr w:rsidR="00CA18D2" w:rsidRPr="008D043F" w14:paraId="364201EE" w14:textId="77777777" w:rsidTr="00076544">
        <w:trPr>
          <w:trHeight w:val="421"/>
        </w:trPr>
        <w:tc>
          <w:tcPr>
            <w:tcW w:w="2122" w:type="dxa"/>
            <w:shd w:val="clear" w:color="auto" w:fill="009D73"/>
            <w:vAlign w:val="center"/>
          </w:tcPr>
          <w:p w14:paraId="488DAA3C" w14:textId="77777777" w:rsidR="00CA18D2" w:rsidRPr="008D043F" w:rsidRDefault="00CA18D2"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153" w:name="_Hlk104491019"/>
            <w:r w:rsidRPr="008D043F">
              <w:rPr>
                <w:rFonts w:asciiTheme="minorHAnsi" w:hAnsiTheme="minorHAnsi" w:cstheme="minorHAnsi"/>
                <w:b/>
                <w:color w:val="FFFFFF" w:themeColor="background1"/>
                <w:sz w:val="18"/>
                <w:szCs w:val="18"/>
                <w:lang w:val="hr-HR" w:eastAsia="hr-HR"/>
              </w:rPr>
              <w:t>Strateški cilj 5</w:t>
            </w:r>
          </w:p>
        </w:tc>
        <w:tc>
          <w:tcPr>
            <w:tcW w:w="2268" w:type="dxa"/>
            <w:shd w:val="clear" w:color="auto" w:fill="009D73"/>
            <w:vAlign w:val="center"/>
          </w:tcPr>
          <w:p w14:paraId="7DC89DAE"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14560CE8"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p w14:paraId="4439DAF3"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c>
          <w:tcPr>
            <w:tcW w:w="2268" w:type="dxa"/>
            <w:shd w:val="clear" w:color="auto" w:fill="009D73"/>
            <w:vAlign w:val="center"/>
          </w:tcPr>
          <w:p w14:paraId="7A917EBB"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3AB7BFB3"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CA18D2" w:rsidRPr="008D043F" w14:paraId="28C310EF" w14:textId="77777777" w:rsidTr="00076544">
        <w:trPr>
          <w:trHeight w:val="360"/>
        </w:trPr>
        <w:tc>
          <w:tcPr>
            <w:tcW w:w="2122" w:type="dxa"/>
            <w:vMerge w:val="restart"/>
            <w:vAlign w:val="center"/>
          </w:tcPr>
          <w:p w14:paraId="1D50E161" w14:textId="77777777" w:rsidR="00CA18D2" w:rsidRPr="008D043F" w:rsidRDefault="00CA18D2"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Očuvati ljudsko zdravlje, poboljšati dobrobit i kvalitet života za sve</w:t>
            </w:r>
          </w:p>
        </w:tc>
        <w:tc>
          <w:tcPr>
            <w:tcW w:w="2268" w:type="dxa"/>
          </w:tcPr>
          <w:p w14:paraId="42E2F884" w14:textId="77777777" w:rsidR="00CA18D2" w:rsidRPr="008D043F" w:rsidRDefault="00CA18D2"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Nivo učestalosti oboljenja ili smrti zbog trovanja uslijed neadekvatnog rukovanja hemijskim proizvodima</w:t>
            </w:r>
          </w:p>
        </w:tc>
        <w:tc>
          <w:tcPr>
            <w:tcW w:w="2268" w:type="dxa"/>
            <w:vAlign w:val="center"/>
          </w:tcPr>
          <w:p w14:paraId="1864B539" w14:textId="77777777" w:rsidR="00CA18D2" w:rsidRPr="008D043F" w:rsidRDefault="00CA18D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c>
          <w:tcPr>
            <w:tcW w:w="2268" w:type="dxa"/>
            <w:vAlign w:val="center"/>
          </w:tcPr>
          <w:p w14:paraId="6A891A4E" w14:textId="77777777" w:rsidR="00CA18D2" w:rsidRPr="008D043F" w:rsidRDefault="00CA18D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r>
      <w:tr w:rsidR="00CA18D2" w:rsidRPr="008D043F" w14:paraId="754CDBBF" w14:textId="77777777" w:rsidTr="00076544">
        <w:trPr>
          <w:trHeight w:val="360"/>
        </w:trPr>
        <w:tc>
          <w:tcPr>
            <w:tcW w:w="2122" w:type="dxa"/>
            <w:vMerge/>
            <w:vAlign w:val="center"/>
          </w:tcPr>
          <w:p w14:paraId="5E6D5832" w14:textId="77777777" w:rsidR="00CA18D2" w:rsidRPr="008D043F" w:rsidRDefault="00CA18D2" w:rsidP="0068355A">
            <w:pPr>
              <w:tabs>
                <w:tab w:val="left" w:pos="955"/>
              </w:tabs>
              <w:spacing w:line="276" w:lineRule="auto"/>
              <w:rPr>
                <w:rFonts w:asciiTheme="minorHAnsi" w:hAnsiTheme="minorHAnsi" w:cstheme="minorHAnsi"/>
                <w:b/>
                <w:bCs/>
                <w:sz w:val="18"/>
                <w:szCs w:val="18"/>
                <w:lang w:val="hr-HR" w:eastAsia="hr-HR"/>
              </w:rPr>
            </w:pPr>
          </w:p>
        </w:tc>
        <w:tc>
          <w:tcPr>
            <w:tcW w:w="2268" w:type="dxa"/>
          </w:tcPr>
          <w:p w14:paraId="23DD58EC" w14:textId="77777777" w:rsidR="00CA18D2" w:rsidRPr="008D043F" w:rsidRDefault="00CA18D2"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color w:val="222222"/>
                <w:sz w:val="18"/>
                <w:szCs w:val="18"/>
                <w:lang w:val="hr-HR" w:eastAsia="hr-HR"/>
              </w:rPr>
              <w:t>Postotak stanovnika izloženih buci, prema razredima buke i starosnim grupama </w:t>
            </w:r>
          </w:p>
        </w:tc>
        <w:tc>
          <w:tcPr>
            <w:tcW w:w="2268" w:type="dxa"/>
            <w:vAlign w:val="center"/>
          </w:tcPr>
          <w:p w14:paraId="7DA918A4" w14:textId="77777777" w:rsidR="00CA18D2" w:rsidRPr="008D043F" w:rsidRDefault="00CA18D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c>
          <w:tcPr>
            <w:tcW w:w="2268" w:type="dxa"/>
            <w:vAlign w:val="center"/>
          </w:tcPr>
          <w:p w14:paraId="5B2353A6" w14:textId="77777777" w:rsidR="00CA18D2" w:rsidRPr="008D043F" w:rsidRDefault="00CA18D2"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r>
      <w:bookmarkEnd w:id="153"/>
    </w:tbl>
    <w:p w14:paraId="2097236D" w14:textId="77777777" w:rsidR="00FF6549" w:rsidRPr="008D043F" w:rsidRDefault="00FF6549" w:rsidP="0068355A">
      <w:pPr>
        <w:spacing w:line="276" w:lineRule="auto"/>
        <w:rPr>
          <w:rFonts w:asciiTheme="minorHAnsi" w:hAnsiTheme="minorHAnsi" w:cstheme="minorHAnsi"/>
          <w:lang w:val="hr-HR"/>
        </w:rPr>
      </w:pPr>
    </w:p>
    <w:p w14:paraId="6136DBF2" w14:textId="77777777" w:rsidR="00CA18D2" w:rsidRPr="008D043F" w:rsidRDefault="00CA18D2" w:rsidP="0068355A">
      <w:pPr>
        <w:pStyle w:val="Head3"/>
        <w:spacing w:line="276" w:lineRule="auto"/>
        <w:rPr>
          <w:rFonts w:asciiTheme="minorHAnsi" w:hAnsiTheme="minorHAnsi"/>
          <w:lang w:val="hr-HR"/>
        </w:rPr>
      </w:pPr>
      <w:bookmarkStart w:id="154" w:name="_Toc104460919"/>
      <w:r w:rsidRPr="008D043F">
        <w:rPr>
          <w:rFonts w:asciiTheme="minorHAnsi" w:hAnsiTheme="minorHAnsi"/>
          <w:lang w:val="hr-HR"/>
        </w:rPr>
        <w:t>Prioriteti za strateški cilj 5.</w:t>
      </w:r>
      <w:bookmarkEnd w:id="154"/>
    </w:p>
    <w:p w14:paraId="10A0BA78" w14:textId="77777777"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5.1.: Unaprijeđena regulativa u oblasti hemijske sigurnosti</w:t>
      </w:r>
      <w:r w:rsidRPr="008D043F">
        <w:rPr>
          <w:rFonts w:asciiTheme="minorHAnsi" w:hAnsiTheme="minorHAnsi" w:cstheme="minorHAnsi"/>
          <w:sz w:val="22"/>
          <w:szCs w:val="22"/>
          <w:lang w:val="hr-HR"/>
        </w:rPr>
        <w:t xml:space="preserve">, čime se postiže usklađivanje legislative BiH sa zahtjevima međunarodnih ugovora Minamata konvencija, Štokholmska konvencija, Montrealski sporazum s Kigali amandmanom, pravne stečevine EU kojim se osigurava provođenje navedenih konvencija. </w:t>
      </w:r>
    </w:p>
    <w:p w14:paraId="011E421F" w14:textId="77777777"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5.2.: Uspostaviti održiv sistem upravljanja hemikalijama i implementacije propisa iz pravne stečevine EU u oblasti hemijske sigurnosti</w:t>
      </w:r>
      <w:r w:rsidRPr="008D043F">
        <w:rPr>
          <w:rFonts w:asciiTheme="minorHAnsi" w:hAnsiTheme="minorHAnsi" w:cstheme="minorHAnsi"/>
          <w:sz w:val="22"/>
          <w:szCs w:val="22"/>
          <w:lang w:val="hr-HR"/>
        </w:rPr>
        <w:t>, na način da se implementiraju svi propisani zahtjevi postojećeg Zakona o hemikalijama Federacije BiH</w:t>
      </w:r>
      <w:r w:rsidRPr="008D043F" w:rsidDel="007308A2">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l. novine Federacije BiH“, „Sl. novine Federacije BiH“, broj 77/20), Zakona o biocidima koji se tek treba izraditi, legislative kojom se implementira SEVESO III direktiva (Zakon o zaštiti okoliša, „Sl. novine“, broj 18/2021 i podzakonskih akata vezanih za prevenciju nesreća većih razmjera uzrokovanih upravljanjem opasnim materijama), kao i podzakonskih akata Zakona o zaštiti zraka (u formi nacrta, u postupku usvajanja Vlade Federacije BiH, 2021) u vezi s upravljanjem supstancama koje oštećuju ozonski omotač.</w:t>
      </w:r>
    </w:p>
    <w:p w14:paraId="00DB5F68" w14:textId="77777777"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5.3.: Efikasan rad institucija Federacije BiH u oblasti hemijske sigurnosti</w:t>
      </w:r>
      <w:r w:rsidRPr="008D043F">
        <w:rPr>
          <w:rFonts w:asciiTheme="minorHAnsi" w:hAnsiTheme="minorHAnsi" w:cstheme="minorHAnsi"/>
          <w:sz w:val="22"/>
          <w:szCs w:val="22"/>
          <w:lang w:val="hr-HR"/>
        </w:rPr>
        <w:t>, koji se postiže jačanjem ljudskih i tehničkih kapaciteta institucija, unaprijeđenom koordinacijom, saradnjom i sinergijskim pristupom nadležnih institucija u oblasti zaštite okoliša i zdravstva. Institucionalnim jačanjem osigurava se i veći stepen transpozicije pravne stečevine EU, međunarodnih ugovora i konvencija u oblasti hemijske sigurnosti i upravljanja hemikalijama. Rad institucija je potrebno unaprijediti i u pogledu adekvatnog praćenja broja oboljelih ili smrtno stradalih osoba zbog nenamjernog trovanja, razvrstano po spolu i starosti, kako bi se ubuduće mogle planirati konkretne akcije prevencije.</w:t>
      </w:r>
    </w:p>
    <w:p w14:paraId="7AE7B879" w14:textId="77777777"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lastRenderedPageBreak/>
        <w:t>Prioritet 5.4.: Unaprijeđena znanja korisnika hemikalija i opće javnosti u oblasti upravljanja hemikalijama</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što se postiže kontinuiranim izvještavanjem i edukativnim aktivnostima usmjerenima ka unaprjeđenju znanja stanovništva o rizicima koji proiziaze iz neadekvatnog korištenja hemikalija. </w:t>
      </w:r>
    </w:p>
    <w:p w14:paraId="269CFF4B" w14:textId="77777777"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5.5.: Uspostaviti zakonodavni okvir i jasne institucionalne nadležnosti kojima se transponira pravna stečevina EU iz oblasti buke u okolišu u zakonodavstvo Federacije BiH</w:t>
      </w:r>
      <w:r w:rsidRPr="008D043F">
        <w:rPr>
          <w:rFonts w:asciiTheme="minorHAnsi" w:hAnsiTheme="minorHAnsi" w:cstheme="minorHAnsi"/>
          <w:sz w:val="22"/>
          <w:szCs w:val="22"/>
          <w:lang w:val="hr-HR"/>
        </w:rPr>
        <w:t>. Postizanje ovog prioriteta planirano je kroz ažuriranje postojeće, te izradu i usvajanje nove legislative kojom će se omogućiti strateško planiranje upravljanja bukom u okolišu i izradu akcijskog plana zaštite od buke. Pored toga, buka uzrokovana opremom koja se koristi na otvorenom je također dio pravne stečevine EU koju je potrebno transponirati u zakonodavstvo Federacije BiH i započeti s implementacijom.</w:t>
      </w:r>
    </w:p>
    <w:p w14:paraId="6FFA98D0" w14:textId="77777777"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5.6.: Unaprijediti strateško planiranje i monitoring buke u oblasti okoliša</w:t>
      </w:r>
      <w:r w:rsidRPr="008D043F">
        <w:rPr>
          <w:rFonts w:asciiTheme="minorHAnsi" w:hAnsiTheme="minorHAnsi" w:cstheme="minorHAnsi"/>
          <w:sz w:val="22"/>
          <w:szCs w:val="22"/>
          <w:lang w:val="hr-HR"/>
        </w:rPr>
        <w:t xml:space="preserve">, što je planirano kroz izradu strateških karata buke i akcijskih planova zaštite od buke za naseljena mjesta, cestovne i željezničke saobraćajnice, industrijske izvore, a sve prema metodologiji Direktive 2002/49/EZ. Kao najvažniji dio strateškog mapiranja buke, planirano je izdvojiti područja sa stanovništvom naročito izožena buci, razvrstana po spolu i starosnim grupama, što će biti podloga za izradu akcijskog plana zaštite od buke. </w:t>
      </w:r>
    </w:p>
    <w:p w14:paraId="7BC56915" w14:textId="77777777"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5.7. Efikasan rad institucija u oblasti buke u okolišu</w:t>
      </w:r>
      <w:r w:rsidRPr="008D043F">
        <w:rPr>
          <w:rFonts w:asciiTheme="minorHAnsi" w:hAnsiTheme="minorHAnsi" w:cstheme="minorHAnsi"/>
          <w:sz w:val="22"/>
          <w:szCs w:val="22"/>
          <w:lang w:val="hr-HR"/>
        </w:rPr>
        <w:t xml:space="preserve"> koji se postiže jačanjem kapaciteta nadležnih institucija, kao i kompetencija i znanja u oblasti buke u okolišu, u cilju implementacije propisa u oblasti upravljanja bukom. Pored ljudskih, potrebno je ojačati i tehničke kapacitete kako bi se podaci o buci u okolišu jednostavno prezentirali javnosti, ali i iskoristili prilikom izvještavanja prema EU institucijama po potrebi. </w:t>
      </w:r>
    </w:p>
    <w:p w14:paraId="5F5D3ED7" w14:textId="54831971"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5.8.: Smanjenje ugroženosti zdravlja stanovništva zbog buke u okolišu</w:t>
      </w:r>
      <w:r w:rsidRPr="008D043F">
        <w:rPr>
          <w:rFonts w:asciiTheme="minorHAnsi" w:hAnsiTheme="minorHAnsi" w:cstheme="minorHAnsi"/>
          <w:sz w:val="22"/>
          <w:szCs w:val="22"/>
          <w:lang w:val="hr-HR"/>
        </w:rPr>
        <w:t>, što se postiže kontinuiranim izvještavanjem i edukativnim aktivnostima usmjerenima ka unaprjeđenju znanja stanovništva o rizicima izloženosti buci. Podizanje javne svijesti čini najvažniju komponentu planiranih aktivnosti, s obzirom na izuzetno nizak nivo znanja stanovništva o negativnim utjecajima buke po zdravlje.</w:t>
      </w:r>
      <w:r w:rsidR="00DD4FE6" w:rsidRPr="008D043F">
        <w:rPr>
          <w:rFonts w:asciiTheme="minorHAnsi" w:hAnsiTheme="minorHAnsi" w:cstheme="minorHAnsi"/>
          <w:sz w:val="22"/>
          <w:szCs w:val="22"/>
          <w:lang w:val="hr-HR"/>
        </w:rPr>
        <w:t xml:space="preserve"> </w:t>
      </w:r>
    </w:p>
    <w:p w14:paraId="1740B3D2" w14:textId="17335F6B" w:rsidR="00BE42B4" w:rsidRPr="008D043F" w:rsidRDefault="00BE42B4" w:rsidP="0068355A">
      <w:pPr>
        <w:pStyle w:val="Caption"/>
        <w:spacing w:line="276" w:lineRule="auto"/>
        <w:rPr>
          <w:rFonts w:asciiTheme="minorHAnsi" w:hAnsiTheme="minorHAnsi" w:cstheme="minorHAnsi"/>
          <w:lang w:val="hr-HR"/>
        </w:rPr>
      </w:pPr>
      <w:bookmarkStart w:id="155" w:name="_Toc109842450"/>
      <w:r w:rsidRPr="008D043F">
        <w:rPr>
          <w:rFonts w:asciiTheme="minorHAnsi" w:hAnsiTheme="minorHAnsi" w:cstheme="minorHAnsi"/>
          <w:lang w:val="hr-HR"/>
        </w:rPr>
        <w:t>Tabela</w:t>
      </w:r>
      <w:r w:rsidRPr="008D043F">
        <w:rPr>
          <w:rFonts w:asciiTheme="minorHAnsi" w:hAnsiTheme="minorHAnsi" w:cstheme="minorHAnsi"/>
          <w:b w:val="0"/>
          <w:lang w:val="hr-HR"/>
        </w:rPr>
        <w:t xml:space="preserve"> </w:t>
      </w:r>
      <w:bookmarkStart w:id="156" w:name="tabela21"/>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21</w:t>
      </w:r>
      <w:r w:rsidRPr="008D043F">
        <w:rPr>
          <w:rFonts w:asciiTheme="minorHAnsi" w:hAnsiTheme="minorHAnsi" w:cstheme="minorHAnsi"/>
          <w:lang w:val="hr-HR"/>
        </w:rPr>
        <w:fldChar w:fldCharType="end"/>
      </w:r>
      <w:bookmarkEnd w:id="156"/>
      <w:r w:rsidRPr="008D043F">
        <w:rPr>
          <w:rFonts w:asciiTheme="minorHAnsi" w:hAnsiTheme="minorHAnsi" w:cstheme="minorHAnsi"/>
          <w:lang w:val="hr-HR"/>
        </w:rPr>
        <w:t>:</w:t>
      </w:r>
      <w:r w:rsidRPr="008D043F">
        <w:rPr>
          <w:rFonts w:asciiTheme="minorHAnsi" w:hAnsiTheme="minorHAnsi" w:cstheme="minorHAnsi"/>
          <w:szCs w:val="20"/>
          <w:lang w:val="hr-HR"/>
        </w:rPr>
        <w:t xml:space="preserve"> </w:t>
      </w:r>
      <w:r w:rsidRPr="008D043F">
        <w:rPr>
          <w:rFonts w:asciiTheme="minorHAnsi" w:hAnsiTheme="minorHAnsi" w:cstheme="minorHAnsi"/>
          <w:b w:val="0"/>
          <w:bCs/>
          <w:szCs w:val="20"/>
          <w:lang w:val="hr-HR"/>
        </w:rPr>
        <w:t>Prioriteti s pripadajućim indikatorima</w:t>
      </w:r>
      <w:bookmarkEnd w:id="155"/>
      <w:r w:rsidRPr="008D043F">
        <w:rPr>
          <w:rFonts w:asciiTheme="minorHAnsi" w:hAnsiTheme="minorHAnsi" w:cstheme="minorHAnsi"/>
          <w:szCs w:val="20"/>
          <w:lang w:val="hr-HR"/>
        </w:rPr>
        <w:t xml:space="preserve"> </w:t>
      </w:r>
    </w:p>
    <w:tbl>
      <w:tblPr>
        <w:tblStyle w:val="TABLICAHAOP3"/>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BE42B4" w:rsidRPr="008D043F" w14:paraId="40D3913D" w14:textId="77777777" w:rsidTr="00076544">
        <w:trPr>
          <w:tblHeader/>
        </w:trPr>
        <w:tc>
          <w:tcPr>
            <w:tcW w:w="2254" w:type="dxa"/>
            <w:shd w:val="clear" w:color="auto" w:fill="009D73"/>
            <w:vAlign w:val="center"/>
          </w:tcPr>
          <w:p w14:paraId="283F407A" w14:textId="77777777" w:rsidR="00BE42B4" w:rsidRPr="008D043F" w:rsidRDefault="00BE42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c>
          <w:tcPr>
            <w:tcW w:w="2254" w:type="dxa"/>
            <w:shd w:val="clear" w:color="auto" w:fill="009D73"/>
            <w:vAlign w:val="center"/>
          </w:tcPr>
          <w:p w14:paraId="1D996336" w14:textId="77777777" w:rsidR="00BE42B4" w:rsidRPr="008D043F" w:rsidRDefault="00BE42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254" w:type="dxa"/>
            <w:shd w:val="clear" w:color="auto" w:fill="009D73"/>
            <w:vAlign w:val="center"/>
          </w:tcPr>
          <w:p w14:paraId="207FCEC2" w14:textId="77777777" w:rsidR="00BE42B4" w:rsidRPr="008D043F" w:rsidRDefault="00BE42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54" w:type="dxa"/>
            <w:shd w:val="clear" w:color="auto" w:fill="009D73"/>
            <w:vAlign w:val="center"/>
          </w:tcPr>
          <w:p w14:paraId="622BAE88" w14:textId="77777777" w:rsidR="00BE42B4" w:rsidRPr="008D043F" w:rsidRDefault="00BE42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BE42B4" w:rsidRPr="008D043F" w14:paraId="582CA6F1" w14:textId="77777777" w:rsidTr="00076544">
        <w:trPr>
          <w:trHeight w:val="300"/>
        </w:trPr>
        <w:tc>
          <w:tcPr>
            <w:tcW w:w="2254" w:type="dxa"/>
            <w:vMerge w:val="restart"/>
          </w:tcPr>
          <w:p w14:paraId="0F77B857" w14:textId="77777777"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5.1.: Unaprijediti regulativu u oblasti hemijske sigurnosti</w:t>
            </w:r>
          </w:p>
        </w:tc>
        <w:tc>
          <w:tcPr>
            <w:tcW w:w="2254" w:type="dxa"/>
          </w:tcPr>
          <w:p w14:paraId="7EE799A6"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transpozicije pravne stečevine EU i konvencija u oblasti hemijske sigurnosti (Uredbe (EZ) br. 1907/2006 (REACH),  Uredbe (EZ) br. 1272/2008  (CLP uredba), Uredbe (EZ) br. 648/2004 o deterdžentima,  Uredbe (EU) br. 649/2012, o izvozu i uvozu opasnih hemikalija, Uredbe (EU) 2019/1021 o POPs hemikalijama, Direktive 2004/10/EZ o primjeni principa dobre laboratorijske prakse, </w:t>
            </w:r>
            <w:r w:rsidRPr="008D043F">
              <w:rPr>
                <w:rFonts w:asciiTheme="minorHAnsi" w:hAnsiTheme="minorHAnsi" w:cstheme="minorHAnsi"/>
                <w:sz w:val="18"/>
                <w:szCs w:val="18"/>
                <w:lang w:val="hr-HR"/>
              </w:rPr>
              <w:lastRenderedPageBreak/>
              <w:t xml:space="preserve">Roterdamske  i  Štokholmske konvencije </w:t>
            </w:r>
          </w:p>
          <w:p w14:paraId="15FE706A"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5D2B56C4"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Nizak nivo transpozicije pravne stečevine EU i konvencija u oblasti hemijske sigurnosti </w:t>
            </w:r>
          </w:p>
        </w:tc>
        <w:tc>
          <w:tcPr>
            <w:tcW w:w="2254" w:type="dxa"/>
          </w:tcPr>
          <w:p w14:paraId="62AC893F"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a  transpozicija pravne stečevine EU i konvencija u oblasti hemijske sigurnosti (Uredbe (EZ) br. 1907/2006 (REACH),  Uredbe (EZ) br. 1272/2008  (CLP uredba), Uredbe (EZ) br. 648/2004 o deterdžentima,  Uredbe (EU) br. 649/2012, o izvozu i uvozu opasnih hemikalija, Uredbe (EU) 2019/1021 o POPs hemikalijama, Direktive 2004/10/EZ o primjeni principa dobre </w:t>
            </w:r>
            <w:r w:rsidRPr="008D043F">
              <w:rPr>
                <w:rFonts w:asciiTheme="minorHAnsi" w:hAnsiTheme="minorHAnsi" w:cstheme="minorHAnsi"/>
                <w:sz w:val="18"/>
                <w:szCs w:val="18"/>
                <w:lang w:val="hr-HR"/>
              </w:rPr>
              <w:lastRenderedPageBreak/>
              <w:t xml:space="preserve">laboratorijske prakse, Roterdamske  i  Štokholmske konvencije </w:t>
            </w:r>
          </w:p>
          <w:p w14:paraId="101A333F"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4.)</w:t>
            </w:r>
          </w:p>
        </w:tc>
      </w:tr>
      <w:tr w:rsidR="00BE42B4" w:rsidRPr="008D043F" w14:paraId="58F40B37" w14:textId="77777777" w:rsidTr="00076544">
        <w:trPr>
          <w:trHeight w:val="300"/>
        </w:trPr>
        <w:tc>
          <w:tcPr>
            <w:tcW w:w="2254" w:type="dxa"/>
            <w:vMerge/>
            <w:vAlign w:val="center"/>
          </w:tcPr>
          <w:p w14:paraId="440D4816"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4C935A58"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transpozicije SEVESO III direktive u zakonodavstvo Federacije BiH</w:t>
            </w:r>
          </w:p>
        </w:tc>
        <w:tc>
          <w:tcPr>
            <w:tcW w:w="2254" w:type="dxa"/>
          </w:tcPr>
          <w:p w14:paraId="4BFDC074"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voren je zakonski osnov za transpoziciju SEVESO III direktive u Zakonu o zaštiti okoliša, međutim, potrebno je donijeti i propis kojim se utvrđuje sadržaj i način vođenja Registra nesreća većih razmjera. </w:t>
            </w:r>
          </w:p>
          <w:p w14:paraId="60CCFDDA"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eći Pravilnik o sadržaju izvještaja o stanju sigurnosti, sadržaju informacija o sigurnosnim mjerama i sadržaju unutrašnjih i vanjskih  planova intervencije izrađen je 2005. i potrebno ga je ažurirati s novim zahtjevima.</w:t>
            </w:r>
          </w:p>
        </w:tc>
        <w:tc>
          <w:tcPr>
            <w:tcW w:w="2254" w:type="dxa"/>
          </w:tcPr>
          <w:p w14:paraId="33337AA0"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imična transpozicija SEVESO III direktive u zakonodavstvo Federacije BiH</w:t>
            </w:r>
            <w:r w:rsidRPr="008D043F" w:rsidDel="007308A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8.)</w:t>
            </w:r>
          </w:p>
        </w:tc>
      </w:tr>
      <w:tr w:rsidR="00BE42B4" w:rsidRPr="008D043F" w14:paraId="23E6763A" w14:textId="77777777" w:rsidTr="00076544">
        <w:trPr>
          <w:trHeight w:val="300"/>
        </w:trPr>
        <w:tc>
          <w:tcPr>
            <w:tcW w:w="2254" w:type="dxa"/>
            <w:vMerge/>
            <w:vAlign w:val="center"/>
          </w:tcPr>
          <w:p w14:paraId="255F1493"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4BA50BD7"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transpozicije Uredbe (EU) br. 528/2012 o upravljanju biocidima</w:t>
            </w:r>
          </w:p>
        </w:tc>
        <w:tc>
          <w:tcPr>
            <w:tcW w:w="2254" w:type="dxa"/>
          </w:tcPr>
          <w:p w14:paraId="15C4190A"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usvojen zakon o biocidima</w:t>
            </w:r>
          </w:p>
        </w:tc>
        <w:tc>
          <w:tcPr>
            <w:tcW w:w="2254" w:type="dxa"/>
          </w:tcPr>
          <w:p w14:paraId="1F01579F"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zakonodavni okvir upravljanja biocidima i djelimična transpozicija Uredbe (EU) br. 528/2012 (2025.)</w:t>
            </w:r>
          </w:p>
          <w:p w14:paraId="118B3114" w14:textId="77777777" w:rsidR="00BE42B4" w:rsidRPr="008D043F" w:rsidRDefault="00BE42B4" w:rsidP="0068355A">
            <w:pPr>
              <w:spacing w:line="276" w:lineRule="auto"/>
              <w:rPr>
                <w:rFonts w:asciiTheme="minorHAnsi" w:hAnsiTheme="minorHAnsi" w:cstheme="minorHAnsi"/>
                <w:sz w:val="18"/>
                <w:szCs w:val="18"/>
                <w:lang w:val="hr-HR"/>
              </w:rPr>
            </w:pPr>
          </w:p>
        </w:tc>
      </w:tr>
      <w:tr w:rsidR="00BE42B4" w:rsidRPr="008D043F" w14:paraId="2EFD067C" w14:textId="77777777" w:rsidTr="00076544">
        <w:trPr>
          <w:trHeight w:val="300"/>
        </w:trPr>
        <w:tc>
          <w:tcPr>
            <w:tcW w:w="2254" w:type="dxa"/>
            <w:vMerge/>
            <w:vAlign w:val="center"/>
          </w:tcPr>
          <w:p w14:paraId="5B525E1E"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01F196F2"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usklađenosti zakonodavnog okvira sa zahtjevima Minamata konvencije i nivo transpozicije Uredbe (EU) 2017/852 o živi</w:t>
            </w:r>
          </w:p>
        </w:tc>
        <w:tc>
          <w:tcPr>
            <w:tcW w:w="2254" w:type="dxa"/>
          </w:tcPr>
          <w:p w14:paraId="2C386090"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ma zakonodavnog okvira upravljanja živom i proizvodima od žive. Traspozicija  Uredbe (EU) 2017/852 o živi nije počela.  Minamata konvencija nije ratificirana, te nema pravnog osnova za njenu implementaciju na entitetskom nivou.</w:t>
            </w:r>
          </w:p>
        </w:tc>
        <w:tc>
          <w:tcPr>
            <w:tcW w:w="2254" w:type="dxa"/>
          </w:tcPr>
          <w:p w14:paraId="09DD32F5"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zakonodavni okvir upravljanja živom i proizvodima od žive i djelimična transpozicija Uredbe (EU) 2017/852 o živi, te Minamata konvencije do 2024. godine</w:t>
            </w:r>
          </w:p>
          <w:p w14:paraId="05F8A5CB" w14:textId="77777777" w:rsidR="00BE42B4" w:rsidRPr="008D043F" w:rsidRDefault="00BE42B4" w:rsidP="0068355A">
            <w:pPr>
              <w:spacing w:line="276" w:lineRule="auto"/>
              <w:rPr>
                <w:rFonts w:asciiTheme="minorHAnsi" w:hAnsiTheme="minorHAnsi" w:cstheme="minorHAnsi"/>
                <w:sz w:val="18"/>
                <w:szCs w:val="18"/>
                <w:lang w:val="hr-HR"/>
              </w:rPr>
            </w:pPr>
          </w:p>
        </w:tc>
      </w:tr>
      <w:tr w:rsidR="00BE42B4" w:rsidRPr="008D043F" w14:paraId="38CB59BC" w14:textId="77777777" w:rsidTr="00076544">
        <w:trPr>
          <w:trHeight w:val="300"/>
        </w:trPr>
        <w:tc>
          <w:tcPr>
            <w:tcW w:w="2254" w:type="dxa"/>
            <w:vMerge/>
            <w:vAlign w:val="center"/>
          </w:tcPr>
          <w:p w14:paraId="3BEE7D31"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474598D7"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transpozicije EU direktive 87/217/EEZ  o prevenciji i redukciji zagađenja okoliša/životne sredine azbestom</w:t>
            </w:r>
          </w:p>
        </w:tc>
        <w:tc>
          <w:tcPr>
            <w:tcW w:w="2254" w:type="dxa"/>
          </w:tcPr>
          <w:p w14:paraId="54055A5A"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tak zakonodavnog okvira koji tretira problematiku emisije azbesta u zrak i vodu industrija za proizvodnju azbestnog cementa i azbestnog papira, te je stoga nizak nivo transpozicije EU direktive 87/217/EEZ o prevenciji i redukciji zagađenja okoliša/životne sredine </w:t>
            </w:r>
            <w:r w:rsidRPr="008D043F">
              <w:rPr>
                <w:rFonts w:asciiTheme="minorHAnsi" w:hAnsiTheme="minorHAnsi" w:cstheme="minorHAnsi"/>
                <w:sz w:val="18"/>
                <w:szCs w:val="18"/>
                <w:lang w:val="hr-HR"/>
              </w:rPr>
              <w:lastRenderedPageBreak/>
              <w:t>azbestom. Prilikom transpozicije dirtektive trebaju se uzeti u obzir i pravilnici kojima se propisuju tehnička svojstva cementa, kao i drugih građevinskih materijala koji mogu sadržavati azbest, a čije je provođenje u nadležnosti Federalnog ministarstva prostornog uređenja.</w:t>
            </w:r>
          </w:p>
        </w:tc>
        <w:tc>
          <w:tcPr>
            <w:tcW w:w="2254" w:type="dxa"/>
          </w:tcPr>
          <w:p w14:paraId="6C681E43"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Uspostavljen je zakonodavni okvir i djelimična transpozicija EU direktive  87/217/EEZ o prevenciji i redukciji zagađenja okoliša/životne sredine azbestom do 2024.</w:t>
            </w:r>
          </w:p>
          <w:p w14:paraId="715DDBEF" w14:textId="77777777" w:rsidR="00BE42B4" w:rsidRPr="008D043F" w:rsidRDefault="00BE42B4" w:rsidP="0068355A">
            <w:pPr>
              <w:spacing w:line="276" w:lineRule="auto"/>
              <w:rPr>
                <w:rFonts w:asciiTheme="minorHAnsi" w:hAnsiTheme="minorHAnsi" w:cstheme="minorHAnsi"/>
                <w:sz w:val="18"/>
                <w:szCs w:val="18"/>
                <w:lang w:val="hr-HR"/>
              </w:rPr>
            </w:pPr>
          </w:p>
        </w:tc>
      </w:tr>
      <w:tr w:rsidR="00BE42B4" w:rsidRPr="008D043F" w14:paraId="798AB67E" w14:textId="77777777" w:rsidTr="00076544">
        <w:trPr>
          <w:trHeight w:val="300"/>
        </w:trPr>
        <w:tc>
          <w:tcPr>
            <w:tcW w:w="2254" w:type="dxa"/>
            <w:vMerge/>
            <w:vAlign w:val="center"/>
          </w:tcPr>
          <w:p w14:paraId="6C3E4927"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2C893E6D"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usklađenosti zakonodavnog okvira sa zahtjevima Montrealsnkog protokola, Kigali amandmana i pravne stečevine EU u oblasti upravljanja supstancama koje oštećuju ozonski omotač</w:t>
            </w:r>
          </w:p>
        </w:tc>
        <w:tc>
          <w:tcPr>
            <w:tcW w:w="2254" w:type="dxa"/>
          </w:tcPr>
          <w:p w14:paraId="282CACBF"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eći Nacrt zakona o zaštiti zraka stvara zakonski osnov za transponiranje Uredbe (EZ) br. 1005/2009 o tvarima koje oštećuju ozonski sloj i Uredbe EZ 517/2014 E o određenim fluoriranim stakleničkim plinovima, te Montrealsnkog protokola i Kigali amandmama. Nacrt zakona je trenutno u postupku usvajanja.</w:t>
            </w:r>
          </w:p>
        </w:tc>
        <w:tc>
          <w:tcPr>
            <w:tcW w:w="2254" w:type="dxa"/>
          </w:tcPr>
          <w:p w14:paraId="54EBEA5C"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kladiti/izraditi podzakonske akte kako bi se omogućila djelimična transpozicija Uredbe (EZ) br. 1005/2009 o tvarima koje oštećuju ozonski sloj i Uredbe EZ 517/2014   o određenim fluoriranim stakleničkim plinovima, kao i Kigali amandmana do 2023.</w:t>
            </w:r>
          </w:p>
        </w:tc>
      </w:tr>
      <w:tr w:rsidR="00BE42B4" w:rsidRPr="008D043F" w14:paraId="167E4484" w14:textId="77777777" w:rsidTr="00076544">
        <w:trPr>
          <w:trHeight w:val="300"/>
        </w:trPr>
        <w:tc>
          <w:tcPr>
            <w:tcW w:w="2254" w:type="dxa"/>
            <w:vMerge w:val="restart"/>
          </w:tcPr>
          <w:p w14:paraId="5987EF44" w14:textId="77777777"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5.2.: Uspostaviti održiv sistem upravljanja hemikalijama i implementacije propisa iz pravne stečevine EU u oblasti hemijske sigurnosti</w:t>
            </w:r>
          </w:p>
        </w:tc>
        <w:tc>
          <w:tcPr>
            <w:tcW w:w="2254" w:type="dxa"/>
          </w:tcPr>
          <w:p w14:paraId="4EF2E855"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implementacije propisa pravne stečevine  EU u oblasti hemijske sigurnosti</w:t>
            </w:r>
          </w:p>
        </w:tc>
        <w:tc>
          <w:tcPr>
            <w:tcW w:w="2254" w:type="dxa"/>
          </w:tcPr>
          <w:p w14:paraId="57C7DC8B"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dzakonski akti u oblasti upravljanja hemikalijama nisu izrađeni, te je nizak nivo implementacije propisa.</w:t>
            </w:r>
          </w:p>
        </w:tc>
        <w:tc>
          <w:tcPr>
            <w:tcW w:w="2254" w:type="dxa"/>
          </w:tcPr>
          <w:p w14:paraId="2964AE45"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mplementacije propisa pravne stečevine EU u oblasti hemijske sigurnosti (2026.)</w:t>
            </w:r>
          </w:p>
        </w:tc>
      </w:tr>
      <w:tr w:rsidR="00BE42B4" w:rsidRPr="008D043F" w14:paraId="0E49A3BC" w14:textId="77777777" w:rsidTr="00076544">
        <w:trPr>
          <w:trHeight w:val="300"/>
        </w:trPr>
        <w:tc>
          <w:tcPr>
            <w:tcW w:w="2254" w:type="dxa"/>
            <w:vMerge/>
            <w:vAlign w:val="center"/>
          </w:tcPr>
          <w:p w14:paraId="05173F51"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67E4C537"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implementacije Seveso III direktive </w:t>
            </w:r>
          </w:p>
        </w:tc>
        <w:tc>
          <w:tcPr>
            <w:tcW w:w="2254" w:type="dxa"/>
          </w:tcPr>
          <w:p w14:paraId="4E6EB110"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Registar nesreća većih razmjera zahtijevan SEVESO III direktivom.</w:t>
            </w:r>
          </w:p>
        </w:tc>
        <w:tc>
          <w:tcPr>
            <w:tcW w:w="2254" w:type="dxa"/>
          </w:tcPr>
          <w:p w14:paraId="078B83BD"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mplementacije Seveso III direktive (2026.)</w:t>
            </w:r>
          </w:p>
        </w:tc>
      </w:tr>
      <w:tr w:rsidR="00BE42B4" w:rsidRPr="008D043F" w14:paraId="45061DA5" w14:textId="77777777" w:rsidTr="00076544">
        <w:trPr>
          <w:trHeight w:val="300"/>
        </w:trPr>
        <w:tc>
          <w:tcPr>
            <w:tcW w:w="2254" w:type="dxa"/>
            <w:vMerge/>
            <w:vAlign w:val="center"/>
          </w:tcPr>
          <w:p w14:paraId="3A1B0E02"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3AF52ABC"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izvještavanja po pitanju registracije i servisa rashladne opreme i KGH-uređaja u skladu s pravnom stečevinom EU u oblasti upravljanja supstancama koje oštećuju ozonski omotač</w:t>
            </w:r>
          </w:p>
        </w:tc>
        <w:tc>
          <w:tcPr>
            <w:tcW w:w="2254" w:type="dxa"/>
          </w:tcPr>
          <w:p w14:paraId="6A753720"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uspostavljen registar servisnih radionica i vlasnika opreme (operatera) rashladne i KGH-opreme. </w:t>
            </w:r>
          </w:p>
          <w:p w14:paraId="2DD0B5BF"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uspostavljen plan obuke servisera, kako je to zahtijevano pravnom stečevinom EU. </w:t>
            </w:r>
          </w:p>
          <w:p w14:paraId="3AD9222D"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propisani kriteriji za osnivanje edukacijskog centra koji će izvoditi obuke servisera.</w:t>
            </w:r>
          </w:p>
          <w:p w14:paraId="3700DE42"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imenovani edukacijski centri za osposobljavanje servisera KGH-uređaja.</w:t>
            </w:r>
          </w:p>
        </w:tc>
        <w:tc>
          <w:tcPr>
            <w:tcW w:w="2254" w:type="dxa"/>
          </w:tcPr>
          <w:p w14:paraId="375B4F83"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su sistemi izvještavanja po pitanju registracije i servisa rashladne opreme i KGH-uređaja u skladu s pravnom stečevinom EU u oblasti upravljanja supstancama koje oštećuju ozonski omotač (2028.)</w:t>
            </w:r>
          </w:p>
        </w:tc>
      </w:tr>
      <w:tr w:rsidR="00BE42B4" w:rsidRPr="008D043F" w14:paraId="71772DCC" w14:textId="77777777" w:rsidTr="00076544">
        <w:trPr>
          <w:trHeight w:val="300"/>
        </w:trPr>
        <w:tc>
          <w:tcPr>
            <w:tcW w:w="2254" w:type="dxa"/>
            <w:vMerge w:val="restart"/>
          </w:tcPr>
          <w:p w14:paraId="16AC209B" w14:textId="77777777"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5.3.: Efikasan rad institucija Federacije BiH</w:t>
            </w:r>
            <w:r w:rsidRPr="008D043F" w:rsidDel="007308A2">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 oblasti hemijske sigurnosti</w:t>
            </w:r>
          </w:p>
        </w:tc>
        <w:tc>
          <w:tcPr>
            <w:tcW w:w="2254" w:type="dxa"/>
          </w:tcPr>
          <w:p w14:paraId="646B8FBB"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nje i adekvatnost  ljudskih i tehničkih kapaciteta javnih službi u </w:t>
            </w:r>
            <w:r w:rsidRPr="008D043F">
              <w:rPr>
                <w:rFonts w:asciiTheme="minorHAnsi" w:hAnsiTheme="minorHAnsi" w:cstheme="minorHAnsi"/>
                <w:sz w:val="18"/>
                <w:szCs w:val="18"/>
                <w:lang w:val="hr-HR"/>
              </w:rPr>
              <w:lastRenderedPageBreak/>
              <w:t>oblasti hemijske sigurnosti</w:t>
            </w:r>
          </w:p>
        </w:tc>
        <w:tc>
          <w:tcPr>
            <w:tcW w:w="2254" w:type="dxa"/>
          </w:tcPr>
          <w:p w14:paraId="0D75E655"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Kapaciteti nadležnih institucija za provođenje legislative upravljanja </w:t>
            </w:r>
            <w:r w:rsidRPr="008D043F">
              <w:rPr>
                <w:rFonts w:asciiTheme="minorHAnsi" w:hAnsiTheme="minorHAnsi" w:cstheme="minorHAnsi"/>
                <w:sz w:val="18"/>
                <w:szCs w:val="18"/>
                <w:lang w:val="hr-HR"/>
              </w:rPr>
              <w:lastRenderedPageBreak/>
              <w:t xml:space="preserve">hemikalijama su na izrazito niskom nivou. Nije formalno imenovano pravno lice za kontrolu trovanja koje bi bilo nadležno za sprovođenje preventivnih mjera i liječenja naročito u hitnim slučajevima. Nije uspostavljen </w:t>
            </w:r>
            <w:r w:rsidRPr="008D043F">
              <w:rPr>
                <w:rFonts w:asciiTheme="minorHAnsi" w:hAnsiTheme="minorHAnsi" w:cstheme="minorHAnsi"/>
                <w:i/>
                <w:sz w:val="18"/>
                <w:szCs w:val="18"/>
                <w:lang w:val="hr-HR"/>
              </w:rPr>
              <w:t>helpdesk</w:t>
            </w:r>
            <w:r w:rsidRPr="008D043F">
              <w:rPr>
                <w:rFonts w:asciiTheme="minorHAnsi" w:hAnsiTheme="minorHAnsi" w:cstheme="minorHAnsi"/>
                <w:sz w:val="18"/>
                <w:szCs w:val="18"/>
                <w:lang w:val="hr-HR"/>
              </w:rPr>
              <w:t xml:space="preserve"> za pomoć privrednicima prilikom prijave hemikalija, što je zahtijevano REACH direktivom</w:t>
            </w:r>
          </w:p>
        </w:tc>
        <w:tc>
          <w:tcPr>
            <w:tcW w:w="2254" w:type="dxa"/>
          </w:tcPr>
          <w:p w14:paraId="7F1205D8"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Unaprijeđeni su ljudski i tehnički kapaciteti i kompetencije javnih službi </w:t>
            </w:r>
            <w:r w:rsidRPr="008D043F">
              <w:rPr>
                <w:rFonts w:asciiTheme="minorHAnsi" w:hAnsiTheme="minorHAnsi" w:cstheme="minorHAnsi"/>
                <w:sz w:val="18"/>
                <w:szCs w:val="18"/>
                <w:lang w:val="hr-HR"/>
              </w:rPr>
              <w:lastRenderedPageBreak/>
              <w:t>u oblasti hemijske sigurnosti (2026.)</w:t>
            </w:r>
          </w:p>
        </w:tc>
      </w:tr>
      <w:tr w:rsidR="00BE42B4" w:rsidRPr="008D043F" w14:paraId="012EDD86" w14:textId="77777777" w:rsidTr="00076544">
        <w:trPr>
          <w:trHeight w:val="300"/>
        </w:trPr>
        <w:tc>
          <w:tcPr>
            <w:tcW w:w="2254" w:type="dxa"/>
            <w:vMerge/>
            <w:vAlign w:val="center"/>
          </w:tcPr>
          <w:p w14:paraId="0424CE8B"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13145F79"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saradnje i sinergijskog pristupa nadležnih institucija u oblasti zaštite okoliša i zdravstva u cilju bolje implementacije propisa u oblasti hemijske sigurnosti</w:t>
            </w:r>
          </w:p>
        </w:tc>
        <w:tc>
          <w:tcPr>
            <w:tcW w:w="2254" w:type="dxa"/>
          </w:tcPr>
          <w:p w14:paraId="0F9F688C"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zvaničan sistem izvještavanja i koordinacije  između inspekcijskih službi entiteta i Brčko distrikta BiH u oblasti hemijske sigurnosti</w:t>
            </w:r>
          </w:p>
        </w:tc>
        <w:tc>
          <w:tcPr>
            <w:tcW w:w="2254" w:type="dxa"/>
          </w:tcPr>
          <w:p w14:paraId="717A7030"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nivo saradnje i sinergijskog pristupa nadležnih institucija u oblasti zaštite okoliša i zdravstva u cilju bolje implementacije propisa u oblasti hemijske sigurnosti (2026.)</w:t>
            </w:r>
          </w:p>
        </w:tc>
      </w:tr>
      <w:tr w:rsidR="00BE42B4" w:rsidRPr="008D043F" w14:paraId="2D529D4B" w14:textId="77777777" w:rsidTr="00076544">
        <w:trPr>
          <w:trHeight w:val="300"/>
        </w:trPr>
        <w:tc>
          <w:tcPr>
            <w:tcW w:w="2254" w:type="dxa"/>
            <w:vMerge/>
            <w:vAlign w:val="center"/>
          </w:tcPr>
          <w:p w14:paraId="7DF5095C"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3C750AA8"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 i pouzdanost sistema za prikupljanje podataka o trovanju stanovništva uslijed neadekvatnog korištenja hemikalija i hemijskih prozvoda</w:t>
            </w:r>
          </w:p>
        </w:tc>
        <w:tc>
          <w:tcPr>
            <w:tcW w:w="2254" w:type="dxa"/>
          </w:tcPr>
          <w:p w14:paraId="71269430"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 godišnjacima Zavoda za javno zdravstvo (ZZJZ) Federacije BiH</w:t>
            </w:r>
            <w:r w:rsidRPr="008D043F" w:rsidDel="007308A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e prati se učestalost oboljenja ili smrti zbog trovanja uslijed neadekvatnog rukovanja hemijskim proizvodima. Međutim, od 2019. godine ZZJZ raspolaže detaljnim podacima o trovanjima, razvrstanima prema spolu i starosnoj grupi. Iako postoji sistem prikupljanja i obrade podataka, upitan je postupak upisa podataka, odnosno da li su svi javni i privatni domovi zdravlja revnosni u prijavi trovanja, s obzirom na to da ne postoji jasna metodologija i uputstva za prijavu.</w:t>
            </w:r>
          </w:p>
        </w:tc>
        <w:tc>
          <w:tcPr>
            <w:tcW w:w="2254" w:type="dxa"/>
          </w:tcPr>
          <w:p w14:paraId="700FE860" w14:textId="2C980AD2"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a je efikasna i pouzdana metodologija prikupljanja podataka o trovanju stanovništva uslijed neadekvatnog korištenja hemikalija i hemijskih prozvoda, čiji rezultati će se pravovremeno izvještavati u Zdravstveno-statističkom godišnjaku Federacije </w:t>
            </w:r>
            <w:r w:rsidR="00A01E8F" w:rsidRPr="008D043F">
              <w:rPr>
                <w:rFonts w:asciiTheme="minorHAnsi" w:hAnsiTheme="minorHAnsi" w:cstheme="minorHAnsi"/>
                <w:sz w:val="18"/>
                <w:szCs w:val="18"/>
                <w:lang w:val="hr-HR"/>
              </w:rPr>
              <w:t>BiH</w:t>
            </w:r>
          </w:p>
        </w:tc>
      </w:tr>
      <w:tr w:rsidR="00BE42B4" w:rsidRPr="008D043F" w14:paraId="613FC71A" w14:textId="77777777" w:rsidTr="00076544">
        <w:trPr>
          <w:trHeight w:val="300"/>
        </w:trPr>
        <w:tc>
          <w:tcPr>
            <w:tcW w:w="2254" w:type="dxa"/>
          </w:tcPr>
          <w:p w14:paraId="556907CF" w14:textId="77777777"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5.4.: Unaprijeđena znanja korisnika hemikalija i opće javnosti u oblasti upravljanja hemikalijama</w:t>
            </w:r>
          </w:p>
        </w:tc>
        <w:tc>
          <w:tcPr>
            <w:tcW w:w="2254" w:type="dxa"/>
          </w:tcPr>
          <w:p w14:paraId="395D6791"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informiranosti i edukacije šire javnosti i korisnika hemikalija u oblasti upravljanja hemikalijama</w:t>
            </w:r>
          </w:p>
        </w:tc>
        <w:tc>
          <w:tcPr>
            <w:tcW w:w="2254" w:type="dxa"/>
          </w:tcPr>
          <w:p w14:paraId="4F5AF792"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dukativne aktivnosti  i kampanje po pitanju štetnog utjecaja opasnih hemikalija su veoma rijetke i provode se nesistematski u okviru pojedinačnih projekata</w:t>
            </w:r>
          </w:p>
        </w:tc>
        <w:tc>
          <w:tcPr>
            <w:tcW w:w="2254" w:type="dxa"/>
          </w:tcPr>
          <w:p w14:paraId="6FD88A55"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nformiranosti i edukacije šire javnosti i korisnika hemikalija u oblasti upravljanja hemikalijama (2030.)</w:t>
            </w:r>
          </w:p>
        </w:tc>
      </w:tr>
      <w:tr w:rsidR="00BE42B4" w:rsidRPr="008D043F" w14:paraId="20AFF2C7" w14:textId="77777777" w:rsidTr="00076544">
        <w:trPr>
          <w:trHeight w:val="300"/>
        </w:trPr>
        <w:tc>
          <w:tcPr>
            <w:tcW w:w="2254" w:type="dxa"/>
            <w:vMerge w:val="restart"/>
          </w:tcPr>
          <w:p w14:paraId="66C623C2" w14:textId="77777777"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5.5.: Uspostaviti zakonodavni okvir i jasne </w:t>
            </w:r>
            <w:r w:rsidRPr="008D043F">
              <w:rPr>
                <w:rFonts w:asciiTheme="minorHAnsi" w:hAnsiTheme="minorHAnsi" w:cstheme="minorHAnsi"/>
                <w:b/>
                <w:sz w:val="18"/>
                <w:szCs w:val="18"/>
                <w:lang w:val="hr-HR"/>
              </w:rPr>
              <w:lastRenderedPageBreak/>
              <w:t>institucionalne nadležnosti  kojim se transponira pravna stečevina EU iz oblasti buke u okolišu u zakonodavstvo Federacije BIH</w:t>
            </w:r>
          </w:p>
          <w:p w14:paraId="5A56B838" w14:textId="77777777" w:rsidR="00BE42B4" w:rsidRPr="008D043F" w:rsidRDefault="00BE42B4" w:rsidP="0068355A">
            <w:pPr>
              <w:spacing w:line="276" w:lineRule="auto"/>
              <w:rPr>
                <w:rFonts w:asciiTheme="minorHAnsi" w:hAnsiTheme="minorHAnsi" w:cstheme="minorHAnsi"/>
                <w:b/>
                <w:sz w:val="18"/>
                <w:szCs w:val="18"/>
                <w:lang w:val="hr-HR"/>
              </w:rPr>
            </w:pPr>
          </w:p>
        </w:tc>
        <w:tc>
          <w:tcPr>
            <w:tcW w:w="2254" w:type="dxa"/>
          </w:tcPr>
          <w:p w14:paraId="4BE62804"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Nivo transpozicija pravne stečevine EU u oblasti buke </w:t>
            </w:r>
            <w:r w:rsidRPr="008D043F">
              <w:rPr>
                <w:rFonts w:asciiTheme="minorHAnsi" w:hAnsiTheme="minorHAnsi" w:cstheme="minorHAnsi"/>
                <w:sz w:val="18"/>
                <w:szCs w:val="18"/>
                <w:lang w:val="hr-HR"/>
              </w:rPr>
              <w:lastRenderedPageBreak/>
              <w:t>u okolišu (Direktiva 2002/49/EZ)</w:t>
            </w:r>
          </w:p>
        </w:tc>
        <w:tc>
          <w:tcPr>
            <w:tcW w:w="2254" w:type="dxa"/>
          </w:tcPr>
          <w:p w14:paraId="5799FBF7"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ostojeći zakon nije postavio obavezu razvoja i </w:t>
            </w:r>
            <w:r w:rsidRPr="008D043F">
              <w:rPr>
                <w:rFonts w:asciiTheme="minorHAnsi" w:hAnsiTheme="minorHAnsi" w:cstheme="minorHAnsi"/>
                <w:sz w:val="18"/>
                <w:szCs w:val="18"/>
                <w:lang w:val="hr-HR"/>
              </w:rPr>
              <w:lastRenderedPageBreak/>
              <w:t>usvajanja Planova prevencije buke, iako to Direktiva zahtijeva. Osim toga, zakonom se ne tretira potreba izrade strateških karata buke i akcijskih planova kojima će se na duži period predvidjeti aktivnosti preveniranja/ukidanja izvora buke.</w:t>
            </w:r>
          </w:p>
        </w:tc>
        <w:tc>
          <w:tcPr>
            <w:tcW w:w="2254" w:type="dxa"/>
          </w:tcPr>
          <w:p w14:paraId="49641CC1"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Djelimična transpozicija pravne stečevine EU u </w:t>
            </w:r>
            <w:r w:rsidRPr="008D043F">
              <w:rPr>
                <w:rFonts w:asciiTheme="minorHAnsi" w:hAnsiTheme="minorHAnsi" w:cstheme="minorHAnsi"/>
                <w:sz w:val="18"/>
                <w:szCs w:val="18"/>
                <w:lang w:val="hr-HR"/>
              </w:rPr>
              <w:lastRenderedPageBreak/>
              <w:t>oblasti buke u okolišu (Direktiva  2002/49/EZ (2026.)</w:t>
            </w:r>
          </w:p>
        </w:tc>
      </w:tr>
      <w:tr w:rsidR="00BE42B4" w:rsidRPr="008D043F" w14:paraId="5A2DE3CF" w14:textId="77777777" w:rsidTr="00076544">
        <w:trPr>
          <w:trHeight w:val="300"/>
        </w:trPr>
        <w:tc>
          <w:tcPr>
            <w:tcW w:w="2254" w:type="dxa"/>
            <w:vMerge/>
            <w:vAlign w:val="center"/>
          </w:tcPr>
          <w:p w14:paraId="19018DE5"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6BAD363F"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transpozicija pravne stečevine EU u oblasti buke uzrokovane opremom za upotrebom na otvorenom, prema zahtjevima Direktive 2000/14/EZ</w:t>
            </w:r>
          </w:p>
        </w:tc>
        <w:tc>
          <w:tcPr>
            <w:tcW w:w="2254" w:type="dxa"/>
          </w:tcPr>
          <w:p w14:paraId="6F070798"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ozicija nije započela</w:t>
            </w:r>
          </w:p>
        </w:tc>
        <w:tc>
          <w:tcPr>
            <w:tcW w:w="2254" w:type="dxa"/>
          </w:tcPr>
          <w:p w14:paraId="7BBB4408"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imična transpozicija pravne stečevine EU u oblasti buke uzrokovane opremom za upotrebu na otvorenom, prema zahtjevima Direktive 2000/14/EZ (2031.)</w:t>
            </w:r>
          </w:p>
        </w:tc>
      </w:tr>
      <w:tr w:rsidR="00BE42B4" w:rsidRPr="008D043F" w14:paraId="55A8D169" w14:textId="77777777" w:rsidTr="00076544">
        <w:trPr>
          <w:trHeight w:val="300"/>
        </w:trPr>
        <w:tc>
          <w:tcPr>
            <w:tcW w:w="2254" w:type="dxa"/>
            <w:vMerge w:val="restart"/>
          </w:tcPr>
          <w:p w14:paraId="2D89749C" w14:textId="77777777"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5.6.: Unaprijediti strateško planiranje i monitoring buke u oblasti okoliša</w:t>
            </w:r>
          </w:p>
        </w:tc>
        <w:tc>
          <w:tcPr>
            <w:tcW w:w="2254" w:type="dxa"/>
          </w:tcPr>
          <w:p w14:paraId="0D4B5A8B"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strateške karte buke za Federaciju BiH</w:t>
            </w:r>
          </w:p>
        </w:tc>
        <w:tc>
          <w:tcPr>
            <w:tcW w:w="2254" w:type="dxa"/>
          </w:tcPr>
          <w:p w14:paraId="1EDD401E"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izrađena strateška karta buke</w:t>
            </w:r>
          </w:p>
        </w:tc>
        <w:tc>
          <w:tcPr>
            <w:tcW w:w="2254" w:type="dxa"/>
          </w:tcPr>
          <w:p w14:paraId="28F18C87" w14:textId="216CA5EF"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strateške karte buke u skladu s aktivnostima u EU (svakih 5 god</w:t>
            </w:r>
            <w:r w:rsidR="00AA10D2" w:rsidRPr="008D043F">
              <w:rPr>
                <w:rFonts w:asciiTheme="minorHAnsi" w:hAnsiTheme="minorHAnsi" w:cstheme="minorHAnsi"/>
                <w:sz w:val="18"/>
                <w:szCs w:val="18"/>
                <w:lang w:val="hr-HR"/>
              </w:rPr>
              <w:t>ina</w:t>
            </w:r>
            <w:r w:rsidRPr="008D043F">
              <w:rPr>
                <w:rFonts w:asciiTheme="minorHAnsi" w:hAnsiTheme="minorHAnsi" w:cstheme="minorHAnsi"/>
                <w:sz w:val="18"/>
                <w:szCs w:val="18"/>
                <w:lang w:val="hr-HR"/>
              </w:rPr>
              <w:t>) (2027.)</w:t>
            </w:r>
          </w:p>
        </w:tc>
      </w:tr>
      <w:tr w:rsidR="00BE42B4" w:rsidRPr="008D043F" w14:paraId="0F7F2988" w14:textId="77777777" w:rsidTr="00076544">
        <w:trPr>
          <w:trHeight w:val="300"/>
        </w:trPr>
        <w:tc>
          <w:tcPr>
            <w:tcW w:w="2254" w:type="dxa"/>
            <w:vMerge/>
            <w:vAlign w:val="center"/>
          </w:tcPr>
          <w:p w14:paraId="48769617" w14:textId="77777777" w:rsidR="00BE42B4" w:rsidRPr="008D043F" w:rsidRDefault="00BE42B4" w:rsidP="0068355A">
            <w:pPr>
              <w:spacing w:line="276" w:lineRule="auto"/>
              <w:rPr>
                <w:rFonts w:asciiTheme="minorHAnsi" w:hAnsiTheme="minorHAnsi" w:cstheme="minorHAnsi"/>
                <w:b/>
                <w:sz w:val="18"/>
                <w:szCs w:val="18"/>
                <w:lang w:val="hr-HR"/>
              </w:rPr>
            </w:pPr>
          </w:p>
        </w:tc>
        <w:tc>
          <w:tcPr>
            <w:tcW w:w="2254" w:type="dxa"/>
          </w:tcPr>
          <w:p w14:paraId="0868CE3F"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akcijskog plana zaštite od buke za Federaciju BiH</w:t>
            </w:r>
          </w:p>
        </w:tc>
        <w:tc>
          <w:tcPr>
            <w:tcW w:w="2254" w:type="dxa"/>
          </w:tcPr>
          <w:p w14:paraId="37BCEADA"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izrađen akcijski plan zaštite od buke</w:t>
            </w:r>
          </w:p>
        </w:tc>
        <w:tc>
          <w:tcPr>
            <w:tcW w:w="2254" w:type="dxa"/>
          </w:tcPr>
          <w:p w14:paraId="658A8E3A"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akcijskog plana zaštite od buke (2029.)</w:t>
            </w:r>
          </w:p>
        </w:tc>
      </w:tr>
      <w:tr w:rsidR="00BE42B4" w:rsidRPr="008D043F" w14:paraId="1F86A557" w14:textId="77777777" w:rsidTr="00076544">
        <w:trPr>
          <w:trHeight w:val="300"/>
        </w:trPr>
        <w:tc>
          <w:tcPr>
            <w:tcW w:w="2254" w:type="dxa"/>
          </w:tcPr>
          <w:p w14:paraId="1C68ED72" w14:textId="77777777"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5.7.: Efikasan rad institucija u oblasti buke u okolišu</w:t>
            </w:r>
          </w:p>
        </w:tc>
        <w:tc>
          <w:tcPr>
            <w:tcW w:w="2254" w:type="dxa"/>
          </w:tcPr>
          <w:p w14:paraId="0069FA3F"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je i adekvatnost ljudskih i tehničkih kapaciteta javnih službi u oblasti buke u okolišu</w:t>
            </w:r>
          </w:p>
        </w:tc>
        <w:tc>
          <w:tcPr>
            <w:tcW w:w="2254" w:type="dxa"/>
          </w:tcPr>
          <w:p w14:paraId="7CB1EF77"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Loše stanje po pitanju ljudskih i tehničkih kapaciteta, s obzirom na to da je i legislativa neadekvatna i ne provodi se. </w:t>
            </w:r>
          </w:p>
        </w:tc>
        <w:tc>
          <w:tcPr>
            <w:tcW w:w="2254" w:type="dxa"/>
          </w:tcPr>
          <w:p w14:paraId="513CAB5B"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naprijeđeni su tehnički i ljudski kapaciteti i kompetencije nadležnh institucija (2028.)</w:t>
            </w:r>
          </w:p>
        </w:tc>
      </w:tr>
      <w:tr w:rsidR="00BE42B4" w:rsidRPr="008D043F" w14:paraId="66201F25" w14:textId="77777777" w:rsidTr="00076544">
        <w:trPr>
          <w:trHeight w:val="300"/>
        </w:trPr>
        <w:tc>
          <w:tcPr>
            <w:tcW w:w="2254" w:type="dxa"/>
          </w:tcPr>
          <w:p w14:paraId="0B81C7EF" w14:textId="77777777"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5.8.: Smanjenje ugroženosti zdravlja stanovništva zbog buke u okolišu</w:t>
            </w:r>
          </w:p>
        </w:tc>
        <w:tc>
          <w:tcPr>
            <w:tcW w:w="2254" w:type="dxa"/>
          </w:tcPr>
          <w:p w14:paraId="0CDFE0B0"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informiranja javnosti o buci i njenim učincima naročito u zonama s povećanim nivoima buke</w:t>
            </w:r>
          </w:p>
        </w:tc>
        <w:tc>
          <w:tcPr>
            <w:tcW w:w="2254" w:type="dxa"/>
          </w:tcPr>
          <w:p w14:paraId="03BB70A5"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prisutni mehanizmi informiranja javnosti o buci i njenim učincima na zdravlje, niti su ustanovljene zone koje su naročito izložene buci</w:t>
            </w:r>
          </w:p>
        </w:tc>
        <w:tc>
          <w:tcPr>
            <w:tcW w:w="2254" w:type="dxa"/>
          </w:tcPr>
          <w:p w14:paraId="48DD1FF7"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nformiranja javnosti o buci i njenim učincima, naročito u zonama s povećanim nivoima buke (2030.)</w:t>
            </w:r>
          </w:p>
        </w:tc>
      </w:tr>
    </w:tbl>
    <w:p w14:paraId="7957B52A" w14:textId="77777777" w:rsidR="00BE42B4" w:rsidRPr="008D043F" w:rsidRDefault="00BE42B4" w:rsidP="0068355A">
      <w:pPr>
        <w:spacing w:line="276" w:lineRule="auto"/>
        <w:rPr>
          <w:rFonts w:asciiTheme="minorHAnsi" w:hAnsiTheme="minorHAnsi" w:cstheme="minorHAnsi"/>
          <w:lang w:val="hr-HR"/>
        </w:rPr>
      </w:pPr>
    </w:p>
    <w:p w14:paraId="34CE0D96" w14:textId="19E5E402" w:rsidR="00BE42B4" w:rsidRPr="008D043F" w:rsidRDefault="0054266E" w:rsidP="0068355A">
      <w:pPr>
        <w:pStyle w:val="Head3"/>
        <w:spacing w:line="276" w:lineRule="auto"/>
        <w:rPr>
          <w:rFonts w:asciiTheme="minorHAnsi" w:hAnsiTheme="minorHAnsi"/>
          <w:lang w:val="hr-HR"/>
        </w:rPr>
      </w:pPr>
      <w:r>
        <w:rPr>
          <w:rFonts w:asciiTheme="minorHAnsi" w:hAnsiTheme="minorHAnsi"/>
          <w:lang w:val="hr-HR"/>
        </w:rPr>
        <w:t>Opis mjera</w:t>
      </w:r>
    </w:p>
    <w:p w14:paraId="5FEBFABF" w14:textId="77777777"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5.1.: Unaprijediti regulativu u oblasti hemijske sigurnosti</w:t>
      </w:r>
    </w:p>
    <w:p w14:paraId="7AFF679F"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1.1. Djelimična transpozicija EU zakonodavstva i međunarodnih ugovora/konvencija u oblasti hemijske sigurnosti</w:t>
      </w:r>
    </w:p>
    <w:p w14:paraId="333730BB" w14:textId="77777777" w:rsidR="00BE42B4" w:rsidRPr="008D043F" w:rsidRDefault="00BE42B4" w:rsidP="0068355A">
      <w:pPr>
        <w:spacing w:before="240" w:after="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postiže usklađivanje legislative Federacije BiH sa zahtjevima međunarodnih ugovora i EU zakonodavstva u oblasti hemijske sigurnosti:</w:t>
      </w:r>
    </w:p>
    <w:p w14:paraId="6755340C" w14:textId="77777777" w:rsidR="00BE42B4" w:rsidRPr="008D043F" w:rsidRDefault="00BE42B4" w:rsidP="0068355A">
      <w:pPr>
        <w:pStyle w:val="ListParagraph"/>
        <w:numPr>
          <w:ilvl w:val="0"/>
          <w:numId w:val="69"/>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br. 1907/2006 (REACH); </w:t>
      </w:r>
    </w:p>
    <w:p w14:paraId="4ABAA074" w14:textId="77777777" w:rsidR="00BE42B4" w:rsidRPr="008D043F" w:rsidRDefault="00BE42B4" w:rsidP="0068355A">
      <w:pPr>
        <w:pStyle w:val="ListParagraph"/>
        <w:numPr>
          <w:ilvl w:val="0"/>
          <w:numId w:val="69"/>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br. 1272/2008  (CLP uredba); </w:t>
      </w:r>
    </w:p>
    <w:p w14:paraId="74AA51C9" w14:textId="77777777" w:rsidR="00BE42B4" w:rsidRPr="008D043F" w:rsidRDefault="00BE42B4" w:rsidP="0068355A">
      <w:pPr>
        <w:pStyle w:val="ListParagraph"/>
        <w:numPr>
          <w:ilvl w:val="0"/>
          <w:numId w:val="69"/>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Uredbe (EZ) br. 648/2004 o deterdžentima;</w:t>
      </w:r>
    </w:p>
    <w:p w14:paraId="45108F72" w14:textId="77777777" w:rsidR="00BE42B4" w:rsidRPr="008D043F" w:rsidRDefault="00BE42B4" w:rsidP="0068355A">
      <w:pPr>
        <w:pStyle w:val="ListParagraph"/>
        <w:numPr>
          <w:ilvl w:val="0"/>
          <w:numId w:val="69"/>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U) br. 649/2012 o izvozu i uvozu opasnih hemikalija i Roterdamske konvencije </w:t>
      </w:r>
    </w:p>
    <w:p w14:paraId="275BD2F8" w14:textId="77777777" w:rsidR="00BE42B4" w:rsidRPr="008D043F" w:rsidRDefault="00BE42B4" w:rsidP="0068355A">
      <w:pPr>
        <w:pStyle w:val="ListParagraph"/>
        <w:numPr>
          <w:ilvl w:val="0"/>
          <w:numId w:val="69"/>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U) 2019/1021 o POPs hemikalijama i Štokholmske konvencije;</w:t>
      </w:r>
    </w:p>
    <w:p w14:paraId="08B943AC" w14:textId="77777777" w:rsidR="00BE42B4" w:rsidRPr="008D043F" w:rsidRDefault="00BE42B4" w:rsidP="0068355A">
      <w:pPr>
        <w:pStyle w:val="ListParagraph"/>
        <w:numPr>
          <w:ilvl w:val="0"/>
          <w:numId w:val="69"/>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irektive 2004/10/EZ  o primjeni principa dobre laboratorijske prakse; </w:t>
      </w:r>
    </w:p>
    <w:p w14:paraId="4665CD37" w14:textId="77777777" w:rsidR="00BE42B4" w:rsidRPr="008D043F" w:rsidRDefault="00BE42B4" w:rsidP="0068355A">
      <w:pPr>
        <w:pStyle w:val="ListParagraph"/>
        <w:numPr>
          <w:ilvl w:val="0"/>
          <w:numId w:val="69"/>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a (EU) br. 528/2012 o stavljanju na raspolaganje na tržištu i upotrebi biocidnih proizvoda;</w:t>
      </w:r>
    </w:p>
    <w:p w14:paraId="4A7E8581" w14:textId="77777777" w:rsidR="00BE42B4" w:rsidRPr="008D043F" w:rsidRDefault="00BE42B4" w:rsidP="0068355A">
      <w:pPr>
        <w:pStyle w:val="ListParagraph"/>
        <w:numPr>
          <w:ilvl w:val="0"/>
          <w:numId w:val="69"/>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EU Direktive  87/217/EEZ  o prevenciji i redukciji zagađenja okoliša/životne sredine azbestom;</w:t>
      </w:r>
    </w:p>
    <w:p w14:paraId="72D48D7D" w14:textId="77777777" w:rsidR="00BE42B4" w:rsidRPr="008D043F" w:rsidRDefault="00BE42B4" w:rsidP="0068355A">
      <w:pPr>
        <w:pStyle w:val="ListParagraph"/>
        <w:numPr>
          <w:ilvl w:val="0"/>
          <w:numId w:val="69"/>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U) 2017/852 o živi, te Minamata konvencije.</w:t>
      </w:r>
    </w:p>
    <w:p w14:paraId="5F44D644" w14:textId="77777777" w:rsidR="00BE42B4" w:rsidRPr="008D043F" w:rsidRDefault="00BE42B4" w:rsidP="0068355A">
      <w:pPr>
        <w:spacing w:before="240" w:after="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6EDCD13B" w14:textId="77777777" w:rsidR="00BE42B4" w:rsidRPr="008D043F" w:rsidRDefault="00BE42B4" w:rsidP="0068355A">
      <w:pPr>
        <w:pStyle w:val="ListParagraph"/>
        <w:numPr>
          <w:ilvl w:val="0"/>
          <w:numId w:val="57"/>
        </w:numPr>
        <w:spacing w:before="240" w:after="240" w:line="276" w:lineRule="auto"/>
        <w:ind w:left="39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usvajanje svih podzakonskih akata propisanih Zakonom o hemikalijama. Pored onih navedenih u članu 58. Zakona o hemikalijama, jasno definirati uvjete za obavljanje poslova savjetnika za hemikalije;</w:t>
      </w:r>
    </w:p>
    <w:p w14:paraId="2853BF2B" w14:textId="77777777" w:rsidR="00BE42B4" w:rsidRPr="008D043F" w:rsidRDefault="00BE42B4" w:rsidP="0068355A">
      <w:pPr>
        <w:pStyle w:val="ListParagraph"/>
        <w:numPr>
          <w:ilvl w:val="0"/>
          <w:numId w:val="57"/>
        </w:numPr>
        <w:spacing w:before="240" w:after="240" w:line="276" w:lineRule="auto"/>
        <w:ind w:left="39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ormalno imenovanje Centra za kontrolu trovanja (CKT) za Federaciju BiH</w:t>
      </w:r>
      <w:r w:rsidRPr="008D043F" w:rsidDel="00E0186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li sklapanje ugovora o saradnji i izvještavanju s postojećim CKT-om u regiji (npr. VMA ‒ Beograd, Srbija;  Institut za medicinska istraživanja i medicinu rada, Zagreb);</w:t>
      </w:r>
    </w:p>
    <w:p w14:paraId="2FD99C7B" w14:textId="77777777" w:rsidR="00BE42B4" w:rsidRPr="008D043F" w:rsidRDefault="00BE42B4" w:rsidP="0068355A">
      <w:pPr>
        <w:pStyle w:val="ListParagraph"/>
        <w:numPr>
          <w:ilvl w:val="0"/>
          <w:numId w:val="57"/>
        </w:numPr>
        <w:spacing w:before="240" w:after="240" w:line="276" w:lineRule="auto"/>
        <w:ind w:left="39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usvajanje Zakona o biocidima;</w:t>
      </w:r>
    </w:p>
    <w:p w14:paraId="4A54D594" w14:textId="77777777" w:rsidR="00BE42B4" w:rsidRPr="008D043F" w:rsidRDefault="00BE42B4" w:rsidP="0068355A">
      <w:pPr>
        <w:pStyle w:val="ListParagraph"/>
        <w:numPr>
          <w:ilvl w:val="0"/>
          <w:numId w:val="57"/>
        </w:numPr>
        <w:spacing w:before="240" w:after="240" w:line="276" w:lineRule="auto"/>
        <w:ind w:left="39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usvajanje podzakonskih akata u oblasti upravljanja biocidima;</w:t>
      </w:r>
    </w:p>
    <w:p w14:paraId="33925FC4" w14:textId="77777777" w:rsidR="00BE42B4" w:rsidRPr="008D043F" w:rsidRDefault="00BE42B4" w:rsidP="0068355A">
      <w:pPr>
        <w:pStyle w:val="ListParagraph"/>
        <w:numPr>
          <w:ilvl w:val="0"/>
          <w:numId w:val="57"/>
        </w:numPr>
        <w:spacing w:before="240" w:after="240" w:line="276" w:lineRule="auto"/>
        <w:ind w:left="39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podzakonskog akta kojim će se osigurati zabrana upotreba žive i ograničiti stavljanje na tržište proizvoda koje sadrže živu i jedinjenja žive;</w:t>
      </w:r>
    </w:p>
    <w:p w14:paraId="1170A33E" w14:textId="77777777" w:rsidR="00BE42B4" w:rsidRPr="008D043F" w:rsidRDefault="00BE42B4" w:rsidP="0068355A">
      <w:pPr>
        <w:pStyle w:val="ListParagraph"/>
        <w:numPr>
          <w:ilvl w:val="0"/>
          <w:numId w:val="57"/>
        </w:numPr>
        <w:spacing w:before="240" w:after="240" w:line="276" w:lineRule="auto"/>
        <w:ind w:left="39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podzakonskog akta kojim će se zabraniti proizvodnja, stavljanje na tržište i upotreba proizvoda koji sadrže azbestna vlakna, te osigurati posebni uvjeti obilježavanja proizvoda koji sadrže azbest.</w:t>
      </w:r>
    </w:p>
    <w:p w14:paraId="29334E7A"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1.2. Djelimična transpozicija SEVESO III direktive u zakonodavstvo Federacije BiH</w:t>
      </w:r>
    </w:p>
    <w:p w14:paraId="305666B4"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mjerom se postiže usklađivanje legislative Federacije BiH sa zahtjevima SEVESO III direktive (2012/18/EU), u cilju prevencije nesreća većih razmjera i planova intervencija od neadekvatnog rukovanja hemikalijama. </w:t>
      </w:r>
    </w:p>
    <w:p w14:paraId="7DAECCB2"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35EFC98B" w14:textId="77777777" w:rsidR="00BE42B4" w:rsidRPr="008D043F" w:rsidRDefault="00BE42B4" w:rsidP="0068355A">
      <w:pPr>
        <w:pStyle w:val="ListParagraph"/>
        <w:numPr>
          <w:ilvl w:val="0"/>
          <w:numId w:val="58"/>
        </w:numPr>
        <w:spacing w:before="240" w:after="240" w:line="276" w:lineRule="auto"/>
        <w:ind w:left="403"/>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usvajanje propisa kojim se utvrđuje sadržaj i način vođenja Registra nesreća većih razmjera;</w:t>
      </w:r>
    </w:p>
    <w:p w14:paraId="4B139D28" w14:textId="77777777" w:rsidR="00BE42B4" w:rsidRPr="008D043F" w:rsidRDefault="00BE42B4" w:rsidP="0068355A">
      <w:pPr>
        <w:pStyle w:val="ListParagraph"/>
        <w:numPr>
          <w:ilvl w:val="0"/>
          <w:numId w:val="58"/>
        </w:numPr>
        <w:spacing w:before="240" w:after="240" w:line="276" w:lineRule="auto"/>
        <w:ind w:left="403"/>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Ažuriranje ili izrada novog pravilnika o sadržaju izvještaja o stanju sigurnosti, sadržaju informacija o sigurnosnim mjerama i sadržaju unutrašnjih i vanjskih planova intervencije.</w:t>
      </w:r>
    </w:p>
    <w:p w14:paraId="4A80E232"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1.3. Uskladiti/izraditi podzakonske akte kako bi se omogućila implementacija Montrealskog protokola, Kigali amandmana, kao i EU zakonodavstva kojim se omogućava njihova zakonska provedba u zemljama članicama EU</w:t>
      </w:r>
    </w:p>
    <w:p w14:paraId="4D7269C3"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mjerom se postiže usklađivanje legislative Federacije BiH sa zahtjevima Montrealskog sporazuma, Kigali amandmana, te EU zakonodavstva kojim se ovi međunarodni ugovori implementirani u članicama EU, naročito:  </w:t>
      </w:r>
    </w:p>
    <w:p w14:paraId="39503043" w14:textId="77777777" w:rsidR="00BE42B4" w:rsidRPr="008D043F" w:rsidRDefault="00BE42B4" w:rsidP="0068355A">
      <w:pPr>
        <w:pStyle w:val="ListParagraph"/>
        <w:numPr>
          <w:ilvl w:val="0"/>
          <w:numId w:val="70"/>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Uredbe (EZ) br. 1005/2009 o tvarima koje oštećuju ozonski sloj;</w:t>
      </w:r>
    </w:p>
    <w:p w14:paraId="54584CAF" w14:textId="77777777" w:rsidR="00BE42B4" w:rsidRPr="008D043F" w:rsidRDefault="00BE42B4" w:rsidP="0068355A">
      <w:pPr>
        <w:pStyle w:val="ListParagraph"/>
        <w:numPr>
          <w:ilvl w:val="0"/>
          <w:numId w:val="70"/>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517/2014 o određenim fluoriranim stakleničkim plinovima. </w:t>
      </w:r>
    </w:p>
    <w:p w14:paraId="5A82C750"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66253DEC" w14:textId="77777777" w:rsidR="00BE42B4" w:rsidRPr="008D043F" w:rsidRDefault="00BE42B4" w:rsidP="0068355A">
      <w:pPr>
        <w:pStyle w:val="ListParagraph"/>
        <w:numPr>
          <w:ilvl w:val="0"/>
          <w:numId w:val="59"/>
        </w:numPr>
        <w:spacing w:before="240" w:after="240" w:line="276" w:lineRule="auto"/>
        <w:ind w:left="403"/>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enje izrade i usvajanja Pravilnika o upravljanju supstancama koje oštećuju ozonski omotač;</w:t>
      </w:r>
    </w:p>
    <w:p w14:paraId="3DC57C39" w14:textId="77777777" w:rsidR="00BE42B4" w:rsidRPr="008D043F" w:rsidRDefault="00BE42B4" w:rsidP="0068355A">
      <w:pPr>
        <w:pStyle w:val="ListParagraph"/>
        <w:numPr>
          <w:ilvl w:val="0"/>
          <w:numId w:val="59"/>
        </w:numPr>
        <w:spacing w:before="240" w:after="240" w:line="276" w:lineRule="auto"/>
        <w:ind w:left="403"/>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usvajanje propisa kojim će se omogućiti obrazovanje servisera u skladu s programima obuke usklađenim s EU zakonodavstvom.</w:t>
      </w:r>
    </w:p>
    <w:p w14:paraId="5C3B695A" w14:textId="77777777"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5.2.: Uspostaviti održiv sistem upravljanja hemikalijama i implementacije propisa iz pravne stečevine EU u oblasti hemijske sigurnosti</w:t>
      </w:r>
    </w:p>
    <w:p w14:paraId="6E4588F2"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2.1. Efikasna implementacija propisa djelimično transponiranog EU zakonodavstva i konvencija u oblasti hemijske sigurnosti</w:t>
      </w:r>
    </w:p>
    <w:p w14:paraId="7CA3914A"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postiže implementacija propisa Federacije BiH koji su usklađeni sa zahtjevima EU zakonodavstva i međunarodnih ugovora kako slijedi:</w:t>
      </w:r>
    </w:p>
    <w:p w14:paraId="2A09BAF2" w14:textId="77777777" w:rsidR="00BE42B4" w:rsidRPr="008D043F" w:rsidRDefault="00BE42B4" w:rsidP="0068355A">
      <w:pPr>
        <w:numPr>
          <w:ilvl w:val="0"/>
          <w:numId w:val="71"/>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br. 1907/2006 (REACH); </w:t>
      </w:r>
    </w:p>
    <w:p w14:paraId="5255A184" w14:textId="77777777" w:rsidR="00BE42B4" w:rsidRPr="008D043F" w:rsidRDefault="00BE42B4" w:rsidP="0068355A">
      <w:pPr>
        <w:numPr>
          <w:ilvl w:val="0"/>
          <w:numId w:val="71"/>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br. 1272/2008  (CLP uredba); </w:t>
      </w:r>
    </w:p>
    <w:p w14:paraId="3A22295C" w14:textId="77777777" w:rsidR="00BE42B4" w:rsidRPr="008D043F" w:rsidRDefault="00BE42B4" w:rsidP="0068355A">
      <w:pPr>
        <w:numPr>
          <w:ilvl w:val="0"/>
          <w:numId w:val="71"/>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Z) br. 648/2004 o deterdžentima;</w:t>
      </w:r>
    </w:p>
    <w:p w14:paraId="4B99712F" w14:textId="77777777" w:rsidR="00BE42B4" w:rsidRPr="008D043F" w:rsidRDefault="00BE42B4" w:rsidP="0068355A">
      <w:pPr>
        <w:numPr>
          <w:ilvl w:val="0"/>
          <w:numId w:val="71"/>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U) br. 649/2012 o izvozu i uvozu opasnih hemikalija i Roterdamske konvencije; </w:t>
      </w:r>
    </w:p>
    <w:p w14:paraId="5897EBD8" w14:textId="77777777" w:rsidR="00BE42B4" w:rsidRPr="008D043F" w:rsidRDefault="00BE42B4" w:rsidP="0068355A">
      <w:pPr>
        <w:numPr>
          <w:ilvl w:val="0"/>
          <w:numId w:val="71"/>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U) 2019/1021 o POPs hemikalijama i Štokholmske konvencije;</w:t>
      </w:r>
    </w:p>
    <w:p w14:paraId="573F9A27" w14:textId="77777777" w:rsidR="00BE42B4" w:rsidRPr="008D043F" w:rsidRDefault="00BE42B4" w:rsidP="0068355A">
      <w:pPr>
        <w:numPr>
          <w:ilvl w:val="0"/>
          <w:numId w:val="71"/>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irektive 2004/10/EZ o primjeni principa dobre laboratorijske prakse; </w:t>
      </w:r>
    </w:p>
    <w:p w14:paraId="3E09BE75" w14:textId="77777777" w:rsidR="00BE42B4" w:rsidRPr="008D043F" w:rsidRDefault="00BE42B4" w:rsidP="0068355A">
      <w:pPr>
        <w:numPr>
          <w:ilvl w:val="0"/>
          <w:numId w:val="71"/>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U) br. 528/2012 o stavljanju na raspolaganje na tržištu i upotrebi biocidnih proizvoda;</w:t>
      </w:r>
    </w:p>
    <w:p w14:paraId="16DC64C0" w14:textId="77777777" w:rsidR="00BE42B4" w:rsidRPr="008D043F" w:rsidRDefault="00BE42B4" w:rsidP="0068355A">
      <w:pPr>
        <w:numPr>
          <w:ilvl w:val="0"/>
          <w:numId w:val="71"/>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EU Direktive 87/217/EEZ o prevenciji i redukciji zagađenja okoliša/životne sredine azbestom;</w:t>
      </w:r>
    </w:p>
    <w:p w14:paraId="2011CFDA" w14:textId="77777777" w:rsidR="00BE42B4" w:rsidRPr="008D043F" w:rsidRDefault="00BE42B4" w:rsidP="00542E43">
      <w:pPr>
        <w:numPr>
          <w:ilvl w:val="0"/>
          <w:numId w:val="71"/>
        </w:numPr>
        <w:spacing w:line="480"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U) 2017/852 o živi, te Minamata konvencije.</w:t>
      </w:r>
    </w:p>
    <w:p w14:paraId="665F9737" w14:textId="77777777" w:rsidR="00BE42B4" w:rsidRPr="008D043F" w:rsidRDefault="00BE42B4" w:rsidP="0068355A">
      <w:pPr>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7C38FB95" w14:textId="77777777" w:rsidR="00BE42B4" w:rsidRPr="008D043F" w:rsidRDefault="00BE42B4" w:rsidP="0068355A">
      <w:pPr>
        <w:numPr>
          <w:ilvl w:val="0"/>
          <w:numId w:val="60"/>
        </w:numPr>
        <w:spacing w:before="240" w:after="240" w:line="276" w:lineRule="auto"/>
        <w:ind w:left="408"/>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Efikasno provođenje zahtjeva Zakona o hemikalijama i propisa koji iz njega proizilaze (prijava, evaluacija i davanje odobrenja);</w:t>
      </w:r>
    </w:p>
    <w:p w14:paraId="311884D5" w14:textId="77777777" w:rsidR="00BE42B4" w:rsidRPr="008D043F" w:rsidRDefault="00BE42B4" w:rsidP="0068355A">
      <w:pPr>
        <w:numPr>
          <w:ilvl w:val="0"/>
          <w:numId w:val="60"/>
        </w:numPr>
        <w:spacing w:before="240" w:after="240" w:line="276" w:lineRule="auto"/>
        <w:ind w:left="408"/>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Efikasno provođenje zahtjeva Zakona o biocidima i propisa koji iz njega proizilaze (prijava, evaluacija i davanje odobrenja); </w:t>
      </w:r>
    </w:p>
    <w:p w14:paraId="14ACA30B" w14:textId="77777777" w:rsidR="00BE42B4" w:rsidRPr="008D043F" w:rsidRDefault="00BE42B4" w:rsidP="0068355A">
      <w:pPr>
        <w:numPr>
          <w:ilvl w:val="0"/>
          <w:numId w:val="60"/>
        </w:numPr>
        <w:spacing w:before="240" w:after="240" w:line="276" w:lineRule="auto"/>
        <w:ind w:left="408"/>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ljanje </w:t>
      </w:r>
      <w:r w:rsidRPr="008D043F">
        <w:rPr>
          <w:rFonts w:asciiTheme="minorHAnsi" w:eastAsia="Calibri" w:hAnsiTheme="minorHAnsi" w:cstheme="minorHAnsi"/>
          <w:i/>
          <w:sz w:val="22"/>
          <w:szCs w:val="22"/>
          <w:lang w:val="hr-HR"/>
        </w:rPr>
        <w:t>helpdeska</w:t>
      </w:r>
      <w:r w:rsidRPr="008D043F">
        <w:rPr>
          <w:rFonts w:asciiTheme="minorHAnsi" w:eastAsia="Calibri" w:hAnsiTheme="minorHAnsi" w:cstheme="minorHAnsi"/>
          <w:sz w:val="22"/>
          <w:szCs w:val="22"/>
          <w:lang w:val="hr-HR"/>
        </w:rPr>
        <w:t xml:space="preserve"> (za pomoć privrednicima u ispunjavanju zakonskih obaveza prijave hemikalija;</w:t>
      </w:r>
    </w:p>
    <w:p w14:paraId="3DF7914C" w14:textId="77777777" w:rsidR="00BE42B4" w:rsidRPr="008D043F" w:rsidRDefault="00BE42B4" w:rsidP="0068355A">
      <w:pPr>
        <w:numPr>
          <w:ilvl w:val="0"/>
          <w:numId w:val="60"/>
        </w:numPr>
        <w:spacing w:before="240" w:after="240" w:line="276" w:lineRule="auto"/>
        <w:ind w:left="408"/>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en informacioni alat za efikasno vođenje Inventara hemikalija i Spiska biocida koji će omogućiti statističku obradu podataka;</w:t>
      </w:r>
    </w:p>
    <w:p w14:paraId="5D8DE234" w14:textId="77777777" w:rsidR="00BE42B4" w:rsidRPr="008D043F" w:rsidRDefault="00BE42B4" w:rsidP="0068355A">
      <w:pPr>
        <w:numPr>
          <w:ilvl w:val="0"/>
          <w:numId w:val="60"/>
        </w:numPr>
        <w:spacing w:line="276" w:lineRule="auto"/>
        <w:ind w:left="408"/>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inspekcijskog nadzora u oblasti hemijske sigurnosti.</w:t>
      </w:r>
    </w:p>
    <w:p w14:paraId="272BDDAD" w14:textId="77777777" w:rsidR="00BE42B4" w:rsidRPr="008D043F" w:rsidRDefault="00BE42B4"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2.2. Visok nivo implementacije SEVESO III direktive</w:t>
      </w:r>
    </w:p>
    <w:p w14:paraId="58E40831" w14:textId="77777777" w:rsidR="00BE42B4" w:rsidRPr="008D043F" w:rsidRDefault="00BE42B4" w:rsidP="0068355A">
      <w:pPr>
        <w:spacing w:before="240" w:after="240" w:line="276" w:lineRule="auto"/>
        <w:jc w:val="both"/>
        <w:rPr>
          <w:rFonts w:asciiTheme="minorHAnsi" w:eastAsia="Calibri" w:hAnsiTheme="minorHAnsi" w:cstheme="minorHAnsi"/>
          <w:b/>
          <w:sz w:val="22"/>
          <w:szCs w:val="22"/>
          <w:lang w:val="hr-HR"/>
        </w:rPr>
      </w:pPr>
      <w:r w:rsidRPr="008D043F">
        <w:rPr>
          <w:rFonts w:asciiTheme="minorHAnsi" w:eastAsia="Calibri" w:hAnsiTheme="minorHAnsi" w:cstheme="minorHAnsi"/>
          <w:sz w:val="22"/>
          <w:szCs w:val="22"/>
          <w:lang w:val="hr-HR"/>
        </w:rPr>
        <w:t>Ovom mjerom se postiže efikasna implementacija propisa kojima se regulira transpozicija SEVESO III direktive i postiže bolja zaštita stanovništva od nesreća većih razmjera uslijed skladištenja, rukovanja hemikalijama i korištenja hemikalija.</w:t>
      </w:r>
    </w:p>
    <w:p w14:paraId="3F1B318B"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11487100" w14:textId="77777777" w:rsidR="00BE42B4" w:rsidRPr="008D043F" w:rsidRDefault="00BE42B4" w:rsidP="0068355A">
      <w:pPr>
        <w:pStyle w:val="ListParagraph"/>
        <w:numPr>
          <w:ilvl w:val="0"/>
          <w:numId w:val="61"/>
        </w:numPr>
        <w:spacing w:before="240" w:after="240" w:line="276" w:lineRule="auto"/>
        <w:ind w:left="325"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Izrada Registra nesreća većih razmjera;</w:t>
      </w:r>
    </w:p>
    <w:p w14:paraId="2323B5C3" w14:textId="77777777" w:rsidR="00BE42B4" w:rsidRPr="008D043F" w:rsidRDefault="00BE42B4" w:rsidP="0068355A">
      <w:pPr>
        <w:pStyle w:val="ListParagraph"/>
        <w:numPr>
          <w:ilvl w:val="0"/>
          <w:numId w:val="61"/>
        </w:numPr>
        <w:spacing w:before="240" w:after="240" w:line="276" w:lineRule="auto"/>
        <w:ind w:left="325"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enje prijave opasnih tvari, uvjeta skladištenja, te ostalih informacija zahtijevanih zakonskom legislativom implementacije direktive SEVESO III.</w:t>
      </w:r>
    </w:p>
    <w:p w14:paraId="2C00CC7D"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2.3. Uspostavljen sistem izvještavanja po pitanju registracije i servisa rashladne opreme i KGH-uređaja u skladu s pravnom stečevinom EU u oblasti upravljanja supstancama koje oštećuju ozonski omotač i obuke servisera KGH-uređaja</w:t>
      </w:r>
    </w:p>
    <w:p w14:paraId="35B1984D"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postiže visok stepen izvještavanja po pitanju registracije i servisa rashladne opreme i KGH-uređaja u skladu s pravnom stečevinom EU u oblasti upravljanja supstancama koje oštećuju ozonski omotač.</w:t>
      </w:r>
    </w:p>
    <w:p w14:paraId="792C80FC"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3B5D3A89" w14:textId="77777777" w:rsidR="00BE42B4" w:rsidRPr="008D043F" w:rsidRDefault="00BE42B4" w:rsidP="0068355A">
      <w:pPr>
        <w:pStyle w:val="ListParagraph"/>
        <w:numPr>
          <w:ilvl w:val="0"/>
          <w:numId w:val="62"/>
        </w:numPr>
        <w:spacing w:before="240" w:after="240" w:line="276" w:lineRule="auto"/>
        <w:ind w:left="304"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stignuti tehnički uvjeti za postojanje i unos podataka u  bazu podataka o servisnim radionicama, rashladne opreme, KGH-uređaja;</w:t>
      </w:r>
    </w:p>
    <w:p w14:paraId="029B5E55" w14:textId="77777777" w:rsidR="00BE42B4" w:rsidRPr="008D043F" w:rsidRDefault="00BE42B4" w:rsidP="0068355A">
      <w:pPr>
        <w:pStyle w:val="ListParagraph"/>
        <w:numPr>
          <w:ilvl w:val="0"/>
          <w:numId w:val="62"/>
        </w:numPr>
        <w:spacing w:before="240" w:after="240" w:line="276" w:lineRule="auto"/>
        <w:ind w:left="304"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vršena registracija najmanje 30% operatera/vlasnika uređaja i KGH-uređaja i 100% servisnih radionica; </w:t>
      </w:r>
    </w:p>
    <w:p w14:paraId="1D7E9E13" w14:textId="77777777" w:rsidR="00BE42B4" w:rsidRPr="008D043F" w:rsidRDefault="00BE42B4" w:rsidP="0068355A">
      <w:pPr>
        <w:pStyle w:val="ListParagraph"/>
        <w:numPr>
          <w:ilvl w:val="0"/>
          <w:numId w:val="62"/>
        </w:numPr>
        <w:spacing w:before="240" w:after="240" w:line="276" w:lineRule="auto"/>
        <w:ind w:left="304"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lana i programa za obuku servisera rashladnih i KGH-uređaja.</w:t>
      </w:r>
    </w:p>
    <w:p w14:paraId="1D83056A" w14:textId="77777777"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5.3.: Efikasan rad institucija Federacije BiH u oblasti hemijske sigurnosti</w:t>
      </w:r>
    </w:p>
    <w:p w14:paraId="46737B10"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hAnsiTheme="minorHAnsi" w:cstheme="minorHAnsi"/>
          <w:i/>
          <w:sz w:val="22"/>
          <w:szCs w:val="22"/>
          <w:u w:val="single"/>
          <w:lang w:val="hr-HR"/>
        </w:rPr>
        <w:t>Mjera 5.3.1. Unaprijediti ljudske i tehničke kapacitete i kompetencije javnih službi u oblasti hemijske sigurnosti</w:t>
      </w:r>
    </w:p>
    <w:p w14:paraId="5745008F"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postiže jačanje ljudskih i tehničkih kapaciteta institucija nadležnih za efikasno provođenje propisa u oblasti hemijske sigurnosti.</w:t>
      </w:r>
    </w:p>
    <w:p w14:paraId="0D334F6F"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047B14DE" w14:textId="77777777" w:rsidR="00BE42B4" w:rsidRPr="008D043F" w:rsidRDefault="00BE42B4" w:rsidP="0068355A">
      <w:pPr>
        <w:pStyle w:val="ListParagraph"/>
        <w:numPr>
          <w:ilvl w:val="0"/>
          <w:numId w:val="63"/>
        </w:numPr>
        <w:spacing w:before="240" w:after="240" w:line="276" w:lineRule="auto"/>
        <w:ind w:hanging="36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avanje analize ljudskih i tehničkih kapaciteta nadležnih institucija nakon usvajanja legislative predviđene ovim planom;</w:t>
      </w:r>
    </w:p>
    <w:p w14:paraId="00DC3D54" w14:textId="77777777" w:rsidR="00BE42B4" w:rsidRPr="008D043F" w:rsidRDefault="00BE42B4" w:rsidP="0068355A">
      <w:pPr>
        <w:pStyle w:val="ListParagraph"/>
        <w:numPr>
          <w:ilvl w:val="0"/>
          <w:numId w:val="63"/>
        </w:numPr>
        <w:spacing w:before="240" w:after="240" w:line="276" w:lineRule="auto"/>
        <w:ind w:hanging="36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avanje prijema i obuke novih radnika u javnim službama u oblasti hemijske sigurnosti, te izvršavanje nabavke opreme, shodno zahtjevima novih propisa i prethodno izvršenoj analizi;</w:t>
      </w:r>
    </w:p>
    <w:p w14:paraId="1C29673B" w14:textId="77777777" w:rsidR="00BE42B4" w:rsidRPr="008D043F" w:rsidRDefault="00BE42B4" w:rsidP="0068355A">
      <w:pPr>
        <w:pStyle w:val="ListParagraph"/>
        <w:numPr>
          <w:ilvl w:val="0"/>
          <w:numId w:val="63"/>
        </w:numPr>
        <w:spacing w:before="240" w:after="240" w:line="276" w:lineRule="auto"/>
        <w:ind w:hanging="36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Napravljen plan i program godišnje obuke javnih službenika u oblasti hemijske sigurnosti i kontinuirano vršenje obuke.</w:t>
      </w:r>
    </w:p>
    <w:p w14:paraId="7B6A003F"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iti analizu ljudskih i tehničkih kapaciteta i finansijskih potreba za uspostavljanje Centra za kontrolu trovanja Federacije BiH</w:t>
      </w:r>
      <w:r w:rsidRPr="008D043F" w:rsidDel="00E0186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donesena odluka o odabiru/imenovanju pravnih lica nadležnih za kontrolu trovanja.</w:t>
      </w:r>
    </w:p>
    <w:p w14:paraId="2C9876F9"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3.2. Unaprijeđena koordinacija, saradnja i sinergijski pristup nadležnih institucija u oblasti zaštite okoliša i zdravstva</w:t>
      </w:r>
    </w:p>
    <w:p w14:paraId="7018F6E9"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unaprjeđuje koordinacija, saradnja i sinergijski pristup institucija u oblasti efikasne implementacije propisa u oblasti hemijske sigurnosti.</w:t>
      </w:r>
    </w:p>
    <w:p w14:paraId="08C53B4A"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11803611" w14:textId="77777777" w:rsidR="00BE42B4" w:rsidRPr="008D043F" w:rsidRDefault="00BE42B4" w:rsidP="0068355A">
      <w:pPr>
        <w:numPr>
          <w:ilvl w:val="0"/>
          <w:numId w:val="64"/>
        </w:numPr>
        <w:spacing w:before="240" w:after="240" w:line="276" w:lineRule="auto"/>
        <w:ind w:left="267" w:hanging="267"/>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Formiranje tima/mehanizma za saradnju Republičke uprave za inspekcijske poslove Republike Srpske i Federalne uprave za inspekcijske poslove kao i Inspektorata Brčko distrikta BiH u oblasti hemijske sigurnosti;</w:t>
      </w:r>
    </w:p>
    <w:p w14:paraId="7EA6D5C8" w14:textId="77777777" w:rsidR="00BE42B4" w:rsidRPr="008D043F" w:rsidRDefault="00BE42B4" w:rsidP="0068355A">
      <w:pPr>
        <w:numPr>
          <w:ilvl w:val="0"/>
          <w:numId w:val="64"/>
        </w:numPr>
        <w:spacing w:before="240" w:after="240" w:line="276" w:lineRule="auto"/>
        <w:ind w:left="267" w:hanging="267"/>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čestvovanje Federalnog ministarstva zdravlja i CKT-a na sastanku (jednom godišnje) organiziranom od strane MCP-a BiH u cilju razmjene iskustava i planiranja  budućih aktivnosti na prevenciji, suzbijanju, liječenju i izvještavanju na temu trovanja prema institucijama u BiH i Svjetskoj zdravstvenoj organizaciji; </w:t>
      </w:r>
    </w:p>
    <w:p w14:paraId="61644EEB" w14:textId="77777777" w:rsidR="00BE42B4" w:rsidRPr="008D043F" w:rsidRDefault="00BE42B4" w:rsidP="0068355A">
      <w:pPr>
        <w:numPr>
          <w:ilvl w:val="0"/>
          <w:numId w:val="64"/>
        </w:numPr>
        <w:spacing w:line="276" w:lineRule="auto"/>
        <w:ind w:left="267" w:hanging="267"/>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ormiranje tima za informacione tehnologije koji će uvezati i rukovoditi bazama podataka kojima raspolažu nadležna ministarstva za upravljanje hemikalijama.</w:t>
      </w:r>
    </w:p>
    <w:p w14:paraId="6034718C" w14:textId="77777777" w:rsidR="00BE42B4" w:rsidRPr="008D043F" w:rsidRDefault="00D51C0E"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w:t>
      </w:r>
      <w:r w:rsidR="00BE42B4" w:rsidRPr="008D043F">
        <w:rPr>
          <w:rFonts w:asciiTheme="minorHAnsi" w:eastAsia="Calibri" w:hAnsiTheme="minorHAnsi" w:cstheme="minorHAnsi"/>
          <w:i/>
          <w:sz w:val="22"/>
          <w:szCs w:val="22"/>
          <w:u w:val="single"/>
          <w:lang w:val="hr-HR"/>
        </w:rPr>
        <w:t xml:space="preserve">5.3.3 Unaprijeđen sistem evidencije oboljelih i umrlih osoba zbog trovanja uslijed neadekvatnog rukovanja hemijskim proizvodima    </w:t>
      </w:r>
    </w:p>
    <w:p w14:paraId="56F50271" w14:textId="77777777" w:rsidR="00BE42B4" w:rsidRPr="008D043F" w:rsidRDefault="00BE42B4" w:rsidP="00542E43">
      <w:pPr>
        <w:spacing w:before="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mjerom se unaprjeđuje način evidencije oboljelih i umrlih osoba od trovanja zbog neadekvatnog rukovanja hemikalija i hemijskim proizvodima. </w:t>
      </w:r>
    </w:p>
    <w:p w14:paraId="087AABA4" w14:textId="2F550FCF" w:rsidR="00BE42B4" w:rsidRPr="008D043F" w:rsidRDefault="00BE42B4" w:rsidP="00542E43">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651764B4" w14:textId="77777777" w:rsidR="00BE42B4" w:rsidRPr="008D043F" w:rsidRDefault="00BE42B4" w:rsidP="00542E43">
      <w:pPr>
        <w:numPr>
          <w:ilvl w:val="0"/>
          <w:numId w:val="233"/>
        </w:numPr>
        <w:tabs>
          <w:tab w:val="left" w:pos="284"/>
        </w:tabs>
        <w:spacing w:line="276" w:lineRule="auto"/>
        <w:ind w:left="284" w:right="-46"/>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ena nova metodologija prikupljanja rutinske statistike u Zavodu za javno zdravstvo Federacije BiH, a koja uključuje podatke o morbiditetu zbog trovanja uslijed neadekvatnog rukovanja hemijskim proizvodima, podijeljene po rodnim i starosnim grupama;</w:t>
      </w:r>
    </w:p>
    <w:p w14:paraId="4D7F3B16" w14:textId="77777777" w:rsidR="00BE42B4" w:rsidRPr="008D043F" w:rsidRDefault="00BE42B4" w:rsidP="0068355A">
      <w:pPr>
        <w:numPr>
          <w:ilvl w:val="0"/>
          <w:numId w:val="233"/>
        </w:numPr>
        <w:spacing w:before="240" w:line="276" w:lineRule="auto"/>
        <w:ind w:left="284"/>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en i javno dostupan statistički godišnjak Federalnog zavoda za javno zdravstvo koji će uključiti podatke o slučajevima smrti zbog trovanja uslijed neadekvatnog rukovanja hemijskim proizvodima, podijeljene po rodnim i starosnim grupama.</w:t>
      </w:r>
    </w:p>
    <w:p w14:paraId="250A91D6" w14:textId="77777777"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5.4.: Unaprijeđena znanja korisnika hemikalija i opće javnosti u oblasti upravljanja hemikalijama</w:t>
      </w:r>
    </w:p>
    <w:p w14:paraId="2189863A" w14:textId="77777777" w:rsidR="00BE42B4" w:rsidRPr="008D043F" w:rsidRDefault="00BE42B4" w:rsidP="0068355A">
      <w:pPr>
        <w:spacing w:before="240" w:after="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4.1. Podizanje javne svijesti o rizicima koji proizilaze iz upotrebe hemikalija</w:t>
      </w:r>
      <w:r w:rsidRPr="008D043F" w:rsidDel="006F5925">
        <w:rPr>
          <w:rFonts w:asciiTheme="minorHAnsi" w:hAnsiTheme="minorHAnsi" w:cstheme="minorHAnsi"/>
          <w:i/>
          <w:sz w:val="22"/>
          <w:szCs w:val="22"/>
          <w:u w:val="single"/>
          <w:lang w:val="hr-HR"/>
        </w:rPr>
        <w:t xml:space="preserve"> </w:t>
      </w:r>
    </w:p>
    <w:p w14:paraId="33EF1D7D" w14:textId="77777777" w:rsidR="00BE42B4" w:rsidRPr="008D043F" w:rsidRDefault="00BE42B4" w:rsidP="0068355A">
      <w:pPr>
        <w:spacing w:before="240" w:after="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mjerom se unaprjeđuju informiranost i znanja korisnika o štetnosti hemikalija, te zahtjevima koji proizilaze iz usvojenih propisa u oblasti hemijske sigurnosti. </w:t>
      </w:r>
    </w:p>
    <w:p w14:paraId="774B03A6"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13D7DCD6" w14:textId="77777777" w:rsidR="00BE42B4" w:rsidRPr="008D043F" w:rsidRDefault="00BE42B4" w:rsidP="0068355A">
      <w:pPr>
        <w:pStyle w:val="ListParagraph"/>
        <w:numPr>
          <w:ilvl w:val="0"/>
          <w:numId w:val="65"/>
        </w:numPr>
        <w:spacing w:before="240" w:after="240" w:line="276" w:lineRule="auto"/>
        <w:ind w:left="265"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Kontinuirano provođenje promotivne i edukativne aktivnosti u oblasti upravljanja hemikalijama nadležnih institucija (FMZ, FMOIT), uzevši u obzir aspekte rodne ravnopravnosti, društvene jednakosti i siromaštva, kao i utjecaja na okoliš; </w:t>
      </w:r>
    </w:p>
    <w:p w14:paraId="5B3FB603" w14:textId="77777777" w:rsidR="00BE42B4" w:rsidRPr="008D043F" w:rsidRDefault="00BE42B4" w:rsidP="0068355A">
      <w:pPr>
        <w:pStyle w:val="ListParagraph"/>
        <w:numPr>
          <w:ilvl w:val="0"/>
          <w:numId w:val="65"/>
        </w:numPr>
        <w:spacing w:before="240" w:after="240" w:line="276" w:lineRule="auto"/>
        <w:ind w:left="264" w:hanging="26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epoznavanje oblasti hemijske sigurnosti u okviru postojećih javnih poziva za podizanje javne svijesti, istraživačke i edukacijske  u oblasti okoliša, koje raspisuje Fond za zaštitu okoliša Federacije BiH;</w:t>
      </w:r>
    </w:p>
    <w:p w14:paraId="36367ABD" w14:textId="77777777" w:rsidR="00BE42B4" w:rsidRPr="008D043F" w:rsidRDefault="00BE42B4" w:rsidP="0068355A">
      <w:pPr>
        <w:pStyle w:val="ListParagraph"/>
        <w:numPr>
          <w:ilvl w:val="0"/>
          <w:numId w:val="65"/>
        </w:numPr>
        <w:spacing w:before="240" w:after="240" w:line="276" w:lineRule="auto"/>
        <w:ind w:left="264" w:hanging="264"/>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bidi="en-US"/>
        </w:rPr>
        <w:t>Usklađivanje kontinuirane edukacije savjetnika za hemikalije s podacima Federalne uprave za inspekcijske poslove u oblasti zdravstvene inspekcije o najčešćim nepravilnostima na terenu i s podacima iz FMZ-a, CKT-a, kao i s pitanjima rodne ravnopravnosti, društvene jednakosti i siromaštva u hemijskoj sigurnosti;</w:t>
      </w:r>
    </w:p>
    <w:p w14:paraId="630F82D8" w14:textId="77777777" w:rsidR="00BE42B4" w:rsidRPr="008D043F" w:rsidRDefault="00BE42B4" w:rsidP="0068355A">
      <w:pPr>
        <w:pStyle w:val="ListParagraph"/>
        <w:numPr>
          <w:ilvl w:val="0"/>
          <w:numId w:val="65"/>
        </w:numPr>
        <w:spacing w:before="240" w:after="240" w:line="276" w:lineRule="auto"/>
        <w:ind w:left="265" w:hanging="26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riprema i sprovođenje zajedničke kampanje nadležnih entitetskih ministarstava i inspektorata Brčko distrikta BiH u oblasti zdravstva o rizicima koji proizilaze iz upotrebe hemikalija, zbog zaštite </w:t>
      </w:r>
      <w:r w:rsidRPr="008D043F">
        <w:rPr>
          <w:rFonts w:asciiTheme="minorHAnsi" w:eastAsia="Calibri" w:hAnsiTheme="minorHAnsi" w:cstheme="minorHAnsi"/>
          <w:sz w:val="22"/>
          <w:szCs w:val="22"/>
          <w:lang w:val="hr-HR"/>
        </w:rPr>
        <w:lastRenderedPageBreak/>
        <w:t xml:space="preserve">zdravlja ljudi, uzevši u obzir aspekte rodne ravnopravnosti, društvene jednakosti i siromaštva i okoliša; </w:t>
      </w:r>
    </w:p>
    <w:p w14:paraId="651B7EAB" w14:textId="77777777" w:rsidR="00BE42B4" w:rsidRPr="008D043F" w:rsidRDefault="00BE42B4" w:rsidP="0068355A">
      <w:pPr>
        <w:pStyle w:val="ListParagraph"/>
        <w:numPr>
          <w:ilvl w:val="0"/>
          <w:numId w:val="65"/>
        </w:numPr>
        <w:spacing w:before="240" w:after="240" w:line="276" w:lineRule="auto"/>
        <w:ind w:left="265" w:hanging="265"/>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rganizacija i izvođenje obuke servisera KGH-opreme i uručenje uvjerenja/certifikata.</w:t>
      </w:r>
    </w:p>
    <w:p w14:paraId="6AD75D08" w14:textId="77777777"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5.5.: Uspostaviti zakonodavni okvir i jasne institucionalne nadležnosti kojima se transponira pravna stečevina EU iz oblasti buke u okolišu u zakonodavstvo Federacije BiH</w:t>
      </w:r>
    </w:p>
    <w:p w14:paraId="6318DFDC" w14:textId="77777777" w:rsidR="00BE42B4" w:rsidRPr="008D043F" w:rsidRDefault="00BE42B4" w:rsidP="0068355A">
      <w:pPr>
        <w:spacing w:before="240" w:after="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5.1. U</w:t>
      </w:r>
      <w:r w:rsidRPr="008D043F">
        <w:rPr>
          <w:rFonts w:asciiTheme="minorHAnsi" w:hAnsiTheme="minorHAnsi" w:cstheme="minorHAnsi"/>
          <w:i/>
          <w:sz w:val="22"/>
          <w:szCs w:val="22"/>
          <w:u w:val="single"/>
          <w:lang w:val="hr-HR"/>
        </w:rPr>
        <w:t>spostavljen zakonodavni okvir i institucionalna nadležnost o procjeni i upravljanju bukom, emisiji buke u okoliš uzrokovane opremom za upotrebu na otvorenom, prema zahtjevima direktiva 2002/49/EZ i 2000/14/EZ</w:t>
      </w:r>
    </w:p>
    <w:p w14:paraId="4C50E0C0" w14:textId="77777777" w:rsidR="00BE42B4" w:rsidRPr="008D043F" w:rsidRDefault="00BE42B4" w:rsidP="0068355A">
      <w:pPr>
        <w:spacing w:before="240" w:after="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postiže djelimična transpozicija EU direktiva i uspostavljanje institucionalnog okvira u oblasti upravljanja i zaštitom od buke.</w:t>
      </w:r>
    </w:p>
    <w:p w14:paraId="55CAF9D2"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66DEBF7C" w14:textId="77777777" w:rsidR="00BE42B4" w:rsidRPr="008D043F" w:rsidRDefault="00BE42B4" w:rsidP="0068355A">
      <w:pPr>
        <w:pStyle w:val="ListParagraph"/>
        <w:numPr>
          <w:ilvl w:val="0"/>
          <w:numId w:val="66"/>
        </w:numPr>
        <w:spacing w:before="240" w:after="240" w:line="276" w:lineRule="auto"/>
        <w:ind w:left="265" w:hanging="265"/>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Ažuriranje postojećeg Zakona o buci, s jasno istaknutim institucionalnim nadležnostima; </w:t>
      </w:r>
    </w:p>
    <w:p w14:paraId="0A64DBDB" w14:textId="77777777" w:rsidR="00BE42B4" w:rsidRPr="008D043F" w:rsidRDefault="00BE42B4" w:rsidP="0068355A">
      <w:pPr>
        <w:pStyle w:val="ListParagraph"/>
        <w:numPr>
          <w:ilvl w:val="0"/>
          <w:numId w:val="66"/>
        </w:numPr>
        <w:spacing w:before="240" w:after="240" w:line="276" w:lineRule="auto"/>
        <w:ind w:left="265" w:hanging="265"/>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odzakonskih akata koji proizilaze iz Zakona o buci, a kojima se regulira izrada strateških karata buke i akcijskih planova zaštite od buke u skladu sa zahtjevima Direktive 2002/49/EZ;</w:t>
      </w:r>
    </w:p>
    <w:p w14:paraId="5A5311EF" w14:textId="77777777" w:rsidR="00BE42B4" w:rsidRPr="008D043F" w:rsidRDefault="00BE42B4" w:rsidP="0068355A">
      <w:pPr>
        <w:pStyle w:val="ListParagraph"/>
        <w:numPr>
          <w:ilvl w:val="0"/>
          <w:numId w:val="66"/>
        </w:numPr>
        <w:spacing w:before="240" w:after="240" w:line="276" w:lineRule="auto"/>
        <w:ind w:left="265" w:hanging="265"/>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jasne institucionalne nadležnosti i obaveze u oblasti buke koju stvaraju uređaji za upotrebu na otvorenom zakonom ili podzakonskim aktima.</w:t>
      </w:r>
    </w:p>
    <w:p w14:paraId="3FE3F290" w14:textId="77777777"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5.6.: Unaprijediti strateško planiranje i monitoring buke u oblasti okoliša</w:t>
      </w:r>
    </w:p>
    <w:p w14:paraId="26DD5801"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6.1. Izrada strateške karte buke i akcijskog plana zaštite od buke</w:t>
      </w:r>
    </w:p>
    <w:p w14:paraId="1485E21A"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vrši implementacija propisa u oblasti upravljanja bukom i zaštite od buke.</w:t>
      </w:r>
    </w:p>
    <w:p w14:paraId="6F3FBAB6"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6922BA69" w14:textId="77777777" w:rsidR="00542E43" w:rsidRDefault="00BE42B4" w:rsidP="00542E43">
      <w:pPr>
        <w:pStyle w:val="ListParagraph"/>
        <w:numPr>
          <w:ilvl w:val="0"/>
          <w:numId w:val="280"/>
        </w:numPr>
        <w:spacing w:line="276" w:lineRule="auto"/>
        <w:rPr>
          <w:rFonts w:asciiTheme="minorHAnsi" w:eastAsia="Calibri" w:hAnsiTheme="minorHAnsi" w:cstheme="minorHAnsi"/>
          <w:sz w:val="22"/>
          <w:szCs w:val="22"/>
          <w:lang w:val="hr-HR"/>
        </w:rPr>
      </w:pPr>
      <w:r w:rsidRPr="00542E43">
        <w:rPr>
          <w:rFonts w:asciiTheme="minorHAnsi" w:eastAsia="Calibri" w:hAnsiTheme="minorHAnsi" w:cstheme="minorHAnsi"/>
          <w:sz w:val="22"/>
          <w:szCs w:val="22"/>
          <w:lang w:val="hr-HR"/>
        </w:rPr>
        <w:t>Analiza cestovnog, željezničkog i aerodromskog saobraćaja u Federaciji BiH, u svrhu definiranja „glavnih cesta“, „glavnih željezničkih pruga“ i „glavnih aerodroma“ po preporukama Direktive 2002/49/EZ;</w:t>
      </w:r>
    </w:p>
    <w:p w14:paraId="2646F675" w14:textId="77777777" w:rsidR="00542E43" w:rsidRDefault="00BE42B4" w:rsidP="00542E43">
      <w:pPr>
        <w:pStyle w:val="ListParagraph"/>
        <w:numPr>
          <w:ilvl w:val="0"/>
          <w:numId w:val="280"/>
        </w:numPr>
        <w:spacing w:line="276" w:lineRule="auto"/>
        <w:rPr>
          <w:rFonts w:asciiTheme="minorHAnsi" w:eastAsia="Calibri" w:hAnsiTheme="minorHAnsi" w:cstheme="minorHAnsi"/>
          <w:sz w:val="22"/>
          <w:szCs w:val="22"/>
          <w:lang w:val="hr-HR"/>
        </w:rPr>
      </w:pPr>
      <w:r w:rsidRPr="00542E43">
        <w:rPr>
          <w:rFonts w:asciiTheme="minorHAnsi" w:eastAsia="Calibri" w:hAnsiTheme="minorHAnsi" w:cstheme="minorHAnsi"/>
          <w:sz w:val="22"/>
          <w:szCs w:val="22"/>
          <w:lang w:val="hr-HR"/>
        </w:rPr>
        <w:t>Izrada karata buke za prethodno definirana „naseljena područja“, „glavne ceste“, „glavne željezničke pruge“ i „glavne aerodrome“ korištenjem propisanih modela;</w:t>
      </w:r>
    </w:p>
    <w:p w14:paraId="1F159187" w14:textId="77777777" w:rsidR="00542E43" w:rsidRDefault="00BE42B4" w:rsidP="00542E43">
      <w:pPr>
        <w:pStyle w:val="ListParagraph"/>
        <w:numPr>
          <w:ilvl w:val="0"/>
          <w:numId w:val="280"/>
        </w:numPr>
        <w:spacing w:line="276" w:lineRule="auto"/>
        <w:rPr>
          <w:rFonts w:asciiTheme="minorHAnsi" w:eastAsia="Calibri" w:hAnsiTheme="minorHAnsi" w:cstheme="minorHAnsi"/>
          <w:sz w:val="22"/>
          <w:szCs w:val="22"/>
          <w:lang w:val="hr-HR"/>
        </w:rPr>
      </w:pPr>
      <w:r w:rsidRPr="00542E43">
        <w:rPr>
          <w:rFonts w:asciiTheme="minorHAnsi" w:eastAsia="Calibri" w:hAnsiTheme="minorHAnsi" w:cstheme="minorHAnsi"/>
          <w:sz w:val="22"/>
          <w:szCs w:val="22"/>
          <w:lang w:val="hr-HR"/>
        </w:rPr>
        <w:t>Izvršavanje procjene broja stanovnika izloženih buci, prema razredima buke i starosnim grupama;</w:t>
      </w:r>
    </w:p>
    <w:p w14:paraId="5D1BD96E" w14:textId="77777777" w:rsidR="00542E43" w:rsidRDefault="00BE42B4" w:rsidP="00542E43">
      <w:pPr>
        <w:pStyle w:val="ListParagraph"/>
        <w:numPr>
          <w:ilvl w:val="0"/>
          <w:numId w:val="280"/>
        </w:numPr>
        <w:spacing w:line="276" w:lineRule="auto"/>
        <w:rPr>
          <w:rFonts w:asciiTheme="minorHAnsi" w:eastAsia="Calibri" w:hAnsiTheme="minorHAnsi" w:cstheme="minorHAnsi"/>
          <w:sz w:val="22"/>
          <w:szCs w:val="22"/>
          <w:lang w:val="hr-HR"/>
        </w:rPr>
      </w:pPr>
      <w:r w:rsidRPr="00542E43">
        <w:rPr>
          <w:rFonts w:asciiTheme="minorHAnsi" w:eastAsia="Calibri" w:hAnsiTheme="minorHAnsi" w:cstheme="minorHAnsi"/>
          <w:sz w:val="22"/>
          <w:szCs w:val="22"/>
          <w:lang w:val="hr-HR"/>
        </w:rPr>
        <w:t xml:space="preserve">Izrada akcijskih planova upravljanja bukom za petogodišnji period; </w:t>
      </w:r>
    </w:p>
    <w:p w14:paraId="098C220F" w14:textId="27254D86" w:rsidR="00BE42B4" w:rsidRPr="00542E43" w:rsidRDefault="00BE42B4" w:rsidP="00542E43">
      <w:pPr>
        <w:pStyle w:val="ListParagraph"/>
        <w:numPr>
          <w:ilvl w:val="0"/>
          <w:numId w:val="280"/>
        </w:numPr>
        <w:spacing w:line="276" w:lineRule="auto"/>
        <w:rPr>
          <w:rFonts w:asciiTheme="minorHAnsi" w:eastAsia="Calibri" w:hAnsiTheme="minorHAnsi" w:cstheme="minorHAnsi"/>
          <w:sz w:val="22"/>
          <w:szCs w:val="22"/>
          <w:lang w:val="hr-HR"/>
        </w:rPr>
      </w:pPr>
      <w:r w:rsidRPr="00542E43">
        <w:rPr>
          <w:rFonts w:asciiTheme="minorHAnsi" w:eastAsia="Calibri" w:hAnsiTheme="minorHAnsi" w:cstheme="minorHAnsi"/>
          <w:sz w:val="22"/>
          <w:szCs w:val="22"/>
          <w:lang w:val="hr-HR"/>
        </w:rPr>
        <w:t>Uspostavljanje sistema monitoringa buke, kojim će se na odabranim mjestima izvršiti provjera buke ustanovljene modelom za predviđanje, kao i provjera uspješnosti implementacije mjera iz akcijskog plana.</w:t>
      </w:r>
    </w:p>
    <w:p w14:paraId="6003504C" w14:textId="77777777" w:rsidR="00BE42B4" w:rsidRPr="008D043F" w:rsidRDefault="00BE42B4" w:rsidP="0068355A">
      <w:pPr>
        <w:spacing w:before="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5.7.: Efikasan rad institucija u oblasti buke u okolišu</w:t>
      </w:r>
    </w:p>
    <w:p w14:paraId="7A2C4BF2"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7.1. Unaprijediti kapacitete i kompetencije javnih službenika u oblasti upravljanja bukom</w:t>
      </w:r>
    </w:p>
    <w:p w14:paraId="106A890A"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jačaju tehnički i ljudski kapaciteti nadležnih u cilju implementacije propisa u oblasti upravljanja bukom.</w:t>
      </w:r>
    </w:p>
    <w:p w14:paraId="6217FD80"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Okvirna područja djelovanja su: </w:t>
      </w:r>
    </w:p>
    <w:p w14:paraId="4D651288" w14:textId="77777777" w:rsidR="00BE42B4" w:rsidRPr="008D043F" w:rsidRDefault="00BE42B4" w:rsidP="0068355A">
      <w:pPr>
        <w:pStyle w:val="ListParagraph"/>
        <w:numPr>
          <w:ilvl w:val="0"/>
          <w:numId w:val="67"/>
        </w:numPr>
        <w:spacing w:before="240" w:after="240" w:line="276" w:lineRule="auto"/>
        <w:ind w:left="284"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avanje analize kapaciteta javnih službenika u nadležnim institucijama nakon usvajanja legislative predviđene ovim planom;</w:t>
      </w:r>
    </w:p>
    <w:p w14:paraId="3984CEFD" w14:textId="77777777" w:rsidR="00BE42B4" w:rsidRPr="008D043F" w:rsidRDefault="00BE42B4" w:rsidP="0068355A">
      <w:pPr>
        <w:pStyle w:val="ListParagraph"/>
        <w:numPr>
          <w:ilvl w:val="0"/>
          <w:numId w:val="67"/>
        </w:numPr>
        <w:spacing w:before="240" w:after="240" w:line="276" w:lineRule="auto"/>
        <w:ind w:left="284"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avanje prijema i obuke novih radnika u javnim službama (federalnim, kantonalnim) u oblasti buke u okolišu, shodno zahtjevima novih propisa i prethodno izvršenoj analizi;</w:t>
      </w:r>
    </w:p>
    <w:p w14:paraId="370582BF" w14:textId="77777777" w:rsidR="00BE42B4" w:rsidRPr="008D043F" w:rsidRDefault="00BE42B4" w:rsidP="0068355A">
      <w:pPr>
        <w:pStyle w:val="ListParagraph"/>
        <w:numPr>
          <w:ilvl w:val="0"/>
          <w:numId w:val="67"/>
        </w:numPr>
        <w:spacing w:before="240" w:after="240" w:line="276" w:lineRule="auto"/>
        <w:ind w:left="284"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Napravljen plan i program godišnje obuke javnih službenika u oblasti buke u okolišu i izvršena prva obuka do 2024;</w:t>
      </w:r>
    </w:p>
    <w:p w14:paraId="6975B41F" w14:textId="77777777" w:rsidR="00BE42B4" w:rsidRPr="008D043F" w:rsidRDefault="00BE42B4" w:rsidP="0068355A">
      <w:pPr>
        <w:pStyle w:val="ListParagraph"/>
        <w:numPr>
          <w:ilvl w:val="0"/>
          <w:numId w:val="67"/>
        </w:numPr>
        <w:spacing w:before="240" w:after="240" w:line="276" w:lineRule="auto"/>
        <w:ind w:left="284"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Sprovođenje pilot-projekta strateškog mapiranja buke u nekim od gradova ili dijelovima grada, kao i uz neku od glavnih saobraćajnica zbog sticanja stručnih i tehničkih kompetencija i utvrđivanja polaznih parametara;</w:t>
      </w:r>
    </w:p>
    <w:p w14:paraId="638C0830" w14:textId="77777777" w:rsidR="00BE42B4" w:rsidRPr="008D043F" w:rsidRDefault="00BE42B4" w:rsidP="0068355A">
      <w:pPr>
        <w:pStyle w:val="ListParagraph"/>
        <w:numPr>
          <w:ilvl w:val="0"/>
          <w:numId w:val="67"/>
        </w:numPr>
        <w:spacing w:before="240" w:after="240" w:line="276" w:lineRule="auto"/>
        <w:ind w:left="284"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ivanje postojećeg informacionog sistema Fonda za zaštitu okoliša Federacije BiH koji će omogućiti izradu i prezentiranje strateških karata buke u Federaciji BiH;</w:t>
      </w:r>
    </w:p>
    <w:p w14:paraId="0E230E1B" w14:textId="77777777" w:rsidR="00BE42B4" w:rsidRPr="008D043F" w:rsidRDefault="00BE42B4" w:rsidP="0068355A">
      <w:pPr>
        <w:pStyle w:val="ListParagraph"/>
        <w:numPr>
          <w:ilvl w:val="0"/>
          <w:numId w:val="67"/>
        </w:numPr>
        <w:spacing w:before="240" w:after="240" w:line="276" w:lineRule="auto"/>
        <w:ind w:left="284"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inspekcijskog nadzora u oblasti buke u okolišu.</w:t>
      </w:r>
    </w:p>
    <w:p w14:paraId="71E0CE2A" w14:textId="77777777"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5.8.: Smanjenje ugroženosti zdravlja stanovništva zbog buke u okolišu</w:t>
      </w:r>
    </w:p>
    <w:p w14:paraId="58520F7A" w14:textId="77777777" w:rsidR="00BE42B4" w:rsidRPr="008D043F" w:rsidRDefault="00BE42B4" w:rsidP="0068355A">
      <w:pPr>
        <w:spacing w:before="240" w:after="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8.1.</w:t>
      </w:r>
      <w:r w:rsidRPr="008D043F">
        <w:rPr>
          <w:rFonts w:asciiTheme="minorHAnsi" w:hAnsiTheme="minorHAnsi" w:cstheme="minorHAnsi"/>
          <w:i/>
          <w:sz w:val="22"/>
          <w:szCs w:val="22"/>
          <w:u w:val="single"/>
          <w:lang w:val="hr-HR"/>
        </w:rPr>
        <w:t xml:space="preserve"> Unaprijediti informiranost i znanja javnosti o negativnim utjecajima buke, te njihovoj ulozi u postupku odlučivanja</w:t>
      </w:r>
    </w:p>
    <w:p w14:paraId="5F289CA7"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unaprjeđuju informiranost i znanja korisnika o štetnosti buke u smislu utjecaja na zdravlje ljudi, te zahtjevima koji proizilaze iz usvojenih propisa u oblasti zaštite od buke.</w:t>
      </w:r>
    </w:p>
    <w:p w14:paraId="340E8AA3"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2CE94C22" w14:textId="77777777" w:rsidR="00BE42B4" w:rsidRPr="008D043F" w:rsidRDefault="00BE42B4" w:rsidP="0068355A">
      <w:pPr>
        <w:pStyle w:val="ListParagraph"/>
        <w:numPr>
          <w:ilvl w:val="0"/>
          <w:numId w:val="68"/>
        </w:numPr>
        <w:spacing w:before="240" w:after="240" w:line="276" w:lineRule="auto"/>
        <w:ind w:left="262"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a jedinstvenog informatičkog sistema koji će pored grafičkog (GIS zasnovanog) prikaza karata buke sadržavati podatke o izloženosti stanovništva buci, po određenim razredima i dobnim grupama stanovništva;</w:t>
      </w:r>
    </w:p>
    <w:p w14:paraId="0D1A81AE" w14:textId="77777777" w:rsidR="00BE42B4" w:rsidRPr="008D043F" w:rsidRDefault="00BE42B4" w:rsidP="0068355A">
      <w:pPr>
        <w:pStyle w:val="ListParagraph"/>
        <w:numPr>
          <w:ilvl w:val="0"/>
          <w:numId w:val="68"/>
        </w:numPr>
        <w:spacing w:before="240" w:after="240" w:line="276" w:lineRule="auto"/>
        <w:ind w:left="262"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ovođenje minimalno jedne kampanje u pet godina o štetnosti buke na zdravlje stanovništva (uzevši u obzir aspekte rodne ravnopravnosti, društvene jednakosti i siromaštva) i okoliša, te njihovoj ulozi u postupku odlučivanja od nadležnih institucija;</w:t>
      </w:r>
    </w:p>
    <w:p w14:paraId="4CEDB512" w14:textId="77777777" w:rsidR="00BE42B4" w:rsidRPr="008D043F" w:rsidRDefault="00BE42B4" w:rsidP="0068355A">
      <w:pPr>
        <w:pStyle w:val="ListParagraph"/>
        <w:numPr>
          <w:ilvl w:val="0"/>
          <w:numId w:val="68"/>
        </w:numPr>
        <w:spacing w:before="240" w:after="240" w:line="276" w:lineRule="auto"/>
        <w:ind w:left="262"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avanje globalne procjene utjecaja za zdravlje stanovništva (uzevši u obzir aspekte rodne ravnopravnosti, društvene jednakosti i siromaštva) u zonama koje su izložene buci;</w:t>
      </w:r>
    </w:p>
    <w:p w14:paraId="56484A9B" w14:textId="77777777" w:rsidR="00BE42B4" w:rsidRPr="008D043F" w:rsidRDefault="00BE42B4" w:rsidP="0068355A">
      <w:pPr>
        <w:pStyle w:val="ListParagraph"/>
        <w:numPr>
          <w:ilvl w:val="0"/>
          <w:numId w:val="68"/>
        </w:numPr>
        <w:spacing w:before="240" w:after="240" w:line="276" w:lineRule="auto"/>
        <w:ind w:left="262"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epoznavanje oblasti buke u okolišu u okviru postojećih javnih poziva za podizanje javne svijesti, istraživačke i edukacijske u oblasti okoliša, koje raspisuje Fond za zaštitu okoliša Federacije BiH;</w:t>
      </w:r>
    </w:p>
    <w:p w14:paraId="2E62F8B2" w14:textId="77777777" w:rsidR="00BE42B4" w:rsidRPr="008D043F" w:rsidRDefault="00BE42B4" w:rsidP="0068355A">
      <w:pPr>
        <w:pStyle w:val="ListParagraph"/>
        <w:numPr>
          <w:ilvl w:val="0"/>
          <w:numId w:val="68"/>
        </w:numPr>
        <w:spacing w:before="240" w:after="240" w:line="276" w:lineRule="auto"/>
        <w:ind w:left="262"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rovođenje kontinuiranih promotivnih i edukativnih aktivnosti na nivou zdravstvenih institucija o rizicima utjecaja buke na zdravlje, kao i preventivnom mjerama koje se mogu implementirati; </w:t>
      </w:r>
    </w:p>
    <w:p w14:paraId="25EB9D15" w14:textId="77777777" w:rsidR="00BE42B4" w:rsidRPr="008D043F" w:rsidRDefault="00BE42B4" w:rsidP="0068355A">
      <w:pPr>
        <w:pStyle w:val="ListParagraph"/>
        <w:numPr>
          <w:ilvl w:val="0"/>
          <w:numId w:val="68"/>
        </w:numPr>
        <w:spacing w:before="240" w:after="240" w:line="276" w:lineRule="auto"/>
        <w:ind w:left="261" w:hanging="284"/>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stavljanje displeja uz saobraćajnice u većim gradskim područjima za trenutno mjerenje i prikazivanje nivoa buke.</w:t>
      </w:r>
    </w:p>
    <w:p w14:paraId="5AF5EEFE" w14:textId="77777777" w:rsidR="00CA18D2" w:rsidRPr="008D043F" w:rsidRDefault="00BE42B4" w:rsidP="0068355A">
      <w:pPr>
        <w:spacing w:after="160" w:line="276" w:lineRule="auto"/>
        <w:rPr>
          <w:rFonts w:asciiTheme="minorHAnsi" w:eastAsiaTheme="majorEastAsia" w:hAnsiTheme="minorHAnsi" w:cstheme="minorHAnsi"/>
          <w:b/>
          <w:color w:val="00D29A"/>
          <w:lang w:val="hr-HR"/>
        </w:rPr>
      </w:pPr>
      <w:r w:rsidRPr="008D043F">
        <w:rPr>
          <w:rFonts w:asciiTheme="minorHAnsi" w:hAnsiTheme="minorHAnsi" w:cstheme="minorHAnsi"/>
          <w:lang w:val="hr-HR"/>
        </w:rPr>
        <w:br w:type="page"/>
      </w:r>
    </w:p>
    <w:p w14:paraId="27DE613D" w14:textId="77777777" w:rsidR="00CA18D2" w:rsidRPr="008D043F" w:rsidRDefault="00CA18D2" w:rsidP="0068355A">
      <w:pPr>
        <w:pStyle w:val="Head2"/>
        <w:spacing w:line="276" w:lineRule="auto"/>
        <w:rPr>
          <w:rFonts w:asciiTheme="minorHAnsi" w:hAnsiTheme="minorHAnsi"/>
          <w:lang w:val="hr-HR"/>
        </w:rPr>
      </w:pPr>
      <w:bookmarkStart w:id="157" w:name="_Toc104460921"/>
      <w:r w:rsidRPr="008D043F">
        <w:rPr>
          <w:rFonts w:asciiTheme="minorHAnsi" w:hAnsiTheme="minorHAnsi"/>
          <w:lang w:val="hr-HR"/>
        </w:rPr>
        <w:lastRenderedPageBreak/>
        <w:t>Indikativni finansijski okvir</w:t>
      </w:r>
      <w:bookmarkEnd w:id="157"/>
    </w:p>
    <w:p w14:paraId="19452845" w14:textId="77777777" w:rsidR="00A047EC" w:rsidRPr="008D043F" w:rsidRDefault="00A047EC"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Tematska oblast Hemijska sigurnost i buka </w:t>
      </w:r>
      <w:r w:rsidRPr="008D043F">
        <w:rPr>
          <w:rFonts w:asciiTheme="minorHAnsi" w:eastAsiaTheme="minorEastAsia" w:hAnsiTheme="minorHAnsi" w:cstheme="minorHAnsi"/>
          <w:color w:val="000000" w:themeColor="text1"/>
          <w:sz w:val="22"/>
          <w:szCs w:val="22"/>
          <w:lang w:val="hr-HR" w:eastAsia="en-US"/>
        </w:rPr>
        <w:t xml:space="preserve">predstavlja 0.2% ili 7.6 miliona KM od ukupne procjene Strategije koja iznosi 11.9 milijardi KM. Ova tematska oblast se sastoji od osam prioriteta i 14 mjera. Proces izrade indikativnog finansijskog okvira za ovu tematsku oblast je obuhvatio je kvantifikaciju svih mjera.  Tri najveća prioriteta ove tematske oblasti su 5.3. (Efikasan rad institucija Federacije BiH u oblasti hemijske sigurnosti) sa 30%, 5.2. (Uspostaviti održiv sistem upravljanja hemikalijama i implementacije propisa iz pravne stečevine EU u oblasti hemijske sigurnosti) sa 19% i 5.7. (Efikasan rad institucija u oblasti buke u okolišu) sa 18%. Ukupna finansijska procjena za ova tri prioriteta je 5.1 milion KM. Pet preostalih prioriteta tematske oblasti </w:t>
      </w:r>
      <w:r w:rsidRPr="008D043F">
        <w:rPr>
          <w:rFonts w:asciiTheme="minorHAnsi" w:eastAsiaTheme="minorHAnsi" w:hAnsiTheme="minorHAnsi" w:cstheme="minorHAnsi"/>
          <w:sz w:val="22"/>
          <w:szCs w:val="22"/>
          <w:lang w:val="hr-HR" w:eastAsia="en-US"/>
        </w:rPr>
        <w:t xml:space="preserve">Hemijska sigurnost i buka obuhvataju 33% ili 2.5 miliona KM. </w:t>
      </w:r>
    </w:p>
    <w:p w14:paraId="0D26A102" w14:textId="77777777" w:rsidR="00A047EC" w:rsidRPr="008D043F" w:rsidRDefault="00A047EC" w:rsidP="0068355A">
      <w:pPr>
        <w:spacing w:line="276" w:lineRule="auto"/>
        <w:jc w:val="both"/>
        <w:rPr>
          <w:rFonts w:asciiTheme="minorHAnsi" w:eastAsiaTheme="minorEastAsia" w:hAnsiTheme="minorHAnsi" w:cstheme="minorHAnsi"/>
          <w:color w:val="000000" w:themeColor="text1"/>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finansijskog okvira za tematsku oblast </w:t>
      </w:r>
      <w:r w:rsidRPr="008D043F">
        <w:rPr>
          <w:rFonts w:asciiTheme="minorHAnsi" w:eastAsiaTheme="minorHAnsi" w:hAnsiTheme="minorHAnsi" w:cstheme="minorHAnsi"/>
          <w:sz w:val="22"/>
          <w:szCs w:val="22"/>
          <w:lang w:val="hr-HR" w:eastAsia="en-US"/>
        </w:rPr>
        <w:t xml:space="preserve">Hemijska sigurnost i buka </w:t>
      </w:r>
      <w:r w:rsidRPr="008D043F">
        <w:rPr>
          <w:rFonts w:asciiTheme="minorHAnsi" w:eastAsiaTheme="minorEastAsia" w:hAnsiTheme="minorHAnsi" w:cstheme="minorHAnsi"/>
          <w:color w:val="000000" w:themeColor="text1"/>
          <w:sz w:val="22"/>
          <w:szCs w:val="22"/>
          <w:lang w:val="hr-HR" w:eastAsia="en-US"/>
        </w:rPr>
        <w:t>kao i općenito za nivo 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 xml:space="preserve">nalazi se u poglavlju Aneks 9 koje uključuje tabelu i tortni grafikon. </w:t>
      </w:r>
    </w:p>
    <w:p w14:paraId="1DFB7736" w14:textId="77777777" w:rsidR="00A047EC" w:rsidRPr="008D043F" w:rsidRDefault="00A047EC" w:rsidP="0068355A">
      <w:pPr>
        <w:spacing w:line="276" w:lineRule="auto"/>
        <w:rPr>
          <w:rFonts w:asciiTheme="minorHAnsi" w:hAnsiTheme="minorHAnsi" w:cstheme="minorHAnsi"/>
          <w:lang w:val="hr-HR"/>
        </w:rPr>
      </w:pPr>
    </w:p>
    <w:p w14:paraId="53190FE8" w14:textId="77777777" w:rsidR="005A5F72" w:rsidRPr="008D043F" w:rsidRDefault="005A5F72" w:rsidP="0068355A">
      <w:pPr>
        <w:spacing w:line="276" w:lineRule="auto"/>
        <w:rPr>
          <w:rFonts w:asciiTheme="minorHAnsi" w:hAnsiTheme="minorHAnsi" w:cstheme="minorHAnsi"/>
          <w:lang w:val="hr-HR"/>
        </w:rPr>
      </w:pPr>
      <w:r w:rsidRPr="008D043F">
        <w:rPr>
          <w:rFonts w:asciiTheme="minorHAnsi" w:hAnsiTheme="minorHAnsi" w:cstheme="minorHAnsi"/>
          <w:lang w:val="hr-HR"/>
        </w:rPr>
        <w:br w:type="page"/>
      </w:r>
    </w:p>
    <w:p w14:paraId="03842774" w14:textId="77777777" w:rsidR="008E2181" w:rsidRPr="008D043F" w:rsidRDefault="00597D54" w:rsidP="0068355A">
      <w:pPr>
        <w:pStyle w:val="Head1"/>
        <w:spacing w:after="240" w:line="276" w:lineRule="auto"/>
        <w:rPr>
          <w:rFonts w:asciiTheme="minorHAnsi" w:hAnsiTheme="minorHAnsi" w:cstheme="minorHAnsi"/>
          <w:sz w:val="24"/>
          <w:szCs w:val="24"/>
          <w:lang w:val="hr-HR"/>
        </w:rPr>
      </w:pPr>
      <w:bookmarkStart w:id="158" w:name="_Toc104460922"/>
      <w:r w:rsidRPr="008D043F">
        <w:rPr>
          <w:rFonts w:asciiTheme="minorHAnsi" w:hAnsiTheme="minorHAnsi" w:cstheme="minorHAnsi"/>
          <w:lang w:val="hr-HR"/>
        </w:rPr>
        <w:lastRenderedPageBreak/>
        <w:t>ODRŽIVO UPRAVLJANJE RESURSIMA</w:t>
      </w:r>
      <w:bookmarkEnd w:id="158"/>
    </w:p>
    <w:p w14:paraId="7FEA3D64" w14:textId="77777777" w:rsidR="00D81E87" w:rsidRPr="008D043F" w:rsidRDefault="00D81E87" w:rsidP="0068355A">
      <w:pPr>
        <w:pStyle w:val="Head2"/>
        <w:spacing w:line="276" w:lineRule="auto"/>
        <w:rPr>
          <w:rFonts w:asciiTheme="minorHAnsi" w:hAnsiTheme="minorHAnsi"/>
          <w:lang w:val="hr-HR"/>
        </w:rPr>
      </w:pPr>
      <w:bookmarkStart w:id="159" w:name="_Toc104460923"/>
      <w:r w:rsidRPr="008D043F">
        <w:rPr>
          <w:rFonts w:asciiTheme="minorHAnsi" w:hAnsiTheme="minorHAnsi"/>
          <w:lang w:val="hr-HR"/>
        </w:rPr>
        <w:t>Analiza situacije</w:t>
      </w:r>
      <w:bookmarkEnd w:id="159"/>
    </w:p>
    <w:p w14:paraId="584224A1" w14:textId="53B5C06D" w:rsidR="008E2181" w:rsidRPr="008D043F" w:rsidRDefault="008E2181" w:rsidP="0068355A">
      <w:pPr>
        <w:shd w:val="clear" w:color="auto" w:fill="FFFFFF" w:themeFill="background1"/>
        <w:spacing w:before="240" w:after="240" w:line="276" w:lineRule="auto"/>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ako je Federacija </w:t>
      </w:r>
      <w:r w:rsidR="00B71AE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bogata prirodnim resursima, neodrživo upravljanje može dovesti do njihovog nestanka. S ciljem kasnije identifikacije strateških i tematskih ciljeva, kao i odgovarajućih mjera, u nastavku je opisano </w:t>
      </w:r>
      <w:r w:rsidRPr="008D043F">
        <w:rPr>
          <w:rFonts w:asciiTheme="minorHAnsi" w:hAnsiTheme="minorHAnsi" w:cstheme="minorHAnsi"/>
          <w:b/>
          <w:sz w:val="22"/>
          <w:szCs w:val="22"/>
          <w:lang w:val="hr-HR"/>
        </w:rPr>
        <w:t>polazno stanje</w:t>
      </w:r>
      <w:r w:rsidRPr="008D043F">
        <w:rPr>
          <w:rFonts w:asciiTheme="minorHAnsi" w:hAnsiTheme="minorHAnsi" w:cstheme="minorHAnsi"/>
          <w:sz w:val="22"/>
          <w:szCs w:val="22"/>
          <w:lang w:val="hr-HR"/>
        </w:rPr>
        <w:t xml:space="preserve"> u oblasti održivog upravljanja resursima u Federaciji </w:t>
      </w:r>
      <w:r w:rsidR="00B71AE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7C8425B4" w14:textId="3C975CC1" w:rsidR="008E2181" w:rsidRPr="008D043F" w:rsidRDefault="008E2181" w:rsidP="0068355A">
      <w:pPr>
        <w:shd w:val="clear" w:color="auto" w:fill="FFFFFF" w:themeFill="background1"/>
        <w:spacing w:after="160" w:line="276" w:lineRule="auto"/>
        <w:jc w:val="both"/>
        <w:textAlignment w:val="baseline"/>
        <w:rPr>
          <w:rFonts w:asciiTheme="minorHAnsi" w:eastAsiaTheme="minorHAnsi" w:hAnsiTheme="minorHAnsi" w:cstheme="minorHAnsi"/>
          <w:color w:val="000000" w:themeColor="text1"/>
          <w:sz w:val="22"/>
          <w:szCs w:val="22"/>
          <w:lang w:val="hr-HR" w:eastAsia="en-US"/>
        </w:rPr>
      </w:pPr>
      <w:r w:rsidRPr="008D043F">
        <w:rPr>
          <w:rFonts w:asciiTheme="minorHAnsi" w:eastAsiaTheme="minorHAnsi" w:hAnsiTheme="minorHAnsi" w:cstheme="minorHAnsi"/>
          <w:color w:val="000000" w:themeColor="text1"/>
          <w:sz w:val="22"/>
          <w:szCs w:val="22"/>
          <w:lang w:val="hr-HR" w:eastAsia="en-US"/>
        </w:rPr>
        <w:t xml:space="preserve">Prema podacima iz Informacije o gospodarenju šumama u Federaciji BiH u 2020. godini, šume i šumska zemljišta u Federaciji </w:t>
      </w:r>
      <w:r w:rsidR="00B71AE6" w:rsidRPr="008D043F">
        <w:rPr>
          <w:rFonts w:asciiTheme="minorHAnsi" w:eastAsiaTheme="minorHAnsi" w:hAnsiTheme="minorHAnsi" w:cstheme="minorHAnsi"/>
          <w:color w:val="000000" w:themeColor="text1"/>
          <w:sz w:val="22"/>
          <w:szCs w:val="22"/>
          <w:lang w:val="hr-HR" w:eastAsia="en-US"/>
        </w:rPr>
        <w:t>BiH</w:t>
      </w:r>
      <w:r w:rsidRPr="008D043F">
        <w:rPr>
          <w:rFonts w:asciiTheme="minorHAnsi" w:eastAsiaTheme="minorHAnsi" w:hAnsiTheme="minorHAnsi" w:cstheme="minorHAnsi"/>
          <w:color w:val="000000" w:themeColor="text1"/>
          <w:sz w:val="22"/>
          <w:szCs w:val="22"/>
          <w:lang w:val="hr-HR" w:eastAsia="en-US"/>
        </w:rPr>
        <w:t xml:space="preserve"> zauzimaju površinu od oko 1.510.937,5 ha, od toga su u državnom vlasništvu 1.233.807,5 ha ili 82%, a u privatnom vlasništvu i vlasništvu drugih pravnih lica oko 277.130,0 ha ili 18%. Od ukupne površine šuma i šumskog zemljišta u državnom vlasništvu, od toga visokih šuma s prirodnom obnovom ima 493.479,1 ha, što je oko 40%, visokih degradiranih šuma 14.898,8 ha ili 1,2%, šumskih zasada-kultura 60.517,5 ha ili oko 5%, izdanačkih šuma 257.879,6 ha ili 21%, obrasle neproduktivne površine 17.809,3 ha ili 1,4%, produktivnih goleti pogodne za pošumljavanje 159.913,5 ha, odnosno 13%. Izvori statističkih podataka o šumskim resursima sadrže dva centralna elementa: statističke podatke na osnovu podataka korisnika državnih šuma i </w:t>
      </w:r>
      <w:r w:rsidR="00B71AE6" w:rsidRPr="008D043F">
        <w:rPr>
          <w:rFonts w:asciiTheme="minorHAnsi" w:eastAsiaTheme="minorHAnsi" w:hAnsiTheme="minorHAnsi" w:cstheme="minorHAnsi"/>
          <w:color w:val="000000" w:themeColor="text1"/>
          <w:sz w:val="22"/>
          <w:szCs w:val="22"/>
          <w:lang w:val="hr-HR" w:eastAsia="en-US"/>
        </w:rPr>
        <w:t>Z</w:t>
      </w:r>
      <w:r w:rsidRPr="008D043F">
        <w:rPr>
          <w:rFonts w:asciiTheme="minorHAnsi" w:eastAsiaTheme="minorHAnsi" w:hAnsiTheme="minorHAnsi" w:cstheme="minorHAnsi"/>
          <w:color w:val="000000" w:themeColor="text1"/>
          <w:sz w:val="22"/>
          <w:szCs w:val="22"/>
          <w:lang w:val="hr-HR" w:eastAsia="en-US"/>
        </w:rPr>
        <w:t>avoda za statistiku i Državne inventure šuma. Statistika šumarstva prati, analizira i objavljuje podatke o najvažnijim pojavama u šumarstvu. Statistika šumarstva ima ukupno 8 istraživanja, a periodika je mjesečna ili godišnja. Na mjesečnom nivou prikupljaju se podaci o proizvodnji (sječi), prodaji, zalihama i vrijednosti šumskih sortimenata iz državnih šuma. Na godišnjem nivou prikupljaju se podaci o ukupno posječenoj drvnoj masi za državne i privatne šume, o podizanju i gajenju šuma za državne i privatne šume, o štetama u državnim i privatnim šumama, o požarima u državnim i privatnim šumama i podaci o saobraćajnicama, prijevoznim sredstvima i mehanizaciji za poduzeća šumarstva s većinskim državnim vlasništvom. Izvještajne jedinice za ova istraživanja su poslovni subjekti registrirani u oblasti šumarstva kojima su šume date na upravljanje i gospodarenje i nadležni organi uprave koji upravljaju privatnim šumama. Posljednji zvanično objavljeni podaci inventure za BiH potiču još iz perioda 1964‒1968. godine. Druga državna inventura šuma provedena je od 2006. do 2009. godine, ali do danas nisu objavljeni zvanični rezultati i podaci</w:t>
      </w:r>
      <w:r w:rsidR="00325808" w:rsidRPr="008D043F">
        <w:rPr>
          <w:rFonts w:asciiTheme="minorHAnsi" w:eastAsiaTheme="minorHAnsi" w:hAnsiTheme="minorHAnsi" w:cstheme="minorHAnsi"/>
          <w:color w:val="000000" w:themeColor="text1"/>
          <w:sz w:val="22"/>
          <w:szCs w:val="22"/>
          <w:lang w:val="hr-HR" w:eastAsia="en-US"/>
        </w:rPr>
        <w:t xml:space="preserve"> </w:t>
      </w:r>
      <w:r w:rsidR="00325808" w:rsidRPr="008D043F">
        <w:rPr>
          <w:rFonts w:asciiTheme="minorHAnsi" w:eastAsiaTheme="minorHAnsi" w:hAnsiTheme="minorHAnsi" w:cstheme="minorHAnsi"/>
          <w:color w:val="000000" w:themeColor="text1"/>
          <w:sz w:val="22"/>
          <w:szCs w:val="22"/>
          <w:lang w:val="hr-HR" w:eastAsia="en-US"/>
        </w:rPr>
        <w:fldChar w:fldCharType="begin"/>
      </w:r>
      <w:r w:rsidR="00387239" w:rsidRPr="008D043F">
        <w:rPr>
          <w:rFonts w:asciiTheme="minorHAnsi" w:eastAsiaTheme="minorHAnsi" w:hAnsiTheme="minorHAnsi" w:cstheme="minorHAnsi"/>
          <w:color w:val="000000" w:themeColor="text1"/>
          <w:sz w:val="22"/>
          <w:szCs w:val="22"/>
          <w:lang w:val="hr-HR" w:eastAsia="en-US"/>
        </w:rPr>
        <w:instrText xml:space="preserve"> ADDIN ZOTERO_ITEM CSL_CITATION {"citationID":"M2gCfFkY","properties":{"formattedCitation":"(FAO 2015a)","plainCitation":"(FAO 2015a)","noteIndex":0},"citationItems":[{"id":1530,"uris":["http://zotero.org/users/7192877/items/B5SCEMRZ"],"itemData":{"id":1530,"type":"report","title":"Analiza sektora šumarstva u BiH","URL":"https://www.fao.org/3/au015rs/au015rs.pdf","author":[{"family":"FAO","given":""}],"issued":{"date-parts":[["2015"]]}}}],"schema":"https://github.com/citation-style-language/schema/raw/master/csl-citation.json"} </w:instrText>
      </w:r>
      <w:r w:rsidR="00325808" w:rsidRPr="008D043F">
        <w:rPr>
          <w:rFonts w:asciiTheme="minorHAnsi" w:eastAsiaTheme="minorHAnsi" w:hAnsiTheme="minorHAnsi" w:cstheme="minorHAnsi"/>
          <w:color w:val="000000" w:themeColor="text1"/>
          <w:sz w:val="22"/>
          <w:szCs w:val="22"/>
          <w:lang w:val="hr-HR" w:eastAsia="en-US"/>
        </w:rPr>
        <w:fldChar w:fldCharType="separate"/>
      </w:r>
      <w:r w:rsidR="00387239" w:rsidRPr="008D043F">
        <w:rPr>
          <w:rFonts w:asciiTheme="minorHAnsi" w:eastAsiaTheme="minorHAnsi" w:hAnsiTheme="minorHAnsi" w:cstheme="minorHAnsi"/>
          <w:sz w:val="22"/>
          <w:lang w:val="hr-HR"/>
        </w:rPr>
        <w:t>(FAO</w:t>
      </w:r>
      <w:r w:rsidR="00467322" w:rsidRPr="008D043F">
        <w:rPr>
          <w:rFonts w:asciiTheme="minorHAnsi" w:eastAsiaTheme="minorHAnsi" w:hAnsiTheme="minorHAnsi" w:cstheme="minorHAnsi"/>
          <w:sz w:val="22"/>
          <w:lang w:val="hr-HR"/>
        </w:rPr>
        <w:t>,</w:t>
      </w:r>
      <w:r w:rsidR="00387239" w:rsidRPr="008D043F">
        <w:rPr>
          <w:rFonts w:asciiTheme="minorHAnsi" w:eastAsiaTheme="minorHAnsi" w:hAnsiTheme="minorHAnsi" w:cstheme="minorHAnsi"/>
          <w:sz w:val="22"/>
          <w:lang w:val="hr-HR"/>
        </w:rPr>
        <w:t xml:space="preserve"> 2015a)</w:t>
      </w:r>
      <w:r w:rsidR="00325808" w:rsidRPr="008D043F">
        <w:rPr>
          <w:rFonts w:asciiTheme="minorHAnsi" w:eastAsiaTheme="minorHAnsi" w:hAnsiTheme="minorHAnsi" w:cstheme="minorHAnsi"/>
          <w:color w:val="000000" w:themeColor="text1"/>
          <w:sz w:val="22"/>
          <w:szCs w:val="22"/>
          <w:lang w:val="hr-HR" w:eastAsia="en-US"/>
        </w:rPr>
        <w:fldChar w:fldCharType="end"/>
      </w:r>
      <w:r w:rsidRPr="008D043F">
        <w:rPr>
          <w:rFonts w:asciiTheme="minorHAnsi" w:eastAsiaTheme="minorHAnsi" w:hAnsiTheme="minorHAnsi" w:cstheme="minorHAnsi"/>
          <w:color w:val="000000" w:themeColor="text1"/>
          <w:sz w:val="22"/>
          <w:szCs w:val="22"/>
          <w:lang w:val="hr-HR" w:eastAsia="en-US"/>
        </w:rPr>
        <w:t xml:space="preserve">.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color w:val="000000" w:themeColor="text1"/>
          <w:sz w:val="22"/>
          <w:szCs w:val="22"/>
          <w:lang w:val="hr-HR" w:eastAsia="en-US"/>
        </w:rPr>
        <w:t>BiH započele su aktivnosti na uspostavljanju informacijskog sistema u šumarstvu</w:t>
      </w:r>
      <w:r w:rsidR="003826E2" w:rsidRPr="008D043F">
        <w:rPr>
          <w:rFonts w:asciiTheme="minorHAnsi" w:eastAsiaTheme="minorHAnsi" w:hAnsiTheme="minorHAnsi" w:cstheme="minorHAnsi"/>
          <w:color w:val="000000" w:themeColor="text1"/>
          <w:sz w:val="22"/>
          <w:szCs w:val="22"/>
          <w:lang w:val="hr-HR" w:eastAsia="en-US"/>
        </w:rPr>
        <w:t xml:space="preserve"> </w:t>
      </w:r>
      <w:r w:rsidR="003826E2" w:rsidRPr="008D043F">
        <w:rPr>
          <w:rFonts w:asciiTheme="minorHAnsi" w:eastAsiaTheme="minorHAnsi" w:hAnsiTheme="minorHAnsi" w:cstheme="minorHAnsi"/>
          <w:color w:val="000000" w:themeColor="text1"/>
          <w:sz w:val="22"/>
          <w:szCs w:val="22"/>
          <w:lang w:val="hr-HR" w:eastAsia="en-US"/>
        </w:rPr>
        <w:fldChar w:fldCharType="begin"/>
      </w:r>
      <w:r w:rsidR="003826E2" w:rsidRPr="008D043F">
        <w:rPr>
          <w:rFonts w:asciiTheme="minorHAnsi" w:eastAsiaTheme="minorHAnsi" w:hAnsiTheme="minorHAnsi" w:cstheme="minorHAnsi"/>
          <w:color w:val="000000" w:themeColor="text1"/>
          <w:sz w:val="22"/>
          <w:szCs w:val="22"/>
          <w:lang w:val="hr-HR" w:eastAsia="en-US"/>
        </w:rPr>
        <w:instrText xml:space="preserve"> ADDIN ZOTERO_ITEM CSL_CITATION {"citationID":"6vwFYgn3","properties":{"formattedCitation":"(UNEP 2018)","plainCitation":"(UNEP 2018)","noteIndex":0},"citationItems":[{"id":1533,"uris":["http://zotero.org/users/7192877/items/ENWPUG8N"],"itemData":{"id":1533,"type":"report","title":"State of the Environment Report of BiH (2013 - 2017)","author":[{"family":"UNEP","given":""}],"issued":{"date-parts":[["2018"]]}}}],"schema":"https://github.com/citation-style-language/schema/raw/master/csl-citation.json"} </w:instrText>
      </w:r>
      <w:r w:rsidR="003826E2" w:rsidRPr="008D043F">
        <w:rPr>
          <w:rFonts w:asciiTheme="minorHAnsi" w:eastAsiaTheme="minorHAnsi" w:hAnsiTheme="minorHAnsi" w:cstheme="minorHAnsi"/>
          <w:color w:val="000000" w:themeColor="text1"/>
          <w:sz w:val="22"/>
          <w:szCs w:val="22"/>
          <w:lang w:val="hr-HR" w:eastAsia="en-US"/>
        </w:rPr>
        <w:fldChar w:fldCharType="separate"/>
      </w:r>
      <w:r w:rsidR="003826E2" w:rsidRPr="008D043F">
        <w:rPr>
          <w:rFonts w:asciiTheme="minorHAnsi" w:eastAsiaTheme="minorHAnsi" w:hAnsiTheme="minorHAnsi" w:cstheme="minorHAnsi"/>
          <w:sz w:val="22"/>
          <w:lang w:val="hr-HR"/>
        </w:rPr>
        <w:t>(UNEP</w:t>
      </w:r>
      <w:r w:rsidR="00467322" w:rsidRPr="008D043F">
        <w:rPr>
          <w:rFonts w:asciiTheme="minorHAnsi" w:eastAsiaTheme="minorHAnsi" w:hAnsiTheme="minorHAnsi" w:cstheme="minorHAnsi"/>
          <w:sz w:val="22"/>
          <w:lang w:val="hr-HR"/>
        </w:rPr>
        <w:t>,</w:t>
      </w:r>
      <w:r w:rsidR="003826E2" w:rsidRPr="008D043F">
        <w:rPr>
          <w:rFonts w:asciiTheme="minorHAnsi" w:eastAsiaTheme="minorHAnsi" w:hAnsiTheme="minorHAnsi" w:cstheme="minorHAnsi"/>
          <w:sz w:val="22"/>
          <w:lang w:val="hr-HR"/>
        </w:rPr>
        <w:t xml:space="preserve"> 2018)</w:t>
      </w:r>
      <w:r w:rsidR="003826E2" w:rsidRPr="008D043F">
        <w:rPr>
          <w:rFonts w:asciiTheme="minorHAnsi" w:eastAsiaTheme="minorHAnsi" w:hAnsiTheme="minorHAnsi" w:cstheme="minorHAnsi"/>
          <w:color w:val="000000" w:themeColor="text1"/>
          <w:sz w:val="22"/>
          <w:szCs w:val="22"/>
          <w:lang w:val="hr-HR" w:eastAsia="en-US"/>
        </w:rPr>
        <w:fldChar w:fldCharType="end"/>
      </w:r>
      <w:r w:rsidRPr="008D043F">
        <w:rPr>
          <w:rFonts w:asciiTheme="minorHAnsi" w:eastAsiaTheme="minorHAnsi" w:hAnsiTheme="minorHAnsi" w:cstheme="minorHAnsi"/>
          <w:color w:val="000000" w:themeColor="text1"/>
          <w:sz w:val="22"/>
          <w:szCs w:val="22"/>
          <w:lang w:val="hr-HR" w:eastAsia="en-US"/>
        </w:rPr>
        <w:t xml:space="preserve">. </w:t>
      </w:r>
    </w:p>
    <w:p w14:paraId="74A755D6"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ored proizvodnje drveta, šume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daju i niz drugih proizvoda (gljive, aromatične i ljekovite biljke, šumsko voće i plodovi itd.), koji su u prethodnom periodu relativno malo korišteni. Bez obzira na njihovo obilje i nesporne socijalne, ekonomske i ekološke vrijednosti, ovi proizvodi do danas nisu adekvatno vrednovani niti se njima održivo gospodarilo. Šumarska struka treba snažnije promovirati multifunkcionalni karakter resursa kojima gospodari, te potrajno koristiti sve njegove proizvode i usluge. Komercijalno korištenje aromatičnog, jestivog i ljekovitog bilja, šumskih plodova i gljiva može biti važan dio finansiranja održivog gospodarenja šumama. Trenutno se najveći broj biljaka i gljiva sakuplja za ličnu, a rjeđe za komercijalnu upotrebu. Težište bi trebalo biti na poticanju i promoviranju intenzivnijeg i održivog korištenja aromatičnog, jestivog i ljekovitog bilja, šumskih plodova i gljiva, u smislu njihovog potencijala za razvoj ruralnih područja. Pored toga, korištenje nedrvnih šumskih proizvoda i usluga otvara mogućnost razvoja malog i srednjeg poduzetništva. </w:t>
      </w:r>
    </w:p>
    <w:p w14:paraId="5294DEDD" w14:textId="6828ADD8"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Šume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bogate su i lovnom divljači od koje se nekoliko vrsta nalazi na Crvenoj listi faune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Divokoza se smatra ugroženom vrstom, vuk i ris se smatraju rijetkom vrstom, a bosanski mrki medvjed se smatra ugroženom i rijetkom vrstom. U odnosu na stepen zaštite, za neke </w:t>
      </w:r>
      <w:r w:rsidRPr="008D043F">
        <w:rPr>
          <w:rFonts w:asciiTheme="minorHAnsi" w:eastAsiaTheme="minorHAnsi" w:hAnsiTheme="minorHAnsi" w:cstheme="minorHAnsi"/>
          <w:sz w:val="22"/>
          <w:szCs w:val="22"/>
          <w:lang w:val="hr-HR" w:eastAsia="en-US"/>
        </w:rPr>
        <w:lastRenderedPageBreak/>
        <w:t xml:space="preserve">vrste je lov potpuno zabranjen, dok se za neke propisuje period lovostaja. Prema podacima iz Četvrtog dopunjenog i revidiranog sistematskog pregleda ptica u BiH </w:t>
      </w:r>
      <w:r w:rsidR="00AB36F1" w:rsidRPr="008D043F">
        <w:rPr>
          <w:rFonts w:asciiTheme="minorHAnsi" w:eastAsiaTheme="minorHAnsi" w:hAnsiTheme="minorHAnsi" w:cstheme="minorHAnsi"/>
          <w:sz w:val="22"/>
          <w:szCs w:val="22"/>
          <w:lang w:val="hr-HR" w:eastAsia="en-US"/>
        </w:rPr>
        <w:fldChar w:fldCharType="begin"/>
      </w:r>
      <w:r w:rsidR="00AB36F1" w:rsidRPr="008D043F">
        <w:rPr>
          <w:rFonts w:asciiTheme="minorHAnsi" w:eastAsiaTheme="minorHAnsi" w:hAnsiTheme="minorHAnsi" w:cstheme="minorHAnsi"/>
          <w:sz w:val="22"/>
          <w:szCs w:val="22"/>
          <w:lang w:val="hr-HR" w:eastAsia="en-US"/>
        </w:rPr>
        <w:instrText xml:space="preserve"> ADDIN ZOTERO_ITEM CSL_CITATION {"citationID":"ovuLHO33","properties":{"formattedCitation":"(Droci\\uc0\\u263{} et al. 2012)","plainCitation":"(Drocić et al. 2012)","noteIndex":0},"citationItems":[{"id":1534,"uris":["http://zotero.org/users/7192877/items/CVQACCTV"],"itemData":{"id":1534,"type":"report","title":"Četvrti dopunjeni i revidirani sistematski pregled ptica Bosne i Hercegovine","author":[{"family":"Drocić","given":"Narcis"},{"family":"Kotrošan","given":"Dražen"},{"family":"Dervović","given":"Ilhan"},{"family":"Lelo","given":"Suvad"}],"issued":{"date-parts":[["2012"]]}}}],"schema":"https://github.com/citation-style-language/schema/raw/master/csl-citation.json"} </w:instrText>
      </w:r>
      <w:r w:rsidR="00AB36F1" w:rsidRPr="008D043F">
        <w:rPr>
          <w:rFonts w:asciiTheme="minorHAnsi" w:eastAsiaTheme="minorHAnsi" w:hAnsiTheme="minorHAnsi" w:cstheme="minorHAnsi"/>
          <w:sz w:val="22"/>
          <w:szCs w:val="22"/>
          <w:lang w:val="hr-HR" w:eastAsia="en-US"/>
        </w:rPr>
        <w:fldChar w:fldCharType="separate"/>
      </w:r>
      <w:r w:rsidR="00AB36F1" w:rsidRPr="008D043F">
        <w:rPr>
          <w:rFonts w:asciiTheme="minorHAnsi" w:hAnsiTheme="minorHAnsi" w:cstheme="minorHAnsi"/>
          <w:sz w:val="22"/>
          <w:lang w:val="hr-HR"/>
        </w:rPr>
        <w:t xml:space="preserve">(Drocić </w:t>
      </w:r>
      <w:r w:rsidR="00AB36F1" w:rsidRPr="008D043F">
        <w:rPr>
          <w:rFonts w:asciiTheme="minorHAnsi" w:hAnsiTheme="minorHAnsi" w:cstheme="minorHAnsi"/>
          <w:i/>
          <w:iCs/>
          <w:sz w:val="22"/>
          <w:lang w:val="hr-HR"/>
        </w:rPr>
        <w:t>et al.</w:t>
      </w:r>
      <w:r w:rsidR="00467322" w:rsidRPr="008D043F">
        <w:rPr>
          <w:rFonts w:asciiTheme="minorHAnsi" w:hAnsiTheme="minorHAnsi" w:cstheme="minorHAnsi"/>
          <w:sz w:val="22"/>
          <w:lang w:val="hr-HR"/>
        </w:rPr>
        <w:t>,</w:t>
      </w:r>
      <w:r w:rsidR="00AB36F1" w:rsidRPr="008D043F">
        <w:rPr>
          <w:rFonts w:asciiTheme="minorHAnsi" w:hAnsiTheme="minorHAnsi" w:cstheme="minorHAnsi"/>
          <w:sz w:val="22"/>
          <w:lang w:val="hr-HR"/>
        </w:rPr>
        <w:t xml:space="preserve"> 2012)</w:t>
      </w:r>
      <w:r w:rsidR="00AB36F1"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u BiH je zabilježeno 338 vrsta, od čega je 230 vrsta registrirano kao gnjezdarice, a od kojih je 20-ak prestalo gnijezditi u </w:t>
      </w:r>
      <w:r w:rsidR="00A01E8F" w:rsidRPr="008D043F">
        <w:rPr>
          <w:rFonts w:asciiTheme="minorHAnsi" w:eastAsiaTheme="minorHAnsi" w:hAnsiTheme="minorHAnsi" w:cstheme="minorHAnsi"/>
          <w:sz w:val="22"/>
          <w:szCs w:val="22"/>
          <w:lang w:val="hr-HR" w:eastAsia="en-US"/>
        </w:rPr>
        <w:t>BiH</w:t>
      </w:r>
      <w:r w:rsidRPr="008D043F">
        <w:rPr>
          <w:rFonts w:asciiTheme="minorHAnsi" w:eastAsiaTheme="minorHAnsi" w:hAnsiTheme="minorHAnsi" w:cstheme="minorHAnsi"/>
          <w:sz w:val="22"/>
          <w:szCs w:val="22"/>
          <w:lang w:val="hr-HR" w:eastAsia="en-US"/>
        </w:rPr>
        <w:t xml:space="preserve"> u posljednjih stotinu godina</w:t>
      </w:r>
      <w:r w:rsidR="000425F9" w:rsidRPr="008D043F">
        <w:rPr>
          <w:rFonts w:asciiTheme="minorHAnsi" w:eastAsiaTheme="minorHAnsi" w:hAnsiTheme="minorHAnsi" w:cstheme="minorHAnsi"/>
          <w:sz w:val="22"/>
          <w:szCs w:val="22"/>
          <w:lang w:val="hr-HR" w:eastAsia="en-US"/>
        </w:rPr>
        <w:t xml:space="preserve"> </w:t>
      </w:r>
      <w:r w:rsidR="000425F9" w:rsidRPr="008D043F">
        <w:rPr>
          <w:rFonts w:asciiTheme="minorHAnsi" w:eastAsiaTheme="minorHAnsi" w:hAnsiTheme="minorHAnsi" w:cstheme="minorHAnsi"/>
          <w:sz w:val="22"/>
          <w:szCs w:val="22"/>
          <w:lang w:val="hr-HR" w:eastAsia="en-US"/>
        </w:rPr>
        <w:fldChar w:fldCharType="begin"/>
      </w:r>
      <w:r w:rsidR="000425F9" w:rsidRPr="008D043F">
        <w:rPr>
          <w:rFonts w:asciiTheme="minorHAnsi" w:eastAsiaTheme="minorHAnsi" w:hAnsiTheme="minorHAnsi" w:cstheme="minorHAnsi"/>
          <w:sz w:val="22"/>
          <w:szCs w:val="22"/>
          <w:lang w:val="hr-HR" w:eastAsia="en-US"/>
        </w:rPr>
        <w:instrText xml:space="preserve"> ADDIN ZOTERO_ITEM CSL_CITATION {"citationID":"Rks6kBcS","properties":{"formattedCitation":"(Kotro\\uc0\\u353{}an and Papes 2007)","plainCitation":"(Kotrošan and Papes 2007)","noteIndex":0},"citationItems":[{"id":1535,"uris":["http://zotero.org/users/7192877/items/S53X93QB"],"itemData":{"id":1535,"type":"report","title":"Popis ptica zabilježenih u Bosni i Hercegovini od 1888. do 2006. godine","author":[{"family":"Kotrošan","given":"Dražen"},{"family":"Papes","given":"Monica"}],"issued":{"date-parts":[["2007"]]}}}],"schema":"https://github.com/citation-style-language/schema/raw/master/csl-citation.json"} </w:instrText>
      </w:r>
      <w:r w:rsidR="000425F9" w:rsidRPr="008D043F">
        <w:rPr>
          <w:rFonts w:asciiTheme="minorHAnsi" w:eastAsiaTheme="minorHAnsi" w:hAnsiTheme="minorHAnsi" w:cstheme="minorHAnsi"/>
          <w:sz w:val="22"/>
          <w:szCs w:val="22"/>
          <w:lang w:val="hr-HR" w:eastAsia="en-US"/>
        </w:rPr>
        <w:fldChar w:fldCharType="separate"/>
      </w:r>
      <w:r w:rsidR="000425F9" w:rsidRPr="008D043F">
        <w:rPr>
          <w:rFonts w:asciiTheme="minorHAnsi" w:hAnsiTheme="minorHAnsi" w:cstheme="minorHAnsi"/>
          <w:sz w:val="22"/>
          <w:lang w:val="hr-HR"/>
        </w:rPr>
        <w:t xml:space="preserve">(Kotrošan </w:t>
      </w:r>
      <w:r w:rsidR="00467322" w:rsidRPr="008D043F">
        <w:rPr>
          <w:rFonts w:asciiTheme="minorHAnsi" w:hAnsiTheme="minorHAnsi" w:cstheme="minorHAnsi"/>
          <w:sz w:val="22"/>
          <w:lang w:val="hr-HR"/>
        </w:rPr>
        <w:t>i</w:t>
      </w:r>
      <w:r w:rsidR="000425F9" w:rsidRPr="008D043F">
        <w:rPr>
          <w:rFonts w:asciiTheme="minorHAnsi" w:hAnsiTheme="minorHAnsi" w:cstheme="minorHAnsi"/>
          <w:sz w:val="22"/>
          <w:lang w:val="hr-HR"/>
        </w:rPr>
        <w:t xml:space="preserve"> Papes</w:t>
      </w:r>
      <w:r w:rsidR="00467322" w:rsidRPr="008D043F">
        <w:rPr>
          <w:rFonts w:asciiTheme="minorHAnsi" w:hAnsiTheme="minorHAnsi" w:cstheme="minorHAnsi"/>
          <w:sz w:val="22"/>
          <w:lang w:val="hr-HR"/>
        </w:rPr>
        <w:t>,</w:t>
      </w:r>
      <w:r w:rsidR="000425F9" w:rsidRPr="008D043F">
        <w:rPr>
          <w:rFonts w:asciiTheme="minorHAnsi" w:hAnsiTheme="minorHAnsi" w:cstheme="minorHAnsi"/>
          <w:sz w:val="22"/>
          <w:lang w:val="hr-HR"/>
        </w:rPr>
        <w:t xml:space="preserve"> 2007)</w:t>
      </w:r>
      <w:r w:rsidR="000425F9"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Crvena list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BiH</w:t>
      </w:r>
      <w:r w:rsidR="000425F9" w:rsidRPr="008D043F">
        <w:rPr>
          <w:rFonts w:asciiTheme="minorHAnsi" w:eastAsiaTheme="minorHAnsi" w:hAnsiTheme="minorHAnsi" w:cstheme="minorHAnsi"/>
          <w:sz w:val="22"/>
          <w:szCs w:val="22"/>
          <w:lang w:val="hr-HR" w:eastAsia="en-US"/>
        </w:rPr>
        <w:t xml:space="preserve"> </w:t>
      </w:r>
      <w:r w:rsidR="000425F9"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BKrnwgW3","properties":{"formattedCitation":"(Sl. glasnik FBiH, br. 7/14 2014)","plainCitation":"(Sl. glasnik FBiH, br. 7/14 2014)","dontUpdate":true,"noteIndex":0},"citationItems":[{"id":1473,"uris":["http://zotero.org/users/7192877/items/IY554ZFH"],"itemData":{"id":1473,"type":"document","title":"Crvena lista ugroženih divljih vrsta i podvrsta biljaka, životinja i gljiva","URL":"https://www.fmoit.gov.ba/upload/file/2020/7__Crvena%20lista%20ugro%C5%BEenih%20divljih%20vrsta%20i%20podvrsta%20biljaka%2C%20%C5%BEivotinja%20i%20gljiva%20(Slu%C5%BEbene%20novine%20Federacije%20BiH%2C%20broj%207_14).pdf","author":[{"family":"\"Sl. novine Federacije BiH\", broj 7/14","given":""}],"issued":{"date-parts":[["2014"]]}}}],"schema":"https://github.com/citation-style-language/schema/raw/master/csl-citation.json"} </w:instrText>
      </w:r>
      <w:r w:rsidR="000425F9" w:rsidRPr="008D043F">
        <w:rPr>
          <w:rFonts w:asciiTheme="minorHAnsi" w:eastAsiaTheme="minorHAnsi" w:hAnsiTheme="minorHAnsi" w:cstheme="minorHAnsi"/>
          <w:sz w:val="22"/>
          <w:szCs w:val="22"/>
          <w:lang w:val="hr-HR" w:eastAsia="en-US"/>
        </w:rPr>
        <w:fldChar w:fldCharType="separate"/>
      </w:r>
      <w:r w:rsidR="003D5751" w:rsidRPr="008D043F">
        <w:rPr>
          <w:rFonts w:asciiTheme="minorHAnsi" w:eastAsiaTheme="minorHAnsi" w:hAnsiTheme="minorHAnsi" w:cstheme="minorHAnsi"/>
          <w:sz w:val="22"/>
          <w:lang w:val="hr-HR"/>
        </w:rPr>
        <w:t>(</w:t>
      </w:r>
      <w:r w:rsidR="00467322" w:rsidRPr="008D043F">
        <w:rPr>
          <w:rFonts w:asciiTheme="minorHAnsi" w:eastAsiaTheme="minorHAnsi" w:hAnsiTheme="minorHAnsi" w:cstheme="minorHAnsi"/>
          <w:sz w:val="22"/>
          <w:lang w:val="hr-HR"/>
        </w:rPr>
        <w:t>"</w:t>
      </w:r>
      <w:r w:rsidR="003D5751" w:rsidRPr="008D043F">
        <w:rPr>
          <w:rFonts w:asciiTheme="minorHAnsi" w:eastAsiaTheme="minorHAnsi" w:hAnsiTheme="minorHAnsi" w:cstheme="minorHAnsi"/>
          <w:sz w:val="22"/>
          <w:lang w:val="hr-HR"/>
        </w:rPr>
        <w:t xml:space="preserve">Sl. </w:t>
      </w:r>
      <w:r w:rsidR="000C2D8B" w:rsidRPr="008D043F">
        <w:rPr>
          <w:rFonts w:asciiTheme="minorHAnsi" w:eastAsiaTheme="minorHAnsi" w:hAnsiTheme="minorHAnsi" w:cstheme="minorHAnsi"/>
          <w:sz w:val="22"/>
          <w:lang w:val="hr-HR"/>
        </w:rPr>
        <w:t>novine</w:t>
      </w:r>
      <w:r w:rsidR="003D5751" w:rsidRPr="008D043F">
        <w:rPr>
          <w:rFonts w:asciiTheme="minorHAnsi" w:eastAsiaTheme="minorHAnsi" w:hAnsiTheme="minorHAnsi" w:cstheme="minorHAnsi"/>
          <w:sz w:val="22"/>
          <w:lang w:val="hr-HR"/>
        </w:rPr>
        <w:t xml:space="preserve"> F</w:t>
      </w:r>
      <w:r w:rsidR="00467322" w:rsidRPr="008D043F">
        <w:rPr>
          <w:rFonts w:asciiTheme="minorHAnsi" w:eastAsiaTheme="minorHAnsi" w:hAnsiTheme="minorHAnsi" w:cstheme="minorHAnsi"/>
          <w:sz w:val="22"/>
          <w:lang w:val="hr-HR"/>
        </w:rPr>
        <w:t xml:space="preserve">ederacije </w:t>
      </w:r>
      <w:r w:rsidR="003D5751" w:rsidRPr="008D043F">
        <w:rPr>
          <w:rFonts w:asciiTheme="minorHAnsi" w:eastAsiaTheme="minorHAnsi" w:hAnsiTheme="minorHAnsi" w:cstheme="minorHAnsi"/>
          <w:sz w:val="22"/>
          <w:lang w:val="hr-HR"/>
        </w:rPr>
        <w:t>BiH</w:t>
      </w:r>
      <w:r w:rsidR="00467322" w:rsidRPr="008D043F">
        <w:rPr>
          <w:rFonts w:asciiTheme="minorHAnsi" w:eastAsiaTheme="minorHAnsi" w:hAnsiTheme="minorHAnsi" w:cstheme="minorHAnsi"/>
          <w:sz w:val="22"/>
          <w:lang w:val="hr-HR"/>
        </w:rPr>
        <w:t>"</w:t>
      </w:r>
      <w:r w:rsidR="003D5751" w:rsidRPr="008D043F">
        <w:rPr>
          <w:rFonts w:asciiTheme="minorHAnsi" w:eastAsiaTheme="minorHAnsi" w:hAnsiTheme="minorHAnsi" w:cstheme="minorHAnsi"/>
          <w:sz w:val="22"/>
          <w:lang w:val="hr-HR"/>
        </w:rPr>
        <w:t>, b</w:t>
      </w:r>
      <w:r w:rsidR="00467322" w:rsidRPr="008D043F">
        <w:rPr>
          <w:rFonts w:asciiTheme="minorHAnsi" w:eastAsiaTheme="minorHAnsi" w:hAnsiTheme="minorHAnsi" w:cstheme="minorHAnsi"/>
          <w:sz w:val="22"/>
          <w:lang w:val="hr-HR"/>
        </w:rPr>
        <w:t>roj</w:t>
      </w:r>
      <w:r w:rsidR="003D5751" w:rsidRPr="008D043F">
        <w:rPr>
          <w:rFonts w:asciiTheme="minorHAnsi" w:eastAsiaTheme="minorHAnsi" w:hAnsiTheme="minorHAnsi" w:cstheme="minorHAnsi"/>
          <w:sz w:val="22"/>
          <w:lang w:val="hr-HR"/>
        </w:rPr>
        <w:t xml:space="preserve"> 7/14)</w:t>
      </w:r>
      <w:r w:rsidR="000425F9"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sadrži 198 gnjezdarica i 62 vrste koje su selice, zimovalice ili negnjezdarice. U Zakonu o lovstvu Federacije </w:t>
      </w:r>
      <w:r w:rsidR="00C204E5" w:rsidRPr="008D043F">
        <w:rPr>
          <w:rFonts w:asciiTheme="minorHAnsi" w:eastAsiaTheme="minorHAnsi" w:hAnsiTheme="minorHAnsi" w:cstheme="minorHAnsi"/>
          <w:sz w:val="22"/>
          <w:szCs w:val="22"/>
          <w:lang w:val="hr-HR" w:eastAsia="en-US"/>
        </w:rPr>
        <w:t xml:space="preserve">BiH </w:t>
      </w:r>
      <w:r w:rsidR="00C204E5"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rHIgul5r","properties":{"formattedCitation":"(Sl. glasnik FBiH, br. 04/06, 08/10, 81/14 2006)","plainCitation":"(Sl. glasnik FBiH, br. 04/06, 08/10, 81/14 2006)","dontUpdate":true,"noteIndex":0},"citationItems":[{"id":1536,"uris":["http://zotero.org/users/7192877/items/MP3YP3W7"],"itemData":{"id":1536,"type":"legislation","title":"Zakon o lovstvu Federacije BiH","URL":"http://jpsumetk.ba/file/04-zakon-o-lovstvu-sl-novine-f-bih-br-4-06/120","author":[{"family":"\"Sl. novine Federacije BiH\", br. 04/06, 08/10, 81/14","given":""}],"issued":{"date-parts":[["2006"]]}}}],"schema":"https://github.com/citation-style-language/schema/raw/master/csl-citation.json"} </w:instrText>
      </w:r>
      <w:r w:rsidR="00C204E5" w:rsidRPr="008D043F">
        <w:rPr>
          <w:rFonts w:asciiTheme="minorHAnsi" w:eastAsiaTheme="minorHAnsi" w:hAnsiTheme="minorHAnsi" w:cstheme="minorHAnsi"/>
          <w:sz w:val="22"/>
          <w:szCs w:val="22"/>
          <w:lang w:val="hr-HR" w:eastAsia="en-US"/>
        </w:rPr>
        <w:fldChar w:fldCharType="separate"/>
      </w:r>
      <w:r w:rsidR="00C204E5" w:rsidRPr="008D043F">
        <w:rPr>
          <w:rFonts w:asciiTheme="minorHAnsi" w:eastAsiaTheme="minorHAnsi" w:hAnsiTheme="minorHAnsi" w:cstheme="minorHAnsi"/>
          <w:sz w:val="22"/>
          <w:lang w:val="hr-HR"/>
        </w:rPr>
        <w:t>(</w:t>
      </w:r>
      <w:r w:rsidR="00467322" w:rsidRPr="008D043F">
        <w:rPr>
          <w:rFonts w:asciiTheme="minorHAnsi" w:eastAsiaTheme="minorHAnsi" w:hAnsiTheme="minorHAnsi" w:cstheme="minorHAnsi"/>
          <w:sz w:val="22"/>
          <w:lang w:val="hr-HR"/>
        </w:rPr>
        <w:t>"</w:t>
      </w:r>
      <w:r w:rsidR="00C204E5" w:rsidRPr="008D043F">
        <w:rPr>
          <w:rFonts w:asciiTheme="minorHAnsi" w:eastAsiaTheme="minorHAnsi" w:hAnsiTheme="minorHAnsi" w:cstheme="minorHAnsi"/>
          <w:sz w:val="22"/>
          <w:lang w:val="hr-HR"/>
        </w:rPr>
        <w:t xml:space="preserve">Sl. </w:t>
      </w:r>
      <w:r w:rsidR="000C2D8B" w:rsidRPr="008D043F">
        <w:rPr>
          <w:rFonts w:asciiTheme="minorHAnsi" w:eastAsiaTheme="minorHAnsi" w:hAnsiTheme="minorHAnsi" w:cstheme="minorHAnsi"/>
          <w:sz w:val="22"/>
          <w:lang w:val="hr-HR"/>
        </w:rPr>
        <w:t>novine</w:t>
      </w:r>
      <w:r w:rsidR="00C204E5" w:rsidRPr="008D043F">
        <w:rPr>
          <w:rFonts w:asciiTheme="minorHAnsi" w:eastAsiaTheme="minorHAnsi" w:hAnsiTheme="minorHAnsi" w:cstheme="minorHAnsi"/>
          <w:sz w:val="22"/>
          <w:lang w:val="hr-HR"/>
        </w:rPr>
        <w:t xml:space="preserve"> F</w:t>
      </w:r>
      <w:r w:rsidR="00467322" w:rsidRPr="008D043F">
        <w:rPr>
          <w:rFonts w:asciiTheme="minorHAnsi" w:eastAsiaTheme="minorHAnsi" w:hAnsiTheme="minorHAnsi" w:cstheme="minorHAnsi"/>
          <w:sz w:val="22"/>
          <w:lang w:val="hr-HR"/>
        </w:rPr>
        <w:t xml:space="preserve">ederacije </w:t>
      </w:r>
      <w:r w:rsidR="00C204E5" w:rsidRPr="008D043F">
        <w:rPr>
          <w:rFonts w:asciiTheme="minorHAnsi" w:eastAsiaTheme="minorHAnsi" w:hAnsiTheme="minorHAnsi" w:cstheme="minorHAnsi"/>
          <w:sz w:val="22"/>
          <w:lang w:val="hr-HR"/>
        </w:rPr>
        <w:t>BiH</w:t>
      </w:r>
      <w:r w:rsidR="00467322" w:rsidRPr="008D043F">
        <w:rPr>
          <w:rFonts w:asciiTheme="minorHAnsi" w:eastAsiaTheme="minorHAnsi" w:hAnsiTheme="minorHAnsi" w:cstheme="minorHAnsi"/>
          <w:sz w:val="22"/>
          <w:lang w:val="hr-HR"/>
        </w:rPr>
        <w:t>"</w:t>
      </w:r>
      <w:r w:rsidR="00C204E5" w:rsidRPr="008D043F">
        <w:rPr>
          <w:rFonts w:asciiTheme="minorHAnsi" w:eastAsiaTheme="minorHAnsi" w:hAnsiTheme="minorHAnsi" w:cstheme="minorHAnsi"/>
          <w:sz w:val="22"/>
          <w:lang w:val="hr-HR"/>
        </w:rPr>
        <w:t>, br. 04/06, 08/10, 81/14)</w:t>
      </w:r>
      <w:r w:rsidR="00C204E5"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kao „divljač“ je označeno 119 vrsta ptica (član 13). Veliki tetrijeb, buljina ili velika ušara, i orao zmijar smatraju se rizičnom vrstom, te za njih vrijedi zabrana lova. </w:t>
      </w:r>
    </w:p>
    <w:p w14:paraId="3436A252" w14:textId="7BA225D6" w:rsidR="008E2181" w:rsidRPr="008D043F" w:rsidRDefault="008E2181" w:rsidP="0068355A">
      <w:pPr>
        <w:spacing w:after="160" w:line="276" w:lineRule="auto"/>
        <w:jc w:val="both"/>
        <w:rPr>
          <w:rFonts w:asciiTheme="minorHAnsi" w:eastAsia="Calibri" w:hAnsiTheme="minorHAnsi" w:cstheme="minorHAnsi"/>
          <w:sz w:val="22"/>
          <w:szCs w:val="22"/>
          <w:lang w:val="hr-HR" w:eastAsia="en-US"/>
        </w:rPr>
      </w:pPr>
      <w:r w:rsidRPr="008D043F">
        <w:rPr>
          <w:rFonts w:asciiTheme="minorHAnsi" w:eastAsia="Calibri" w:hAnsiTheme="minorHAnsi" w:cstheme="minorHAnsi"/>
          <w:sz w:val="22"/>
          <w:szCs w:val="22"/>
          <w:lang w:val="hr-HR" w:eastAsia="en-US"/>
        </w:rPr>
        <w:t xml:space="preserve">Od ukupne površine </w:t>
      </w:r>
      <w:r w:rsidRPr="008D043F">
        <w:rPr>
          <w:rFonts w:asciiTheme="minorHAnsi" w:hAnsiTheme="minorHAnsi" w:cstheme="minorHAnsi"/>
          <w:sz w:val="22"/>
          <w:szCs w:val="22"/>
          <w:lang w:val="hr-HR"/>
        </w:rPr>
        <w:t xml:space="preserve">Federacije </w:t>
      </w:r>
      <w:r w:rsidRPr="008D043F">
        <w:rPr>
          <w:rFonts w:asciiTheme="minorHAnsi" w:eastAsia="Calibri" w:hAnsiTheme="minorHAnsi" w:cstheme="minorHAnsi"/>
          <w:sz w:val="22"/>
          <w:szCs w:val="22"/>
          <w:lang w:val="hr-HR" w:eastAsia="en-US"/>
        </w:rPr>
        <w:t xml:space="preserve">BiH, 1.335.878  ha otpada na šumsko zemljište, a 1.183.015 ha je poljoprivredno zemljište </w:t>
      </w:r>
      <w:r w:rsidR="005677E2" w:rsidRPr="008D043F">
        <w:rPr>
          <w:rFonts w:asciiTheme="minorHAnsi" w:eastAsia="Calibri" w:hAnsiTheme="minorHAnsi" w:cstheme="minorHAnsi"/>
          <w:sz w:val="22"/>
          <w:szCs w:val="22"/>
          <w:lang w:val="hr-HR" w:eastAsia="en-US"/>
        </w:rPr>
        <w:fldChar w:fldCharType="begin"/>
      </w:r>
      <w:r w:rsidR="005677E2" w:rsidRPr="008D043F">
        <w:rPr>
          <w:rFonts w:asciiTheme="minorHAnsi" w:eastAsia="Calibri" w:hAnsiTheme="minorHAnsi" w:cstheme="minorHAnsi"/>
          <w:sz w:val="22"/>
          <w:szCs w:val="22"/>
          <w:lang w:val="hr-HR" w:eastAsia="en-US"/>
        </w:rPr>
        <w:instrText xml:space="preserve"> ADDIN ZOTERO_ITEM CSL_CITATION {"citationID":"QjPb5kfC","properties":{"formattedCitation":"(Federalni zavod za statistiku 2019b)","plainCitation":"(Federalni zavod za statistiku 2019b)","noteIndex":0},"citationItems":[{"id":1537,"uris":["http://zotero.org/users/7192877/items/LMZRVNCB"],"itemData":{"id":1537,"type":"document","title":"Statistički godišnjak Federacije BiH","URL":"http://fzs.ba/index.php/publikacije/statisticki-godisnjaciljetopisi/","author":[{"family":"Federalni zavod za statistiku","given":""}],"issued":{"date-parts":[["2019"]]}}}],"schema":"https://github.com/citation-style-language/schema/raw/master/csl-citation.json"} </w:instrText>
      </w:r>
      <w:r w:rsidR="005677E2" w:rsidRPr="008D043F">
        <w:rPr>
          <w:rFonts w:asciiTheme="minorHAnsi" w:eastAsia="Calibri" w:hAnsiTheme="minorHAnsi" w:cstheme="minorHAnsi"/>
          <w:sz w:val="22"/>
          <w:szCs w:val="22"/>
          <w:lang w:val="hr-HR" w:eastAsia="en-US"/>
        </w:rPr>
        <w:fldChar w:fldCharType="separate"/>
      </w:r>
      <w:r w:rsidR="005677E2" w:rsidRPr="008D043F">
        <w:rPr>
          <w:rFonts w:asciiTheme="minorHAnsi" w:eastAsia="Calibri" w:hAnsiTheme="minorHAnsi" w:cstheme="minorHAnsi"/>
          <w:sz w:val="22"/>
          <w:lang w:val="hr-HR"/>
        </w:rPr>
        <w:t>(Federalni zavod za statistiku</w:t>
      </w:r>
      <w:r w:rsidR="00467322" w:rsidRPr="008D043F">
        <w:rPr>
          <w:rFonts w:asciiTheme="minorHAnsi" w:eastAsia="Calibri" w:hAnsiTheme="minorHAnsi" w:cstheme="minorHAnsi"/>
          <w:sz w:val="22"/>
          <w:lang w:val="hr-HR"/>
        </w:rPr>
        <w:t>,</w:t>
      </w:r>
      <w:r w:rsidR="005677E2" w:rsidRPr="008D043F">
        <w:rPr>
          <w:rFonts w:asciiTheme="minorHAnsi" w:eastAsia="Calibri" w:hAnsiTheme="minorHAnsi" w:cstheme="minorHAnsi"/>
          <w:sz w:val="22"/>
          <w:lang w:val="hr-HR"/>
        </w:rPr>
        <w:t xml:space="preserve"> 2019b)</w:t>
      </w:r>
      <w:r w:rsidR="005677E2" w:rsidRPr="008D043F">
        <w:rPr>
          <w:rFonts w:asciiTheme="minorHAnsi" w:eastAsia="Calibri" w:hAnsiTheme="minorHAnsi" w:cstheme="minorHAnsi"/>
          <w:sz w:val="22"/>
          <w:szCs w:val="22"/>
          <w:lang w:val="hr-HR" w:eastAsia="en-US"/>
        </w:rPr>
        <w:fldChar w:fldCharType="end"/>
      </w:r>
      <w:r w:rsidRPr="008D043F">
        <w:rPr>
          <w:rFonts w:asciiTheme="minorHAnsi" w:eastAsia="Calibri" w:hAnsiTheme="minorHAnsi" w:cstheme="minorHAnsi"/>
          <w:sz w:val="22"/>
          <w:szCs w:val="22"/>
          <w:lang w:val="hr-HR" w:eastAsia="en-US"/>
        </w:rPr>
        <w:t xml:space="preserve">. U strukturi ukupnog poljoprivrednog zemljišta Federacije BiH, obradivo zemljište učestvuje sa 60,0% a pašnjaci, ribnjaci, trstici i bare s 40,0%. Oko 45% poljoprivrednog zemljišta je brdovito zemljište (300‒700 m nmv). U </w:t>
      </w:r>
      <w:r w:rsidRPr="008D043F">
        <w:rPr>
          <w:rFonts w:asciiTheme="minorHAnsi" w:hAnsiTheme="minorHAnsi" w:cstheme="minorHAnsi"/>
          <w:sz w:val="22"/>
          <w:szCs w:val="22"/>
          <w:lang w:val="hr-HR"/>
        </w:rPr>
        <w:t xml:space="preserve">Federaciji </w:t>
      </w:r>
      <w:r w:rsidRPr="008D043F">
        <w:rPr>
          <w:rFonts w:asciiTheme="minorHAnsi" w:eastAsia="Calibri" w:hAnsiTheme="minorHAnsi" w:cstheme="minorHAnsi"/>
          <w:sz w:val="22"/>
          <w:szCs w:val="22"/>
          <w:lang w:val="hr-HR" w:eastAsia="en-US"/>
        </w:rPr>
        <w:t xml:space="preserve">BiH je preko 80% površina s nagibom preko 130. Planinska područja (iznad 700 m nmv) zauzimaju daljnjih 35% poljoprivrednog zemljišta. Površine pod najboljim bonitetnim kategorijama (I“III) su rijetke, odnosno iznose svega 14%. </w:t>
      </w:r>
    </w:p>
    <w:p w14:paraId="2EFDFC0E" w14:textId="77777777" w:rsidR="008E2181" w:rsidRPr="008D043F" w:rsidRDefault="008E2181" w:rsidP="0068355A">
      <w:pPr>
        <w:spacing w:after="160" w:line="276" w:lineRule="auto"/>
        <w:jc w:val="both"/>
        <w:rPr>
          <w:rFonts w:asciiTheme="minorHAnsi" w:eastAsia="Calibri" w:hAnsiTheme="minorHAnsi" w:cstheme="minorHAnsi"/>
          <w:sz w:val="22"/>
          <w:szCs w:val="22"/>
          <w:lang w:val="hr-HR" w:eastAsia="en-US"/>
        </w:rPr>
      </w:pPr>
      <w:r w:rsidRPr="008D043F">
        <w:rPr>
          <w:rFonts w:asciiTheme="minorHAnsi" w:eastAsia="Calibri" w:hAnsiTheme="minorHAnsi" w:cstheme="minorHAnsi"/>
          <w:sz w:val="22"/>
          <w:szCs w:val="22"/>
          <w:lang w:val="hr-HR" w:eastAsia="en-US"/>
        </w:rPr>
        <w:t>Podaci o ribljem fondu prikazani u Strategiji i Akcijskom plan za zaštitu biološke raznolikosti u BiH (2015‒2022) pokazuju da slatke vode BiH naseljava ukupno 113 vrsta i podvrsta slatkovodnih riba (</w:t>
      </w:r>
      <w:r w:rsidRPr="008D043F">
        <w:rPr>
          <w:rFonts w:asciiTheme="minorHAnsi" w:eastAsia="Calibri" w:hAnsiTheme="minorHAnsi" w:cstheme="minorHAnsi"/>
          <w:i/>
          <w:sz w:val="22"/>
          <w:szCs w:val="22"/>
          <w:lang w:val="hr-HR" w:eastAsia="en-US"/>
        </w:rPr>
        <w:t>Osteicthyes</w:t>
      </w:r>
      <w:r w:rsidRPr="008D043F">
        <w:rPr>
          <w:rFonts w:asciiTheme="minorHAnsi" w:eastAsia="Calibri" w:hAnsiTheme="minorHAnsi" w:cstheme="minorHAnsi"/>
          <w:sz w:val="22"/>
          <w:szCs w:val="22"/>
          <w:lang w:val="hr-HR" w:eastAsia="en-US"/>
        </w:rPr>
        <w:t xml:space="preserve">) i 5 vrsta </w:t>
      </w:r>
      <w:r w:rsidRPr="008D043F">
        <w:rPr>
          <w:rFonts w:asciiTheme="minorHAnsi" w:eastAsia="Calibri" w:hAnsiTheme="minorHAnsi" w:cstheme="minorHAnsi"/>
          <w:i/>
          <w:sz w:val="22"/>
          <w:szCs w:val="22"/>
          <w:lang w:val="hr-HR" w:eastAsia="en-US"/>
        </w:rPr>
        <w:t>Agnatha</w:t>
      </w:r>
      <w:r w:rsidRPr="008D043F">
        <w:rPr>
          <w:rFonts w:asciiTheme="minorHAnsi" w:eastAsia="Calibri" w:hAnsiTheme="minorHAnsi" w:cstheme="minorHAnsi"/>
          <w:sz w:val="22"/>
          <w:szCs w:val="22"/>
          <w:lang w:val="hr-HR" w:eastAsia="en-US"/>
        </w:rPr>
        <w:t xml:space="preserve"> iz 70 rodova i 27 familija. Od spomenutog broja vrsta, 105 (89%) su autohtone, a 13 (11%) predstavljaju introducirane vrste, od kojih polovina njih pokazuje invazivan karakter. U ihtiofauni BiH značajno mjesto zauzimaju endemske vrste, među kojima većina ima vrlo usko područje rasprostranjenosti. Do sada je zabilježeno 40 endemskih vrsta, od kojih je čak 35 rasprostranjeno u jadranskom slivu. Što se tiče morske ihtiofaune, BiH se također odlikuje visokom specijskom biološkom raznolikošću; smatra se da dio zaljeva Neum ‒ Klek naseljavaju 193 vrste riba iz 111 rodova i 55 familija. Od slatkovodnih vrsta značajnih za privredni i sportsko-rekreativni ribolov izdvaja se njih približno 50 (oko 43% ukupne slatkovodne ihtiofaune), kako nativnih, tako i introduciranih, s tim da je većina atraktivna sportskim ribolovcima, dok privredni značaj pokazuje manji broj vrsta (oko 10). Kao ekonomski najvažnije vrste u smislu komercijalnog ribolova mogu se izdvojiti: šaran, som, smuđ, štuka, deverika, jež, plotica i babuška. Podaci o uzgoju slatkovodnih ribljih vrsta pokazuju da su uzgojni kapaciteti u stalnom padu u posljednjih 10 godina, uzgoj pastrmke, npr., opao je s 20900 t/god. u 2010. na 1722 tone u 2019. godini.</w:t>
      </w:r>
    </w:p>
    <w:p w14:paraId="60BB7DE0" w14:textId="169271F0" w:rsidR="008E2181" w:rsidRPr="008D043F" w:rsidRDefault="008E2181" w:rsidP="0068355A">
      <w:pPr>
        <w:spacing w:after="160" w:line="276" w:lineRule="auto"/>
        <w:jc w:val="both"/>
        <w:rPr>
          <w:rFonts w:asciiTheme="minorHAnsi" w:eastAsia="Calibri" w:hAnsiTheme="minorHAnsi" w:cstheme="minorHAnsi"/>
          <w:sz w:val="22"/>
          <w:lang w:val="hr-HR"/>
        </w:rPr>
      </w:pPr>
      <w:r w:rsidRPr="008D043F">
        <w:rPr>
          <w:rFonts w:asciiTheme="minorHAnsi" w:eastAsia="Calibri" w:hAnsiTheme="minorHAnsi" w:cstheme="minorHAnsi"/>
          <w:sz w:val="22"/>
          <w:szCs w:val="22"/>
          <w:lang w:val="hr-HR" w:eastAsia="en-US"/>
        </w:rPr>
        <w:t xml:space="preserve">Prema podacima iz Strategije razvoja industrije građevinskog materijala </w:t>
      </w:r>
      <w:r w:rsidRPr="008D043F">
        <w:rPr>
          <w:rFonts w:asciiTheme="minorHAnsi" w:hAnsiTheme="minorHAnsi" w:cstheme="minorHAnsi"/>
          <w:sz w:val="22"/>
          <w:szCs w:val="22"/>
          <w:lang w:val="hr-HR"/>
        </w:rPr>
        <w:t xml:space="preserve">Federacije </w:t>
      </w:r>
      <w:r w:rsidRPr="008D043F">
        <w:rPr>
          <w:rFonts w:asciiTheme="minorHAnsi" w:eastAsia="Calibri" w:hAnsiTheme="minorHAnsi" w:cstheme="minorHAnsi"/>
          <w:sz w:val="22"/>
          <w:szCs w:val="22"/>
          <w:lang w:val="hr-HR" w:eastAsia="en-US"/>
        </w:rPr>
        <w:t>BiH za period 2016‒2025</w:t>
      </w:r>
      <w:r w:rsidR="00315289" w:rsidRPr="008D043F">
        <w:rPr>
          <w:rFonts w:asciiTheme="minorHAnsi" w:eastAsia="Calibri" w:hAnsiTheme="minorHAnsi" w:cstheme="minorHAnsi"/>
          <w:sz w:val="22"/>
          <w:szCs w:val="22"/>
          <w:lang w:val="hr-HR" w:eastAsia="en-US"/>
        </w:rPr>
        <w:t xml:space="preserve"> </w:t>
      </w:r>
      <w:r w:rsidR="00315289" w:rsidRPr="008D043F">
        <w:rPr>
          <w:rFonts w:asciiTheme="minorHAnsi" w:eastAsia="Calibri" w:hAnsiTheme="minorHAnsi" w:cstheme="minorHAnsi"/>
          <w:sz w:val="22"/>
          <w:szCs w:val="22"/>
          <w:lang w:val="hr-HR" w:eastAsia="en-US"/>
        </w:rPr>
        <w:fldChar w:fldCharType="begin"/>
      </w:r>
      <w:r w:rsidR="00CE1A95" w:rsidRPr="008D043F">
        <w:rPr>
          <w:rFonts w:asciiTheme="minorHAnsi" w:eastAsia="Calibri" w:hAnsiTheme="minorHAnsi" w:cstheme="minorHAnsi"/>
          <w:sz w:val="22"/>
          <w:szCs w:val="22"/>
          <w:lang w:val="hr-HR" w:eastAsia="en-US"/>
        </w:rPr>
        <w:instrText xml:space="preserve"> ADDIN ZOTERO_ITEM CSL_CITATION {"citationID":"pjR2wEbG","properties":{"formattedCitation":"(FMERI and Privredna komora FBiH 2018)","plainCitation":"(FMERI and Privredna komora FBiH 2018)","dontUpdate":true,"noteIndex":0},"citationItems":[{"id":1538,"uris":["http://zotero.org/users/7192877/items/C5BNLNDF"],"itemData":{"id":1538,"type":"report","title":"Strategija razvoja industrije građevinskog materijala Federacije BiH za period 2016-2025","URL":"https://fmeri.gov.ba/media/1476/strategija-igm.pdf","author":[{"family":"Federalno ministarstvo energetike, rudarstva i industrije","given":""},{"family":"Privredna komora Federacije BiH","given":""}],"issued":{"date-parts":[["2018"]]}}}],"schema":"https://github.com/citation-style-language/schema/raw/master/csl-citation.json"} </w:instrText>
      </w:r>
      <w:r w:rsidR="00315289" w:rsidRPr="008D043F">
        <w:rPr>
          <w:rFonts w:asciiTheme="minorHAnsi" w:eastAsia="Calibri" w:hAnsiTheme="minorHAnsi" w:cstheme="minorHAnsi"/>
          <w:sz w:val="22"/>
          <w:szCs w:val="22"/>
          <w:lang w:val="hr-HR" w:eastAsia="en-US"/>
        </w:rPr>
        <w:fldChar w:fldCharType="separate"/>
      </w:r>
      <w:r w:rsidR="00315289" w:rsidRPr="008D043F">
        <w:rPr>
          <w:rFonts w:asciiTheme="minorHAnsi" w:eastAsia="Calibri" w:hAnsiTheme="minorHAnsi" w:cstheme="minorHAnsi"/>
          <w:sz w:val="22"/>
          <w:lang w:val="hr-HR"/>
        </w:rPr>
        <w:t>(FMERI i Privredna komora F</w:t>
      </w:r>
      <w:r w:rsidR="000201AE" w:rsidRPr="008D043F">
        <w:rPr>
          <w:rFonts w:asciiTheme="minorHAnsi" w:eastAsia="Calibri" w:hAnsiTheme="minorHAnsi" w:cstheme="minorHAnsi"/>
          <w:sz w:val="22"/>
          <w:lang w:val="hr-HR"/>
        </w:rPr>
        <w:t xml:space="preserve">ederacije </w:t>
      </w:r>
      <w:r w:rsidR="00315289" w:rsidRPr="008D043F">
        <w:rPr>
          <w:rFonts w:asciiTheme="minorHAnsi" w:eastAsia="Calibri" w:hAnsiTheme="minorHAnsi" w:cstheme="minorHAnsi"/>
          <w:sz w:val="22"/>
          <w:lang w:val="hr-HR"/>
        </w:rPr>
        <w:t>BiH</w:t>
      </w:r>
      <w:r w:rsidR="000201AE" w:rsidRPr="008D043F">
        <w:rPr>
          <w:rFonts w:asciiTheme="minorHAnsi" w:eastAsia="Calibri" w:hAnsiTheme="minorHAnsi" w:cstheme="minorHAnsi"/>
          <w:sz w:val="22"/>
          <w:lang w:val="hr-HR"/>
        </w:rPr>
        <w:t>,</w:t>
      </w:r>
      <w:r w:rsidR="00315289" w:rsidRPr="008D043F">
        <w:rPr>
          <w:rFonts w:asciiTheme="minorHAnsi" w:eastAsia="Calibri" w:hAnsiTheme="minorHAnsi" w:cstheme="minorHAnsi"/>
          <w:sz w:val="22"/>
          <w:lang w:val="hr-HR"/>
        </w:rPr>
        <w:t xml:space="preserve"> 2018)</w:t>
      </w:r>
      <w:r w:rsidR="00315289" w:rsidRPr="008D043F">
        <w:rPr>
          <w:rFonts w:asciiTheme="minorHAnsi" w:eastAsia="Calibri" w:hAnsiTheme="minorHAnsi" w:cstheme="minorHAnsi"/>
          <w:sz w:val="22"/>
          <w:szCs w:val="22"/>
          <w:lang w:val="hr-HR" w:eastAsia="en-US"/>
        </w:rPr>
        <w:fldChar w:fldCharType="end"/>
      </w:r>
      <w:r w:rsidRPr="008D043F">
        <w:rPr>
          <w:rFonts w:asciiTheme="minorHAnsi" w:eastAsia="Calibri" w:hAnsiTheme="minorHAnsi" w:cstheme="minorHAnsi"/>
          <w:sz w:val="22"/>
          <w:szCs w:val="22"/>
          <w:lang w:val="hr-HR" w:eastAsia="en-US"/>
        </w:rPr>
        <w:t xml:space="preserve"> u </w:t>
      </w:r>
      <w:r w:rsidRPr="008D043F">
        <w:rPr>
          <w:rFonts w:asciiTheme="minorHAnsi" w:hAnsiTheme="minorHAnsi" w:cstheme="minorHAnsi"/>
          <w:sz w:val="22"/>
          <w:szCs w:val="22"/>
          <w:lang w:val="hr-HR"/>
        </w:rPr>
        <w:t xml:space="preserve">Federaciji </w:t>
      </w:r>
      <w:r w:rsidRPr="008D043F">
        <w:rPr>
          <w:rFonts w:asciiTheme="minorHAnsi" w:eastAsia="Calibri" w:hAnsiTheme="minorHAnsi" w:cstheme="minorHAnsi"/>
          <w:sz w:val="22"/>
          <w:szCs w:val="22"/>
          <w:lang w:val="hr-HR" w:eastAsia="en-US"/>
        </w:rPr>
        <w:t xml:space="preserve">BiH evidentirano je 38 različitih nemetalnih mineralnih sirovina, od toga 19 njih ili 50%  evidentirane su kao pojave, dok je drugih 50% istraženo i otvoreno za eksploataciju (220 ležišta). Trenutno je geološki istraženo (a većina ih se i eksploatira) ukupno 16 različitih industrijskih mineralnih sirovina i 11 različitih mineralnih sirovina koje se koriste kao tehničko-građevinski kamen. Prema podacima iz Izvještaja o stanju okoliša 2012, </w:t>
      </w:r>
      <w:r w:rsidRPr="008D043F">
        <w:rPr>
          <w:rFonts w:asciiTheme="minorHAnsi" w:hAnsiTheme="minorHAnsi" w:cstheme="minorHAnsi"/>
          <w:sz w:val="22"/>
          <w:szCs w:val="22"/>
          <w:lang w:val="hr-HR"/>
        </w:rPr>
        <w:t xml:space="preserve">Federacija </w:t>
      </w:r>
      <w:r w:rsidRPr="008D043F">
        <w:rPr>
          <w:rFonts w:asciiTheme="minorHAnsi" w:eastAsia="Calibri" w:hAnsiTheme="minorHAnsi" w:cstheme="minorHAnsi"/>
          <w:sz w:val="22"/>
          <w:szCs w:val="22"/>
          <w:lang w:val="hr-HR" w:eastAsia="en-US"/>
        </w:rPr>
        <w:t xml:space="preserve">BiH ima značajna nalazišta metaličnih mineralnih sirovina (olovo, cink, barit, mangan, željezo), ali je njihova eksploatacija obustavljena. Rudnici metala, uglavnom uništeni u ratu, nisu bili predmet interesa domaćih i stranih investitora, zbog čega je većina njih van funkcije. Mnogi nisu adekvatno zatvoreni, pa je neophodan popis inventara napuštenih rudnika metala kako bi se definirala žarišta, opasnosti po okoliš̌ i rizici, kao i set prioriteta za sanaciju. Prema dokumentu „Strateški plan i program razvoja energetskog sektora Federacije BiH“ iz 2009. godine, </w:t>
      </w:r>
      <w:r w:rsidRPr="008D043F">
        <w:rPr>
          <w:rFonts w:asciiTheme="minorHAnsi" w:hAnsiTheme="minorHAnsi" w:cstheme="minorHAnsi"/>
          <w:sz w:val="22"/>
          <w:szCs w:val="22"/>
          <w:lang w:val="hr-HR"/>
        </w:rPr>
        <w:t xml:space="preserve">Federacija </w:t>
      </w:r>
      <w:r w:rsidRPr="008D043F">
        <w:rPr>
          <w:rFonts w:asciiTheme="minorHAnsi" w:eastAsia="Calibri" w:hAnsiTheme="minorHAnsi" w:cstheme="minorHAnsi"/>
          <w:sz w:val="22"/>
          <w:szCs w:val="22"/>
          <w:lang w:val="hr-HR" w:eastAsia="en-US"/>
        </w:rPr>
        <w:t xml:space="preserve">BiH ima ukupne bilansne rezerve uglja od 1.946,8 miliona tona, od kojih je dominirao </w:t>
      </w:r>
      <w:r w:rsidRPr="008D043F">
        <w:rPr>
          <w:rFonts w:asciiTheme="minorHAnsi" w:eastAsia="Calibri" w:hAnsiTheme="minorHAnsi" w:cstheme="minorHAnsi"/>
          <w:sz w:val="22"/>
          <w:szCs w:val="22"/>
          <w:lang w:val="hr-HR" w:eastAsia="en-US"/>
        </w:rPr>
        <w:lastRenderedPageBreak/>
        <w:t xml:space="preserve">lignit s 1.051,9 miliona tona. Budućnost eksploatacije uglja direktno je povezana s proizvodnjom energije i strategijom energetskog sektora </w:t>
      </w:r>
      <w:bookmarkStart w:id="160" w:name="_Hlk94291255"/>
      <w:r w:rsidRPr="008D043F">
        <w:rPr>
          <w:rFonts w:asciiTheme="minorHAnsi" w:eastAsia="Calibri" w:hAnsiTheme="minorHAnsi" w:cstheme="minorHAnsi"/>
          <w:sz w:val="22"/>
          <w:szCs w:val="22"/>
          <w:lang w:val="hr-HR" w:eastAsia="en-US"/>
        </w:rPr>
        <w:t xml:space="preserve">(Okvirna energetska strategija </w:t>
      </w:r>
      <w:r w:rsidRPr="008D043F">
        <w:rPr>
          <w:rFonts w:asciiTheme="minorHAnsi" w:hAnsiTheme="minorHAnsi" w:cstheme="minorHAnsi"/>
          <w:sz w:val="22"/>
          <w:szCs w:val="22"/>
          <w:lang w:val="hr-HR"/>
        </w:rPr>
        <w:t xml:space="preserve">Federacije </w:t>
      </w:r>
      <w:r w:rsidRPr="008D043F">
        <w:rPr>
          <w:rFonts w:asciiTheme="minorHAnsi" w:eastAsia="Calibri" w:hAnsiTheme="minorHAnsi" w:cstheme="minorHAnsi"/>
          <w:sz w:val="22"/>
          <w:szCs w:val="22"/>
          <w:lang w:val="hr-HR" w:eastAsia="en-US"/>
        </w:rPr>
        <w:t>BiH do 2035.)</w:t>
      </w:r>
      <w:bookmarkEnd w:id="160"/>
      <w:r w:rsidR="00A73A41" w:rsidRPr="008D043F">
        <w:rPr>
          <w:rFonts w:asciiTheme="minorHAnsi" w:eastAsia="Calibri" w:hAnsiTheme="minorHAnsi" w:cstheme="minorHAnsi"/>
          <w:sz w:val="22"/>
          <w:szCs w:val="22"/>
          <w:lang w:val="hr-HR" w:eastAsia="en-US"/>
        </w:rPr>
        <w:t xml:space="preserve"> </w:t>
      </w:r>
      <w:r w:rsidR="00A73A41" w:rsidRPr="008D043F">
        <w:rPr>
          <w:rFonts w:asciiTheme="minorHAnsi" w:eastAsia="Calibri" w:hAnsiTheme="minorHAnsi" w:cstheme="minorHAnsi"/>
          <w:sz w:val="22"/>
          <w:szCs w:val="22"/>
          <w:lang w:val="hr-HR" w:eastAsia="en-US"/>
        </w:rPr>
        <w:fldChar w:fldCharType="begin"/>
      </w:r>
      <w:r w:rsidR="00CE1A95" w:rsidRPr="008D043F">
        <w:rPr>
          <w:rFonts w:asciiTheme="minorHAnsi" w:eastAsia="Calibri" w:hAnsiTheme="minorHAnsi" w:cstheme="minorHAnsi"/>
          <w:sz w:val="22"/>
          <w:szCs w:val="22"/>
          <w:lang w:val="hr-HR" w:eastAsia="en-US"/>
        </w:rPr>
        <w:instrText xml:space="preserve"> ADDIN ZOTERO_ITEM CSL_CITATION {"citationID":"fGVzFOP4","properties":{"formattedCitation":"(Federalno ministarstvo energetike, rudarstva i industrije 2018)","plainCitation":"(Federalno ministarstvo energetike, rudarstva i industrije 2018)","noteIndex":0},"citationItems":[{"id":1539,"uris":["http://zotero.org/users/7192877/items/M5NWKUQ6"],"itemData":{"id":1539,"type":"report","publisher":"Federalno ministarstvo energije, industrije i rudarstva","title":"Okvirna energetska strategija Federacije BiH do 2035.","URL":"http://www.mvteo.gov.ba/data/Home/Dokumenti/Energetika/Okvirna_energetska_strategija_Bosne_i_Hercegovine_do_2035._HR_FINALNA.PDF","author":[{"family":"Federalno ministarstvo energetike, rudarstva i industrije","given":""}],"issued":{"date-parts":[["2018"]]}}}],"schema":"https://github.com/citation-style-language/schema/raw/master/csl-citation.json"} </w:instrText>
      </w:r>
      <w:r w:rsidR="00A73A41" w:rsidRPr="008D043F">
        <w:rPr>
          <w:rFonts w:asciiTheme="minorHAnsi" w:eastAsia="Calibri" w:hAnsiTheme="minorHAnsi" w:cstheme="minorHAnsi"/>
          <w:sz w:val="22"/>
          <w:szCs w:val="22"/>
          <w:lang w:val="hr-HR" w:eastAsia="en-US"/>
        </w:rPr>
        <w:fldChar w:fldCharType="separate"/>
      </w:r>
      <w:r w:rsidR="00CE1A95" w:rsidRPr="008D043F">
        <w:rPr>
          <w:rFonts w:asciiTheme="minorHAnsi" w:eastAsia="Calibri" w:hAnsiTheme="minorHAnsi" w:cstheme="minorHAnsi"/>
          <w:sz w:val="22"/>
        </w:rPr>
        <w:t>(Federalno ministarstvo energetike, rudarstva i industrije</w:t>
      </w:r>
      <w:r w:rsidR="00467322" w:rsidRPr="008D043F">
        <w:rPr>
          <w:rFonts w:asciiTheme="minorHAnsi" w:eastAsia="Calibri" w:hAnsiTheme="minorHAnsi" w:cstheme="minorHAnsi"/>
          <w:sz w:val="22"/>
        </w:rPr>
        <w:t>,</w:t>
      </w:r>
      <w:r w:rsidR="00CE1A95" w:rsidRPr="008D043F">
        <w:rPr>
          <w:rFonts w:asciiTheme="minorHAnsi" w:eastAsia="Calibri" w:hAnsiTheme="minorHAnsi" w:cstheme="minorHAnsi"/>
          <w:sz w:val="22"/>
        </w:rPr>
        <w:t xml:space="preserve"> 2018)</w:t>
      </w:r>
      <w:r w:rsidR="00A73A41" w:rsidRPr="008D043F">
        <w:rPr>
          <w:rFonts w:asciiTheme="minorHAnsi" w:eastAsia="Calibri" w:hAnsiTheme="minorHAnsi" w:cstheme="minorHAnsi"/>
          <w:sz w:val="22"/>
          <w:szCs w:val="22"/>
          <w:lang w:val="hr-HR" w:eastAsia="en-US"/>
        </w:rPr>
        <w:fldChar w:fldCharType="end"/>
      </w:r>
      <w:r w:rsidRPr="008D043F">
        <w:rPr>
          <w:rFonts w:asciiTheme="minorHAnsi" w:eastAsia="Calibri" w:hAnsiTheme="minorHAnsi" w:cstheme="minorHAnsi"/>
          <w:sz w:val="22"/>
          <w:szCs w:val="22"/>
          <w:lang w:val="hr-HR" w:eastAsia="en-US"/>
        </w:rPr>
        <w:t xml:space="preserve">, koja uključuje značajno povećanje udjela proizvedene energije iz obnovljivih izvora. </w:t>
      </w:r>
    </w:p>
    <w:p w14:paraId="13D8DD95" w14:textId="319AB9BE"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U Federaciji </w:t>
      </w:r>
      <w:r w:rsidR="00A01E8F" w:rsidRPr="008D043F">
        <w:rPr>
          <w:rFonts w:asciiTheme="minorHAnsi" w:eastAsiaTheme="minorHAnsi" w:hAnsiTheme="minorHAnsi" w:cstheme="minorHAnsi"/>
          <w:sz w:val="22"/>
          <w:szCs w:val="22"/>
          <w:lang w:val="hr-HR" w:eastAsia="en-US"/>
        </w:rPr>
        <w:t>BiH</w:t>
      </w:r>
      <w:r w:rsidRPr="008D043F">
        <w:rPr>
          <w:rFonts w:asciiTheme="minorHAnsi" w:eastAsiaTheme="minorHAnsi" w:hAnsiTheme="minorHAnsi" w:cstheme="minorHAnsi"/>
          <w:sz w:val="22"/>
          <w:szCs w:val="22"/>
          <w:lang w:val="hr-HR" w:eastAsia="en-US"/>
        </w:rPr>
        <w:t xml:space="preserve"> postoje brojni </w:t>
      </w:r>
      <w:r w:rsidRPr="008D043F">
        <w:rPr>
          <w:rFonts w:asciiTheme="minorHAnsi" w:eastAsiaTheme="minorHAnsi" w:hAnsiTheme="minorHAnsi" w:cstheme="minorHAnsi"/>
          <w:b/>
          <w:bCs/>
          <w:sz w:val="22"/>
          <w:szCs w:val="22"/>
          <w:lang w:val="hr-HR" w:eastAsia="en-US"/>
        </w:rPr>
        <w:t>izazovi</w:t>
      </w:r>
      <w:r w:rsidRPr="008D043F">
        <w:rPr>
          <w:rFonts w:asciiTheme="minorHAnsi" w:eastAsiaTheme="minorHAnsi" w:hAnsiTheme="minorHAnsi" w:cstheme="minorHAnsi"/>
          <w:sz w:val="22"/>
          <w:szCs w:val="22"/>
          <w:lang w:val="hr-HR" w:eastAsia="en-US"/>
        </w:rPr>
        <w:t xml:space="preserve"> u oblasti održivog upravljanja resursima, koji se mogu grupirati prema sljedećim podtematskih cjelinama: (a) šume, (b) lovna divljač, (c) ljekovito, jestivo i aromatično bilje i nedrvni šumski proizvodi, (d) zemljište, (e) riblji fond, (f) mineralni resursi.</w:t>
      </w:r>
    </w:p>
    <w:p w14:paraId="01B9637E"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Šume</w:t>
      </w:r>
    </w:p>
    <w:p w14:paraId="402A7B64" w14:textId="271EC20F"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color w:val="000000" w:themeColor="text1"/>
          <w:sz w:val="22"/>
          <w:szCs w:val="22"/>
          <w:lang w:val="hr-HR" w:eastAsia="en-US"/>
        </w:rPr>
      </w:pPr>
      <w:bookmarkStart w:id="161" w:name="_Toc60753444"/>
      <w:bookmarkStart w:id="162" w:name="_Toc64893315"/>
      <w:bookmarkStart w:id="163" w:name="_Toc66204403"/>
      <w:r w:rsidRPr="008D043F">
        <w:rPr>
          <w:rFonts w:asciiTheme="minorHAnsi" w:eastAsiaTheme="minorHAnsi" w:hAnsiTheme="minorHAnsi" w:cstheme="minorHAnsi"/>
          <w:color w:val="000000" w:themeColor="text1"/>
          <w:sz w:val="22"/>
          <w:szCs w:val="22"/>
          <w:lang w:val="hr-HR" w:eastAsia="en-US"/>
        </w:rPr>
        <w:t>Zakon o šumama</w:t>
      </w:r>
      <w:r w:rsidR="00A73A41"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 </w:t>
      </w:r>
      <w:r w:rsidR="00A73A41" w:rsidRPr="008D043F">
        <w:rPr>
          <w:rFonts w:asciiTheme="minorHAnsi" w:eastAsiaTheme="minorHAnsi" w:hAnsiTheme="minorHAnsi" w:cstheme="minorHAnsi"/>
          <w:color w:val="000000" w:themeColor="text1"/>
          <w:sz w:val="22"/>
          <w:szCs w:val="22"/>
          <w:lang w:val="hr-HR" w:eastAsia="en-US"/>
        </w:rPr>
        <w:fldChar w:fldCharType="begin"/>
      </w:r>
      <w:r w:rsidR="00CE1A95" w:rsidRPr="008D043F">
        <w:rPr>
          <w:rFonts w:asciiTheme="minorHAnsi" w:eastAsiaTheme="minorHAnsi" w:hAnsiTheme="minorHAnsi" w:cstheme="minorHAnsi"/>
          <w:color w:val="000000" w:themeColor="text1"/>
          <w:sz w:val="22"/>
          <w:szCs w:val="22"/>
          <w:lang w:val="hr-HR" w:eastAsia="en-US"/>
        </w:rPr>
        <w:instrText xml:space="preserve"> ADDIN ZOTERO_ITEM CSL_CITATION {"citationID":"H6XpcOGj","properties":{"formattedCitation":"(\\uc0\\u8216{}Sl. novine Federacije BiH\\uc0\\u8217{}, br. 20/02, 29/03 i 37/04 2002)","plainCitation":"(‘Sl. novine Federacije BiH’, br. 20/02, 29/03 i 37/04 2002)","noteIndex":0},"citationItems":[{"id":1540,"uris":["http://zotero.org/users/7192877/items/YVH824CH"],"itemData":{"id":1540,"type":"legislation","title":"Zakon o šumama Federacije BiH","URL":"http://advokatedinhodzic.com/Zakoni%20FBiH/44zakon%20o%20sumama.pdf","author":[{"family":"\"Sl. novine Federacije BiH\", br. 20/02, 29/03 i 37/04","given":""}],"issued":{"date-parts":[["2002"]]}}}],"schema":"https://github.com/citation-style-language/schema/raw/master/csl-citation.json"} </w:instrText>
      </w:r>
      <w:r w:rsidR="00A73A41" w:rsidRPr="008D043F">
        <w:rPr>
          <w:rFonts w:asciiTheme="minorHAnsi" w:eastAsiaTheme="minorHAnsi" w:hAnsiTheme="minorHAnsi" w:cstheme="minorHAnsi"/>
          <w:color w:val="000000" w:themeColor="text1"/>
          <w:sz w:val="22"/>
          <w:szCs w:val="22"/>
          <w:lang w:val="hr-HR" w:eastAsia="en-US"/>
        </w:rPr>
        <w:fldChar w:fldCharType="separate"/>
      </w:r>
      <w:r w:rsidR="00CE1A95" w:rsidRPr="008D043F">
        <w:rPr>
          <w:rFonts w:asciiTheme="minorHAnsi" w:hAnsiTheme="minorHAnsi" w:cstheme="minorHAnsi"/>
          <w:sz w:val="22"/>
        </w:rPr>
        <w:t>(‘Sl. novine Federacije BiH’, br. 20/02, 29/03 i 37/04 2002)</w:t>
      </w:r>
      <w:r w:rsidR="00A73A41" w:rsidRPr="008D043F">
        <w:rPr>
          <w:rFonts w:asciiTheme="minorHAnsi" w:eastAsiaTheme="minorHAnsi" w:hAnsiTheme="minorHAnsi" w:cstheme="minorHAnsi"/>
          <w:color w:val="000000" w:themeColor="text1"/>
          <w:sz w:val="22"/>
          <w:szCs w:val="22"/>
          <w:lang w:val="hr-HR" w:eastAsia="en-US"/>
        </w:rPr>
        <w:fldChar w:fldCharType="end"/>
      </w:r>
      <w:r w:rsidRPr="008D043F">
        <w:rPr>
          <w:rFonts w:asciiTheme="minorHAnsi" w:eastAsiaTheme="minorHAnsi" w:hAnsiTheme="minorHAnsi" w:cstheme="minorHAnsi"/>
          <w:color w:val="000000" w:themeColor="text1"/>
          <w:sz w:val="22"/>
          <w:szCs w:val="22"/>
          <w:lang w:val="hr-HR" w:eastAsia="en-US"/>
        </w:rPr>
        <w:t xml:space="preserve">, bio je na snazi sve do 27.11.2009. godine, kada ga je Ustavni sud Federacije BiH stavio van snage Presudom broj U-26/08 od 14.04.2009. godine. Od tada do danas ova oblast je zakonski neuređena. Vlada Federacije BiH na 110. sjednici održanoj 07.07.2017. godine, nakon razmatranja Nacrta zakona o šumama utvrdila je i u parlamentarnu proceduru uputila Prijedlog zakona o šumama. Taj prijedlog do danas nije razmatran ni na jednom od domova Parlamenta Federacije BiH. U međuvremenu, kao posljedica nedonošenja federalnog propisa za oblast šumarstva, devet kantona donijelo je svoje propise za ovu oblast. Donošenjem kantonalnih zakona o šumama, Federaciji BiH se uskraćuju nadležnosti propisane Ustavom Federacije BiH, na različite načine je uređeno upravljanje i gospodarenje šumama, pitanje vlasništva, kao i izdvajanje finansijskih sredstava za korištenje, zaštitu i unaprjeđenje šuma. Na 111. sjednici održanoj 13.07.2017. godine Vlad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 xml:space="preserve">BiH prihvatila je Opći dio Šumarskog program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 xml:space="preserve">BiH (kojim će biti definirana dugoročna politika i strategija razvoja šumarstva i lovstva) i uputila ga Parlamentu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 xml:space="preserve">BiH na usvajanje. Usvajanje Šumarskog program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BiH odgođeno je do donošenja Zakona o šumama.</w:t>
      </w:r>
    </w:p>
    <w:p w14:paraId="38CC8206"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trike/>
          <w:sz w:val="22"/>
          <w:szCs w:val="22"/>
          <w:lang w:val="hr-HR" w:eastAsia="en-US"/>
        </w:rPr>
      </w:pPr>
      <w:r w:rsidRPr="008D043F">
        <w:rPr>
          <w:rFonts w:asciiTheme="minorHAnsi" w:eastAsiaTheme="minorHAnsi" w:hAnsiTheme="minorHAnsi" w:cstheme="minorHAnsi"/>
          <w:color w:val="000000" w:themeColor="text1"/>
          <w:sz w:val="22"/>
          <w:szCs w:val="22"/>
          <w:lang w:val="hr-HR" w:eastAsia="en-US"/>
        </w:rPr>
        <w:t xml:space="preserve">Obaveza gospodarenja šumama na principu trajnosti, polifunkcionalnosti i ekonomičnosti, te definiranje pojma i principa ustanovljavanja šumsko-privrednog područja trenutno nije zakonom utvrđena kategorija na nivou Federacije BiH zbog nepostojanja zakona o šumama. </w:t>
      </w:r>
    </w:p>
    <w:p w14:paraId="18A4F0BB"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sz w:val="22"/>
          <w:szCs w:val="22"/>
          <w:lang w:val="hr-HR" w:eastAsia="en-US"/>
        </w:rPr>
        <w:t xml:space="preserve">Ciljevi gospodarenja samo su deklarativno usklađeni sa savremenim principima gospodarenja šumama, ali bez definiranih indikatora i uspostavljenog redovnog monitoringa ciljeva za provjeru usklađenosti stvarnog gospodarenja na principima trajnosti, polifunkcionalnosti i ekonomičnosti, što nije u skladu s trenutnim procesima na panevropskom nivou (eng. </w:t>
      </w:r>
      <w:r w:rsidRPr="008D043F">
        <w:rPr>
          <w:rFonts w:asciiTheme="minorHAnsi" w:eastAsiaTheme="minorHAnsi" w:hAnsiTheme="minorHAnsi" w:cstheme="minorHAnsi"/>
          <w:i/>
          <w:iCs/>
          <w:sz w:val="22"/>
          <w:szCs w:val="22"/>
          <w:lang w:val="hr-HR" w:eastAsia="en-US"/>
        </w:rPr>
        <w:t>Forest Europe</w:t>
      </w:r>
      <w:r w:rsidRPr="008D043F">
        <w:rPr>
          <w:rFonts w:asciiTheme="minorHAnsi" w:eastAsiaTheme="minorHAnsi" w:hAnsiTheme="minorHAnsi" w:cstheme="minorHAnsi"/>
          <w:sz w:val="22"/>
          <w:szCs w:val="22"/>
          <w:lang w:val="hr-HR" w:eastAsia="en-US"/>
        </w:rPr>
        <w:t>).</w:t>
      </w:r>
    </w:p>
    <w:p w14:paraId="0AB3F387" w14:textId="35A6C70D"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umskoprivredna osnova je osnovni planski okvir za gazdovanje šumama na principu potrajnosti proizvodnje i prihoda uz očuvanje i poboljšanje biodiverziteta i ostalih općekorisnih funkcija šuma. Šumskoprivredna osnova za državne šume donosi se za period od deset godina i sadrži: uvodni dio s razlozima za donošenje i popisom svih katastarskih parcela po katastarskim općinama koje ulaze u šumsko privredno područje; stanje šuma u doba uređivanja; analizu i ocjenu dosadašnjeg gospodarenja šumama; planove gospodarenja i razvoja šuma u skladu s klasifikacijom šuma i šumskog zemljišta za naredni uređajni period; količinu i dinamiku sječa po vrstama drveća u krupnom drvetu i strukturu sortimenata; obim i vrstu šumsko-uzgojnih radova i radova na zaštiti šuma; površine za biološku reprodukciju šuma; mjere za održavanje i poboljšanje biodiverziteta i ostalih ekoloških i socijalnih funkcija šuma; investicije za izgradnju šumskih puteva, deminiranje i druga ulaganja; korištenje sekundarnih šumskih proizvoda i ekonomsko-finansijsku analizu </w:t>
      </w:r>
      <w:r w:rsidRPr="008D043F">
        <w:rPr>
          <w:rFonts w:asciiTheme="minorHAnsi" w:eastAsiaTheme="minorHAnsi" w:hAnsiTheme="minorHAnsi" w:cstheme="minorHAnsi"/>
          <w:sz w:val="22"/>
          <w:szCs w:val="22"/>
          <w:lang w:val="hr-HR" w:eastAsia="en-US"/>
        </w:rPr>
        <w:lastRenderedPageBreak/>
        <w:t xml:space="preserve">gospodarenja šumama u narednom uređajnom periodu. Ovo je propisano Odlukom o izradi, sadržaju i primjeni šumskoprivrednih osnova </w:t>
      </w:r>
      <w:r w:rsidR="00F4000D"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aLwDJzN0","properties":{"formattedCitation":"(Sl. novine Federacije BiH, broj 41/2021. 2021)","plainCitation":"(Sl. novine Federacije BiH, broj 41/2021. 2021)","dontUpdate":true,"noteIndex":0},"citationItems":[{"id":1541,"uris":["http://zotero.org/users/7192877/items/DBDML6QP"],"itemData":{"id":1541,"type":"legislation","title":"Odluka o izradi, sadržaju i primjeni šumskoprivrednih osnova","URL":"https://fmpvs.gov.ba/sumarstvo-odluke/","author":[{"family":"\"Sl. novine Federacije BiH\", broj 41/2021.","given":""}],"issued":{"date-parts":[["2021"]]}}}],"schema":"https://github.com/citation-style-language/schema/raw/master/csl-citation.json"} </w:instrText>
      </w:r>
      <w:r w:rsidR="00F4000D" w:rsidRPr="008D043F">
        <w:rPr>
          <w:rFonts w:asciiTheme="minorHAnsi" w:eastAsiaTheme="minorHAnsi" w:hAnsiTheme="minorHAnsi" w:cstheme="minorHAnsi"/>
          <w:sz w:val="22"/>
          <w:szCs w:val="22"/>
          <w:lang w:val="hr-HR" w:eastAsia="en-US"/>
        </w:rPr>
        <w:fldChar w:fldCharType="separate"/>
      </w:r>
      <w:r w:rsidR="00F4000D" w:rsidRPr="008D043F">
        <w:rPr>
          <w:rFonts w:asciiTheme="minorHAnsi" w:eastAsiaTheme="minorHAnsi" w:hAnsiTheme="minorHAnsi" w:cstheme="minorHAnsi"/>
          <w:sz w:val="22"/>
          <w:lang w:val="hr-HR"/>
        </w:rPr>
        <w:t>(</w:t>
      </w:r>
      <w:r w:rsidR="00672C2E" w:rsidRPr="008D043F">
        <w:rPr>
          <w:rFonts w:asciiTheme="minorHAnsi" w:eastAsiaTheme="minorHAnsi" w:hAnsiTheme="minorHAnsi" w:cstheme="minorHAnsi"/>
          <w:sz w:val="22"/>
          <w:lang w:val="hr-HR"/>
        </w:rPr>
        <w:t>"</w:t>
      </w:r>
      <w:r w:rsidR="00F4000D" w:rsidRPr="008D043F">
        <w:rPr>
          <w:rFonts w:asciiTheme="minorHAnsi" w:eastAsiaTheme="minorHAnsi" w:hAnsiTheme="minorHAnsi" w:cstheme="minorHAnsi"/>
          <w:sz w:val="22"/>
          <w:lang w:val="hr-HR"/>
        </w:rPr>
        <w:t>Sl. novine Federacije BiH</w:t>
      </w:r>
      <w:r w:rsidR="00672C2E" w:rsidRPr="008D043F">
        <w:rPr>
          <w:rFonts w:asciiTheme="minorHAnsi" w:eastAsiaTheme="minorHAnsi" w:hAnsiTheme="minorHAnsi" w:cstheme="minorHAnsi"/>
          <w:sz w:val="22"/>
          <w:lang w:val="hr-HR"/>
        </w:rPr>
        <w:t>"</w:t>
      </w:r>
      <w:r w:rsidR="00F4000D" w:rsidRPr="008D043F">
        <w:rPr>
          <w:rFonts w:asciiTheme="minorHAnsi" w:eastAsiaTheme="minorHAnsi" w:hAnsiTheme="minorHAnsi" w:cstheme="minorHAnsi"/>
          <w:sz w:val="22"/>
          <w:lang w:val="hr-HR"/>
        </w:rPr>
        <w:t>, broj 41/2021)</w:t>
      </w:r>
      <w:r w:rsidR="00F4000D" w:rsidRPr="008D043F">
        <w:rPr>
          <w:rFonts w:asciiTheme="minorHAnsi" w:eastAsiaTheme="minorHAnsi" w:hAnsiTheme="minorHAnsi" w:cstheme="minorHAnsi"/>
          <w:sz w:val="22"/>
          <w:szCs w:val="22"/>
          <w:lang w:val="hr-HR" w:eastAsia="en-US"/>
        </w:rPr>
        <w:fldChar w:fldCharType="end"/>
      </w:r>
    </w:p>
    <w:p w14:paraId="3492415C"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U visokim degradiranim šumama došlo je do narušavanja strukture i kvaliteta, što se odražava i na njihovu stabilnost. Štetan antropogeni utjecaj manifestira se kroz neispunjavanje planova utvrđenih u šumskoprivrednim osnovama i ima za posljedicu daljnje stvaranje tipičnih degradiranih visokih šuma koje su najčešće prorijeđene, zakorovljene, bez prirodnog podmlatka, sa stablima oštećenim patogenima, kao i zaostalim (nakon sječe) starim i tehnički bezvrijednim stablima. Visok udio izdanačkih šuma u ukupnom šumskom fondu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ukazuje na važnost provođenja privrednih mjera u cilju njihovog boljeg korištenja, s aspekta povećanja proizvodnosti i unaprjeđenja ostalih općekorisnih funkcija (Šumarski program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 BiH). </w:t>
      </w:r>
    </w:p>
    <w:p w14:paraId="69E22C8D"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Značajne površine šumskih goleti podesnih za pošumljavanje ukazuju na hitnost provođenja meliorativnih zahvata u cilju njihovog privođenja šumskim kulturama. Pošumljavanje se ne provodi u dovoljnoj mjeri i to zbog neplanskog pristupa podizanju novih šumskih kultura i zbog prevelike ovisnosti o raspoloživim finansijskim sredstvima. </w:t>
      </w:r>
    </w:p>
    <w:p w14:paraId="24D41E07"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ema Izvještaju o stanju šuma za 2020. godinu na području Hercegovačko-neretvanskog kantona velike štete pričinio je štetnik </w:t>
      </w:r>
      <w:r w:rsidRPr="008D043F">
        <w:rPr>
          <w:rFonts w:asciiTheme="minorHAnsi" w:eastAsiaTheme="minorHAnsi" w:hAnsiTheme="minorHAnsi" w:cstheme="minorHAnsi"/>
          <w:i/>
          <w:sz w:val="22"/>
          <w:szCs w:val="22"/>
          <w:lang w:val="hr-HR" w:eastAsia="en-US"/>
        </w:rPr>
        <w:t>Euproctis chrysorrhoea</w:t>
      </w:r>
      <w:r w:rsidRPr="008D043F">
        <w:rPr>
          <w:rFonts w:asciiTheme="minorHAnsi" w:eastAsiaTheme="minorHAnsi" w:hAnsiTheme="minorHAnsi" w:cstheme="minorHAnsi"/>
          <w:sz w:val="22"/>
          <w:szCs w:val="22"/>
          <w:lang w:val="hr-HR" w:eastAsia="en-US"/>
        </w:rPr>
        <w:t xml:space="preserve"> – žutotrba ili zlatokraj, koji je stalno prisutan u području hrastovih šuma. S obzirom na to da je štetnik napao veliko područje od cca. 8.000,00 ha, te da je intezitet napada izrazito jak, procijenjeno je da će gradacija ovog štetnika potrajati i u narednim godinama, da će se napadnuta površina znatno proširiti. Opasan štetnik ‒ kestenova osa šiškarica (</w:t>
      </w:r>
      <w:r w:rsidRPr="008D043F">
        <w:rPr>
          <w:rFonts w:asciiTheme="minorHAnsi" w:eastAsiaTheme="minorHAnsi" w:hAnsiTheme="minorHAnsi" w:cstheme="minorHAnsi"/>
          <w:i/>
          <w:iCs/>
          <w:sz w:val="22"/>
          <w:szCs w:val="22"/>
          <w:lang w:val="hr-HR" w:eastAsia="en-US"/>
        </w:rPr>
        <w:t>Dryocosmus kuriphilus</w:t>
      </w:r>
      <w:r w:rsidRPr="008D043F">
        <w:rPr>
          <w:rFonts w:asciiTheme="minorHAnsi" w:eastAsiaTheme="minorHAnsi" w:hAnsiTheme="minorHAnsi" w:cstheme="minorHAnsi"/>
          <w:sz w:val="22"/>
          <w:szCs w:val="22"/>
          <w:lang w:val="hr-HR" w:eastAsia="en-US"/>
        </w:rPr>
        <w:t xml:space="preserve">) pojavila se u šumam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 BiH tokom  2014. godine, dok je napad širih razmjera zabilježen u proljeće 2015. godine, kao i u 2016. godini na prostoru šuma pitomog kestena Unsko–sanskog kantona. U pogledu zaštite šuma od biljnih bolesti i drugih patogenih organizama koji ugrožavaju šumu i šumske komplekse vršeno je kontinuirano praćenje stanja iz domena blagovremenog uočavanja i identifikacije pojave biljnih bolesti i izvještavanje mjesno nadležnih šumarija o pojavi biljnih bolesti i lokalitetima na kojima se pojavljuju.</w:t>
      </w:r>
    </w:p>
    <w:p w14:paraId="7890AF3B"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Uglavnom se provode aktivnosti na zaštiti sastojina četinjača od napada potkornjaka, a mjere po navedenom osnovu provode kantonalna šumskoprivredna društva.</w:t>
      </w:r>
    </w:p>
    <w:p w14:paraId="619F6F94" w14:textId="4C7209E2"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rema podacima Federalnog ministarstva poljoprivrede, vodoprivrede i šumarstv</w:t>
      </w:r>
      <w:r w:rsidR="005661B8" w:rsidRPr="008D043F">
        <w:rPr>
          <w:rFonts w:asciiTheme="minorHAnsi" w:eastAsiaTheme="minorHAnsi" w:hAnsiTheme="minorHAnsi" w:cstheme="minorHAnsi"/>
          <w:sz w:val="22"/>
          <w:szCs w:val="22"/>
          <w:lang w:val="hr-HR" w:eastAsia="en-US"/>
        </w:rPr>
        <w:t>a</w:t>
      </w:r>
      <w:r w:rsidRPr="008D043F">
        <w:rPr>
          <w:rFonts w:asciiTheme="minorHAnsi" w:eastAsiaTheme="minorHAnsi" w:hAnsiTheme="minorHAnsi" w:cstheme="minorHAnsi"/>
          <w:sz w:val="22"/>
          <w:szCs w:val="22"/>
          <w:lang w:val="hr-HR" w:eastAsia="en-US"/>
        </w:rPr>
        <w:t>, od 2015. –</w:t>
      </w:r>
      <w:r w:rsidR="004208A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do</w:t>
      </w:r>
      <w:r w:rsidR="005661B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2019. godine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 xml:space="preserve">BiH zabilježeno je 1.765 požara, a ukupna opožarena površina bila je 43.753 ha, što je 3,54% od ukupne površine državnih šum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 xml:space="preserve">BiH. Najugroženija područja od požara u BiH su područje Hercegovačko-neretvanskog kantona i Kantona 10. U navedenom periodu (2015‒2019), procijenjene direktne ekonomske štete iznosile su 29.482.151 KM, što je 13,40 KM po glavi stanovnik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w:t>
      </w:r>
      <w:r w:rsidRPr="008D043F">
        <w:rPr>
          <w:rFonts w:asciiTheme="minorHAnsi" w:eastAsiaTheme="minorHAnsi" w:hAnsiTheme="minorHAnsi" w:cstheme="minorHAnsi"/>
          <w:color w:val="000000" w:themeColor="text1"/>
          <w:sz w:val="22"/>
          <w:szCs w:val="22"/>
          <w:lang w:val="hr-HR" w:eastAsia="en-US"/>
        </w:rPr>
        <w:t xml:space="preserve">Indirektne štete po šumske ekosisteme od požara su daleko (i 10 puta) veće od direktnih. Šume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 xml:space="preserve">BiH nisu dovoljno prohodne za brzi pristup požarištu, šumske uprave nisu opremljene kako za osmatranje za rano uočavanje požara, tako ni za brzi pristup i gašenje požara. Sanacija opožarenih površina ne </w:t>
      </w:r>
      <w:r w:rsidRPr="008D043F">
        <w:rPr>
          <w:rFonts w:asciiTheme="minorHAnsi" w:eastAsiaTheme="minorHAnsi" w:hAnsiTheme="minorHAnsi" w:cstheme="minorHAnsi"/>
          <w:sz w:val="22"/>
          <w:szCs w:val="22"/>
          <w:lang w:val="hr-HR" w:eastAsia="en-US"/>
        </w:rPr>
        <w:t>provodi se u predviđenom roku, koji je, prema bivšoj zakonskoj regulativi, iznosio dvije godine.</w:t>
      </w:r>
    </w:p>
    <w:p w14:paraId="3C88786D"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oblemi šumskih ekosistema na kršu se posebno ogledaju u kontinuiranoj degradaciji, smanjenju površina pod šumom i izloženošću šumskih ekosistema utjecaju biotskih i abiotskih agenasa u uvjetima izmijenjenih klimatskih prilika. Poseban problem predstavlja sistem finansiranja šumarstva na kršu. Skoro po pravilu, prihodi od prodaje drveta i nedrvnih proizvoda poduzeća šumarstva na kršu, su nedovoljni za pokrivanje minimalnih troškova gospodarenja. </w:t>
      </w:r>
    </w:p>
    <w:p w14:paraId="5A80CA82"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lastRenderedPageBreak/>
        <w:t xml:space="preserve">Trenutna otvorenost šum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 xml:space="preserve">BiH je daleko ispod evropskih standarda. Analize pokazuju da su do sada uglavnom otvarane visoke šume i njihova otvorenost se kreće u granici minimalno potrebne otvorenosti (15 m/ha). Otvorenost ostalih kategorija šuma je daleko ispod minimuma i predstavlja primarno ograničenje za provođenje bilo kakvih ozbiljnih planskih mjera u gospodarenju šumskim resursima. </w:t>
      </w:r>
    </w:p>
    <w:p w14:paraId="19E5C00F" w14:textId="49F80F36"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laniranje, projektiranje, gradnja i održavanje šumsko-transportne infrastrukture (ŠTI) je problematika koja se regulira šumarskom legislativom, te uslijed prestanka primjene Zakona o šumam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w:t>
      </w:r>
      <w:r w:rsidR="00F4000D"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CeSrXFfO","properties":{"formattedCitation":"(\\uc0\\u8216{}Sl. novine Federacije BiH\\uc0\\u8217{}, br. 20/02, 29/03 i 37/04 2002)","plainCitation":"(‘Sl. novine Federacije BiH’, br. 20/02, 29/03 i 37/04 2002)","noteIndex":0},"citationItems":[{"id":1540,"uris":["http://zotero.org/users/7192877/items/YVH824CH"],"itemData":{"id":1540,"type":"legislation","title":"Zakon o šumama Federacije BiH","URL":"http://advokatedinhodzic.com/Zakoni%20FBiH/44zakon%20o%20sumama.pdf","author":[{"family":"\"Sl. novine Federacije BiH\", br. 20/02, 29/03 i 37/04","given":""}],"issued":{"date-parts":[["2002"]]}}}],"schema":"https://github.com/citation-style-language/schema/raw/master/csl-citation.json"} </w:instrText>
      </w:r>
      <w:r w:rsidR="00F4000D" w:rsidRPr="008D043F">
        <w:rPr>
          <w:rFonts w:asciiTheme="minorHAnsi" w:eastAsiaTheme="minorHAnsi" w:hAnsiTheme="minorHAnsi" w:cstheme="minorHAnsi"/>
          <w:sz w:val="22"/>
          <w:szCs w:val="22"/>
          <w:lang w:val="hr-HR" w:eastAsia="en-US"/>
        </w:rPr>
        <w:fldChar w:fldCharType="separate"/>
      </w:r>
      <w:r w:rsidR="00CE1A95" w:rsidRPr="008D043F">
        <w:rPr>
          <w:rFonts w:asciiTheme="minorHAnsi" w:hAnsiTheme="minorHAnsi" w:cstheme="minorHAnsi"/>
          <w:sz w:val="22"/>
        </w:rPr>
        <w:t>(‘Sl. novine Federacije BiH’, br. 20/02, 29/03 i 37/04 2002)</w:t>
      </w:r>
      <w:r w:rsidR="00F4000D"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trenutno ne postoji zakonski okvir na nivou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BiH, koji uređuje pitanja vezana za ŠTI.</w:t>
      </w:r>
    </w:p>
    <w:p w14:paraId="1E05C955"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Za razliku od međunarodnih sporazuma i rezolucij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 xml:space="preserve">BiH ne postoje propisi niti odluke koje detaljnije reguliraju problematiku međusektorske usklađenosti u oblasti šuma i voda, odnosno koje definiraju mjere za poboljšanje usklađivanja gospodarenja šumama i vodama. </w:t>
      </w:r>
    </w:p>
    <w:p w14:paraId="5F097919"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ektor šumarstva nema uređene podatke o zaštitnim šumama u kontekstu zaštite zemljišta na strmim terenima i zemljišta podložnim eroziji, bujicama, klizištima, te zaštite naselja, privrednih i drugih objekata. To praktično znači d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 xml:space="preserve">BiH do sada nisu izdvojena šumska područja od izuzetne važnosti za zaštitu od poplava i erozije zemljišta, što ima za posljedicu da u šumsko-privrednim osnovama nema posebnih ograničenja za gospodarenja  šumam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 xml:space="preserve">BiH, kada su u pitanju poplavne šume i šume za zaštitu od erozije. Šumskoprivredne osnove i planovi upravljanja vodnim područjima nisu međusobno usklađeni, iako je to predviđeno. U postojećoj legislativi, bilo da se radi o vodnoj ili šumarskoj, nema izričitog spomena nadoknade korisnika voda sektoru šumarstv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BiH.</w:t>
      </w:r>
    </w:p>
    <w:p w14:paraId="0977AF45"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Spore su ili nedovoljne reakcije nadležnih institucija na postavljene zadatke i preuzete obaveze, definirane dokumentima Ministarskih konferencija o zaštiti šuma u Evropi (MCPFE), o poduzimanju aktivnih mjera u borbi s klimatskim promjenama. Ovdje se misli na osiguravanje sredstava za istraživanja različitih aspekata po trajnosti gospodarenja šumskim resursima, realizaciju projekata proširene reprodukcije šuma (konverziju postojećih niskoproduktivnih u visoke šume, pošumljavanje goleti i sl.), kao i korištenje šumske biomase kao obnovljivog izvora za proizvodnju energije. Kapaciteti javnih i naučno-istraživačkih institucija koje se bave monitoringom i procjenom utjecaja klimatskih promjena, i generalno problematikom uloge i važnosti šuma u borbi s klimatskim promjenama u Federaciji BiH, su skromni. Posljedica je niska konkurentnost institucija i istraživača iz Federacije BiH u okvirima međunarodne naučno-istraživačke zajednice i nemogućnost dobijanja projekata usmjerenih ka ovoj oblasti.</w:t>
      </w:r>
    </w:p>
    <w:p w14:paraId="4F8B8EDB"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Lovna divljač</w:t>
      </w:r>
      <w:bookmarkEnd w:id="161"/>
      <w:bookmarkEnd w:id="162"/>
      <w:bookmarkEnd w:id="163"/>
    </w:p>
    <w:p w14:paraId="37F44884"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bookmarkStart w:id="164" w:name="_Toc60753445"/>
      <w:bookmarkStart w:id="165" w:name="_Toc64893316"/>
      <w:bookmarkStart w:id="166" w:name="_Toc66204404"/>
      <w:r w:rsidRPr="008D043F">
        <w:rPr>
          <w:rFonts w:asciiTheme="minorHAnsi" w:eastAsiaTheme="minorHAnsi" w:hAnsiTheme="minorHAnsi" w:cstheme="minorHAnsi"/>
          <w:sz w:val="22"/>
          <w:szCs w:val="22"/>
          <w:lang w:val="hr-HR" w:eastAsia="en-US"/>
        </w:rPr>
        <w:t>U periodu poslije 1995. godine promijenjene su dotadašnje granice lovišta u BiH, čime su ona, kao prirodne cjeline, znatno degradirana. Shodno administrativno-političkom uređenju, lovstvo je organizirano prema entitetskim zakonima. Propisana je mogućnost ustanovljenja posebnih lovišta, ali su, zbog entitetskih i knatonalnih granica, neka posebna lovišta izgubila teritorijalni kontinuitet i svoju prirodnu cjelovitost.</w:t>
      </w:r>
    </w:p>
    <w:p w14:paraId="318ECB71"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ostojeće stanje populacija divljači u Federaciji BiH je nezadovoljavajuće, što je posljedica neprincipijelnog i nepotpunog određivanja države prema pitanju vlasništva nad divljači, neriješenim imovinsko-pravnim pitanjima iz prava gospodarenja  nad divljači i prava vlasništva na površinama na </w:t>
      </w:r>
      <w:r w:rsidRPr="008D043F">
        <w:rPr>
          <w:rFonts w:asciiTheme="minorHAnsi" w:eastAsiaTheme="minorHAnsi" w:hAnsiTheme="minorHAnsi" w:cstheme="minorHAnsi"/>
          <w:sz w:val="22"/>
          <w:szCs w:val="22"/>
          <w:lang w:val="hr-HR" w:eastAsia="en-US"/>
        </w:rPr>
        <w:lastRenderedPageBreak/>
        <w:t>kojima divljač obitava, kao i neodgovarajućeg definiranja lovstva kao privredne djelatnosti i lovstva kao načina zadovoljenja specifičnih socijalnih funkcija društva.</w:t>
      </w:r>
    </w:p>
    <w:p w14:paraId="4E1F7F92"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Gospodarenje lovištima u Federaciji BiH je povjereno šumsko privrednim društvima i lovačkim udruženjima. Federalni zakon o lovstvu iz 2006. godine nije u potpunosti implementiran, zbog čega je pravni aspekt gospodarenja lovištima upitan.</w:t>
      </w:r>
    </w:p>
    <w:p w14:paraId="296DF5DB" w14:textId="6EF9B245"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edostatak političke volje za pokretanje procesa potpisivanja međunarodnih sporazuma, rezultirao je time da BiH nije potpisala nekoliko, za razvoj lovstva, važnih međunarodnih konvencija (Bernska i CITES), u okviru kojih nije izrazila odgovarajuća izuzeća za pojedine vrste divljači, iako je u procesu ratifikacije za to imala mogućnost. Nadalje, izostalo je usklađivanje propisa s EU direktivama: Direktiva o očuvanju prirodnih staništa i divlje faune i flore </w:t>
      </w:r>
      <w:r w:rsidR="00F4000D" w:rsidRPr="008D043F">
        <w:rPr>
          <w:rFonts w:asciiTheme="minorHAnsi" w:eastAsiaTheme="minorHAnsi" w:hAnsiTheme="minorHAnsi" w:cstheme="minorHAnsi"/>
          <w:sz w:val="22"/>
          <w:szCs w:val="22"/>
          <w:lang w:val="hr-HR" w:eastAsia="en-US"/>
        </w:rPr>
        <w:fldChar w:fldCharType="begin"/>
      </w:r>
      <w:r w:rsidR="00F4000D" w:rsidRPr="008D043F">
        <w:rPr>
          <w:rFonts w:asciiTheme="minorHAnsi" w:eastAsiaTheme="minorHAnsi" w:hAnsiTheme="minorHAnsi" w:cstheme="minorHAnsi"/>
          <w:sz w:val="22"/>
          <w:szCs w:val="22"/>
          <w:lang w:val="hr-HR" w:eastAsia="en-US"/>
        </w:rPr>
        <w:instrText xml:space="preserve"> ADDIN ZOTERO_ITEM CSL_CITATION {"citationID":"UZ39yr7W","properties":{"formattedCitation":"(Direktiva 92/43/EZ 1992)","plainCitation":"(Direktiva 92/43/EZ 1992)","noteIndex":0},"citationItems":[{"id":1477,"uris":["http://zotero.org/users/7192877/items/7FL9Z8FB"],"itemData":{"id":1477,"type":"legislation","title":"Direktiva 92/43/EZ Evropskog parlamenta i Savjeta o očuvanju prirodnih staništa i divlje faune i flore","author":[{"family":"Direktiva 92/43/EZ","given":""}],"issued":{"date-parts":[["1992"]]}}}],"schema":"https://github.com/citation-style-language/schema/raw/master/csl-citation.json"} </w:instrText>
      </w:r>
      <w:r w:rsidR="00F4000D" w:rsidRPr="008D043F">
        <w:rPr>
          <w:rFonts w:asciiTheme="minorHAnsi" w:eastAsiaTheme="minorHAnsi" w:hAnsiTheme="minorHAnsi" w:cstheme="minorHAnsi"/>
          <w:sz w:val="22"/>
          <w:szCs w:val="22"/>
          <w:lang w:val="hr-HR" w:eastAsia="en-US"/>
        </w:rPr>
        <w:fldChar w:fldCharType="separate"/>
      </w:r>
      <w:r w:rsidR="00F4000D" w:rsidRPr="008D043F">
        <w:rPr>
          <w:rFonts w:asciiTheme="minorHAnsi" w:eastAsiaTheme="minorHAnsi" w:hAnsiTheme="minorHAnsi" w:cstheme="minorHAnsi"/>
          <w:sz w:val="22"/>
          <w:lang w:val="hr-HR"/>
        </w:rPr>
        <w:t>(Direktiva 92/43/EZ)</w:t>
      </w:r>
      <w:r w:rsidR="00F4000D"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Direktiva o zaštiti vrsta divlje faune i flore uređenjem trgovine njima</w:t>
      </w:r>
      <w:r w:rsidR="00CC5D2F" w:rsidRPr="008D043F">
        <w:rPr>
          <w:rFonts w:asciiTheme="minorHAnsi" w:eastAsiaTheme="minorHAnsi" w:hAnsiTheme="minorHAnsi" w:cstheme="minorHAnsi"/>
          <w:sz w:val="22"/>
          <w:szCs w:val="22"/>
          <w:lang w:val="hr-HR" w:eastAsia="en-US"/>
        </w:rPr>
        <w:t xml:space="preserve"> </w:t>
      </w:r>
      <w:r w:rsidR="00CC5D2F" w:rsidRPr="008D043F">
        <w:rPr>
          <w:rFonts w:asciiTheme="minorHAnsi" w:eastAsiaTheme="minorHAnsi" w:hAnsiTheme="minorHAnsi" w:cstheme="minorHAnsi"/>
          <w:sz w:val="22"/>
          <w:szCs w:val="22"/>
          <w:lang w:val="hr-HR" w:eastAsia="en-US"/>
        </w:rPr>
        <w:fldChar w:fldCharType="begin"/>
      </w:r>
      <w:r w:rsidR="00DF6515" w:rsidRPr="008D043F">
        <w:rPr>
          <w:rFonts w:asciiTheme="minorHAnsi" w:eastAsiaTheme="minorHAnsi" w:hAnsiTheme="minorHAnsi" w:cstheme="minorHAnsi"/>
          <w:sz w:val="22"/>
          <w:szCs w:val="22"/>
          <w:lang w:val="hr-HR" w:eastAsia="en-US"/>
        </w:rPr>
        <w:instrText xml:space="preserve"> ADDIN ZOTERO_ITEM CSL_CITATION {"citationID":"gNNG4kLU","properties":{"formattedCitation":"(Direktiva 387/97/EEZ 1996)","plainCitation":"(Direktiva 387/97/EEZ 1996)","noteIndex":0},"citationItems":[{"id":1544,"uris":["http://zotero.org/users/7192877/items/MSF4KJA7"],"itemData":{"id":1544,"type":"legislation","title":"Direktiva o zaštiti vrsta divlje faune i flore uređenjem trgovine njima","author":[{"family":"Direktiva 387/97/EEZ","given":""}],"issued":{"date-parts":[["1996"]]}}}],"schema":"https://github.com/citation-style-language/schema/raw/master/csl-citation.json"} </w:instrText>
      </w:r>
      <w:r w:rsidR="00CC5D2F" w:rsidRPr="008D043F">
        <w:rPr>
          <w:rFonts w:asciiTheme="minorHAnsi" w:eastAsiaTheme="minorHAnsi" w:hAnsiTheme="minorHAnsi" w:cstheme="minorHAnsi"/>
          <w:sz w:val="22"/>
          <w:szCs w:val="22"/>
          <w:lang w:val="hr-HR" w:eastAsia="en-US"/>
        </w:rPr>
        <w:fldChar w:fldCharType="separate"/>
      </w:r>
      <w:r w:rsidR="00DF6515" w:rsidRPr="008D043F">
        <w:rPr>
          <w:rFonts w:asciiTheme="minorHAnsi" w:eastAsiaTheme="minorHAnsi" w:hAnsiTheme="minorHAnsi" w:cstheme="minorHAnsi"/>
          <w:sz w:val="22"/>
          <w:lang w:val="hr-HR"/>
        </w:rPr>
        <w:t>(Direktiva 387/97/EEZ)</w:t>
      </w:r>
      <w:r w:rsidR="00CC5D2F"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Direktiva o zaštiti divljih ptica  </w:t>
      </w:r>
      <w:r w:rsidR="00DF6515"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dkTE3Kxe","properties":{"formattedCitation":"(Direktiva 79/409/EEZ 1979)","plainCitation":"(Direktiva 79/409/EEZ 1979)","noteIndex":0},"citationItems":[{"id":1545,"uris":["http://zotero.org/users/7192877/items/IITUESEA"],"itemData":{"id":1545,"type":"legislation","title":"Direktiva 79/409/EEZ o zaštiti divljih ptica","author":[{"family":"Direktiva 79/409/EEZ","given":""}],"issued":{"date-parts":[["1979"]]}}}],"schema":"https://github.com/citation-style-language/schema/raw/master/csl-citation.json"} </w:instrText>
      </w:r>
      <w:r w:rsidR="00DF6515" w:rsidRPr="008D043F">
        <w:rPr>
          <w:rFonts w:asciiTheme="minorHAnsi" w:eastAsiaTheme="minorHAnsi" w:hAnsiTheme="minorHAnsi" w:cstheme="minorHAnsi"/>
          <w:sz w:val="22"/>
          <w:szCs w:val="22"/>
          <w:lang w:val="hr-HR" w:eastAsia="en-US"/>
        </w:rPr>
        <w:fldChar w:fldCharType="separate"/>
      </w:r>
      <w:r w:rsidR="00DF6515" w:rsidRPr="008D043F">
        <w:rPr>
          <w:rFonts w:asciiTheme="minorHAnsi" w:eastAsiaTheme="minorHAnsi" w:hAnsiTheme="minorHAnsi" w:cstheme="minorHAnsi"/>
          <w:sz w:val="22"/>
          <w:lang w:val="hr-HR"/>
        </w:rPr>
        <w:t>(Direktiva 79/409/EEZ)</w:t>
      </w:r>
      <w:r w:rsidR="00DF6515"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w:t>
      </w:r>
      <w:r w:rsidRPr="008D043F" w:rsidDel="0040767E">
        <w:rPr>
          <w:rFonts w:asciiTheme="minorHAnsi" w:eastAsiaTheme="minorHAnsi" w:hAnsiTheme="minorHAnsi" w:cstheme="minorHAnsi"/>
          <w:sz w:val="22"/>
          <w:szCs w:val="22"/>
          <w:lang w:val="hr-HR" w:eastAsia="en-US"/>
        </w:rPr>
        <w:t xml:space="preserve"> </w:t>
      </w:r>
    </w:p>
    <w:p w14:paraId="7A7DA906"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Implementacija Federalnog zakona o lovstvu iz 2006. godine naišla je na niz uzročno-posljedičnih problema koji su ograničili njegovu potpunu implementaciju. Ovo se, prije svega, odnosi na nedosljednost i neusklađenost pojedinih članova Zakona i podzakonskih akata, te na neprovođenje kategorizacije, ustanovljenja i zakonske dodjele lovišta na korištenje.</w:t>
      </w:r>
    </w:p>
    <w:p w14:paraId="41CA3C8C"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Višegodišnji zastoj u provedbi zakonskih i privrednih mjera neophodnih za potpuno funkcioniranje sektora lovstva rezultirao je time da trenutno ne postoji kontinuitet utvrđivanja i praćenja stanja divljači. Pored toga, ne vrši se adekvatno planiranje u lovstvu i ne postoji efikasan sistem pravne i fizičke zaštite divljači i lovišta.</w:t>
      </w:r>
    </w:p>
    <w:p w14:paraId="068199F5"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Nije uspostavljena Federalna, a ni kantonalne/županijske sektorske baze podataka. Rad Federalne i županijskih/kantonalnih lovnih inspekcija je ograničen i neučinkovit.</w:t>
      </w:r>
    </w:p>
    <w:p w14:paraId="34FC1057"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Razvoj lovnog turizma je u dugogodišnjem zastoju, što za posljedicu ima nepostojanje jedinstvenog modela ponude i ograničena ulaganja zbog neriješenog pravnog statusa korisnika lovišta. Kontrolirani uzgoj divljači je u znatnoj recesiji i odvija se spontano, te bez dugoročnih planskih ciljeva.</w:t>
      </w:r>
    </w:p>
    <w:p w14:paraId="450BA642"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Sistem obrazovanja u oblasti lovstva nije adekvatan, što se odražava u nedovoljnim praktičnim znanjima stečenim tokom školovanja, nedovoljnom poznavanju lovnog zakonodavstva, organizacije, planiranja i poslovnog rukovođenja, kao i ograničene primjene informatičkih tehnologija i nedovoljno poznavanje stranih jezika. Ne postoji uspostavljen sistem usavršavanja i licenciranja lovačkih kadrova, shodno potrebama i razvojnim pravcima lovstva.</w:t>
      </w:r>
    </w:p>
    <w:p w14:paraId="6AF604D8"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Ljekovito, jestivo i aromatično bilje i nedrvni šumski proizvodi</w:t>
      </w:r>
      <w:bookmarkEnd w:id="164"/>
      <w:bookmarkEnd w:id="165"/>
      <w:bookmarkEnd w:id="166"/>
    </w:p>
    <w:p w14:paraId="7B24CE9F"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bookmarkStart w:id="167" w:name="_Toc60753446"/>
      <w:bookmarkStart w:id="168" w:name="_Toc64893317"/>
      <w:bookmarkStart w:id="169" w:name="_Toc66204405"/>
      <w:r w:rsidRPr="008D043F">
        <w:rPr>
          <w:rFonts w:asciiTheme="minorHAnsi" w:eastAsiaTheme="minorHAnsi" w:hAnsiTheme="minorHAnsi" w:cstheme="minorHAnsi"/>
          <w:sz w:val="22"/>
          <w:szCs w:val="22"/>
          <w:lang w:val="hr-HR" w:eastAsia="en-US"/>
        </w:rPr>
        <w:t>Relevantni strateški i pravni okvir koji tretira problematiku ostalih proizvoda šuma i šumskih zemljišta u Federaciji BiH ne postoji ili je neadekvatan, te stoga ne osigurava ekonomsku korist za vlasnika, lokalnu zajednicu i korisnika šuma.</w:t>
      </w:r>
    </w:p>
    <w:p w14:paraId="4E17A937"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shd w:val="clear" w:color="auto" w:fill="FFC000"/>
          <w:lang w:val="hr-HR" w:eastAsia="en-US"/>
        </w:rPr>
      </w:pPr>
      <w:r w:rsidRPr="008D043F">
        <w:rPr>
          <w:rFonts w:asciiTheme="minorHAnsi" w:eastAsiaTheme="minorHAnsi" w:hAnsiTheme="minorHAnsi" w:cstheme="minorHAnsi"/>
          <w:sz w:val="22"/>
          <w:szCs w:val="22"/>
          <w:lang w:val="hr-HR" w:eastAsia="en-US"/>
        </w:rPr>
        <w:t xml:space="preserve">Iako regulirano podzakonskim aktima donesenim na osnovu kantonalnih zakona o šumama,  nije uspostavljen adekvatan sistem upravljanja, praćenja stanja i kontrole sakupljanja i prometa nedrvnih šumskih proizvoda. Nije uspostavljen adekvatan sistem izdavanja dozvola i naplate nedrvnih šumskih proizvoda (licenciranje). Samim time, nije osigurana transparentnost u sakupljanju i prometu </w:t>
      </w:r>
      <w:r w:rsidRPr="008D043F">
        <w:rPr>
          <w:rFonts w:asciiTheme="minorHAnsi" w:eastAsiaTheme="minorHAnsi" w:hAnsiTheme="minorHAnsi" w:cstheme="minorHAnsi"/>
          <w:sz w:val="22"/>
          <w:szCs w:val="22"/>
          <w:lang w:val="hr-HR" w:eastAsia="en-US"/>
        </w:rPr>
        <w:lastRenderedPageBreak/>
        <w:t>nedrvnih šumskih proizvoda, niti je omogućena sljedljivost dokumentacije. Sakupljači nemaju potrebna znanja (neadekvatan sistem certificiranja).</w:t>
      </w:r>
    </w:p>
    <w:p w14:paraId="7CC37BC4"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Vlasnik i korisnik šume najčešće nema nikakve ekonomske koristi od nedrvnih šumskih proizvoda. Postojeća regulativa ne osigurava ekonomsku korist za lokalno stanovništvo. Ne postoje udruženja sakupljača nedrvnih šumskih proizvoda i registar sakupljača, što za posljedicu ima probleme u definiranju premija i drugih poticajnih mjera za sakupljače. Nema razvijenih centraliziranih i institucionaliziranih marketinških aktivnosti, pri čemu veletrgovci i prerađivači vode samostalne marketinške aktivnosti. Tržište nedrvnih šumskih proizvoda je neorganizirano, što se održava u pojavama „crnog tržišta“ i ilegalnoj trgovini zaštićenim i ugroženim vrstama. Izvozi se najčešće sirovina, a uvozi finalni proizvod. Federacija BiH nema vlastitu shemu certificiranja, a nisu u primjeni ni međunarodno priznate sheme certifikacije nedrvnih šumskih proizvoda.</w:t>
      </w:r>
    </w:p>
    <w:p w14:paraId="727017C5"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Zemljište</w:t>
      </w:r>
      <w:bookmarkEnd w:id="167"/>
      <w:bookmarkEnd w:id="168"/>
      <w:bookmarkEnd w:id="169"/>
    </w:p>
    <w:p w14:paraId="66D927E6" w14:textId="66927E95"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bookmarkStart w:id="170" w:name="_Toc64893318"/>
      <w:bookmarkStart w:id="171" w:name="_Toc66204406"/>
      <w:r w:rsidRPr="008D043F">
        <w:rPr>
          <w:rFonts w:asciiTheme="minorHAnsi" w:eastAsiaTheme="minorHAnsi" w:hAnsiTheme="minorHAnsi" w:cstheme="minorHAnsi"/>
          <w:sz w:val="22"/>
          <w:szCs w:val="22"/>
          <w:lang w:val="hr-HR" w:eastAsia="en-US"/>
        </w:rPr>
        <w:t>Nivo zagađenosti zemljišta se u Federaciji BiH ne prati sistemski. Federalni zavod za agropedologiju, Sarajevo je proveo monitoring zemljišta od 2008.</w:t>
      </w:r>
      <w:r w:rsidR="00974D0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w:t>
      </w:r>
      <w:r w:rsidR="00974D0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2011. u Federaciji BiH i obuhvaćeno je 260 tačaka gdje je svaka tačka od druge udaljena oko 10 km. Konstatovano je da od ukupno 260 lokacija njih 26 ili 10% ispitanih područja ima utvrđen sadržaj teških metala kao što su olovo (Pb), kadmij (Cd), cink (Zn), bakar (Cu), nikal (Ni), hrom (Cr), kobalt (Co) i mangan (Mn) čije vrijednosti prelaze nivoe graničnih vrijednosti i koje se mogu okarakterisati kao onečiščena područja. Dodatnim istraživanjima ustanovljeno je da značajan dio ovih zagađenja je litološkog porjekla.</w:t>
      </w:r>
    </w:p>
    <w:p w14:paraId="33DC8CA7" w14:textId="77777777"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U 2012. godini provedena su dodatna istraživanja na 26 lokaliteta sa ciljem da se utvrde uzroci povećane kontaminiranosti zemljišta teškim metalima u matičnom supstratu: olovo (Pb), kadmij (Cd), cink (Zn), bakar (Cu), nikal (Ni), hrom (Cr), kobalt (Co), mangan (Mn). Na ovih 26 lokaliteta otvoreni su pedološki profili tla i uzeti uzorci matičnog supstrata i uzorci iz pojedinih horizonata ili slojeva profila. Analizama uzoraka matičnog supstrata pokazala se veza između povećanih vrijednosti teških metala u zemljištu (površinskom sloju zemljišta) i njihovog prisustva u stijenama (matičnom supstratu).</w:t>
      </w:r>
    </w:p>
    <w:p w14:paraId="2F0CC44D" w14:textId="6A66278C"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a karti  u nastavku su označena mjesta u </w:t>
      </w:r>
      <w:r w:rsidR="000201AE" w:rsidRPr="008D043F">
        <w:rPr>
          <w:rFonts w:asciiTheme="minorHAnsi" w:eastAsiaTheme="minorHAnsi" w:hAnsiTheme="minorHAnsi" w:cstheme="minorHAnsi"/>
          <w:sz w:val="22"/>
          <w:szCs w:val="22"/>
          <w:lang w:val="hr-HR" w:eastAsia="en-US"/>
        </w:rPr>
        <w:t>Federaciji BiH</w:t>
      </w:r>
      <w:r w:rsidRPr="008D043F">
        <w:rPr>
          <w:rFonts w:asciiTheme="minorHAnsi" w:eastAsiaTheme="minorHAnsi" w:hAnsiTheme="minorHAnsi" w:cstheme="minorHAnsi"/>
          <w:sz w:val="22"/>
          <w:szCs w:val="22"/>
          <w:lang w:val="hr-HR" w:eastAsia="en-US"/>
        </w:rPr>
        <w:t xml:space="preserve"> po </w:t>
      </w:r>
      <w:r w:rsidR="000201AE" w:rsidRPr="008D043F">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pćinama gdje su rađena istraživanja na mikrolokalitetima na sadržaj organskih i neorganskih polutanata u poljoprivrednom tlu prema Federalnom zavodu za agropedologiju (FZzAP). </w:t>
      </w:r>
    </w:p>
    <w:tbl>
      <w:tblPr>
        <w:tblStyle w:val="TableGrid"/>
        <w:tblW w:w="0" w:type="auto"/>
        <w:tblLook w:val="04A0" w:firstRow="1" w:lastRow="0" w:firstColumn="1" w:lastColumn="0" w:noHBand="0" w:noVBand="1"/>
      </w:tblPr>
      <w:tblGrid>
        <w:gridCol w:w="5810"/>
        <w:gridCol w:w="3206"/>
      </w:tblGrid>
      <w:tr w:rsidR="004208AD" w:rsidRPr="008D043F" w14:paraId="02D90F3B" w14:textId="77777777" w:rsidTr="00515DC1">
        <w:tc>
          <w:tcPr>
            <w:tcW w:w="5810" w:type="dxa"/>
          </w:tcPr>
          <w:p w14:paraId="17D38B74" w14:textId="77777777"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noProof/>
                <w:sz w:val="22"/>
                <w:szCs w:val="22"/>
                <w:lang w:val="en-GB"/>
              </w:rPr>
              <w:lastRenderedPageBreak/>
              <w:drawing>
                <wp:anchor distT="0" distB="0" distL="114300" distR="114300" simplePos="0" relativeHeight="251664896" behindDoc="1" locked="0" layoutInCell="1" allowOverlap="1" wp14:anchorId="03BB0BA1" wp14:editId="39B9E47F">
                  <wp:simplePos x="0" y="0"/>
                  <wp:positionH relativeFrom="column">
                    <wp:posOffset>202565</wp:posOffset>
                  </wp:positionH>
                  <wp:positionV relativeFrom="paragraph">
                    <wp:posOffset>148590</wp:posOffset>
                  </wp:positionV>
                  <wp:extent cx="3124200" cy="2811145"/>
                  <wp:effectExtent l="0" t="0" r="0" b="0"/>
                  <wp:wrapTight wrapText="bothSides">
                    <wp:wrapPolygon edited="0">
                      <wp:start x="0" y="0"/>
                      <wp:lineTo x="0" y="21468"/>
                      <wp:lineTo x="21512" y="21468"/>
                      <wp:lineTo x="21512" y="0"/>
                      <wp:lineTo x="0" y="0"/>
                    </wp:wrapPolygon>
                  </wp:wrapTight>
                  <wp:docPr id="20" name="Picture 20" descr="C:\Users\Ahmedin\AppData\Local\Microsoft\Windows\Temporary Internet Files\Content.Outlook\GBIJ07FI\ESAP_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medin\AppData\Local\Microsoft\Windows\Temporary Internet Files\Content.Outlook\GBIJ07FI\ESAP_1 (3).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956" t="19120" r="3827" b="14917"/>
                          <a:stretch/>
                        </pic:blipFill>
                        <pic:spPr bwMode="auto">
                          <a:xfrm>
                            <a:off x="0" y="0"/>
                            <a:ext cx="3124200" cy="2811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06" w:type="dxa"/>
          </w:tcPr>
          <w:p w14:paraId="29998D93" w14:textId="77777777" w:rsidR="004208AD" w:rsidRPr="008D043F" w:rsidRDefault="004208AD" w:rsidP="0068355A">
            <w:pPr>
              <w:keepNext/>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noProof/>
                <w:sz w:val="22"/>
                <w:szCs w:val="22"/>
                <w:lang w:val="en-GB"/>
              </w:rPr>
              <w:drawing>
                <wp:anchor distT="0" distB="0" distL="114300" distR="114300" simplePos="0" relativeHeight="251670016" behindDoc="1" locked="0" layoutInCell="1" allowOverlap="1" wp14:anchorId="2B7FC124" wp14:editId="5F215639">
                  <wp:simplePos x="0" y="0"/>
                  <wp:positionH relativeFrom="column">
                    <wp:posOffset>10795</wp:posOffset>
                  </wp:positionH>
                  <wp:positionV relativeFrom="paragraph">
                    <wp:posOffset>570209</wp:posOffset>
                  </wp:positionV>
                  <wp:extent cx="1758315" cy="1393825"/>
                  <wp:effectExtent l="0" t="0" r="0" b="3175"/>
                  <wp:wrapTight wrapText="bothSides">
                    <wp:wrapPolygon edited="0">
                      <wp:start x="0" y="0"/>
                      <wp:lineTo x="0" y="21452"/>
                      <wp:lineTo x="21374" y="21452"/>
                      <wp:lineTo x="21374" y="0"/>
                      <wp:lineTo x="0" y="0"/>
                    </wp:wrapPolygon>
                  </wp:wrapTight>
                  <wp:docPr id="41" name="Picture 41" descr="C:\Users\Ahmedin\AppData\Local\Microsoft\Windows\Temporary Internet Files\Content.Outlook\GBIJ07FI\ESAP_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medin\AppData\Local\Microsoft\Windows\Temporary Internet Files\Content.Outlook\GBIJ07FI\ESAP_1 (3).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897" t="72894" r="56278" b="1646"/>
                          <a:stretch/>
                        </pic:blipFill>
                        <pic:spPr bwMode="auto">
                          <a:xfrm>
                            <a:off x="0" y="0"/>
                            <a:ext cx="1758315" cy="139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C2A0134" w14:textId="37BC1BC2" w:rsidR="004208AD" w:rsidRPr="008D043F" w:rsidRDefault="004208AD" w:rsidP="0068355A">
      <w:pPr>
        <w:pStyle w:val="Caption"/>
        <w:spacing w:line="276" w:lineRule="auto"/>
        <w:jc w:val="center"/>
        <w:rPr>
          <w:rFonts w:asciiTheme="minorHAnsi" w:hAnsiTheme="minorHAnsi" w:cstheme="minorHAnsi"/>
          <w:szCs w:val="20"/>
          <w:lang w:val="hr-HR"/>
        </w:rPr>
      </w:pPr>
      <w:bookmarkStart w:id="172" w:name="_Toc109842470"/>
      <w:r w:rsidRPr="008D043F">
        <w:rPr>
          <w:rFonts w:asciiTheme="minorHAnsi" w:hAnsiTheme="minorHAnsi" w:cstheme="minorHAnsi"/>
          <w:szCs w:val="20"/>
          <w:lang w:val="hr-HR"/>
        </w:rPr>
        <w:t xml:space="preserve">Slika </w:t>
      </w:r>
      <w:bookmarkStart w:id="173" w:name="slika13"/>
      <w:r w:rsidRPr="008D043F">
        <w:rPr>
          <w:rFonts w:asciiTheme="minorHAnsi" w:hAnsiTheme="minorHAnsi" w:cstheme="minorHAnsi"/>
          <w:szCs w:val="20"/>
          <w:lang w:val="hr-HR"/>
        </w:rPr>
        <w:fldChar w:fldCharType="begin"/>
      </w:r>
      <w:r w:rsidRPr="008D043F">
        <w:rPr>
          <w:rFonts w:asciiTheme="minorHAnsi" w:hAnsiTheme="minorHAnsi" w:cstheme="minorHAnsi"/>
          <w:szCs w:val="20"/>
          <w:lang w:val="hr-HR"/>
        </w:rPr>
        <w:instrText xml:space="preserve"> SEQ Slika \* ARABIC </w:instrText>
      </w:r>
      <w:r w:rsidRPr="008D043F">
        <w:rPr>
          <w:rFonts w:asciiTheme="minorHAnsi" w:hAnsiTheme="minorHAnsi" w:cstheme="minorHAnsi"/>
          <w:szCs w:val="20"/>
          <w:lang w:val="hr-HR"/>
        </w:rPr>
        <w:fldChar w:fldCharType="separate"/>
      </w:r>
      <w:r w:rsidR="009B278D">
        <w:rPr>
          <w:rFonts w:asciiTheme="minorHAnsi" w:hAnsiTheme="minorHAnsi" w:cstheme="minorHAnsi"/>
          <w:noProof/>
          <w:szCs w:val="20"/>
          <w:lang w:val="hr-HR"/>
        </w:rPr>
        <w:t>13</w:t>
      </w:r>
      <w:r w:rsidRPr="008D043F">
        <w:rPr>
          <w:rFonts w:asciiTheme="minorHAnsi" w:hAnsiTheme="minorHAnsi" w:cstheme="minorHAnsi"/>
          <w:szCs w:val="20"/>
          <w:lang w:val="hr-HR"/>
        </w:rPr>
        <w:fldChar w:fldCharType="end"/>
      </w:r>
      <w:bookmarkEnd w:id="173"/>
      <w:r w:rsidRPr="008D043F">
        <w:rPr>
          <w:rFonts w:asciiTheme="minorHAnsi" w:hAnsiTheme="minorHAnsi" w:cstheme="minorHAnsi"/>
          <w:szCs w:val="20"/>
          <w:lang w:val="hr-HR"/>
        </w:rPr>
        <w:t xml:space="preserve">: </w:t>
      </w:r>
      <w:r w:rsidRPr="008D043F">
        <w:rPr>
          <w:rFonts w:asciiTheme="minorHAnsi" w:eastAsiaTheme="minorHAnsi" w:hAnsiTheme="minorHAnsi" w:cstheme="minorHAnsi"/>
          <w:b w:val="0"/>
          <w:bCs/>
          <w:szCs w:val="20"/>
          <w:lang w:val="hr-HR" w:eastAsia="en-US"/>
        </w:rPr>
        <w:t>Mikrolokaliteti u F</w:t>
      </w:r>
      <w:r w:rsidR="005B0C32" w:rsidRPr="008D043F">
        <w:rPr>
          <w:rFonts w:asciiTheme="minorHAnsi" w:eastAsiaTheme="minorHAnsi" w:hAnsiTheme="minorHAnsi" w:cstheme="minorHAnsi"/>
          <w:b w:val="0"/>
          <w:bCs/>
          <w:szCs w:val="20"/>
          <w:lang w:val="hr-HR" w:eastAsia="en-US"/>
        </w:rPr>
        <w:t>ederaciji</w:t>
      </w:r>
      <w:r w:rsidRPr="008D043F">
        <w:rPr>
          <w:rFonts w:asciiTheme="minorHAnsi" w:eastAsiaTheme="minorHAnsi" w:hAnsiTheme="minorHAnsi" w:cstheme="minorHAnsi"/>
          <w:b w:val="0"/>
          <w:bCs/>
          <w:szCs w:val="20"/>
          <w:lang w:val="hr-HR" w:eastAsia="en-US"/>
        </w:rPr>
        <w:t xml:space="preserve"> BiH na kojima su evidentirane povišene vrijednosti organskih i neorganskih polutanata u tlu</w:t>
      </w:r>
      <w:bookmarkEnd w:id="172"/>
    </w:p>
    <w:p w14:paraId="527D1FA1" w14:textId="77777777" w:rsidR="004208AD" w:rsidRPr="008D043F" w:rsidRDefault="004208AD" w:rsidP="0068355A">
      <w:pPr>
        <w:spacing w:before="240"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a području Općine Zenica, Federalni zavod za agropedologiju (FZzAP) provodi monitoring na 12 lokacija svake tri godine. Zabilježena je prekogranična vrijednosti pojedinih teških metala i to u mjestima: Tetovo i Pehare (Pb,Cd,Ni,Mn,Zn);  Stranjani (Cd,Ni,Mn); Janjića Vrh (Ni,Fe); Šerići (Mg); Orahovica (Cu,Ni,Co,Mn);  Gradišće (Pb,Cd,Zn, Ni); Arnauti (Ni,Cr); Brce (Ni,Mn); Gornji Čajdraš (Ni); Novo Selo (Ni,Cr,Mn).   </w:t>
      </w:r>
    </w:p>
    <w:p w14:paraId="25333802" w14:textId="77777777"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osebna istraživanja na 26 lokaliteta provedena su 2012. godine sa ciljem da se utvrde uzroci povećane kontaminiranosti zemljišta teškim metalima u matičnom supstratu: olovo (Pb), kadmij (Cd), cink (Zn), bakar (Cu), nikal (Ni), hrom (Cr), kobalt (Co), mangan (Mn). Na području općine Srebrenik u mjestu Tinja zabiljezena je prekogranična vrijednost Cd, Ni,Cr i Mn. Dodatnim istraživanjima ustanovljeno je da su Cd i Ni iz matičnog supstrata a Cr i Mn antropogenog porijekla. Općina Lukavac u Donjoj Brijesnici zabilježena je prekogranična vrijednost Cd,Ni,Cr,Co i Mn porijeklom iz matičnog supstrata. Na području općine Banovići u mjestu Treštenica zabilježena je prekogranična vrijednost  Cd, Ni ,Cr, Co i Mn. Ustanovljeno je da su Cd, Ni i Cr iz matičnog supstrata a Co i Mn antropogenog porijekla. Na području općine Zenica u mjestu Topčić polje zabilježena je prekogranična vrijednost  Cu, Pb, Cd, Zn Ni, i Mn. dodatnim istraživanjima ustanovljeno je da su Pb, Cd,Zn i Mg iz matičnog supstrata a Cu antropogenog porijekla.</w:t>
      </w:r>
    </w:p>
    <w:p w14:paraId="38F87A5F" w14:textId="77777777"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a području općine Zavidovići u mjestu Kamenica i Vozuća zabiljezena je prekogranična vrijednost  Ni,Cr,Co i Mn porijeklom iz matičnog supstrata. Na području općine Travnik u mjestu Đelilovac i Maline zabilježena je prekogranična vrijednost  Cu, Pb, Cd, Ni, i Mn. Ustanovljeno je da su Pb i Cd iz matičnog supstrata a Cu a, Ni i Mn antropogenog porijekla. Na području općine Olovo u mjestu Careva ćuprija I i II zabilježena je prekogranična vrijednost  Cd, Ni,Cr,Co i Mn porijeklom iz matičnog supstrata. U Mjestu Dolovi zabilježena je prekogranična vrijednost teških metala Pb,Cd i Mn antropogenog porijekla. Na području općine Vareš u mjestu Dragovići zabilježena je prekogranična vrijednost  Pb, Cd, Zn i Mn. Ustanovljeno je da su Pb, Cd iZn i iz matičnog supstrata a Mg antropogenog porijekla. Na području općine Donji Vakuf u mjestu Prusac I zabiljezena je prekogranična vrijednost  Cu, Pb, Cd, Zn i Ni. Dodatnim istraživanjima ustanovljeno je da su Pb, Cd,Zn </w:t>
      </w:r>
      <w:r w:rsidRPr="008D043F">
        <w:rPr>
          <w:rFonts w:asciiTheme="minorHAnsi" w:eastAsiaTheme="minorHAnsi" w:hAnsiTheme="minorHAnsi" w:cstheme="minorHAnsi"/>
          <w:sz w:val="22"/>
          <w:szCs w:val="22"/>
          <w:lang w:val="hr-HR" w:eastAsia="en-US"/>
        </w:rPr>
        <w:lastRenderedPageBreak/>
        <w:t>i Ni iz matičnog supstrata a Cu antropogenog porijekla. Na području općine Bugojno u mjestu Potočani zabiljezena je prekogranična vrijednost  Cu, Cd i Ni, gdje Cd i Ni iz matičnog supstrata a Cu antropogenog porijekla. Na području općine Gornji Vakuf-Uskoplje u mjestu Bistrica, Uzričje i Prnjavor zabiljezena je prekogranična vrijednost  Cd, Cd, ZN i Ni porijeklom iz matičnog supstrata. Izuzev u mjestu Uzričje Ni i Mn su antropogenog porijekla. Na području općine Hadžići u mjestu Dub zabilježena je prekogranična vrijednost  Pb,Cd,Ni i Mn porijeklom iz matičnog supstrata. Na području općine Trnovo u mjestu Presjenica zabilježena je prekogranična vrijednost Pb, Cd, Zn, Ni i Mn. Ustanovljeno je da su Pb,Cd i Ni iz matičnog supstrata a Cr i Mn antropogenog porijekla. Na području Grada Mostara u mjestu Bogodol,  Goranci, Kokarine i Selišta zabilježena je prekogranična vrijednost Pb, Cd, Ni i Mn. Ustanovljeno je da su Pb i Cd iz matičnog supstrata a Ni i Mn antropogenog porijekla. Na području općine Čitluk u mjestu Čalići zabiljezena je prekogranična vrijednost  Cu, Cd, Ni i Mn dodatnim istraživanjima ustanovljeno je da su Cd, Ni i Mn iz matičnog supstrata a Cu antropogenog porijekla. Na području općine Neum u mjestu Donje Hrasno i Neum zabilježena je prekogranična vrijednost  Cd, Ni, Cr i Mn. Ustanovljeno je da su Cd i Ni iz matičnog supstrata a Cr i Mn antropogenog porijekla.</w:t>
      </w:r>
    </w:p>
    <w:p w14:paraId="2F7B5997" w14:textId="559E3D0B"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oplavna područja u F</w:t>
      </w:r>
      <w:r w:rsidR="000201AE" w:rsidRPr="008D043F">
        <w:rPr>
          <w:rFonts w:asciiTheme="minorHAnsi" w:eastAsiaTheme="minorHAnsi" w:hAnsiTheme="minorHAnsi" w:cstheme="minorHAnsi"/>
          <w:sz w:val="22"/>
          <w:szCs w:val="22"/>
          <w:lang w:val="hr-HR" w:eastAsia="en-US"/>
        </w:rPr>
        <w:t xml:space="preserve">ederaciji </w:t>
      </w:r>
      <w:r w:rsidRPr="008D043F">
        <w:rPr>
          <w:rFonts w:asciiTheme="minorHAnsi" w:eastAsiaTheme="minorHAnsi" w:hAnsiTheme="minorHAnsi" w:cstheme="minorHAnsi"/>
          <w:sz w:val="22"/>
          <w:szCs w:val="22"/>
          <w:lang w:val="hr-HR" w:eastAsia="en-US"/>
        </w:rPr>
        <w:t xml:space="preserve">BiH 2014. </w:t>
      </w:r>
      <w:r w:rsidR="00974D08" w:rsidRPr="008D043F">
        <w:rPr>
          <w:rFonts w:asciiTheme="minorHAnsi" w:eastAsiaTheme="minorHAnsi" w:hAnsiTheme="minorHAnsi" w:cstheme="minorHAnsi"/>
          <w:sz w:val="22"/>
          <w:szCs w:val="22"/>
          <w:lang w:val="hr-HR" w:eastAsia="en-US"/>
        </w:rPr>
        <w:t>g</w:t>
      </w:r>
      <w:r w:rsidRPr="008D043F">
        <w:rPr>
          <w:rFonts w:asciiTheme="minorHAnsi" w:eastAsiaTheme="minorHAnsi" w:hAnsiTheme="minorHAnsi" w:cstheme="minorHAnsi"/>
          <w:sz w:val="22"/>
          <w:szCs w:val="22"/>
          <w:lang w:val="hr-HR" w:eastAsia="en-US"/>
        </w:rPr>
        <w:t>odine FZzAP je proveo istraživanja na svim poplavljenim poljoprivrednim područjima uz tokove rijeka. Zabilježena su neznatno povišene vrijednosti organskih i neorganskih polutanata uz rijeke Vrbas, Bosnu, Miljacki, Spreču, Usoru a dodatna istraživanja nisu provedena.</w:t>
      </w:r>
      <w:r w:rsidR="005B0C32"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FZzAP porovodi i monitoring donjeg toka rijeke Spreče (Lukavca, Gračanica i Doboj Istok) od 2014. Godine na osam (8) lokacija. Uzorci tla se uzimaju svake godine dva puta sa poljoprivrednih površina. Zabilježene vrijednosti organskih i neorganskih polutanata (PAH, Cd, Cr,Hg i Ni) su u mjestu Dobošnica, Miričina i Orahovica.  </w:t>
      </w:r>
    </w:p>
    <w:p w14:paraId="2A28CFD9" w14:textId="77777777"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a području Trebevića koji je pod zaštitom, općina Stari Grad, Sarajevo FZzAP provodi monitoring svake godine i zabiljezena je prekogranična vrijednost arsena (As). </w:t>
      </w:r>
    </w:p>
    <w:p w14:paraId="7ABA7113" w14:textId="77777777"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Istraživanje provedeno 2005. godine, u okviru EU FP6 istraživačkog projekta </w:t>
      </w:r>
      <w:r w:rsidRPr="008D043F">
        <w:rPr>
          <w:rFonts w:asciiTheme="minorHAnsi" w:eastAsiaTheme="minorHAnsi" w:hAnsiTheme="minorHAnsi" w:cstheme="minorHAnsi"/>
          <w:i/>
          <w:iCs/>
          <w:sz w:val="22"/>
          <w:szCs w:val="22"/>
          <w:lang w:val="hr-HR" w:eastAsia="en-US"/>
        </w:rPr>
        <w:t>Assessment of the selected POPs</w:t>
      </w:r>
      <w:r w:rsidRPr="008D043F">
        <w:rPr>
          <w:rFonts w:asciiTheme="minorHAnsi" w:eastAsiaTheme="minorHAnsi" w:hAnsiTheme="minorHAnsi" w:cstheme="minorHAnsi"/>
          <w:i/>
          <w:iCs/>
          <w:color w:val="104A7D"/>
          <w:sz w:val="22"/>
          <w:szCs w:val="22"/>
          <w:lang w:val="hr-HR" w:eastAsia="en-US"/>
        </w:rPr>
        <w:t xml:space="preserve"> </w:t>
      </w:r>
      <w:r w:rsidRPr="008D043F">
        <w:rPr>
          <w:rFonts w:asciiTheme="minorHAnsi" w:eastAsiaTheme="minorHAnsi" w:hAnsiTheme="minorHAnsi" w:cstheme="minorHAnsi"/>
          <w:i/>
          <w:iCs/>
          <w:sz w:val="22"/>
          <w:szCs w:val="22"/>
          <w:lang w:val="hr-HR" w:eastAsia="en-US"/>
        </w:rPr>
        <w:t>in the atmosphere and water ecosystems from the waste materials generated by warfare in area of former Yugoslavia</w:t>
      </w:r>
      <w:r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i/>
          <w:sz w:val="22"/>
          <w:szCs w:val="22"/>
          <w:lang w:val="hr-HR" w:eastAsia="en-US"/>
        </w:rPr>
        <w:t>APOPSBAL Project</w:t>
      </w:r>
      <w:r w:rsidRPr="008D043F">
        <w:rPr>
          <w:rFonts w:asciiTheme="minorHAnsi" w:eastAsiaTheme="minorHAnsi" w:hAnsiTheme="minorHAnsi" w:cstheme="minorHAnsi"/>
          <w:sz w:val="22"/>
          <w:szCs w:val="22"/>
          <w:lang w:val="hr-HR" w:eastAsia="en-US"/>
        </w:rPr>
        <w:t xml:space="preserve">), urađene su analize zemljišta i riječnog sedimenta na prostoru zemalja bivše Jugoslavije. Povod ovom istraživanju je pretpostavka o zagađenosti PCB-em, zbog velikog broja transformatorskih i relejnih stanica koje su oštećene u ratu. Istraživanja su potvrdila visoke koncentracije PCB-a i u zemljištu i u riječnom sedimentu na prostoru Federacije BiH, a posebno ugroženo je područje Tuzlanskog kantona. </w:t>
      </w:r>
    </w:p>
    <w:p w14:paraId="5D90DD69" w14:textId="63109D8B"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Autori Marković, M., i Lukač, Z. (2009) u radu pod nazivom </w:t>
      </w:r>
      <w:r w:rsidRPr="008D043F">
        <w:rPr>
          <w:rFonts w:asciiTheme="minorHAnsi" w:eastAsiaTheme="minorHAnsi" w:hAnsiTheme="minorHAnsi" w:cstheme="minorHAnsi"/>
          <w:i/>
          <w:iCs/>
          <w:sz w:val="22"/>
          <w:szCs w:val="22"/>
          <w:lang w:val="hr-HR" w:eastAsia="en-US"/>
        </w:rPr>
        <w:t>Causes of soil damages in Bosnia and Herzegovina and soil protection measures</w:t>
      </w:r>
      <w:r w:rsidRPr="008D043F">
        <w:rPr>
          <w:rFonts w:asciiTheme="minorHAnsi" w:eastAsiaTheme="minorHAnsi" w:hAnsiTheme="minorHAnsi" w:cstheme="minorHAnsi"/>
          <w:sz w:val="22"/>
          <w:szCs w:val="22"/>
          <w:lang w:val="hr-HR" w:eastAsia="en-US"/>
        </w:rPr>
        <w:t xml:space="preserve"> </w:t>
      </w:r>
      <w:bookmarkStart w:id="174" w:name="_Hlk94291347"/>
      <w:r w:rsidRPr="008D043F">
        <w:rPr>
          <w:rFonts w:asciiTheme="minorHAnsi" w:eastAsiaTheme="minorHAnsi" w:hAnsiTheme="minorHAnsi" w:cstheme="minorHAnsi"/>
          <w:sz w:val="22"/>
          <w:szCs w:val="22"/>
          <w:lang w:val="hr-HR" w:eastAsia="en-US"/>
        </w:rPr>
        <w:fldChar w:fldCharType="begin"/>
      </w:r>
      <w:r w:rsidR="00833C2C" w:rsidRPr="008D043F">
        <w:rPr>
          <w:rFonts w:asciiTheme="minorHAnsi" w:eastAsiaTheme="minorHAnsi" w:hAnsiTheme="minorHAnsi" w:cstheme="minorHAnsi"/>
          <w:sz w:val="22"/>
          <w:szCs w:val="22"/>
          <w:lang w:val="hr-HR" w:eastAsia="en-US"/>
        </w:rPr>
        <w:instrText xml:space="preserve"> ADDIN ZOTERO_ITEM CSL_CITATION {"citationID":"yTDaEPpt","properties":{"formattedCitation":"(Markovi\\uc0\\u263{} and Luka\\uc0\\u269{} 2009)","plainCitation":"(Marković and Lukač 2009)","dontUpdate":true,"noteIndex":0},"citationItems":[{"id":947,"uris":["http://zotero.org/groups/2653216/items/IZFEZXW2"],"itemData":{"id":947,"type":"document","note":"p. 111-118 (DOI: 10.2788/36675)","publisher":"Conference papers- Soil Protection Activities and Soil Quality Monitoring in South Eastern Europe. European Commission and Joint Research Centre Institute for Environment and Sustainability","title":"Causes of soil damages in Bosnia and Herzegovina and soil protection measures","author":[{"family":"Marković","given":"M."},{"family":"Lukač","given":"Z."}],"issued":{"date-parts":[["2009"]]}}}],"schema":"https://github.com/citation-style-language/schema/raw/master/csl-citation.json"} </w:instrText>
      </w:r>
      <w:r w:rsidRPr="008D043F">
        <w:rPr>
          <w:rFonts w:asciiTheme="minorHAnsi" w:eastAsiaTheme="minorHAnsi" w:hAnsiTheme="minorHAnsi" w:cstheme="minorHAnsi"/>
          <w:sz w:val="22"/>
          <w:szCs w:val="22"/>
          <w:lang w:val="hr-HR" w:eastAsia="en-US"/>
        </w:rPr>
        <w:fldChar w:fldCharType="separate"/>
      </w:r>
      <w:r w:rsidRPr="008D043F">
        <w:rPr>
          <w:rFonts w:asciiTheme="minorHAnsi" w:eastAsiaTheme="minorHAnsi" w:hAnsiTheme="minorHAnsi" w:cstheme="minorHAnsi"/>
          <w:sz w:val="22"/>
          <w:szCs w:val="22"/>
          <w:lang w:val="hr-HR" w:eastAsia="en-US"/>
        </w:rPr>
        <w:t xml:space="preserve">(Marković </w:t>
      </w:r>
      <w:r w:rsidR="00672C2E" w:rsidRPr="008D043F">
        <w:rPr>
          <w:rFonts w:asciiTheme="minorHAnsi" w:eastAsiaTheme="minorHAnsi" w:hAnsiTheme="minorHAnsi" w:cstheme="minorHAnsi"/>
          <w:sz w:val="22"/>
          <w:szCs w:val="22"/>
          <w:lang w:val="hr-HR" w:eastAsia="en-US"/>
        </w:rPr>
        <w:t>i</w:t>
      </w:r>
      <w:r w:rsidRPr="008D043F">
        <w:rPr>
          <w:rFonts w:asciiTheme="minorHAnsi" w:eastAsiaTheme="minorHAnsi" w:hAnsiTheme="minorHAnsi" w:cstheme="minorHAnsi"/>
          <w:sz w:val="22"/>
          <w:szCs w:val="22"/>
          <w:lang w:val="hr-HR" w:eastAsia="en-US"/>
        </w:rPr>
        <w:t xml:space="preserve"> Lukač, 2009)</w:t>
      </w:r>
      <w:r w:rsidRPr="008D043F">
        <w:rPr>
          <w:rFonts w:asciiTheme="minorHAnsi" w:eastAsiaTheme="minorHAnsi" w:hAnsiTheme="minorHAnsi" w:cstheme="minorHAnsi"/>
          <w:sz w:val="22"/>
          <w:szCs w:val="22"/>
          <w:lang w:val="hr-HR" w:eastAsia="en-US"/>
        </w:rPr>
        <w:fldChar w:fldCharType="end"/>
      </w:r>
      <w:bookmarkEnd w:id="174"/>
      <w:r w:rsidRPr="008D043F">
        <w:rPr>
          <w:rFonts w:asciiTheme="minorHAnsi" w:eastAsiaTheme="minorHAnsi" w:hAnsiTheme="minorHAnsi" w:cstheme="minorHAnsi"/>
          <w:sz w:val="22"/>
          <w:szCs w:val="22"/>
          <w:lang w:val="hr-HR" w:eastAsia="en-US"/>
        </w:rPr>
        <w:t xml:space="preserve"> navode da do destrukcije zemljišta dolazi uslijed niza faktora poput površinske eksploatacije ruda, deponija, izgradnje naselja i infrastrukture, industrijskih zona, akumulacija vode, te erozije i klizišta. Procjena je da godišnje, uslijed površinske eksploatacije destrukcijom bude obuhvaćeno oko 900 ha, a izgradnjom naselja 600 ha. Procjene za ostale aktivnosti su 300 ha/godišnje. Oko 20.000 ha prekriveno je različitim otpadnim materijalom stvarajući tehnogene pustinje. Unatoč naporima na deminiranju, problem miniranosti poljoprivrednog i šumskog zemljišta je još uvijek prisutan. Dosta je prisutna sječa šume, što pogoduje erozivnim procesima. </w:t>
      </w:r>
    </w:p>
    <w:p w14:paraId="2998A6DF" w14:textId="000F98D2" w:rsidR="008E2181"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lastRenderedPageBreak/>
        <w:t>Na cijelom prostoru Federacije BiH prisutno je trajno gubljenje poljoprivrednog zemljišta u nepoljoprivredne svrhe. Godišnje se trajno izgubi oko 3.000 ha uglavnom najproduktivnijih obradivih površina.</w:t>
      </w:r>
    </w:p>
    <w:p w14:paraId="60467AF2"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Riblji fond</w:t>
      </w:r>
      <w:bookmarkEnd w:id="170"/>
      <w:bookmarkEnd w:id="171"/>
    </w:p>
    <w:p w14:paraId="0AE79020" w14:textId="77777777"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bookmarkStart w:id="175" w:name="_Toc60753448"/>
      <w:bookmarkStart w:id="176" w:name="_Toc64893319"/>
      <w:bookmarkStart w:id="177" w:name="_Toc66204407"/>
      <w:r w:rsidRPr="008D043F">
        <w:rPr>
          <w:rFonts w:asciiTheme="minorHAnsi" w:eastAsiaTheme="minorHAnsi" w:hAnsiTheme="minorHAnsi" w:cstheme="minorHAnsi"/>
          <w:sz w:val="22"/>
          <w:szCs w:val="22"/>
          <w:lang w:val="hr-HR" w:eastAsia="en-US"/>
        </w:rPr>
        <w:t xml:space="preserve">Kao glavni pritisci u smislu diverziteta morskih i slatkovodnih resursa u okviru kojih se prvenstveno eksploatiraju ribe, u Strategiji i akcijskom planu za zaštitu biološke raznolikosti BiH (2015‒2022) izdvojeno je sljedeće: </w:t>
      </w:r>
    </w:p>
    <w:p w14:paraId="7090D8EA" w14:textId="77777777" w:rsidR="008E2181" w:rsidRPr="008D043F" w:rsidRDefault="008E2181" w:rsidP="0068355A">
      <w:pPr>
        <w:pStyle w:val="ListParagraph"/>
        <w:numPr>
          <w:ilvl w:val="0"/>
          <w:numId w:val="245"/>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rekomjeran i nekontroliran ribolov;</w:t>
      </w:r>
    </w:p>
    <w:p w14:paraId="7FDE792C" w14:textId="77777777" w:rsidR="008E2181" w:rsidRPr="008D043F" w:rsidRDefault="008E2181" w:rsidP="0068355A">
      <w:pPr>
        <w:pStyle w:val="ListParagraph"/>
        <w:numPr>
          <w:ilvl w:val="0"/>
          <w:numId w:val="245"/>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Nelegalan ribolov (krivolov);</w:t>
      </w:r>
    </w:p>
    <w:p w14:paraId="14DB8A0B" w14:textId="77777777" w:rsidR="008E2181" w:rsidRPr="008D043F" w:rsidRDefault="008E2181" w:rsidP="0068355A">
      <w:pPr>
        <w:pStyle w:val="ListParagraph"/>
        <w:numPr>
          <w:ilvl w:val="0"/>
          <w:numId w:val="245"/>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Korištenje nedozvoljenih sredstava za ribolov;</w:t>
      </w:r>
    </w:p>
    <w:p w14:paraId="454B819E" w14:textId="77777777" w:rsidR="008E2181" w:rsidRPr="008D043F" w:rsidRDefault="008E2181" w:rsidP="0068355A">
      <w:pPr>
        <w:pStyle w:val="ListParagraph"/>
        <w:numPr>
          <w:ilvl w:val="0"/>
          <w:numId w:val="245"/>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Neadekvatno poribljavanje;</w:t>
      </w:r>
    </w:p>
    <w:p w14:paraId="7CB85805" w14:textId="77777777" w:rsidR="008E2181" w:rsidRPr="008D043F" w:rsidRDefault="008E2181" w:rsidP="0068355A">
      <w:pPr>
        <w:pStyle w:val="ListParagraph"/>
        <w:numPr>
          <w:ilvl w:val="0"/>
          <w:numId w:val="245"/>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Nepostojanje i zastarjelost ribolovnih osnova (strateški dokumenti – programi unaprjeđenja ribljeg fonda);</w:t>
      </w:r>
    </w:p>
    <w:p w14:paraId="4715BEE9" w14:textId="77777777" w:rsidR="008E2181" w:rsidRPr="008D043F" w:rsidRDefault="008E2181" w:rsidP="0068355A">
      <w:pPr>
        <w:pStyle w:val="ListParagraph"/>
        <w:numPr>
          <w:ilvl w:val="0"/>
          <w:numId w:val="245"/>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Odsustvo redovnog monitoringa ribljih resursa;</w:t>
      </w:r>
    </w:p>
    <w:p w14:paraId="2849DDAB" w14:textId="77777777" w:rsidR="008E2181" w:rsidRPr="008D043F" w:rsidRDefault="008E2181" w:rsidP="0068355A">
      <w:pPr>
        <w:pStyle w:val="ListParagraph"/>
        <w:numPr>
          <w:ilvl w:val="0"/>
          <w:numId w:val="245"/>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eprimjenjivanje postojećih zakonskih odredbi iz oblasti slatkovodnog ribarstva. </w:t>
      </w:r>
    </w:p>
    <w:p w14:paraId="34C9A79D" w14:textId="77777777"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trategija, kao najugroženije vrste u slatkovodnim ekosistemima, izdvaja jesetarske i salmonidne vrste riba. Dominantni faktori koji negativno utječu na prvu grupu riba odnose se na: </w:t>
      </w:r>
    </w:p>
    <w:p w14:paraId="372FF83E" w14:textId="77777777" w:rsidR="008E2181" w:rsidRPr="008D043F" w:rsidRDefault="008E2181" w:rsidP="0068355A">
      <w:pPr>
        <w:numPr>
          <w:ilvl w:val="0"/>
          <w:numId w:val="3"/>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regrađivanje riječnih tokova, čime se onemogućava njihova reprodukcija (osim u slučaju kečige, sve ostale vrste su anadromne i migriraju u slatke vode zbog mrijesta);</w:t>
      </w:r>
    </w:p>
    <w:p w14:paraId="465343EE" w14:textId="77777777" w:rsidR="008E2181" w:rsidRPr="008D043F" w:rsidRDefault="008E2181" w:rsidP="0068355A">
      <w:pPr>
        <w:numPr>
          <w:ilvl w:val="0"/>
          <w:numId w:val="3"/>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veliki pritisak od ribolovaca (radi se o ekonomski veoma cijenjenim vrstama riba, kako zbog mesa, tako i zbog ikre). </w:t>
      </w:r>
    </w:p>
    <w:p w14:paraId="0361E066" w14:textId="77777777" w:rsidR="008E2181" w:rsidRPr="008D043F" w:rsidRDefault="008E2181" w:rsidP="0068355A">
      <w:pPr>
        <w:spacing w:before="240"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Federacija BiH još nije uspostavila informacijski sistem o ribarstvu. U okviru Zajedničke ribarske politike EU, države članice su u obavezi da prikupljaju biološke, ekološke, tehničke i socio-ekonomske podatke potrebne za upravljanje ribarstvom, upravljaju tim podacima i učine ih dostupnima krajnjim korisnicima (</w:t>
      </w:r>
      <w:r w:rsidRPr="008D043F">
        <w:rPr>
          <w:rFonts w:asciiTheme="minorHAnsi" w:eastAsiaTheme="minorHAnsi" w:hAnsiTheme="minorHAnsi" w:cstheme="minorHAnsi"/>
          <w:i/>
          <w:sz w:val="22"/>
          <w:szCs w:val="22"/>
          <w:lang w:val="hr-HR" w:eastAsia="en-US"/>
        </w:rPr>
        <w:t>Article 25, Regulation</w:t>
      </w:r>
      <w:r w:rsidRPr="008D043F">
        <w:rPr>
          <w:rFonts w:asciiTheme="minorHAnsi" w:eastAsiaTheme="minorHAnsi" w:hAnsiTheme="minorHAnsi" w:cstheme="minorHAnsi"/>
          <w:sz w:val="22"/>
          <w:szCs w:val="22"/>
          <w:lang w:val="hr-HR" w:eastAsia="en-US"/>
        </w:rPr>
        <w:t xml:space="preserve"> (EU) No 1380/2013 </w:t>
      </w:r>
      <w:r w:rsidRPr="008D043F">
        <w:rPr>
          <w:rFonts w:asciiTheme="minorHAnsi" w:eastAsiaTheme="minorHAnsi" w:hAnsiTheme="minorHAnsi" w:cstheme="minorHAnsi"/>
          <w:i/>
          <w:iCs/>
          <w:sz w:val="22"/>
          <w:szCs w:val="22"/>
          <w:lang w:val="hr-HR" w:eastAsia="en-US"/>
        </w:rPr>
        <w:t>of the European Parliament and of the Council of 11 December</w:t>
      </w:r>
      <w:r w:rsidRPr="008D043F">
        <w:rPr>
          <w:rFonts w:asciiTheme="minorHAnsi" w:eastAsiaTheme="minorHAnsi" w:hAnsiTheme="minorHAnsi" w:cstheme="minorHAnsi"/>
          <w:sz w:val="22"/>
          <w:szCs w:val="22"/>
          <w:lang w:val="hr-HR" w:eastAsia="en-US"/>
        </w:rPr>
        <w:t xml:space="preserve"> 20137). Pravila o prikupljanju i upotrebi ovih podataka na nivou Evropske unije propisana su regulativom (EU) br. 2017/1004.</w:t>
      </w:r>
    </w:p>
    <w:p w14:paraId="5CEA61D9" w14:textId="77777777"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Kad je u pitanju razvoj ribarstva, uskoro ističe važenje strategije razvoja. Naime, Srednjoročna strategija razvoja poljoprivrednog sektora u Federaciji BiH donesena je za period 2015‒2019, a Zaključkom Vlade Federacije BiH produženo je njezino važenje do kraja 2021. godine.</w:t>
      </w:r>
    </w:p>
    <w:p w14:paraId="26B8B5E6"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ineralni resursi</w:t>
      </w:r>
      <w:bookmarkEnd w:id="175"/>
      <w:bookmarkEnd w:id="176"/>
      <w:bookmarkEnd w:id="177"/>
    </w:p>
    <w:p w14:paraId="1726F9E5" w14:textId="5902E720" w:rsidR="008E2181" w:rsidRPr="008D043F" w:rsidRDefault="008E2181" w:rsidP="0068355A">
      <w:pPr>
        <w:spacing w:after="160" w:line="276" w:lineRule="auto"/>
        <w:jc w:val="both"/>
        <w:rPr>
          <w:rFonts w:asciiTheme="minorHAnsi" w:eastAsia="Calibri" w:hAnsiTheme="minorHAnsi" w:cstheme="minorHAnsi"/>
          <w:sz w:val="22"/>
          <w:szCs w:val="22"/>
          <w:lang w:val="hr-HR" w:eastAsia="en-US"/>
        </w:rPr>
      </w:pPr>
      <w:r w:rsidRPr="008D043F">
        <w:rPr>
          <w:rFonts w:asciiTheme="minorHAnsi" w:eastAsia="Calibri" w:hAnsiTheme="minorHAnsi" w:cstheme="minorHAnsi"/>
          <w:sz w:val="22"/>
          <w:szCs w:val="22"/>
          <w:lang w:val="hr-HR" w:eastAsia="en-US"/>
        </w:rPr>
        <w:t xml:space="preserve">Federacija BiH nema cjeloviti pristup upravljanju mineralnim sirovinama. Upotreba mineralnih sirovina tretira se kroz sektorske strategije (građevinski materijali, energetika). Ne postoji strategija upravljanja mineralnim sirovinama </w:t>
      </w:r>
      <w:r w:rsidRPr="008D043F">
        <w:rPr>
          <w:rFonts w:asciiTheme="minorHAnsi" w:eastAsiaTheme="minorHAnsi" w:hAnsiTheme="minorHAnsi" w:cstheme="minorHAnsi"/>
          <w:sz w:val="22"/>
          <w:szCs w:val="22"/>
          <w:lang w:val="hr-HR" w:eastAsia="en-US"/>
        </w:rPr>
        <w:t xml:space="preserve">Federacije </w:t>
      </w:r>
      <w:r w:rsidRPr="008D043F">
        <w:rPr>
          <w:rFonts w:asciiTheme="minorHAnsi" w:eastAsia="Calibri" w:hAnsiTheme="minorHAnsi" w:cstheme="minorHAnsi"/>
          <w:sz w:val="22"/>
          <w:szCs w:val="22"/>
          <w:lang w:val="hr-HR" w:eastAsia="en-US"/>
        </w:rPr>
        <w:t xml:space="preserve">BiH. Postojeće strategije, kao npr. Strategija razvoja industrije građevinskog materijala </w:t>
      </w:r>
      <w:r w:rsidRPr="008D043F">
        <w:rPr>
          <w:rFonts w:asciiTheme="minorHAnsi" w:eastAsiaTheme="minorHAnsi" w:hAnsiTheme="minorHAnsi" w:cstheme="minorHAnsi"/>
          <w:sz w:val="22"/>
          <w:szCs w:val="22"/>
          <w:lang w:val="hr-HR" w:eastAsia="en-US"/>
        </w:rPr>
        <w:t xml:space="preserve">Federacije </w:t>
      </w:r>
      <w:r w:rsidRPr="008D043F">
        <w:rPr>
          <w:rFonts w:asciiTheme="minorHAnsi" w:eastAsia="Calibri" w:hAnsiTheme="minorHAnsi" w:cstheme="minorHAnsi"/>
          <w:sz w:val="22"/>
          <w:szCs w:val="22"/>
          <w:lang w:val="hr-HR" w:eastAsia="en-US"/>
        </w:rPr>
        <w:t>BiH 2016‒2025</w:t>
      </w:r>
      <w:r w:rsidR="00DF6515" w:rsidRPr="008D043F">
        <w:rPr>
          <w:rFonts w:asciiTheme="minorHAnsi" w:eastAsia="Calibri" w:hAnsiTheme="minorHAnsi" w:cstheme="minorHAnsi"/>
          <w:sz w:val="22"/>
          <w:szCs w:val="22"/>
          <w:lang w:val="hr-HR" w:eastAsia="en-US"/>
        </w:rPr>
        <w:t xml:space="preserve"> </w:t>
      </w:r>
      <w:r w:rsidR="00DF6515" w:rsidRPr="008D043F">
        <w:rPr>
          <w:rFonts w:asciiTheme="minorHAnsi" w:eastAsia="Calibri" w:hAnsiTheme="minorHAnsi" w:cstheme="minorHAnsi"/>
          <w:sz w:val="22"/>
          <w:szCs w:val="22"/>
          <w:lang w:val="hr-HR" w:eastAsia="en-US"/>
        </w:rPr>
        <w:fldChar w:fldCharType="begin"/>
      </w:r>
      <w:r w:rsidR="00CE1A95" w:rsidRPr="008D043F">
        <w:rPr>
          <w:rFonts w:asciiTheme="minorHAnsi" w:eastAsia="Calibri" w:hAnsiTheme="minorHAnsi" w:cstheme="minorHAnsi"/>
          <w:sz w:val="22"/>
          <w:szCs w:val="22"/>
          <w:lang w:val="hr-HR" w:eastAsia="en-US"/>
        </w:rPr>
        <w:instrText xml:space="preserve"> ADDIN ZOTERO_ITEM CSL_CITATION {"citationID":"zyktC0Zi","properties":{"formattedCitation":"(FMERI and Privredna komora FBiH 2018)","plainCitation":"(FMERI and Privredna komora FBiH 2018)","dontUpdate":true,"noteIndex":0},"citationItems":[{"id":1538,"uris":["http://zotero.org/users/7192877/items/C5BNLNDF"],"itemData":{"id":1538,"type":"report","title":"Strategija razvoja industrije građevinskog materijala Federacije BiH za period 2016-2025","URL":"https://fmeri.gov.ba/media/1476/strategija-igm.pdf","author":[{"family":"Federalno ministarstvo energetike, rudarstva i industrije","given":""},{"family":"Privredna komora Federacije BiH","given":""}],"issued":{"date-parts":[["2018"]]}}}],"schema":"https://github.com/citation-style-language/schema/raw/master/csl-citation.json"} </w:instrText>
      </w:r>
      <w:r w:rsidR="00DF6515" w:rsidRPr="008D043F">
        <w:rPr>
          <w:rFonts w:asciiTheme="minorHAnsi" w:eastAsia="Calibri" w:hAnsiTheme="minorHAnsi" w:cstheme="minorHAnsi"/>
          <w:sz w:val="22"/>
          <w:szCs w:val="22"/>
          <w:lang w:val="hr-HR" w:eastAsia="en-US"/>
        </w:rPr>
        <w:fldChar w:fldCharType="separate"/>
      </w:r>
      <w:r w:rsidR="00BE7D34" w:rsidRPr="008D043F">
        <w:rPr>
          <w:rFonts w:asciiTheme="minorHAnsi" w:eastAsia="Calibri" w:hAnsiTheme="minorHAnsi" w:cstheme="minorHAnsi"/>
          <w:sz w:val="22"/>
          <w:lang w:val="hr-HR"/>
        </w:rPr>
        <w:t>(FMERI i Privredna komora F</w:t>
      </w:r>
      <w:r w:rsidR="000201AE" w:rsidRPr="008D043F">
        <w:rPr>
          <w:rFonts w:asciiTheme="minorHAnsi" w:eastAsia="Calibri" w:hAnsiTheme="minorHAnsi" w:cstheme="minorHAnsi"/>
          <w:sz w:val="22"/>
          <w:lang w:val="hr-HR"/>
        </w:rPr>
        <w:t xml:space="preserve">ederacije </w:t>
      </w:r>
      <w:r w:rsidR="00BE7D34" w:rsidRPr="008D043F">
        <w:rPr>
          <w:rFonts w:asciiTheme="minorHAnsi" w:eastAsia="Calibri" w:hAnsiTheme="minorHAnsi" w:cstheme="minorHAnsi"/>
          <w:sz w:val="22"/>
          <w:lang w:val="hr-HR"/>
        </w:rPr>
        <w:t>BiH</w:t>
      </w:r>
      <w:r w:rsidR="000201AE" w:rsidRPr="008D043F">
        <w:rPr>
          <w:rFonts w:asciiTheme="minorHAnsi" w:eastAsia="Calibri" w:hAnsiTheme="minorHAnsi" w:cstheme="minorHAnsi"/>
          <w:sz w:val="22"/>
          <w:lang w:val="hr-HR"/>
        </w:rPr>
        <w:t>,</w:t>
      </w:r>
      <w:r w:rsidR="00BE7D34" w:rsidRPr="008D043F">
        <w:rPr>
          <w:rFonts w:asciiTheme="minorHAnsi" w:eastAsia="Calibri" w:hAnsiTheme="minorHAnsi" w:cstheme="minorHAnsi"/>
          <w:sz w:val="22"/>
          <w:lang w:val="hr-HR"/>
        </w:rPr>
        <w:t xml:space="preserve"> 2018)</w:t>
      </w:r>
      <w:r w:rsidR="00DF6515" w:rsidRPr="008D043F">
        <w:rPr>
          <w:rFonts w:asciiTheme="minorHAnsi" w:eastAsia="Calibri" w:hAnsiTheme="minorHAnsi" w:cstheme="minorHAnsi"/>
          <w:sz w:val="22"/>
          <w:szCs w:val="22"/>
          <w:lang w:val="hr-HR" w:eastAsia="en-US"/>
        </w:rPr>
        <w:fldChar w:fldCharType="end"/>
      </w:r>
      <w:r w:rsidRPr="008D043F">
        <w:rPr>
          <w:rFonts w:asciiTheme="minorHAnsi" w:eastAsia="Calibri" w:hAnsiTheme="minorHAnsi" w:cstheme="minorHAnsi"/>
          <w:sz w:val="22"/>
          <w:szCs w:val="22"/>
          <w:lang w:val="hr-HR" w:eastAsia="en-US"/>
        </w:rPr>
        <w:t xml:space="preserve">, ne razmatraju konkretne aktivnosti osiguranja mineralnih sirovina kroz povrat i reciklažu tih sirovina iz gotovih proizvoda, čija je upotreba prestala (reciklaža betona, cigle ili povrat rijetkih metala iz elektronske opreme i sl.). Pored nedostatka konkretnih mjera, treba navesti i nedostatak standarda za građevinske materijale proizvedene iz recikliranih materijala, što predstavlja </w:t>
      </w:r>
      <w:r w:rsidRPr="008D043F">
        <w:rPr>
          <w:rFonts w:asciiTheme="minorHAnsi" w:eastAsia="Calibri" w:hAnsiTheme="minorHAnsi" w:cstheme="minorHAnsi"/>
          <w:sz w:val="22"/>
          <w:szCs w:val="22"/>
          <w:lang w:val="hr-HR" w:eastAsia="en-US"/>
        </w:rPr>
        <w:lastRenderedPageBreak/>
        <w:t>ograničenje za plasman ovakvih proizvoda. Također, niti jedna rudarska kompanija se ne bavi ekstrakcijom sekundarnih mineralnih sirovina s jalovišta rudnika, šljačišta termoelektrana i željezara, odlagališta crvenog mulja. Implementacija mjera predloženih u Izvještaju o stanju okoliša još 2012, a koja se odnosi na: i) Identifikaciju svih lokacija na kojima se stvara otpad u rudnicima, ii) pravljenje liste s vrstama i količinom proizvedenog otpada shodno katalogu i šiframa otpada, iii) procjenu mogućnosti za ponovnu upotrebu otpada i/ili recikliranje nije urađena.</w:t>
      </w:r>
    </w:p>
    <w:p w14:paraId="4D4D88A7" w14:textId="77777777"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rema Zakonu o rudarstvu Federacije BiH, član 59, poslije dobijanja dozvole za obustavu eksploatacije mineralne sirovine, privredno društvo mora izvršiti konačnu sanaciju zemljišta i rekultivaciju okoliša i otkloniti posljedice nastale pri izvođenju rudarskih radova, a na osnovu projekta sanacije i rekultivacije. Međutim, realno stanje je da na prostoru Federacije BiH postoji značajan broj rudnika na kojima, nakon prestanka eksploatacije, površine nisu sanirane i rekultivirane, te ukupna površina tla koje je degradirano zbog eksploatacije rude u površinskim kopovima iznosi oko 15.000 ha. Ove štete su vidljive na području pojedinih mjesta (Tuzla, Ugljevik, Kakanj, Gacko) u kojima se velika područja obradivog zemljišta ne koriste. U rudnicima metala na području Vareša (Veovača ‒ olovo, cink, barit i rudnik željeza), eksploatacija je obustavljena, a rudnici nisu adekvatno zatvoreni. Nužan je popis inventara napuštenih rudnika metala kako bi se definirala žarišta, opasnosti za okoliš i rizici, kao i set prioriteta za sanaciju. Problem je i nedefiniranost sljednika imovine rudnika, jer kompanije koje su upravljale rudnicima više ne postoje.</w:t>
      </w:r>
    </w:p>
    <w:p w14:paraId="32804CEE" w14:textId="74AD8FBE" w:rsidR="009A1CFB"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Zakon o zaštiti okoliša Federacije BiH, obavezuje rudarske kompanije na primjenu najboljih raspoloživih tehnika ‒ NRT za upravljanje rudničkim otpadom. Federacija BiH je usvojila Tehnička uputstva za primjenu najboljih raspoloživih tehnika za prehrambenu industriju, ali za rudarstvo još uvijek nije. U skladu s obavezama po Zakonu o zaštiti okoliša i obavezi transpozicije Direktive o rudničkom otpadu, neophodno je izraditi tehnička uputstva za </w:t>
      </w:r>
      <w:r w:rsidR="00A01E8F" w:rsidRPr="008D043F">
        <w:rPr>
          <w:rFonts w:asciiTheme="minorHAnsi" w:eastAsiaTheme="minorHAnsi" w:hAnsiTheme="minorHAnsi" w:cstheme="minorHAnsi"/>
          <w:sz w:val="22"/>
          <w:szCs w:val="22"/>
          <w:lang w:val="hr-HR" w:eastAsia="en-US"/>
        </w:rPr>
        <w:t>BiH</w:t>
      </w:r>
      <w:r w:rsidRPr="008D043F">
        <w:rPr>
          <w:rFonts w:asciiTheme="minorHAnsi" w:eastAsiaTheme="minorHAnsi" w:hAnsiTheme="minorHAnsi" w:cstheme="minorHAnsi"/>
          <w:sz w:val="22"/>
          <w:szCs w:val="22"/>
          <w:lang w:val="hr-HR" w:eastAsia="en-US"/>
        </w:rPr>
        <w:t xml:space="preserve"> usklađene s evropskim uputstvima o najboljim raspoloživim tehnikama za ovu oblast (eng. </w:t>
      </w:r>
      <w:r w:rsidRPr="008D043F">
        <w:rPr>
          <w:rFonts w:asciiTheme="minorHAnsi" w:eastAsiaTheme="minorHAnsi" w:hAnsiTheme="minorHAnsi" w:cstheme="minorHAnsi"/>
          <w:i/>
          <w:iCs/>
          <w:sz w:val="22"/>
          <w:szCs w:val="22"/>
          <w:lang w:val="hr-HR" w:eastAsia="en-US"/>
        </w:rPr>
        <w:t xml:space="preserve">Management of Waste from Extractive Industries in accordance with Directive </w:t>
      </w:r>
      <w:r w:rsidRPr="008D043F">
        <w:rPr>
          <w:rFonts w:asciiTheme="minorHAnsi" w:eastAsiaTheme="minorHAnsi" w:hAnsiTheme="minorHAnsi" w:cstheme="minorHAnsi"/>
          <w:sz w:val="22"/>
          <w:szCs w:val="22"/>
          <w:lang w:val="hr-HR" w:eastAsia="en-US"/>
        </w:rPr>
        <w:t xml:space="preserve">2006/21/EC). </w:t>
      </w:r>
    </w:p>
    <w:p w14:paraId="7F140D44" w14:textId="77777777" w:rsidR="008E2181" w:rsidRPr="008D043F" w:rsidRDefault="009A1CFB" w:rsidP="0068355A">
      <w:pPr>
        <w:spacing w:after="160" w:line="276" w:lineRule="auto"/>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br w:type="page"/>
      </w:r>
    </w:p>
    <w:p w14:paraId="3F4DDC7E" w14:textId="77777777" w:rsidR="009A1CFB" w:rsidRPr="008D043F" w:rsidRDefault="009A1CFB" w:rsidP="0068355A">
      <w:pPr>
        <w:pStyle w:val="Head2"/>
        <w:spacing w:line="276" w:lineRule="auto"/>
        <w:rPr>
          <w:rFonts w:asciiTheme="minorHAnsi" w:hAnsiTheme="minorHAnsi"/>
          <w:lang w:val="hr-HR"/>
        </w:rPr>
      </w:pPr>
      <w:bookmarkStart w:id="178" w:name="_Toc104460924"/>
      <w:r w:rsidRPr="008D043F">
        <w:rPr>
          <w:rFonts w:asciiTheme="minorHAnsi" w:hAnsiTheme="minorHAnsi"/>
          <w:lang w:val="hr-HR"/>
        </w:rPr>
        <w:lastRenderedPageBreak/>
        <w:t>Strateški cilj 6.</w:t>
      </w:r>
      <w:bookmarkEnd w:id="178"/>
    </w:p>
    <w:p w14:paraId="2910B21B" w14:textId="77777777" w:rsidR="009A1CFB" w:rsidRPr="008D043F" w:rsidRDefault="009A1CFB"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6: Održivo upravljanje prirodnim resursima</w:t>
      </w:r>
    </w:p>
    <w:p w14:paraId="008D719B" w14:textId="79811F30"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trateški cilj 6 (održivo upravljanje prirodnim resursima) obuhvata tematske oblasti kao što su korištenje zemljišta i održivo korištenje prirodnih resursa u poljoprivredi (tlo), šumarstvu i ribarstvu, kao i vađenje minerala i bioekonomiju. </w:t>
      </w:r>
    </w:p>
    <w:p w14:paraId="4D4BF8D6" w14:textId="07A52C80" w:rsidR="009A1CFB" w:rsidRPr="008D043F" w:rsidRDefault="009A1CFB" w:rsidP="0068355A">
      <w:pPr>
        <w:spacing w:line="276" w:lineRule="auto"/>
        <w:rPr>
          <w:rFonts w:asciiTheme="minorHAnsi" w:hAnsiTheme="minorHAnsi" w:cstheme="minorHAnsi"/>
          <w:lang w:val="hr-HR"/>
        </w:rPr>
      </w:pPr>
      <w:bookmarkStart w:id="179" w:name="_Toc109842451"/>
      <w:r w:rsidRPr="008D043F">
        <w:rPr>
          <w:rFonts w:asciiTheme="minorHAnsi" w:hAnsiTheme="minorHAnsi" w:cstheme="minorHAnsi"/>
          <w:b/>
          <w:i/>
          <w:sz w:val="20"/>
          <w:szCs w:val="20"/>
          <w:lang w:val="hr-HR"/>
        </w:rPr>
        <w:t xml:space="preserve">Tabela </w:t>
      </w:r>
      <w:bookmarkStart w:id="180" w:name="tabela22"/>
      <w:r w:rsidRPr="008D043F">
        <w:rPr>
          <w:rFonts w:asciiTheme="minorHAnsi" w:hAnsiTheme="minorHAnsi" w:cstheme="minorHAnsi"/>
          <w:b/>
          <w:i/>
          <w:sz w:val="20"/>
          <w:szCs w:val="20"/>
          <w:lang w:val="hr-HR"/>
        </w:rPr>
        <w:fldChar w:fldCharType="begin"/>
      </w:r>
      <w:r w:rsidRPr="008D043F">
        <w:rPr>
          <w:rFonts w:asciiTheme="minorHAnsi" w:hAnsiTheme="minorHAnsi" w:cstheme="minorHAnsi"/>
          <w:b/>
          <w:i/>
          <w:sz w:val="20"/>
          <w:szCs w:val="20"/>
          <w:lang w:val="hr-HR"/>
        </w:rPr>
        <w:instrText xml:space="preserve"> SEQ Tabela \* ARABIC </w:instrText>
      </w:r>
      <w:r w:rsidRPr="008D043F">
        <w:rPr>
          <w:rFonts w:asciiTheme="minorHAnsi" w:hAnsiTheme="minorHAnsi" w:cstheme="minorHAnsi"/>
          <w:b/>
          <w:i/>
          <w:sz w:val="20"/>
          <w:szCs w:val="20"/>
          <w:lang w:val="hr-HR"/>
        </w:rPr>
        <w:fldChar w:fldCharType="separate"/>
      </w:r>
      <w:r w:rsidR="009B278D">
        <w:rPr>
          <w:rFonts w:asciiTheme="minorHAnsi" w:hAnsiTheme="minorHAnsi" w:cstheme="minorHAnsi"/>
          <w:b/>
          <w:i/>
          <w:noProof/>
          <w:sz w:val="20"/>
          <w:szCs w:val="20"/>
          <w:lang w:val="hr-HR"/>
        </w:rPr>
        <w:t>22</w:t>
      </w:r>
      <w:r w:rsidRPr="008D043F">
        <w:rPr>
          <w:rFonts w:asciiTheme="minorHAnsi" w:hAnsiTheme="minorHAnsi" w:cstheme="minorHAnsi"/>
          <w:b/>
          <w:i/>
          <w:sz w:val="20"/>
          <w:szCs w:val="20"/>
          <w:lang w:val="hr-HR"/>
        </w:rPr>
        <w:fldChar w:fldCharType="end"/>
      </w:r>
      <w:bookmarkEnd w:id="180"/>
      <w:r w:rsidRPr="008D043F">
        <w:rPr>
          <w:rFonts w:asciiTheme="minorHAnsi" w:hAnsiTheme="minorHAnsi" w:cstheme="minorHAnsi"/>
          <w:b/>
          <w:i/>
          <w:sz w:val="20"/>
          <w:szCs w:val="20"/>
          <w:lang w:val="hr-HR"/>
        </w:rPr>
        <w:t xml:space="preserve">: </w:t>
      </w:r>
      <w:r w:rsidRPr="008D043F">
        <w:rPr>
          <w:rFonts w:asciiTheme="minorHAnsi" w:hAnsiTheme="minorHAnsi" w:cstheme="minorHAnsi"/>
          <w:bCs/>
          <w:i/>
          <w:sz w:val="20"/>
          <w:szCs w:val="20"/>
          <w:lang w:val="hr-HR"/>
        </w:rPr>
        <w:t>Pokazatelji utjecaja za Strateški cilj 6</w:t>
      </w:r>
      <w:bookmarkEnd w:id="179"/>
    </w:p>
    <w:tbl>
      <w:tblPr>
        <w:tblStyle w:val="TableGridLight7"/>
        <w:tblW w:w="8926" w:type="dxa"/>
        <w:tblInd w:w="113" w:type="dxa"/>
        <w:tblLook w:val="04A0" w:firstRow="1" w:lastRow="0" w:firstColumn="1" w:lastColumn="0" w:noHBand="0" w:noVBand="1"/>
      </w:tblPr>
      <w:tblGrid>
        <w:gridCol w:w="2122"/>
        <w:gridCol w:w="2268"/>
        <w:gridCol w:w="2268"/>
        <w:gridCol w:w="2268"/>
      </w:tblGrid>
      <w:tr w:rsidR="009A1CFB" w:rsidRPr="008D043F" w14:paraId="640A6AF3" w14:textId="77777777" w:rsidTr="00076544">
        <w:trPr>
          <w:trHeight w:val="421"/>
        </w:trPr>
        <w:tc>
          <w:tcPr>
            <w:tcW w:w="2122" w:type="dxa"/>
            <w:shd w:val="clear" w:color="auto" w:fill="009D73"/>
            <w:vAlign w:val="center"/>
          </w:tcPr>
          <w:p w14:paraId="7696060D" w14:textId="77777777" w:rsidR="009A1CFB" w:rsidRPr="008D043F" w:rsidRDefault="009A1CFB"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181" w:name="_Hlk104491066"/>
            <w:r w:rsidRPr="008D043F">
              <w:rPr>
                <w:rFonts w:asciiTheme="minorHAnsi" w:hAnsiTheme="minorHAnsi" w:cstheme="minorHAnsi"/>
                <w:b/>
                <w:color w:val="FFFFFF" w:themeColor="background1"/>
                <w:sz w:val="18"/>
                <w:szCs w:val="18"/>
                <w:lang w:val="hr-HR" w:eastAsia="hr-HR"/>
              </w:rPr>
              <w:t>Strateški cilj 6</w:t>
            </w:r>
          </w:p>
        </w:tc>
        <w:tc>
          <w:tcPr>
            <w:tcW w:w="2268" w:type="dxa"/>
            <w:shd w:val="clear" w:color="auto" w:fill="009D73"/>
            <w:vAlign w:val="center"/>
          </w:tcPr>
          <w:p w14:paraId="747323FF"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0038D079"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p w14:paraId="1EA2558D"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N/D odrediti u prvim godinama implementacije)</w:t>
            </w:r>
          </w:p>
        </w:tc>
        <w:tc>
          <w:tcPr>
            <w:tcW w:w="2268" w:type="dxa"/>
            <w:shd w:val="clear" w:color="auto" w:fill="009D73"/>
            <w:vAlign w:val="center"/>
          </w:tcPr>
          <w:p w14:paraId="54B8C06A"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4EBA8197"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N/D odrediti u prvim godinama implementacije)</w:t>
            </w:r>
          </w:p>
        </w:tc>
      </w:tr>
      <w:tr w:rsidR="009A1CFB" w:rsidRPr="008D043F" w14:paraId="55FDC0BA" w14:textId="77777777" w:rsidTr="00076544">
        <w:trPr>
          <w:trHeight w:val="360"/>
        </w:trPr>
        <w:tc>
          <w:tcPr>
            <w:tcW w:w="2122" w:type="dxa"/>
            <w:vMerge w:val="restart"/>
            <w:vAlign w:val="center"/>
          </w:tcPr>
          <w:p w14:paraId="7EB5D818" w14:textId="77777777" w:rsidR="009A1CFB" w:rsidRPr="008D043F" w:rsidRDefault="009A1CFB"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Osigurati održivo korištenje prirodnih resursa</w:t>
            </w:r>
          </w:p>
        </w:tc>
        <w:tc>
          <w:tcPr>
            <w:tcW w:w="2268" w:type="dxa"/>
          </w:tcPr>
          <w:p w14:paraId="21301F89" w14:textId="77777777" w:rsidR="009A1CFB" w:rsidRPr="008D043F" w:rsidRDefault="009A1CFB" w:rsidP="0068355A">
            <w:pPr>
              <w:tabs>
                <w:tab w:val="left" w:pos="955"/>
              </w:tabs>
              <w:spacing w:line="276" w:lineRule="auto"/>
              <w:jc w:val="both"/>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Pregled šumskih površina, Federacija BiH – ukupno (ha)</w:t>
            </w:r>
          </w:p>
        </w:tc>
        <w:tc>
          <w:tcPr>
            <w:tcW w:w="2268" w:type="dxa"/>
            <w:vAlign w:val="center"/>
          </w:tcPr>
          <w:p w14:paraId="4E368656" w14:textId="77777777" w:rsidR="009A1CFB" w:rsidRPr="008D043F" w:rsidRDefault="009A1CFB"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1.510.938</w:t>
            </w:r>
          </w:p>
          <w:p w14:paraId="1CCC7A98" w14:textId="77777777" w:rsidR="009A1CFB" w:rsidRPr="008D043F" w:rsidRDefault="009A1CFB"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6B87DB87" w14:textId="77777777" w:rsidR="009A1CFB" w:rsidRPr="008D043F" w:rsidRDefault="009A1CFB"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r>
      <w:tr w:rsidR="009A1CFB" w:rsidRPr="008D043F" w14:paraId="4F8C37C9" w14:textId="77777777" w:rsidTr="00076544">
        <w:trPr>
          <w:trHeight w:val="360"/>
        </w:trPr>
        <w:tc>
          <w:tcPr>
            <w:tcW w:w="2122" w:type="dxa"/>
            <w:vMerge/>
            <w:vAlign w:val="center"/>
          </w:tcPr>
          <w:p w14:paraId="02D794FD" w14:textId="77777777" w:rsidR="009A1CFB" w:rsidRPr="008D043F" w:rsidRDefault="009A1CFB" w:rsidP="0068355A">
            <w:pPr>
              <w:tabs>
                <w:tab w:val="left" w:pos="955"/>
              </w:tabs>
              <w:spacing w:line="276" w:lineRule="auto"/>
              <w:jc w:val="both"/>
              <w:rPr>
                <w:rFonts w:asciiTheme="minorHAnsi" w:hAnsiTheme="minorHAnsi" w:cstheme="minorHAnsi"/>
                <w:b/>
                <w:bCs/>
                <w:sz w:val="18"/>
                <w:szCs w:val="18"/>
                <w:lang w:val="hr-HR" w:eastAsia="hr-HR"/>
              </w:rPr>
            </w:pPr>
          </w:p>
        </w:tc>
        <w:tc>
          <w:tcPr>
            <w:tcW w:w="2268" w:type="dxa"/>
          </w:tcPr>
          <w:p w14:paraId="237B533A" w14:textId="77777777" w:rsidR="009A1CFB" w:rsidRPr="008D043F" w:rsidRDefault="009A1CFB" w:rsidP="0068355A">
            <w:pPr>
              <w:tabs>
                <w:tab w:val="left" w:pos="955"/>
              </w:tabs>
              <w:spacing w:line="276" w:lineRule="auto"/>
              <w:jc w:val="both"/>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Površina degradiranog zemljišta (ha)</w:t>
            </w:r>
          </w:p>
          <w:p w14:paraId="4D349D15" w14:textId="77777777" w:rsidR="009A1CFB" w:rsidRPr="008D043F" w:rsidRDefault="009A1CFB" w:rsidP="0068355A">
            <w:pPr>
              <w:tabs>
                <w:tab w:val="left" w:pos="955"/>
              </w:tabs>
              <w:spacing w:line="276" w:lineRule="auto"/>
              <w:jc w:val="both"/>
              <w:rPr>
                <w:rFonts w:asciiTheme="minorHAnsi" w:hAnsiTheme="minorHAnsi" w:cstheme="minorHAnsi"/>
                <w:b/>
                <w:bCs/>
                <w:sz w:val="18"/>
                <w:szCs w:val="18"/>
                <w:lang w:val="hr-HR" w:eastAsia="hr-HR"/>
              </w:rPr>
            </w:pPr>
          </w:p>
          <w:p w14:paraId="767B0445" w14:textId="77777777" w:rsidR="009A1CFB" w:rsidRPr="008D043F" w:rsidRDefault="009A1CFB" w:rsidP="0068355A">
            <w:pPr>
              <w:tabs>
                <w:tab w:val="left" w:pos="955"/>
              </w:tabs>
              <w:spacing w:line="276" w:lineRule="auto"/>
              <w:jc w:val="both"/>
              <w:rPr>
                <w:rFonts w:asciiTheme="minorHAnsi" w:hAnsiTheme="minorHAnsi" w:cstheme="minorHAnsi"/>
                <w:b/>
                <w:bCs/>
                <w:sz w:val="18"/>
                <w:szCs w:val="18"/>
                <w:lang w:val="hr-HR" w:eastAsia="hr-HR"/>
              </w:rPr>
            </w:pPr>
          </w:p>
        </w:tc>
        <w:tc>
          <w:tcPr>
            <w:tcW w:w="2268" w:type="dxa"/>
            <w:vAlign w:val="center"/>
          </w:tcPr>
          <w:p w14:paraId="685FBC81" w14:textId="77777777" w:rsidR="009A1CFB" w:rsidRPr="008D043F" w:rsidRDefault="009A1CFB"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p w14:paraId="3BCFA15E" w14:textId="77777777" w:rsidR="009A1CFB" w:rsidRPr="008D043F" w:rsidRDefault="009A1CFB"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Federacija BiH nema egzaktno utvrđenu površinu degradiranog zemljišta</w:t>
            </w:r>
          </w:p>
        </w:tc>
        <w:tc>
          <w:tcPr>
            <w:tcW w:w="2268" w:type="dxa"/>
            <w:vAlign w:val="center"/>
          </w:tcPr>
          <w:p w14:paraId="276E5A55" w14:textId="77777777" w:rsidR="009A1CFB" w:rsidRPr="008D043F" w:rsidRDefault="009A1CFB"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Dostignut je nulti stepen degradacije zemljišta</w:t>
            </w:r>
          </w:p>
        </w:tc>
      </w:tr>
      <w:bookmarkEnd w:id="181"/>
    </w:tbl>
    <w:p w14:paraId="5144E9BE" w14:textId="77777777" w:rsidR="009A1CFB" w:rsidRPr="008D043F" w:rsidRDefault="009A1CFB" w:rsidP="0068355A">
      <w:pPr>
        <w:spacing w:line="276" w:lineRule="auto"/>
        <w:rPr>
          <w:rFonts w:asciiTheme="minorHAnsi" w:hAnsiTheme="minorHAnsi" w:cstheme="minorHAnsi"/>
          <w:lang w:val="hr-HR"/>
        </w:rPr>
      </w:pPr>
    </w:p>
    <w:p w14:paraId="5BC8020D" w14:textId="77777777" w:rsidR="009A1CFB" w:rsidRPr="008D043F" w:rsidRDefault="009A1CFB" w:rsidP="0068355A">
      <w:pPr>
        <w:pStyle w:val="Head3"/>
        <w:spacing w:line="276" w:lineRule="auto"/>
        <w:rPr>
          <w:rFonts w:asciiTheme="minorHAnsi" w:hAnsiTheme="minorHAnsi"/>
          <w:lang w:val="hr-HR"/>
        </w:rPr>
      </w:pPr>
      <w:bookmarkStart w:id="182" w:name="_Toc104460925"/>
      <w:r w:rsidRPr="008D043F">
        <w:rPr>
          <w:rFonts w:asciiTheme="minorHAnsi" w:hAnsiTheme="minorHAnsi"/>
          <w:lang w:val="hr-HR"/>
        </w:rPr>
        <w:t>Prioriteti za strateški cilj 6.</w:t>
      </w:r>
      <w:bookmarkEnd w:id="182"/>
    </w:p>
    <w:p w14:paraId="2303995F" w14:textId="77777777"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Prioritet 6.1.: Uspostaviti efikasan zakonski, strateški i institucionalni okvir za održivo upravljanje šumama i šumskim resursima u Federaciji BiH, adekvatno vrednovanje šumskih resursa, kao i integraciju rodno osjetljive problematike i klimatskih promjena</w:t>
      </w:r>
    </w:p>
    <w:p w14:paraId="5C1F9386" w14:textId="77777777"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ioritet podrazumijeva donošenje zakona i podzakonskih akata na nivou Federacije BiH usklađene s EU direktivama i međunarodnim sporazumima, kao i stvaranje pravnog i institucionalnog okvira za potpunu implementaciju savremenih principa gospodarenja šumama, uspostavu indikatora i redovnog praćenja stanja šuma. </w:t>
      </w:r>
    </w:p>
    <w:p w14:paraId="426B567E" w14:textId="77777777"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Prioritet 6.2.: Unaprijediti strateški, zakonski i institucionalni okvir za održivo upravljanje lovnom divljači</w:t>
      </w:r>
    </w:p>
    <w:p w14:paraId="2AE1FF4F" w14:textId="77777777"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rioritet podrazumijeva uspostavu regulatornog okvira za upravljanje populacijom i planski uzgoj divljači usklađen s EU direktivama i međunarodnim sporazumima iz oblasti biodiverziteta, kao i institucionalno kapacitiranje i uspostavu institucionalnog okvira za upravljanje lovištima i planski uzgoj divljači.</w:t>
      </w:r>
    </w:p>
    <w:p w14:paraId="3B0C43E1" w14:textId="77777777"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Prioritet 6.3.:  Unaprijediti zakonski, strateški i institucionalni okvir za održivo upravljanje ribljim fondom</w:t>
      </w:r>
    </w:p>
    <w:p w14:paraId="6094E1D5" w14:textId="77777777"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ioritet podrazumijeva usaglašavanje regulatornog okvira s pravnom stečevinom EU i međunarodnim konvencijama, kao i donošenje zakona za privredno ribarstvo na moru. </w:t>
      </w:r>
    </w:p>
    <w:p w14:paraId="4AA89314" w14:textId="77777777"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lanski uzgoj i izlov ribe zahtijevaju postojanje informacionog sistema o ribarstvu, kao i postojanje strateškog okvira za održivi razvoj ribarskog sektora.</w:t>
      </w:r>
    </w:p>
    <w:p w14:paraId="401F32EB" w14:textId="77777777"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Prioritet 6.4.:  Uspostaviti integralno i održivo upravljanje zemljišnim resursima</w:t>
      </w:r>
    </w:p>
    <w:p w14:paraId="07F1343F" w14:textId="77777777"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lastRenderedPageBreak/>
        <w:t xml:space="preserve">Prioritet podrazumijeva razvoj zakonskog i strateškog okvira za cjelovitu zaštitu zemljišta kao i metoda, imenovanje institucije u čijoj nadležnosti će biti integralno i održivo upravljanje zemljištem, kao mjerenja i pokazatelja za održivo upravljanje i zaštitu zemljišnih resursa. U sklopu prioriteta planirane su mjere sanacije degradiranih površina i deminiranje. </w:t>
      </w:r>
    </w:p>
    <w:p w14:paraId="4B6E0451" w14:textId="77777777"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Prioritet 6.5.: Uspostaviti sistem održivog i odgovornog istraživanja, eksploatacije i upravljanja mineralnim sirovinama</w:t>
      </w:r>
    </w:p>
    <w:p w14:paraId="56A87071" w14:textId="77777777"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rioritet se fokusira na uspostavu strateškog okvira za održivu upotrebu i eksploataciju mineralnih sirovina na principima reciklaže i kružne ekonomije, kao i razvoj  programa i planova za efikasniju eksploataciju mineralnih sirovina.</w:t>
      </w:r>
      <w:r w:rsidR="00DD4FE6" w:rsidRPr="008D043F">
        <w:rPr>
          <w:rFonts w:asciiTheme="minorHAnsi" w:eastAsiaTheme="minorHAnsi" w:hAnsiTheme="minorHAnsi" w:cstheme="minorHAnsi"/>
          <w:sz w:val="22"/>
          <w:szCs w:val="22"/>
          <w:lang w:val="hr-HR" w:eastAsia="en-US"/>
        </w:rPr>
        <w:t xml:space="preserve"> </w:t>
      </w:r>
    </w:p>
    <w:p w14:paraId="16EE70CD" w14:textId="204CD0AB" w:rsidR="009A1CFB" w:rsidRPr="008D043F" w:rsidRDefault="009A1CFB" w:rsidP="0068355A">
      <w:pPr>
        <w:pStyle w:val="Caption"/>
        <w:spacing w:line="276" w:lineRule="auto"/>
        <w:rPr>
          <w:rFonts w:asciiTheme="minorHAnsi" w:hAnsiTheme="minorHAnsi" w:cstheme="minorHAnsi"/>
          <w:lang w:val="hr-HR"/>
        </w:rPr>
      </w:pPr>
      <w:bookmarkStart w:id="183" w:name="_Toc109842452"/>
      <w:r w:rsidRPr="008D043F">
        <w:rPr>
          <w:rFonts w:asciiTheme="minorHAnsi" w:hAnsiTheme="minorHAnsi" w:cstheme="minorHAnsi"/>
          <w:lang w:val="hr-HR"/>
        </w:rPr>
        <w:t>Tabela</w:t>
      </w:r>
      <w:r w:rsidRPr="008D043F">
        <w:rPr>
          <w:rFonts w:asciiTheme="minorHAnsi" w:hAnsiTheme="minorHAnsi" w:cstheme="minorHAnsi"/>
          <w:b w:val="0"/>
          <w:lang w:val="hr-HR"/>
        </w:rPr>
        <w:t xml:space="preserve"> </w:t>
      </w:r>
      <w:bookmarkStart w:id="184" w:name="tabela23"/>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23</w:t>
      </w:r>
      <w:r w:rsidRPr="008D043F">
        <w:rPr>
          <w:rFonts w:asciiTheme="minorHAnsi" w:hAnsiTheme="minorHAnsi" w:cstheme="minorHAnsi"/>
          <w:lang w:val="hr-HR"/>
        </w:rPr>
        <w:fldChar w:fldCharType="end"/>
      </w:r>
      <w:bookmarkEnd w:id="184"/>
      <w:r w:rsidRPr="008D043F">
        <w:rPr>
          <w:rFonts w:asciiTheme="minorHAnsi" w:hAnsiTheme="minorHAnsi" w:cstheme="minorHAnsi"/>
          <w:lang w:val="hr-HR"/>
        </w:rPr>
        <w:t>:</w:t>
      </w:r>
      <w:r w:rsidRPr="008D043F">
        <w:rPr>
          <w:rFonts w:asciiTheme="minorHAnsi" w:hAnsiTheme="minorHAnsi" w:cstheme="minorHAnsi"/>
          <w:szCs w:val="20"/>
          <w:lang w:val="hr-HR"/>
        </w:rPr>
        <w:t xml:space="preserve"> </w:t>
      </w:r>
      <w:r w:rsidRPr="008D043F">
        <w:rPr>
          <w:rFonts w:asciiTheme="minorHAnsi" w:hAnsiTheme="minorHAnsi" w:cstheme="minorHAnsi"/>
          <w:b w:val="0"/>
          <w:bCs/>
          <w:szCs w:val="20"/>
          <w:lang w:val="hr-HR"/>
        </w:rPr>
        <w:t>Prioriteti s pripadajućim indikatorima</w:t>
      </w:r>
      <w:bookmarkEnd w:id="183"/>
      <w:r w:rsidRPr="008D043F">
        <w:rPr>
          <w:rFonts w:asciiTheme="minorHAnsi" w:hAnsiTheme="minorHAnsi" w:cstheme="minorHAnsi"/>
          <w:b w:val="0"/>
          <w:bCs/>
          <w:szCs w:val="20"/>
          <w:lang w:val="hr-HR"/>
        </w:rPr>
        <w:t xml:space="preserve"> </w:t>
      </w:r>
    </w:p>
    <w:tbl>
      <w:tblPr>
        <w:tblStyle w:val="TABLICAHAOP4"/>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9A1CFB" w:rsidRPr="008D043F" w14:paraId="3CBD1630" w14:textId="77777777" w:rsidTr="00076544">
        <w:trPr>
          <w:tblHeader/>
        </w:trPr>
        <w:tc>
          <w:tcPr>
            <w:tcW w:w="2254" w:type="dxa"/>
            <w:shd w:val="clear" w:color="auto" w:fill="009D73"/>
            <w:vAlign w:val="center"/>
          </w:tcPr>
          <w:p w14:paraId="546A2277" w14:textId="77777777" w:rsidR="009A1CFB" w:rsidRPr="008D043F" w:rsidRDefault="009A1CFB" w:rsidP="0068355A">
            <w:pPr>
              <w:spacing w:line="276" w:lineRule="auto"/>
              <w:jc w:val="center"/>
              <w:rPr>
                <w:rFonts w:asciiTheme="minorHAnsi" w:eastAsiaTheme="minorHAnsi" w:hAnsiTheme="minorHAnsi" w:cstheme="minorHAnsi"/>
                <w:b/>
                <w:bCs/>
                <w:color w:val="FFFFFF" w:themeColor="background1"/>
                <w:sz w:val="18"/>
                <w:szCs w:val="18"/>
                <w:lang w:val="hr-HR" w:eastAsia="en-US"/>
              </w:rPr>
            </w:pPr>
            <w:r w:rsidRPr="008D043F">
              <w:rPr>
                <w:rFonts w:asciiTheme="minorHAnsi" w:eastAsiaTheme="minorHAnsi" w:hAnsiTheme="minorHAnsi" w:cstheme="minorHAnsi"/>
                <w:b/>
                <w:bCs/>
                <w:color w:val="FFFFFF" w:themeColor="background1"/>
                <w:sz w:val="18"/>
                <w:szCs w:val="18"/>
                <w:lang w:val="hr-HR" w:eastAsia="en-US"/>
              </w:rPr>
              <w:t>Prioriteti</w:t>
            </w:r>
          </w:p>
        </w:tc>
        <w:tc>
          <w:tcPr>
            <w:tcW w:w="2254" w:type="dxa"/>
            <w:shd w:val="clear" w:color="auto" w:fill="009D73"/>
            <w:vAlign w:val="center"/>
          </w:tcPr>
          <w:p w14:paraId="06B91FB4" w14:textId="77777777" w:rsidR="009A1CFB" w:rsidRPr="008D043F" w:rsidRDefault="009A1CFB" w:rsidP="0068355A">
            <w:pPr>
              <w:spacing w:line="276" w:lineRule="auto"/>
              <w:jc w:val="center"/>
              <w:rPr>
                <w:rFonts w:asciiTheme="minorHAnsi" w:eastAsiaTheme="minorHAnsi" w:hAnsiTheme="minorHAnsi" w:cstheme="minorHAnsi"/>
                <w:b/>
                <w:bCs/>
                <w:color w:val="FFFFFF" w:themeColor="background1"/>
                <w:sz w:val="18"/>
                <w:szCs w:val="18"/>
                <w:lang w:val="hr-HR" w:eastAsia="en-US"/>
              </w:rPr>
            </w:pPr>
            <w:r w:rsidRPr="008D043F">
              <w:rPr>
                <w:rFonts w:asciiTheme="minorHAnsi" w:eastAsiaTheme="minorHAnsi" w:hAnsiTheme="minorHAnsi" w:cstheme="minorHAnsi"/>
                <w:b/>
                <w:bCs/>
                <w:color w:val="FFFFFF" w:themeColor="background1"/>
                <w:sz w:val="18"/>
                <w:szCs w:val="18"/>
                <w:lang w:val="hr-HR" w:eastAsia="en-US"/>
              </w:rPr>
              <w:t>Indikator (krajnjeg) rezultata</w:t>
            </w:r>
          </w:p>
        </w:tc>
        <w:tc>
          <w:tcPr>
            <w:tcW w:w="2254" w:type="dxa"/>
            <w:shd w:val="clear" w:color="auto" w:fill="009D73"/>
            <w:vAlign w:val="center"/>
          </w:tcPr>
          <w:p w14:paraId="0701E229" w14:textId="77777777" w:rsidR="009A1CFB" w:rsidRPr="008D043F" w:rsidRDefault="009A1CFB" w:rsidP="0068355A">
            <w:pPr>
              <w:spacing w:line="276" w:lineRule="auto"/>
              <w:jc w:val="center"/>
              <w:rPr>
                <w:rFonts w:asciiTheme="minorHAnsi" w:eastAsiaTheme="minorHAnsi" w:hAnsiTheme="minorHAnsi" w:cstheme="minorHAnsi"/>
                <w:b/>
                <w:bCs/>
                <w:color w:val="FFFFFF" w:themeColor="background1"/>
                <w:sz w:val="18"/>
                <w:szCs w:val="18"/>
                <w:lang w:val="hr-HR" w:eastAsia="en-US"/>
              </w:rPr>
            </w:pPr>
            <w:r w:rsidRPr="008D043F">
              <w:rPr>
                <w:rFonts w:asciiTheme="minorHAnsi" w:eastAsiaTheme="minorHAnsi" w:hAnsiTheme="minorHAnsi" w:cstheme="minorHAnsi"/>
                <w:b/>
                <w:bCs/>
                <w:color w:val="FFFFFF" w:themeColor="background1"/>
                <w:sz w:val="18"/>
                <w:szCs w:val="18"/>
                <w:lang w:val="hr-HR" w:eastAsia="en-US"/>
              </w:rPr>
              <w:t>Polazna vrijednost</w:t>
            </w:r>
          </w:p>
        </w:tc>
        <w:tc>
          <w:tcPr>
            <w:tcW w:w="2254" w:type="dxa"/>
            <w:shd w:val="clear" w:color="auto" w:fill="009D73"/>
            <w:vAlign w:val="center"/>
          </w:tcPr>
          <w:p w14:paraId="6E4DE0FC" w14:textId="77777777" w:rsidR="009A1CFB" w:rsidRPr="008D043F" w:rsidRDefault="009A1CFB" w:rsidP="0068355A">
            <w:pPr>
              <w:spacing w:line="276" w:lineRule="auto"/>
              <w:jc w:val="center"/>
              <w:rPr>
                <w:rFonts w:asciiTheme="minorHAnsi" w:eastAsiaTheme="minorHAnsi" w:hAnsiTheme="minorHAnsi" w:cstheme="minorHAnsi"/>
                <w:b/>
                <w:bCs/>
                <w:color w:val="FFFFFF" w:themeColor="background1"/>
                <w:sz w:val="18"/>
                <w:szCs w:val="18"/>
                <w:lang w:val="hr-HR" w:eastAsia="en-US"/>
              </w:rPr>
            </w:pPr>
            <w:r w:rsidRPr="008D043F">
              <w:rPr>
                <w:rFonts w:asciiTheme="minorHAnsi" w:eastAsiaTheme="minorHAnsi" w:hAnsiTheme="minorHAnsi" w:cstheme="minorHAnsi"/>
                <w:b/>
                <w:bCs/>
                <w:color w:val="FFFFFF" w:themeColor="background1"/>
                <w:sz w:val="18"/>
                <w:szCs w:val="18"/>
                <w:lang w:val="hr-HR" w:eastAsia="en-US"/>
              </w:rPr>
              <w:t>Ciljna vrijednost</w:t>
            </w:r>
          </w:p>
        </w:tc>
      </w:tr>
      <w:tr w:rsidR="009A1CFB" w:rsidRPr="008D043F" w14:paraId="682B6E6D" w14:textId="77777777" w:rsidTr="00076544">
        <w:trPr>
          <w:trHeight w:val="300"/>
        </w:trPr>
        <w:tc>
          <w:tcPr>
            <w:tcW w:w="2254" w:type="dxa"/>
            <w:vMerge w:val="restart"/>
          </w:tcPr>
          <w:p w14:paraId="3D0905FB" w14:textId="77777777" w:rsidR="009A1CFB" w:rsidRPr="008D043F" w:rsidRDefault="009A1CFB"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Prioritet 6.1.: Uspostaviti efikasan zakonski, strateški i institucionalni okvir za održivo upravljanje šumama i šumskim resursima u Federaciji BiH, adekvatno vrednovanje šumskih resursa, kao i integraciju rodno osjetljive problematike klimatskih promjena</w:t>
            </w:r>
          </w:p>
        </w:tc>
        <w:tc>
          <w:tcPr>
            <w:tcW w:w="2254" w:type="dxa"/>
          </w:tcPr>
          <w:p w14:paraId="1E374028"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zakona i strateškog okvira za održivo upravljanje šumama </w:t>
            </w:r>
          </w:p>
        </w:tc>
        <w:tc>
          <w:tcPr>
            <w:tcW w:w="2254" w:type="dxa"/>
          </w:tcPr>
          <w:p w14:paraId="48A50D6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ema zakonski i strateški okvir za održivo upravljanje šumama</w:t>
            </w:r>
          </w:p>
        </w:tc>
        <w:tc>
          <w:tcPr>
            <w:tcW w:w="2254" w:type="dxa"/>
          </w:tcPr>
          <w:p w14:paraId="7F011910"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5. godine </w:t>
            </w: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je usvojila strateški i zakonski okvir kojima se utvrđuju principi i kriteriji održivog upravljanja šumama, standardna metodologija za izradu šumsko-privrednih osnova, na principima multifunkcionalnosti i zaštite biodiverziteta šumskih ekosistema za privatne i državne šume, obuhvat i metodologija  monitoringa zdravstvenog stanja šuma, praćenje indikatora održivog korištenja šuma i izvještavanje, izdavanje licenci za sakupljače nedrvnih šumskih proizvoda, upravljanje privatnim šumama</w:t>
            </w:r>
          </w:p>
        </w:tc>
      </w:tr>
      <w:tr w:rsidR="009A1CFB" w:rsidRPr="008D043F" w14:paraId="6030B6CB" w14:textId="77777777" w:rsidTr="00076544">
        <w:trPr>
          <w:trHeight w:val="300"/>
        </w:trPr>
        <w:tc>
          <w:tcPr>
            <w:tcW w:w="2254" w:type="dxa"/>
            <w:vMerge/>
            <w:vAlign w:val="center"/>
          </w:tcPr>
          <w:p w14:paraId="65382FED"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37937941"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sistematskog okvira za registraciju i kontrolu sakupljanja ljekovitog jestivog i aromatičnog bilja i nedrvnih šumskih proizvoda</w:t>
            </w:r>
          </w:p>
        </w:tc>
        <w:tc>
          <w:tcPr>
            <w:tcW w:w="2254" w:type="dxa"/>
          </w:tcPr>
          <w:p w14:paraId="2F9F8A81"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ema zakonski i institucionalni okvir za održivo upravljanje ljekovitim jestivim i aromatičnim biljem i nedrvnim šumskim proizvodima</w:t>
            </w:r>
          </w:p>
        </w:tc>
        <w:tc>
          <w:tcPr>
            <w:tcW w:w="2254" w:type="dxa"/>
          </w:tcPr>
          <w:p w14:paraId="1691532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kraja 2025. uspostavljen je sistem kontrole  sakupljanja ljekovitog, jestivog i aromatičnog bilja i nedrvnih šumskih proizvoda</w:t>
            </w:r>
          </w:p>
        </w:tc>
      </w:tr>
      <w:tr w:rsidR="009A1CFB" w:rsidRPr="008D043F" w14:paraId="2CC6EEEC" w14:textId="77777777" w:rsidTr="00076544">
        <w:trPr>
          <w:trHeight w:val="300"/>
        </w:trPr>
        <w:tc>
          <w:tcPr>
            <w:tcW w:w="2254" w:type="dxa"/>
            <w:vMerge/>
            <w:vAlign w:val="center"/>
          </w:tcPr>
          <w:p w14:paraId="47E17498"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2F42C5CF"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redovnog monitoringa zdravstvenog stanja šuma</w:t>
            </w:r>
          </w:p>
        </w:tc>
        <w:tc>
          <w:tcPr>
            <w:tcW w:w="2254" w:type="dxa"/>
          </w:tcPr>
          <w:p w14:paraId="2FAB60D4"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 postoje metode za usklađeno uzorkovanje, te procjenu i  praćenje stanja šuma, prema prethodno utvrđenim indikatorima. Nije uspostavljena mreža monitoring tačaka.  </w:t>
            </w:r>
            <w:r w:rsidRPr="008D043F">
              <w:rPr>
                <w:rFonts w:asciiTheme="minorHAnsi" w:eastAsiaTheme="minorHAnsi" w:hAnsiTheme="minorHAnsi" w:cstheme="minorHAnsi"/>
                <w:color w:val="000000" w:themeColor="text1"/>
                <w:sz w:val="18"/>
                <w:szCs w:val="18"/>
                <w:lang w:val="hr-HR" w:eastAsia="en-US"/>
              </w:rPr>
              <w:t xml:space="preserve">Kantonalne uprave za </w:t>
            </w:r>
            <w:r w:rsidRPr="008D043F">
              <w:rPr>
                <w:rFonts w:asciiTheme="minorHAnsi" w:eastAsiaTheme="minorHAnsi" w:hAnsiTheme="minorHAnsi" w:cstheme="minorHAnsi"/>
                <w:color w:val="000000" w:themeColor="text1"/>
                <w:sz w:val="18"/>
                <w:szCs w:val="18"/>
                <w:lang w:val="hr-HR" w:eastAsia="en-US"/>
              </w:rPr>
              <w:lastRenderedPageBreak/>
              <w:t xml:space="preserve">šumarstvo i korisnici šuma imaju nedostatak kapaciteta za vršenje monitoringa. </w:t>
            </w:r>
          </w:p>
        </w:tc>
        <w:tc>
          <w:tcPr>
            <w:tcW w:w="2254" w:type="dxa"/>
          </w:tcPr>
          <w:p w14:paraId="5CAE7B8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 xml:space="preserve">Do kraja 2025. u funkciji je redovan monitoring zdravstvenog stanja šuma koji obuhvata praćenje promjena u šumskim ekosistemima u smislu stanja diverziteta vrsta, promjena površina, zdravstvenog stanja i </w:t>
            </w:r>
            <w:r w:rsidRPr="008D043F">
              <w:rPr>
                <w:rFonts w:asciiTheme="minorHAnsi" w:eastAsiaTheme="minorHAnsi" w:hAnsiTheme="minorHAnsi" w:cstheme="minorHAnsi"/>
                <w:sz w:val="18"/>
                <w:szCs w:val="18"/>
                <w:lang w:val="hr-HR" w:eastAsia="en-US"/>
              </w:rPr>
              <w:lastRenderedPageBreak/>
              <w:t xml:space="preserve">drugih biotskih i abiotskih faktora.  </w:t>
            </w:r>
          </w:p>
        </w:tc>
      </w:tr>
      <w:tr w:rsidR="009A1CFB" w:rsidRPr="008D043F" w14:paraId="442554D6" w14:textId="77777777" w:rsidTr="00076544">
        <w:trPr>
          <w:trHeight w:val="300"/>
        </w:trPr>
        <w:tc>
          <w:tcPr>
            <w:tcW w:w="2254" w:type="dxa"/>
            <w:vMerge/>
            <w:vAlign w:val="center"/>
          </w:tcPr>
          <w:p w14:paraId="66C8A2A2"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3A1404F5"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kapaciteta i tehničkih uvjeta za sprječavanije šumskih požara</w:t>
            </w:r>
          </w:p>
        </w:tc>
        <w:tc>
          <w:tcPr>
            <w:tcW w:w="2254" w:type="dxa"/>
          </w:tcPr>
          <w:p w14:paraId="2D0EF842"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Šume </w:t>
            </w:r>
            <w:r w:rsidRPr="008D043F">
              <w:rPr>
                <w:rFonts w:asciiTheme="minorHAnsi" w:hAnsiTheme="minorHAnsi" w:cstheme="minorHAnsi"/>
                <w:sz w:val="18"/>
                <w:szCs w:val="18"/>
                <w:lang w:val="hr-HR"/>
              </w:rPr>
              <w:t>Federacije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isu dovoljno prohodne za brzi pristup požarištu, </w:t>
            </w:r>
            <w:r w:rsidRPr="008D043F">
              <w:rPr>
                <w:rFonts w:asciiTheme="minorHAnsi" w:eastAsiaTheme="minorHAnsi" w:hAnsiTheme="minorHAnsi" w:cstheme="minorHAnsi"/>
                <w:color w:val="000000" w:themeColor="text1"/>
                <w:sz w:val="18"/>
                <w:szCs w:val="18"/>
                <w:lang w:val="hr-HR" w:eastAsia="en-US"/>
              </w:rPr>
              <w:t xml:space="preserve">korisnici šuma </w:t>
            </w:r>
            <w:r w:rsidRPr="008D043F">
              <w:rPr>
                <w:rFonts w:asciiTheme="minorHAnsi" w:eastAsiaTheme="minorHAnsi" w:hAnsiTheme="minorHAnsi" w:cstheme="minorHAnsi"/>
                <w:sz w:val="18"/>
                <w:szCs w:val="18"/>
                <w:lang w:val="hr-HR" w:eastAsia="en-US"/>
              </w:rPr>
              <w:t>nisu opremljeni kako za osmatranje i rano uočavanje požara, tako ni za brzi pristup i gašenje požara.</w:t>
            </w:r>
          </w:p>
        </w:tc>
        <w:tc>
          <w:tcPr>
            <w:tcW w:w="2254" w:type="dxa"/>
          </w:tcPr>
          <w:p w14:paraId="3256B9D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7. </w:t>
            </w:r>
            <w:r w:rsidRPr="008D043F">
              <w:rPr>
                <w:rFonts w:asciiTheme="minorHAnsi" w:eastAsiaTheme="minorHAnsi" w:hAnsiTheme="minorHAnsi" w:cstheme="minorHAnsi"/>
                <w:color w:val="000000" w:themeColor="text1"/>
                <w:sz w:val="18"/>
                <w:szCs w:val="18"/>
                <w:lang w:val="hr-HR" w:eastAsia="en-US"/>
              </w:rPr>
              <w:t xml:space="preserve">korisnici šuma kapacitirani su za rano </w:t>
            </w:r>
            <w:r w:rsidRPr="008D043F">
              <w:rPr>
                <w:rFonts w:asciiTheme="minorHAnsi" w:eastAsiaTheme="minorHAnsi" w:hAnsiTheme="minorHAnsi" w:cstheme="minorHAnsi"/>
                <w:sz w:val="18"/>
                <w:szCs w:val="18"/>
                <w:lang w:val="hr-HR" w:eastAsia="en-US"/>
              </w:rPr>
              <w:t>oktrivanje i sprječavanje požara</w:t>
            </w:r>
          </w:p>
        </w:tc>
      </w:tr>
      <w:tr w:rsidR="009A1CFB" w:rsidRPr="008D043F" w14:paraId="7060C00A" w14:textId="77777777" w:rsidTr="00076544">
        <w:trPr>
          <w:trHeight w:val="300"/>
        </w:trPr>
        <w:tc>
          <w:tcPr>
            <w:tcW w:w="2254" w:type="dxa"/>
            <w:vMerge/>
            <w:vAlign w:val="center"/>
          </w:tcPr>
          <w:p w14:paraId="673471C1"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61FCD50C" w14:textId="77777777" w:rsidR="009A1CFB" w:rsidRPr="008D043F" w:rsidRDefault="009A1CFB" w:rsidP="0068355A">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Površina produktivnih goleti pogodnih za pošumljavanje  </w:t>
            </w:r>
          </w:p>
        </w:tc>
        <w:tc>
          <w:tcPr>
            <w:tcW w:w="2254" w:type="dxa"/>
            <w:vAlign w:val="center"/>
          </w:tcPr>
          <w:p w14:paraId="3B8628B1" w14:textId="77777777" w:rsidR="009A1CFB" w:rsidRPr="008D043F" w:rsidRDefault="009A1CFB" w:rsidP="0068355A">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ovršina produktivnih goleti pogodnih</w:t>
            </w:r>
            <w:r w:rsidRPr="008D043F" w:rsidDel="00121C14">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za pošumljavanje iznosi 159.913,5 ha</w:t>
            </w:r>
          </w:p>
        </w:tc>
        <w:tc>
          <w:tcPr>
            <w:tcW w:w="2254" w:type="dxa"/>
            <w:vAlign w:val="center"/>
          </w:tcPr>
          <w:p w14:paraId="24D3E764" w14:textId="77777777" w:rsidR="009A1CFB" w:rsidRPr="008D043F" w:rsidRDefault="009A1CFB" w:rsidP="0068355A">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ošumljavanje 15.991 ha sadašnje teritorije krša i goleti</w:t>
            </w:r>
          </w:p>
        </w:tc>
      </w:tr>
      <w:tr w:rsidR="009A1CFB" w:rsidRPr="008D043F" w14:paraId="7052D0CE" w14:textId="77777777" w:rsidTr="00076544">
        <w:trPr>
          <w:trHeight w:val="300"/>
        </w:trPr>
        <w:tc>
          <w:tcPr>
            <w:tcW w:w="2254" w:type="dxa"/>
            <w:vMerge/>
            <w:vAlign w:val="center"/>
          </w:tcPr>
          <w:p w14:paraId="4AB4423C"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005DC25B"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vršine izdanačkih šuma </w:t>
            </w:r>
          </w:p>
        </w:tc>
        <w:tc>
          <w:tcPr>
            <w:tcW w:w="2254" w:type="dxa"/>
          </w:tcPr>
          <w:p w14:paraId="27F5C645" w14:textId="77777777" w:rsidR="009A1CFB" w:rsidRPr="008D043F" w:rsidRDefault="009A1CFB" w:rsidP="0068355A">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ovršina izdanačkih šuma iznosi 257.879,6 ha</w:t>
            </w:r>
          </w:p>
        </w:tc>
        <w:tc>
          <w:tcPr>
            <w:tcW w:w="2254" w:type="dxa"/>
          </w:tcPr>
          <w:p w14:paraId="1AC41B2A" w14:textId="77777777" w:rsidR="009A1CFB" w:rsidRPr="008D043F" w:rsidRDefault="009A1CFB" w:rsidP="0068355A">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Smanjiti površine izdanačkih šuma na 50.000 ha sadašnje površine izdanačkih šuma i šikara u viši uzgojni oblik</w:t>
            </w:r>
          </w:p>
        </w:tc>
      </w:tr>
      <w:tr w:rsidR="009A1CFB" w:rsidRPr="008D043F" w14:paraId="373E5117" w14:textId="77777777" w:rsidTr="00076544">
        <w:trPr>
          <w:trHeight w:val="300"/>
        </w:trPr>
        <w:tc>
          <w:tcPr>
            <w:tcW w:w="2254" w:type="dxa"/>
            <w:vMerge w:val="restart"/>
          </w:tcPr>
          <w:p w14:paraId="342151AB" w14:textId="77777777" w:rsidR="009A1CFB" w:rsidRPr="008D043F" w:rsidRDefault="009A1CFB"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Prioritet 6.2.: Unaprijediti strateški, zakonski i institucionalni okvir za održivo upravljanje  lovnom divljači</w:t>
            </w:r>
          </w:p>
          <w:p w14:paraId="7D46D712"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21B5D875"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regulatornog okvira za upravljanje populacijom i planski uzgoj divljači usklađen s EU direktivama i međunarodnim sporazumima iz oblasti biodiverziteta</w:t>
            </w:r>
          </w:p>
        </w:tc>
        <w:tc>
          <w:tcPr>
            <w:tcW w:w="2254" w:type="dxa"/>
          </w:tcPr>
          <w:p w14:paraId="583DD15A"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Zakon o lovstvu </w:t>
            </w:r>
            <w:r w:rsidRPr="008D043F">
              <w:rPr>
                <w:rFonts w:asciiTheme="minorHAnsi" w:hAnsiTheme="minorHAnsi" w:cstheme="minorHAnsi"/>
                <w:sz w:val="18"/>
                <w:szCs w:val="18"/>
                <w:lang w:val="hr-HR"/>
              </w:rPr>
              <w:t>Federacije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ije usklađen s relevatnim EU direktivama i međunarodnim sporazumima </w:t>
            </w:r>
          </w:p>
        </w:tc>
        <w:tc>
          <w:tcPr>
            <w:tcW w:w="2254" w:type="dxa"/>
          </w:tcPr>
          <w:p w14:paraId="56954329"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3. uskladiti i usvojiti  Zakon o lovstvu s relevatnim EU direktivama i međunarodnim sporazumima iz oblasti biodiverziteta, i usvojiti set novih pozakonskih akata, sukladno novom zakonu </w:t>
            </w:r>
          </w:p>
        </w:tc>
      </w:tr>
      <w:tr w:rsidR="009A1CFB" w:rsidRPr="008D043F" w14:paraId="305199BE" w14:textId="77777777" w:rsidTr="00076544">
        <w:trPr>
          <w:trHeight w:val="300"/>
        </w:trPr>
        <w:tc>
          <w:tcPr>
            <w:tcW w:w="2254" w:type="dxa"/>
            <w:vMerge/>
            <w:vAlign w:val="center"/>
          </w:tcPr>
          <w:p w14:paraId="6CB9A6FC"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29480444"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institucionalnog okvira za upravljanje lovištima i planski uzgoj divljači</w:t>
            </w:r>
          </w:p>
        </w:tc>
        <w:tc>
          <w:tcPr>
            <w:tcW w:w="2254" w:type="dxa"/>
          </w:tcPr>
          <w:p w14:paraId="4AD85BC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ije izvršena  potpuna kategorizacija, ustanovljenje i dodjela lovišta na korištenje. Lovišta nemaju  uspostavljene stručne službe za nadzor i provedbu zakonskih i planskih mjera.</w:t>
            </w:r>
          </w:p>
        </w:tc>
        <w:tc>
          <w:tcPr>
            <w:tcW w:w="2254" w:type="dxa"/>
          </w:tcPr>
          <w:p w14:paraId="6945A82C"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5. uspostaviti institucionalni okvir za upravljanje lovištima i planski uzgoj divljači</w:t>
            </w:r>
          </w:p>
        </w:tc>
      </w:tr>
      <w:tr w:rsidR="009A1CFB" w:rsidRPr="008D043F" w14:paraId="48DBC73B" w14:textId="77777777" w:rsidTr="00076544">
        <w:trPr>
          <w:trHeight w:val="300"/>
        </w:trPr>
        <w:tc>
          <w:tcPr>
            <w:tcW w:w="2254" w:type="dxa"/>
            <w:vMerge/>
            <w:vAlign w:val="center"/>
          </w:tcPr>
          <w:p w14:paraId="4583EE3B"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71572FF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planskog okvira za upravljanje populacijom i planski uzgoj divljači usklađen s EU direktivama i međunarodnim sporazumima iz oblasti biodiverziteta</w:t>
            </w:r>
          </w:p>
        </w:tc>
        <w:tc>
          <w:tcPr>
            <w:tcW w:w="2254" w:type="dxa"/>
          </w:tcPr>
          <w:p w14:paraId="38D7EB1A"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isu doneseni planovi upravljanja populacijom vuka, medvjeda i risa, kao ni lovne osnove za sva privredno-lovna područja koja uvažavaju principe zaštite vrsta, u skladu s konvencijama</w:t>
            </w:r>
          </w:p>
        </w:tc>
        <w:tc>
          <w:tcPr>
            <w:tcW w:w="2254" w:type="dxa"/>
          </w:tcPr>
          <w:p w14:paraId="4E630C4D"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7. uspostavljen je planski okvir upravljanja lovištima i populacijom divljači</w:t>
            </w:r>
          </w:p>
        </w:tc>
      </w:tr>
      <w:tr w:rsidR="009A1CFB" w:rsidRPr="008D043F" w14:paraId="6095284E" w14:textId="77777777" w:rsidTr="00076544">
        <w:trPr>
          <w:trHeight w:val="300"/>
        </w:trPr>
        <w:tc>
          <w:tcPr>
            <w:tcW w:w="2254" w:type="dxa"/>
            <w:vMerge/>
            <w:vAlign w:val="center"/>
          </w:tcPr>
          <w:p w14:paraId="3276F36F"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1865AA5D"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informacionog sistema o divljači</w:t>
            </w:r>
          </w:p>
        </w:tc>
        <w:tc>
          <w:tcPr>
            <w:tcW w:w="2254" w:type="dxa"/>
          </w:tcPr>
          <w:p w14:paraId="0F457EBD"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e postoji informacioni sistem o divljači</w:t>
            </w:r>
          </w:p>
        </w:tc>
        <w:tc>
          <w:tcPr>
            <w:tcW w:w="2254" w:type="dxa"/>
          </w:tcPr>
          <w:p w14:paraId="781BE10A"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7. uspostavljen je informacioni sistem o divljači</w:t>
            </w:r>
          </w:p>
        </w:tc>
      </w:tr>
      <w:tr w:rsidR="009A1CFB" w:rsidRPr="008D043F" w14:paraId="0B3271BC" w14:textId="77777777" w:rsidTr="00076544">
        <w:trPr>
          <w:trHeight w:val="300"/>
        </w:trPr>
        <w:tc>
          <w:tcPr>
            <w:tcW w:w="2254" w:type="dxa"/>
            <w:vMerge w:val="restart"/>
          </w:tcPr>
          <w:p w14:paraId="553812EC" w14:textId="77777777" w:rsidR="009A1CFB" w:rsidRPr="008D043F" w:rsidRDefault="009A1CFB"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Prioritet 6.3.: Unaprijediti zakonski, strateški i </w:t>
            </w:r>
            <w:r w:rsidRPr="008D043F">
              <w:rPr>
                <w:rFonts w:asciiTheme="minorHAnsi" w:eastAsiaTheme="minorHAnsi" w:hAnsiTheme="minorHAnsi" w:cstheme="minorHAnsi"/>
                <w:b/>
                <w:bCs/>
                <w:sz w:val="18"/>
                <w:szCs w:val="18"/>
                <w:lang w:val="hr-HR" w:eastAsia="en-US"/>
              </w:rPr>
              <w:lastRenderedPageBreak/>
              <w:t>institucionalni okvir za održivo upravljanje ribljim fondom</w:t>
            </w:r>
          </w:p>
        </w:tc>
        <w:tc>
          <w:tcPr>
            <w:tcW w:w="2254" w:type="dxa"/>
          </w:tcPr>
          <w:p w14:paraId="633AD8B9"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 xml:space="preserve">Postojanje usaglašenog regulatornog okvira s </w:t>
            </w:r>
          </w:p>
          <w:p w14:paraId="63992E1C"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nom stečevinom EU i međunarodnim konvencijama</w:t>
            </w:r>
          </w:p>
        </w:tc>
        <w:tc>
          <w:tcPr>
            <w:tcW w:w="2254" w:type="dxa"/>
          </w:tcPr>
          <w:p w14:paraId="068AE083"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 xml:space="preserve">Zakon o slatkovodnom ribarstvu </w:t>
            </w:r>
            <w:r w:rsidRPr="008D043F">
              <w:rPr>
                <w:rFonts w:asciiTheme="minorHAnsi" w:hAnsiTheme="minorHAnsi" w:cstheme="minorHAnsi"/>
                <w:sz w:val="18"/>
                <w:szCs w:val="18"/>
                <w:lang w:val="hr-HR"/>
              </w:rPr>
              <w:t>Federacije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lastRenderedPageBreak/>
              <w:t xml:space="preserve">nije u potpunosti usaglašen s pravnom stečevinom EU i međunarodnim konvencijama, kao ni s federalnim propisima o vodama </w:t>
            </w:r>
          </w:p>
        </w:tc>
        <w:tc>
          <w:tcPr>
            <w:tcW w:w="2254" w:type="dxa"/>
          </w:tcPr>
          <w:p w14:paraId="18D3AA21"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 xml:space="preserve">Do 2023. usaglašen je zakon i izrađeni su </w:t>
            </w:r>
            <w:r w:rsidRPr="008D043F">
              <w:rPr>
                <w:rFonts w:asciiTheme="minorHAnsi" w:eastAsiaTheme="minorHAnsi" w:hAnsiTheme="minorHAnsi" w:cstheme="minorHAnsi"/>
                <w:sz w:val="18"/>
                <w:szCs w:val="18"/>
                <w:lang w:val="hr-HR" w:eastAsia="en-US"/>
              </w:rPr>
              <w:lastRenderedPageBreak/>
              <w:t>podzakonski propisi o slatkovodnom ribarstvu</w:t>
            </w:r>
          </w:p>
        </w:tc>
      </w:tr>
      <w:tr w:rsidR="009A1CFB" w:rsidRPr="008D043F" w14:paraId="079CF05C" w14:textId="77777777" w:rsidTr="00076544">
        <w:trPr>
          <w:trHeight w:val="300"/>
        </w:trPr>
        <w:tc>
          <w:tcPr>
            <w:tcW w:w="2254" w:type="dxa"/>
            <w:vMerge/>
            <w:vAlign w:val="center"/>
          </w:tcPr>
          <w:p w14:paraId="2941E030"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5F424F54"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zakona za privredno ribarstvo na moru</w:t>
            </w:r>
          </w:p>
        </w:tc>
        <w:tc>
          <w:tcPr>
            <w:tcW w:w="2254" w:type="dxa"/>
          </w:tcPr>
          <w:p w14:paraId="0DEA24B5"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ma zakon za privredno ribarstvo na moru </w:t>
            </w:r>
          </w:p>
        </w:tc>
        <w:tc>
          <w:tcPr>
            <w:tcW w:w="2254" w:type="dxa"/>
          </w:tcPr>
          <w:p w14:paraId="6A8EE96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3. donesen je zakon i podzakonski akti za privredno ribarstvo na moru usaglašeni sa zajedničkom ribarskom politikom, obavezama iz EU direktiva i međunarodnih sporazuma</w:t>
            </w:r>
          </w:p>
        </w:tc>
      </w:tr>
      <w:tr w:rsidR="009A1CFB" w:rsidRPr="008D043F" w14:paraId="46A85190" w14:textId="77777777" w:rsidTr="00076544">
        <w:trPr>
          <w:trHeight w:val="300"/>
        </w:trPr>
        <w:tc>
          <w:tcPr>
            <w:tcW w:w="2254" w:type="dxa"/>
            <w:vMerge/>
            <w:vAlign w:val="center"/>
          </w:tcPr>
          <w:p w14:paraId="2ABDA807"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48E3EDA2"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informacionog sistema o ribarstvu </w:t>
            </w:r>
          </w:p>
        </w:tc>
        <w:tc>
          <w:tcPr>
            <w:tcW w:w="2254" w:type="dxa"/>
          </w:tcPr>
          <w:p w14:paraId="6B203890"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još nije uspostavila informacioni sistem o ribarstvu</w:t>
            </w:r>
          </w:p>
        </w:tc>
        <w:tc>
          <w:tcPr>
            <w:tcW w:w="2254" w:type="dxa"/>
          </w:tcPr>
          <w:p w14:paraId="4E26EEE9"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30. Uspostavljen je informacioni sistem o ribarstvu </w:t>
            </w:r>
          </w:p>
        </w:tc>
      </w:tr>
      <w:tr w:rsidR="009A1CFB" w:rsidRPr="008D043F" w14:paraId="295DA8FD" w14:textId="77777777" w:rsidTr="00076544">
        <w:trPr>
          <w:trHeight w:val="300"/>
        </w:trPr>
        <w:tc>
          <w:tcPr>
            <w:tcW w:w="2254" w:type="dxa"/>
            <w:vMerge/>
            <w:vAlign w:val="center"/>
          </w:tcPr>
          <w:p w14:paraId="424DD0E3"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3E536A8F"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strateškog okvira za održivi razvoj ribarskog sektora</w:t>
            </w:r>
          </w:p>
        </w:tc>
        <w:tc>
          <w:tcPr>
            <w:tcW w:w="2254" w:type="dxa"/>
          </w:tcPr>
          <w:p w14:paraId="212BBE7A"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Srednjoročna strategija razvoja poljoprivrednog sektora 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2015‒2019, bila je važeća do kraja 2021. godine</w:t>
            </w:r>
          </w:p>
        </w:tc>
        <w:tc>
          <w:tcPr>
            <w:tcW w:w="2254" w:type="dxa"/>
          </w:tcPr>
          <w:p w14:paraId="26370F9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2. usvojiti strateški okvir za održivi razvoj ribarskog sektora</w:t>
            </w:r>
          </w:p>
        </w:tc>
      </w:tr>
      <w:tr w:rsidR="009A1CFB" w:rsidRPr="008D043F" w14:paraId="0E90F189" w14:textId="77777777" w:rsidTr="00076544">
        <w:trPr>
          <w:trHeight w:val="300"/>
        </w:trPr>
        <w:tc>
          <w:tcPr>
            <w:tcW w:w="2254" w:type="dxa"/>
            <w:vMerge w:val="restart"/>
          </w:tcPr>
          <w:p w14:paraId="0928ADEE" w14:textId="77777777" w:rsidR="009A1CFB" w:rsidRPr="008D043F" w:rsidRDefault="009A1CFB"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Prioritet 6.4.: Uspostaviti integralno i održivo upravljanje zemljišnim resursima</w:t>
            </w:r>
          </w:p>
        </w:tc>
        <w:tc>
          <w:tcPr>
            <w:tcW w:w="2254" w:type="dxa"/>
          </w:tcPr>
          <w:p w14:paraId="78A549E4"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zakonskog i strateškog okvira za cjelovitu zaštitu zemljišta</w:t>
            </w:r>
          </w:p>
        </w:tc>
        <w:tc>
          <w:tcPr>
            <w:tcW w:w="2254" w:type="dxa"/>
          </w:tcPr>
          <w:p w14:paraId="7810A623"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zemljište se štiti različitim propisima u ovisnosti o vrsti zemljišta: kroz zakone iz oblasti poljoprivrede, šumarstva, prostornog uređenja i građenja. Cjeloviti zakonski okvir kojim se uređuje zaštita zemljišta u cjelini ne postoji.</w:t>
            </w:r>
          </w:p>
        </w:tc>
        <w:tc>
          <w:tcPr>
            <w:tcW w:w="2254" w:type="dxa"/>
          </w:tcPr>
          <w:p w14:paraId="31C285BA"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5. donesen je zakon o zaštiti zemljišta i podzakonski akti, te strategija održivog upravljanja zemljišta</w:t>
            </w:r>
          </w:p>
        </w:tc>
      </w:tr>
      <w:tr w:rsidR="009A1CFB" w:rsidRPr="008D043F" w14:paraId="3506EF46" w14:textId="77777777" w:rsidTr="00076544">
        <w:trPr>
          <w:trHeight w:val="300"/>
        </w:trPr>
        <w:tc>
          <w:tcPr>
            <w:tcW w:w="2254" w:type="dxa"/>
            <w:vMerge/>
            <w:vAlign w:val="center"/>
          </w:tcPr>
          <w:p w14:paraId="698EDAC0"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286AEA9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metoda, mjerenja i pokazatelja za održivo upravljanje i zaštitu zemljišnih resursa</w:t>
            </w:r>
          </w:p>
        </w:tc>
        <w:tc>
          <w:tcPr>
            <w:tcW w:w="2254" w:type="dxa"/>
          </w:tcPr>
          <w:p w14:paraId="28B7745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e postoji okvir za praćenje održivosti upravljanja zemljištem</w:t>
            </w:r>
          </w:p>
        </w:tc>
        <w:tc>
          <w:tcPr>
            <w:tcW w:w="2254" w:type="dxa"/>
          </w:tcPr>
          <w:p w14:paraId="20F6BEEB"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5. usvojene su metode, mjerenja i pokazatelji za održivo upravljanje i zaštitu zemljišnih resursa</w:t>
            </w:r>
          </w:p>
        </w:tc>
      </w:tr>
      <w:tr w:rsidR="009A1CFB" w:rsidRPr="008D043F" w14:paraId="69C5ACBB" w14:textId="77777777" w:rsidTr="00076544">
        <w:trPr>
          <w:trHeight w:val="300"/>
        </w:trPr>
        <w:tc>
          <w:tcPr>
            <w:tcW w:w="2254" w:type="dxa"/>
            <w:vMerge/>
            <w:vAlign w:val="center"/>
          </w:tcPr>
          <w:p w14:paraId="66162938"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7B382C8C"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monitoringa zemljišta </w:t>
            </w:r>
          </w:p>
        </w:tc>
        <w:tc>
          <w:tcPr>
            <w:tcW w:w="2254" w:type="dxa"/>
          </w:tcPr>
          <w:p w14:paraId="3511E395"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ima djelimično uspostavljen monitoring kvaliteta poljoprivrednog zemljišta</w:t>
            </w:r>
          </w:p>
        </w:tc>
        <w:tc>
          <w:tcPr>
            <w:tcW w:w="2254" w:type="dxa"/>
          </w:tcPr>
          <w:p w14:paraId="0A549430"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7. uspostavljen je potpuni okvir za monitoring zemljišta</w:t>
            </w:r>
          </w:p>
        </w:tc>
      </w:tr>
      <w:tr w:rsidR="009A1CFB" w:rsidRPr="008D043F" w14:paraId="16D081DE" w14:textId="77777777" w:rsidTr="00076544">
        <w:trPr>
          <w:trHeight w:val="300"/>
        </w:trPr>
        <w:tc>
          <w:tcPr>
            <w:tcW w:w="2254" w:type="dxa"/>
            <w:vMerge/>
          </w:tcPr>
          <w:p w14:paraId="5F808415"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6058070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Površina obnovljenog degradiranog zemljišta (ha)</w:t>
            </w:r>
          </w:p>
        </w:tc>
        <w:tc>
          <w:tcPr>
            <w:tcW w:w="2254" w:type="dxa"/>
          </w:tcPr>
          <w:p w14:paraId="2C125283" w14:textId="645FEE5B"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ije imala značajnije planske programe obnove degradiranog zemljišta, osim projekata rekultivacije u rudarstvu i TE. U svrhu ove </w:t>
            </w:r>
            <w:r w:rsidR="00DB1482" w:rsidRPr="008D043F">
              <w:rPr>
                <w:rFonts w:asciiTheme="minorHAnsi" w:hAnsiTheme="minorHAnsi" w:cstheme="minorHAnsi"/>
                <w:sz w:val="18"/>
                <w:szCs w:val="18"/>
                <w:lang w:val="hr-HR"/>
              </w:rPr>
              <w:t>S</w:t>
            </w:r>
            <w:r w:rsidRPr="008D043F">
              <w:rPr>
                <w:rFonts w:asciiTheme="minorHAnsi" w:hAnsiTheme="minorHAnsi" w:cstheme="minorHAnsi"/>
                <w:sz w:val="18"/>
                <w:szCs w:val="18"/>
                <w:lang w:val="hr-HR"/>
              </w:rPr>
              <w:t xml:space="preserve">trategije će se kao polazna vrijednost uzeti 0 ha </w:t>
            </w:r>
          </w:p>
        </w:tc>
        <w:tc>
          <w:tcPr>
            <w:tcW w:w="2254" w:type="dxa"/>
          </w:tcPr>
          <w:p w14:paraId="55F4438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Izvršena obnova degradiranih zemljišnih površina (cca. 3500 ha)</w:t>
            </w:r>
          </w:p>
        </w:tc>
      </w:tr>
      <w:tr w:rsidR="009A1CFB" w:rsidRPr="008D043F" w14:paraId="3E366C20" w14:textId="77777777" w:rsidTr="00076544">
        <w:trPr>
          <w:trHeight w:val="300"/>
        </w:trPr>
        <w:tc>
          <w:tcPr>
            <w:tcW w:w="2254" w:type="dxa"/>
            <w:vMerge/>
          </w:tcPr>
          <w:p w14:paraId="5812EEF9"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6966B1AD"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Miniranost zemljišta</w:t>
            </w:r>
          </w:p>
        </w:tc>
        <w:tc>
          <w:tcPr>
            <w:tcW w:w="2254" w:type="dxa"/>
          </w:tcPr>
          <w:p w14:paraId="23BB3748"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 2020. godini utvrđeno je 966 km</w:t>
            </w:r>
            <w:r w:rsidRPr="008D043F">
              <w:rPr>
                <w:rFonts w:asciiTheme="minorHAnsi" w:eastAsiaTheme="minorHAnsi" w:hAnsiTheme="minorHAnsi" w:cstheme="minorHAnsi"/>
                <w:sz w:val="18"/>
                <w:szCs w:val="18"/>
                <w:vertAlign w:val="superscript"/>
                <w:lang w:val="hr-HR" w:eastAsia="en-US"/>
              </w:rPr>
              <w:t xml:space="preserve">2 </w:t>
            </w:r>
            <w:r w:rsidRPr="008D043F">
              <w:rPr>
                <w:rFonts w:asciiTheme="minorHAnsi" w:eastAsiaTheme="minorHAnsi" w:hAnsiTheme="minorHAnsi" w:cstheme="minorHAnsi"/>
                <w:sz w:val="18"/>
                <w:szCs w:val="18"/>
                <w:lang w:val="hr-HR" w:eastAsia="en-US"/>
              </w:rPr>
              <w:lastRenderedPageBreak/>
              <w:t>pod minama</w:t>
            </w:r>
          </w:p>
        </w:tc>
        <w:tc>
          <w:tcPr>
            <w:tcW w:w="2254" w:type="dxa"/>
          </w:tcPr>
          <w:p w14:paraId="60447B2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Izvršiti 100% deminiranje zemljišta do 2030. godine</w:t>
            </w:r>
          </w:p>
        </w:tc>
      </w:tr>
      <w:tr w:rsidR="009A1CFB" w:rsidRPr="008D043F" w14:paraId="098BEE71" w14:textId="77777777" w:rsidTr="00076544">
        <w:trPr>
          <w:trHeight w:val="300"/>
        </w:trPr>
        <w:tc>
          <w:tcPr>
            <w:tcW w:w="2254" w:type="dxa"/>
            <w:vMerge w:val="restart"/>
          </w:tcPr>
          <w:p w14:paraId="48DEEE5A" w14:textId="77777777" w:rsidR="009A1CFB" w:rsidRPr="008D043F" w:rsidRDefault="009A1CFB"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Prioritet 6.5.:</w:t>
            </w:r>
          </w:p>
          <w:p w14:paraId="2B6ACDA9" w14:textId="77777777" w:rsidR="009A1CFB" w:rsidRPr="008D043F" w:rsidRDefault="009A1CFB"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Uspostaviti sistem održivog i odgovornog istraživanja, eksploatacije i upravljanja mineralnim sirovinama</w:t>
            </w:r>
          </w:p>
          <w:p w14:paraId="3B609381"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03077DC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strateškog okvira za održivu upotrebu i eksploataciju mineralnih sirovina</w:t>
            </w:r>
          </w:p>
        </w:tc>
        <w:tc>
          <w:tcPr>
            <w:tcW w:w="2254" w:type="dxa"/>
          </w:tcPr>
          <w:p w14:paraId="5171F551"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ma integralni okvir za upravljanje mineralnim sirovinama koji uključuje povrat sekundarnih sirovina iz proizvoda, proizvodnje ili građevinarstva, pa je eksploatacija i uvoz sirovina trenutno jedino rješenje </w:t>
            </w:r>
          </w:p>
        </w:tc>
        <w:tc>
          <w:tcPr>
            <w:tcW w:w="2254" w:type="dxa"/>
          </w:tcPr>
          <w:p w14:paraId="1BDD081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6. usvojena je strategija za ekonomično, socijalno i okolišno prihvatljivo upravljanje mineralnim sirovinama, koja uključuje povrat mineralnih i metalskih sirovina iz otpada (urbano rudarenje, kružna ekonomija)</w:t>
            </w:r>
          </w:p>
        </w:tc>
      </w:tr>
      <w:tr w:rsidR="009A1CFB" w:rsidRPr="008D043F" w14:paraId="0A93AD67" w14:textId="77777777" w:rsidTr="00076544">
        <w:trPr>
          <w:trHeight w:val="300"/>
        </w:trPr>
        <w:tc>
          <w:tcPr>
            <w:tcW w:w="2254" w:type="dxa"/>
            <w:vMerge/>
            <w:vAlign w:val="center"/>
          </w:tcPr>
          <w:p w14:paraId="58470C3D"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38AD59ED"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programa i planova za efikasniju eksploataciju mineralnih sirovina</w:t>
            </w:r>
          </w:p>
        </w:tc>
        <w:tc>
          <w:tcPr>
            <w:tcW w:w="2254" w:type="dxa"/>
          </w:tcPr>
          <w:p w14:paraId="6D5FA3CC"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Trenutni nivo tehnološke opremljenosti 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onemogućava efikasnu eksploataciju sirovina</w:t>
            </w:r>
          </w:p>
        </w:tc>
        <w:tc>
          <w:tcPr>
            <w:tcW w:w="2254" w:type="dxa"/>
          </w:tcPr>
          <w:p w14:paraId="091BCCFD"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9. doneseni su programi i planovi uvođenja savremenih tehnologija u rudnike u vlasništvu Federacije BiH u cilju osiguravanja uvjeta za povećanu efikasnost u eksploataciji i korištenju mineralnih sirovina i sprječavanju nastanka otpada</w:t>
            </w:r>
          </w:p>
        </w:tc>
      </w:tr>
    </w:tbl>
    <w:p w14:paraId="5E6FF154" w14:textId="77777777" w:rsidR="00FF6549" w:rsidRPr="008D043F" w:rsidRDefault="00FF6549" w:rsidP="0068355A">
      <w:pPr>
        <w:spacing w:line="276" w:lineRule="auto"/>
        <w:rPr>
          <w:rFonts w:asciiTheme="minorHAnsi" w:hAnsiTheme="minorHAnsi" w:cstheme="minorHAnsi"/>
          <w:lang w:val="hr-HR"/>
        </w:rPr>
      </w:pPr>
    </w:p>
    <w:p w14:paraId="078A041A" w14:textId="2CE5AA62" w:rsidR="009A1CFB" w:rsidRPr="008D043F" w:rsidRDefault="0054266E" w:rsidP="0068355A">
      <w:pPr>
        <w:pStyle w:val="Head3"/>
        <w:spacing w:line="276" w:lineRule="auto"/>
        <w:rPr>
          <w:rFonts w:asciiTheme="minorHAnsi" w:hAnsiTheme="minorHAnsi"/>
          <w:lang w:val="hr-HR"/>
        </w:rPr>
      </w:pPr>
      <w:r>
        <w:rPr>
          <w:rFonts w:asciiTheme="minorHAnsi" w:hAnsiTheme="minorHAnsi"/>
          <w:lang w:val="hr-HR"/>
        </w:rPr>
        <w:t>Opis mjera</w:t>
      </w:r>
    </w:p>
    <w:p w14:paraId="54CC1217" w14:textId="77777777" w:rsidR="009A1CFB" w:rsidRPr="008D043F" w:rsidRDefault="009A1CFB" w:rsidP="0068355A">
      <w:pPr>
        <w:tabs>
          <w:tab w:val="left" w:pos="2435"/>
        </w:tabs>
        <w:spacing w:after="160" w:line="276" w:lineRule="auto"/>
        <w:rPr>
          <w:rFonts w:asciiTheme="minorHAnsi" w:eastAsia="Calibri" w:hAnsiTheme="minorHAnsi" w:cstheme="minorHAnsi"/>
          <w:b/>
          <w:bCs/>
          <w:i/>
          <w:iCs/>
          <w:sz w:val="22"/>
          <w:szCs w:val="22"/>
          <w:u w:val="single"/>
          <w:lang w:val="hr-HR"/>
        </w:rPr>
      </w:pPr>
      <w:r w:rsidRPr="008D043F">
        <w:rPr>
          <w:rFonts w:asciiTheme="minorHAnsi" w:eastAsia="Calibri" w:hAnsiTheme="minorHAnsi" w:cstheme="minorHAnsi"/>
          <w:b/>
          <w:bCs/>
          <w:i/>
          <w:iCs/>
          <w:sz w:val="22"/>
          <w:szCs w:val="22"/>
          <w:u w:val="single"/>
          <w:lang w:val="hr-HR"/>
        </w:rPr>
        <w:t>Prioritet 6.1.: Uspostaviti efikasan zakonski, strateški i institucionalni okvir za održivo upravljanje šumama i šumskim resursima u Federaciji BiH,  adekvatno vrednovanje šumskih resursa, kao i integraciju rodno osjetljive problematike klimatskih promjena</w:t>
      </w:r>
    </w:p>
    <w:p w14:paraId="33DEE27C" w14:textId="77777777" w:rsidR="009A1CFB" w:rsidRPr="008D043F" w:rsidRDefault="009A1CFB" w:rsidP="0068355A">
      <w:pPr>
        <w:tabs>
          <w:tab w:val="left" w:pos="2435"/>
        </w:tabs>
        <w:spacing w:after="160" w:line="276" w:lineRule="auto"/>
        <w:rPr>
          <w:rFonts w:asciiTheme="minorHAnsi" w:eastAsia="Calibri" w:hAnsiTheme="minorHAnsi" w:cstheme="minorHAnsi"/>
          <w:i/>
          <w:iCs/>
          <w:sz w:val="22"/>
          <w:szCs w:val="22"/>
          <w:u w:val="single"/>
          <w:lang w:val="hr-HR"/>
        </w:rPr>
      </w:pPr>
      <w:r w:rsidRPr="008D043F">
        <w:rPr>
          <w:rFonts w:asciiTheme="minorHAnsi" w:eastAsia="Calibri" w:hAnsiTheme="minorHAnsi" w:cstheme="minorHAnsi"/>
          <w:i/>
          <w:iCs/>
          <w:sz w:val="22"/>
          <w:szCs w:val="22"/>
          <w:u w:val="single"/>
          <w:lang w:val="hr-HR"/>
        </w:rPr>
        <w:t>Mjera 6.1.1. Uspostavljanje strateškog i pravnog okvira za održivo upravljanje šumskim resursima</w:t>
      </w:r>
    </w:p>
    <w:p w14:paraId="08A378A1" w14:textId="77777777" w:rsidR="009A1CFB" w:rsidRPr="008D043F" w:rsidRDefault="009A1CFB"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kreirati strateški i pravni okvir za održivo upravljanje šumskim resursima na principima multifunkcionalnosti i zaštite biodiverziteta šumskih ekosistema za privatne i državne šume. </w:t>
      </w:r>
    </w:p>
    <w:p w14:paraId="02577A34" w14:textId="77777777" w:rsidR="009A1CFB" w:rsidRPr="008D043F" w:rsidRDefault="009A1CFB"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stizanje ovog cilja obuhvata niz zakonskih, planskih i institucionalnih mjera:</w:t>
      </w:r>
    </w:p>
    <w:p w14:paraId="70F7DBD4"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trike/>
          <w:sz w:val="22"/>
          <w:szCs w:val="22"/>
          <w:lang w:val="hr-HR"/>
        </w:rPr>
      </w:pPr>
      <w:r w:rsidRPr="008D043F">
        <w:rPr>
          <w:rFonts w:asciiTheme="minorHAnsi" w:eastAsia="Calibri" w:hAnsiTheme="minorHAnsi" w:cstheme="minorHAnsi"/>
          <w:sz w:val="22"/>
          <w:szCs w:val="22"/>
          <w:lang w:val="hr-HR"/>
        </w:rPr>
        <w:t>Usvajanje Prijedloga zakona o šumama</w:t>
      </w:r>
      <w:r w:rsidRPr="008D043F">
        <w:rPr>
          <w:rFonts w:asciiTheme="minorHAnsi" w:eastAsia="Calibri" w:hAnsiTheme="minorHAnsi" w:cstheme="minorHAnsi"/>
          <w:strike/>
          <w:sz w:val="22"/>
          <w:szCs w:val="22"/>
          <w:lang w:val="hr-HR"/>
        </w:rPr>
        <w:t xml:space="preserve"> ‒ </w:t>
      </w:r>
      <w:r w:rsidRPr="008D043F">
        <w:rPr>
          <w:rFonts w:asciiTheme="minorHAnsi" w:eastAsia="Calibri" w:hAnsiTheme="minorHAnsi" w:cstheme="minorHAnsi"/>
          <w:sz w:val="22"/>
          <w:szCs w:val="22"/>
          <w:lang w:val="hr-HR"/>
        </w:rPr>
        <w:t>koji se nalazi u parlamentarnoj proceduri;</w:t>
      </w:r>
      <w:r w:rsidRPr="008D043F">
        <w:rPr>
          <w:rFonts w:asciiTheme="minorHAnsi" w:eastAsia="Calibri" w:hAnsiTheme="minorHAnsi" w:cstheme="minorHAnsi"/>
          <w:strike/>
          <w:sz w:val="22"/>
          <w:szCs w:val="22"/>
          <w:lang w:val="hr-HR"/>
        </w:rPr>
        <w:t xml:space="preserve">  </w:t>
      </w:r>
    </w:p>
    <w:p w14:paraId="6FB94408" w14:textId="77777777" w:rsidR="009A1CFB" w:rsidRPr="008D043F" w:rsidRDefault="009A1CFB" w:rsidP="0068355A">
      <w:pPr>
        <w:numPr>
          <w:ilvl w:val="0"/>
          <w:numId w:val="72"/>
        </w:numPr>
        <w:spacing w:line="276" w:lineRule="auto"/>
        <w:rPr>
          <w:rFonts w:asciiTheme="minorHAnsi" w:hAnsiTheme="minorHAnsi" w:cstheme="minorHAnsi"/>
          <w:color w:val="000000"/>
          <w:lang w:val="hr-HR"/>
        </w:rPr>
      </w:pPr>
      <w:r w:rsidRPr="008D043F">
        <w:rPr>
          <w:rFonts w:asciiTheme="minorHAnsi" w:hAnsiTheme="minorHAnsi" w:cstheme="minorHAnsi"/>
          <w:color w:val="000000"/>
          <w:sz w:val="22"/>
          <w:szCs w:val="22"/>
          <w:lang w:val="hr-HR"/>
        </w:rPr>
        <w:t>Izrada i usvajanje amandmana na Zakon o šumama sa ciljem daljeg usklađivanja Zakona sa međunarodnim konvencijama i EU direktivama</w:t>
      </w:r>
    </w:p>
    <w:p w14:paraId="3173ECF4"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podzakonskih akata kojima se propisuje sadržaj i način izrade šumskoprivrednih osnova za privatne i državne šume, obuhvat i metodologija praćenja</w:t>
      </w:r>
      <w:r w:rsidRPr="008D043F">
        <w:rPr>
          <w:rFonts w:asciiTheme="minorHAnsi" w:eastAsia="Calibri" w:hAnsiTheme="minorHAnsi" w:cstheme="minorHAnsi"/>
          <w:color w:val="FF0000"/>
          <w:sz w:val="22"/>
          <w:szCs w:val="22"/>
          <w:lang w:val="hr-HR"/>
        </w:rPr>
        <w:t xml:space="preserve"> </w:t>
      </w:r>
      <w:r w:rsidRPr="008D043F">
        <w:rPr>
          <w:rFonts w:asciiTheme="minorHAnsi" w:eastAsia="Calibri" w:hAnsiTheme="minorHAnsi" w:cstheme="minorHAnsi"/>
          <w:sz w:val="22"/>
          <w:szCs w:val="22"/>
          <w:lang w:val="hr-HR"/>
        </w:rPr>
        <w:t xml:space="preserve">zdravstvenog stanja šuma, praćenje indikatora održivog korištenja šuma i izvještavanje, izdavanje licenci za sakupljače nedrvnih šumskih proizvoda; </w:t>
      </w:r>
    </w:p>
    <w:p w14:paraId="475624D5"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tvrđivanje principa i kriterija održivog upravljanja, a koji će biti osjetljivi na pitanja društvene nejednakosti, slijedom Strategije EU za šume (COM(2021)572), kao  evropskog referentnog okvira za razvoj sektorskih politika koje utječu na šume, te Evropskog zelenog plana, mape puta. Kriterije i principe treba uskladiti na nivou entiteta i Brčko distrikta BiH;</w:t>
      </w:r>
    </w:p>
    <w:p w14:paraId="4ECFD133"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Šumarskog programa Federacije BiH i donošenje Izvedbenog dijela;</w:t>
      </w:r>
    </w:p>
    <w:p w14:paraId="159978DB"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Definiranje standardne metodologije za izradu šumskoprivrednih osnova, uvažavajući planiranje po ostalim šumskim funkcijama, planiranje korištenja biomase i nedrvnih šumskih proizvoda, kao i zaštitne uloge šuma; </w:t>
      </w:r>
    </w:p>
    <w:p w14:paraId="3BBE2F8B" w14:textId="77777777" w:rsidR="009A1CFB" w:rsidRPr="008D043F" w:rsidRDefault="009A1CFB" w:rsidP="0068355A">
      <w:pPr>
        <w:numPr>
          <w:ilvl w:val="0"/>
          <w:numId w:val="72"/>
        </w:numPr>
        <w:spacing w:after="160" w:line="276" w:lineRule="auto"/>
        <w:contextualSpacing/>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državanje obuke zaposlenika za primjenu nove metodologije izrade šumskoprivrednihosnova, te njihovu primjenu i i praćenje izvršavanja planiranih radova gospodarenja šumama; </w:t>
      </w:r>
    </w:p>
    <w:p w14:paraId="0A32B400"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emonstriranje primjene nove metodologije na najmanje 2 šumska pilot-područja; </w:t>
      </w:r>
    </w:p>
    <w:p w14:paraId="563028EF"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Sukcesivno izrađivanje ŠPO-a prema novoj standardnoj metodologiji za sva šumska područja;</w:t>
      </w:r>
    </w:p>
    <w:p w14:paraId="109F36DD"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Razvijanje modela izmjere i uređivanja privatnih šuma, ali i provedbe gospodarenja privatnim šumama; </w:t>
      </w:r>
    </w:p>
    <w:p w14:paraId="47086E30"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avanje obuke privatnih šumoposjednika o novim načinima upravljanja šumama;</w:t>
      </w:r>
    </w:p>
    <w:p w14:paraId="2978003B" w14:textId="77777777" w:rsidR="009A1CFB" w:rsidRPr="008D043F" w:rsidRDefault="009A1CFB" w:rsidP="0068355A">
      <w:pPr>
        <w:numPr>
          <w:ilvl w:val="0"/>
          <w:numId w:val="72"/>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lanova gospodarenja privatnim šumama.</w:t>
      </w:r>
    </w:p>
    <w:p w14:paraId="7BAD9446"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1.2. Uspostavljanje sistema kontrole sakupljanja ljekovitog, jestivog i aromatičnog bilja i nedrvnih šumskih proizvoda</w:t>
      </w:r>
    </w:p>
    <w:p w14:paraId="4D1E2E26"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a mjera ima za cilj uspostaviti sistemski okvir za postizanje održivosti sakupljanja ljekovitog, jestivog i aromatičnog bilja i nedrvnih šumskih proizvoda. </w:t>
      </w:r>
    </w:p>
    <w:p w14:paraId="19DD573A"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jera podrazumijeva aktivnosti koje se fokusiraju na uvođenje sistema certifikacije:</w:t>
      </w:r>
    </w:p>
    <w:p w14:paraId="5B68035E" w14:textId="77777777" w:rsidR="009A1CFB" w:rsidRPr="008D043F" w:rsidRDefault="009A1CFB" w:rsidP="0068355A">
      <w:pPr>
        <w:pStyle w:val="ListParagraph"/>
        <w:numPr>
          <w:ilvl w:val="0"/>
          <w:numId w:val="73"/>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akcijskog plana uvođenja sistema certifikacije u sektor korištenja ljekovitog, jestivog i aromatičnog bilja i nedrvnih šumskih proizvoda; </w:t>
      </w:r>
    </w:p>
    <w:p w14:paraId="405608F0" w14:textId="77777777" w:rsidR="009A1CFB" w:rsidRPr="008D043F" w:rsidRDefault="009A1CFB" w:rsidP="0068355A">
      <w:pPr>
        <w:pStyle w:val="ListParagraph"/>
        <w:numPr>
          <w:ilvl w:val="0"/>
          <w:numId w:val="73"/>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sistema certifikacije u sektoru korištenja ljekovitog, jestivog i aromatičnog bilja i nedrvnih šumskih proizvoda na fer i inkluzivnoj osnovi.</w:t>
      </w:r>
    </w:p>
    <w:p w14:paraId="3FA1A638" w14:textId="77777777" w:rsidR="009A1CFB" w:rsidRPr="008D043F" w:rsidRDefault="009A1CFB" w:rsidP="0068355A">
      <w:pPr>
        <w:tabs>
          <w:tab w:val="left" w:pos="2435"/>
        </w:tabs>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vođenje sistema certifikacije je mjera koja je planirana da se provede u koordinaciji Ministarstva vanjske trgovine i ekonomskih odnosa BiH, Federalnog ministarstva poljoprivrede, vodoprivrede i šumarstva, te nadležnog ministarstva Republike Srpske i Vlade Brčko distrikta BiH. Preduvjet za započinjanje implementacije mjere je donošenje Zakona o šumama i podzakonskog akta kojim će se propisati uvjeti za uzgoj, iskorištavanje, sakupljanje i promet nedrvnih šumskih proizvoda, koje je planirano u okviru mjere 6.1.1.</w:t>
      </w:r>
    </w:p>
    <w:p w14:paraId="377293AD" w14:textId="77777777" w:rsidR="009A1CFB" w:rsidRPr="008D043F" w:rsidRDefault="009A1CFB" w:rsidP="0068355A">
      <w:pPr>
        <w:tabs>
          <w:tab w:val="left" w:pos="2435"/>
        </w:tabs>
        <w:spacing w:before="120" w:after="160" w:line="276" w:lineRule="auto"/>
        <w:rPr>
          <w:rFonts w:asciiTheme="minorHAnsi" w:eastAsia="Calibri" w:hAnsiTheme="minorHAnsi" w:cstheme="minorHAnsi"/>
          <w:i/>
          <w:iCs/>
          <w:sz w:val="22"/>
          <w:szCs w:val="22"/>
          <w:u w:val="single"/>
          <w:lang w:val="hr-HR"/>
        </w:rPr>
      </w:pPr>
      <w:r w:rsidRPr="008D043F">
        <w:rPr>
          <w:rFonts w:asciiTheme="minorHAnsi" w:eastAsia="Calibri" w:hAnsiTheme="minorHAnsi" w:cstheme="minorHAnsi"/>
          <w:i/>
          <w:iCs/>
          <w:sz w:val="22"/>
          <w:szCs w:val="22"/>
          <w:u w:val="single"/>
          <w:lang w:val="hr-HR"/>
        </w:rPr>
        <w:t xml:space="preserve">Mjera 6.1.3. Uspostavljanje redovnog praćenja zdravstvenog stanja šuma </w:t>
      </w:r>
    </w:p>
    <w:p w14:paraId="41982BD0" w14:textId="77777777" w:rsidR="009A1CFB" w:rsidRPr="008D043F" w:rsidRDefault="009A1CFB"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a mjera ima za cilj uspostaviti redovno praćenje zdravstvenog stanja šuma koje obuhvata  praćenje promjena u šumskim ekosistemima u smislu stanja diverziteta vrsta, promjena površina, zdravstvenog stanja i drugih biotskih i abiotskih faktora.  Mjera obuhvata sljedeće aktivnosti: </w:t>
      </w:r>
    </w:p>
    <w:p w14:paraId="05D5ADD9" w14:textId="77777777" w:rsidR="009A1CFB" w:rsidRPr="008D043F" w:rsidRDefault="009A1CFB" w:rsidP="0068355A">
      <w:pPr>
        <w:spacing w:line="276" w:lineRule="auto"/>
        <w:jc w:val="both"/>
        <w:rPr>
          <w:rFonts w:asciiTheme="minorHAnsi" w:eastAsia="Calibri" w:hAnsiTheme="minorHAnsi" w:cstheme="minorHAnsi"/>
          <w:sz w:val="22"/>
          <w:szCs w:val="22"/>
          <w:lang w:val="hr-HR"/>
        </w:rPr>
      </w:pPr>
    </w:p>
    <w:p w14:paraId="717B04CB" w14:textId="77777777" w:rsidR="009A1CFB" w:rsidRPr="008D043F" w:rsidRDefault="009A1CFB" w:rsidP="0068355A">
      <w:pPr>
        <w:numPr>
          <w:ilvl w:val="0"/>
          <w:numId w:val="74"/>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metode za usklađeno uzorkovanje, procjenu i praćenje stanja šuma, prema prethodno utvrđenim indikatorima; </w:t>
      </w:r>
    </w:p>
    <w:p w14:paraId="1773CAF9" w14:textId="77777777" w:rsidR="009A1CFB" w:rsidRPr="008D043F" w:rsidRDefault="009A1CFB" w:rsidP="0068355A">
      <w:pPr>
        <w:numPr>
          <w:ilvl w:val="0"/>
          <w:numId w:val="74"/>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pravilnika kojim se određuje način praćenja zdravstvenog stanja šuma, način obavljanja zdravstvene zaštite šuma i način izvještavanja;</w:t>
      </w:r>
    </w:p>
    <w:p w14:paraId="503E633C" w14:textId="77777777" w:rsidR="009A1CFB" w:rsidRPr="008D043F" w:rsidRDefault="009A1CFB" w:rsidP="0068355A">
      <w:pPr>
        <w:numPr>
          <w:ilvl w:val="0"/>
          <w:numId w:val="74"/>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dređivanje mreže monitoring tačaka; </w:t>
      </w:r>
    </w:p>
    <w:p w14:paraId="0471D828" w14:textId="77777777" w:rsidR="009A1CFB" w:rsidRPr="008D043F" w:rsidRDefault="009A1CFB" w:rsidP="0068355A">
      <w:pPr>
        <w:numPr>
          <w:ilvl w:val="0"/>
          <w:numId w:val="74"/>
        </w:numPr>
        <w:spacing w:line="276" w:lineRule="auto"/>
        <w:contextualSpacing/>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buka i kapacitiranje korisnika šuma i kantonalnih uprava za šumarstvo za vršenje praćenja stanja šuma prema utvrđenom programu.</w:t>
      </w:r>
    </w:p>
    <w:p w14:paraId="1E7E2477" w14:textId="77777777" w:rsidR="009A1CFB" w:rsidRPr="008D043F" w:rsidRDefault="009A1CFB" w:rsidP="0068355A">
      <w:pPr>
        <w:tabs>
          <w:tab w:val="left" w:pos="2435"/>
        </w:tabs>
        <w:spacing w:before="240" w:after="240" w:line="276" w:lineRule="auto"/>
        <w:rPr>
          <w:rFonts w:asciiTheme="minorHAnsi" w:eastAsia="Calibri" w:hAnsiTheme="minorHAnsi" w:cstheme="minorHAnsi"/>
          <w:i/>
          <w:iCs/>
          <w:sz w:val="22"/>
          <w:szCs w:val="22"/>
          <w:u w:val="single"/>
          <w:lang w:val="hr-HR"/>
        </w:rPr>
      </w:pPr>
      <w:r w:rsidRPr="008D043F">
        <w:rPr>
          <w:rFonts w:asciiTheme="minorHAnsi" w:eastAsia="Calibri" w:hAnsiTheme="minorHAnsi" w:cstheme="minorHAnsi"/>
          <w:i/>
          <w:iCs/>
          <w:sz w:val="22"/>
          <w:szCs w:val="22"/>
          <w:u w:val="single"/>
          <w:lang w:val="hr-HR"/>
        </w:rPr>
        <w:lastRenderedPageBreak/>
        <w:t>Mjera 6.1.4. Povećanje prohodnosti šuma i kapacitiranje korisnika šuma za rano otkrivanje i sprječavanje požara</w:t>
      </w:r>
    </w:p>
    <w:p w14:paraId="6849A9F7" w14:textId="77777777" w:rsidR="009A1CFB" w:rsidRPr="008D043F" w:rsidRDefault="009A1CFB"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jera ima za cilj ostvariti uvjete za rano otkrivanje i sprječavanje šumskih požara i obuhvata tehničke, mjere nabavke opreme, te mjere osposobljavanja zaposlenika korisnika šuma. Mjera obuhvata sljedeće aktivnosti:</w:t>
      </w:r>
    </w:p>
    <w:p w14:paraId="6D0A6688" w14:textId="77777777" w:rsidR="009A1CFB" w:rsidRPr="008D043F" w:rsidRDefault="009A1CFB" w:rsidP="0068355A">
      <w:pPr>
        <w:numPr>
          <w:ilvl w:val="0"/>
          <w:numId w:val="75"/>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planova za izgradnju protupožarnih prosjeka; </w:t>
      </w:r>
    </w:p>
    <w:p w14:paraId="430C6EA2" w14:textId="77777777" w:rsidR="009A1CFB" w:rsidRPr="008D043F" w:rsidRDefault="009A1CFB" w:rsidP="0068355A">
      <w:pPr>
        <w:numPr>
          <w:ilvl w:val="0"/>
          <w:numId w:val="75"/>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Nabavka vozila i odgovarajuće tehnike i alata za sječu stabala i izradu protupožarnih prosjeka za potrebe korisnika šuma;</w:t>
      </w:r>
    </w:p>
    <w:p w14:paraId="4EFD272D" w14:textId="77777777" w:rsidR="009A1CFB" w:rsidRPr="008D043F" w:rsidRDefault="009A1CFB" w:rsidP="0068355A">
      <w:pPr>
        <w:numPr>
          <w:ilvl w:val="0"/>
          <w:numId w:val="75"/>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gradnja prosjeka s elementima šumskih cesta;</w:t>
      </w:r>
    </w:p>
    <w:p w14:paraId="60D4B985" w14:textId="77777777" w:rsidR="009A1CFB" w:rsidRPr="008D043F" w:rsidRDefault="009A1CFB" w:rsidP="0068355A">
      <w:pPr>
        <w:numPr>
          <w:ilvl w:val="0"/>
          <w:numId w:val="75"/>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Nabavka i  postavljanje informativnih panoa i oznake upozorenja za sprječavanje požara; </w:t>
      </w:r>
    </w:p>
    <w:p w14:paraId="5BDE0ACA" w14:textId="77777777" w:rsidR="009A1CFB" w:rsidRPr="008D043F" w:rsidRDefault="009A1CFB" w:rsidP="0068355A">
      <w:pPr>
        <w:numPr>
          <w:ilvl w:val="0"/>
          <w:numId w:val="75"/>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Nabavljanje opreme za prostorno osmatranje i nadzor na daljinu;</w:t>
      </w:r>
    </w:p>
    <w:p w14:paraId="7050E1AA" w14:textId="77777777" w:rsidR="009A1CFB" w:rsidRPr="008D043F" w:rsidRDefault="009A1CFB" w:rsidP="0068355A">
      <w:pPr>
        <w:numPr>
          <w:ilvl w:val="0"/>
          <w:numId w:val="75"/>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buka zaposlenika za prostorno osmatranje i nadzor na daljinu.</w:t>
      </w:r>
    </w:p>
    <w:p w14:paraId="69EE2161" w14:textId="77777777" w:rsidR="009A1CFB" w:rsidRPr="008D043F" w:rsidRDefault="009A1CFB" w:rsidP="0068355A">
      <w:pPr>
        <w:tabs>
          <w:tab w:val="left" w:pos="2435"/>
        </w:tabs>
        <w:spacing w:before="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prema za prostorno osmatranje i nadzor na daljinu obuhvata ne samo opremu za rano otkrivanje požara nego i opremu za praćenje zdravstvenog stanja šuma (mjera 6.1.3) (optički senzori i kamere, bespilotne letjelice, pametni uređaji za evidenciju stanja i fotografiranje s prijenosom podataka u GIS). </w:t>
      </w:r>
    </w:p>
    <w:p w14:paraId="6F83725B" w14:textId="77777777" w:rsidR="009A1CFB" w:rsidRPr="008D043F" w:rsidRDefault="009A1CFB" w:rsidP="0068355A">
      <w:pPr>
        <w:tabs>
          <w:tab w:val="left" w:pos="2435"/>
        </w:tabs>
        <w:spacing w:before="240" w:line="276" w:lineRule="auto"/>
        <w:jc w:val="both"/>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1.5. Pošumljavanje goleti i prevođenje izdanačkih šuma u visoke šume </w:t>
      </w:r>
    </w:p>
    <w:p w14:paraId="20C71162" w14:textId="77777777"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ima za cilj povećati ukupne šumske površine u Federaciji BiH i time doprinijeti sprječavanju klimatskih promjena. Mjera se fokusira na pošumljavanje goleti i prevođenje izdanačkih šuma u visoke šume:  </w:t>
      </w:r>
    </w:p>
    <w:p w14:paraId="0FF2AE0D" w14:textId="77777777" w:rsidR="009A1CFB" w:rsidRPr="008D043F" w:rsidRDefault="009A1CFB" w:rsidP="0068355A">
      <w:pPr>
        <w:pStyle w:val="ListParagraph"/>
        <w:numPr>
          <w:ilvl w:val="0"/>
          <w:numId w:val="76"/>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pravilnika kojim će se ustanoviti regije provenijencija, te propisati način, postupak i uvjeti vrednovanja i priznavanja polaznog materijala šumskog drveća;</w:t>
      </w:r>
    </w:p>
    <w:p w14:paraId="6C0BED34" w14:textId="77777777" w:rsidR="009A1CFB" w:rsidRPr="008D043F" w:rsidRDefault="009A1CFB" w:rsidP="0068355A">
      <w:pPr>
        <w:pStyle w:val="ListParagraph"/>
        <w:numPr>
          <w:ilvl w:val="0"/>
          <w:numId w:val="76"/>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većanje površine visokih šuma prevođenjem min. 20% sadašnje površine izdanačkih šuma i šikara u viši uzgojni oblik, na površinama gdje je to moguće;</w:t>
      </w:r>
    </w:p>
    <w:p w14:paraId="2097E4D8" w14:textId="77777777" w:rsidR="009A1CFB" w:rsidRPr="008D043F" w:rsidRDefault="009A1CFB" w:rsidP="0068355A">
      <w:pPr>
        <w:pStyle w:val="ListParagraph"/>
        <w:numPr>
          <w:ilvl w:val="0"/>
          <w:numId w:val="76"/>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rodno osjetljivog plana pošumljavanja krša i goleti Federacije BiH;</w:t>
      </w:r>
    </w:p>
    <w:p w14:paraId="7E32FD2B" w14:textId="77777777" w:rsidR="009A1CFB" w:rsidRPr="008D043F" w:rsidRDefault="009A1CFB" w:rsidP="0068355A">
      <w:pPr>
        <w:pStyle w:val="ListParagraph"/>
        <w:numPr>
          <w:ilvl w:val="0"/>
          <w:numId w:val="76"/>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šumljavanje na 10% sadašnje teritorije krša i goleti.</w:t>
      </w:r>
    </w:p>
    <w:p w14:paraId="05275E80"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1.6. Uspostavljanje informacijskog sistema o šumama</w:t>
      </w:r>
    </w:p>
    <w:p w14:paraId="5260FBFD" w14:textId="77777777"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uspostave informacijskog sistema o šumama (ISŠ) je stvoriti informacijske pretpostavke za održivo upravljanje šumskim resursima. </w:t>
      </w:r>
    </w:p>
    <w:p w14:paraId="6DAFE82F" w14:textId="77777777"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SŠ treba sadržavati prioritetne teme za podatke i informacije o šumama poput: osnovnih podataka o šumama, prirode i biološke raznolikosti, šuma i klimatskih promjena (utjecaji, prilagođavanje i ublažavanje), zdravlja i otpornosti šuma (prirodni poremećaji, požari i štetnici) i (šuma) bioekonomije.</w:t>
      </w:r>
    </w:p>
    <w:p w14:paraId="106B33A9" w14:textId="77777777"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io informacijskog sistema je već razvijen, ali treba nastaviti rad i usklađivanje strukture sa Šumarskim informacijskim sistemom EU (FISE). </w:t>
      </w:r>
    </w:p>
    <w:p w14:paraId="7BA9931D" w14:textId="77777777" w:rsidR="009A1CFB" w:rsidRPr="008D043F" w:rsidRDefault="009A1CFB" w:rsidP="0068355A">
      <w:pPr>
        <w:tabs>
          <w:tab w:val="left" w:pos="2435"/>
        </w:tabs>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j aktivnosti treba prethoditi hitno usvajanje i stavljanje podataka u javnost II inventure šuma. </w:t>
      </w:r>
    </w:p>
    <w:p w14:paraId="337DACA2" w14:textId="77777777" w:rsidR="009A1CFB" w:rsidRPr="008D043F" w:rsidRDefault="009A1CFB" w:rsidP="0068355A">
      <w:pPr>
        <w:tabs>
          <w:tab w:val="left" w:pos="2435"/>
        </w:tabs>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lastRenderedPageBreak/>
        <w:t>Prioritet 6.2.: Unaprijediti strateški, zakonski i institucionalni okvir za održivo upravljanje lovnom divljači</w:t>
      </w:r>
    </w:p>
    <w:p w14:paraId="7754884F"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2.1. Uspostaviti usklađen regulatorni okvir za uspostavu lovišta, upravljanje populacijom i planski uzgoj divljači</w:t>
      </w:r>
    </w:p>
    <w:p w14:paraId="00FE2727"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usklađivanje propisa o lovstvu s relevantnim EU direktivama i međunarodnim sporazumima iz oblasti biodiverziteta. </w:t>
      </w:r>
    </w:p>
    <w:p w14:paraId="3130BEBD"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podrazumijeva: </w:t>
      </w:r>
    </w:p>
    <w:p w14:paraId="36121BA6" w14:textId="77777777" w:rsidR="009A1CFB" w:rsidRPr="008D043F" w:rsidRDefault="009A1CFB" w:rsidP="0068355A">
      <w:pPr>
        <w:pStyle w:val="ListParagraph"/>
        <w:numPr>
          <w:ilvl w:val="0"/>
          <w:numId w:val="77"/>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novog, usklađenog Zakona o lovstvu;</w:t>
      </w:r>
    </w:p>
    <w:p w14:paraId="6FBB7D1D" w14:textId="77777777" w:rsidR="009A1CFB" w:rsidRPr="008D043F" w:rsidRDefault="009A1CFB" w:rsidP="0068355A">
      <w:pPr>
        <w:pStyle w:val="ListParagraph"/>
        <w:numPr>
          <w:ilvl w:val="0"/>
          <w:numId w:val="77"/>
        </w:numPr>
        <w:tabs>
          <w:tab w:val="left" w:pos="2435"/>
        </w:tabs>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onošenje seta novih pozakonskih akata, sukladno novom zakonu. </w:t>
      </w:r>
    </w:p>
    <w:p w14:paraId="06BBC6E9"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2.2. Unaprijediti sistem planiranja i upravljanja lovnom divljači, kao i upravljanje populacijom divljači </w:t>
      </w:r>
    </w:p>
    <w:p w14:paraId="6CCA9868" w14:textId="77777777"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pis mjere s okvirnim područjima djelovanja </w:t>
      </w:r>
      <w:r w:rsidRPr="008D043F">
        <w:rPr>
          <w:rFonts w:asciiTheme="minorHAnsi" w:eastAsia="Calibri" w:hAnsiTheme="minorHAnsi" w:cstheme="minorHAnsi"/>
          <w:sz w:val="22"/>
          <w:szCs w:val="22"/>
          <w:lang w:val="hr-HR"/>
        </w:rPr>
        <w:tab/>
      </w:r>
    </w:p>
    <w:p w14:paraId="3345BDBA" w14:textId="77777777"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ima za cilj uspostaviti pretpostavke za efikasno planiranje upravljanja divljači, uvažavajući administrativne granice, ali na način da one ne predstavljaju prepreku. Za realizaciju mjere potrebno je: </w:t>
      </w:r>
    </w:p>
    <w:p w14:paraId="158C4A6F" w14:textId="77777777" w:rsidR="009A1CFB" w:rsidRPr="008D043F" w:rsidRDefault="009A1CFB" w:rsidP="0068355A">
      <w:pPr>
        <w:pStyle w:val="ListParagraph"/>
        <w:numPr>
          <w:ilvl w:val="0"/>
          <w:numId w:val="78"/>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vršiti kategorizaciju, ustanovljenje i dodjelu lovišta na korištenje u skladu s odredbama novog Zakona (mjera 6.2.1); </w:t>
      </w:r>
    </w:p>
    <w:p w14:paraId="42105133" w14:textId="77777777" w:rsidR="009A1CFB" w:rsidRPr="008D043F" w:rsidRDefault="009A1CFB" w:rsidP="0068355A">
      <w:pPr>
        <w:pStyle w:val="ListParagraph"/>
        <w:numPr>
          <w:ilvl w:val="0"/>
          <w:numId w:val="78"/>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 svim lovištima uspostaviti stručnu službu za nadzor i provedbu zakonskih i planskih mjera; </w:t>
      </w:r>
    </w:p>
    <w:p w14:paraId="0707F94F" w14:textId="77777777" w:rsidR="009A1CFB" w:rsidRPr="008D043F" w:rsidRDefault="009A1CFB" w:rsidP="0068355A">
      <w:pPr>
        <w:pStyle w:val="ListParagraph"/>
        <w:numPr>
          <w:ilvl w:val="0"/>
          <w:numId w:val="78"/>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iti i usvojiti planove za upravljanje populacijom divljači vuka, medvjeda i risa, usklađene s istim planovima za Republiku Srpsku; </w:t>
      </w:r>
    </w:p>
    <w:p w14:paraId="57F3EEC4" w14:textId="77777777" w:rsidR="009A1CFB" w:rsidRPr="008D043F" w:rsidRDefault="009A1CFB" w:rsidP="0068355A">
      <w:pPr>
        <w:pStyle w:val="ListParagraph"/>
        <w:numPr>
          <w:ilvl w:val="0"/>
          <w:numId w:val="78"/>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iti lovne osnove za sva privredno-lovna područja koja uvažavaju principe zaštite vrsta, u skladu s konvencijama;</w:t>
      </w:r>
    </w:p>
    <w:p w14:paraId="441BAF58" w14:textId="77777777" w:rsidR="009A1CFB" w:rsidRPr="008D043F" w:rsidRDefault="009A1CFB" w:rsidP="0068355A">
      <w:pPr>
        <w:pStyle w:val="ListParagraph"/>
        <w:numPr>
          <w:ilvl w:val="0"/>
          <w:numId w:val="78"/>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iti modul lovstva unutar informacijskog sistema šumarstva. </w:t>
      </w:r>
    </w:p>
    <w:p w14:paraId="75228A26" w14:textId="77777777" w:rsidR="009A1CFB" w:rsidRPr="008D043F" w:rsidRDefault="009A1CFB" w:rsidP="0068355A">
      <w:pPr>
        <w:tabs>
          <w:tab w:val="left" w:pos="2549"/>
        </w:tabs>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Prioritet 6.3.: Unaprijediti zakonski, strateški i institucionalni okvir za održivo upravljanje ribljim fondom</w:t>
      </w:r>
    </w:p>
    <w:p w14:paraId="491AC313" w14:textId="77777777" w:rsidR="009A1CFB" w:rsidRPr="008D043F" w:rsidRDefault="009A1CFB" w:rsidP="0068355A">
      <w:pPr>
        <w:tabs>
          <w:tab w:val="left" w:pos="2549"/>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3.1. Usaglašavanje regulatornog okvira za ribarstvo s pravnom stečevinom EU i međunarodnim konvencijama</w:t>
      </w:r>
    </w:p>
    <w:p w14:paraId="22BA7FB4"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mjere je usaglasiti zakonske propise iz oblasti ribarstva s pravnom stečevinom EU i urediti privredno ribarstvo na moru, te izvršiti usaglašavanje propisa iz oblasti ribarstva s propisima iz oblasti voda. Obuhvaćene su sljedeće aktivnosti:</w:t>
      </w:r>
    </w:p>
    <w:p w14:paraId="67C1E106" w14:textId="77777777" w:rsidR="009A1CFB" w:rsidRPr="008D043F" w:rsidRDefault="009A1CFB" w:rsidP="0068355A">
      <w:pPr>
        <w:pStyle w:val="ListParagraph"/>
        <w:numPr>
          <w:ilvl w:val="0"/>
          <w:numId w:val="79"/>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zakona i podzakonskih akata za privredno ribarstvo na moru usaglašeno sa zajedničkom ribarskom politikom i obavezama iz EU direktiva i međunarodnih sporazuma;</w:t>
      </w:r>
    </w:p>
    <w:p w14:paraId="13E28BB5" w14:textId="77777777" w:rsidR="009A1CFB" w:rsidRPr="008D043F" w:rsidRDefault="009A1CFB" w:rsidP="0068355A">
      <w:pPr>
        <w:pStyle w:val="ListParagraph"/>
        <w:numPr>
          <w:ilvl w:val="0"/>
          <w:numId w:val="79"/>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aglašavanje Zakona o slatkovodnom ribarstvu sa zakonom iz oblasti voda i zahtjevima iz međunarodnih konvencija i EU direktiva iz oblasti ribarstva i biodiverziteta;</w:t>
      </w:r>
    </w:p>
    <w:p w14:paraId="75166123" w14:textId="77777777" w:rsidR="009A1CFB" w:rsidRPr="008D043F" w:rsidRDefault="009A1CFB" w:rsidP="0068355A">
      <w:pPr>
        <w:pStyle w:val="ListParagraph"/>
        <w:numPr>
          <w:ilvl w:val="0"/>
          <w:numId w:val="79"/>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Usvajanje Strategije razvoja poljoprivrednog sektora za period 2022‒2028. usklađenu sa zajedničkom strategijom za ribarstvo i akvakluturu EU;</w:t>
      </w:r>
    </w:p>
    <w:p w14:paraId="7699795E" w14:textId="77777777" w:rsidR="009A1CFB" w:rsidRPr="008D043F" w:rsidRDefault="009A1CFB" w:rsidP="0068355A">
      <w:pPr>
        <w:pStyle w:val="ListParagraph"/>
        <w:numPr>
          <w:ilvl w:val="0"/>
          <w:numId w:val="79"/>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Sukcesivno izrađivanje ribolovnih osnova u skladu s novim Zakonom o slatkovodnom ribarstvu.</w:t>
      </w:r>
    </w:p>
    <w:p w14:paraId="78D1FC83"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3.2. Uspostavljanje informacijskog sistema o ribarstvu  i statističkog praćenja uzgoja ribe</w:t>
      </w:r>
    </w:p>
    <w:p w14:paraId="2AD1270D"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uspostaviti informacijski sistem o ribarstvu i statističko praćenje uzgoja ribe. Poseban napredak se očekuje u oblasti morsko-privrednog ribarstva i marikulture. </w:t>
      </w:r>
    </w:p>
    <w:p w14:paraId="34D3E222"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obuhvata sljedeće aktivnosti: </w:t>
      </w:r>
    </w:p>
    <w:p w14:paraId="3F9705F9" w14:textId="77777777" w:rsidR="009A1CFB" w:rsidRPr="008D043F" w:rsidRDefault="009A1CFB" w:rsidP="0068355A">
      <w:pPr>
        <w:pStyle w:val="ListParagraph"/>
        <w:numPr>
          <w:ilvl w:val="0"/>
          <w:numId w:val="80"/>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đivanje registra plovila i dozvola za morsko privredno ribarstvo i marikulturu; </w:t>
      </w:r>
    </w:p>
    <w:p w14:paraId="1FCCF035" w14:textId="77777777" w:rsidR="009A1CFB" w:rsidRPr="008D043F" w:rsidRDefault="009A1CFB" w:rsidP="0068355A">
      <w:pPr>
        <w:pStyle w:val="ListParagraph"/>
        <w:numPr>
          <w:ilvl w:val="0"/>
          <w:numId w:val="80"/>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sistema izdavanja dozvola;</w:t>
      </w:r>
    </w:p>
    <w:p w14:paraId="1427F76D" w14:textId="77777777" w:rsidR="009A1CFB" w:rsidRPr="008D043F" w:rsidRDefault="009A1CFB" w:rsidP="0068355A">
      <w:pPr>
        <w:pStyle w:val="ListParagraph"/>
        <w:numPr>
          <w:ilvl w:val="0"/>
          <w:numId w:val="80"/>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ljanje sistema za bilježenje i izvještavanje o ribolovnim aktivnostima i iskrcaju ulova; </w:t>
      </w:r>
    </w:p>
    <w:p w14:paraId="5C4BBFBA" w14:textId="77777777" w:rsidR="009A1CFB" w:rsidRPr="008D043F" w:rsidRDefault="009A1CFB" w:rsidP="0068355A">
      <w:pPr>
        <w:pStyle w:val="ListParagraph"/>
        <w:numPr>
          <w:ilvl w:val="0"/>
          <w:numId w:val="80"/>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modela statističkog praćenja gazdinstava s uzgojem morske i slatkovodne ribe prema usvojenoj metodologiji za BiH.</w:t>
      </w:r>
    </w:p>
    <w:p w14:paraId="61072613" w14:textId="77777777" w:rsidR="009A1CFB" w:rsidRPr="008D043F" w:rsidRDefault="009A1CFB" w:rsidP="0068355A">
      <w:pPr>
        <w:tabs>
          <w:tab w:val="left" w:pos="2435"/>
        </w:tabs>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Prioritet 6.4.: Uspostaviti integralno i održivo upravljanje zemljišnim resursima</w:t>
      </w:r>
    </w:p>
    <w:p w14:paraId="6A4C8922"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4.1. Stvoriti zakonski i strateški okvir za cjelovitu zaštitu zemljišta</w:t>
      </w:r>
    </w:p>
    <w:p w14:paraId="1535BC37"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stvoriti okvir za integralnu zaštitu svih tipova zemljišta. Mjera podrazumijeva donošenje zakonskog propisa i strategije o zaštiti zemljišta, kao i usaglašavanje propisa iz oblasti kojima se reguliraju pojedini načini korištenja zemljišta (rudarstvo, građenje, poljoprivreda). Planirane su sljedeće aktivnosti za realizaciju mjere: </w:t>
      </w:r>
    </w:p>
    <w:p w14:paraId="49823BCF" w14:textId="77777777" w:rsidR="009A1CFB" w:rsidRPr="008D043F" w:rsidRDefault="009A1CFB" w:rsidP="0068355A">
      <w:pPr>
        <w:pStyle w:val="ListParagraph"/>
        <w:numPr>
          <w:ilvl w:val="0"/>
          <w:numId w:val="81"/>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Zakona o zaštiti zemljišta i podzakonskih akata;</w:t>
      </w:r>
    </w:p>
    <w:p w14:paraId="243D4606" w14:textId="77777777" w:rsidR="009A1CFB" w:rsidRPr="008D043F" w:rsidRDefault="009A1CFB" w:rsidP="0068355A">
      <w:pPr>
        <w:pStyle w:val="ListParagraph"/>
        <w:numPr>
          <w:ilvl w:val="0"/>
          <w:numId w:val="81"/>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i usvajanje Strategija održivog upravljanja zemljištem; </w:t>
      </w:r>
    </w:p>
    <w:p w14:paraId="5DB41524" w14:textId="77777777" w:rsidR="009A1CFB" w:rsidRPr="008D043F" w:rsidRDefault="009A1CFB" w:rsidP="0068355A">
      <w:pPr>
        <w:pStyle w:val="ListParagraph"/>
        <w:numPr>
          <w:ilvl w:val="0"/>
          <w:numId w:val="81"/>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klađivanje zakona: o uređenju prostora i građenju Federacije BiH i kantona u Federaciji BiH, u odnosu na Zakon o poljoprivrednom zemljištu Federacije BiH, tj. u Zakon o uređenju prostora i građenju Federacije BiH</w:t>
      </w:r>
      <w:r w:rsidRPr="008D043F" w:rsidDel="007A57E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nijeti obavezu jedinica lokalne samouprave da prije donošenja prostornog plana imaju urađenu Osnovu zaštite, uređenja i korištenja poljoprivrednog zemljišta; </w:t>
      </w:r>
    </w:p>
    <w:p w14:paraId="609BF26C" w14:textId="77777777" w:rsidR="009A1CFB" w:rsidRPr="008D043F" w:rsidRDefault="009A1CFB" w:rsidP="0068355A">
      <w:pPr>
        <w:pStyle w:val="ListParagraph"/>
        <w:numPr>
          <w:ilvl w:val="0"/>
          <w:numId w:val="81"/>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puna Zakona o rudarstvu Federacije BiH</w:t>
      </w:r>
      <w:r w:rsidRPr="008D043F" w:rsidDel="007A57E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 odnosu na sanaciju rudarskih površina, proširivanjem opcija sanacije koja podrazumijevaju i prenamjenu, te u odnosu na finansijsku odgovornost i garancije za sanaciju napuštenih rudarskih površina.</w:t>
      </w:r>
    </w:p>
    <w:p w14:paraId="59B00C19"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4.2. Uspostava monitoringa zemljišta </w:t>
      </w:r>
    </w:p>
    <w:p w14:paraId="51CD0661"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ima za cilj unaprijediti i nadograditi postojeći monitoring kvaliteta minitoringom svih tipova zemljišta. Mjera podrazumijeva sljedeće aktivnosti: </w:t>
      </w:r>
    </w:p>
    <w:p w14:paraId="417A9546" w14:textId="77777777" w:rsidR="009A1CFB" w:rsidRPr="008D043F" w:rsidRDefault="009A1CFB" w:rsidP="0068355A">
      <w:pPr>
        <w:pStyle w:val="ListParagraph"/>
        <w:numPr>
          <w:ilvl w:val="0"/>
          <w:numId w:val="82"/>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usaglašavanje i usvajanje metode mjerenja i pokazatelja za održivo upravljanje i zaštitu zemljišnih resursa; </w:t>
      </w:r>
    </w:p>
    <w:p w14:paraId="16BD76B3" w14:textId="77777777" w:rsidR="009A1CFB" w:rsidRPr="008D043F" w:rsidRDefault="009A1CFB" w:rsidP="0068355A">
      <w:pPr>
        <w:pStyle w:val="ListParagraph"/>
        <w:numPr>
          <w:ilvl w:val="0"/>
          <w:numId w:val="82"/>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plana monitoringa zemljišta;</w:t>
      </w:r>
    </w:p>
    <w:p w14:paraId="7D7F6373" w14:textId="77777777" w:rsidR="009A1CFB" w:rsidRPr="008D043F" w:rsidRDefault="009A1CFB" w:rsidP="0068355A">
      <w:pPr>
        <w:pStyle w:val="ListParagraph"/>
        <w:numPr>
          <w:ilvl w:val="0"/>
          <w:numId w:val="82"/>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mreže monitoring mjesta i vršenje monitoringa.</w:t>
      </w:r>
    </w:p>
    <w:p w14:paraId="1B173C59" w14:textId="77777777" w:rsidR="009A1CFB" w:rsidRPr="008D043F" w:rsidRDefault="009A1CFB" w:rsidP="0068355A">
      <w:pPr>
        <w:tabs>
          <w:tab w:val="left" w:pos="2435"/>
        </w:tabs>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Prikupljeni podaci se integriraju u informacijski sistem za zemljište.</w:t>
      </w:r>
    </w:p>
    <w:p w14:paraId="6572E8B0"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4.3. Sanacija degradiranih površina</w:t>
      </w:r>
    </w:p>
    <w:p w14:paraId="04559749"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smanjiti površinu degradiranog zemljišta. Mjera obuhvata sljedeće aktivnosti: </w:t>
      </w:r>
    </w:p>
    <w:p w14:paraId="62997BD9" w14:textId="77777777" w:rsidR="009A1CFB" w:rsidRPr="008D043F" w:rsidRDefault="009A1CFB" w:rsidP="0068355A">
      <w:pPr>
        <w:pStyle w:val="ListParagraph"/>
        <w:numPr>
          <w:ilvl w:val="0"/>
          <w:numId w:val="83"/>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katastra degradiranih površina;</w:t>
      </w:r>
    </w:p>
    <w:p w14:paraId="353113BE" w14:textId="77777777" w:rsidR="009A1CFB" w:rsidRPr="008D043F" w:rsidRDefault="009A1CFB" w:rsidP="0068355A">
      <w:pPr>
        <w:pStyle w:val="ListParagraph"/>
        <w:numPr>
          <w:ilvl w:val="0"/>
          <w:numId w:val="83"/>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akcijskog programa sanacije degradiranih površina koji obuhvata procedure i metode sanacije degradiranih površina, kriterije za prioritetizaciju izbora lokacija za sanaciju na bazi okolišnih i socijalnih kriterija (broj ugroženih ljudi, žena i djece, siromašnih...); </w:t>
      </w:r>
    </w:p>
    <w:p w14:paraId="36CF26AF" w14:textId="77777777" w:rsidR="009A1CFB" w:rsidRPr="008D043F" w:rsidRDefault="009A1CFB" w:rsidP="0068355A">
      <w:pPr>
        <w:pStyle w:val="ListParagraph"/>
        <w:numPr>
          <w:ilvl w:val="0"/>
          <w:numId w:val="84"/>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bnavljanje degradiranih zemljišnih površina (cca. 3500 ha) s fokusom na sljedeća područja: Banovići, Lukavac, Tuzla, Živinice, Kalesija, Srebrenik, Zenica, Breza, Kakanj, Novi Travnik, Donji Vakuf itd.;</w:t>
      </w:r>
    </w:p>
    <w:p w14:paraId="440BC611" w14:textId="77777777" w:rsidR="009A1CFB" w:rsidRPr="008D043F" w:rsidRDefault="009A1CFB" w:rsidP="0068355A">
      <w:pPr>
        <w:pStyle w:val="ListParagraph"/>
        <w:numPr>
          <w:ilvl w:val="0"/>
          <w:numId w:val="84"/>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avanje revitalizacije zemljišta u posebno osjetljivim i napuštenim područjima, s fokusom na područja dinarskog krša i visokih planina: Hercegovačko-neretvanski kanton, Zapadnohercegovački kanton, područje visokih planina Centralne Bosne.</w:t>
      </w:r>
    </w:p>
    <w:p w14:paraId="12BA4063"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4.4. Sprječavanje degradacije zemljišta neplanskom gradnjom</w:t>
      </w:r>
    </w:p>
    <w:p w14:paraId="0E44D103"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mjere je spriječiti daljnju degradaciju zemljišta nelegalnom gradnjom. Mjera obuhvata sljedeće aktivnosti:</w:t>
      </w:r>
    </w:p>
    <w:p w14:paraId="011318AA" w14:textId="77777777" w:rsidR="009A1CFB" w:rsidRPr="008D043F" w:rsidRDefault="009A1CFB" w:rsidP="0068355A">
      <w:pPr>
        <w:pStyle w:val="ListParagraph"/>
        <w:numPr>
          <w:ilvl w:val="0"/>
          <w:numId w:val="85"/>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onošenje novih zakona o legalizaciji koji bi bili usklađeni s Bečkom deklaracijom o nacionalnim i regionalnim politikama i programima u vezi s neformalnim naseljima u jugoistočnoj Evropi; </w:t>
      </w:r>
    </w:p>
    <w:p w14:paraId="54A5EA8D" w14:textId="77777777" w:rsidR="009A1CFB" w:rsidRPr="008D043F" w:rsidRDefault="009A1CFB" w:rsidP="0068355A">
      <w:pPr>
        <w:pStyle w:val="ListParagraph"/>
        <w:numPr>
          <w:ilvl w:val="0"/>
          <w:numId w:val="85"/>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Evidentiranje nelegalnih objekata;</w:t>
      </w:r>
    </w:p>
    <w:p w14:paraId="7C241749" w14:textId="77777777" w:rsidR="009A1CFB" w:rsidRPr="008D043F" w:rsidRDefault="009A1CFB" w:rsidP="0068355A">
      <w:pPr>
        <w:pStyle w:val="ListParagraph"/>
        <w:numPr>
          <w:ilvl w:val="0"/>
          <w:numId w:val="85"/>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operativnih planova za prevenciju neplanske gradnje, te  donošenje programa uklanjanja nelegalnih objekata;</w:t>
      </w:r>
    </w:p>
    <w:p w14:paraId="0F9E3EB0" w14:textId="77777777" w:rsidR="009A1CFB" w:rsidRPr="008D043F" w:rsidRDefault="009A1CFB" w:rsidP="0068355A">
      <w:pPr>
        <w:pStyle w:val="ListParagraph"/>
        <w:numPr>
          <w:ilvl w:val="0"/>
          <w:numId w:val="85"/>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Kontinuirana izrada i usvajanje nove prostorno- planske dokumentacije bazirane na kontroliranom razvoju gradova i sprječavanje korištenja kvalitetnih kategorija zemljišta za gradnju;</w:t>
      </w:r>
    </w:p>
    <w:p w14:paraId="44D7A075" w14:textId="77777777" w:rsidR="009A1CFB" w:rsidRPr="008D043F" w:rsidRDefault="009A1CFB" w:rsidP="0068355A">
      <w:pPr>
        <w:pStyle w:val="ListParagraph"/>
        <w:numPr>
          <w:ilvl w:val="0"/>
          <w:numId w:val="85"/>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graničavanje korištenja kvalitetnih zemljišta (i agrozone) za izgradnju stanova, industrije i drugih objekata posebnim odlukama. </w:t>
      </w:r>
    </w:p>
    <w:p w14:paraId="1F337D06"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4.5. Deminiranje zemljišta</w:t>
      </w:r>
    </w:p>
    <w:p w14:paraId="155024D3"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izvršiti potpuno deminiranje zemljišta, 100% do 2030. godine. Deminiranje se vrši na osnovi godišnjih planova deminiranja. </w:t>
      </w:r>
    </w:p>
    <w:p w14:paraId="3EA17DBB" w14:textId="77777777" w:rsidR="009A1CFB" w:rsidRPr="008D043F" w:rsidRDefault="009A1CFB" w:rsidP="0068355A">
      <w:pPr>
        <w:tabs>
          <w:tab w:val="left" w:pos="2435"/>
        </w:tabs>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Prioritet 6.5.: Uspostaviti sistem održivog i odgovornog istraživanja, eksploatacije i upravljanja mineralnim sirovinama</w:t>
      </w:r>
    </w:p>
    <w:p w14:paraId="546148EC" w14:textId="77777777" w:rsidR="009A1CFB" w:rsidRPr="008D043F" w:rsidRDefault="009A1CFB" w:rsidP="0068355A">
      <w:pPr>
        <w:tabs>
          <w:tab w:val="left" w:pos="2435"/>
        </w:tabs>
        <w:spacing w:before="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i/>
          <w:sz w:val="22"/>
          <w:szCs w:val="22"/>
          <w:u w:val="single"/>
          <w:lang w:val="hr-HR"/>
        </w:rPr>
        <w:t>Mjera 6.5.1. Uspostavljanje okvira za održivu upotrebu i eksploataciju mineralnih sirovina</w:t>
      </w:r>
      <w:r w:rsidRPr="008D043F">
        <w:rPr>
          <w:rFonts w:asciiTheme="minorHAnsi" w:eastAsia="Calibri" w:hAnsiTheme="minorHAnsi" w:cstheme="minorHAnsi"/>
          <w:sz w:val="22"/>
          <w:szCs w:val="22"/>
          <w:lang w:val="hr-HR"/>
        </w:rPr>
        <w:tab/>
      </w:r>
    </w:p>
    <w:p w14:paraId="33376558"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jera ima za cilj osigurati cjeloviti pristup osiguranju mineralnih sirovina za potrebe razvoja industrije u Federaciji BiH</w:t>
      </w:r>
      <w:r w:rsidRPr="008D043F" w:rsidDel="007A57E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obuhvata:</w:t>
      </w:r>
    </w:p>
    <w:p w14:paraId="6F37B21D" w14:textId="77777777" w:rsidR="009A1CFB" w:rsidRPr="008D043F" w:rsidRDefault="009A1CFB" w:rsidP="0068355A">
      <w:pPr>
        <w:pStyle w:val="ListParagraph"/>
        <w:numPr>
          <w:ilvl w:val="0"/>
          <w:numId w:val="86"/>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Izradu strategije za ekonomično, socijalno i okolišno prihvatljivo upravljanje mineralnim sirovinama, koje uključuje povrat mineralnih i metalskih sirovina iz otpada (urbano rudarenje, kružna ekonomija);</w:t>
      </w:r>
    </w:p>
    <w:p w14:paraId="46B8F7DF" w14:textId="77777777" w:rsidR="009A1CFB" w:rsidRPr="008D043F" w:rsidRDefault="009A1CFB" w:rsidP="0068355A">
      <w:pPr>
        <w:spacing w:before="240" w:after="160" w:line="276" w:lineRule="auto"/>
        <w:rPr>
          <w:rFonts w:asciiTheme="minorHAnsi" w:hAnsiTheme="minorHAnsi" w:cstheme="minorHAnsi"/>
          <w:lang w:val="hr-HR"/>
        </w:rPr>
      </w:pPr>
      <w:r w:rsidRPr="008D043F">
        <w:rPr>
          <w:rFonts w:asciiTheme="minorHAnsi" w:eastAsia="Calibri" w:hAnsiTheme="minorHAnsi" w:cstheme="minorHAnsi"/>
          <w:sz w:val="22"/>
          <w:szCs w:val="22"/>
          <w:lang w:val="hr-HR"/>
        </w:rPr>
        <w:t>Izradu programa i planove uvođenja savremenih tehnologija u rudnike u vlasništvu Federacije BiH u cilju osiguravanja uvjeta za povećanu efikasnost u eksploataciji i korištenju mineralnih sirovina i sprječavanju nastanka otpada.</w:t>
      </w:r>
      <w:r w:rsidRPr="008D043F">
        <w:rPr>
          <w:rFonts w:asciiTheme="minorHAnsi" w:hAnsiTheme="minorHAnsi" w:cstheme="minorHAnsi"/>
          <w:lang w:val="hr-HR"/>
        </w:rPr>
        <w:br w:type="page"/>
      </w:r>
    </w:p>
    <w:p w14:paraId="410A113C" w14:textId="77777777" w:rsidR="00A047EC" w:rsidRPr="008D043F" w:rsidRDefault="009A1CFB" w:rsidP="0068355A">
      <w:pPr>
        <w:pStyle w:val="Head2"/>
        <w:spacing w:line="276" w:lineRule="auto"/>
        <w:rPr>
          <w:rFonts w:asciiTheme="minorHAnsi" w:hAnsiTheme="minorHAnsi"/>
          <w:lang w:val="hr-HR"/>
        </w:rPr>
      </w:pPr>
      <w:bookmarkStart w:id="185" w:name="_Toc104460927"/>
      <w:r w:rsidRPr="008D043F">
        <w:rPr>
          <w:rFonts w:asciiTheme="minorHAnsi" w:hAnsiTheme="minorHAnsi"/>
          <w:lang w:val="hr-HR"/>
        </w:rPr>
        <w:lastRenderedPageBreak/>
        <w:t>Indikativni finansijski okvir</w:t>
      </w:r>
      <w:bookmarkEnd w:id="185"/>
    </w:p>
    <w:p w14:paraId="3A4401DD" w14:textId="57A64571" w:rsidR="00A047EC" w:rsidRPr="008D043F" w:rsidRDefault="00A047EC"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a finansijskom procjenom od nešto preko 29%  ili 3.4 milijarde KM tematska oblast Održivo upravljanje resursima je druga oblast po veličini troška u Strategiji za Federaciju BiH koja iznosi 11.9 milijardi KM. Tematska oblast Održivo upravljanje resursima se sastoji od pet prioriteta i 16 mjera. Ovo je tematska oblast sa najmanjim brojem prioriteta u Strategiji za Federaciju BiH. Prioritet 6.4. (Uspostaviti integralno i održivo upravljanje zemljišnim resursima) obuhvata 96% ili 3.3 milijarde KM. Ovo je ujedno i </w:t>
      </w:r>
      <w:r w:rsidR="00222313" w:rsidRPr="008D043F">
        <w:rPr>
          <w:rFonts w:asciiTheme="minorHAnsi" w:eastAsiaTheme="minorHAnsi" w:hAnsiTheme="minorHAnsi" w:cstheme="minorHAnsi"/>
          <w:sz w:val="22"/>
          <w:szCs w:val="22"/>
          <w:lang w:val="hr-HR" w:eastAsia="en-US"/>
        </w:rPr>
        <w:t xml:space="preserve">drugi </w:t>
      </w:r>
      <w:r w:rsidRPr="008D043F">
        <w:rPr>
          <w:rFonts w:asciiTheme="minorHAnsi" w:eastAsiaTheme="minorHAnsi" w:hAnsiTheme="minorHAnsi" w:cstheme="minorHAnsi"/>
          <w:sz w:val="22"/>
          <w:szCs w:val="22"/>
          <w:lang w:val="hr-HR" w:eastAsia="en-US"/>
        </w:rPr>
        <w:t>prioritet sa najvećim troškom u čitavoj Strategiji za Federaciju BiH sa 27% iznosa od ukupne procjene. Svi preostali prioriteti u tematskoj oblasti  Održivo upravljanje resursima iznose 4% ili 144 miliona KM torška za ovu tematsku oblast.</w:t>
      </w:r>
    </w:p>
    <w:p w14:paraId="5E0857AC" w14:textId="77777777"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finansijskog okvira za tematsku oblast </w:t>
      </w:r>
      <w:r w:rsidRPr="008D043F">
        <w:rPr>
          <w:rFonts w:asciiTheme="minorHAnsi" w:eastAsiaTheme="minorHAnsi" w:hAnsiTheme="minorHAnsi" w:cstheme="minorHAnsi"/>
          <w:sz w:val="22"/>
          <w:szCs w:val="22"/>
          <w:lang w:val="hr-HR" w:eastAsia="en-US"/>
        </w:rPr>
        <w:t xml:space="preserve">Održivo upravljanje resursima </w:t>
      </w:r>
      <w:r w:rsidRPr="008D043F">
        <w:rPr>
          <w:rFonts w:asciiTheme="minorHAnsi" w:eastAsiaTheme="minorEastAsia" w:hAnsiTheme="minorHAnsi" w:cstheme="minorHAnsi"/>
          <w:color w:val="000000" w:themeColor="text1"/>
          <w:sz w:val="22"/>
          <w:szCs w:val="22"/>
          <w:lang w:val="hr-HR" w:eastAsia="en-US"/>
        </w:rPr>
        <w:t>kao i općenito za nivo 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e uključuje tabelu i tortni grafikon.</w:t>
      </w:r>
    </w:p>
    <w:p w14:paraId="011839E7" w14:textId="77777777" w:rsidR="000B510F" w:rsidRPr="008D043F" w:rsidRDefault="000B510F" w:rsidP="0068355A">
      <w:pPr>
        <w:spacing w:line="276" w:lineRule="auto"/>
        <w:rPr>
          <w:rFonts w:asciiTheme="minorHAnsi" w:hAnsiTheme="minorHAnsi" w:cstheme="minorHAnsi"/>
          <w:lang w:val="hr-HR"/>
        </w:rPr>
      </w:pPr>
      <w:r w:rsidRPr="008D043F">
        <w:rPr>
          <w:rFonts w:asciiTheme="minorHAnsi" w:hAnsiTheme="minorHAnsi" w:cstheme="minorHAnsi"/>
          <w:lang w:val="hr-HR"/>
        </w:rPr>
        <w:br w:type="page"/>
      </w:r>
    </w:p>
    <w:p w14:paraId="19721349" w14:textId="77777777" w:rsidR="000B510F" w:rsidRPr="008D043F" w:rsidRDefault="000B510F" w:rsidP="0068355A">
      <w:pPr>
        <w:pStyle w:val="Head1"/>
        <w:spacing w:after="240" w:line="276" w:lineRule="auto"/>
        <w:rPr>
          <w:rFonts w:asciiTheme="minorHAnsi" w:hAnsiTheme="minorHAnsi" w:cstheme="minorHAnsi"/>
          <w:lang w:val="hr-HR"/>
        </w:rPr>
      </w:pPr>
      <w:bookmarkStart w:id="186" w:name="_Toc104460928"/>
      <w:r w:rsidRPr="008D043F">
        <w:rPr>
          <w:rFonts w:asciiTheme="minorHAnsi" w:hAnsiTheme="minorHAnsi" w:cstheme="minorHAnsi"/>
          <w:lang w:val="hr-HR"/>
        </w:rPr>
        <w:lastRenderedPageBreak/>
        <w:t>U</w:t>
      </w:r>
      <w:r w:rsidR="00597D54" w:rsidRPr="008D043F">
        <w:rPr>
          <w:rFonts w:asciiTheme="minorHAnsi" w:hAnsiTheme="minorHAnsi" w:cstheme="minorHAnsi"/>
          <w:lang w:val="hr-HR"/>
        </w:rPr>
        <w:t>PRAVLJANJE OKOLIŠEM</w:t>
      </w:r>
      <w:bookmarkEnd w:id="186"/>
    </w:p>
    <w:p w14:paraId="485A8C1F" w14:textId="77777777" w:rsidR="009A1CFB" w:rsidRPr="008D043F" w:rsidRDefault="009A1CFB" w:rsidP="0068355A">
      <w:pPr>
        <w:pStyle w:val="Head2"/>
        <w:spacing w:line="276" w:lineRule="auto"/>
        <w:rPr>
          <w:rFonts w:asciiTheme="minorHAnsi" w:hAnsiTheme="minorHAnsi"/>
          <w:lang w:val="hr-HR"/>
        </w:rPr>
      </w:pPr>
      <w:bookmarkStart w:id="187" w:name="_Toc104460929"/>
      <w:r w:rsidRPr="008D043F">
        <w:rPr>
          <w:rFonts w:asciiTheme="minorHAnsi" w:hAnsiTheme="minorHAnsi"/>
          <w:lang w:val="hr-HR"/>
        </w:rPr>
        <w:t>Analiza situacije</w:t>
      </w:r>
      <w:bookmarkEnd w:id="187"/>
    </w:p>
    <w:p w14:paraId="54BE53DF" w14:textId="67A769E8"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da je riječ o upravljanju okolišem u Federaciji </w:t>
      </w:r>
      <w:r w:rsidR="009B451B"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rađena je analiza </w:t>
      </w:r>
      <w:r w:rsidRPr="008D043F">
        <w:rPr>
          <w:rFonts w:asciiTheme="minorHAnsi" w:hAnsiTheme="minorHAnsi" w:cstheme="minorHAnsi"/>
          <w:b/>
          <w:bCs/>
          <w:sz w:val="22"/>
          <w:szCs w:val="22"/>
          <w:lang w:val="hr-HR"/>
        </w:rPr>
        <w:t>polaznog stanja</w:t>
      </w:r>
      <w:r w:rsidRPr="008D043F">
        <w:rPr>
          <w:rFonts w:asciiTheme="minorHAnsi" w:hAnsiTheme="minorHAnsi" w:cstheme="minorHAnsi"/>
          <w:sz w:val="22"/>
          <w:szCs w:val="22"/>
          <w:lang w:val="hr-HR"/>
        </w:rPr>
        <w:t xml:space="preserve"> i </w:t>
      </w:r>
      <w:r w:rsidRPr="008D043F">
        <w:rPr>
          <w:rFonts w:asciiTheme="minorHAnsi" w:hAnsiTheme="minorHAnsi" w:cstheme="minorHAnsi"/>
          <w:b/>
          <w:bCs/>
          <w:sz w:val="22"/>
          <w:szCs w:val="22"/>
          <w:lang w:val="hr-HR"/>
        </w:rPr>
        <w:t>ključnih izazova</w:t>
      </w:r>
      <w:r w:rsidRPr="008D043F">
        <w:rPr>
          <w:rFonts w:asciiTheme="minorHAnsi" w:hAnsiTheme="minorHAnsi" w:cstheme="minorHAnsi"/>
          <w:sz w:val="22"/>
          <w:szCs w:val="22"/>
          <w:lang w:val="hr-HR"/>
        </w:rPr>
        <w:t xml:space="preserve"> </w:t>
      </w:r>
      <w:r w:rsidR="00DD5466" w:rsidRPr="008D043F">
        <w:rPr>
          <w:rFonts w:asciiTheme="minorHAnsi" w:hAnsiTheme="minorHAnsi" w:cstheme="minorHAnsi"/>
          <w:sz w:val="22"/>
          <w:szCs w:val="22"/>
          <w:lang w:val="hr-HR"/>
        </w:rPr>
        <w:t>grupirana</w:t>
      </w:r>
      <w:r w:rsidRPr="008D043F">
        <w:rPr>
          <w:rFonts w:asciiTheme="minorHAnsi" w:hAnsiTheme="minorHAnsi" w:cstheme="minorHAnsi"/>
          <w:sz w:val="22"/>
          <w:szCs w:val="22"/>
          <w:lang w:val="hr-HR"/>
        </w:rPr>
        <w:t xml:space="preserve"> prema sljedećim podtematskim oblastima: (a) strateško planiranje i usklađivanje zakonodavstva s pravnom stečevinom EU i međunarodnim sporazumima u oblasti okoliša, (b) provedba usvojenih propisa i preuzetih međunarodnih sporazuma, (c) kapaciteti i koordinacija institucija, (d) učešće javnosti, (e) monitoring i izvještavanje, (f) integracija okolišnih zahtjeva u sektorske politike, (g) ekonomski instrumenti zaštite okoliša, (h) obrazovanje, istraživanje i razvoj, (i) integracija principa ravnopravnosti spolova, društvene jednakosti i pitanja siromaštva u sektoru okoliša.</w:t>
      </w:r>
    </w:p>
    <w:p w14:paraId="24A462A3"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Strateško planiranje i usklađivanje zakonodavstva s pravnom stečevinom EU i međunarodnim sporazumima u oblasti okoliša</w:t>
      </w:r>
    </w:p>
    <w:p w14:paraId="5168CBC6" w14:textId="56E0CCE0"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u u prethodnom periodu napravljeni određeni pomaci po pitanju uspostave pravnog okvira kojim se reguliraju horizontalna pitanja upravljanja okoliša. Ipak, potrebno je i dalje raditi na rješavanju problema identificiranih u ovom izvještaju. Ključni izazovi povezani sa strateškim planiranjem i legislativom u oblasti okoliša obuhvaćaju: </w:t>
      </w:r>
      <w:r w:rsidRPr="008D043F">
        <w:rPr>
          <w:rFonts w:asciiTheme="minorHAnsi" w:hAnsiTheme="minorHAnsi" w:cstheme="minorHAnsi"/>
          <w:b/>
          <w:sz w:val="22"/>
          <w:szCs w:val="22"/>
          <w:lang w:val="hr-HR"/>
        </w:rPr>
        <w:t>nedostatak i/ili neadekvatnost regulative</w:t>
      </w:r>
      <w:r w:rsidR="00DD5466"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bCs/>
          <w:sz w:val="22"/>
          <w:szCs w:val="22"/>
          <w:lang w:val="hr-HR"/>
        </w:rPr>
        <w:t>te</w:t>
      </w:r>
      <w:r w:rsidRPr="008D043F">
        <w:rPr>
          <w:rFonts w:asciiTheme="minorHAnsi" w:hAnsiTheme="minorHAnsi" w:cstheme="minorHAnsi"/>
          <w:b/>
          <w:sz w:val="22"/>
          <w:szCs w:val="22"/>
          <w:lang w:val="hr-HR"/>
        </w:rPr>
        <w:t xml:space="preserve"> neusklađenost pravnog okvira u oblasti upravljanja okolišem</w:t>
      </w:r>
      <w:r w:rsidRPr="008D043F">
        <w:rPr>
          <w:rFonts w:asciiTheme="minorHAnsi" w:hAnsiTheme="minorHAnsi" w:cstheme="minorHAnsi"/>
          <w:sz w:val="22"/>
          <w:szCs w:val="22"/>
          <w:lang w:val="hr-HR"/>
        </w:rPr>
        <w:t xml:space="preserve"> (unutar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odnosu na međunarodne obaveze)</w:t>
      </w:r>
      <w:r w:rsidR="00B805BC" w:rsidRPr="008D043F">
        <w:rPr>
          <w:rFonts w:asciiTheme="minorHAnsi" w:hAnsiTheme="minorHAnsi" w:cstheme="minorHAnsi"/>
          <w:sz w:val="22"/>
          <w:szCs w:val="22"/>
          <w:lang w:val="hr-HR"/>
        </w:rPr>
        <w:t>.</w:t>
      </w:r>
    </w:p>
    <w:p w14:paraId="3C5E4C7D" w14:textId="762724BB"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ces harmonizacije zakonskog okvira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onim u EU započeo je još 2003. godine kroz izradu i usvajanje Zakona u zaštiti okoliša. Ovaj zakon je, u godinama iza toga, nadograđivan dopunama osnovnog zakona i izradom podzakonskih akata</w:t>
      </w:r>
      <w:r w:rsidR="00DD546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 strateških dokumenata koji su u prenijeli ključne EU principe i zahtjeve u oblasti upravljanja okolišem u propise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No</w:t>
      </w:r>
      <w:r w:rsidR="00DD546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 pored toga, nije postignuta potpuna harmonizacija s propisima EU, </w:t>
      </w:r>
      <w:r w:rsidR="00DD5466" w:rsidRPr="008D043F">
        <w:rPr>
          <w:rFonts w:asciiTheme="minorHAnsi" w:hAnsiTheme="minorHAnsi" w:cstheme="minorHAnsi"/>
          <w:sz w:val="22"/>
          <w:szCs w:val="22"/>
          <w:lang w:val="hr-HR"/>
        </w:rPr>
        <w:t>pri čemu</w:t>
      </w:r>
      <w:r w:rsidRPr="008D043F">
        <w:rPr>
          <w:rFonts w:asciiTheme="minorHAnsi" w:hAnsiTheme="minorHAnsi" w:cstheme="minorHAnsi"/>
          <w:sz w:val="22"/>
          <w:szCs w:val="22"/>
          <w:lang w:val="hr-HR"/>
        </w:rPr>
        <w:t xml:space="preserve"> su identificirani propisi koji su </w:t>
      </w:r>
      <w:r w:rsidR="00DD5466" w:rsidRPr="008D043F">
        <w:rPr>
          <w:rFonts w:asciiTheme="minorHAnsi" w:hAnsiTheme="minorHAnsi" w:cstheme="minorHAnsi"/>
          <w:sz w:val="22"/>
          <w:szCs w:val="22"/>
          <w:lang w:val="hr-HR"/>
        </w:rPr>
        <w:t>djelimično</w:t>
      </w:r>
      <w:r w:rsidRPr="008D043F">
        <w:rPr>
          <w:rFonts w:asciiTheme="minorHAnsi" w:hAnsiTheme="minorHAnsi" w:cstheme="minorHAnsi"/>
          <w:sz w:val="22"/>
          <w:szCs w:val="22"/>
          <w:lang w:val="hr-HR"/>
        </w:rPr>
        <w:t xml:space="preserve"> preneseni, kao i oni koji nisu nikako preneseni u okolišno zakonodavstvo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Novi Zakon o zaštiti okoliša</w:t>
      </w:r>
      <w:r w:rsidR="00FA6B44" w:rsidRPr="008D043F">
        <w:rPr>
          <w:rFonts w:asciiTheme="minorHAnsi" w:hAnsiTheme="minorHAnsi" w:cstheme="minorHAnsi"/>
          <w:sz w:val="22"/>
          <w:szCs w:val="22"/>
          <w:lang w:val="hr-HR"/>
        </w:rPr>
        <w:t xml:space="preserve"> </w:t>
      </w:r>
      <w:r w:rsidR="00FA6B44"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dZKlkMj8","properties":{"formattedCitation":"(\\uc0\\u8216{}Sl. novine Federacije BiH\\uc0\\u8217{}, broj 15/21 2021)","plainCitation":"(‘Sl. novine Federacije BiH’, broj 15/21 2021)","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FA6B44"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Sl. novine Federacije BiH’, broj 15/21)</w:t>
      </w:r>
      <w:r w:rsidR="00FA6B44"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svojen je 28.01.2021. godine i osigurava visok </w:t>
      </w:r>
      <w:r w:rsidR="00DD5466" w:rsidRPr="008D043F">
        <w:rPr>
          <w:rFonts w:asciiTheme="minorHAnsi" w:hAnsiTheme="minorHAnsi" w:cstheme="minorHAnsi"/>
          <w:sz w:val="22"/>
          <w:szCs w:val="22"/>
          <w:lang w:val="hr-HR"/>
        </w:rPr>
        <w:t>stepen</w:t>
      </w:r>
      <w:r w:rsidRPr="008D043F">
        <w:rPr>
          <w:rFonts w:asciiTheme="minorHAnsi" w:hAnsiTheme="minorHAnsi" w:cstheme="minorHAnsi"/>
          <w:sz w:val="22"/>
          <w:szCs w:val="22"/>
          <w:lang w:val="hr-HR"/>
        </w:rPr>
        <w:t xml:space="preserve"> usklađenosti pravnog okvira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w:t>
      </w:r>
    </w:p>
    <w:p w14:paraId="08A91DEC" w14:textId="77777777"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om o strateškoj procjeni utjecaja na okoliš (2001/42/EC)</w:t>
      </w:r>
      <w:r w:rsidR="00DD5466" w:rsidRPr="008D043F">
        <w:rPr>
          <w:rFonts w:asciiTheme="minorHAnsi" w:hAnsiTheme="minorHAnsi" w:cstheme="minorHAnsi"/>
          <w:sz w:val="22"/>
          <w:szCs w:val="22"/>
          <w:lang w:val="hr-HR"/>
        </w:rPr>
        <w:t>;</w:t>
      </w:r>
    </w:p>
    <w:p w14:paraId="5AED9749" w14:textId="77777777"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om o procjeni utjecaja na okoliš (2014/52/EU)</w:t>
      </w:r>
      <w:r w:rsidR="00DD5466" w:rsidRPr="008D043F">
        <w:rPr>
          <w:rFonts w:asciiTheme="minorHAnsi" w:hAnsiTheme="minorHAnsi" w:cstheme="minorHAnsi"/>
          <w:sz w:val="22"/>
          <w:szCs w:val="22"/>
          <w:lang w:val="hr-HR"/>
        </w:rPr>
        <w:t>;</w:t>
      </w:r>
    </w:p>
    <w:p w14:paraId="67D1C055" w14:textId="77777777"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om 2003/4/EC o javnom pristupu informacijama o okolišu</w:t>
      </w:r>
      <w:r w:rsidR="00DD5466" w:rsidRPr="008D043F">
        <w:rPr>
          <w:rFonts w:asciiTheme="minorHAnsi" w:hAnsiTheme="minorHAnsi" w:cstheme="minorHAnsi"/>
          <w:sz w:val="22"/>
          <w:szCs w:val="22"/>
          <w:lang w:val="hr-HR"/>
        </w:rPr>
        <w:t>;</w:t>
      </w:r>
    </w:p>
    <w:p w14:paraId="74CC5D89" w14:textId="77777777"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Direktivom 2003/35/EC o osiguravanju </w:t>
      </w:r>
      <w:r w:rsidR="00DD5466" w:rsidRPr="008D043F">
        <w:rPr>
          <w:rFonts w:asciiTheme="minorHAnsi" w:hAnsiTheme="minorHAnsi" w:cstheme="minorHAnsi"/>
          <w:sz w:val="22"/>
          <w:szCs w:val="22"/>
          <w:lang w:val="hr-HR"/>
        </w:rPr>
        <w:t>učestvovanja</w:t>
      </w:r>
      <w:r w:rsidRPr="008D043F">
        <w:rPr>
          <w:rFonts w:asciiTheme="minorHAnsi" w:hAnsiTheme="minorHAnsi" w:cstheme="minorHAnsi"/>
          <w:sz w:val="22"/>
          <w:szCs w:val="22"/>
          <w:lang w:val="hr-HR"/>
        </w:rPr>
        <w:t xml:space="preserve"> javnosti u izradi određenih planova i programa koji se odnose na okoliš</w:t>
      </w:r>
      <w:r w:rsidR="00DD5466" w:rsidRPr="008D043F">
        <w:rPr>
          <w:rFonts w:asciiTheme="minorHAnsi" w:hAnsiTheme="minorHAnsi" w:cstheme="minorHAnsi"/>
          <w:sz w:val="22"/>
          <w:szCs w:val="22"/>
          <w:lang w:val="hr-HR"/>
        </w:rPr>
        <w:t>;</w:t>
      </w:r>
    </w:p>
    <w:p w14:paraId="5F2D36BF" w14:textId="77777777"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om 2012/18/EU o kontroli opasnosti od velikih nesreća</w:t>
      </w:r>
      <w:r w:rsidR="00DD546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p>
    <w:p w14:paraId="649A1F77" w14:textId="77777777" w:rsidR="00FE4DFE" w:rsidRPr="008D043F" w:rsidRDefault="00FE4DFE" w:rsidP="0068355A">
      <w:pPr>
        <w:numPr>
          <w:ilvl w:val="0"/>
          <w:numId w:val="4"/>
        </w:numPr>
        <w:spacing w:before="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redbom (EZ) br. 1221/2009 o sistemu ekooznačavanja i sistemu okolišnog upravljanja i nezavisnog ocjenjivanja.</w:t>
      </w:r>
    </w:p>
    <w:p w14:paraId="07B60F85" w14:textId="364B2D5A"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a 2010/75/EU o industrijskim emisijama (</w:t>
      </w:r>
      <w:r w:rsidRPr="008D043F">
        <w:rPr>
          <w:rFonts w:asciiTheme="minorHAnsi" w:hAnsiTheme="minorHAnsi" w:cstheme="minorHAnsi"/>
          <w:iCs/>
          <w:sz w:val="22"/>
          <w:szCs w:val="22"/>
          <w:lang w:val="hr-HR"/>
        </w:rPr>
        <w:t>eng.</w:t>
      </w:r>
      <w:r w:rsidRPr="008D043F">
        <w:rPr>
          <w:rFonts w:asciiTheme="minorHAnsi" w:hAnsiTheme="minorHAnsi" w:cstheme="minorHAnsi"/>
          <w:i/>
          <w:iCs/>
          <w:sz w:val="22"/>
          <w:szCs w:val="22"/>
          <w:lang w:val="hr-HR"/>
        </w:rPr>
        <w:t xml:space="preserve"> Industrial Emissions Directive </w:t>
      </w:r>
      <w:r w:rsidR="00680BA4" w:rsidRPr="008D043F">
        <w:rPr>
          <w:rFonts w:asciiTheme="minorHAnsi" w:hAnsiTheme="minorHAnsi" w:cstheme="minorHAnsi"/>
          <w:i/>
          <w:iCs/>
          <w:sz w:val="22"/>
          <w:szCs w:val="22"/>
          <w:lang w:val="hr-HR"/>
        </w:rPr>
        <w:t>‒</w:t>
      </w:r>
      <w:r w:rsidRPr="008D043F">
        <w:rPr>
          <w:rFonts w:asciiTheme="minorHAnsi" w:hAnsiTheme="minorHAnsi" w:cstheme="minorHAnsi"/>
          <w:i/>
          <w:iCs/>
          <w:sz w:val="22"/>
          <w:szCs w:val="22"/>
          <w:lang w:val="hr-HR"/>
        </w:rPr>
        <w:t xml:space="preserve"> IED</w:t>
      </w:r>
      <w:r w:rsidRPr="008D043F">
        <w:rPr>
          <w:rFonts w:asciiTheme="minorHAnsi" w:hAnsiTheme="minorHAnsi" w:cstheme="minorHAnsi"/>
          <w:sz w:val="22"/>
          <w:szCs w:val="22"/>
          <w:lang w:val="hr-HR"/>
        </w:rPr>
        <w:t xml:space="preserve">) je </w:t>
      </w:r>
      <w:r w:rsidR="00680BA4" w:rsidRPr="008D043F">
        <w:rPr>
          <w:rFonts w:asciiTheme="minorHAnsi" w:hAnsiTheme="minorHAnsi" w:cstheme="minorHAnsi"/>
          <w:sz w:val="22"/>
          <w:szCs w:val="22"/>
          <w:lang w:val="hr-HR"/>
        </w:rPr>
        <w:t xml:space="preserve">djelimično </w:t>
      </w:r>
      <w:r w:rsidRPr="008D043F">
        <w:rPr>
          <w:rFonts w:asciiTheme="minorHAnsi" w:hAnsiTheme="minorHAnsi" w:cstheme="minorHAnsi"/>
          <w:sz w:val="22"/>
          <w:szCs w:val="22"/>
          <w:lang w:val="hr-HR"/>
        </w:rPr>
        <w:t xml:space="preserve">prenesena u zakonodavstvo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roz novi Zakon o zaštiti okoliša prenesen je dio koji pokriva kontrolu i sprječavanje zagađenja – </w:t>
      </w:r>
      <w:r w:rsidRPr="008D043F">
        <w:rPr>
          <w:rFonts w:asciiTheme="minorHAnsi" w:hAnsiTheme="minorHAnsi" w:cstheme="minorHAnsi"/>
          <w:i/>
          <w:sz w:val="22"/>
          <w:szCs w:val="22"/>
          <w:lang w:val="hr-HR"/>
        </w:rPr>
        <w:t>ex</w:t>
      </w:r>
      <w:r w:rsidRPr="008D043F">
        <w:rPr>
          <w:rFonts w:asciiTheme="minorHAnsi" w:hAnsiTheme="minorHAnsi" w:cstheme="minorHAnsi"/>
          <w:sz w:val="22"/>
          <w:szCs w:val="22"/>
          <w:lang w:val="hr-HR"/>
        </w:rPr>
        <w:t xml:space="preserve"> IPPC direktiva (dio nove IED).</w:t>
      </w:r>
    </w:p>
    <w:p w14:paraId="6E7E1B62" w14:textId="0255EAF6"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Usvajanjem Zakona o infrastrukturi prostornih podatak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w:t>
      </w:r>
      <w:r w:rsidR="00196D04"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dWXSYuKh","properties":{"formattedCitation":"(\\uc0\\u8216{}Sl. novine Federacije BiH\\uc0\\u8217{}, broj 55/21 2021)","plainCitation":"(‘Sl. novine Federacije BiH’, broj 55/21 2021)","noteIndex":0},"citationItems":[{"id":1547,"uris":["http://zotero.org/users/7192877/items/CT23GE23"],"itemData":{"id":1547,"type":"legislation","title":"Zakon o infrastrukturi prostornih podataka Federacije BiH","URL":"https://fbihvlada.gov.ba/bosanski/zakoni/2021/Zakoni/16hrv.htm","author":[{"family":"\"Sl. novine Federacije BiH\", broj 55/21","given":""}],"issued":{"date-parts":[["2021"]]}}}],"schema":"https://github.com/citation-style-language/schema/raw/master/csl-citation.json"} </w:instrText>
      </w:r>
      <w:r w:rsidR="00196D04"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Sl. novine Federacije BiH’, broj 55/21)</w:t>
      </w:r>
      <w:r w:rsidR="00196D04"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napravljen je veliki korak ka transponiranju Direktive 2007/2/EC o uspostavljanju infrastrukture za prostorne informacije u </w:t>
      </w:r>
      <w:r w:rsidR="00027F93" w:rsidRPr="008D043F">
        <w:rPr>
          <w:rFonts w:asciiTheme="minorHAnsi" w:hAnsiTheme="minorHAnsi" w:cstheme="minorHAnsi"/>
          <w:sz w:val="22"/>
          <w:szCs w:val="22"/>
          <w:lang w:val="hr-HR"/>
        </w:rPr>
        <w:t xml:space="preserve">Evropskoj </w:t>
      </w:r>
      <w:r w:rsidRPr="008D043F">
        <w:rPr>
          <w:rFonts w:asciiTheme="minorHAnsi" w:hAnsiTheme="minorHAnsi" w:cstheme="minorHAnsi"/>
          <w:sz w:val="22"/>
          <w:szCs w:val="22"/>
          <w:lang w:val="hr-HR"/>
        </w:rPr>
        <w:t xml:space="preserve">zajednici (INSPIRE), a usvajanje Strategije o uspostavi i održavanju infrastrukture prostornih podatak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e u skladu s Direktivom INSPIRE i trendovima u EU i predstavlja presudan korak u konceptu prikupljanja i upravljanja podacima.</w:t>
      </w:r>
    </w:p>
    <w:p w14:paraId="76ED7609" w14:textId="77777777"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ranspozicija Direktive 2004/35/EC o odgovornosti za okoliš u pogledu spr</w:t>
      </w:r>
      <w:r w:rsidR="00027F93" w:rsidRPr="008D043F">
        <w:rPr>
          <w:rFonts w:asciiTheme="minorHAnsi" w:hAnsiTheme="minorHAnsi" w:cstheme="minorHAnsi"/>
          <w:sz w:val="22"/>
          <w:szCs w:val="22"/>
          <w:lang w:val="hr-HR"/>
        </w:rPr>
        <w:t>j</w:t>
      </w:r>
      <w:r w:rsidRPr="008D043F">
        <w:rPr>
          <w:rFonts w:asciiTheme="minorHAnsi" w:hAnsiTheme="minorHAnsi" w:cstheme="minorHAnsi"/>
          <w:sz w:val="22"/>
          <w:szCs w:val="22"/>
          <w:lang w:val="hr-HR"/>
        </w:rPr>
        <w:t xml:space="preserve">ečavanja i otklanjanja štete u okolišu i Direktive 2008/99/EC o zaštiti okoliša putem </w:t>
      </w:r>
      <w:r w:rsidR="00027F93" w:rsidRPr="008D043F">
        <w:rPr>
          <w:rFonts w:asciiTheme="minorHAnsi" w:hAnsiTheme="minorHAnsi" w:cstheme="minorHAnsi"/>
          <w:sz w:val="22"/>
          <w:szCs w:val="22"/>
          <w:lang w:val="hr-HR"/>
        </w:rPr>
        <w:t>krivičnog</w:t>
      </w:r>
      <w:r w:rsidRPr="008D043F">
        <w:rPr>
          <w:rFonts w:asciiTheme="minorHAnsi" w:hAnsiTheme="minorHAnsi" w:cstheme="minorHAnsi"/>
          <w:sz w:val="22"/>
          <w:szCs w:val="22"/>
          <w:lang w:val="hr-HR"/>
        </w:rPr>
        <w:t xml:space="preserve"> prava još uvijek nije započela.</w:t>
      </w:r>
    </w:p>
    <w:p w14:paraId="0ED625CB" w14:textId="1F503828"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decembru 2016. usvojen je Program aproksimacije propis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pravnom stečevinom EU u oblasti okoliša koji </w:t>
      </w:r>
      <w:r w:rsidR="00027F93" w:rsidRPr="008D043F">
        <w:rPr>
          <w:rFonts w:asciiTheme="minorHAnsi" w:hAnsiTheme="minorHAnsi" w:cstheme="minorHAnsi"/>
          <w:sz w:val="22"/>
          <w:szCs w:val="22"/>
          <w:lang w:val="hr-HR"/>
        </w:rPr>
        <w:t>obuhvata</w:t>
      </w:r>
      <w:r w:rsidRPr="008D043F">
        <w:rPr>
          <w:rFonts w:asciiTheme="minorHAnsi" w:hAnsiTheme="minorHAnsi" w:cstheme="minorHAnsi"/>
          <w:sz w:val="22"/>
          <w:szCs w:val="22"/>
          <w:lang w:val="hr-HR"/>
        </w:rPr>
        <w:t xml:space="preserve"> osam podsektora pravne stečevine EU o okolišu: horizontalna pitanja, upravljanje vodom, upravljanje otpadom, kvalitet zraka i klimatske promjene, industrijsko zagađenje, </w:t>
      </w:r>
      <w:r w:rsidR="00027F93" w:rsidRPr="008D043F">
        <w:rPr>
          <w:rFonts w:asciiTheme="minorHAnsi" w:hAnsiTheme="minorHAnsi" w:cstheme="minorHAnsi"/>
          <w:sz w:val="22"/>
          <w:szCs w:val="22"/>
          <w:lang w:val="hr-HR"/>
        </w:rPr>
        <w:t>hemikalije</w:t>
      </w:r>
      <w:r w:rsidRPr="008D043F">
        <w:rPr>
          <w:rFonts w:asciiTheme="minorHAnsi" w:hAnsiTheme="minorHAnsi" w:cstheme="minorHAnsi"/>
          <w:sz w:val="22"/>
          <w:szCs w:val="22"/>
          <w:lang w:val="hr-HR"/>
        </w:rPr>
        <w:t xml:space="preserve">, zaštita prirode i buka iz okoliša. Program aproksimacije je specifičniji od Strategije usklađivanja propisa pravnoj stečevini EU u oblasti zaštite okoliša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opisivanju stvarnog stanja i potrebnih promjena u zakonskom okviru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prijenos pravne stečevine EU o okolišu. Programom je predviđena izrada Akcijskih planova za provedbu direktiva (APID-i), kao provedbenih dokumenata Planova implementacije direktiva (DSIP-i),</w:t>
      </w:r>
      <w:r w:rsidRPr="008D043F">
        <w:rPr>
          <w:rFonts w:asciiTheme="minorHAnsi" w:eastAsia="Calibri" w:hAnsiTheme="minorHAnsi" w:cstheme="minorHAnsi"/>
          <w:lang w:val="hr-HR"/>
        </w:rPr>
        <w:t xml:space="preserve"> </w:t>
      </w:r>
      <w:r w:rsidRPr="008D043F">
        <w:rPr>
          <w:rFonts w:asciiTheme="minorHAnsi" w:hAnsiTheme="minorHAnsi" w:cstheme="minorHAnsi"/>
          <w:sz w:val="22"/>
          <w:szCs w:val="22"/>
          <w:lang w:val="hr-HR"/>
        </w:rPr>
        <w:t xml:space="preserve"> za sve horizontalne direktive u oblasti upravljanja okolišem navedene u Programu aproksimacije, te usvajanje od strane nadležnih institucija za provedbu direktiva.</w:t>
      </w:r>
    </w:p>
    <w:p w14:paraId="48748D39" w14:textId="4FDD79A7" w:rsidR="00FE4DFE" w:rsidRPr="008D043F" w:rsidRDefault="00FE4DFE" w:rsidP="0068355A">
      <w:pPr>
        <w:spacing w:before="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Na osnovu navedenog, potrebno je raditi na unaprjeđenju pravnog okvira za upravljanje okolišem u Federaciji </w:t>
      </w:r>
      <w:r w:rsidR="009B451B"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posebno na harmonizaciji s</w:t>
      </w:r>
      <w:r w:rsidR="00027F93" w:rsidRPr="008D043F">
        <w:rPr>
          <w:rFonts w:asciiTheme="minorHAnsi" w:hAnsiTheme="minorHAnsi" w:cstheme="minorHAnsi"/>
          <w:b/>
          <w:sz w:val="22"/>
          <w:szCs w:val="22"/>
          <w:lang w:val="hr-HR"/>
        </w:rPr>
        <w:t xml:space="preserve"> pravnom stečevinom</w:t>
      </w:r>
      <w:r w:rsidRPr="008D043F">
        <w:rPr>
          <w:rFonts w:asciiTheme="minorHAnsi" w:hAnsiTheme="minorHAnsi" w:cstheme="minorHAnsi"/>
          <w:b/>
          <w:sz w:val="22"/>
          <w:szCs w:val="22"/>
          <w:lang w:val="hr-HR"/>
        </w:rPr>
        <w:t xml:space="preserve"> EU i međunarodnim sporazumima, u cilju </w:t>
      </w:r>
      <w:r w:rsidR="00027F93" w:rsidRPr="008D043F">
        <w:rPr>
          <w:rFonts w:asciiTheme="minorHAnsi" w:hAnsiTheme="minorHAnsi" w:cstheme="minorHAnsi"/>
          <w:b/>
          <w:sz w:val="22"/>
          <w:szCs w:val="22"/>
          <w:lang w:val="hr-HR"/>
        </w:rPr>
        <w:t>osiguravanja</w:t>
      </w:r>
      <w:r w:rsidRPr="008D043F">
        <w:rPr>
          <w:rFonts w:asciiTheme="minorHAnsi" w:hAnsiTheme="minorHAnsi" w:cstheme="minorHAnsi"/>
          <w:b/>
          <w:sz w:val="22"/>
          <w:szCs w:val="22"/>
          <w:lang w:val="hr-HR"/>
        </w:rPr>
        <w:t xml:space="preserve"> ravnomjernog, usklađenog i dosljednog cjelodržavnog pristupa u strateškom planiranju i usklađivanju s pravnom stečevinom EU u oblasti okoliša na svim </w:t>
      </w:r>
      <w:r w:rsidR="00027F93" w:rsidRPr="008D043F">
        <w:rPr>
          <w:rFonts w:asciiTheme="minorHAnsi" w:hAnsiTheme="minorHAnsi" w:cstheme="minorHAnsi"/>
          <w:b/>
          <w:sz w:val="22"/>
          <w:szCs w:val="22"/>
          <w:lang w:val="hr-HR"/>
        </w:rPr>
        <w:t>nivoima</w:t>
      </w:r>
      <w:r w:rsidRPr="008D043F">
        <w:rPr>
          <w:rFonts w:asciiTheme="minorHAnsi" w:hAnsiTheme="minorHAnsi" w:cstheme="minorHAnsi"/>
          <w:b/>
          <w:sz w:val="22"/>
          <w:szCs w:val="22"/>
          <w:lang w:val="hr-HR"/>
        </w:rPr>
        <w:t xml:space="preserve"> vlasti.</w:t>
      </w:r>
    </w:p>
    <w:p w14:paraId="3A5AB18D" w14:textId="77777777" w:rsidR="00FE4DFE" w:rsidRPr="008D043F" w:rsidRDefault="00FE4DFE"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Provedba usvojenih propisa i preuzetih međunarodnih sporazuma</w:t>
      </w:r>
    </w:p>
    <w:p w14:paraId="445A5300" w14:textId="352389ED"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Drugi ključni izazov odnosi se na </w:t>
      </w:r>
      <w:r w:rsidRPr="008D043F">
        <w:rPr>
          <w:rFonts w:asciiTheme="minorHAnsi" w:hAnsiTheme="minorHAnsi" w:cstheme="minorHAnsi"/>
          <w:b/>
          <w:sz w:val="22"/>
          <w:szCs w:val="22"/>
          <w:lang w:val="hr-HR"/>
        </w:rPr>
        <w:t>neefikasnu provedbu usvojenih propisa i preuzetih međunarodnih sporazuma</w:t>
      </w:r>
      <w:r w:rsidRPr="008D043F">
        <w:rPr>
          <w:rFonts w:asciiTheme="minorHAnsi" w:hAnsiTheme="minorHAnsi" w:cstheme="minorHAnsi"/>
          <w:sz w:val="22"/>
          <w:szCs w:val="22"/>
          <w:lang w:val="hr-HR"/>
        </w:rPr>
        <w:t xml:space="preserve">. 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oš uvijek nisu uspostavljeni učinkoviti institucionalni mehanizmi za nadzor i koordinaciju provedbe </w:t>
      </w:r>
      <w:r w:rsidR="002E4F05" w:rsidRPr="008D043F">
        <w:rPr>
          <w:rFonts w:asciiTheme="minorHAnsi" w:hAnsiTheme="minorHAnsi" w:cstheme="minorHAnsi"/>
          <w:sz w:val="22"/>
          <w:szCs w:val="22"/>
          <w:lang w:val="hr-HR"/>
        </w:rPr>
        <w:t xml:space="preserve">obaveza </w:t>
      </w:r>
      <w:r w:rsidRPr="008D043F">
        <w:rPr>
          <w:rFonts w:asciiTheme="minorHAnsi" w:hAnsiTheme="minorHAnsi" w:cstheme="minorHAnsi"/>
          <w:sz w:val="22"/>
          <w:szCs w:val="22"/>
          <w:lang w:val="hr-HR"/>
        </w:rPr>
        <w:t xml:space="preserve">proizašlih iz međunarodnih sporazuma o okolišu. Trenutno, aranžmani za provedbu međunarodnih sporazuma definiraju se od slučaja do slučaja, što je omogućilo progres u provedbi nekih sporazuma (ozon, klimatske promjene, bioraznolikost), ali ne osigurava efikasan odgovor za sve. Osim toga, još uvijek postoje okolišni sporazumi čija 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tranka, a koji nemaju imenovane </w:t>
      </w:r>
      <w:r w:rsidRPr="008D043F">
        <w:rPr>
          <w:rFonts w:asciiTheme="minorHAnsi" w:hAnsiTheme="minorHAnsi" w:cstheme="minorHAnsi"/>
          <w:i/>
          <w:sz w:val="22"/>
          <w:szCs w:val="22"/>
          <w:lang w:val="hr-HR"/>
        </w:rPr>
        <w:t>focal points</w:t>
      </w:r>
      <w:r w:rsidRPr="008D043F">
        <w:rPr>
          <w:rFonts w:asciiTheme="minorHAnsi" w:hAnsiTheme="minorHAnsi" w:cstheme="minorHAnsi"/>
          <w:sz w:val="22"/>
          <w:szCs w:val="22"/>
          <w:lang w:val="hr-HR"/>
        </w:rPr>
        <w:t xml:space="preserve"> (npr. Bernska konvencija, Konvencija o dalekosežnom prekograničnom zagađivanju zraka </w:t>
      </w:r>
      <w:bookmarkStart w:id="188" w:name="_Hlk94291516"/>
      <w:r w:rsidRPr="008D043F">
        <w:rPr>
          <w:rFonts w:asciiTheme="minorHAnsi" w:hAnsiTheme="minorHAnsi" w:cstheme="minorHAnsi"/>
          <w:sz w:val="22"/>
          <w:szCs w:val="22"/>
          <w:lang w:val="hr-HR"/>
        </w:rPr>
        <w:t>(CLRTAP</w:t>
      </w:r>
      <w:bookmarkEnd w:id="188"/>
      <w:r w:rsidR="00255B3A" w:rsidRPr="008D043F">
        <w:rPr>
          <w:rFonts w:asciiTheme="minorHAnsi" w:hAnsiTheme="minorHAnsi" w:cstheme="minorHAnsi"/>
          <w:sz w:val="22"/>
          <w:szCs w:val="22"/>
          <w:lang w:val="hr-HR"/>
        </w:rPr>
        <w:t xml:space="preserve"> </w:t>
      </w:r>
      <w:r w:rsidR="00255B3A" w:rsidRPr="008D043F">
        <w:rPr>
          <w:rFonts w:asciiTheme="minorHAnsi" w:hAnsiTheme="minorHAnsi" w:cstheme="minorHAnsi"/>
          <w:sz w:val="22"/>
          <w:szCs w:val="22"/>
          <w:lang w:val="hr-HR"/>
        </w:rPr>
        <w:fldChar w:fldCharType="begin"/>
      </w:r>
      <w:r w:rsidR="00255B3A" w:rsidRPr="008D043F">
        <w:rPr>
          <w:rFonts w:asciiTheme="minorHAnsi" w:hAnsiTheme="minorHAnsi" w:cstheme="minorHAnsi"/>
          <w:sz w:val="22"/>
          <w:szCs w:val="22"/>
          <w:lang w:val="hr-HR"/>
        </w:rPr>
        <w:instrText xml:space="preserve"> ADDIN ZOTERO_ITEM CSL_CITATION {"citationID":"kjPnLBHG","properties":{"formattedCitation":"(UN 1979)","plainCitation":"(UN 1979)","noteIndex":0},"citationItems":[{"id":1548,"uris":["http://zotero.org/users/7192877/items/G3AL9DKG"],"itemData":{"id":1548,"type":"document","publisher":"UN","title":"Convention on Long-Range Transboundary Air Pollution","URL":"https://unece.org/sites/default/files/2021-05/1979%20CLRTAP.e.pdf","author":[{"family":"UN","given":""}],"issued":{"date-parts":[["1979"]]}}}],"schema":"https://github.com/citation-style-language/schema/raw/master/csl-citation.json"} </w:instrText>
      </w:r>
      <w:r w:rsidR="00255B3A" w:rsidRPr="008D043F">
        <w:rPr>
          <w:rFonts w:asciiTheme="minorHAnsi" w:hAnsiTheme="minorHAnsi" w:cstheme="minorHAnsi"/>
          <w:sz w:val="22"/>
          <w:szCs w:val="22"/>
          <w:lang w:val="hr-HR"/>
        </w:rPr>
        <w:fldChar w:fldCharType="separate"/>
      </w:r>
      <w:r w:rsidR="00255B3A" w:rsidRPr="008D043F">
        <w:rPr>
          <w:rFonts w:asciiTheme="minorHAnsi" w:hAnsiTheme="minorHAnsi" w:cstheme="minorHAnsi"/>
          <w:sz w:val="22"/>
          <w:lang w:val="hr-HR"/>
        </w:rPr>
        <w:t>(UN</w:t>
      </w:r>
      <w:r w:rsidR="00672C2E" w:rsidRPr="008D043F">
        <w:rPr>
          <w:rFonts w:asciiTheme="minorHAnsi" w:hAnsiTheme="minorHAnsi" w:cstheme="minorHAnsi"/>
          <w:sz w:val="22"/>
          <w:lang w:val="hr-HR"/>
        </w:rPr>
        <w:t>,</w:t>
      </w:r>
      <w:r w:rsidR="00255B3A" w:rsidRPr="008D043F">
        <w:rPr>
          <w:rFonts w:asciiTheme="minorHAnsi" w:hAnsiTheme="minorHAnsi" w:cstheme="minorHAnsi"/>
          <w:sz w:val="22"/>
          <w:lang w:val="hr-HR"/>
        </w:rPr>
        <w:t xml:space="preserve"> 1979)</w:t>
      </w:r>
      <w:r w:rsidR="00255B3A" w:rsidRPr="008D043F">
        <w:rPr>
          <w:rFonts w:asciiTheme="minorHAnsi" w:hAnsiTheme="minorHAnsi" w:cstheme="minorHAnsi"/>
          <w:sz w:val="22"/>
          <w:szCs w:val="22"/>
          <w:lang w:val="hr-HR"/>
        </w:rPr>
        <w:fldChar w:fldCharType="end"/>
      </w:r>
      <w:r w:rsidR="00255B3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2E4F05" w:rsidRPr="008D043F">
        <w:rPr>
          <w:rFonts w:asciiTheme="minorHAnsi" w:hAnsiTheme="minorHAnsi" w:cstheme="minorHAnsi"/>
          <w:sz w:val="22"/>
          <w:szCs w:val="22"/>
          <w:lang w:val="hr-HR"/>
        </w:rPr>
        <w:t>Evropski</w:t>
      </w:r>
      <w:r w:rsidRPr="008D043F">
        <w:rPr>
          <w:rFonts w:asciiTheme="minorHAnsi" w:hAnsiTheme="minorHAnsi" w:cstheme="minorHAnsi"/>
          <w:sz w:val="22"/>
          <w:szCs w:val="22"/>
          <w:lang w:val="hr-HR"/>
        </w:rPr>
        <w:t xml:space="preserve"> program za praćenje i evaluaciju </w:t>
      </w:r>
      <w:bookmarkStart w:id="189" w:name="_Hlk94291528"/>
      <w:r w:rsidRPr="008D043F">
        <w:rPr>
          <w:rFonts w:asciiTheme="minorHAnsi" w:hAnsiTheme="minorHAnsi" w:cstheme="minorHAnsi"/>
          <w:sz w:val="22"/>
          <w:szCs w:val="22"/>
          <w:lang w:val="hr-HR"/>
        </w:rPr>
        <w:t>(EMEP)</w:t>
      </w:r>
      <w:r w:rsidRPr="008D043F">
        <w:rPr>
          <w:rFonts w:asciiTheme="minorHAnsi" w:hAnsiTheme="minorHAnsi" w:cstheme="minorHAnsi"/>
          <w:sz w:val="22"/>
          <w:szCs w:val="22"/>
          <w:vertAlign w:val="superscript"/>
          <w:lang w:val="hr-HR"/>
        </w:rPr>
        <w:footnoteReference w:id="20"/>
      </w:r>
      <w:r w:rsidRPr="008D043F">
        <w:rPr>
          <w:rFonts w:asciiTheme="minorHAnsi" w:hAnsiTheme="minorHAnsi" w:cstheme="minorHAnsi"/>
          <w:sz w:val="22"/>
          <w:szCs w:val="22"/>
          <w:lang w:val="hr-HR"/>
        </w:rPr>
        <w:t>,</w:t>
      </w:r>
      <w:bookmarkEnd w:id="189"/>
      <w:r w:rsidRPr="008D043F">
        <w:rPr>
          <w:rFonts w:asciiTheme="minorHAnsi" w:hAnsiTheme="minorHAnsi" w:cstheme="minorHAnsi"/>
          <w:sz w:val="22"/>
          <w:szCs w:val="22"/>
          <w:lang w:val="hr-HR"/>
        </w:rPr>
        <w:t xml:space="preserve"> itd.). Iako su ovo načelne obaveze držav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odgovornosti za međunarodnu </w:t>
      </w:r>
      <w:r w:rsidR="002E4F05" w:rsidRPr="008D043F">
        <w:rPr>
          <w:rFonts w:asciiTheme="minorHAnsi" w:hAnsiTheme="minorHAnsi" w:cstheme="minorHAnsi"/>
          <w:sz w:val="22"/>
          <w:szCs w:val="22"/>
          <w:lang w:val="hr-HR"/>
        </w:rPr>
        <w:t>saradnju</w:t>
      </w:r>
      <w:r w:rsidRPr="008D043F">
        <w:rPr>
          <w:rFonts w:asciiTheme="minorHAnsi" w:hAnsiTheme="minorHAnsi" w:cstheme="minorHAnsi"/>
          <w:sz w:val="22"/>
          <w:szCs w:val="22"/>
          <w:lang w:val="hr-HR"/>
        </w:rPr>
        <w:t xml:space="preserve"> u području zaštite okoliša, u smislu obaveza institucija koje djeluju kao </w:t>
      </w:r>
      <w:r w:rsidRPr="008D043F">
        <w:rPr>
          <w:rFonts w:asciiTheme="minorHAnsi" w:hAnsiTheme="minorHAnsi" w:cstheme="minorHAnsi"/>
          <w:i/>
          <w:sz w:val="22"/>
          <w:szCs w:val="22"/>
          <w:lang w:val="hr-HR"/>
        </w:rPr>
        <w:t>focal point</w:t>
      </w:r>
      <w:r w:rsidRPr="008D043F">
        <w:rPr>
          <w:rFonts w:asciiTheme="minorHAnsi" w:hAnsiTheme="minorHAnsi" w:cstheme="minorHAnsi"/>
          <w:sz w:val="22"/>
          <w:szCs w:val="22"/>
          <w:lang w:val="hr-HR"/>
        </w:rPr>
        <w:t xml:space="preserve"> kod provedbe određenih ugovora o okolišu, raspodijeljene su između institucija na </w:t>
      </w:r>
      <w:r w:rsidR="002E4F05" w:rsidRPr="008D043F">
        <w:rPr>
          <w:rFonts w:asciiTheme="minorHAnsi" w:hAnsiTheme="minorHAnsi" w:cstheme="minorHAnsi"/>
          <w:sz w:val="22"/>
          <w:szCs w:val="22"/>
          <w:lang w:val="hr-HR"/>
        </w:rPr>
        <w:t>državnom nivou</w:t>
      </w:r>
      <w:r w:rsidRPr="008D043F">
        <w:rPr>
          <w:rFonts w:asciiTheme="minorHAnsi" w:hAnsiTheme="minorHAnsi" w:cstheme="minorHAnsi"/>
          <w:sz w:val="22"/>
          <w:szCs w:val="22"/>
          <w:vertAlign w:val="superscript"/>
          <w:lang w:val="hr-HR"/>
        </w:rPr>
        <w:footnoteReference w:id="21"/>
      </w:r>
      <w:r w:rsidRPr="008D043F">
        <w:rPr>
          <w:rFonts w:asciiTheme="minorHAnsi" w:hAnsiTheme="minorHAnsi" w:cstheme="minorHAnsi"/>
          <w:sz w:val="22"/>
          <w:szCs w:val="22"/>
          <w:lang w:val="hr-HR"/>
        </w:rPr>
        <w:t xml:space="preserve">, te nadležnih institucija u entitetima. U Federaciji </w:t>
      </w:r>
      <w:r w:rsidR="00A01E8F" w:rsidRPr="008D043F">
        <w:rPr>
          <w:rFonts w:asciiTheme="minorHAnsi" w:hAnsiTheme="minorHAnsi" w:cstheme="minorHAnsi"/>
          <w:sz w:val="22"/>
          <w:szCs w:val="22"/>
          <w:lang w:val="hr-HR"/>
        </w:rPr>
        <w:t>BiH</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Federalno ministarstvo okoliša i turizma je </w:t>
      </w:r>
      <w:r w:rsidRPr="008D043F">
        <w:rPr>
          <w:rFonts w:asciiTheme="minorHAnsi" w:hAnsiTheme="minorHAnsi" w:cstheme="minorHAnsi"/>
          <w:i/>
          <w:sz w:val="22"/>
          <w:szCs w:val="22"/>
          <w:lang w:val="hr-HR"/>
        </w:rPr>
        <w:t>focal point</w:t>
      </w:r>
      <w:r w:rsidRPr="008D043F">
        <w:rPr>
          <w:rFonts w:asciiTheme="minorHAnsi" w:hAnsiTheme="minorHAnsi" w:cstheme="minorHAnsi"/>
          <w:sz w:val="22"/>
          <w:szCs w:val="22"/>
          <w:lang w:val="hr-HR"/>
        </w:rPr>
        <w:t xml:space="preserve"> za </w:t>
      </w:r>
      <w:r w:rsidRPr="008D043F">
        <w:rPr>
          <w:rFonts w:asciiTheme="minorHAnsi" w:hAnsiTheme="minorHAnsi" w:cstheme="minorHAnsi"/>
          <w:sz w:val="22"/>
          <w:szCs w:val="22"/>
          <w:lang w:val="hr-HR"/>
        </w:rPr>
        <w:lastRenderedPageBreak/>
        <w:t>UN</w:t>
      </w:r>
      <w:r w:rsidR="002E4F05" w:rsidRPr="008D043F">
        <w:rPr>
          <w:rFonts w:asciiTheme="minorHAnsi" w:hAnsiTheme="minorHAnsi" w:cstheme="minorHAnsi"/>
          <w:sz w:val="22"/>
          <w:szCs w:val="22"/>
          <w:lang w:val="hr-HR"/>
        </w:rPr>
        <w:t>-ovu</w:t>
      </w:r>
      <w:r w:rsidRPr="008D043F">
        <w:rPr>
          <w:rFonts w:asciiTheme="minorHAnsi" w:hAnsiTheme="minorHAnsi" w:cstheme="minorHAnsi"/>
          <w:sz w:val="22"/>
          <w:szCs w:val="22"/>
          <w:lang w:val="hr-HR"/>
        </w:rPr>
        <w:t xml:space="preserve"> </w:t>
      </w:r>
      <w:r w:rsidR="002E4F05" w:rsidRPr="008D043F">
        <w:rPr>
          <w:rFonts w:asciiTheme="minorHAnsi" w:hAnsiTheme="minorHAnsi" w:cstheme="minorHAnsi"/>
          <w:sz w:val="22"/>
          <w:szCs w:val="22"/>
          <w:lang w:val="hr-HR"/>
        </w:rPr>
        <w:t xml:space="preserve">konvenciju </w:t>
      </w:r>
      <w:r w:rsidRPr="008D043F">
        <w:rPr>
          <w:rFonts w:asciiTheme="minorHAnsi" w:hAnsiTheme="minorHAnsi" w:cstheme="minorHAnsi"/>
          <w:sz w:val="22"/>
          <w:szCs w:val="22"/>
          <w:lang w:val="hr-HR"/>
        </w:rPr>
        <w:t xml:space="preserve">o biološkoj raznolikosti (UNCBD) i za Aarhusku konvenciju o pristupu informacijama, </w:t>
      </w:r>
      <w:r w:rsidR="002E4F05" w:rsidRPr="008D043F">
        <w:rPr>
          <w:rFonts w:asciiTheme="minorHAnsi" w:hAnsiTheme="minorHAnsi" w:cstheme="minorHAnsi"/>
          <w:sz w:val="22"/>
          <w:szCs w:val="22"/>
          <w:lang w:val="hr-HR"/>
        </w:rPr>
        <w:t>učestvovanju</w:t>
      </w:r>
      <w:r w:rsidRPr="008D043F">
        <w:rPr>
          <w:rFonts w:asciiTheme="minorHAnsi" w:hAnsiTheme="minorHAnsi" w:cstheme="minorHAnsi"/>
          <w:sz w:val="22"/>
          <w:szCs w:val="22"/>
          <w:lang w:val="hr-HR"/>
        </w:rPr>
        <w:t xml:space="preserve"> javnosti u odlučivanju i pristupu pravosuđu u pitanjima okoliša.</w:t>
      </w:r>
    </w:p>
    <w:p w14:paraId="582F0C9A" w14:textId="4CC8FC7C"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dalje, značajni segmenti provedbe međunarodnih standarda i obaveza odnose se na primjenu strateške procjene utjecaja na okoliš (SPUO), efikasnost izdavanja dozvola i primjenu najboljih raspoloživih tehnika (NRT). Iako je od januara 2021.</w:t>
      </w:r>
      <w:r w:rsidR="002E4F05" w:rsidRPr="008D043F">
        <w:rPr>
          <w:rFonts w:asciiTheme="minorHAnsi" w:hAnsiTheme="minorHAnsi" w:cstheme="minorHAnsi"/>
          <w:sz w:val="22"/>
          <w:szCs w:val="22"/>
          <w:lang w:val="hr-HR"/>
        </w:rPr>
        <w:t xml:space="preserve"> godine</w:t>
      </w:r>
      <w:r w:rsidRPr="008D043F">
        <w:rPr>
          <w:rFonts w:asciiTheme="minorHAnsi" w:hAnsiTheme="minorHAnsi" w:cstheme="minorHAnsi"/>
          <w:sz w:val="22"/>
          <w:szCs w:val="22"/>
          <w:lang w:val="hr-HR"/>
        </w:rPr>
        <w:t xml:space="preserve"> na snazi novi Zakon o zaštiti okoliša koji je uveo poboljšanja u reguliranju procesa provedbe SPUO</w:t>
      </w:r>
      <w:r w:rsidR="002E4F05"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potreba instrumenta SPUO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e ograničena. Definirana je osnova za provedbu SPUO</w:t>
      </w:r>
      <w:r w:rsidR="002E4F05"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projekti i programi za koje se obavezno provodi SPUO (kao i oni koji ne poliježu SPUO</w:t>
      </w:r>
      <w:r w:rsidR="002E4F05" w:rsidRPr="008D043F">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 faze u postupku procjene, uključujući </w:t>
      </w:r>
      <w:r w:rsidR="002E4F05" w:rsidRPr="008D043F">
        <w:rPr>
          <w:rFonts w:asciiTheme="minorHAnsi" w:hAnsiTheme="minorHAnsi" w:cstheme="minorHAnsi"/>
          <w:sz w:val="22"/>
          <w:szCs w:val="22"/>
          <w:lang w:val="hr-HR"/>
        </w:rPr>
        <w:t>učestvovanje</w:t>
      </w:r>
      <w:r w:rsidRPr="008D043F">
        <w:rPr>
          <w:rFonts w:asciiTheme="minorHAnsi" w:hAnsiTheme="minorHAnsi" w:cstheme="minorHAnsi"/>
          <w:sz w:val="22"/>
          <w:szCs w:val="22"/>
          <w:lang w:val="hr-HR"/>
        </w:rPr>
        <w:t xml:space="preserve"> javnosti, nadležnost za provedbu SPUO</w:t>
      </w:r>
      <w:r w:rsidR="002E4F05"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te način provedbe SPUO</w:t>
      </w:r>
      <w:r w:rsidR="002E4F05"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Ipak, utvrđivanje obima, sadržaja i ocjene strateške studije tek će biti detaljno regulirano posebnim podzakonskim aktom koji treba biti donesen u roku od godine dana od dana stupanja zakona na snagu. </w:t>
      </w:r>
    </w:p>
    <w:p w14:paraId="2003557A" w14:textId="22EC9B5C"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tegrirane dozvole, na način kako je regulirano Direktivom EU 2010/75/EU o industrijskim emisijama, još se ne izdaju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adašnja zakonska rješenja izdavanja dozvola </w:t>
      </w:r>
      <w:r w:rsidR="002E4F05" w:rsidRPr="008D043F">
        <w:rPr>
          <w:rFonts w:asciiTheme="minorHAnsi" w:hAnsiTheme="minorHAnsi" w:cstheme="minorHAnsi"/>
          <w:sz w:val="22"/>
          <w:szCs w:val="22"/>
          <w:lang w:val="hr-HR"/>
        </w:rPr>
        <w:t>obuhvataju</w:t>
      </w:r>
      <w:r w:rsidRPr="008D043F">
        <w:rPr>
          <w:rFonts w:asciiTheme="minorHAnsi" w:hAnsiTheme="minorHAnsi" w:cstheme="minorHAnsi"/>
          <w:sz w:val="22"/>
          <w:szCs w:val="22"/>
          <w:lang w:val="hr-HR"/>
        </w:rPr>
        <w:t xml:space="preserve"> vođenje više postupaka, pa se tako vode odvojeni postupci za izdavanje vodnih akata i okolišnih akata</w:t>
      </w:r>
      <w:r w:rsidR="00B805B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ve individualne dozvole izdaju različita ministarstva. Federalno ministarstvo okoliša i turizma i kantonalna ministarstva izdaju okolišne dozvole u okviru svojih nadležnosti, a agencije za vodna područja i kantonalna ministarstva izdaju vodne akte u okviru svojih nadležnosti. Uredba kojom se utvrđuju pogoni i postrojenja koja moraju imati okolišnu dozvolu </w:t>
      </w:r>
      <w:bookmarkStart w:id="191" w:name="_Hlk94291575"/>
      <w:r w:rsidR="00AB74C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vwVMJ6A0","properties":{"formattedCitation":"(\\uc0\\u8216{}Sl. novine Federacije BiH\\uc0\\u8217{}, broj 51/21 2021)","plainCitation":"(‘Sl. novine Federacije BiH’, broj 51/21 2021)","noteIndex":0},"citationItems":[{"id":1549,"uris":["http://zotero.org/users/7192877/items/MGTD767B"],"itemData":{"id":1549,"type":"legislation","title":"Uredba kojom se utvrđuju pogoni i postrojenja koja moraju imati okolinsku dozvolu u Federaciji BiH","author":[{"family":"\"Sl. novine Federacije BiH\", broj 51/21","given":""}],"issued":{"date-parts":[["2021"]]}}}],"schema":"https://github.com/citation-style-language/schema/raw/master/csl-citation.json"} </w:instrText>
      </w:r>
      <w:r w:rsidR="00AB74CE"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Sl. novine Federacije BiH’, broj 51/21)</w:t>
      </w:r>
      <w:r w:rsidR="00AB74CE"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bookmarkEnd w:id="191"/>
      <w:r w:rsidRPr="008D043F">
        <w:rPr>
          <w:rFonts w:asciiTheme="minorHAnsi" w:hAnsiTheme="minorHAnsi" w:cstheme="minorHAnsi"/>
          <w:sz w:val="22"/>
          <w:szCs w:val="22"/>
          <w:lang w:val="hr-HR"/>
        </w:rPr>
        <w:t>iz juna 2021. godine propisuje novu formu zahtjeva za izdavanje okolišne dozvole.</w:t>
      </w:r>
    </w:p>
    <w:p w14:paraId="3AF2E184" w14:textId="4B9C9EB5"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kon o zaštiti okoliša nalaže primjenu najboljih raspoloživih tehnika za djelatnosti za koje se posebnim propisom utvrđuju najbolje raspoložive tehnike, ali praktična provedba je ograničena. Tehnička uputstva o najboljim raspoloživim tehnikama (NRT) i referentni dokumenti o najboljim raspoloživim tehnikama (BREFs) nisu prevedeni na službene jezike 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Prema članu 100, stav (5) Zakona o zaštiti okoliša</w:t>
      </w:r>
      <w:r w:rsidR="00255B3A" w:rsidRPr="008D043F">
        <w:rPr>
          <w:rFonts w:asciiTheme="minorHAnsi" w:hAnsiTheme="minorHAnsi" w:cstheme="minorHAnsi"/>
          <w:sz w:val="22"/>
          <w:szCs w:val="22"/>
          <w:lang w:val="hr-HR"/>
        </w:rPr>
        <w:t xml:space="preserve"> </w:t>
      </w:r>
      <w:r w:rsidR="00255B3A"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5GGFBOuW","properties":{"formattedCitation":"(\\uc0\\u8216{}Sl. novine Federacije BiH\\uc0\\u8217{}, broj 15/21 2021)","plainCitation":"(‘Sl. novine Federacije BiH’, broj 15/21 2021)","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255B3A"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Sl. novine Federacije BiH’, broj 15/21)</w:t>
      </w:r>
      <w:r w:rsidR="00255B3A"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 djelatnosti za koje posebnim propisom nisu definirane najbolje raspoložive tehnike, primjenjuju se najbolje raspoložive tehnike EU.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u u periodu od jula 2007.</w:t>
      </w:r>
      <w:r w:rsidR="002E4F05" w:rsidRPr="008D043F">
        <w:rPr>
          <w:rFonts w:asciiTheme="minorHAnsi" w:hAnsiTheme="minorHAnsi" w:cstheme="minorHAnsi"/>
          <w:sz w:val="22"/>
          <w:szCs w:val="22"/>
          <w:lang w:val="hr-HR"/>
        </w:rPr>
        <w:t xml:space="preserve"> do</w:t>
      </w:r>
      <w:r w:rsidRPr="008D043F">
        <w:rPr>
          <w:rFonts w:asciiTheme="minorHAnsi" w:hAnsiTheme="minorHAnsi" w:cstheme="minorHAnsi"/>
          <w:sz w:val="22"/>
          <w:szCs w:val="22"/>
          <w:lang w:val="hr-HR"/>
        </w:rPr>
        <w:t xml:space="preserve"> jula 2008. godine, u okviru LIFE projekta </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Jačanje kapaciteta za implementaciju integralne prevencije i kontrole zagađivanja u BiH (IPPC-BiH)</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ripremljena Tehnička uputstva o NRT</w:t>
      </w:r>
      <w:r w:rsidR="007F48ED" w:rsidRPr="008D043F">
        <w:rPr>
          <w:rFonts w:asciiTheme="minorHAnsi" w:hAnsiTheme="minorHAnsi" w:cstheme="minorHAnsi"/>
          <w:sz w:val="22"/>
          <w:szCs w:val="22"/>
          <w:lang w:val="hr-HR"/>
        </w:rPr>
        <w:t>-</w:t>
      </w:r>
      <w:r w:rsidR="00E0533A" w:rsidRPr="008D043F">
        <w:rPr>
          <w:rFonts w:asciiTheme="minorHAnsi" w:hAnsiTheme="minorHAnsi" w:cstheme="minorHAnsi"/>
          <w:sz w:val="22"/>
          <w:szCs w:val="22"/>
          <w:lang w:val="hr-HR"/>
        </w:rPr>
        <w:t>ima</w:t>
      </w:r>
      <w:r w:rsidRPr="008D043F">
        <w:rPr>
          <w:rFonts w:asciiTheme="minorHAnsi" w:hAnsiTheme="minorHAnsi" w:cstheme="minorHAnsi"/>
          <w:sz w:val="22"/>
          <w:szCs w:val="22"/>
          <w:lang w:val="hr-HR"/>
        </w:rPr>
        <w:t xml:space="preserve"> za sljedeće sektore prehrambene industrije i poljoprivrede: klaonice krupne stoke, prerada mesa, uzgoj i prerada ribe, prerada mlijeka i proizvodnja mliječnih proizvoda, prerada voća i povrća i proizvodnja piva. Ova uputstva su rješenjem Federalnog ministarstva okoliša i turizma usvojena 2009. godine. Naknadno su, u okviru projekta </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Pomoć u sprovođenju IPPC </w:t>
      </w:r>
      <w:r w:rsidR="002E4F05" w:rsidRPr="008D043F">
        <w:rPr>
          <w:rFonts w:asciiTheme="minorHAnsi" w:hAnsiTheme="minorHAnsi" w:cstheme="minorHAnsi"/>
          <w:sz w:val="22"/>
          <w:szCs w:val="22"/>
          <w:lang w:val="hr-HR"/>
        </w:rPr>
        <w:t xml:space="preserve">direktive </w:t>
      </w:r>
      <w:r w:rsidRPr="008D043F">
        <w:rPr>
          <w:rFonts w:asciiTheme="minorHAnsi" w:hAnsiTheme="minorHAnsi" w:cstheme="minorHAnsi"/>
          <w:sz w:val="22"/>
          <w:szCs w:val="22"/>
          <w:lang w:val="hr-HR"/>
        </w:rPr>
        <w:t>(EuropAid/126648/C/SER/BA)</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ripremljena Tehnička uputstva za sljedeće sektore: ekstrakcija kamena, velika ložišta, površinska zaštita metala i plastike i presvlačenje rastopljenim metalom i za monitoring. Ova uputstva, međutim, još uvijek nisu usvojena. U skladu sa Zakonom o zaštiti okoliša i Pravilnikom o donošenju najboljih raspoloživih tehnika kojima se postižu standardi </w:t>
      </w:r>
      <w:r w:rsidR="00DF3460" w:rsidRPr="008D043F">
        <w:rPr>
          <w:rFonts w:asciiTheme="minorHAnsi" w:hAnsiTheme="minorHAnsi" w:cstheme="minorHAnsi"/>
          <w:sz w:val="22"/>
          <w:szCs w:val="22"/>
          <w:lang w:val="hr-HR"/>
        </w:rPr>
        <w:t>kvaliteta</w:t>
      </w:r>
      <w:r w:rsidRPr="008D043F">
        <w:rPr>
          <w:rFonts w:asciiTheme="minorHAnsi" w:hAnsiTheme="minorHAnsi" w:cstheme="minorHAnsi"/>
          <w:sz w:val="22"/>
          <w:szCs w:val="22"/>
          <w:lang w:val="hr-HR"/>
        </w:rPr>
        <w:t xml:space="preserve"> okoliša </w:t>
      </w:r>
      <w:r w:rsidR="007F1E0F"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9C8aZ109","properties":{"formattedCitation":"(\\uc0\\u8216{}Sl. novine Federacije BiH\\uc0\\u8217{}, broj 92/07 2007)","plainCitation":"(‘Sl. novine Federacije BiH’, broj 92/07 2007)","noteIndex":0},"citationItems":[{"id":1550,"uris":["http://zotero.org/users/7192877/items/KBMVFMVA"],"itemData":{"id":1550,"type":"legislation","title":"Pravilnik o donošenju najboljih raspoloživih tehnika kojima se postižu standardi kvaliteta okoliša Federacije BIH","URL":"https://www.fmoit.gov.ba/upload/file/p%20bat%20(1).pdf","author":[{"family":"\"Sl. novine Federacije BiH\", broj 92/07","given":""}],"issued":{"date-parts":[["2007"]]}}}],"schema":"https://github.com/citation-style-language/schema/raw/master/csl-citation.json"} </w:instrText>
      </w:r>
      <w:r w:rsidR="007F1E0F"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Sl. novine Federacije BiH’, broj 92/07)</w:t>
      </w:r>
      <w:r w:rsidR="007F1E0F" w:rsidRPr="008D043F">
        <w:rPr>
          <w:rFonts w:asciiTheme="minorHAnsi" w:hAnsiTheme="minorHAnsi" w:cstheme="minorHAnsi"/>
          <w:sz w:val="22"/>
          <w:szCs w:val="22"/>
          <w:lang w:val="hr-HR"/>
        </w:rPr>
        <w:fldChar w:fldCharType="end"/>
      </w:r>
      <w:r w:rsidR="007F1E0F" w:rsidRPr="008D043F">
        <w:rPr>
          <w:rFonts w:asciiTheme="minorHAnsi" w:hAnsiTheme="minorHAnsi" w:cstheme="minorHAnsi"/>
          <w:sz w:val="22"/>
          <w:szCs w:val="22"/>
          <w:lang w:val="hr-HR"/>
        </w:rPr>
        <w:t xml:space="preserve"> i</w:t>
      </w:r>
      <w:r w:rsidRPr="008D043F">
        <w:rPr>
          <w:rFonts w:asciiTheme="minorHAnsi" w:hAnsiTheme="minorHAnsi" w:cstheme="minorHAnsi"/>
          <w:sz w:val="22"/>
          <w:szCs w:val="22"/>
          <w:lang w:val="hr-HR"/>
        </w:rPr>
        <w:t xml:space="preserve"> djelatnosti za koje je potrebno, po prioritetima, pripremiti tehnička uputstva su: klaonice peradi i prerada, proizvodnja bezalkoholnh pića, proizvodnja vina, proizvodnja pekarskih i </w:t>
      </w:r>
      <w:r w:rsidR="00DF3460" w:rsidRPr="008D043F">
        <w:rPr>
          <w:rFonts w:asciiTheme="minorHAnsi" w:hAnsiTheme="minorHAnsi" w:cstheme="minorHAnsi"/>
          <w:sz w:val="22"/>
          <w:szCs w:val="22"/>
          <w:lang w:val="hr-HR"/>
        </w:rPr>
        <w:t xml:space="preserve">slastičarskih </w:t>
      </w:r>
      <w:r w:rsidRPr="008D043F">
        <w:rPr>
          <w:rFonts w:asciiTheme="minorHAnsi" w:hAnsiTheme="minorHAnsi" w:cstheme="minorHAnsi"/>
          <w:sz w:val="22"/>
          <w:szCs w:val="22"/>
          <w:lang w:val="hr-HR"/>
        </w:rPr>
        <w:t xml:space="preserve">proizvoda, uzgoj krupne stoke, uzgoj peradi, uzgoj poljoprivrednih kultura, predobrada ili bojenje vlakana ili tekstila, štavljenje krupne i sitne kože, proizvodnja celuloze iz drveta ili sličnih vlaknastih materijala, proizvodnja papira i kartona, postrojenja za preradu celuloze, prerada drveta i gotovih proizvoda od drveta, proizvodnja </w:t>
      </w:r>
      <w:r w:rsidR="00DF3460" w:rsidRPr="008D043F">
        <w:rPr>
          <w:rFonts w:asciiTheme="minorHAnsi" w:hAnsiTheme="minorHAnsi" w:cstheme="minorHAnsi"/>
          <w:sz w:val="22"/>
          <w:szCs w:val="22"/>
          <w:lang w:val="hr-HR"/>
        </w:rPr>
        <w:t>deterdženata</w:t>
      </w:r>
      <w:r w:rsidRPr="008D043F">
        <w:rPr>
          <w:rFonts w:asciiTheme="minorHAnsi" w:hAnsiTheme="minorHAnsi" w:cstheme="minorHAnsi"/>
          <w:sz w:val="22"/>
          <w:szCs w:val="22"/>
          <w:lang w:val="hr-HR"/>
        </w:rPr>
        <w:t xml:space="preserve">, proizvodnja boja i lakova, elastomera i peroksida, proizvodnja </w:t>
      </w:r>
      <w:r w:rsidRPr="008D043F">
        <w:rPr>
          <w:rFonts w:asciiTheme="minorHAnsi" w:hAnsiTheme="minorHAnsi" w:cstheme="minorHAnsi"/>
          <w:sz w:val="22"/>
          <w:szCs w:val="22"/>
          <w:lang w:val="hr-HR"/>
        </w:rPr>
        <w:lastRenderedPageBreak/>
        <w:t>keramičkih proizvoda pečenjem, postizanje energijske efikasnosti u industriji i zgradarstvu i spaljivanje otpada.</w:t>
      </w:r>
    </w:p>
    <w:p w14:paraId="12C267A3" w14:textId="77777777" w:rsidR="00FE4DFE" w:rsidRPr="008D043F" w:rsidRDefault="00FE4DFE" w:rsidP="0068355A">
      <w:pPr>
        <w:spacing w:before="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Na osnovu navedenog, potrebno je poboljšati kapacitete i koordinaciju između institucija </w:t>
      </w:r>
      <w:r w:rsidR="00DF3460" w:rsidRPr="008D043F">
        <w:rPr>
          <w:rFonts w:asciiTheme="minorHAnsi" w:hAnsiTheme="minorHAnsi" w:cstheme="minorHAnsi"/>
          <w:b/>
          <w:sz w:val="22"/>
          <w:szCs w:val="22"/>
          <w:lang w:val="hr-HR"/>
        </w:rPr>
        <w:t xml:space="preserve">zbog </w:t>
      </w:r>
      <w:r w:rsidRPr="008D043F">
        <w:rPr>
          <w:rFonts w:asciiTheme="minorHAnsi" w:hAnsiTheme="minorHAnsi" w:cstheme="minorHAnsi"/>
          <w:b/>
          <w:sz w:val="22"/>
          <w:szCs w:val="22"/>
          <w:lang w:val="hr-HR"/>
        </w:rPr>
        <w:t>efikasnog sprovođenja usvojenih propisa i preuzetih međunarodnih obaveza.</w:t>
      </w:r>
    </w:p>
    <w:p w14:paraId="470E9428" w14:textId="77777777" w:rsidR="00FE4DFE" w:rsidRPr="008D043F" w:rsidRDefault="00FE4DFE"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Kapaciteti i koordinacija institucija</w:t>
      </w:r>
    </w:p>
    <w:p w14:paraId="1556A85D" w14:textId="4977EA7C"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ao ključni razlozi za nepotpunu provedbu zakona</w:t>
      </w:r>
      <w:r w:rsidR="00DF346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dentificirani su </w:t>
      </w:r>
      <w:r w:rsidRPr="008D043F">
        <w:rPr>
          <w:rFonts w:asciiTheme="minorHAnsi" w:hAnsiTheme="minorHAnsi" w:cstheme="minorHAnsi"/>
          <w:b/>
          <w:sz w:val="22"/>
          <w:szCs w:val="22"/>
          <w:lang w:val="hr-HR"/>
        </w:rPr>
        <w:t>nedovoljni kapaciteti institucija odgovornih za pitanja okoliša</w:t>
      </w:r>
      <w:r w:rsidRPr="008D043F">
        <w:rPr>
          <w:rFonts w:asciiTheme="minorHAnsi" w:hAnsiTheme="minorHAnsi" w:cstheme="minorHAnsi"/>
          <w:sz w:val="22"/>
          <w:szCs w:val="22"/>
          <w:lang w:val="hr-HR"/>
        </w:rPr>
        <w:t xml:space="preserve"> i </w:t>
      </w:r>
      <w:r w:rsidRPr="008D043F">
        <w:rPr>
          <w:rFonts w:asciiTheme="minorHAnsi" w:hAnsiTheme="minorHAnsi" w:cstheme="minorHAnsi"/>
          <w:b/>
          <w:sz w:val="22"/>
          <w:szCs w:val="22"/>
          <w:lang w:val="hr-HR"/>
        </w:rPr>
        <w:t>nedostatak vertikalne i horizontalne koordinacije</w:t>
      </w:r>
      <w:r w:rsidRPr="008D043F">
        <w:rPr>
          <w:rFonts w:asciiTheme="minorHAnsi" w:hAnsiTheme="minorHAnsi" w:cstheme="minorHAnsi"/>
          <w:sz w:val="22"/>
          <w:szCs w:val="22"/>
          <w:lang w:val="hr-HR"/>
        </w:rPr>
        <w:t xml:space="preserve"> između institucija po svim segmentima zaštite okoliša, uključujući i nedostatak koordinacije u </w:t>
      </w:r>
      <w:r w:rsidR="00571414" w:rsidRPr="008D043F">
        <w:rPr>
          <w:rFonts w:asciiTheme="minorHAnsi" w:hAnsiTheme="minorHAnsi" w:cstheme="minorHAnsi"/>
          <w:sz w:val="22"/>
          <w:szCs w:val="22"/>
          <w:lang w:val="hr-HR"/>
        </w:rPr>
        <w:t xml:space="preserve">domenu </w:t>
      </w:r>
      <w:r w:rsidRPr="008D043F">
        <w:rPr>
          <w:rFonts w:asciiTheme="minorHAnsi" w:hAnsiTheme="minorHAnsi" w:cstheme="minorHAnsi"/>
          <w:sz w:val="22"/>
          <w:szCs w:val="22"/>
          <w:lang w:val="hr-HR"/>
        </w:rPr>
        <w:t xml:space="preserve">ravnopravnosti spolova. U nadležnim institucijama nedovoljni su ljudski resursi u smislu malog broja zaposlenih u odnosu na obim posla, te u </w:t>
      </w:r>
      <w:r w:rsidR="00571414" w:rsidRPr="008D043F">
        <w:rPr>
          <w:rFonts w:asciiTheme="minorHAnsi" w:hAnsiTheme="minorHAnsi" w:cstheme="minorHAnsi"/>
          <w:sz w:val="22"/>
          <w:szCs w:val="22"/>
          <w:lang w:val="hr-HR"/>
        </w:rPr>
        <w:t xml:space="preserve">domenu </w:t>
      </w:r>
      <w:r w:rsidRPr="008D043F">
        <w:rPr>
          <w:rFonts w:asciiTheme="minorHAnsi" w:hAnsiTheme="minorHAnsi" w:cstheme="minorHAnsi"/>
          <w:sz w:val="22"/>
          <w:szCs w:val="22"/>
          <w:lang w:val="hr-HR"/>
        </w:rPr>
        <w:t>nedostatka stručnosti. U ključnim institucijama</w:t>
      </w:r>
      <w:r w:rsidRPr="008D043F">
        <w:rPr>
          <w:rFonts w:asciiTheme="minorHAnsi" w:hAnsiTheme="minorHAnsi" w:cstheme="minorHAnsi"/>
          <w:sz w:val="22"/>
          <w:szCs w:val="22"/>
          <w:vertAlign w:val="superscript"/>
          <w:lang w:val="hr-HR"/>
        </w:rPr>
        <w:footnoteReference w:id="22"/>
      </w:r>
      <w:r w:rsidRPr="008D043F">
        <w:rPr>
          <w:rFonts w:asciiTheme="minorHAnsi" w:hAnsiTheme="minorHAnsi" w:cstheme="minorHAnsi"/>
          <w:sz w:val="22"/>
          <w:szCs w:val="22"/>
          <w:lang w:val="hr-HR"/>
        </w:rPr>
        <w:t xml:space="preserve">, poput Federalnog ministarstva okoliša i turizma i Fonda za zaštitu okoliš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osim što nisu popunjena sva radna mjesta predviđena unutrašnjom organizacijom i sistematizacijom poslova</w:t>
      </w:r>
      <w:r w:rsidRPr="008D043F">
        <w:rPr>
          <w:rFonts w:asciiTheme="minorHAnsi" w:hAnsiTheme="minorHAnsi" w:cstheme="minorHAnsi"/>
          <w:sz w:val="22"/>
          <w:szCs w:val="22"/>
          <w:vertAlign w:val="superscript"/>
          <w:lang w:val="hr-HR"/>
        </w:rPr>
        <w:footnoteReference w:id="23"/>
      </w:r>
      <w:r w:rsidRPr="008D043F">
        <w:rPr>
          <w:rFonts w:asciiTheme="minorHAnsi" w:hAnsiTheme="minorHAnsi" w:cstheme="minorHAnsi"/>
          <w:sz w:val="22"/>
          <w:szCs w:val="22"/>
          <w:lang w:val="hr-HR"/>
        </w:rPr>
        <w:t xml:space="preserve">, obim posla je velik i postojeća organizacija predstavlja ograničenje za adekvatne učinke. U smislu posjedovanja vještina, zaposleni dobro poznaju problematiku okoliša, ali nedostaje stručnost za upravljanje projektima. Specijalizirani timovi za pripremu i realizaciju projekata postoje u Federalnom ministarstvu okoliša i turizma i Federalnom ministarstvu poljoprivrede, vodoprivrede i šumarstva, ali ne u svim institucijama. </w:t>
      </w:r>
    </w:p>
    <w:p w14:paraId="3885A57E" w14:textId="52815E18"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edostaje vertikalna koordinacija i komunikacija između kantona/općina i Federacije, ali također i horizontalna koordinacija (međuentitetska </w:t>
      </w:r>
      <w:r w:rsidR="00DF346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zmeđu Federacije, Republike Srpske i Brčko distrikta, kao i međukantonalna i međuopćinska). Odlukom Vijeća ministara Bosne i Hercegovine o sistemu koordinacije procesa evropskih integracija u BiH </w:t>
      </w:r>
      <w:bookmarkStart w:id="192" w:name="_Hlk94291613"/>
      <w:r w:rsidR="008034FA"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FMrUwX1","properties":{"formattedCitation":"(\\uc0\\u8216{}Sl. glasnik BiH\\uc0\\u8217{}, br. 72/16 i 35/18 2016)","plainCitation":"(‘Sl. glasnik BiH’, br. 72/16 i 35/18 2016)","noteIndex":0},"citationItems":[{"id":1551,"uris":["http://zotero.org/users/7192877/items/TYJQ8GB4"],"itemData":{"id":1551,"type":"legislation","title":"Odluka o sistemu koordinacije procesa evropskih integracija u BiH","URL":"http://sluzbenilist.ba/page/akt/OhWGVQzgUZM=","author":[{"family":"\"Sl. glasnik BiH\", br. 72/16 i 35/18","given":""}],"issued":{"date-parts":[["2016"]]}}}],"schema":"https://github.com/citation-style-language/schema/raw/master/csl-citation.json"} </w:instrText>
      </w:r>
      <w:r w:rsidR="008034FA"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Sl. glasnik BiH’, br. 72/16 i 35/18 2016)</w:t>
      </w:r>
      <w:r w:rsidR="008034FA"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bookmarkEnd w:id="192"/>
      <w:r w:rsidRPr="008D043F">
        <w:rPr>
          <w:rFonts w:asciiTheme="minorHAnsi" w:hAnsiTheme="minorHAnsi" w:cstheme="minorHAnsi"/>
          <w:sz w:val="22"/>
          <w:szCs w:val="22"/>
          <w:lang w:val="hr-HR"/>
        </w:rPr>
        <w:t xml:space="preserve">utvrđeni su institucionalni i operativni sistem i način ostvarivanja koordinacije institucija 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ključujući i Federacij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a provođenju aktivnosti vezanih uz proces integriranja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EU. U pogledu međuentitetske koordinacije, Vlad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Vlada Republike Srpske i Vlada Brčko distrikta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u 2006. godine osnovale Međuentitetsko tijelo za okoliš </w:t>
      </w:r>
      <w:r w:rsidR="00DF3460" w:rsidRPr="008D043F">
        <w:rPr>
          <w:rFonts w:asciiTheme="minorHAnsi" w:hAnsiTheme="minorHAnsi" w:cstheme="minorHAnsi"/>
          <w:sz w:val="22"/>
          <w:szCs w:val="22"/>
          <w:lang w:val="hr-HR"/>
        </w:rPr>
        <w:t xml:space="preserve">zbog </w:t>
      </w:r>
      <w:r w:rsidRPr="008D043F">
        <w:rPr>
          <w:rFonts w:asciiTheme="minorHAnsi" w:hAnsiTheme="minorHAnsi" w:cstheme="minorHAnsi"/>
          <w:sz w:val="22"/>
          <w:szCs w:val="22"/>
          <w:lang w:val="hr-HR"/>
        </w:rPr>
        <w:t xml:space="preserve">uspostavljanja </w:t>
      </w:r>
      <w:r w:rsidR="00DF3460" w:rsidRPr="008D043F">
        <w:rPr>
          <w:rFonts w:asciiTheme="minorHAnsi" w:hAnsiTheme="minorHAnsi" w:cstheme="minorHAnsi"/>
          <w:sz w:val="22"/>
          <w:szCs w:val="22"/>
          <w:lang w:val="hr-HR"/>
        </w:rPr>
        <w:t xml:space="preserve">saradnje </w:t>
      </w:r>
      <w:r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lastRenderedPageBreak/>
        <w:t xml:space="preserve">koordinacije u okvirima zajedničkih ciljeva i interesa zaštite okoliša. Ovo tijelo se bavi pitanjima iz oblasti okoliša koja zahtijevaju </w:t>
      </w:r>
      <w:r w:rsidR="00DF3460" w:rsidRPr="008D043F">
        <w:rPr>
          <w:rFonts w:asciiTheme="minorHAnsi" w:hAnsiTheme="minorHAnsi" w:cstheme="minorHAnsi"/>
          <w:sz w:val="22"/>
          <w:szCs w:val="22"/>
          <w:lang w:val="hr-HR"/>
        </w:rPr>
        <w:t xml:space="preserve">usaglašen </w:t>
      </w:r>
      <w:r w:rsidRPr="008D043F">
        <w:rPr>
          <w:rFonts w:asciiTheme="minorHAnsi" w:hAnsiTheme="minorHAnsi" w:cstheme="minorHAnsi"/>
          <w:sz w:val="22"/>
          <w:szCs w:val="22"/>
          <w:lang w:val="hr-HR"/>
        </w:rPr>
        <w:t xml:space="preserve">pristup entiteta, kao i drugim pitanjima prenesenima na Međuentitetsko tijelo, međutim njegove odluke nisu pravno </w:t>
      </w:r>
      <w:r w:rsidR="00DF3460" w:rsidRPr="008D043F">
        <w:rPr>
          <w:rFonts w:asciiTheme="minorHAnsi" w:hAnsiTheme="minorHAnsi" w:cstheme="minorHAnsi"/>
          <w:sz w:val="22"/>
          <w:szCs w:val="22"/>
          <w:lang w:val="hr-HR"/>
        </w:rPr>
        <w:t>obavezujuće</w:t>
      </w:r>
      <w:r w:rsidRPr="008D043F">
        <w:rPr>
          <w:rFonts w:asciiTheme="minorHAnsi" w:hAnsiTheme="minorHAnsi" w:cstheme="minorHAnsi"/>
          <w:sz w:val="22"/>
          <w:szCs w:val="22"/>
          <w:lang w:val="hr-HR"/>
        </w:rPr>
        <w:t>. Sastanci Međuentitetskog tijela održavaju</w:t>
      </w:r>
      <w:r w:rsidR="00DF3460"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najmanje 6 puta godišnje</w:t>
      </w:r>
      <w:r w:rsidR="008034FA" w:rsidRPr="008D043F">
        <w:rPr>
          <w:rFonts w:asciiTheme="minorHAnsi" w:hAnsiTheme="minorHAnsi" w:cstheme="minorHAnsi"/>
          <w:sz w:val="22"/>
          <w:szCs w:val="22"/>
          <w:vertAlign w:val="superscript"/>
          <w:lang w:val="hr-HR"/>
        </w:rPr>
        <w:t xml:space="preserve"> </w:t>
      </w:r>
      <w:r w:rsidR="008034FA" w:rsidRPr="008D043F">
        <w:rPr>
          <w:rFonts w:asciiTheme="minorHAnsi" w:hAnsiTheme="minorHAnsi" w:cstheme="minorHAnsi"/>
          <w:sz w:val="22"/>
          <w:szCs w:val="22"/>
          <w:vertAlign w:val="superscript"/>
          <w:lang w:val="hr-HR"/>
        </w:rPr>
        <w:fldChar w:fldCharType="begin"/>
      </w:r>
      <w:r w:rsidR="008034FA" w:rsidRPr="008D043F">
        <w:rPr>
          <w:rFonts w:asciiTheme="minorHAnsi" w:hAnsiTheme="minorHAnsi" w:cstheme="minorHAnsi"/>
          <w:sz w:val="22"/>
          <w:szCs w:val="22"/>
          <w:vertAlign w:val="superscript"/>
          <w:lang w:val="hr-HR"/>
        </w:rPr>
        <w:instrText xml:space="preserve"> ADDIN ZOTERO_ITEM CSL_CITATION {"citationID":"mfyO8d88","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8034FA" w:rsidRPr="008D043F">
        <w:rPr>
          <w:rFonts w:asciiTheme="minorHAnsi" w:hAnsiTheme="minorHAnsi" w:cstheme="minorHAnsi"/>
          <w:sz w:val="22"/>
          <w:szCs w:val="22"/>
          <w:vertAlign w:val="superscript"/>
          <w:lang w:val="hr-HR"/>
        </w:rPr>
        <w:fldChar w:fldCharType="separate"/>
      </w:r>
      <w:r w:rsidR="008034FA" w:rsidRPr="008D043F">
        <w:rPr>
          <w:rFonts w:asciiTheme="minorHAnsi" w:hAnsiTheme="minorHAnsi" w:cstheme="minorHAnsi"/>
          <w:sz w:val="22"/>
          <w:lang w:val="hr-HR"/>
        </w:rPr>
        <w:t>(Vijeće ministara BiH</w:t>
      </w:r>
      <w:r w:rsidR="00672C2E" w:rsidRPr="008D043F">
        <w:rPr>
          <w:rFonts w:asciiTheme="minorHAnsi" w:hAnsiTheme="minorHAnsi" w:cstheme="minorHAnsi"/>
          <w:sz w:val="22"/>
          <w:lang w:val="hr-HR"/>
        </w:rPr>
        <w:t>,</w:t>
      </w:r>
      <w:r w:rsidR="008034FA" w:rsidRPr="008D043F">
        <w:rPr>
          <w:rFonts w:asciiTheme="minorHAnsi" w:hAnsiTheme="minorHAnsi" w:cstheme="minorHAnsi"/>
          <w:sz w:val="22"/>
          <w:lang w:val="hr-HR"/>
        </w:rPr>
        <w:t xml:space="preserve"> 2018)</w:t>
      </w:r>
      <w:r w:rsidR="008034FA"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međutim</w:t>
      </w:r>
      <w:r w:rsidR="00DF346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jegov rad je neefikasan i neefektivan. </w:t>
      </w:r>
    </w:p>
    <w:p w14:paraId="7A2AA4F7" w14:textId="77777777" w:rsidR="00FE4DFE" w:rsidRPr="008D043F" w:rsidRDefault="00FE4DFE"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spekcijski nadzor nad primjenom federalnih propisa u oblasti okoliša je u nadležnosti inspekcijskih organa: federalnih i kantonalnih. U okviru Federalne uprave za inspekcijske poslove, inspekcije u čijoj je nadležnosti provedba zakona iz oblasti zaštite okoliša raspoređene su u 3 od ukupno 11 inspektorata i to:</w:t>
      </w:r>
    </w:p>
    <w:p w14:paraId="5107A1E6" w14:textId="77777777" w:rsidR="00FE4DFE" w:rsidRPr="008D043F" w:rsidRDefault="00FE4DFE" w:rsidP="0068355A">
      <w:pPr>
        <w:numPr>
          <w:ilvl w:val="0"/>
          <w:numId w:val="240"/>
        </w:num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Federalna inspekcija zaštite okoliša u sastavu Federalnog urbanističko-ekološkog inspektorata  koja broji ukupno 5 federalnih inspektora od planiranih 5, s tim da nije izvršena uža specijalizacija federalnih inspektora zaštite okoliša po pojedinim okolišnim medijima (zrak, zemljište, voda, buka, otpad), kao ni za pogone i postrojenja kod kojih postoji opasnost od nesreća većih razmjera</w:t>
      </w:r>
      <w:r w:rsidR="00DF3460" w:rsidRPr="008D043F">
        <w:rPr>
          <w:rFonts w:asciiTheme="minorHAnsi" w:hAnsiTheme="minorHAnsi" w:cstheme="minorHAnsi"/>
          <w:sz w:val="22"/>
          <w:szCs w:val="22"/>
          <w:lang w:val="hr-HR"/>
        </w:rPr>
        <w:t>;</w:t>
      </w:r>
    </w:p>
    <w:p w14:paraId="2CDACC4C" w14:textId="77777777" w:rsidR="00FE4DFE" w:rsidRPr="008D043F" w:rsidRDefault="00FE4DFE" w:rsidP="0068355A">
      <w:pPr>
        <w:numPr>
          <w:ilvl w:val="0"/>
          <w:numId w:val="240"/>
        </w:num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Federalna vodna inspekcija u sastavu Federalnog vodnog inspektorata koja broji ukupno 5 federalnih inspektora od planiranih 8</w:t>
      </w:r>
      <w:r w:rsidR="00DF3460" w:rsidRPr="008D043F">
        <w:rPr>
          <w:rFonts w:asciiTheme="minorHAnsi" w:hAnsiTheme="minorHAnsi" w:cstheme="minorHAnsi"/>
          <w:sz w:val="22"/>
          <w:szCs w:val="22"/>
          <w:lang w:val="hr-HR"/>
        </w:rPr>
        <w:t>;</w:t>
      </w:r>
    </w:p>
    <w:p w14:paraId="60DC4DFC" w14:textId="77777777" w:rsidR="00FE4DFE" w:rsidRPr="008D043F" w:rsidRDefault="00FE4DFE" w:rsidP="0068355A">
      <w:pPr>
        <w:numPr>
          <w:ilvl w:val="0"/>
          <w:numId w:val="240"/>
        </w:num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Federalna inspekcija zaštite prirode u sastavu Federalnog šumskog inspektorata koja broji 2 federalna inspektora od planirana 2</w:t>
      </w:r>
      <w:r w:rsidR="008034FA" w:rsidRPr="008D043F">
        <w:rPr>
          <w:rFonts w:asciiTheme="minorHAnsi" w:hAnsiTheme="minorHAnsi" w:cstheme="minorHAnsi"/>
          <w:sz w:val="22"/>
          <w:szCs w:val="22"/>
          <w:vertAlign w:val="superscript"/>
          <w:lang w:val="hr-HR"/>
        </w:rPr>
        <w:t xml:space="preserve"> </w:t>
      </w:r>
      <w:r w:rsidR="008034FA" w:rsidRPr="008D043F">
        <w:rPr>
          <w:rFonts w:asciiTheme="minorHAnsi" w:hAnsiTheme="minorHAnsi" w:cstheme="minorHAnsi"/>
          <w:sz w:val="22"/>
          <w:szCs w:val="22"/>
          <w:vertAlign w:val="superscript"/>
          <w:lang w:val="hr-HR"/>
        </w:rPr>
        <w:fldChar w:fldCharType="begin"/>
      </w:r>
      <w:r w:rsidR="008034FA" w:rsidRPr="008D043F">
        <w:rPr>
          <w:rFonts w:asciiTheme="minorHAnsi" w:hAnsiTheme="minorHAnsi" w:cstheme="minorHAnsi"/>
          <w:sz w:val="22"/>
          <w:szCs w:val="22"/>
          <w:vertAlign w:val="superscript"/>
          <w:lang w:val="hr-HR"/>
        </w:rPr>
        <w:instrText xml:space="preserve"> ADDIN ZOTERO_ITEM CSL_CITATION {"citationID":"Y4aScueD","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8034FA" w:rsidRPr="008D043F">
        <w:rPr>
          <w:rFonts w:asciiTheme="minorHAnsi" w:hAnsiTheme="minorHAnsi" w:cstheme="minorHAnsi"/>
          <w:sz w:val="22"/>
          <w:szCs w:val="22"/>
          <w:vertAlign w:val="superscript"/>
          <w:lang w:val="hr-HR"/>
        </w:rPr>
        <w:fldChar w:fldCharType="separate"/>
      </w:r>
      <w:r w:rsidR="008034FA" w:rsidRPr="008D043F">
        <w:rPr>
          <w:rFonts w:asciiTheme="minorHAnsi" w:hAnsiTheme="minorHAnsi" w:cstheme="minorHAnsi"/>
          <w:sz w:val="22"/>
          <w:lang w:val="hr-HR"/>
        </w:rPr>
        <w:t>(Vijeće ministara BiH 2018)</w:t>
      </w:r>
      <w:r w:rsidR="008034FA" w:rsidRPr="008D043F">
        <w:rPr>
          <w:rFonts w:asciiTheme="minorHAnsi" w:hAnsiTheme="minorHAnsi" w:cstheme="minorHAnsi"/>
          <w:sz w:val="22"/>
          <w:szCs w:val="22"/>
          <w:vertAlign w:val="superscript"/>
          <w:lang w:val="hr-HR"/>
        </w:rPr>
        <w:fldChar w:fldCharType="end"/>
      </w:r>
      <w:r w:rsidR="002A0190" w:rsidRPr="008D043F">
        <w:rPr>
          <w:rFonts w:asciiTheme="minorHAnsi" w:hAnsiTheme="minorHAnsi" w:cstheme="minorHAnsi"/>
          <w:sz w:val="22"/>
          <w:szCs w:val="22"/>
          <w:lang w:val="hr-HR"/>
        </w:rPr>
        <w:t>.</w:t>
      </w:r>
    </w:p>
    <w:p w14:paraId="7EA8963C" w14:textId="0479DB01"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oordinacija između federalnih inspekcija unutar Federalne uprave za inspekcijske poslove određena je članom 18. Zakona o inspekcijam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w:t>
      </w:r>
      <w:r w:rsidR="008034FA"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ZbBlrpdB","properties":{"formattedCitation":"(\\uc0\\u8216{}Sl. novine Federacije BiH\\uc0\\u8217{}, br. 73/2014 i 19/2017 2017)","plainCitation":"(‘Sl. novine Federacije BiH’, br. 73/2014 i 19/2017 2017)","noteIndex":0},"citationItems":[{"id":1552,"uris":["http://zotero.org/users/7192877/items/HHS2DZAI"],"itemData":{"id":1552,"type":"legislation","title":"Zakon o inspekcijama Federacije BiH","URL":"https://advokat-prnjavorac.com/zakoni/Zakon-o-inspekcijama-Federacije-Bosne-i-Hercegovine.pdf","author":[{"family":"\"Sl. novine Federacije BiH\", br. 73/2014 i 19/2017","given":""}],"issued":{"date-parts":[["2017"]]}}}],"schema":"https://github.com/citation-style-language/schema/raw/master/csl-citation.json"} </w:instrText>
      </w:r>
      <w:r w:rsidR="008034FA" w:rsidRPr="008D043F">
        <w:rPr>
          <w:rFonts w:asciiTheme="minorHAnsi" w:hAnsiTheme="minorHAnsi" w:cstheme="minorHAnsi"/>
          <w:sz w:val="22"/>
          <w:szCs w:val="22"/>
          <w:lang w:val="hr-HR"/>
        </w:rPr>
        <w:fldChar w:fldCharType="separate"/>
      </w:r>
      <w:r w:rsidR="00CE1A95" w:rsidRPr="008D043F">
        <w:rPr>
          <w:rFonts w:asciiTheme="minorHAnsi" w:hAnsiTheme="minorHAnsi" w:cstheme="minorHAnsi"/>
          <w:sz w:val="22"/>
        </w:rPr>
        <w:t>(‘Sl. novine Federacije BiH’, br. 73/2014 i 19/2017)</w:t>
      </w:r>
      <w:r w:rsidR="008034FA"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a u praksi se provodi planiranjem i izvršavanjem inspekcijskih nadzora mješovitim inspekcijskim timovima (timske inspekcije), kada za takve inspekcije postoje potrebe</w:t>
      </w:r>
      <w:r w:rsidR="008034FA" w:rsidRPr="008D043F">
        <w:rPr>
          <w:rFonts w:asciiTheme="minorHAnsi" w:hAnsiTheme="minorHAnsi" w:cstheme="minorHAnsi"/>
          <w:sz w:val="22"/>
          <w:szCs w:val="22"/>
          <w:vertAlign w:val="superscript"/>
          <w:lang w:val="hr-HR"/>
        </w:rPr>
        <w:t xml:space="preserve"> </w:t>
      </w:r>
      <w:r w:rsidR="008034FA" w:rsidRPr="008D043F">
        <w:rPr>
          <w:rFonts w:asciiTheme="minorHAnsi" w:hAnsiTheme="minorHAnsi" w:cstheme="minorHAnsi"/>
          <w:sz w:val="22"/>
          <w:szCs w:val="22"/>
          <w:vertAlign w:val="superscript"/>
          <w:lang w:val="hr-HR"/>
        </w:rPr>
        <w:fldChar w:fldCharType="begin"/>
      </w:r>
      <w:r w:rsidR="008034FA" w:rsidRPr="008D043F">
        <w:rPr>
          <w:rFonts w:asciiTheme="minorHAnsi" w:hAnsiTheme="minorHAnsi" w:cstheme="minorHAnsi"/>
          <w:sz w:val="22"/>
          <w:szCs w:val="22"/>
          <w:vertAlign w:val="superscript"/>
          <w:lang w:val="hr-HR"/>
        </w:rPr>
        <w:instrText xml:space="preserve"> ADDIN ZOTERO_ITEM CSL_CITATION {"citationID":"z1eK2mDl","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8034FA" w:rsidRPr="008D043F">
        <w:rPr>
          <w:rFonts w:asciiTheme="minorHAnsi" w:hAnsiTheme="minorHAnsi" w:cstheme="minorHAnsi"/>
          <w:sz w:val="22"/>
          <w:szCs w:val="22"/>
          <w:vertAlign w:val="superscript"/>
          <w:lang w:val="hr-HR"/>
        </w:rPr>
        <w:fldChar w:fldCharType="separate"/>
      </w:r>
      <w:r w:rsidR="008034FA" w:rsidRPr="008D043F">
        <w:rPr>
          <w:rFonts w:asciiTheme="minorHAnsi" w:hAnsiTheme="minorHAnsi" w:cstheme="minorHAnsi"/>
          <w:sz w:val="22"/>
          <w:lang w:val="hr-HR"/>
        </w:rPr>
        <w:t>(Vijeće ministara BiH</w:t>
      </w:r>
      <w:r w:rsidR="00672C2E" w:rsidRPr="008D043F">
        <w:rPr>
          <w:rFonts w:asciiTheme="minorHAnsi" w:hAnsiTheme="minorHAnsi" w:cstheme="minorHAnsi"/>
          <w:sz w:val="22"/>
          <w:lang w:val="hr-HR"/>
        </w:rPr>
        <w:t>,</w:t>
      </w:r>
      <w:r w:rsidR="008034FA" w:rsidRPr="008D043F">
        <w:rPr>
          <w:rFonts w:asciiTheme="minorHAnsi" w:hAnsiTheme="minorHAnsi" w:cstheme="minorHAnsi"/>
          <w:sz w:val="22"/>
          <w:lang w:val="hr-HR"/>
        </w:rPr>
        <w:t xml:space="preserve"> 2018)</w:t>
      </w:r>
      <w:r w:rsidR="008034FA" w:rsidRPr="008D043F">
        <w:rPr>
          <w:rFonts w:asciiTheme="minorHAnsi" w:hAnsiTheme="minorHAnsi" w:cstheme="minorHAnsi"/>
          <w:sz w:val="22"/>
          <w:szCs w:val="22"/>
          <w:vertAlign w:val="superscript"/>
          <w:lang w:val="hr-HR"/>
        </w:rPr>
        <w:fldChar w:fldCharType="end"/>
      </w:r>
      <w:r w:rsidR="002A019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Međutim, nadležnosti okolišne inspekcije i drugih inspekcija (tržišne, zdravstvene, vodoprivredne) ponekad se isprepliću i nužno je koordinirati njihov rad.</w:t>
      </w:r>
    </w:p>
    <w:p w14:paraId="249865E6" w14:textId="7777777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ontakti između Federalne uprave za inspekcijske poslove, Republičke uprave za inspekcijske poslove i Inspektorata Brčko distrikta odvijaju se po potrebi, međutim</w:t>
      </w:r>
      <w:r w:rsidR="00DF346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DF3460" w:rsidRPr="008D043F">
        <w:rPr>
          <w:rFonts w:asciiTheme="minorHAnsi" w:hAnsiTheme="minorHAnsi" w:cstheme="minorHAnsi"/>
          <w:sz w:val="22"/>
          <w:szCs w:val="22"/>
          <w:lang w:val="hr-HR"/>
        </w:rPr>
        <w:t xml:space="preserve">saradnja </w:t>
      </w:r>
      <w:r w:rsidRPr="008D043F">
        <w:rPr>
          <w:rFonts w:asciiTheme="minorHAnsi" w:hAnsiTheme="minorHAnsi" w:cstheme="minorHAnsi"/>
          <w:sz w:val="22"/>
          <w:szCs w:val="22"/>
          <w:lang w:val="hr-HR"/>
        </w:rPr>
        <w:t xml:space="preserve">ovih institucija nije formalizirana ili institucionalizirana. </w:t>
      </w:r>
    </w:p>
    <w:p w14:paraId="0589E3D4" w14:textId="77777777"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Opisani izazovi ukazuju na potrebu da se poboljšaju kapaciteti i međusobna koordinacija institucija u sektoru okoliša.</w:t>
      </w:r>
    </w:p>
    <w:p w14:paraId="15F5E322"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Učešće javnosti</w:t>
      </w:r>
    </w:p>
    <w:p w14:paraId="15173BC9" w14:textId="7777777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jvažniji preduvjet za aktivno učešće javnosti u odlučivanju o pitanjima okoliša – razvijena </w:t>
      </w:r>
      <w:r w:rsidRPr="008D043F">
        <w:rPr>
          <w:rFonts w:asciiTheme="minorHAnsi" w:hAnsiTheme="minorHAnsi" w:cstheme="minorHAnsi"/>
          <w:b/>
          <w:sz w:val="22"/>
          <w:szCs w:val="22"/>
          <w:lang w:val="hr-HR"/>
        </w:rPr>
        <w:t>svijest o značaju i potrebi zaštite okoliša – nije na visokom nivou</w:t>
      </w:r>
      <w:r w:rsidRPr="008D043F">
        <w:rPr>
          <w:rFonts w:asciiTheme="minorHAnsi" w:hAnsiTheme="minorHAnsi" w:cstheme="minorHAnsi"/>
          <w:sz w:val="22"/>
          <w:szCs w:val="22"/>
          <w:lang w:val="hr-HR"/>
        </w:rPr>
        <w:t xml:space="preserve">. Ovaj izazov prepoznat je među stručnom i širom javnosti. Resorne institucije ne provode kontinuirane edukativne programe i kampanje za podizanje javne svijesti o pitanjima zaštite okoliša. Najčešće se takve aktivnosti organiziraju u okviru kratkoročnih projekata. </w:t>
      </w:r>
    </w:p>
    <w:p w14:paraId="375D5CD8" w14:textId="029D542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proteklim godinama bila je evidentna nedosljedna priprema, javnost rada i izvještavanje odgovornih institucija, posebno po pitanju zakonske obaveze pripreme i objavljivanja Izvještaja o stanju okoliša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druge strane, nedovoljna je inicijativa i uključenost organizacija </w:t>
      </w:r>
      <w:r w:rsidRPr="008D043F">
        <w:rPr>
          <w:rFonts w:asciiTheme="minorHAnsi" w:hAnsiTheme="minorHAnsi" w:cstheme="minorHAnsi"/>
          <w:sz w:val="22"/>
          <w:szCs w:val="22"/>
          <w:lang w:val="hr-HR"/>
        </w:rPr>
        <w:lastRenderedPageBreak/>
        <w:t>civilnog društva iz pojedinih sektora (npr. ženskih organizacija, posebno onih koje okupljaju žene sa sela, omladinskih organizacija i onih koje zastupaju potrebe i interese socijalno osjetljivih grupa).</w:t>
      </w:r>
    </w:p>
    <w:p w14:paraId="13BFA79C" w14:textId="7777777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o ministarstvo okoliša i turizma organizira transparentne procese javnih rasprava o ključnim procesima (PUO, SPUO, izdavanje okolišnih dozvola…) u skladu s odredbama Zakona o zaštiti okoliša i drugih važećih propisa o javnosti rada institucija i javnim konsultacijama. Međutim, predstavnici organizacija civilnog društva </w:t>
      </w:r>
      <w:r w:rsidRPr="008D043F">
        <w:rPr>
          <w:rFonts w:asciiTheme="minorHAnsi" w:hAnsiTheme="minorHAnsi" w:cstheme="minorHAnsi"/>
          <w:b/>
          <w:sz w:val="22"/>
          <w:szCs w:val="22"/>
          <w:lang w:val="hr-HR"/>
        </w:rPr>
        <w:t xml:space="preserve">nisu zadovoljni </w:t>
      </w:r>
      <w:r w:rsidR="001B5FB0" w:rsidRPr="008D043F">
        <w:rPr>
          <w:rFonts w:asciiTheme="minorHAnsi" w:hAnsiTheme="minorHAnsi" w:cstheme="minorHAnsi"/>
          <w:b/>
          <w:sz w:val="22"/>
          <w:szCs w:val="22"/>
          <w:lang w:val="hr-HR"/>
        </w:rPr>
        <w:t>nivoom učestvovanja</w:t>
      </w:r>
      <w:r w:rsidRPr="008D043F">
        <w:rPr>
          <w:rFonts w:asciiTheme="minorHAnsi" w:hAnsiTheme="minorHAnsi" w:cstheme="minorHAnsi"/>
          <w:b/>
          <w:sz w:val="22"/>
          <w:szCs w:val="22"/>
          <w:lang w:val="hr-HR"/>
        </w:rPr>
        <w:t xml:space="preserve"> javnosti </w:t>
      </w:r>
      <w:r w:rsidRPr="008D043F">
        <w:rPr>
          <w:rFonts w:asciiTheme="minorHAnsi" w:hAnsiTheme="minorHAnsi" w:cstheme="minorHAnsi"/>
          <w:sz w:val="22"/>
          <w:szCs w:val="22"/>
          <w:lang w:val="hr-HR"/>
        </w:rPr>
        <w:t xml:space="preserve">i kvalitetom javnih </w:t>
      </w:r>
      <w:r w:rsidR="001B5FB0" w:rsidRPr="008D043F">
        <w:rPr>
          <w:rFonts w:asciiTheme="minorHAnsi" w:hAnsiTheme="minorHAnsi" w:cstheme="minorHAnsi"/>
          <w:sz w:val="22"/>
          <w:szCs w:val="22"/>
          <w:lang w:val="hr-HR"/>
        </w:rPr>
        <w:t xml:space="preserve">konsultacija </w:t>
      </w:r>
      <w:r w:rsidRPr="008D043F">
        <w:rPr>
          <w:rFonts w:asciiTheme="minorHAnsi" w:hAnsiTheme="minorHAnsi" w:cstheme="minorHAnsi"/>
          <w:sz w:val="22"/>
          <w:szCs w:val="22"/>
          <w:lang w:val="hr-HR"/>
        </w:rPr>
        <w:t xml:space="preserve">u procesima donošenja odluka (posebno u procesima procjene utjecaja na okoliš, izdavanja okolišnih dozvola, pripremi zakona, podzakonskih i drugih akata, itd). Mladi ne učestvuju u procesima donošenja odluka kako je to predviđeno Zakonom o mladima </w:t>
      </w:r>
      <w:r w:rsidR="001B5FB0" w:rsidRPr="008D043F">
        <w:rPr>
          <w:rFonts w:asciiTheme="minorHAnsi" w:eastAsiaTheme="minorHAnsi" w:hAnsiTheme="minorHAnsi" w:cstheme="minorHAnsi"/>
          <w:sz w:val="22"/>
          <w:szCs w:val="22"/>
          <w:lang w:val="hr-HR" w:eastAsia="en-US"/>
        </w:rPr>
        <w:t xml:space="preserve">Federacije </w:t>
      </w:r>
      <w:r w:rsidRPr="008D043F">
        <w:rPr>
          <w:rFonts w:asciiTheme="minorHAnsi" w:hAnsiTheme="minorHAnsi" w:cstheme="minorHAnsi"/>
          <w:sz w:val="22"/>
          <w:szCs w:val="22"/>
          <w:lang w:val="hr-HR"/>
        </w:rPr>
        <w:t>BiH.</w:t>
      </w:r>
    </w:p>
    <w:p w14:paraId="3A8DB6AE" w14:textId="77777777"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Iz navedenog, zaključuje se da postoji potreba za jačanjem svijesti javnosti o važnosti zaštite okoliša, </w:t>
      </w:r>
      <w:r w:rsidR="001B5FB0" w:rsidRPr="008D043F">
        <w:rPr>
          <w:rFonts w:asciiTheme="minorHAnsi" w:hAnsiTheme="minorHAnsi" w:cstheme="minorHAnsi"/>
          <w:b/>
          <w:sz w:val="22"/>
          <w:szCs w:val="22"/>
          <w:lang w:val="hr-HR"/>
        </w:rPr>
        <w:t xml:space="preserve">osiguravanjem </w:t>
      </w:r>
      <w:r w:rsidRPr="008D043F">
        <w:rPr>
          <w:rFonts w:asciiTheme="minorHAnsi" w:hAnsiTheme="minorHAnsi" w:cstheme="minorHAnsi"/>
          <w:b/>
          <w:sz w:val="22"/>
          <w:szCs w:val="22"/>
          <w:lang w:val="hr-HR"/>
        </w:rPr>
        <w:t>adekvatnog pristupa informacijama i efikasnim učešćem javnosti u procesima donošenja odluka koje se tiču okoliša, s fokusom na uključenost žena, mladih i socijalno osjetljivih grupa.</w:t>
      </w:r>
    </w:p>
    <w:p w14:paraId="69A61517"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onitoring i izvještavanje</w:t>
      </w:r>
    </w:p>
    <w:p w14:paraId="2383F211" w14:textId="71A4A7A6"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je uspostavljen efikasan sistem prikupljanja, prijenosa i validacije podataka, te izvještavanja o okolišu. Konkretno, nije ispunjena zakonska obaveza za uspostavu jedinstvenog </w:t>
      </w:r>
      <w:r w:rsidR="001B5FB0" w:rsidRPr="008D043F">
        <w:rPr>
          <w:rFonts w:asciiTheme="minorHAnsi" w:hAnsiTheme="minorHAnsi" w:cstheme="minorHAnsi"/>
          <w:sz w:val="22"/>
          <w:szCs w:val="22"/>
          <w:lang w:val="hr-HR"/>
        </w:rPr>
        <w:t>i</w:t>
      </w:r>
      <w:r w:rsidR="007A33AC" w:rsidRPr="008D043F">
        <w:rPr>
          <w:rFonts w:asciiTheme="minorHAnsi" w:hAnsiTheme="minorHAnsi" w:cstheme="minorHAnsi"/>
          <w:sz w:val="22"/>
          <w:szCs w:val="22"/>
          <w:lang w:val="hr-HR"/>
        </w:rPr>
        <w:t>nformacionog</w:t>
      </w:r>
      <w:r w:rsidR="001B5FB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istema zaštite okoliša u skladu s odredbama Zakona o zaštiti okoliša. Postoji praksa prikupljanja podataka u okviru pojedinih oblasti (otpad, vode), ali ti podaci nisu integrirani u jedinstven </w:t>
      </w:r>
      <w:r w:rsidR="001B5FB0" w:rsidRPr="008D043F">
        <w:rPr>
          <w:rFonts w:asciiTheme="minorHAnsi" w:hAnsiTheme="minorHAnsi" w:cstheme="minorHAnsi"/>
          <w:sz w:val="22"/>
          <w:szCs w:val="22"/>
          <w:lang w:val="hr-HR"/>
        </w:rPr>
        <w:t>i</w:t>
      </w:r>
      <w:r w:rsidR="007A33AC" w:rsidRPr="008D043F">
        <w:rPr>
          <w:rFonts w:asciiTheme="minorHAnsi" w:hAnsiTheme="minorHAnsi" w:cstheme="minorHAnsi"/>
          <w:sz w:val="22"/>
          <w:szCs w:val="22"/>
          <w:lang w:val="hr-HR"/>
        </w:rPr>
        <w:t>nformacioni</w:t>
      </w:r>
      <w:r w:rsidR="001B5FB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istem.</w:t>
      </w:r>
    </w:p>
    <w:p w14:paraId="17EA406F" w14:textId="38D569F4"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prethodnim godinama uspostavljeno je nekoliko formalnih mehanizama za prijenos podataka i informacija među institucijama koje se bave pitanjima okoliša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a </w:t>
      </w:r>
      <w:r w:rsidR="001B5FB0" w:rsidRPr="008D043F">
        <w:rPr>
          <w:rFonts w:asciiTheme="minorHAnsi" w:hAnsiTheme="minorHAnsi" w:cstheme="minorHAnsi"/>
          <w:sz w:val="22"/>
          <w:szCs w:val="22"/>
          <w:lang w:val="hr-HR"/>
        </w:rPr>
        <w:t xml:space="preserve">osnovu </w:t>
      </w:r>
      <w:r w:rsidRPr="008D043F">
        <w:rPr>
          <w:rFonts w:asciiTheme="minorHAnsi" w:hAnsiTheme="minorHAnsi" w:cstheme="minorHAnsi"/>
          <w:sz w:val="22"/>
          <w:szCs w:val="22"/>
          <w:lang w:val="hr-HR"/>
        </w:rPr>
        <w:t xml:space="preserve">postojeće zakonske regulative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spostavljeni su:</w:t>
      </w:r>
    </w:p>
    <w:p w14:paraId="10B69607" w14:textId="020C0B5E" w:rsidR="00FE4DFE" w:rsidRPr="008D043F" w:rsidRDefault="007A33AC" w:rsidP="0068355A">
      <w:pPr>
        <w:numPr>
          <w:ilvl w:val="0"/>
          <w:numId w:val="5"/>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formacioni</w:t>
      </w:r>
      <w:r w:rsidR="00FE4DFE" w:rsidRPr="008D043F">
        <w:rPr>
          <w:rFonts w:asciiTheme="minorHAnsi" w:hAnsiTheme="minorHAnsi" w:cstheme="minorHAnsi"/>
          <w:sz w:val="22"/>
          <w:szCs w:val="22"/>
          <w:lang w:val="hr-HR"/>
        </w:rPr>
        <w:t xml:space="preserve"> sistem upravljanja otpadom </w:t>
      </w:r>
      <w:r w:rsidR="001B5FB0" w:rsidRPr="008D043F">
        <w:rPr>
          <w:rFonts w:asciiTheme="minorHAnsi" w:hAnsiTheme="minorHAnsi" w:cstheme="minorHAnsi"/>
          <w:sz w:val="22"/>
          <w:szCs w:val="22"/>
          <w:lang w:val="hr-HR"/>
        </w:rPr>
        <w:t>‒</w:t>
      </w:r>
      <w:r w:rsidR="00FE4DFE" w:rsidRPr="008D043F">
        <w:rPr>
          <w:rFonts w:asciiTheme="minorHAnsi" w:hAnsiTheme="minorHAnsi" w:cstheme="minorHAnsi"/>
          <w:sz w:val="22"/>
          <w:szCs w:val="22"/>
          <w:lang w:val="hr-HR"/>
        </w:rPr>
        <w:t xml:space="preserve"> u Fondu za zaštitu okoliša Federacije </w:t>
      </w:r>
      <w:r w:rsidR="00A01E8F" w:rsidRPr="008D043F">
        <w:rPr>
          <w:rFonts w:asciiTheme="minorHAnsi" w:hAnsiTheme="minorHAnsi" w:cstheme="minorHAnsi"/>
          <w:sz w:val="22"/>
          <w:szCs w:val="22"/>
          <w:lang w:val="hr-HR"/>
        </w:rPr>
        <w:t>BiH</w:t>
      </w:r>
      <w:r w:rsidR="001B5FB0" w:rsidRPr="008D043F">
        <w:rPr>
          <w:rFonts w:asciiTheme="minorHAnsi" w:hAnsiTheme="minorHAnsi" w:cstheme="minorHAnsi"/>
          <w:sz w:val="22"/>
          <w:szCs w:val="22"/>
          <w:lang w:val="hr-HR"/>
        </w:rPr>
        <w:t>;</w:t>
      </w:r>
      <w:r w:rsidR="00FE4DFE" w:rsidRPr="008D043F">
        <w:rPr>
          <w:rFonts w:asciiTheme="minorHAnsi" w:hAnsiTheme="minorHAnsi" w:cstheme="minorHAnsi"/>
          <w:sz w:val="22"/>
          <w:szCs w:val="22"/>
          <w:lang w:val="hr-HR"/>
        </w:rPr>
        <w:t xml:space="preserve"> </w:t>
      </w:r>
    </w:p>
    <w:p w14:paraId="47A64AC2" w14:textId="77777777" w:rsidR="00FE4DFE" w:rsidRPr="008D043F" w:rsidRDefault="007A33AC" w:rsidP="0068355A">
      <w:pPr>
        <w:numPr>
          <w:ilvl w:val="0"/>
          <w:numId w:val="5"/>
        </w:numPr>
        <w:spacing w:before="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formacioni</w:t>
      </w:r>
      <w:r w:rsidR="00FE4DFE" w:rsidRPr="008D043F">
        <w:rPr>
          <w:rFonts w:asciiTheme="minorHAnsi" w:hAnsiTheme="minorHAnsi" w:cstheme="minorHAnsi"/>
          <w:sz w:val="22"/>
          <w:szCs w:val="22"/>
          <w:lang w:val="hr-HR"/>
        </w:rPr>
        <w:t xml:space="preserve"> sistem voda </w:t>
      </w:r>
      <w:r w:rsidR="001B5FB0" w:rsidRPr="008D043F">
        <w:rPr>
          <w:rFonts w:asciiTheme="minorHAnsi" w:hAnsiTheme="minorHAnsi" w:cstheme="minorHAnsi"/>
          <w:sz w:val="22"/>
          <w:szCs w:val="22"/>
          <w:lang w:val="hr-HR"/>
        </w:rPr>
        <w:t>‒</w:t>
      </w:r>
      <w:r w:rsidR="00FE4DFE" w:rsidRPr="008D043F">
        <w:rPr>
          <w:rFonts w:asciiTheme="minorHAnsi" w:hAnsiTheme="minorHAnsi" w:cstheme="minorHAnsi"/>
          <w:sz w:val="22"/>
          <w:szCs w:val="22"/>
          <w:lang w:val="hr-HR"/>
        </w:rPr>
        <w:t xml:space="preserve"> na </w:t>
      </w:r>
      <w:r w:rsidR="001B5FB0" w:rsidRPr="008D043F">
        <w:rPr>
          <w:rFonts w:asciiTheme="minorHAnsi" w:hAnsiTheme="minorHAnsi" w:cstheme="minorHAnsi"/>
          <w:sz w:val="22"/>
          <w:szCs w:val="22"/>
          <w:lang w:val="hr-HR"/>
        </w:rPr>
        <w:t xml:space="preserve">nivou </w:t>
      </w:r>
      <w:r w:rsidR="00FE4DFE" w:rsidRPr="008D043F">
        <w:rPr>
          <w:rFonts w:asciiTheme="minorHAnsi" w:hAnsiTheme="minorHAnsi" w:cstheme="minorHAnsi"/>
          <w:sz w:val="22"/>
          <w:szCs w:val="22"/>
          <w:lang w:val="hr-HR"/>
        </w:rPr>
        <w:t>vodnih područja (za vodno područje rijeke Save sistemom upravlja Agencija za vodno područje rijeke Save, a za vodno područje Jadranskog mora Agencija za vodno područje Jadranskog mora).</w:t>
      </w:r>
    </w:p>
    <w:p w14:paraId="518EC181" w14:textId="561E5141"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novom Zakonu o zaštiti okoliša uspostavu, razvoj, vođenje i koordinaciju jedinstvenog </w:t>
      </w:r>
      <w:r w:rsidR="007A33AC" w:rsidRPr="008D043F">
        <w:rPr>
          <w:rFonts w:asciiTheme="minorHAnsi" w:hAnsiTheme="minorHAnsi" w:cstheme="minorHAnsi"/>
          <w:sz w:val="22"/>
          <w:szCs w:val="22"/>
          <w:lang w:val="hr-HR"/>
        </w:rPr>
        <w:t>informacionog</w:t>
      </w:r>
      <w:r w:rsidR="001B5FB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istema zaštite okoliša u Federaciji obavlja Federalno ministarstvo okoliša i turizma u </w:t>
      </w:r>
      <w:r w:rsidR="001B5FB0" w:rsidRPr="008D043F">
        <w:rPr>
          <w:rFonts w:asciiTheme="minorHAnsi" w:hAnsiTheme="minorHAnsi" w:cstheme="minorHAnsi"/>
          <w:sz w:val="22"/>
          <w:szCs w:val="22"/>
          <w:lang w:val="hr-HR"/>
        </w:rPr>
        <w:t xml:space="preserve">saradnji </w:t>
      </w:r>
      <w:r w:rsidRPr="008D043F">
        <w:rPr>
          <w:rFonts w:asciiTheme="minorHAnsi" w:hAnsiTheme="minorHAnsi" w:cstheme="minorHAnsi"/>
          <w:sz w:val="22"/>
          <w:szCs w:val="22"/>
          <w:lang w:val="hr-HR"/>
        </w:rPr>
        <w:t xml:space="preserve">s Fondom za zaštitu okoliš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ključkom Vlade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a 170. sjednice (od 28.</w:t>
      </w:r>
      <w:r w:rsidR="002A0190" w:rsidRPr="008D043F">
        <w:rPr>
          <w:rFonts w:asciiTheme="minorHAnsi" w:hAnsiTheme="minorHAnsi" w:cstheme="minorHAnsi"/>
          <w:sz w:val="22"/>
          <w:szCs w:val="22"/>
          <w:lang w:val="hr-HR"/>
        </w:rPr>
        <w:t>0</w:t>
      </w:r>
      <w:r w:rsidRPr="008D043F">
        <w:rPr>
          <w:rFonts w:asciiTheme="minorHAnsi" w:hAnsiTheme="minorHAnsi" w:cstheme="minorHAnsi"/>
          <w:sz w:val="22"/>
          <w:szCs w:val="22"/>
          <w:lang w:val="hr-HR"/>
        </w:rPr>
        <w:t xml:space="preserve">1.2019.) određeno je da razvoj </w:t>
      </w:r>
      <w:r w:rsidR="007A33AC" w:rsidRPr="008D043F">
        <w:rPr>
          <w:rFonts w:asciiTheme="minorHAnsi" w:hAnsiTheme="minorHAnsi" w:cstheme="minorHAnsi"/>
          <w:sz w:val="22"/>
          <w:szCs w:val="22"/>
          <w:lang w:val="hr-HR"/>
        </w:rPr>
        <w:t>informacionog</w:t>
      </w:r>
      <w:r w:rsidR="001B5FB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istema za okoliš i prirodu vrši Fond za zaštitu okoliš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da su </w:t>
      </w:r>
      <w:r w:rsidR="001B5FB0" w:rsidRPr="008D043F">
        <w:rPr>
          <w:rFonts w:asciiTheme="minorHAnsi" w:hAnsiTheme="minorHAnsi" w:cstheme="minorHAnsi"/>
          <w:sz w:val="22"/>
          <w:szCs w:val="22"/>
          <w:lang w:val="hr-HR"/>
        </w:rPr>
        <w:t xml:space="preserve">ih </w:t>
      </w:r>
      <w:r w:rsidRPr="008D043F">
        <w:rPr>
          <w:rFonts w:asciiTheme="minorHAnsi" w:hAnsiTheme="minorHAnsi" w:cstheme="minorHAnsi"/>
          <w:sz w:val="22"/>
          <w:szCs w:val="22"/>
          <w:lang w:val="hr-HR"/>
        </w:rPr>
        <w:t xml:space="preserve">nadležne institucije Federacije, koje raspolažu određenim podacima i informacijama za komponente okoliša (zrak, vode, zemljište/tlo, priroda, upravljanje otpadom), dužne redovno </w:t>
      </w:r>
      <w:r w:rsidR="001B5FB0" w:rsidRPr="008D043F">
        <w:rPr>
          <w:rFonts w:asciiTheme="minorHAnsi" w:hAnsiTheme="minorHAnsi" w:cstheme="minorHAnsi"/>
          <w:sz w:val="22"/>
          <w:szCs w:val="22"/>
          <w:lang w:val="hr-HR"/>
        </w:rPr>
        <w:t xml:space="preserve">dostavljati </w:t>
      </w:r>
      <w:r w:rsidRPr="008D043F">
        <w:rPr>
          <w:rFonts w:asciiTheme="minorHAnsi" w:hAnsiTheme="minorHAnsi" w:cstheme="minorHAnsi"/>
          <w:sz w:val="22"/>
          <w:szCs w:val="22"/>
          <w:lang w:val="hr-HR"/>
        </w:rPr>
        <w:t xml:space="preserve">Fondu za zaštitu okoliš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integralnu obradu i uspostavu jedinstvenog </w:t>
      </w:r>
      <w:r w:rsidR="007A33AC" w:rsidRPr="008D043F">
        <w:rPr>
          <w:rFonts w:asciiTheme="minorHAnsi" w:hAnsiTheme="minorHAnsi" w:cstheme="minorHAnsi"/>
          <w:sz w:val="22"/>
          <w:szCs w:val="22"/>
          <w:lang w:val="hr-HR"/>
        </w:rPr>
        <w:t xml:space="preserve">informacionog </w:t>
      </w:r>
      <w:r w:rsidRPr="008D043F">
        <w:rPr>
          <w:rFonts w:asciiTheme="minorHAnsi" w:hAnsiTheme="minorHAnsi" w:cstheme="minorHAnsi"/>
          <w:sz w:val="22"/>
          <w:szCs w:val="22"/>
          <w:lang w:val="hr-HR"/>
        </w:rPr>
        <w:t>sistema za okoliš i izradu periodičnih izvještaja o stanju okoliša.</w:t>
      </w:r>
      <w:r w:rsidR="006B544B" w:rsidRPr="008D043F">
        <w:rPr>
          <w:rFonts w:asciiTheme="minorHAnsi" w:hAnsiTheme="minorHAnsi" w:cstheme="minorHAnsi"/>
          <w:sz w:val="22"/>
          <w:szCs w:val="22"/>
          <w:lang w:val="hr-HR"/>
        </w:rPr>
        <w:t xml:space="preserve"> </w:t>
      </w:r>
    </w:p>
    <w:p w14:paraId="6CA24136" w14:textId="3BB14B79" w:rsidR="00FE4DFE" w:rsidRPr="008D043F" w:rsidRDefault="00FE4DFE" w:rsidP="0068355A">
      <w:pPr>
        <w:spacing w:line="276" w:lineRule="auto"/>
        <w:rPr>
          <w:rFonts w:asciiTheme="minorHAnsi" w:hAnsiTheme="minorHAnsi" w:cstheme="minorHAnsi"/>
          <w:b/>
          <w:i/>
          <w:iCs/>
          <w:sz w:val="20"/>
          <w:szCs w:val="20"/>
          <w:lang w:val="hr-HR"/>
        </w:rPr>
      </w:pPr>
      <w:bookmarkStart w:id="193" w:name="_Toc109842453"/>
      <w:r w:rsidRPr="008D043F">
        <w:rPr>
          <w:rFonts w:asciiTheme="minorHAnsi" w:hAnsiTheme="minorHAnsi" w:cstheme="minorHAnsi"/>
          <w:b/>
          <w:i/>
          <w:iCs/>
          <w:color w:val="000000" w:themeColor="text1"/>
          <w:sz w:val="20"/>
          <w:szCs w:val="20"/>
          <w:lang w:val="hr-HR"/>
        </w:rPr>
        <w:t xml:space="preserve">Tabela </w:t>
      </w:r>
      <w:bookmarkStart w:id="194" w:name="tabela24"/>
      <w:r w:rsidR="00FD66AF" w:rsidRPr="008D043F">
        <w:rPr>
          <w:rFonts w:asciiTheme="minorHAnsi" w:hAnsiTheme="minorHAnsi" w:cstheme="minorHAnsi"/>
          <w:b/>
          <w:i/>
          <w:iCs/>
          <w:sz w:val="20"/>
          <w:szCs w:val="20"/>
          <w:lang w:val="hr-HR"/>
        </w:rPr>
        <w:fldChar w:fldCharType="begin"/>
      </w:r>
      <w:r w:rsidR="00FD66AF" w:rsidRPr="008D043F">
        <w:rPr>
          <w:rFonts w:asciiTheme="minorHAnsi" w:hAnsiTheme="minorHAnsi" w:cstheme="minorHAnsi"/>
          <w:b/>
          <w:i/>
          <w:iCs/>
          <w:sz w:val="20"/>
          <w:szCs w:val="20"/>
          <w:lang w:val="hr-HR"/>
        </w:rPr>
        <w:instrText xml:space="preserve"> SEQ Tabela \* ARABIC </w:instrText>
      </w:r>
      <w:r w:rsidR="00FD66AF" w:rsidRPr="008D043F">
        <w:rPr>
          <w:rFonts w:asciiTheme="minorHAnsi" w:hAnsiTheme="minorHAnsi" w:cstheme="minorHAnsi"/>
          <w:b/>
          <w:i/>
          <w:iCs/>
          <w:sz w:val="20"/>
          <w:szCs w:val="20"/>
          <w:lang w:val="hr-HR"/>
        </w:rPr>
        <w:fldChar w:fldCharType="separate"/>
      </w:r>
      <w:r w:rsidR="009B278D">
        <w:rPr>
          <w:rFonts w:asciiTheme="minorHAnsi" w:hAnsiTheme="minorHAnsi" w:cstheme="minorHAnsi"/>
          <w:b/>
          <w:i/>
          <w:iCs/>
          <w:noProof/>
          <w:sz w:val="20"/>
          <w:szCs w:val="20"/>
          <w:lang w:val="hr-HR"/>
        </w:rPr>
        <w:t>24</w:t>
      </w:r>
      <w:r w:rsidR="00FD66AF" w:rsidRPr="008D043F">
        <w:rPr>
          <w:rFonts w:asciiTheme="minorHAnsi" w:hAnsiTheme="minorHAnsi" w:cstheme="minorHAnsi"/>
          <w:b/>
          <w:i/>
          <w:iCs/>
          <w:sz w:val="20"/>
          <w:szCs w:val="20"/>
          <w:lang w:val="hr-HR"/>
        </w:rPr>
        <w:fldChar w:fldCharType="end"/>
      </w:r>
      <w:bookmarkEnd w:id="194"/>
      <w:r w:rsidRPr="008D043F">
        <w:rPr>
          <w:rFonts w:asciiTheme="minorHAnsi" w:hAnsiTheme="minorHAnsi" w:cstheme="minorHAnsi"/>
          <w:b/>
          <w:i/>
          <w:iCs/>
          <w:color w:val="000000" w:themeColor="text1"/>
          <w:sz w:val="20"/>
          <w:szCs w:val="20"/>
          <w:lang w:val="hr-HR"/>
        </w:rPr>
        <w:t xml:space="preserve">: </w:t>
      </w:r>
      <w:r w:rsidRPr="008D043F">
        <w:rPr>
          <w:rFonts w:asciiTheme="minorHAnsi" w:hAnsiTheme="minorHAnsi" w:cstheme="minorHAnsi"/>
          <w:bCs/>
          <w:i/>
          <w:iCs/>
          <w:color w:val="000000" w:themeColor="text1"/>
          <w:sz w:val="20"/>
          <w:szCs w:val="20"/>
          <w:lang w:val="hr-HR"/>
        </w:rPr>
        <w:t xml:space="preserve">Nadležnosti za prikupljanje podataka o okolišu u </w:t>
      </w:r>
      <w:r w:rsidR="001B5FB0" w:rsidRPr="008D043F">
        <w:rPr>
          <w:rFonts w:asciiTheme="minorHAnsi" w:hAnsiTheme="minorHAnsi" w:cstheme="minorHAnsi"/>
          <w:bCs/>
          <w:i/>
          <w:iCs/>
          <w:color w:val="000000" w:themeColor="text1"/>
          <w:sz w:val="20"/>
          <w:szCs w:val="20"/>
          <w:lang w:val="hr-HR"/>
        </w:rPr>
        <w:t xml:space="preserve">Federaciji </w:t>
      </w:r>
      <w:r w:rsidRPr="008D043F">
        <w:rPr>
          <w:rFonts w:asciiTheme="minorHAnsi" w:hAnsiTheme="minorHAnsi" w:cstheme="minorHAnsi"/>
          <w:bCs/>
          <w:i/>
          <w:iCs/>
          <w:color w:val="000000" w:themeColor="text1"/>
          <w:sz w:val="20"/>
          <w:szCs w:val="20"/>
          <w:lang w:val="hr-HR"/>
        </w:rPr>
        <w:t>BiH</w:t>
      </w:r>
      <w:bookmarkEnd w:id="193"/>
    </w:p>
    <w:tbl>
      <w:tblPr>
        <w:tblW w:w="489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0A0" w:firstRow="1" w:lastRow="0" w:firstColumn="1" w:lastColumn="0" w:noHBand="0" w:noVBand="0"/>
      </w:tblPr>
      <w:tblGrid>
        <w:gridCol w:w="2392"/>
        <w:gridCol w:w="6647"/>
      </w:tblGrid>
      <w:tr w:rsidR="00FE4DFE" w:rsidRPr="008D043F" w14:paraId="23EFF8A9" w14:textId="77777777" w:rsidTr="00903AE3">
        <w:trPr>
          <w:trHeight w:val="323"/>
          <w:tblHeader/>
        </w:trPr>
        <w:tc>
          <w:tcPr>
            <w:tcW w:w="5000" w:type="pct"/>
            <w:gridSpan w:val="2"/>
            <w:shd w:val="clear" w:color="auto" w:fill="009D73"/>
            <w:vAlign w:val="center"/>
          </w:tcPr>
          <w:p w14:paraId="27AC9C2B" w14:textId="2C2BC91F" w:rsidR="00FE4DFE" w:rsidRPr="008D043F" w:rsidRDefault="00FE4DF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Nadležnosti za prikupljanje podataka o okolišu u Federaciji </w:t>
            </w:r>
            <w:r w:rsidR="00C549CE" w:rsidRPr="008D043F">
              <w:rPr>
                <w:rFonts w:asciiTheme="minorHAnsi" w:hAnsiTheme="minorHAnsi" w:cstheme="minorHAnsi"/>
                <w:b/>
                <w:color w:val="FFFFFF" w:themeColor="background1"/>
                <w:sz w:val="18"/>
                <w:szCs w:val="18"/>
                <w:lang w:val="hr-HR"/>
              </w:rPr>
              <w:t>BiH</w:t>
            </w:r>
          </w:p>
        </w:tc>
      </w:tr>
      <w:tr w:rsidR="00FE4DFE" w:rsidRPr="008D043F" w14:paraId="36384426" w14:textId="77777777" w:rsidTr="00903AE3">
        <w:trPr>
          <w:trHeight w:val="323"/>
          <w:tblHeader/>
        </w:trPr>
        <w:tc>
          <w:tcPr>
            <w:tcW w:w="1323" w:type="pct"/>
            <w:shd w:val="clear" w:color="auto" w:fill="009D73"/>
            <w:vAlign w:val="center"/>
            <w:hideMark/>
          </w:tcPr>
          <w:p w14:paraId="48233978" w14:textId="77777777" w:rsidR="00FE4DFE" w:rsidRPr="008D043F" w:rsidRDefault="00FE4DF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dležna institucija</w:t>
            </w:r>
          </w:p>
        </w:tc>
        <w:tc>
          <w:tcPr>
            <w:tcW w:w="3677" w:type="pct"/>
            <w:shd w:val="clear" w:color="auto" w:fill="009D73"/>
            <w:vAlign w:val="center"/>
            <w:hideMark/>
          </w:tcPr>
          <w:p w14:paraId="0A6094C7" w14:textId="77777777" w:rsidR="00FE4DFE" w:rsidRPr="008D043F" w:rsidRDefault="00FE4DF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Zakonske obaveze u domenu prikupljanja i obrade podataka</w:t>
            </w:r>
          </w:p>
        </w:tc>
      </w:tr>
      <w:tr w:rsidR="00FE4DFE" w:rsidRPr="008D043F" w14:paraId="70EC153D" w14:textId="77777777" w:rsidTr="00903AE3">
        <w:trPr>
          <w:trHeight w:val="391"/>
        </w:trPr>
        <w:tc>
          <w:tcPr>
            <w:tcW w:w="1323" w:type="pct"/>
            <w:vAlign w:val="center"/>
            <w:hideMark/>
          </w:tcPr>
          <w:p w14:paraId="279B45F1"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o ministarstvo okoliša i turizma</w:t>
            </w:r>
          </w:p>
        </w:tc>
        <w:tc>
          <w:tcPr>
            <w:tcW w:w="3677" w:type="pct"/>
            <w:vAlign w:val="center"/>
            <w:hideMark/>
          </w:tcPr>
          <w:p w14:paraId="0AD6E3C1" w14:textId="5B8D814A"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ćenje, analiza i ocjena stanja okoliša, prikupljanje i objedinjavanje prikupljenih podataka i informacija o okolišu, uspostava i upravljanje sistemom izvještavanja i </w:t>
            </w:r>
            <w:r w:rsidRPr="008D043F">
              <w:rPr>
                <w:rFonts w:asciiTheme="minorHAnsi" w:hAnsiTheme="minorHAnsi" w:cstheme="minorHAnsi"/>
                <w:sz w:val="18"/>
                <w:szCs w:val="18"/>
                <w:lang w:val="hr-HR"/>
              </w:rPr>
              <w:lastRenderedPageBreak/>
              <w:t xml:space="preserve">informiranja o okolišu u Federaciji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vođenje registra o zagađiva čima i zagađenjima svih komponenti okoliša, vođenje odgovarajućih baza podataka o okolišu</w:t>
            </w:r>
            <w:r w:rsidR="001B5FB0"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upis u registar sistema za ekološko upravljanje i nezavisno ocjenjivajne EMAS, izrada Izvještaja o stanju okoliša (prema Zakonu o </w:t>
            </w:r>
            <w:r w:rsidR="001B5FB0" w:rsidRPr="008D043F">
              <w:rPr>
                <w:rFonts w:asciiTheme="minorHAnsi" w:hAnsiTheme="minorHAnsi" w:cstheme="minorHAnsi"/>
                <w:sz w:val="18"/>
                <w:szCs w:val="18"/>
                <w:lang w:val="hr-HR"/>
              </w:rPr>
              <w:t xml:space="preserve">zaštiti </w:t>
            </w:r>
            <w:r w:rsidRPr="008D043F">
              <w:rPr>
                <w:rFonts w:asciiTheme="minorHAnsi" w:hAnsiTheme="minorHAnsi" w:cstheme="minorHAnsi"/>
                <w:sz w:val="18"/>
                <w:szCs w:val="18"/>
                <w:lang w:val="hr-HR"/>
              </w:rPr>
              <w:t xml:space="preserve">okoliša </w:t>
            </w:r>
            <w:r w:rsidR="001B5FB0"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w:t>
            </w:r>
          </w:p>
        </w:tc>
      </w:tr>
      <w:tr w:rsidR="00FE4DFE" w:rsidRPr="008D043F" w14:paraId="738700E6" w14:textId="77777777" w:rsidTr="00903AE3">
        <w:trPr>
          <w:trHeight w:val="391"/>
        </w:trPr>
        <w:tc>
          <w:tcPr>
            <w:tcW w:w="1323" w:type="pct"/>
            <w:vAlign w:val="center"/>
            <w:hideMark/>
          </w:tcPr>
          <w:p w14:paraId="2BF7B2DB"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i zavod za statistiku</w:t>
            </w:r>
          </w:p>
        </w:tc>
        <w:tc>
          <w:tcPr>
            <w:tcW w:w="3677" w:type="pct"/>
            <w:vAlign w:val="center"/>
            <w:hideMark/>
          </w:tcPr>
          <w:p w14:paraId="58955266"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rši stručne i druge poslove iz nadležnosti Federacije koji se odnose na statistička istraživanja u Federaciji, među kojima je i oblast okoliša (prema Zakonu o federalnim ministarstvima i drugim tijelima federalne uprave)</w:t>
            </w:r>
          </w:p>
        </w:tc>
      </w:tr>
      <w:tr w:rsidR="00FE4DFE" w:rsidRPr="008D043F" w14:paraId="08BB5B18" w14:textId="77777777" w:rsidTr="00903AE3">
        <w:trPr>
          <w:trHeight w:val="391"/>
        </w:trPr>
        <w:tc>
          <w:tcPr>
            <w:tcW w:w="1323" w:type="pct"/>
            <w:vAlign w:val="center"/>
            <w:hideMark/>
          </w:tcPr>
          <w:p w14:paraId="1D3A5C56" w14:textId="1B31A2F0"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ond za zaštitu okoliša Federacije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w:t>
            </w:r>
          </w:p>
        </w:tc>
        <w:tc>
          <w:tcPr>
            <w:tcW w:w="3677" w:type="pct"/>
            <w:vAlign w:val="center"/>
            <w:hideMark/>
          </w:tcPr>
          <w:p w14:paraId="62F50E8E"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dležan je za:</w:t>
            </w:r>
          </w:p>
          <w:p w14:paraId="6E3C4A14" w14:textId="64B00B25" w:rsidR="00FE4DFE" w:rsidRPr="008D043F" w:rsidRDefault="00FE4DFE" w:rsidP="0068355A">
            <w:pPr>
              <w:numPr>
                <w:ilvl w:val="0"/>
                <w:numId w:val="241"/>
              </w:numPr>
              <w:spacing w:line="276" w:lineRule="auto"/>
              <w:ind w:left="391" w:hanging="28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u, razvoj, vođenje i koordinaciju jedinstvenog </w:t>
            </w:r>
            <w:r w:rsidR="007A33AC" w:rsidRPr="008D043F">
              <w:rPr>
                <w:rFonts w:asciiTheme="minorHAnsi" w:hAnsiTheme="minorHAnsi" w:cstheme="minorHAnsi"/>
                <w:sz w:val="18"/>
                <w:szCs w:val="18"/>
                <w:lang w:val="hr-HR"/>
              </w:rPr>
              <w:t>informacionog</w:t>
            </w:r>
            <w:r w:rsidR="001B5F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istema zaštite okoliša u Federaciji BiH (prema Zakonu o </w:t>
            </w:r>
            <w:r w:rsidR="001B5FB0" w:rsidRPr="008D043F">
              <w:rPr>
                <w:rFonts w:asciiTheme="minorHAnsi" w:hAnsiTheme="minorHAnsi" w:cstheme="minorHAnsi"/>
                <w:sz w:val="18"/>
                <w:szCs w:val="18"/>
                <w:lang w:val="hr-HR"/>
              </w:rPr>
              <w:t>zaštiti</w:t>
            </w:r>
            <w:r w:rsidRPr="008D043F">
              <w:rPr>
                <w:rFonts w:asciiTheme="minorHAnsi" w:hAnsiTheme="minorHAnsi" w:cstheme="minorHAnsi"/>
                <w:sz w:val="18"/>
                <w:szCs w:val="18"/>
                <w:lang w:val="hr-HR"/>
              </w:rPr>
              <w:t xml:space="preserve"> okoliša i Zaključku Vlade Federacije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od 28.</w:t>
            </w:r>
            <w:r w:rsidR="001B5F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1.</w:t>
            </w:r>
            <w:r w:rsidR="001B5F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19.)</w:t>
            </w:r>
          </w:p>
          <w:p w14:paraId="19F2E212" w14:textId="77777777" w:rsidR="00FE4DFE" w:rsidRPr="008D043F" w:rsidRDefault="00FE4DFE" w:rsidP="0068355A">
            <w:pPr>
              <w:numPr>
                <w:ilvl w:val="0"/>
                <w:numId w:val="241"/>
              </w:numPr>
              <w:spacing w:line="276" w:lineRule="auto"/>
              <w:ind w:left="391" w:hanging="28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u, razvoj, vođenje </w:t>
            </w:r>
            <w:r w:rsidR="007A33AC" w:rsidRPr="008D043F">
              <w:rPr>
                <w:rFonts w:asciiTheme="minorHAnsi" w:hAnsiTheme="minorHAnsi" w:cstheme="minorHAnsi"/>
                <w:sz w:val="18"/>
                <w:szCs w:val="18"/>
                <w:lang w:val="hr-HR"/>
              </w:rPr>
              <w:t xml:space="preserve">informacionog </w:t>
            </w:r>
            <w:r w:rsidRPr="008D043F">
              <w:rPr>
                <w:rFonts w:asciiTheme="minorHAnsi" w:hAnsiTheme="minorHAnsi" w:cstheme="minorHAnsi"/>
                <w:sz w:val="18"/>
                <w:szCs w:val="18"/>
                <w:lang w:val="hr-HR"/>
              </w:rPr>
              <w:t xml:space="preserve">sistema upravljanja otpadom (prema Zakonu o upravljanju otpadom </w:t>
            </w:r>
            <w:r w:rsidR="001B5FB0"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w:t>
            </w:r>
          </w:p>
          <w:p w14:paraId="15D7894F" w14:textId="77777777" w:rsidR="00FE4DFE" w:rsidRPr="008D043F" w:rsidRDefault="00FE4DFE" w:rsidP="0068355A">
            <w:pPr>
              <w:numPr>
                <w:ilvl w:val="0"/>
                <w:numId w:val="241"/>
              </w:numPr>
              <w:spacing w:line="276" w:lineRule="auto"/>
              <w:ind w:left="391" w:hanging="28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u i razvoj </w:t>
            </w:r>
            <w:r w:rsidR="007A33AC" w:rsidRPr="008D043F">
              <w:rPr>
                <w:rFonts w:asciiTheme="minorHAnsi" w:hAnsiTheme="minorHAnsi" w:cstheme="minorHAnsi"/>
                <w:sz w:val="18"/>
                <w:szCs w:val="18"/>
                <w:lang w:val="hr-HR"/>
              </w:rPr>
              <w:t>informacionog</w:t>
            </w:r>
            <w:r w:rsidR="001B5F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istema zaštite prirode do momenta uspostave Federalnog zavoda za zaštitu prirode (prema Zakonu o zaštiti prirode </w:t>
            </w:r>
            <w:r w:rsidR="001B5FB0"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 i Zaključku Vlade Federacije BiH broj 146/2018 od 01.</w:t>
            </w:r>
            <w:r w:rsidR="001B5F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02.</w:t>
            </w:r>
            <w:r w:rsidR="001B5F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18. godine)</w:t>
            </w:r>
          </w:p>
        </w:tc>
      </w:tr>
      <w:tr w:rsidR="00FE4DFE" w:rsidRPr="008D043F" w14:paraId="422DBFB8" w14:textId="77777777" w:rsidTr="00903AE3">
        <w:trPr>
          <w:trHeight w:val="391"/>
        </w:trPr>
        <w:tc>
          <w:tcPr>
            <w:tcW w:w="1323" w:type="pct"/>
            <w:vAlign w:val="center"/>
            <w:hideMark/>
          </w:tcPr>
          <w:p w14:paraId="16A24E76" w14:textId="4912A894"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gencije za vode u Federaciji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Agencija za vodno područje Jadranskog mora, Agencija za vodno područje rijeke Save)</w:t>
            </w:r>
          </w:p>
        </w:tc>
        <w:tc>
          <w:tcPr>
            <w:tcW w:w="3677" w:type="pct"/>
            <w:vAlign w:val="center"/>
            <w:hideMark/>
          </w:tcPr>
          <w:p w14:paraId="6BA8B4D2" w14:textId="01F11BBC"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rganiziraju hidrološki monitoring i monitoring </w:t>
            </w:r>
            <w:r w:rsidR="00AD5C97" w:rsidRPr="008D043F">
              <w:rPr>
                <w:rFonts w:asciiTheme="minorHAnsi" w:hAnsiTheme="minorHAnsi" w:cstheme="minorHAnsi"/>
                <w:sz w:val="18"/>
                <w:szCs w:val="18"/>
                <w:lang w:val="hr-HR"/>
              </w:rPr>
              <w:t xml:space="preserve">kvaliteta </w:t>
            </w:r>
            <w:r w:rsidRPr="008D043F">
              <w:rPr>
                <w:rFonts w:asciiTheme="minorHAnsi" w:hAnsiTheme="minorHAnsi" w:cstheme="minorHAnsi"/>
                <w:sz w:val="18"/>
                <w:szCs w:val="18"/>
                <w:lang w:val="hr-HR"/>
              </w:rPr>
              <w:t xml:space="preserve">vode, monitoring ekološkog stanja površinskih voda, monitoring </w:t>
            </w:r>
            <w:r w:rsidR="00AD5C97" w:rsidRPr="008D043F">
              <w:rPr>
                <w:rFonts w:asciiTheme="minorHAnsi" w:hAnsiTheme="minorHAnsi" w:cstheme="minorHAnsi"/>
                <w:sz w:val="18"/>
                <w:szCs w:val="18"/>
                <w:lang w:val="hr-HR"/>
              </w:rPr>
              <w:t xml:space="preserve">kvaliteta </w:t>
            </w:r>
            <w:r w:rsidRPr="008D043F">
              <w:rPr>
                <w:rFonts w:asciiTheme="minorHAnsi" w:hAnsiTheme="minorHAnsi" w:cstheme="minorHAnsi"/>
                <w:sz w:val="18"/>
                <w:szCs w:val="18"/>
                <w:lang w:val="hr-HR"/>
              </w:rPr>
              <w:t xml:space="preserve">podzemnih voda. Pripremaju </w:t>
            </w:r>
            <w:r w:rsidR="00AD5C97" w:rsidRPr="008D043F">
              <w:rPr>
                <w:rFonts w:asciiTheme="minorHAnsi" w:hAnsiTheme="minorHAnsi" w:cstheme="minorHAnsi"/>
                <w:sz w:val="18"/>
                <w:szCs w:val="18"/>
                <w:lang w:val="hr-HR"/>
              </w:rPr>
              <w:t xml:space="preserve">izvještaje </w:t>
            </w:r>
            <w:r w:rsidRPr="008D043F">
              <w:rPr>
                <w:rFonts w:asciiTheme="minorHAnsi" w:hAnsiTheme="minorHAnsi" w:cstheme="minorHAnsi"/>
                <w:sz w:val="18"/>
                <w:szCs w:val="18"/>
                <w:lang w:val="hr-HR"/>
              </w:rPr>
              <w:t xml:space="preserve">o stanju </w:t>
            </w:r>
            <w:r w:rsidR="00AD5C97" w:rsidRPr="008D043F">
              <w:rPr>
                <w:rFonts w:asciiTheme="minorHAnsi" w:hAnsiTheme="minorHAnsi" w:cstheme="minorHAnsi"/>
                <w:sz w:val="18"/>
                <w:szCs w:val="18"/>
                <w:lang w:val="hr-HR"/>
              </w:rPr>
              <w:t xml:space="preserve">kvaliteta </w:t>
            </w:r>
            <w:r w:rsidRPr="008D043F">
              <w:rPr>
                <w:rFonts w:asciiTheme="minorHAnsi" w:hAnsiTheme="minorHAnsi" w:cstheme="minorHAnsi"/>
                <w:sz w:val="18"/>
                <w:szCs w:val="18"/>
                <w:lang w:val="hr-HR"/>
              </w:rPr>
              <w:t>vode i preporučuju mjere potrebne za postizanje ciljeva koji se odnose na zaštitu voda, regulaciju voda, zaštitu od štetnog djelovanja voda i korištenja voda.</w:t>
            </w:r>
            <w:r w:rsidR="00271E5E" w:rsidRPr="008D043F">
              <w:rPr>
                <w:rFonts w:asciiTheme="minorHAnsi" w:hAnsiTheme="minorHAnsi" w:cstheme="minorHAnsi"/>
                <w:sz w:val="18"/>
                <w:szCs w:val="18"/>
                <w:lang w:val="hr-HR"/>
              </w:rPr>
              <w:t xml:space="preserve"> U okviru svojih mjerodavnosti, Agencije </w:t>
            </w:r>
            <w:r w:rsidRPr="008D043F">
              <w:rPr>
                <w:rFonts w:asciiTheme="minorHAnsi" w:hAnsiTheme="minorHAnsi" w:cstheme="minorHAnsi"/>
                <w:sz w:val="18"/>
                <w:szCs w:val="18"/>
                <w:lang w:val="hr-HR"/>
              </w:rPr>
              <w:t>i upravljaju i</w:t>
            </w:r>
            <w:r w:rsidR="007A33AC" w:rsidRPr="008D043F">
              <w:rPr>
                <w:rFonts w:asciiTheme="minorHAnsi" w:hAnsiTheme="minorHAnsi" w:cstheme="minorHAnsi"/>
                <w:sz w:val="18"/>
                <w:szCs w:val="18"/>
                <w:lang w:val="hr-HR"/>
              </w:rPr>
              <w:t>nformacionim</w:t>
            </w:r>
            <w:r w:rsidRPr="008D043F">
              <w:rPr>
                <w:rFonts w:asciiTheme="minorHAnsi" w:hAnsiTheme="minorHAnsi" w:cstheme="minorHAnsi"/>
                <w:sz w:val="18"/>
                <w:szCs w:val="18"/>
                <w:lang w:val="hr-HR"/>
              </w:rPr>
              <w:t xml:space="preserve"> </w:t>
            </w:r>
            <w:r w:rsidR="00AD5C97" w:rsidRPr="008D043F">
              <w:rPr>
                <w:rFonts w:asciiTheme="minorHAnsi" w:hAnsiTheme="minorHAnsi" w:cstheme="minorHAnsi"/>
                <w:sz w:val="18"/>
                <w:szCs w:val="18"/>
                <w:lang w:val="hr-HR"/>
              </w:rPr>
              <w:t xml:space="preserve">sistemom </w:t>
            </w:r>
            <w:r w:rsidRPr="008D043F">
              <w:rPr>
                <w:rFonts w:asciiTheme="minorHAnsi" w:hAnsiTheme="minorHAnsi" w:cstheme="minorHAnsi"/>
                <w:sz w:val="18"/>
                <w:szCs w:val="18"/>
                <w:lang w:val="hr-HR"/>
              </w:rPr>
              <w:t xml:space="preserve">voda (prema Zakonu u vodama </w:t>
            </w:r>
            <w:r w:rsidR="00AD5C97"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w:t>
            </w:r>
          </w:p>
        </w:tc>
      </w:tr>
      <w:tr w:rsidR="00FE4DFE" w:rsidRPr="008D043F" w14:paraId="14FD163E" w14:textId="77777777" w:rsidTr="00903AE3">
        <w:trPr>
          <w:trHeight w:val="391"/>
        </w:trPr>
        <w:tc>
          <w:tcPr>
            <w:tcW w:w="1323" w:type="pct"/>
            <w:vAlign w:val="center"/>
            <w:hideMark/>
          </w:tcPr>
          <w:p w14:paraId="7020D12E"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i hidrometeorološki zavod</w:t>
            </w:r>
          </w:p>
        </w:tc>
        <w:tc>
          <w:tcPr>
            <w:tcW w:w="3677" w:type="pct"/>
            <w:vAlign w:val="center"/>
            <w:hideMark/>
          </w:tcPr>
          <w:p w14:paraId="3605BBA9"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dležan je za razvoj i funkcioniranje meteorološke, hidrološke i seizmološke djelatnosti i </w:t>
            </w:r>
            <w:r w:rsidR="00AD5C97" w:rsidRPr="008D043F">
              <w:rPr>
                <w:rFonts w:asciiTheme="minorHAnsi" w:hAnsiTheme="minorHAnsi" w:cstheme="minorHAnsi"/>
                <w:sz w:val="18"/>
                <w:szCs w:val="18"/>
                <w:lang w:val="hr-HR"/>
              </w:rPr>
              <w:t xml:space="preserve">kvaliteta </w:t>
            </w:r>
            <w:r w:rsidRPr="008D043F">
              <w:rPr>
                <w:rFonts w:asciiTheme="minorHAnsi" w:hAnsiTheme="minorHAnsi" w:cstheme="minorHAnsi"/>
                <w:sz w:val="18"/>
                <w:szCs w:val="18"/>
                <w:lang w:val="hr-HR"/>
              </w:rPr>
              <w:t xml:space="preserve">okoliša; istraživanje atmosfere, vodenih resursa, </w:t>
            </w:r>
            <w:r w:rsidR="00AD5C97" w:rsidRPr="008D043F">
              <w:rPr>
                <w:rFonts w:asciiTheme="minorHAnsi" w:hAnsiTheme="minorHAnsi" w:cstheme="minorHAnsi"/>
                <w:sz w:val="18"/>
                <w:szCs w:val="18"/>
                <w:lang w:val="hr-HR"/>
              </w:rPr>
              <w:t xml:space="preserve">kvaliteta </w:t>
            </w:r>
            <w:r w:rsidRPr="008D043F">
              <w:rPr>
                <w:rFonts w:asciiTheme="minorHAnsi" w:hAnsiTheme="minorHAnsi" w:cstheme="minorHAnsi"/>
                <w:sz w:val="18"/>
                <w:szCs w:val="18"/>
                <w:lang w:val="hr-HR"/>
              </w:rPr>
              <w:t xml:space="preserve">okoliša (zraka, vode i tla) i seizmoloških procesa; prikupljanje, obrađivanje i objavljivanje podataka iz djelokruga od interesa za Federaciju i vršenje drugih poslova u području meteorologije, hidrologije, </w:t>
            </w:r>
            <w:r w:rsidR="00AD5C97" w:rsidRPr="008D043F">
              <w:rPr>
                <w:rFonts w:asciiTheme="minorHAnsi" w:hAnsiTheme="minorHAnsi" w:cstheme="minorHAnsi"/>
                <w:sz w:val="18"/>
                <w:szCs w:val="18"/>
                <w:lang w:val="hr-HR"/>
              </w:rPr>
              <w:t xml:space="preserve">kvaliteta </w:t>
            </w:r>
            <w:r w:rsidRPr="008D043F">
              <w:rPr>
                <w:rFonts w:asciiTheme="minorHAnsi" w:hAnsiTheme="minorHAnsi" w:cstheme="minorHAnsi"/>
                <w:sz w:val="18"/>
                <w:szCs w:val="18"/>
                <w:lang w:val="hr-HR"/>
              </w:rPr>
              <w:t>okoliša i seizmologije (prema Zakonu o federalnim ministarstvima i drugim tijelima federalne uprave)</w:t>
            </w:r>
          </w:p>
        </w:tc>
      </w:tr>
      <w:tr w:rsidR="00FE4DFE" w:rsidRPr="008D043F" w14:paraId="0AC8988E" w14:textId="77777777" w:rsidTr="00903AE3">
        <w:trPr>
          <w:trHeight w:val="391"/>
        </w:trPr>
        <w:tc>
          <w:tcPr>
            <w:tcW w:w="1323" w:type="pct"/>
            <w:vAlign w:val="center"/>
            <w:hideMark/>
          </w:tcPr>
          <w:p w14:paraId="4C4B05D0"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i zavod za agropedologiju</w:t>
            </w:r>
          </w:p>
        </w:tc>
        <w:tc>
          <w:tcPr>
            <w:tcW w:w="3677" w:type="pct"/>
            <w:vAlign w:val="center"/>
            <w:hideMark/>
          </w:tcPr>
          <w:p w14:paraId="752AECBA" w14:textId="0162F226"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vod vrši stručne i druge poslove iz nadležnosti Federacije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a oni se, između ostalog,  odnose i na: praćenje kontaminiranosti poljoprivrednog zemljišta polutantima (teškim metalima), monitoring</w:t>
            </w:r>
            <w:r w:rsidR="00AD5C97"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uspostavljanje zemljišnog </w:t>
            </w:r>
            <w:r w:rsidR="007A33AC" w:rsidRPr="008D043F">
              <w:rPr>
                <w:rFonts w:asciiTheme="minorHAnsi" w:hAnsiTheme="minorHAnsi" w:cstheme="minorHAnsi"/>
                <w:sz w:val="18"/>
                <w:szCs w:val="18"/>
                <w:lang w:val="hr-HR"/>
              </w:rPr>
              <w:t xml:space="preserve">informacionog </w:t>
            </w:r>
            <w:r w:rsidRPr="008D043F">
              <w:rPr>
                <w:rFonts w:asciiTheme="minorHAnsi" w:hAnsiTheme="minorHAnsi" w:cstheme="minorHAnsi"/>
                <w:sz w:val="18"/>
                <w:szCs w:val="18"/>
                <w:lang w:val="hr-HR"/>
              </w:rPr>
              <w:t>sistema i vođenje evidencije o poljoprivrednom zemljištu (prema Zakonu o federalnim ministarstvima i drugim tijelima federalne uprave)</w:t>
            </w:r>
          </w:p>
        </w:tc>
      </w:tr>
    </w:tbl>
    <w:p w14:paraId="4C913229" w14:textId="75E795EB"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Također,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su uspostavljene standardizirane metode prikupljanja, prijenosa podataka i izvještavanja o statistici u oblasti okoliša. I tu postoje pojedinačni (odvojeni) sistemi prikupljanja i izvještavanja podataka o okolišu, ali to je nedovoljno za adekvatno izvještavanje u skladu s međunarodnim standardima (zahtjevi za izvještavanje od EEA, EUROSTAT</w:t>
      </w:r>
      <w:r w:rsidR="00AD5C97"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SDG</w:t>
      </w:r>
      <w:r w:rsidR="00AD5C97"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UNECE</w:t>
      </w:r>
      <w:r w:rsidR="00AD5C97"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tri Rio konvencije, itd.).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je usvojena Federalna lista indikatora za praćenje stanja okoliša bazirana na setu pokazatelja iz ključne </w:t>
      </w:r>
      <w:r w:rsidR="00AD5C97" w:rsidRPr="008D043F">
        <w:rPr>
          <w:rFonts w:asciiTheme="minorHAnsi" w:hAnsiTheme="minorHAnsi" w:cstheme="minorHAnsi"/>
          <w:sz w:val="22"/>
          <w:szCs w:val="22"/>
          <w:lang w:val="hr-HR"/>
        </w:rPr>
        <w:t xml:space="preserve">grupe </w:t>
      </w:r>
      <w:r w:rsidRPr="008D043F">
        <w:rPr>
          <w:rFonts w:asciiTheme="minorHAnsi" w:hAnsiTheme="minorHAnsi" w:cstheme="minorHAnsi"/>
          <w:sz w:val="22"/>
          <w:szCs w:val="22"/>
          <w:lang w:val="hr-HR"/>
        </w:rPr>
        <w:t xml:space="preserve">pokazatelja koje koristi Evropska agencija za okoliš (CSI lista) koja bi se trebala koristiti za zvanično izvještavanje o stanju okoliša. Vijeće ministara Bosne i Hercegovine je 2019. godine usvojilo Listu odabranih indikatora okoliša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oja je formirana na </w:t>
      </w:r>
      <w:r w:rsidR="00AD5C97" w:rsidRPr="008D043F">
        <w:rPr>
          <w:rFonts w:asciiTheme="minorHAnsi" w:hAnsiTheme="minorHAnsi" w:cstheme="minorHAnsi"/>
          <w:sz w:val="22"/>
          <w:szCs w:val="22"/>
          <w:lang w:val="hr-HR"/>
        </w:rPr>
        <w:t xml:space="preserve">osnovu </w:t>
      </w:r>
      <w:r w:rsidRPr="008D043F">
        <w:rPr>
          <w:rFonts w:asciiTheme="minorHAnsi" w:hAnsiTheme="minorHAnsi" w:cstheme="minorHAnsi"/>
          <w:sz w:val="22"/>
          <w:szCs w:val="22"/>
          <w:lang w:val="hr-HR"/>
        </w:rPr>
        <w:t>pokazatelja prema kojima je potrebno izvještavati prema tri Rio konvencije</w:t>
      </w:r>
      <w:r w:rsidRPr="008D043F">
        <w:rPr>
          <w:rFonts w:asciiTheme="minorHAnsi" w:hAnsiTheme="minorHAnsi" w:cstheme="minorHAnsi"/>
          <w:sz w:val="22"/>
          <w:szCs w:val="22"/>
          <w:vertAlign w:val="superscript"/>
          <w:lang w:val="hr-HR"/>
        </w:rPr>
        <w:footnoteReference w:id="24"/>
      </w:r>
      <w:r w:rsidRPr="008D043F">
        <w:rPr>
          <w:rFonts w:asciiTheme="minorHAnsi" w:hAnsiTheme="minorHAnsi" w:cstheme="minorHAnsi"/>
          <w:sz w:val="22"/>
          <w:szCs w:val="22"/>
          <w:lang w:val="hr-HR"/>
        </w:rPr>
        <w:t xml:space="preserve">. Usvojena lista odabranih pokazatelja okoliša sadrži 59 pokazatelja </w:t>
      </w:r>
      <w:r w:rsidR="00AD5C97" w:rsidRPr="008D043F">
        <w:rPr>
          <w:rFonts w:asciiTheme="minorHAnsi" w:hAnsiTheme="minorHAnsi" w:cstheme="minorHAnsi"/>
          <w:sz w:val="22"/>
          <w:szCs w:val="22"/>
          <w:lang w:val="hr-HR"/>
        </w:rPr>
        <w:t xml:space="preserve">poredanih </w:t>
      </w:r>
      <w:r w:rsidRPr="008D043F">
        <w:rPr>
          <w:rFonts w:asciiTheme="minorHAnsi" w:hAnsiTheme="minorHAnsi" w:cstheme="minorHAnsi"/>
          <w:sz w:val="22"/>
          <w:szCs w:val="22"/>
          <w:lang w:val="hr-HR"/>
        </w:rPr>
        <w:t xml:space="preserve">po tematskim </w:t>
      </w:r>
      <w:r w:rsidRPr="008D043F">
        <w:rPr>
          <w:rFonts w:asciiTheme="minorHAnsi" w:hAnsiTheme="minorHAnsi" w:cstheme="minorHAnsi"/>
          <w:sz w:val="22"/>
          <w:szCs w:val="22"/>
          <w:lang w:val="hr-HR"/>
        </w:rPr>
        <w:lastRenderedPageBreak/>
        <w:t xml:space="preserve">područjima (biološka raznolikost, degradacija zemljišta, kvalitet zraka i klimatske promjene), a za koje je ocijenjeno da su relevantni za praćenje stanja okoliša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793E4008" w14:textId="3491BC44"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S obzirom</w:t>
      </w:r>
      <w:r w:rsidR="00AD5C97" w:rsidRPr="008D043F">
        <w:rPr>
          <w:rFonts w:asciiTheme="minorHAnsi" w:hAnsiTheme="minorHAnsi" w:cstheme="minorHAnsi"/>
          <w:sz w:val="22"/>
          <w:szCs w:val="22"/>
          <w:lang w:val="hr-HR"/>
        </w:rPr>
        <w:t xml:space="preserve"> na to</w:t>
      </w:r>
      <w:r w:rsidRPr="008D043F">
        <w:rPr>
          <w:rFonts w:asciiTheme="minorHAnsi" w:hAnsiTheme="minorHAnsi" w:cstheme="minorHAnsi"/>
          <w:sz w:val="22"/>
          <w:szCs w:val="22"/>
          <w:lang w:val="hr-HR"/>
        </w:rPr>
        <w:t xml:space="preserve"> da je 2021. godine usvojen Okvir za realizaciju Ciljeva održivog razvoja u </w:t>
      </w:r>
      <w:r w:rsidR="00C549CE" w:rsidRPr="008D043F">
        <w:rPr>
          <w:rFonts w:asciiTheme="minorHAnsi" w:hAnsiTheme="minorHAnsi" w:cstheme="minorHAnsi"/>
          <w:sz w:val="22"/>
          <w:szCs w:val="22"/>
          <w:lang w:val="hr-HR"/>
        </w:rPr>
        <w:t>BiH</w:t>
      </w:r>
      <w:r w:rsidR="00F3263F" w:rsidRPr="008D043F">
        <w:rPr>
          <w:rFonts w:asciiTheme="minorHAnsi" w:hAnsiTheme="minorHAnsi" w:cstheme="minorHAnsi"/>
          <w:sz w:val="22"/>
          <w:szCs w:val="22"/>
          <w:vertAlign w:val="superscript"/>
          <w:lang w:val="hr-HR"/>
        </w:rPr>
        <w:t xml:space="preserve"> </w:t>
      </w:r>
      <w:r w:rsidR="00F3263F" w:rsidRPr="008D043F">
        <w:rPr>
          <w:rFonts w:asciiTheme="minorHAnsi" w:hAnsiTheme="minorHAnsi" w:cstheme="minorHAnsi"/>
          <w:sz w:val="22"/>
          <w:szCs w:val="22"/>
          <w:vertAlign w:val="superscript"/>
          <w:lang w:val="hr-HR"/>
        </w:rPr>
        <w:fldChar w:fldCharType="begin"/>
      </w:r>
      <w:r w:rsidR="00282995" w:rsidRPr="008D043F">
        <w:rPr>
          <w:rFonts w:asciiTheme="minorHAnsi" w:hAnsiTheme="minorHAnsi" w:cstheme="minorHAnsi"/>
          <w:sz w:val="22"/>
          <w:szCs w:val="22"/>
          <w:vertAlign w:val="superscript"/>
          <w:lang w:val="hr-HR"/>
        </w:rPr>
        <w:instrText xml:space="preserve"> ADDIN ZOTERO_ITEM CSL_CITATION {"citationID":"fwBVzKlS","properties":{"formattedCitation":"(Vlada \\uc0\\u352{}vedske and UNDP 2020)","plainCitation":"(Vlada Švedske and UNDP 2020)","dontUpdate":true,"noteIndex":0},"citationItems":[{"id":1554,"uris":["http://zotero.org/users/7192877/items/5L2ABTB4"],"itemData":{"id":1554,"type":"document","title":"Okvir za realizaciju ciljeva održivog razvoja u BiH","URL":"https://zamisli2030.ba/wp-content/uploads/2019/12/Okvir-za-realizaciju-Ciljeva-odrzivog-razvoja-u-BiH-latinica.pdf","author":[{"family":"Vlada Švedske","given":""},{"family":"UNDP","given":""}],"issued":{"date-parts":[["2020"]]}}}],"schema":"https://github.com/citation-style-language/schema/raw/master/csl-citation.json"} </w:instrText>
      </w:r>
      <w:r w:rsidR="00F3263F" w:rsidRPr="008D043F">
        <w:rPr>
          <w:rFonts w:asciiTheme="minorHAnsi" w:hAnsiTheme="minorHAnsi" w:cstheme="minorHAnsi"/>
          <w:sz w:val="22"/>
          <w:szCs w:val="22"/>
          <w:vertAlign w:val="superscript"/>
          <w:lang w:val="hr-HR"/>
        </w:rPr>
        <w:fldChar w:fldCharType="separate"/>
      </w:r>
      <w:r w:rsidR="00F3263F" w:rsidRPr="008D043F">
        <w:rPr>
          <w:rFonts w:asciiTheme="minorHAnsi" w:hAnsiTheme="minorHAnsi" w:cstheme="minorHAnsi"/>
          <w:sz w:val="22"/>
          <w:lang w:val="hr-HR"/>
        </w:rPr>
        <w:t>(Vlada Švedske i UNDP, 2020)</w:t>
      </w:r>
      <w:r w:rsidR="00F3263F"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xml:space="preserve">, još uvijek nije razvijena adekvatna statistika za praćenje ciljeva održivog razvoj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adalje,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su uspostavljeni Evropski ekonomski računi okoliša u skladu s Uredbom (EU) br. 691/2011 o evropskim ekonomskim računima okoliša kojom je uspostavljen zajednički okvir za prikupljanje, pripremanje, slanje i ocjenjivanje evropskih ekonomskih računa okoliša. </w:t>
      </w:r>
    </w:p>
    <w:p w14:paraId="642B7DBF" w14:textId="7AAFDB14"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dentificirane prepreke za sakupljanje podataka o okolišu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odnose se na nedostatak obučenog osoblja i sredstava za unaprjeđenje praćenja na redovnoj osnovi, te činjenica da se u akreditiranim laboratorijama</w:t>
      </w:r>
      <w:r w:rsidRPr="008D043F">
        <w:rPr>
          <w:rFonts w:asciiTheme="minorHAnsi" w:hAnsiTheme="minorHAnsi" w:cstheme="minorHAnsi"/>
          <w:sz w:val="22"/>
          <w:szCs w:val="22"/>
          <w:vertAlign w:val="superscript"/>
          <w:lang w:val="hr-HR"/>
        </w:rPr>
        <w:footnoteReference w:id="25"/>
      </w:r>
      <w:r w:rsidRPr="008D043F">
        <w:rPr>
          <w:rFonts w:asciiTheme="minorHAnsi" w:hAnsiTheme="minorHAnsi" w:cstheme="minorHAnsi"/>
          <w:sz w:val="22"/>
          <w:szCs w:val="22"/>
          <w:lang w:val="hr-HR"/>
        </w:rPr>
        <w:t xml:space="preserve"> ne mjere svi potrebni okolišni parametri (npr. nedostatak akreditirane laboratorije i ispitne metode za ispitivanje sastava otpada, itd.). </w:t>
      </w:r>
    </w:p>
    <w:p w14:paraId="7383F88D" w14:textId="23E96362"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roz analizu dostupnih podataka iz elektronskog registra o postrojenjima i zagađivanjima </w:t>
      </w:r>
      <w:bookmarkStart w:id="195" w:name="_Hlk94291690"/>
      <w:r w:rsidRPr="008D043F">
        <w:rPr>
          <w:rFonts w:asciiTheme="minorHAnsi" w:hAnsiTheme="minorHAnsi" w:cstheme="minorHAnsi"/>
          <w:sz w:val="22"/>
          <w:szCs w:val="22"/>
          <w:lang w:val="hr-HR"/>
        </w:rPr>
        <w:t>(PRTR</w:t>
      </w:r>
      <w:r w:rsidR="000201AE" w:rsidRPr="008D043F">
        <w:rPr>
          <w:rFonts w:asciiTheme="minorHAnsi" w:hAnsiTheme="minorHAnsi" w:cstheme="minorHAnsi"/>
          <w:sz w:val="22"/>
          <w:szCs w:val="22"/>
          <w:lang w:val="hr-HR"/>
        </w:rPr>
        <w:t xml:space="preserve"> Federacije BiH</w:t>
      </w:r>
      <w:r w:rsidRPr="008D043F">
        <w:rPr>
          <w:rFonts w:asciiTheme="minorHAnsi" w:hAnsiTheme="minorHAnsi" w:cstheme="minorHAnsi"/>
          <w:sz w:val="22"/>
          <w:szCs w:val="22"/>
          <w:lang w:val="hr-HR"/>
        </w:rPr>
        <w:t>)</w:t>
      </w:r>
      <w:bookmarkEnd w:id="195"/>
      <w:r w:rsidRPr="008D043F">
        <w:rPr>
          <w:rFonts w:asciiTheme="minorHAnsi" w:hAnsiTheme="minorHAnsi" w:cstheme="minorHAnsi"/>
          <w:sz w:val="22"/>
          <w:szCs w:val="22"/>
          <w:lang w:val="hr-HR"/>
        </w:rPr>
        <w:t xml:space="preserve">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može se zaključiti da mali broj operatera dostavlja svoje podatke i ispunjava zakonski propisane obaveze po pitanju PRTR izvještavanja (npr. od svih postrojenja koja imaju </w:t>
      </w:r>
      <w:r w:rsidR="00AD5C97" w:rsidRPr="008D043F">
        <w:rPr>
          <w:rFonts w:asciiTheme="minorHAnsi" w:hAnsiTheme="minorHAnsi" w:cstheme="minorHAnsi"/>
          <w:sz w:val="22"/>
          <w:szCs w:val="22"/>
          <w:lang w:val="hr-HR"/>
        </w:rPr>
        <w:t>izdatu</w:t>
      </w:r>
      <w:r w:rsidRPr="008D043F">
        <w:rPr>
          <w:rFonts w:asciiTheme="minorHAnsi" w:hAnsiTheme="minorHAnsi" w:cstheme="minorHAnsi"/>
          <w:sz w:val="22"/>
          <w:szCs w:val="22"/>
          <w:lang w:val="hr-HR"/>
        </w:rPr>
        <w:t xml:space="preserve"> okolišnu dozvolu, u PRTR</w:t>
      </w:r>
      <w:r w:rsidR="000201AE" w:rsidRPr="008D043F">
        <w:rPr>
          <w:rFonts w:asciiTheme="minorHAnsi" w:hAnsiTheme="minorHAnsi" w:cstheme="minorHAnsi"/>
          <w:sz w:val="22"/>
          <w:szCs w:val="22"/>
          <w:lang w:val="hr-HR"/>
        </w:rPr>
        <w:t xml:space="preserve"> Federacije BiH</w:t>
      </w:r>
      <w:r w:rsidRPr="008D043F">
        <w:rPr>
          <w:rFonts w:asciiTheme="minorHAnsi" w:hAnsiTheme="minorHAnsi" w:cstheme="minorHAnsi"/>
          <w:sz w:val="22"/>
          <w:szCs w:val="22"/>
          <w:lang w:val="hr-HR"/>
        </w:rPr>
        <w:t xml:space="preserve"> za 2018. godinu u registru emisija u zrak upisani su podaci za 57 postrojenja, u registru ispuštanja otpadnih voda u površinske/podzemne vode upisani su podaci za 50 postrojenja, a u registru odvoza i tretmana otpada izvan lokacije postrojenja unutar BiH podaci za 102 postrojenja). Podaci prikupljeni za PRTR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e za sada ne prosljeđuju institucijam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obzirom </w:t>
      </w:r>
      <w:r w:rsidR="00AD5C97" w:rsidRPr="008D043F">
        <w:rPr>
          <w:rFonts w:asciiTheme="minorHAnsi" w:hAnsiTheme="minorHAnsi" w:cstheme="minorHAnsi"/>
          <w:sz w:val="22"/>
          <w:szCs w:val="22"/>
          <w:lang w:val="hr-HR"/>
        </w:rPr>
        <w:t xml:space="preserve">na to </w:t>
      </w:r>
      <w:r w:rsidRPr="008D043F">
        <w:rPr>
          <w:rFonts w:asciiTheme="minorHAnsi" w:hAnsiTheme="minorHAnsi" w:cstheme="minorHAnsi"/>
          <w:sz w:val="22"/>
          <w:szCs w:val="22"/>
          <w:lang w:val="hr-HR"/>
        </w:rPr>
        <w:t>da ovaj proces nije reguliran. Također, nije reguliran niti proces prijenosa ovih podataka institucijama EU.</w:t>
      </w:r>
    </w:p>
    <w:p w14:paraId="28E33634" w14:textId="64C599CA"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Da bi se uočeni nedostaci riješili, potrebno je uspostaviti efikasan sistem evidencije i transparentno izvještavanje podataka o okolišu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w:t>
      </w:r>
    </w:p>
    <w:p w14:paraId="2FA341D5"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Integracija okolišnih zahtjeva u sektorske politike</w:t>
      </w:r>
    </w:p>
    <w:p w14:paraId="25215329" w14:textId="7777777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Integracija zahtjeva zaštite okoliša, kao i zahtjeva prilagođavanja na klimatske promjene i niskokarbonskog razvoja u sektorske politike nije na </w:t>
      </w:r>
      <w:r w:rsidR="00AD5C97" w:rsidRPr="008D043F">
        <w:rPr>
          <w:rFonts w:asciiTheme="minorHAnsi" w:hAnsiTheme="minorHAnsi" w:cstheme="minorHAnsi"/>
          <w:b/>
          <w:sz w:val="22"/>
          <w:szCs w:val="22"/>
          <w:lang w:val="hr-HR"/>
        </w:rPr>
        <w:t>visokom nivou</w:t>
      </w:r>
      <w:r w:rsidRPr="008D043F">
        <w:rPr>
          <w:rFonts w:asciiTheme="minorHAnsi" w:hAnsiTheme="minorHAnsi" w:cstheme="minorHAnsi"/>
          <w:b/>
          <w:sz w:val="22"/>
          <w:szCs w:val="22"/>
          <w:lang w:val="hr-HR"/>
        </w:rPr>
        <w:t>.</w:t>
      </w:r>
      <w:r w:rsidRPr="008D043F">
        <w:rPr>
          <w:rFonts w:asciiTheme="minorHAnsi" w:hAnsiTheme="minorHAnsi" w:cstheme="minorHAnsi"/>
          <w:sz w:val="22"/>
          <w:szCs w:val="22"/>
          <w:lang w:val="hr-HR"/>
        </w:rPr>
        <w:t xml:space="preserve"> Uključivanje okolišnih aspekata u sektorske politike i zakonodavstvo je u ranoj fazi u sektorima energetike, rudarstva, </w:t>
      </w:r>
      <w:r w:rsidR="00AD5C97" w:rsidRPr="008D043F">
        <w:rPr>
          <w:rFonts w:asciiTheme="minorHAnsi" w:hAnsiTheme="minorHAnsi" w:cstheme="minorHAnsi"/>
          <w:sz w:val="22"/>
          <w:szCs w:val="22"/>
          <w:lang w:val="hr-HR"/>
        </w:rPr>
        <w:t>saobraćaja</w:t>
      </w:r>
      <w:r w:rsidRPr="008D043F">
        <w:rPr>
          <w:rFonts w:asciiTheme="minorHAnsi" w:hAnsiTheme="minorHAnsi" w:cstheme="minorHAnsi"/>
          <w:sz w:val="22"/>
          <w:szCs w:val="22"/>
          <w:lang w:val="hr-HR"/>
        </w:rPr>
        <w:t xml:space="preserve">, poljoprivrede, šumarstva, zdravstvenog sektora, kao i turizma i obrazovnog sektora </w:t>
      </w:r>
      <w:r w:rsidR="006A068A" w:rsidRPr="008D043F">
        <w:rPr>
          <w:rFonts w:asciiTheme="minorHAnsi" w:hAnsiTheme="minorHAnsi" w:cstheme="minorHAnsi"/>
          <w:sz w:val="22"/>
          <w:szCs w:val="22"/>
          <w:lang w:val="hr-HR"/>
        </w:rPr>
        <w:t xml:space="preserve">u kojem </w:t>
      </w:r>
      <w:r w:rsidRPr="008D043F">
        <w:rPr>
          <w:rFonts w:asciiTheme="minorHAnsi" w:hAnsiTheme="minorHAnsi" w:cstheme="minorHAnsi"/>
          <w:sz w:val="22"/>
          <w:szCs w:val="22"/>
          <w:lang w:val="hr-HR"/>
        </w:rPr>
        <w:t xml:space="preserve">praktički tek počinje. </w:t>
      </w:r>
    </w:p>
    <w:p w14:paraId="0A800A04" w14:textId="234BDB13"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posljednjim godinama intenzivirana je potreba za intersektorskim pristupom. U skladu s Agendom za Zapadni Balkan zahtijeva se intersektorsko djelovanje za izradu jasne politike za uvođenje kružne ekonomije (održive proizvodnje i potrošnje).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pa i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reatori politika i vlasti na svim administrativnim </w:t>
      </w:r>
      <w:r w:rsidR="006A068A" w:rsidRPr="008D043F">
        <w:rPr>
          <w:rFonts w:asciiTheme="minorHAnsi" w:hAnsiTheme="minorHAnsi" w:cstheme="minorHAnsi"/>
          <w:sz w:val="22"/>
          <w:szCs w:val="22"/>
          <w:lang w:val="hr-HR"/>
        </w:rPr>
        <w:t>nivoima</w:t>
      </w:r>
      <w:r w:rsidRPr="008D043F">
        <w:rPr>
          <w:rFonts w:asciiTheme="minorHAnsi" w:hAnsiTheme="minorHAnsi" w:cstheme="minorHAnsi"/>
          <w:sz w:val="22"/>
          <w:szCs w:val="22"/>
          <w:lang w:val="hr-HR"/>
        </w:rPr>
        <w:t xml:space="preserve"> ne angažiraju se dovoljno u ovoj oblasti i stoga je ekonomij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oš uvijek bazirana na linearnom principu. Osim toga, ne postoji </w:t>
      </w:r>
      <w:r w:rsidR="006A068A" w:rsidRPr="008D043F">
        <w:rPr>
          <w:rFonts w:asciiTheme="minorHAnsi" w:hAnsiTheme="minorHAnsi" w:cstheme="minorHAnsi"/>
          <w:sz w:val="22"/>
          <w:szCs w:val="22"/>
          <w:lang w:val="hr-HR"/>
        </w:rPr>
        <w:t>saradnja</w:t>
      </w:r>
      <w:r w:rsidRPr="008D043F">
        <w:rPr>
          <w:rFonts w:asciiTheme="minorHAnsi" w:hAnsiTheme="minorHAnsi" w:cstheme="minorHAnsi"/>
          <w:sz w:val="22"/>
          <w:szCs w:val="22"/>
          <w:lang w:val="hr-HR"/>
        </w:rPr>
        <w:t xml:space="preserve"> industrije s okolišnim sektorom, a nedostaju i inovacije u proizvodnji u cilju razvoja kružne ekonomije. Potrebna je </w:t>
      </w:r>
      <w:r w:rsidRPr="008D043F">
        <w:rPr>
          <w:rFonts w:asciiTheme="minorHAnsi" w:hAnsiTheme="minorHAnsi" w:cstheme="minorHAnsi"/>
          <w:sz w:val="22"/>
          <w:szCs w:val="22"/>
          <w:lang w:val="hr-HR"/>
        </w:rPr>
        <w:lastRenderedPageBreak/>
        <w:t xml:space="preserve">multisektorska </w:t>
      </w:r>
      <w:r w:rsidR="006A068A" w:rsidRPr="008D043F">
        <w:rPr>
          <w:rFonts w:asciiTheme="minorHAnsi" w:hAnsiTheme="minorHAnsi" w:cstheme="minorHAnsi"/>
          <w:sz w:val="22"/>
          <w:szCs w:val="22"/>
          <w:lang w:val="hr-HR"/>
        </w:rPr>
        <w:t>saradnja</w:t>
      </w:r>
      <w:r w:rsidRPr="008D043F">
        <w:rPr>
          <w:rFonts w:asciiTheme="minorHAnsi" w:hAnsiTheme="minorHAnsi" w:cstheme="minorHAnsi"/>
          <w:sz w:val="22"/>
          <w:szCs w:val="22"/>
          <w:lang w:val="hr-HR"/>
        </w:rPr>
        <w:t xml:space="preserve"> pod rukovodstvom sektora privrede i okoliša, da bi se pripremila jasna politika u oblasti okoliša s akcentom na kreiranje uvjeta za uvođenje kružne ekonomije.</w:t>
      </w:r>
    </w:p>
    <w:p w14:paraId="6D0CDED1" w14:textId="7777777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stitucionalni mehanizmi za integraciju standarda i principa ravnopravnosti spolova, društvene jednakosti i pitanja siromaštva nisu u potpunosti funkcionalni, te se dešava da spomenuti standardi i principi nisu adekvatno integrirani u politike, strategije i programe za zaštitu okoliša.</w:t>
      </w:r>
    </w:p>
    <w:p w14:paraId="21CCEDF1" w14:textId="77777777"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U narednom </w:t>
      </w:r>
      <w:r w:rsidR="006A068A" w:rsidRPr="008D043F">
        <w:rPr>
          <w:rFonts w:asciiTheme="minorHAnsi" w:hAnsiTheme="minorHAnsi" w:cstheme="minorHAnsi"/>
          <w:b/>
          <w:sz w:val="22"/>
          <w:szCs w:val="22"/>
          <w:lang w:val="hr-HR"/>
        </w:rPr>
        <w:t>periodu</w:t>
      </w:r>
      <w:r w:rsidRPr="008D043F">
        <w:rPr>
          <w:rFonts w:asciiTheme="minorHAnsi" w:hAnsiTheme="minorHAnsi" w:cstheme="minorHAnsi"/>
          <w:b/>
          <w:sz w:val="22"/>
          <w:szCs w:val="22"/>
          <w:lang w:val="hr-HR"/>
        </w:rPr>
        <w:t xml:space="preserve"> potrebno je poboljšati međusektorsko i intersektorsko sinergijsko djelovanje, kako bi se postiglo integriranje javnih politika u svim segmentima okoliša, uključujući ravnopravnost spolova, društvenu jednakost i pitanja siromaštva.</w:t>
      </w:r>
    </w:p>
    <w:p w14:paraId="4DD0ED53"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Ekonomski instrumenti zaštite okoliša</w:t>
      </w:r>
    </w:p>
    <w:p w14:paraId="632D5A86" w14:textId="2E89C7A6"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tojeći nivo korištenja </w:t>
      </w:r>
      <w:r w:rsidR="006A068A" w:rsidRPr="008D043F">
        <w:rPr>
          <w:rFonts w:asciiTheme="minorHAnsi" w:hAnsiTheme="minorHAnsi" w:cstheme="minorHAnsi"/>
          <w:sz w:val="22"/>
          <w:szCs w:val="22"/>
          <w:lang w:val="hr-HR"/>
        </w:rPr>
        <w:t xml:space="preserve">finansijskih </w:t>
      </w:r>
      <w:r w:rsidRPr="008D043F">
        <w:rPr>
          <w:rFonts w:asciiTheme="minorHAnsi" w:hAnsiTheme="minorHAnsi" w:cstheme="minorHAnsi"/>
          <w:sz w:val="22"/>
          <w:szCs w:val="22"/>
          <w:lang w:val="hr-HR"/>
        </w:rPr>
        <w:t xml:space="preserve">mehanizama i dostupnih fondova za </w:t>
      </w:r>
      <w:r w:rsidR="006A068A" w:rsidRPr="008D043F">
        <w:rPr>
          <w:rFonts w:asciiTheme="minorHAnsi" w:hAnsiTheme="minorHAnsi" w:cstheme="minorHAnsi"/>
          <w:sz w:val="22"/>
          <w:szCs w:val="22"/>
          <w:lang w:val="hr-HR"/>
        </w:rPr>
        <w:t xml:space="preserve">finansiranje </w:t>
      </w:r>
      <w:r w:rsidRPr="008D043F">
        <w:rPr>
          <w:rFonts w:asciiTheme="minorHAnsi" w:hAnsiTheme="minorHAnsi" w:cstheme="minorHAnsi"/>
          <w:sz w:val="22"/>
          <w:szCs w:val="22"/>
          <w:lang w:val="hr-HR"/>
        </w:rPr>
        <w:t>mjera i projekata zaštite okoliša je relativno nizak.</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a </w:t>
      </w:r>
      <w:r w:rsidR="006A068A" w:rsidRPr="008D043F">
        <w:rPr>
          <w:rFonts w:asciiTheme="minorHAnsi" w:hAnsiTheme="minorHAnsi" w:cstheme="minorHAnsi"/>
          <w:sz w:val="22"/>
          <w:szCs w:val="22"/>
          <w:lang w:val="hr-HR"/>
        </w:rPr>
        <w:t xml:space="preserve">osnovu </w:t>
      </w:r>
      <w:r w:rsidRPr="008D043F">
        <w:rPr>
          <w:rFonts w:asciiTheme="minorHAnsi" w:hAnsiTheme="minorHAnsi" w:cstheme="minorHAnsi"/>
          <w:sz w:val="22"/>
          <w:szCs w:val="22"/>
          <w:lang w:val="hr-HR"/>
        </w:rPr>
        <w:t xml:space="preserve">različitih zakona prikupljaju se sljedeće okolišne naknade: naknada za plastične kese tregerice, naknada za zagađivače zraka, posebne naknade za okoliš </w:t>
      </w:r>
      <w:r w:rsidR="006A068A" w:rsidRPr="008D043F">
        <w:rPr>
          <w:rFonts w:asciiTheme="minorHAnsi" w:hAnsiTheme="minorHAnsi" w:cstheme="minorHAnsi"/>
          <w:sz w:val="22"/>
          <w:szCs w:val="22"/>
          <w:lang w:val="hr-HR"/>
        </w:rPr>
        <w:t>koje</w:t>
      </w:r>
      <w:r w:rsidRPr="008D043F">
        <w:rPr>
          <w:rFonts w:asciiTheme="minorHAnsi" w:hAnsiTheme="minorHAnsi" w:cstheme="minorHAnsi"/>
          <w:sz w:val="22"/>
          <w:szCs w:val="22"/>
          <w:lang w:val="hr-HR"/>
        </w:rPr>
        <w:t xml:space="preserve"> se plaćaju pri registraciji motornih vozila, naknada za upravljanje ambalažom i ambalažnim otpadom, naknada za upravljanje otpadom iz električne i </w:t>
      </w:r>
      <w:r w:rsidR="006A068A" w:rsidRPr="008D043F">
        <w:rPr>
          <w:rFonts w:asciiTheme="minorHAnsi" w:hAnsiTheme="minorHAnsi" w:cstheme="minorHAnsi"/>
          <w:sz w:val="22"/>
          <w:szCs w:val="22"/>
          <w:lang w:val="hr-HR"/>
        </w:rPr>
        <w:t>elektronske</w:t>
      </w:r>
      <w:r w:rsidRPr="008D043F">
        <w:rPr>
          <w:rFonts w:asciiTheme="minorHAnsi" w:hAnsiTheme="minorHAnsi" w:cstheme="minorHAnsi"/>
          <w:sz w:val="22"/>
          <w:szCs w:val="22"/>
          <w:lang w:val="hr-HR"/>
        </w:rPr>
        <w:t xml:space="preserve"> opreme i vodna naknada (opća i posebna). Fond za zaštitu okoliša Federacije </w:t>
      </w:r>
      <w:r w:rsidR="003413F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agencije za vode u Federaciji </w:t>
      </w:r>
      <w:r w:rsidR="003413F6" w:rsidRPr="008D043F">
        <w:rPr>
          <w:rFonts w:asciiTheme="minorHAnsi" w:hAnsiTheme="minorHAnsi" w:cstheme="minorHAnsi"/>
          <w:sz w:val="22"/>
          <w:szCs w:val="22"/>
          <w:lang w:val="hr-HR"/>
        </w:rPr>
        <w:t>BiH</w:t>
      </w:r>
      <w:r w:rsidRPr="008D043F">
        <w:rPr>
          <w:rFonts w:asciiTheme="minorHAnsi" w:hAnsiTheme="minorHAnsi" w:cstheme="minorHAnsi"/>
          <w:sz w:val="22"/>
          <w:szCs w:val="22"/>
          <w:vertAlign w:val="superscript"/>
          <w:lang w:val="hr-HR"/>
        </w:rPr>
        <w:footnoteReference w:id="26"/>
      </w:r>
      <w:r w:rsidRPr="008D043F">
        <w:rPr>
          <w:rFonts w:asciiTheme="minorHAnsi" w:hAnsiTheme="minorHAnsi" w:cstheme="minorHAnsi"/>
          <w:sz w:val="22"/>
          <w:szCs w:val="22"/>
          <w:lang w:val="hr-HR"/>
        </w:rPr>
        <w:t xml:space="preserve"> prikupljaju i distribuiraju </w:t>
      </w:r>
      <w:r w:rsidR="006A068A" w:rsidRPr="008D043F">
        <w:rPr>
          <w:rFonts w:asciiTheme="minorHAnsi" w:hAnsiTheme="minorHAnsi" w:cstheme="minorHAnsi"/>
          <w:sz w:val="22"/>
          <w:szCs w:val="22"/>
          <w:lang w:val="hr-HR"/>
        </w:rPr>
        <w:t xml:space="preserve">finansijska sredstva </w:t>
      </w:r>
      <w:r w:rsidRPr="008D043F">
        <w:rPr>
          <w:rFonts w:asciiTheme="minorHAnsi" w:hAnsiTheme="minorHAnsi" w:cstheme="minorHAnsi"/>
          <w:sz w:val="22"/>
          <w:szCs w:val="22"/>
          <w:lang w:val="hr-HR"/>
        </w:rPr>
        <w:t>za zaštitu okoliša na teritoriji Federacije.</w:t>
      </w:r>
    </w:p>
    <w:p w14:paraId="5DF6AA8F" w14:textId="0EE66202"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ako je u posljednjih nekoliko godina postignut napredak u pogledu zakona koji se tiču ekonomskih instrumenata za zaštitu okoliša, njihova primjena je ograničena i često nije u skladu s načelima učinkovitosti i djelotvornosti. Na primjer, u velikoj mjeri nedostaju politike za iskorištavanje potencijala zelene ekonomije. Ključni izazov s kojim se Federacij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trenutno suočava u provedbi ekonomskih instrumenata i realizaciji mjera za zaštitu okoliša povezan je s netransparentnim izvještavanjem institucija o prikupljenim sredstvima i namjenskom utrošku sredstava od naknada, neefikasnim planiranjem ekonomskih instrumenata, nedostatkom inovativnih i poticajnih ekonomskih mehanizama i nedovoljnim kapacitetima za pristup eksternim fondovima dostupnim za zaštitu okoliša i komplementarne sektore.</w:t>
      </w:r>
    </w:p>
    <w:p w14:paraId="5AFA0EA8" w14:textId="4FD86DA2"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Iz navedenog, zaključuje se da je fiskalna i parafiskalna politika vezana za zaštitu okoliša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xml:space="preserve"> neefikasna i necjelovita. U cilju </w:t>
      </w:r>
      <w:r w:rsidR="006A068A" w:rsidRPr="008D043F">
        <w:rPr>
          <w:rFonts w:asciiTheme="minorHAnsi" w:hAnsiTheme="minorHAnsi" w:cstheme="minorHAnsi"/>
          <w:b/>
          <w:sz w:val="22"/>
          <w:szCs w:val="22"/>
          <w:lang w:val="hr-HR"/>
        </w:rPr>
        <w:t xml:space="preserve">osiguravanja finansijske </w:t>
      </w:r>
      <w:r w:rsidRPr="008D043F">
        <w:rPr>
          <w:rFonts w:asciiTheme="minorHAnsi" w:hAnsiTheme="minorHAnsi" w:cstheme="minorHAnsi"/>
          <w:b/>
          <w:sz w:val="22"/>
          <w:szCs w:val="22"/>
          <w:lang w:val="hr-HR"/>
        </w:rPr>
        <w:t xml:space="preserve">održivosti sektora okoliša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xml:space="preserve"> potrebno je </w:t>
      </w:r>
      <w:r w:rsidR="006A068A" w:rsidRPr="008D043F">
        <w:rPr>
          <w:rFonts w:asciiTheme="minorHAnsi" w:hAnsiTheme="minorHAnsi" w:cstheme="minorHAnsi"/>
          <w:b/>
          <w:sz w:val="22"/>
          <w:szCs w:val="22"/>
          <w:lang w:val="hr-HR"/>
        </w:rPr>
        <w:t xml:space="preserve">usaglasiti </w:t>
      </w:r>
      <w:r w:rsidRPr="008D043F">
        <w:rPr>
          <w:rFonts w:asciiTheme="minorHAnsi" w:hAnsiTheme="minorHAnsi" w:cstheme="minorHAnsi"/>
          <w:b/>
          <w:sz w:val="22"/>
          <w:szCs w:val="22"/>
          <w:lang w:val="hr-HR"/>
        </w:rPr>
        <w:t>i realizirati efikasnu i sveobuhvatnu fiskalnu i parafiskalnu politiku za zaštitu okoliša.</w:t>
      </w:r>
    </w:p>
    <w:p w14:paraId="461133A6"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Obrazovanje, istraživanje i razvoj</w:t>
      </w:r>
    </w:p>
    <w:p w14:paraId="1CF7415F" w14:textId="7777777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blematika zaštite okoliša je u određenoj, ali ne u dovoljnoj, mjeri integrirana u nastavne planove obrazovnih institucija (prvenstveno osnovne i srednje škole). Nivo ekopedagoških kompetencija uposlenika odgojno-obrazovnih ustanova je nizak. Nastavno osoblje nije u dovoljnoj mjeri osposobljeno za transfer znanja i izradu sadržaja za odgoj i obrazovanje za održivi razvoj na digitalni način. Trenutno je </w:t>
      </w:r>
      <w:r w:rsidRPr="008D043F">
        <w:rPr>
          <w:rFonts w:asciiTheme="minorHAnsi" w:hAnsiTheme="minorHAnsi" w:cstheme="minorHAnsi"/>
          <w:b/>
          <w:sz w:val="22"/>
          <w:szCs w:val="22"/>
          <w:lang w:val="hr-HR"/>
        </w:rPr>
        <w:t>nizak nivo ulaganja u obrazovanje, istraživanje i razvoj u oblasti okoliša</w:t>
      </w:r>
      <w:r w:rsidRPr="008D043F">
        <w:rPr>
          <w:rFonts w:asciiTheme="minorHAnsi" w:hAnsiTheme="minorHAnsi" w:cstheme="minorHAnsi"/>
          <w:sz w:val="22"/>
          <w:szCs w:val="22"/>
          <w:lang w:val="hr-HR"/>
        </w:rPr>
        <w:t xml:space="preserve">, što predstavlja izazov za prilagođavanje i inoviranje postojećih programa u skladu s modernim načelima </w:t>
      </w:r>
      <w:r w:rsidRPr="008D043F">
        <w:rPr>
          <w:rFonts w:asciiTheme="minorHAnsi" w:hAnsiTheme="minorHAnsi" w:cstheme="minorHAnsi"/>
          <w:sz w:val="22"/>
          <w:szCs w:val="22"/>
          <w:lang w:val="hr-HR"/>
        </w:rPr>
        <w:lastRenderedPageBreak/>
        <w:t xml:space="preserve">u narednih deset godina. Nadalje, kada je u pitanju obrazovanje odraslih, još uvijek ne postoji intenzivna institucionalna </w:t>
      </w:r>
      <w:r w:rsidR="00AD13C8" w:rsidRPr="008D043F">
        <w:rPr>
          <w:rFonts w:asciiTheme="minorHAnsi" w:hAnsiTheme="minorHAnsi" w:cstheme="minorHAnsi"/>
          <w:sz w:val="22"/>
          <w:szCs w:val="22"/>
          <w:lang w:val="hr-HR"/>
        </w:rPr>
        <w:t xml:space="preserve">saradnja </w:t>
      </w:r>
      <w:r w:rsidRPr="008D043F">
        <w:rPr>
          <w:rFonts w:asciiTheme="minorHAnsi" w:hAnsiTheme="minorHAnsi" w:cstheme="minorHAnsi"/>
          <w:sz w:val="22"/>
          <w:szCs w:val="22"/>
          <w:lang w:val="hr-HR"/>
        </w:rPr>
        <w:t xml:space="preserve">institucija iz resora prosvjete i okoliša. </w:t>
      </w:r>
    </w:p>
    <w:p w14:paraId="549399B9" w14:textId="7777777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Činjenica je da namjenski budžeti za ulaganje u inovacije i razvoj, kao i primjenu novih tehnologija s ciljem smanjenja zagađenja nisu dovoljni s obzirom na rastuće potrebe da se prate međunarodni trendovi. Nije bilo sistematskih pokušaja da se udruže kapaciteti instituta, privrede i visokoškolskih ustanova za realizaciju projekata iz oblasti zaštite okoliša. </w:t>
      </w:r>
    </w:p>
    <w:p w14:paraId="3D7D4199" w14:textId="77777777"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Na svim nivoima obrazovanja, kao i u institucijama za naučno-istraživački rad i promociju inovacija, potrebno je unaprijediti sistem za strateško donošenje odluka, ulaganja i praćenje efekata u domenu zaštite okoliša.</w:t>
      </w:r>
    </w:p>
    <w:p w14:paraId="094A59EF"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Integracija principa ravnopravnosti spolova, društvene jednakosti i pitanja siromaštva u sektor okoliša</w:t>
      </w:r>
    </w:p>
    <w:p w14:paraId="0468E704" w14:textId="12C95D8E"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xml:space="preserve"> integracija standarda i principa ravnopravnosti spolova, socijalne jednakosti i pitanja siromaštva u sektor okoliša nije na </w:t>
      </w:r>
      <w:r w:rsidR="00AD13C8" w:rsidRPr="008D043F">
        <w:rPr>
          <w:rFonts w:asciiTheme="minorHAnsi" w:hAnsiTheme="minorHAnsi" w:cstheme="minorHAnsi"/>
          <w:b/>
          <w:sz w:val="22"/>
          <w:szCs w:val="22"/>
          <w:lang w:val="hr-HR"/>
        </w:rPr>
        <w:t>zadovoljavajućem nivou</w:t>
      </w:r>
      <w:r w:rsidRPr="008D043F">
        <w:rPr>
          <w:rFonts w:asciiTheme="minorHAnsi" w:hAnsiTheme="minorHAnsi" w:cstheme="minorHAnsi"/>
          <w:b/>
          <w:sz w:val="22"/>
          <w:szCs w:val="22"/>
          <w:lang w:val="hr-HR"/>
        </w:rPr>
        <w:t>.</w:t>
      </w:r>
      <w:r w:rsidRPr="008D043F">
        <w:rPr>
          <w:rFonts w:asciiTheme="minorHAnsi" w:hAnsiTheme="minorHAnsi" w:cstheme="minorHAnsi"/>
          <w:sz w:val="22"/>
          <w:szCs w:val="22"/>
          <w:lang w:val="hr-HR"/>
        </w:rPr>
        <w:t xml:space="preserve"> Kao posljedica toga, spomenuti standardi i principi nisu adekvatno integrirani u politike, strategije i programe za zaštitu okoliša. Potrebe posebno ranjivih i siromašnih grupa se ne uzimaju u obzir prilikom procjena utjecaja i kreiranja politika u oblasti okoliša.</w:t>
      </w:r>
    </w:p>
    <w:p w14:paraId="477338FA" w14:textId="47180C43"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vijest o važnosti uključivanja pitanja ravnopravnosti spolova u kreiranju politika u oblasti okoliša, kao i ravnopravnog odlučivanja u upravljanju okolišem, još uvijek nije adekvatno razvijena. Osim toga, institucionalni mehanizam za ravnopravnost spolova nije funkcionalan u svim institucijama u sektoru okoliš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ako je Zakonom o ravnopravnosti spolova u </w:t>
      </w:r>
      <w:r w:rsidR="00C549CE" w:rsidRPr="008D043F">
        <w:rPr>
          <w:rFonts w:asciiTheme="minorHAnsi" w:hAnsiTheme="minorHAnsi" w:cstheme="minorHAnsi"/>
          <w:sz w:val="22"/>
          <w:szCs w:val="22"/>
          <w:lang w:val="hr-HR"/>
        </w:rPr>
        <w:t>BiH</w:t>
      </w:r>
      <w:r w:rsidR="003413F6" w:rsidRPr="008D043F">
        <w:rPr>
          <w:rFonts w:asciiTheme="minorHAnsi" w:hAnsiTheme="minorHAnsi" w:cstheme="minorHAnsi"/>
          <w:sz w:val="22"/>
          <w:szCs w:val="22"/>
          <w:vertAlign w:val="superscript"/>
          <w:lang w:val="hr-HR"/>
        </w:rPr>
        <w:t xml:space="preserve"> </w:t>
      </w:r>
      <w:r w:rsidR="003413F6" w:rsidRPr="008D043F">
        <w:rPr>
          <w:rFonts w:asciiTheme="minorHAnsi" w:hAnsiTheme="minorHAnsi" w:cstheme="minorHAnsi"/>
          <w:sz w:val="22"/>
          <w:szCs w:val="22"/>
          <w:vertAlign w:val="superscript"/>
          <w:lang w:val="hr-HR"/>
        </w:rPr>
        <w:fldChar w:fldCharType="begin"/>
      </w:r>
      <w:r w:rsidR="00CE1A95" w:rsidRPr="008D043F">
        <w:rPr>
          <w:rFonts w:asciiTheme="minorHAnsi" w:hAnsiTheme="minorHAnsi" w:cstheme="minorHAnsi"/>
          <w:sz w:val="22"/>
          <w:szCs w:val="22"/>
          <w:vertAlign w:val="superscript"/>
          <w:lang w:val="hr-HR"/>
        </w:rPr>
        <w:instrText xml:space="preserve"> ADDIN ZOTERO_ITEM CSL_CITATION {"citationID":"IPQ8e0el","properties":{"formattedCitation":"(\\uc0\\u8216{}Sl. glasnik BiH\\uc0\\u8217{}, broj 32/10 2010)","plainCitation":"(‘Sl. glasnik BiH’, broj 32/10 2010)","noteIndex":0},"citationItems":[{"id":1553,"uris":["http://zotero.org/users/7192877/items/D9RPIAYU"],"itemData":{"id":1553,"type":"legislation","title":"Zakon o ravnopravnosti spolova u BiH","URL":"http://sluzbenilist.ba/page/akt/Ogl6BLfO0gztz5k76kjn45hI=","author":[{"family":"\"Sl. glasnik BiH\", broj 32/10","given":""}],"issued":{"date-parts":[["2010"]]}}}],"schema":"https://github.com/citation-style-language/schema/raw/master/csl-citation.json"} </w:instrText>
      </w:r>
      <w:r w:rsidR="003413F6" w:rsidRPr="008D043F">
        <w:rPr>
          <w:rFonts w:asciiTheme="minorHAnsi" w:hAnsiTheme="minorHAnsi" w:cstheme="minorHAnsi"/>
          <w:sz w:val="22"/>
          <w:szCs w:val="22"/>
          <w:vertAlign w:val="superscript"/>
          <w:lang w:val="hr-HR"/>
        </w:rPr>
        <w:fldChar w:fldCharType="separate"/>
      </w:r>
      <w:r w:rsidR="00CE1A95" w:rsidRPr="008D043F">
        <w:rPr>
          <w:rFonts w:asciiTheme="minorHAnsi" w:hAnsiTheme="minorHAnsi" w:cstheme="minorHAnsi"/>
          <w:sz w:val="22"/>
        </w:rPr>
        <w:t>(‘Sl. glasnik BiH’, broj 32/10)</w:t>
      </w:r>
      <w:r w:rsidR="003413F6"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xml:space="preserve"> uspostavljena obaveza formiranja institucionalnih mehanizama u svim oblastima i na svim </w:t>
      </w:r>
      <w:r w:rsidR="00AD13C8" w:rsidRPr="008D043F">
        <w:rPr>
          <w:rFonts w:asciiTheme="minorHAnsi" w:hAnsiTheme="minorHAnsi" w:cstheme="minorHAnsi"/>
          <w:sz w:val="22"/>
          <w:szCs w:val="22"/>
          <w:lang w:val="hr-HR"/>
        </w:rPr>
        <w:t>nivoima</w:t>
      </w:r>
      <w:r w:rsidRPr="008D043F">
        <w:rPr>
          <w:rFonts w:asciiTheme="minorHAnsi" w:hAnsiTheme="minorHAnsi" w:cstheme="minorHAnsi"/>
          <w:sz w:val="22"/>
          <w:szCs w:val="22"/>
          <w:lang w:val="hr-HR"/>
        </w:rPr>
        <w:t xml:space="preserve"> vlasti. Institucionalni </w:t>
      </w:r>
      <w:r w:rsidR="00AD13C8" w:rsidRPr="008D043F">
        <w:rPr>
          <w:rFonts w:asciiTheme="minorHAnsi" w:hAnsiTheme="minorHAnsi" w:cstheme="minorHAnsi"/>
          <w:sz w:val="22"/>
          <w:szCs w:val="22"/>
          <w:lang w:val="hr-HR"/>
        </w:rPr>
        <w:t xml:space="preserve">mehanizam </w:t>
      </w:r>
      <w:r w:rsidRPr="008D043F">
        <w:rPr>
          <w:rFonts w:asciiTheme="minorHAnsi" w:hAnsiTheme="minorHAnsi" w:cstheme="minorHAnsi"/>
          <w:sz w:val="22"/>
          <w:szCs w:val="22"/>
          <w:lang w:val="hr-HR"/>
        </w:rPr>
        <w:t xml:space="preserve">za rodnu ravnopravnost, </w:t>
      </w:r>
      <w:r w:rsidRPr="008D043F">
        <w:rPr>
          <w:rFonts w:asciiTheme="minorHAnsi" w:hAnsiTheme="minorHAnsi" w:cstheme="minorHAnsi"/>
          <w:i/>
          <w:sz w:val="22"/>
          <w:szCs w:val="22"/>
          <w:lang w:val="hr-HR"/>
        </w:rPr>
        <w:t>Gender</w:t>
      </w:r>
      <w:r w:rsidRPr="008D043F">
        <w:rPr>
          <w:rFonts w:asciiTheme="minorHAnsi" w:hAnsiTheme="minorHAnsi" w:cstheme="minorHAnsi"/>
          <w:sz w:val="22"/>
          <w:szCs w:val="22"/>
          <w:lang w:val="hr-HR"/>
        </w:rPr>
        <w:t xml:space="preserve"> centar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spostavljen je kao stručna služba Vlade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oja ima za cilj unaprijediti jednakost i ravnopravnost spolov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te implementirati načela sadržana u međunarodnim konvencijama i sporazumima za potrebe Vlade Federacije, stručnih tijela Vlade, premijera i zamjenika premijera, federalnih ministarstava i drugih federalnih ustanova i institucija.</w:t>
      </w:r>
    </w:p>
    <w:p w14:paraId="2A5DB553" w14:textId="6A398E2B"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vu obavezu ministarstva, Federalni organi uprave i upravne organizacije ispunjavaju nominiranjem GFP (eng. </w:t>
      </w:r>
      <w:r w:rsidRPr="008D043F">
        <w:rPr>
          <w:rFonts w:asciiTheme="minorHAnsi" w:hAnsiTheme="minorHAnsi" w:cstheme="minorHAnsi"/>
          <w:i/>
          <w:iCs/>
          <w:sz w:val="22"/>
          <w:szCs w:val="22"/>
          <w:lang w:val="hr-HR"/>
        </w:rPr>
        <w:t>Gender Focal Point</w:t>
      </w:r>
      <w:r w:rsidRPr="008D043F">
        <w:rPr>
          <w:rFonts w:asciiTheme="minorHAnsi" w:hAnsiTheme="minorHAnsi" w:cstheme="minorHAnsi"/>
          <w:sz w:val="22"/>
          <w:szCs w:val="22"/>
          <w:lang w:val="hr-HR"/>
        </w:rPr>
        <w:t xml:space="preserve">), odnosno službenika zaduženih za ravnopravnost spolova koji </w:t>
      </w:r>
      <w:r w:rsidR="00AD13C8" w:rsidRPr="008D043F">
        <w:rPr>
          <w:rFonts w:asciiTheme="minorHAnsi" w:hAnsiTheme="minorHAnsi" w:cstheme="minorHAnsi"/>
          <w:sz w:val="22"/>
          <w:szCs w:val="22"/>
          <w:lang w:val="hr-HR"/>
        </w:rPr>
        <w:t xml:space="preserve">sarađuju </w:t>
      </w:r>
      <w:r w:rsidRPr="008D043F">
        <w:rPr>
          <w:rFonts w:asciiTheme="minorHAnsi" w:hAnsiTheme="minorHAnsi" w:cstheme="minorHAnsi"/>
          <w:sz w:val="22"/>
          <w:szCs w:val="22"/>
          <w:lang w:val="hr-HR"/>
        </w:rPr>
        <w:t xml:space="preserve">s </w:t>
      </w:r>
      <w:r w:rsidRPr="008D043F">
        <w:rPr>
          <w:rFonts w:asciiTheme="minorHAnsi" w:hAnsiTheme="minorHAnsi" w:cstheme="minorHAnsi"/>
          <w:i/>
          <w:sz w:val="22"/>
          <w:szCs w:val="22"/>
          <w:lang w:val="hr-HR"/>
        </w:rPr>
        <w:t>Gender</w:t>
      </w:r>
      <w:r w:rsidRPr="008D043F">
        <w:rPr>
          <w:rFonts w:asciiTheme="minorHAnsi" w:hAnsiTheme="minorHAnsi" w:cstheme="minorHAnsi"/>
          <w:sz w:val="22"/>
          <w:szCs w:val="22"/>
          <w:lang w:val="hr-HR"/>
        </w:rPr>
        <w:t xml:space="preserve"> centrom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a implementaciji Zakona o ravnopravnosti spolova i </w:t>
      </w:r>
      <w:r w:rsidRPr="008D043F">
        <w:rPr>
          <w:rFonts w:asciiTheme="minorHAnsi" w:hAnsiTheme="minorHAnsi" w:cstheme="minorHAnsi"/>
          <w:i/>
          <w:sz w:val="22"/>
          <w:szCs w:val="22"/>
          <w:lang w:val="hr-HR"/>
        </w:rPr>
        <w:t>Gender</w:t>
      </w:r>
      <w:r w:rsidRPr="008D043F">
        <w:rPr>
          <w:rFonts w:asciiTheme="minorHAnsi" w:hAnsiTheme="minorHAnsi" w:cstheme="minorHAnsi"/>
          <w:sz w:val="22"/>
          <w:szCs w:val="22"/>
          <w:lang w:val="hr-HR"/>
        </w:rPr>
        <w:t xml:space="preserve"> akcijskog plana (GAP) BiH. Postoji potreba za unaprjeđivanjem znanja osoba koje su nominirane u institucijama kao GFP o integriranju pitanja ravnopravnosti spolova u okolišne javne politike i zakonodavstvo, kao i potreba uspostave i jačanja kapaciteta posebnog koordinacijskog tijela za pitanja rodne ravnopravnosti i okoliša.</w:t>
      </w:r>
    </w:p>
    <w:p w14:paraId="6801F735" w14:textId="77777777" w:rsidR="00FF6549"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 pitanja društvene jednakosti i siromaštva ne postoje propisani institucionalni mehanizmi, a rijetko se poduzimaju posebni napori za integriranje ove problematike u javne politike i okolišno zakonodavstvo. </w:t>
      </w:r>
    </w:p>
    <w:p w14:paraId="2E75A617" w14:textId="77777777" w:rsidR="00FE4DFE" w:rsidRPr="008D043F" w:rsidRDefault="00FF6549"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7271812A" w14:textId="77777777" w:rsidR="009A1CFB" w:rsidRPr="008D043F" w:rsidRDefault="009A1CFB" w:rsidP="0068355A">
      <w:pPr>
        <w:pStyle w:val="Head2"/>
        <w:spacing w:line="276" w:lineRule="auto"/>
        <w:rPr>
          <w:rFonts w:asciiTheme="minorHAnsi" w:hAnsiTheme="minorHAnsi"/>
          <w:lang w:val="hr-HR"/>
        </w:rPr>
      </w:pPr>
      <w:bookmarkStart w:id="197" w:name="_Toc104460930"/>
      <w:r w:rsidRPr="008D043F">
        <w:rPr>
          <w:rFonts w:asciiTheme="minorHAnsi" w:hAnsiTheme="minorHAnsi"/>
          <w:lang w:val="hr-HR"/>
        </w:rPr>
        <w:lastRenderedPageBreak/>
        <w:t>Strateški cilj 7.</w:t>
      </w:r>
      <w:bookmarkEnd w:id="197"/>
    </w:p>
    <w:p w14:paraId="07752D09" w14:textId="77777777" w:rsidR="00E254BC" w:rsidRPr="008D043F" w:rsidRDefault="00E254BC" w:rsidP="0068355A">
      <w:pPr>
        <w:spacing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7: Unaprijediti upravljanje okolišem</w:t>
      </w:r>
    </w:p>
    <w:p w14:paraId="354D60A7" w14:textId="77777777" w:rsidR="00E254BC" w:rsidRPr="008D043F" w:rsidRDefault="00E254BC"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trateški cilj 7 je horizontalna tema. Aktivnosti u ovoj oblasti usmjerene su na provođenje pravne stečevine u oblasti okoliša. Upravljanje okolišem usmjereno je na unaprjeđenje procesa odlučivanja i jačanje učešća zainteresiranih strana u upravljanju. Najvažniji pravni propisi koji su okosnica upravljanja pitanjima okoliša u EU su Direktiva o procjeni utjecaja na okoliš i Direktiva o strateškoj procjeni utjecaja, Direktiva o pristupu informacijama, učešću javnosti i pristupu pravosuđu u pitanjima okoliša, odgovornost za okoliš i nekoliko pravnih dokumenata kojima su uređeni registracija, izdavanje dozvola i inspekcijski nadzor poštivanja zahtjeva iz dozvola među nosiocima okolišnih dozvola i drugim akterima.    </w:t>
      </w:r>
    </w:p>
    <w:p w14:paraId="7481AADA" w14:textId="234DA0C9" w:rsidR="00E254BC" w:rsidRPr="008D043F" w:rsidRDefault="00E254BC" w:rsidP="0068355A">
      <w:pPr>
        <w:spacing w:line="276" w:lineRule="auto"/>
        <w:rPr>
          <w:rFonts w:asciiTheme="minorHAnsi" w:hAnsiTheme="minorHAnsi" w:cstheme="minorHAnsi"/>
          <w:lang w:val="hr-HR"/>
        </w:rPr>
      </w:pPr>
      <w:bookmarkStart w:id="198" w:name="_Toc109842454"/>
      <w:r w:rsidRPr="008D043F">
        <w:rPr>
          <w:rFonts w:asciiTheme="minorHAnsi" w:hAnsiTheme="minorHAnsi" w:cstheme="minorHAnsi"/>
          <w:b/>
          <w:i/>
          <w:sz w:val="20"/>
          <w:szCs w:val="20"/>
          <w:lang w:val="hr-HR"/>
        </w:rPr>
        <w:t xml:space="preserve">Tabela </w:t>
      </w:r>
      <w:bookmarkStart w:id="199" w:name="tabela25"/>
      <w:r w:rsidRPr="008D043F">
        <w:rPr>
          <w:rFonts w:asciiTheme="minorHAnsi" w:hAnsiTheme="minorHAnsi" w:cstheme="minorHAnsi"/>
          <w:b/>
          <w:i/>
          <w:sz w:val="20"/>
          <w:szCs w:val="20"/>
          <w:lang w:val="hr-HR"/>
        </w:rPr>
        <w:fldChar w:fldCharType="begin"/>
      </w:r>
      <w:r w:rsidRPr="008D043F">
        <w:rPr>
          <w:rFonts w:asciiTheme="minorHAnsi" w:hAnsiTheme="minorHAnsi" w:cstheme="minorHAnsi"/>
          <w:b/>
          <w:i/>
          <w:sz w:val="20"/>
          <w:szCs w:val="20"/>
          <w:lang w:val="hr-HR"/>
        </w:rPr>
        <w:instrText xml:space="preserve"> SEQ Tabela \* ARABIC </w:instrText>
      </w:r>
      <w:r w:rsidRPr="008D043F">
        <w:rPr>
          <w:rFonts w:asciiTheme="minorHAnsi" w:hAnsiTheme="minorHAnsi" w:cstheme="minorHAnsi"/>
          <w:b/>
          <w:i/>
          <w:sz w:val="20"/>
          <w:szCs w:val="20"/>
          <w:lang w:val="hr-HR"/>
        </w:rPr>
        <w:fldChar w:fldCharType="separate"/>
      </w:r>
      <w:r w:rsidR="009B278D">
        <w:rPr>
          <w:rFonts w:asciiTheme="minorHAnsi" w:hAnsiTheme="minorHAnsi" w:cstheme="minorHAnsi"/>
          <w:b/>
          <w:i/>
          <w:noProof/>
          <w:sz w:val="20"/>
          <w:szCs w:val="20"/>
          <w:lang w:val="hr-HR"/>
        </w:rPr>
        <w:t>25</w:t>
      </w:r>
      <w:r w:rsidRPr="008D043F">
        <w:rPr>
          <w:rFonts w:asciiTheme="minorHAnsi" w:hAnsiTheme="minorHAnsi" w:cstheme="minorHAnsi"/>
          <w:b/>
          <w:i/>
          <w:sz w:val="20"/>
          <w:szCs w:val="20"/>
          <w:lang w:val="hr-HR"/>
        </w:rPr>
        <w:fldChar w:fldCharType="end"/>
      </w:r>
      <w:bookmarkEnd w:id="199"/>
      <w:r w:rsidRPr="008D043F">
        <w:rPr>
          <w:rFonts w:asciiTheme="minorHAnsi" w:hAnsiTheme="minorHAnsi" w:cstheme="minorHAnsi"/>
          <w:b/>
          <w:i/>
          <w:sz w:val="20"/>
          <w:szCs w:val="20"/>
          <w:lang w:val="hr-HR"/>
        </w:rPr>
        <w:t xml:space="preserve">: </w:t>
      </w:r>
      <w:r w:rsidRPr="008D043F">
        <w:rPr>
          <w:rFonts w:asciiTheme="minorHAnsi" w:hAnsiTheme="minorHAnsi" w:cstheme="minorHAnsi"/>
          <w:bCs/>
          <w:i/>
          <w:sz w:val="20"/>
          <w:szCs w:val="20"/>
          <w:lang w:val="hr-HR"/>
        </w:rPr>
        <w:t>Pokazatelji utjecaja za Strateški cilj 7</w:t>
      </w:r>
      <w:bookmarkEnd w:id="198"/>
    </w:p>
    <w:tbl>
      <w:tblPr>
        <w:tblStyle w:val="TableGridLight1"/>
        <w:tblW w:w="8926" w:type="dxa"/>
        <w:tblInd w:w="113" w:type="dxa"/>
        <w:tblLook w:val="04A0" w:firstRow="1" w:lastRow="0" w:firstColumn="1" w:lastColumn="0" w:noHBand="0" w:noVBand="1"/>
      </w:tblPr>
      <w:tblGrid>
        <w:gridCol w:w="2122"/>
        <w:gridCol w:w="2268"/>
        <w:gridCol w:w="2268"/>
        <w:gridCol w:w="2268"/>
      </w:tblGrid>
      <w:tr w:rsidR="00E254BC" w:rsidRPr="008D043F" w14:paraId="28A65FAC" w14:textId="77777777" w:rsidTr="00076544">
        <w:trPr>
          <w:trHeight w:val="421"/>
        </w:trPr>
        <w:tc>
          <w:tcPr>
            <w:tcW w:w="2122" w:type="dxa"/>
            <w:shd w:val="clear" w:color="auto" w:fill="009D73"/>
            <w:vAlign w:val="center"/>
          </w:tcPr>
          <w:p w14:paraId="2D845246" w14:textId="77777777" w:rsidR="00E254BC" w:rsidRPr="008D043F" w:rsidRDefault="00E254BC"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200" w:name="_Hlk94260984"/>
            <w:r w:rsidRPr="008D043F">
              <w:rPr>
                <w:rFonts w:asciiTheme="minorHAnsi" w:hAnsiTheme="minorHAnsi" w:cstheme="minorHAnsi"/>
                <w:b/>
                <w:color w:val="FFFFFF" w:themeColor="background1"/>
                <w:sz w:val="18"/>
                <w:szCs w:val="18"/>
                <w:lang w:val="hr-HR" w:eastAsia="hr-HR"/>
              </w:rPr>
              <w:t>Strateški cilj 1</w:t>
            </w:r>
          </w:p>
        </w:tc>
        <w:tc>
          <w:tcPr>
            <w:tcW w:w="2268" w:type="dxa"/>
            <w:shd w:val="clear" w:color="auto" w:fill="009D73"/>
            <w:vAlign w:val="center"/>
          </w:tcPr>
          <w:p w14:paraId="4855229E" w14:textId="77777777" w:rsidR="00E254BC" w:rsidRPr="008D043F" w:rsidRDefault="00E254BC"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051DE36A" w14:textId="77777777" w:rsidR="00E254BC" w:rsidRPr="008D043F" w:rsidRDefault="00E254BC"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66AA0F14" w14:textId="77777777" w:rsidR="00E254BC" w:rsidRPr="008D043F" w:rsidRDefault="00E254BC"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25116D99" w14:textId="77777777" w:rsidR="00E254BC" w:rsidRPr="008D043F" w:rsidRDefault="00E254BC"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E254BC" w:rsidRPr="008D043F" w14:paraId="05F38E5F" w14:textId="77777777" w:rsidTr="00076544">
        <w:trPr>
          <w:trHeight w:val="360"/>
        </w:trPr>
        <w:tc>
          <w:tcPr>
            <w:tcW w:w="2122" w:type="dxa"/>
            <w:vAlign w:val="center"/>
          </w:tcPr>
          <w:p w14:paraId="11B12234" w14:textId="77777777" w:rsidR="00E254BC" w:rsidRPr="008D043F" w:rsidRDefault="00E254BC"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Unaprijediti upravljanje okolišem/životnom sredinom</w:t>
            </w:r>
          </w:p>
        </w:tc>
        <w:tc>
          <w:tcPr>
            <w:tcW w:w="2268" w:type="dxa"/>
            <w:vAlign w:val="center"/>
          </w:tcPr>
          <w:p w14:paraId="04CA5BB0" w14:textId="3B0808DD" w:rsidR="00E254BC" w:rsidRPr="008D043F" w:rsidRDefault="00E254BC" w:rsidP="0068355A">
            <w:pPr>
              <w:spacing w:line="276" w:lineRule="auto"/>
              <w:rPr>
                <w:rFonts w:asciiTheme="minorHAnsi" w:hAnsiTheme="minorHAnsi" w:cstheme="minorHAnsi"/>
                <w:b/>
                <w:sz w:val="18"/>
                <w:szCs w:val="18"/>
                <w:lang w:val="hr-HR" w:eastAsia="hr-HR"/>
              </w:rPr>
            </w:pPr>
            <w:r w:rsidRPr="008D043F">
              <w:rPr>
                <w:rFonts w:asciiTheme="minorHAnsi" w:hAnsiTheme="minorHAnsi" w:cstheme="minorHAnsi"/>
                <w:b/>
                <w:sz w:val="18"/>
                <w:szCs w:val="18"/>
                <w:lang w:val="hr-HR" w:eastAsia="hr-HR"/>
              </w:rPr>
              <w:t>Troškovi za zaštitu okoliša</w:t>
            </w:r>
          </w:p>
        </w:tc>
        <w:tc>
          <w:tcPr>
            <w:tcW w:w="2268" w:type="dxa"/>
            <w:vAlign w:val="center"/>
          </w:tcPr>
          <w:p w14:paraId="622C112E" w14:textId="77777777" w:rsidR="00E254BC" w:rsidRPr="008D043F" w:rsidRDefault="00E254BC" w:rsidP="0068355A">
            <w:pPr>
              <w:spacing w:line="276" w:lineRule="auto"/>
              <w:rPr>
                <w:rFonts w:asciiTheme="minorHAnsi" w:eastAsia="Calibri" w:hAnsiTheme="minorHAnsi" w:cstheme="minorHAnsi"/>
                <w:sz w:val="18"/>
                <w:szCs w:val="18"/>
                <w:lang w:val="hr-HR" w:eastAsia="hr-HR"/>
              </w:rPr>
            </w:pPr>
            <w:r w:rsidRPr="008D043F">
              <w:rPr>
                <w:rFonts w:asciiTheme="minorHAnsi" w:eastAsia="Calibri" w:hAnsiTheme="minorHAnsi" w:cstheme="minorHAnsi"/>
                <w:sz w:val="18"/>
                <w:szCs w:val="18"/>
                <w:lang w:val="hr-HR" w:eastAsia="hr-HR"/>
              </w:rPr>
              <w:t>Ukupno investicije: 18.270.103 KM</w:t>
            </w:r>
          </w:p>
          <w:p w14:paraId="4F9BEBED" w14:textId="77777777" w:rsidR="00E254BC" w:rsidRPr="008D043F" w:rsidRDefault="00E254BC" w:rsidP="0068355A">
            <w:pPr>
              <w:spacing w:line="276" w:lineRule="auto"/>
              <w:rPr>
                <w:rFonts w:asciiTheme="minorHAnsi" w:eastAsia="Calibri" w:hAnsiTheme="minorHAnsi" w:cstheme="minorHAnsi"/>
                <w:sz w:val="18"/>
                <w:szCs w:val="18"/>
                <w:lang w:val="hr-HR" w:eastAsia="hr-HR"/>
              </w:rPr>
            </w:pPr>
            <w:r w:rsidRPr="008D043F">
              <w:rPr>
                <w:rFonts w:asciiTheme="minorHAnsi" w:eastAsia="Calibri" w:hAnsiTheme="minorHAnsi" w:cstheme="minorHAnsi"/>
                <w:sz w:val="18"/>
                <w:szCs w:val="18"/>
                <w:lang w:val="hr-HR" w:eastAsia="hr-HR"/>
              </w:rPr>
              <w:t>Ukup. tekući troškovi: 45.768.781 KM</w:t>
            </w:r>
          </w:p>
          <w:p w14:paraId="2BB6B140" w14:textId="77777777" w:rsidR="00E254BC" w:rsidRPr="008D043F" w:rsidRDefault="00E254BC"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 xml:space="preserve"> (2020)</w:t>
            </w:r>
          </w:p>
        </w:tc>
        <w:tc>
          <w:tcPr>
            <w:tcW w:w="2268" w:type="dxa"/>
            <w:vAlign w:val="center"/>
          </w:tcPr>
          <w:p w14:paraId="1ABAA909" w14:textId="77777777" w:rsidR="00E254BC" w:rsidRPr="008D043F" w:rsidRDefault="00E254BC"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bookmarkEnd w:id="200"/>
    </w:tbl>
    <w:p w14:paraId="6BA98CA7" w14:textId="77777777" w:rsidR="00E254BC" w:rsidRPr="008D043F" w:rsidRDefault="00E254BC" w:rsidP="0068355A">
      <w:pPr>
        <w:spacing w:line="276" w:lineRule="auto"/>
        <w:rPr>
          <w:rFonts w:asciiTheme="minorHAnsi" w:hAnsiTheme="minorHAnsi" w:cstheme="minorHAnsi"/>
          <w:lang w:val="hr-HR"/>
        </w:rPr>
      </w:pPr>
    </w:p>
    <w:p w14:paraId="6285E112" w14:textId="77777777" w:rsidR="00E254BC" w:rsidRPr="008D043F" w:rsidRDefault="009A1CFB" w:rsidP="0068355A">
      <w:pPr>
        <w:pStyle w:val="Head3"/>
        <w:spacing w:line="276" w:lineRule="auto"/>
        <w:rPr>
          <w:rFonts w:asciiTheme="minorHAnsi" w:hAnsiTheme="minorHAnsi"/>
          <w:lang w:val="hr-HR"/>
        </w:rPr>
      </w:pPr>
      <w:bookmarkStart w:id="201" w:name="_Toc104460931"/>
      <w:r w:rsidRPr="008D043F">
        <w:rPr>
          <w:rFonts w:asciiTheme="minorHAnsi" w:hAnsiTheme="minorHAnsi"/>
          <w:lang w:val="hr-HR"/>
        </w:rPr>
        <w:t>Prioriteti za strateški cilj 7.</w:t>
      </w:r>
      <w:bookmarkEnd w:id="201"/>
    </w:p>
    <w:p w14:paraId="451859DD" w14:textId="36C68B15"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1.: Unaprijediti zakonski okvir i sektorske politike u svrhu planiranja, upravljanja i zaštitu okoliša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xml:space="preserve"> u cilju ostvarivanja pune harmonizacije s pravnom stečevinom EU i međunarodnim sporazumima o okolišu</w:t>
      </w:r>
      <w:r w:rsidRPr="008D043F">
        <w:rPr>
          <w:rFonts w:asciiTheme="minorHAnsi" w:hAnsiTheme="minorHAnsi" w:cstheme="minorHAnsi"/>
          <w:sz w:val="22"/>
          <w:szCs w:val="22"/>
          <w:lang w:val="hr-HR"/>
        </w:rPr>
        <w:t xml:space="preserve">, što će se ostvariti usvajanjem novih i izmjenama i dopunama postojećih propisa za zaštitu okoliš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Poseban fokus će biti na realizaciji prioritetnih aktivnosti iz Programa integriranj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EU, u skladu s nadležnostima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Također, pažnja će biti usmjerena na izradu, usvajanje i realizaciju akcijskih planova za provođenje EU direktiva (APID-i) u oblasti zaštite okoliša.</w:t>
      </w:r>
    </w:p>
    <w:p w14:paraId="523C4375" w14:textId="697EBAA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7.2.: Osigurati efikasnu provedbu usvojenih propisa i preuzetih međunarodnih obaveza</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što će se ostvariti provedbom paralelnih aktivnosti koje će biti usmjerene na povećanje stepena provedbe međunarodnih sporazuma, u skladu s nadležnostima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Karakteristična polja djelovanja obuhvataju intenzivniju primjenu strateške procjene utjecaja na okoliš, osiguravanje preduvjeta za izdavanje integriranih okolišnih dozvola, te aktivnosti na pripremi Tehničkih uputstava za najbolje raspoložive tehnike (NRT) za prioritetne sektore.</w:t>
      </w:r>
    </w:p>
    <w:p w14:paraId="6CF4C6FA" w14:textId="51FC13C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7.3.: Postići visok nivo kapaciteta i međusobne koordinacije institucija</w:t>
      </w:r>
      <w:r w:rsidRPr="008D043F">
        <w:rPr>
          <w:rFonts w:asciiTheme="minorHAnsi" w:hAnsiTheme="minorHAnsi" w:cstheme="minorHAnsi"/>
          <w:sz w:val="22"/>
          <w:szCs w:val="22"/>
          <w:lang w:val="hr-HR"/>
        </w:rPr>
        <w:t xml:space="preserve">, što će se realizirati poboljšavanjem horizontalne i vertikalne institucionalne koordinacije i unaprjeđenjem kapaciteta zaposlenih, posebno putem formiranja timova i jačanjem vještina za pripremu i realizaciju projekata u oblasti okoliša. U skladu s nadležnostima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razmatrat će se pristupi rješavanju pitanja upravljanja okolišem kroz poboljšanje efikasnosti rada Međuentitetskog tijela za okoliš i za formiranje Agencije za zaštitu okoliša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05825F1B" w14:textId="7456AEAB"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lastRenderedPageBreak/>
        <w:t>Prioritet 7.4.: Osigurati visok nivo svijesti javnosti o važnosti zaštite okoliša i uključenosti u proces donošenja odluka, posebno uključenost žena, mladih i društveno osjetljivih grupa</w:t>
      </w:r>
      <w:r w:rsidRPr="008D043F">
        <w:rPr>
          <w:rFonts w:asciiTheme="minorHAnsi" w:hAnsiTheme="minorHAnsi" w:cstheme="minorHAnsi"/>
          <w:sz w:val="22"/>
          <w:szCs w:val="22"/>
          <w:lang w:val="hr-HR"/>
        </w:rPr>
        <w:t xml:space="preserve">, što se planira  postići kontinuiranom provedbom aktivnosti podizanja svijesti o značaju okoliša i uključenosti u proces donošenja odluka, kroz saradnju između institucija, organizacija civilnog društva i medija. Važan aspekt ovih napora bit će usmjeren na redovnu izradu i objavljivanje izvještaja o stanju okoliš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kako bi stručna i šira javnost imala sveobuhvatan uvid u problematiku.</w:t>
      </w:r>
    </w:p>
    <w:p w14:paraId="75875311" w14:textId="0E62C84F"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5.: Uspostaviti efikasan sistem evidencije i transparentno izvještavanje podataka o okolišu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uz konsultacije s Partnerstvom 27</w:t>
      </w:r>
      <w:r w:rsidRPr="008D043F">
        <w:rPr>
          <w:rFonts w:asciiTheme="minorHAnsi" w:hAnsiTheme="minorHAnsi" w:cstheme="minorHAnsi"/>
          <w:sz w:val="22"/>
          <w:szCs w:val="22"/>
          <w:lang w:val="hr-HR"/>
        </w:rPr>
        <w:t xml:space="preserve">, štoprvenstveno podrazumijeva jačanje postojećeg sistema monitoringa okolišnih parametara i uspostavu informacionog sistema za upravljanje okolišem u skladu s odredbama Zakona o zaštiti okoliša. Svrsishodnost podataka i izvještaja generiranih na osnovu informacionog sistema bit će usmjerena na redovno praćenje stanja okoliša, ali i na funkcionalno izvještavanje u skladu sa zahtjevima međunarodnih tijela, uz konsultacije s Partnerstvom 27, koje su osnovale organizacije civilnog društva 2019. godine, s ciljem praćenja procesa usklađivanja i primjene politika i propisa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pravnom stečevinom EU, s fokusom na Poglavlje 27 koje se odnosi na oblast okoliša i klimatskih promjena. Posebna pažnja pridavat će se uspostavi funkcionalnog sistema razmjene prostornih podatak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skladu s Aneksima I, II i III INSPIRE direktive, te uspostavi funkcionalnog PRTR registra. Također, značajni napori bit će usmjereni na razvijanje statistike okoliša – praćenje pokazatelja ciljeva održivog razvoj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tematsko područje Okoliš i učešće u uspostavi Evropskih ekonomskih računa okoliša.</w:t>
      </w:r>
    </w:p>
    <w:p w14:paraId="638A9F38" w14:textId="4C93EF5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7.6.: Osigurati visok nivo međusektorskog i intersektorskog sinergijskog djelovanja i integracije javnih okolišnih  politika</w:t>
      </w:r>
      <w:r w:rsidRPr="008D043F">
        <w:rPr>
          <w:rFonts w:asciiTheme="minorHAnsi" w:hAnsiTheme="minorHAnsi" w:cstheme="minorHAnsi"/>
          <w:sz w:val="22"/>
          <w:szCs w:val="22"/>
          <w:lang w:val="hr-HR"/>
        </w:rPr>
        <w:t xml:space="preserve">, što će se postići intenziviranjem međusektorske saradnje, kako bi se okolišni zahtjevi integrirali u sektorske politike i zakonodavstvo. U kontekstu klimatskih promjena, posebno će se voditi računa o integriranju zahtjeva Strategije prilagođavanja klimatskim promjenama i niskokarbonskog razvoj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sektorske politike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druge strane, vodit će se računa o integriranju standarda i principa rodne ravnopravnosti, društvene jednakosti i pitanja siromaštva u ključne politike, strategije i programe u oblasti okoliša. Navedeni aspekti međusektorske saradnje, pod rukovodstvom sektora zaštite okoliša, važni su za pripremu jasne politike za primjenu kružne ekonomije. Osnova za izradu ovog dokumenta je Zeleni dogovor za Zapadni Balkan (eng. </w:t>
      </w:r>
      <w:r w:rsidRPr="008D043F">
        <w:rPr>
          <w:rFonts w:asciiTheme="minorHAnsi" w:hAnsiTheme="minorHAnsi" w:cstheme="minorHAnsi"/>
          <w:i/>
          <w:iCs/>
          <w:sz w:val="22"/>
          <w:szCs w:val="22"/>
          <w:lang w:val="hr-HR"/>
        </w:rPr>
        <w:t>Green Deal for Western Balkan</w:t>
      </w:r>
      <w:r w:rsidRPr="008D043F">
        <w:rPr>
          <w:rFonts w:asciiTheme="minorHAnsi" w:hAnsiTheme="minorHAnsi" w:cstheme="minorHAnsi"/>
          <w:sz w:val="22"/>
          <w:szCs w:val="22"/>
          <w:lang w:val="hr-HR"/>
        </w:rPr>
        <w:t>), koji zahtijeva akciju u pogledu uvođenja kružne ekonomije (održive proizvodnje i potrošnje).</w:t>
      </w:r>
    </w:p>
    <w:p w14:paraId="580B24D9" w14:textId="409F3E83"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7.: Osigurati finansijsku održivost sektora okoliša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sz w:val="22"/>
          <w:szCs w:val="22"/>
          <w:lang w:val="hr-HR"/>
        </w:rPr>
        <w:t xml:space="preserve">, što će se postići adekvatnom provedbom postojećih ekonomskih instrumenata, uvođenjem novih – inovativnih i poticajnih ekonomskih instrumenata za finansiranje zaštite okoliša, te značajnijim korištenjem raspoloživih fondova EU i drugih međunarodnih fondova za zaštitu okoliša i komplementarne sektore. Federalno ministarstvo finansija i Ministarstvo vanjske trgovine i ekonomskih odnos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će biti uključeni u sve aspekte fiskalne politike u zaštiti okoliša (olakšice na uvoz pojedinih ekološki povoljnih proizvoda itd.), uzimajući u obzir i potencijal za iskorištavanje namjenskih međunarodnih fondova.  </w:t>
      </w:r>
    </w:p>
    <w:p w14:paraId="3E917C30" w14:textId="5CF9F5F0" w:rsidR="00E254BC" w:rsidRPr="008D043F" w:rsidRDefault="00E254B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7.8.: Uspostaviti sistem za strateško donošenje odluka, ulaganja i praćenje efekata u obrazovanju, istraživanju i inovacijama u okolišu</w:t>
      </w:r>
      <w:r w:rsidRPr="008D043F">
        <w:rPr>
          <w:rFonts w:asciiTheme="minorHAnsi" w:hAnsiTheme="minorHAnsi" w:cstheme="minorHAnsi"/>
          <w:sz w:val="22"/>
          <w:szCs w:val="22"/>
          <w:lang w:val="hr-HR"/>
        </w:rPr>
        <w:t xml:space="preserve">, što će obuhvatiti aktivnosti na planu stalnih poboljšanja u integraciji problematike zaštite okoliša u nastavne planove obrazovnih institucija, </w:t>
      </w:r>
      <w:r w:rsidRPr="008D043F">
        <w:rPr>
          <w:rFonts w:asciiTheme="minorHAnsi" w:hAnsiTheme="minorHAnsi" w:cstheme="minorHAnsi"/>
          <w:sz w:val="22"/>
          <w:szCs w:val="22"/>
          <w:lang w:val="hr-HR"/>
        </w:rPr>
        <w:lastRenderedPageBreak/>
        <w:t xml:space="preserve">uključujući i neformalne oblike obrazovanja, u skladu sa Zakonom o zaštiti okoliša Federacije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te jačanje kapaciteta i ekopedagoških kompetencija uposlenika odgojno-obrazovnih ustanova. Drugi pravac djelovanja obuhvatit će unaprjeđenje kapaciteta za istraživanja i razvoj u oblasti okoliša.</w:t>
      </w:r>
      <w:r w:rsidR="00331251" w:rsidRPr="008D043F">
        <w:rPr>
          <w:rFonts w:asciiTheme="minorHAnsi" w:hAnsiTheme="minorHAnsi" w:cstheme="minorHAnsi"/>
          <w:sz w:val="22"/>
          <w:szCs w:val="22"/>
          <w:lang w:val="hr-HR"/>
        </w:rPr>
        <w:t xml:space="preserve"> </w:t>
      </w:r>
    </w:p>
    <w:p w14:paraId="6E5611BB" w14:textId="16D2EAA9" w:rsidR="00E254BC" w:rsidRPr="008D043F" w:rsidRDefault="00E254BC" w:rsidP="0068355A">
      <w:pPr>
        <w:spacing w:line="276" w:lineRule="auto"/>
        <w:rPr>
          <w:rFonts w:asciiTheme="minorHAnsi" w:hAnsiTheme="minorHAnsi" w:cstheme="minorHAnsi"/>
          <w:b/>
          <w:i/>
          <w:iCs/>
          <w:sz w:val="20"/>
          <w:szCs w:val="20"/>
          <w:lang w:val="hr-HR"/>
        </w:rPr>
      </w:pPr>
      <w:bookmarkStart w:id="202" w:name="_Toc109842455"/>
      <w:r w:rsidRPr="008D043F">
        <w:rPr>
          <w:rFonts w:asciiTheme="minorHAnsi" w:hAnsiTheme="minorHAnsi" w:cstheme="minorHAnsi"/>
          <w:b/>
          <w:i/>
          <w:iCs/>
          <w:color w:val="000000" w:themeColor="text1"/>
          <w:sz w:val="20"/>
          <w:szCs w:val="20"/>
          <w:lang w:val="hr-HR"/>
        </w:rPr>
        <w:t xml:space="preserve">Tabela </w:t>
      </w:r>
      <w:bookmarkStart w:id="203" w:name="tabela26"/>
      <w:r w:rsidRPr="008D043F">
        <w:rPr>
          <w:rFonts w:asciiTheme="minorHAnsi" w:hAnsiTheme="minorHAnsi" w:cstheme="minorHAnsi"/>
          <w:b/>
          <w:i/>
          <w:iCs/>
          <w:sz w:val="20"/>
          <w:szCs w:val="20"/>
          <w:lang w:val="hr-HR"/>
        </w:rPr>
        <w:fldChar w:fldCharType="begin"/>
      </w:r>
      <w:r w:rsidRPr="008D043F">
        <w:rPr>
          <w:rFonts w:asciiTheme="minorHAnsi" w:hAnsiTheme="minorHAnsi" w:cstheme="minorHAnsi"/>
          <w:b/>
          <w:i/>
          <w:iCs/>
          <w:sz w:val="20"/>
          <w:szCs w:val="20"/>
          <w:lang w:val="hr-HR"/>
        </w:rPr>
        <w:instrText xml:space="preserve"> SEQ Tabela \* ARABIC </w:instrText>
      </w:r>
      <w:r w:rsidRPr="008D043F">
        <w:rPr>
          <w:rFonts w:asciiTheme="minorHAnsi" w:hAnsiTheme="minorHAnsi" w:cstheme="minorHAnsi"/>
          <w:b/>
          <w:i/>
          <w:iCs/>
          <w:sz w:val="20"/>
          <w:szCs w:val="20"/>
          <w:lang w:val="hr-HR"/>
        </w:rPr>
        <w:fldChar w:fldCharType="separate"/>
      </w:r>
      <w:r w:rsidR="009B278D">
        <w:rPr>
          <w:rFonts w:asciiTheme="minorHAnsi" w:hAnsiTheme="minorHAnsi" w:cstheme="minorHAnsi"/>
          <w:b/>
          <w:i/>
          <w:iCs/>
          <w:noProof/>
          <w:sz w:val="20"/>
          <w:szCs w:val="20"/>
          <w:lang w:val="hr-HR"/>
        </w:rPr>
        <w:t>26</w:t>
      </w:r>
      <w:r w:rsidRPr="008D043F">
        <w:rPr>
          <w:rFonts w:asciiTheme="minorHAnsi" w:hAnsiTheme="minorHAnsi" w:cstheme="minorHAnsi"/>
          <w:b/>
          <w:i/>
          <w:iCs/>
          <w:sz w:val="20"/>
          <w:szCs w:val="20"/>
          <w:lang w:val="hr-HR"/>
        </w:rPr>
        <w:fldChar w:fldCharType="end"/>
      </w:r>
      <w:bookmarkEnd w:id="203"/>
      <w:r w:rsidRPr="008D043F">
        <w:rPr>
          <w:rFonts w:asciiTheme="minorHAnsi" w:hAnsiTheme="minorHAnsi" w:cstheme="minorHAnsi"/>
          <w:b/>
          <w:i/>
          <w:iCs/>
          <w:color w:val="000000" w:themeColor="text1"/>
          <w:sz w:val="20"/>
          <w:szCs w:val="20"/>
          <w:lang w:val="hr-HR"/>
        </w:rPr>
        <w:t xml:space="preserve">: </w:t>
      </w:r>
      <w:r w:rsidRPr="008D043F">
        <w:rPr>
          <w:rFonts w:asciiTheme="minorHAnsi" w:hAnsiTheme="minorHAnsi" w:cstheme="minorHAnsi"/>
          <w:bCs/>
          <w:i/>
          <w:iCs/>
          <w:color w:val="000000" w:themeColor="text1"/>
          <w:sz w:val="20"/>
          <w:szCs w:val="20"/>
          <w:lang w:val="hr-HR"/>
        </w:rPr>
        <w:t>Prioriteti s pripadajućim indikatorima</w:t>
      </w:r>
      <w:bookmarkEnd w:id="202"/>
      <w:r w:rsidRPr="008D043F">
        <w:rPr>
          <w:rFonts w:asciiTheme="minorHAnsi" w:hAnsiTheme="minorHAnsi" w:cstheme="minorHAnsi"/>
          <w:b/>
          <w:i/>
          <w:iCs/>
          <w:color w:val="000000" w:themeColor="text1"/>
          <w:sz w:val="20"/>
          <w:szCs w:val="20"/>
          <w:lang w:val="hr-HR"/>
        </w:rPr>
        <w:t xml:space="preserve"> </w:t>
      </w:r>
    </w:p>
    <w:tbl>
      <w:tblPr>
        <w:tblStyle w:val="TABLICAHAOP9"/>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100"/>
        <w:gridCol w:w="2101"/>
        <w:gridCol w:w="2714"/>
        <w:gridCol w:w="2124"/>
      </w:tblGrid>
      <w:tr w:rsidR="00E254BC" w:rsidRPr="008D043F" w14:paraId="1620B88D" w14:textId="77777777" w:rsidTr="00076544">
        <w:trPr>
          <w:tblHeader/>
        </w:trPr>
        <w:tc>
          <w:tcPr>
            <w:tcW w:w="2100" w:type="dxa"/>
            <w:shd w:val="clear" w:color="auto" w:fill="009D73"/>
            <w:vAlign w:val="center"/>
          </w:tcPr>
          <w:p w14:paraId="76F31A08" w14:textId="77777777" w:rsidR="00E254BC" w:rsidRPr="008D043F" w:rsidRDefault="00E254BC"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c>
          <w:tcPr>
            <w:tcW w:w="2101" w:type="dxa"/>
            <w:shd w:val="clear" w:color="auto" w:fill="009D73"/>
            <w:vAlign w:val="center"/>
          </w:tcPr>
          <w:p w14:paraId="673AA2B5" w14:textId="77777777" w:rsidR="00E254BC" w:rsidRPr="008D043F" w:rsidRDefault="00E254BC"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714" w:type="dxa"/>
            <w:shd w:val="clear" w:color="auto" w:fill="009D73"/>
            <w:vAlign w:val="center"/>
          </w:tcPr>
          <w:p w14:paraId="4F80F90E" w14:textId="77777777" w:rsidR="00E254BC" w:rsidRPr="008D043F" w:rsidRDefault="00E254BC"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101" w:type="dxa"/>
            <w:shd w:val="clear" w:color="auto" w:fill="009D73"/>
            <w:vAlign w:val="center"/>
          </w:tcPr>
          <w:p w14:paraId="21DF7F3B" w14:textId="77777777" w:rsidR="00E254BC" w:rsidRPr="008D043F" w:rsidRDefault="00E254BC"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E254BC" w:rsidRPr="008D043F" w14:paraId="24E7FD51" w14:textId="77777777" w:rsidTr="00076544">
        <w:trPr>
          <w:trHeight w:val="300"/>
        </w:trPr>
        <w:tc>
          <w:tcPr>
            <w:tcW w:w="2100" w:type="dxa"/>
            <w:vMerge w:val="restart"/>
          </w:tcPr>
          <w:p w14:paraId="0054C2F5"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1.: </w:t>
            </w:r>
          </w:p>
          <w:p w14:paraId="4EC7DA4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Unaprijediti zakonski okvir i sektorske politike u svrhu planiranja, upravljanja i zaštitu okoliša u Federaciji BiH u cilju ostvarivanja pune harmonizacije s pravnom stečevinom EU i međunarodnim sporazumima o okolišu</w:t>
            </w:r>
          </w:p>
        </w:tc>
        <w:tc>
          <w:tcPr>
            <w:tcW w:w="2101" w:type="dxa"/>
          </w:tcPr>
          <w:p w14:paraId="640E25F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enost pravnog okvira za zaštitu okoliša Federacije BiH s pravnom stečevinom EU </w:t>
            </w:r>
          </w:p>
        </w:tc>
        <w:tc>
          <w:tcPr>
            <w:tcW w:w="2714" w:type="dxa"/>
          </w:tcPr>
          <w:p w14:paraId="0DD28DB5"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imična usklađenost (2021.)</w:t>
            </w:r>
          </w:p>
          <w:p w14:paraId="6193159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okvir za zaštitu okoliša Federacije BiH je:</w:t>
            </w:r>
          </w:p>
          <w:p w14:paraId="62B054F0" w14:textId="77777777" w:rsidR="00E254BC" w:rsidRPr="008D043F" w:rsidRDefault="00E254BC" w:rsidP="0068355A">
            <w:pPr>
              <w:numPr>
                <w:ilvl w:val="0"/>
                <w:numId w:val="54"/>
              </w:numPr>
              <w:spacing w:line="276" w:lineRule="auto"/>
              <w:ind w:left="200" w:hanging="20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isoko usklađen sa 6 direktiva i 1 uredbom;</w:t>
            </w:r>
          </w:p>
          <w:p w14:paraId="21B76A88" w14:textId="77777777" w:rsidR="00E254BC" w:rsidRPr="008D043F" w:rsidRDefault="00E254BC" w:rsidP="0068355A">
            <w:pPr>
              <w:numPr>
                <w:ilvl w:val="0"/>
                <w:numId w:val="54"/>
              </w:numPr>
              <w:spacing w:line="276" w:lineRule="auto"/>
              <w:ind w:left="200" w:hanging="20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jelimično usklađen s 1 direktivom;</w:t>
            </w:r>
          </w:p>
          <w:p w14:paraId="147EBA1A" w14:textId="77777777" w:rsidR="00E254BC" w:rsidRPr="008D043F" w:rsidRDefault="00E254BC" w:rsidP="0068355A">
            <w:pPr>
              <w:numPr>
                <w:ilvl w:val="0"/>
                <w:numId w:val="54"/>
              </w:numPr>
              <w:spacing w:line="276" w:lineRule="auto"/>
              <w:ind w:left="200" w:hanging="20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je usklađen s 2 direktive</w:t>
            </w:r>
          </w:p>
        </w:tc>
        <w:tc>
          <w:tcPr>
            <w:tcW w:w="2101" w:type="dxa"/>
          </w:tcPr>
          <w:p w14:paraId="5CB630FD"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okvir za zaštitu okoliša Federacije BiH je usklađen s 9 direktiva i jednom uredbom</w:t>
            </w:r>
          </w:p>
          <w:p w14:paraId="548246E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0.)</w:t>
            </w:r>
          </w:p>
        </w:tc>
      </w:tr>
      <w:tr w:rsidR="00E254BC" w:rsidRPr="008D043F" w14:paraId="2E163DB0" w14:textId="77777777" w:rsidTr="00076544">
        <w:trPr>
          <w:trHeight w:val="300"/>
        </w:trPr>
        <w:tc>
          <w:tcPr>
            <w:tcW w:w="2100" w:type="dxa"/>
            <w:vMerge/>
            <w:vAlign w:val="center"/>
          </w:tcPr>
          <w:p w14:paraId="72EDD2A1"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8B67243"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akcijskih planova za provedbu EU direktiva (APID-i), u skladu s Programom aproksimacije propisa Federacije BiH s pravnom stečevinom EU u oblasti okoliša</w:t>
            </w:r>
          </w:p>
        </w:tc>
        <w:tc>
          <w:tcPr>
            <w:tcW w:w="2714" w:type="dxa"/>
          </w:tcPr>
          <w:p w14:paraId="7A4A2CE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izrađeni akcijski planovi za provedbu EU direktiva (APID-i) iz oblasti upravljanja okolišem (2021.)</w:t>
            </w:r>
          </w:p>
        </w:tc>
        <w:tc>
          <w:tcPr>
            <w:tcW w:w="2101" w:type="dxa"/>
          </w:tcPr>
          <w:p w14:paraId="0AA9C5CF"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i su i usvojeni prioritetni akcijski planovi za provedbu EU direktiva (APID-i) iz oblasti upravljanja okolišem i kontinuirano se provode (2030.)</w:t>
            </w:r>
          </w:p>
        </w:tc>
      </w:tr>
      <w:tr w:rsidR="00E254BC" w:rsidRPr="008D043F" w14:paraId="26C56536" w14:textId="77777777" w:rsidTr="00076544">
        <w:trPr>
          <w:trHeight w:val="300"/>
        </w:trPr>
        <w:tc>
          <w:tcPr>
            <w:tcW w:w="2100" w:type="dxa"/>
            <w:vMerge/>
            <w:vAlign w:val="center"/>
          </w:tcPr>
          <w:p w14:paraId="26495837"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66C9F033"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efiniranost kaznene politike u oblasti okoliša</w:t>
            </w:r>
          </w:p>
        </w:tc>
        <w:tc>
          <w:tcPr>
            <w:tcW w:w="2714" w:type="dxa"/>
          </w:tcPr>
          <w:p w14:paraId="6C10B389"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staju kaznene zakonske odredbe u pogledu onečišćenja i narušavanja okoliša, kao i pravni lijekovi za štetu nanesenu okolišu (2021.)</w:t>
            </w:r>
          </w:p>
        </w:tc>
        <w:tc>
          <w:tcPr>
            <w:tcW w:w="2101" w:type="dxa"/>
          </w:tcPr>
          <w:p w14:paraId="57C474E5"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asno je definirana kaznena politika u oblasti zaštite okoliša (2026.)</w:t>
            </w:r>
          </w:p>
        </w:tc>
      </w:tr>
      <w:tr w:rsidR="00E254BC" w:rsidRPr="008D043F" w14:paraId="0C03C59D" w14:textId="77777777" w:rsidTr="00076544">
        <w:trPr>
          <w:trHeight w:val="300"/>
        </w:trPr>
        <w:tc>
          <w:tcPr>
            <w:tcW w:w="2100" w:type="dxa"/>
            <w:vMerge/>
            <w:vAlign w:val="center"/>
          </w:tcPr>
          <w:p w14:paraId="7DC8914B"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127AF1C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klađenost pravnog i strateškog okvira u oblasti upravljanja okolišem s međunarodnim i domaćim standardima za ravnopravnost spolova</w:t>
            </w:r>
          </w:p>
        </w:tc>
        <w:tc>
          <w:tcPr>
            <w:tcW w:w="2714" w:type="dxa"/>
          </w:tcPr>
          <w:p w14:paraId="119AC2D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an stepen usklađenosti pravnog i strateškog okvira u oblasti upravljanja okolišem s međunarodnim i domaćim standardima iz oblasti  ravnopravnosti spolova (2021.)</w:t>
            </w:r>
          </w:p>
        </w:tc>
        <w:tc>
          <w:tcPr>
            <w:tcW w:w="2101" w:type="dxa"/>
          </w:tcPr>
          <w:p w14:paraId="7931F152"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načajno je povećan stepen usklađenosti pravnog i strateškog okvira  u oblasti upravljanja okolišem s međunarodnim i domaćim standardima za ravnopravnost spolova (2030.)</w:t>
            </w:r>
          </w:p>
        </w:tc>
      </w:tr>
      <w:tr w:rsidR="00E254BC" w:rsidRPr="008D043F" w14:paraId="4E6F861F" w14:textId="77777777" w:rsidTr="00076544">
        <w:trPr>
          <w:trHeight w:val="300"/>
        </w:trPr>
        <w:tc>
          <w:tcPr>
            <w:tcW w:w="2100" w:type="dxa"/>
            <w:vMerge w:val="restart"/>
          </w:tcPr>
          <w:p w14:paraId="07C0BE07"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2.: </w:t>
            </w:r>
          </w:p>
          <w:p w14:paraId="0846C98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ti efikasnu provedbu usvojenih propisa i preuzetih međunarodnih obaveza</w:t>
            </w:r>
          </w:p>
        </w:tc>
        <w:tc>
          <w:tcPr>
            <w:tcW w:w="2101" w:type="dxa"/>
          </w:tcPr>
          <w:p w14:paraId="1EAE996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provedbe međunarodnih okolišnih sporazuma</w:t>
            </w:r>
          </w:p>
        </w:tc>
        <w:tc>
          <w:tcPr>
            <w:tcW w:w="2714" w:type="dxa"/>
          </w:tcPr>
          <w:p w14:paraId="2B4028A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an stepen provođenja međunarodnih okolišnih sporazuma (2021.)</w:t>
            </w:r>
          </w:p>
        </w:tc>
        <w:tc>
          <w:tcPr>
            <w:tcW w:w="2101" w:type="dxa"/>
          </w:tcPr>
          <w:p w14:paraId="5764BB3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sigurana je efikasna provedba međunarodnih okolišnih sporazuma (2027.)</w:t>
            </w:r>
          </w:p>
        </w:tc>
      </w:tr>
      <w:tr w:rsidR="00E254BC" w:rsidRPr="008D043F" w14:paraId="76946767" w14:textId="77777777" w:rsidTr="00076544">
        <w:trPr>
          <w:trHeight w:val="300"/>
        </w:trPr>
        <w:tc>
          <w:tcPr>
            <w:tcW w:w="2100" w:type="dxa"/>
            <w:vMerge/>
            <w:vAlign w:val="center"/>
          </w:tcPr>
          <w:p w14:paraId="27793C3D"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108B5F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primjene strateške procjene utjecaja na okoliš</w:t>
            </w:r>
          </w:p>
        </w:tc>
        <w:tc>
          <w:tcPr>
            <w:tcW w:w="2714" w:type="dxa"/>
          </w:tcPr>
          <w:p w14:paraId="763AB633"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graničena primjena instrumenta strateške procjene utjecaja na okoliš (2021.)</w:t>
            </w:r>
          </w:p>
        </w:tc>
        <w:tc>
          <w:tcPr>
            <w:tcW w:w="2101" w:type="dxa"/>
          </w:tcPr>
          <w:p w14:paraId="456CB624"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rateška procjena utjecaja na okoliš se kontinuirano provodi za sve dokumente/projekte za koje je SPUO obavezan (2024.)</w:t>
            </w:r>
          </w:p>
        </w:tc>
      </w:tr>
      <w:tr w:rsidR="00E254BC" w:rsidRPr="008D043F" w14:paraId="0A31C5F3" w14:textId="77777777" w:rsidTr="00076544">
        <w:trPr>
          <w:trHeight w:val="300"/>
        </w:trPr>
        <w:tc>
          <w:tcPr>
            <w:tcW w:w="2100" w:type="dxa"/>
            <w:vMerge/>
            <w:vAlign w:val="center"/>
          </w:tcPr>
          <w:p w14:paraId="364FE2F0"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31C1E93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osiguranja izdavanja integriranih okolišnih dozvola</w:t>
            </w:r>
          </w:p>
        </w:tc>
        <w:tc>
          <w:tcPr>
            <w:tcW w:w="2714" w:type="dxa"/>
          </w:tcPr>
          <w:p w14:paraId="771D405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tegrirane dozvole, na način kako je regulirano Direktivom EU 2010/75/EU o industrijskim emisijama, još se ne izdaju u Federaciji BiH</w:t>
            </w:r>
            <w:r w:rsidRPr="008D043F" w:rsidDel="002066EE">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1.)</w:t>
            </w:r>
          </w:p>
        </w:tc>
        <w:tc>
          <w:tcPr>
            <w:tcW w:w="2101" w:type="dxa"/>
          </w:tcPr>
          <w:p w14:paraId="383952FF"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sigurani su preduvjeti za izdavanje integriranih okolišnih dozvola (2026.)</w:t>
            </w:r>
          </w:p>
        </w:tc>
      </w:tr>
      <w:tr w:rsidR="00E254BC" w:rsidRPr="008D043F" w14:paraId="656D3F0C" w14:textId="77777777" w:rsidTr="00076544">
        <w:trPr>
          <w:trHeight w:val="300"/>
        </w:trPr>
        <w:tc>
          <w:tcPr>
            <w:tcW w:w="2100" w:type="dxa"/>
            <w:vMerge/>
            <w:vAlign w:val="center"/>
          </w:tcPr>
          <w:p w14:paraId="3283AF6E"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00EDD2A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pripremljenosti Tehničkih uputstava za </w:t>
            </w:r>
            <w:r w:rsidRPr="008D043F">
              <w:rPr>
                <w:rFonts w:asciiTheme="minorHAnsi" w:hAnsiTheme="minorHAnsi" w:cstheme="minorHAnsi"/>
                <w:sz w:val="18"/>
                <w:szCs w:val="18"/>
                <w:lang w:val="hr-HR"/>
              </w:rPr>
              <w:lastRenderedPageBreak/>
              <w:t>najbolje raspoložive tehnike (NRT) za prioritetne sektore</w:t>
            </w:r>
          </w:p>
        </w:tc>
        <w:tc>
          <w:tcPr>
            <w:tcW w:w="2714" w:type="dxa"/>
          </w:tcPr>
          <w:p w14:paraId="3EB5F86D"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Zakon o zaštiti okoliša nalaže primjenu najboljih raspoloživih </w:t>
            </w:r>
            <w:r w:rsidRPr="008D043F">
              <w:rPr>
                <w:rFonts w:asciiTheme="minorHAnsi" w:hAnsiTheme="minorHAnsi" w:cstheme="minorHAnsi"/>
                <w:sz w:val="18"/>
                <w:szCs w:val="18"/>
                <w:lang w:val="hr-HR"/>
              </w:rPr>
              <w:lastRenderedPageBreak/>
              <w:t>tehnika, ali praktična provedba  je ograničena. Tehnička uputstva o najboljim raspoloživim tehnikama (NRT) i referentni dokumenti o najboljim raspoloživim tehnikama (BREFs) nisu prevedeni na službene jezike u BiH. Pripremljena su Tehnička uputstva o NRT-ima za sljedeće sektore prehrambene industrije i poljoprivrede: klaonice krupne stoke, prerada mesa, uzgoj i prerada ribe, prerada mlijeka i proizvodnja mliječnih proizvoda, prerada voća i povrća i proizvodnja piva. Naknadno su, u okviru projekta „Pomoć u sprovođenju IPPC Direktive (EuropAid/126648/C/SER/BA)“ pripremljena Tehnička uputstva za sljedeće sektore: ekstrakcija kamena, velika ložišta, površinska zaštita metala i plastike i presvlačenje rastopljenim metalom i za monitoring (2021.)</w:t>
            </w:r>
          </w:p>
        </w:tc>
        <w:tc>
          <w:tcPr>
            <w:tcW w:w="2101" w:type="dxa"/>
          </w:tcPr>
          <w:p w14:paraId="66083F32"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ripremljena su Tehnička uputstva za najbolje </w:t>
            </w:r>
            <w:r w:rsidRPr="008D043F">
              <w:rPr>
                <w:rFonts w:asciiTheme="minorHAnsi" w:hAnsiTheme="minorHAnsi" w:cstheme="minorHAnsi"/>
                <w:sz w:val="18"/>
                <w:szCs w:val="18"/>
                <w:lang w:val="hr-HR"/>
              </w:rPr>
              <w:lastRenderedPageBreak/>
              <w:t>raspoložive tehnike (NRT)  za djelatnosti za koje se utvrđuju NRT-i (2028.)</w:t>
            </w:r>
          </w:p>
        </w:tc>
      </w:tr>
      <w:tr w:rsidR="00E254BC" w:rsidRPr="008D043F" w14:paraId="5FE9CD55" w14:textId="77777777" w:rsidTr="00076544">
        <w:trPr>
          <w:trHeight w:val="300"/>
        </w:trPr>
        <w:tc>
          <w:tcPr>
            <w:tcW w:w="2100" w:type="dxa"/>
            <w:vMerge w:val="restart"/>
          </w:tcPr>
          <w:p w14:paraId="2B18A00E"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7.3.:</w:t>
            </w:r>
          </w:p>
          <w:p w14:paraId="6AC0F3C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ostići visok nivo kapaciteta i međusobne koordinacije institucija</w:t>
            </w:r>
          </w:p>
        </w:tc>
        <w:tc>
          <w:tcPr>
            <w:tcW w:w="2101" w:type="dxa"/>
          </w:tcPr>
          <w:p w14:paraId="07541593"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funkcionalnosti mehanizama za institucionalnu koordinaciju rada institucija u oblasti okoliša</w:t>
            </w:r>
          </w:p>
        </w:tc>
        <w:tc>
          <w:tcPr>
            <w:tcW w:w="2714" w:type="dxa"/>
          </w:tcPr>
          <w:p w14:paraId="3FCC4F7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e funkcionalni mehanizmi za institucionalnu koordinaciju rada institucija u oblasti okoliša (2021.)</w:t>
            </w:r>
          </w:p>
          <w:p w14:paraId="1C106DE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staje vertikalna koordinacija i komunikacija između kantona/općina i Federacije BiH, ali također i horizontalna koordinacija (međuentitetska ‒ između Federacije BiH, Republike Srpske i Brčko distrikta BiH, kao i međukantonalna i međuopćinska)</w:t>
            </w:r>
          </w:p>
        </w:tc>
        <w:tc>
          <w:tcPr>
            <w:tcW w:w="2101" w:type="dxa"/>
          </w:tcPr>
          <w:p w14:paraId="3D5423AF"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su funkcionalni mehanizmi za institucionalnu koordinaciju rada institucija u oblasti okoliša (2025.)</w:t>
            </w:r>
          </w:p>
        </w:tc>
      </w:tr>
      <w:tr w:rsidR="00E254BC" w:rsidRPr="008D043F" w14:paraId="5F12627D" w14:textId="77777777" w:rsidTr="00076544">
        <w:trPr>
          <w:trHeight w:val="300"/>
        </w:trPr>
        <w:tc>
          <w:tcPr>
            <w:tcW w:w="2100" w:type="dxa"/>
            <w:vMerge/>
            <w:vAlign w:val="center"/>
          </w:tcPr>
          <w:p w14:paraId="27773123"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2A4DDD7"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 rada Međuentitetskog tijela za okoliš</w:t>
            </w:r>
          </w:p>
        </w:tc>
        <w:tc>
          <w:tcPr>
            <w:tcW w:w="2714" w:type="dxa"/>
          </w:tcPr>
          <w:p w14:paraId="29DF3794"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d Međuentitetskog tijela za okoliš je neefikasan i neefektivan, a njegove odluke nisu pravno obavezujuće (2021.)</w:t>
            </w:r>
          </w:p>
        </w:tc>
        <w:tc>
          <w:tcPr>
            <w:tcW w:w="2101" w:type="dxa"/>
          </w:tcPr>
          <w:p w14:paraId="736404A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koordiniran i usklađen pristup rješavanju pitanja upravljanja okolišem između Federacije BiH, Republike Srpske i Brčko distrikta BiH kroz povećanu efikasnost rada Međuentitetskog tijela za okoliš (2024.)</w:t>
            </w:r>
          </w:p>
        </w:tc>
      </w:tr>
      <w:tr w:rsidR="00E254BC" w:rsidRPr="008D043F" w14:paraId="131034CC" w14:textId="77777777" w:rsidTr="00076544">
        <w:trPr>
          <w:trHeight w:val="300"/>
        </w:trPr>
        <w:tc>
          <w:tcPr>
            <w:tcW w:w="2100" w:type="dxa"/>
            <w:vMerge/>
            <w:vAlign w:val="center"/>
          </w:tcPr>
          <w:p w14:paraId="5F5932B2"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BFAB5F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funkcionalnosti institucionalnih struktura u domenu koordinacije i usaglašavanja aktivnosti u procesu transpozicije EU zakonodavstva</w:t>
            </w:r>
          </w:p>
        </w:tc>
        <w:tc>
          <w:tcPr>
            <w:tcW w:w="2714" w:type="dxa"/>
          </w:tcPr>
          <w:p w14:paraId="5C23ED1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imična funkcionalnost postojećih institucionalnih struktura (2021.)</w:t>
            </w:r>
          </w:p>
        </w:tc>
        <w:tc>
          <w:tcPr>
            <w:tcW w:w="2101" w:type="dxa"/>
          </w:tcPr>
          <w:p w14:paraId="694B914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đena je postojeća institucionalna struktura u svrhu poboljšanja koordinacije i usaglašavanja aktivnosti u procesu transpozicije EU </w:t>
            </w:r>
            <w:r w:rsidRPr="008D043F">
              <w:rPr>
                <w:rFonts w:asciiTheme="minorHAnsi" w:hAnsiTheme="minorHAnsi" w:cstheme="minorHAnsi"/>
                <w:sz w:val="18"/>
                <w:szCs w:val="18"/>
                <w:lang w:val="hr-HR"/>
              </w:rPr>
              <w:lastRenderedPageBreak/>
              <w:t>zakonodavstva. Ojačani su ljudski resursi na svim nivoima za dugoročnu i održivu provedbu EU zakonodavstva (2028.)</w:t>
            </w:r>
          </w:p>
        </w:tc>
      </w:tr>
      <w:tr w:rsidR="00E254BC" w:rsidRPr="008D043F" w14:paraId="550BE4F3" w14:textId="77777777" w:rsidTr="00076544">
        <w:trPr>
          <w:trHeight w:val="300"/>
        </w:trPr>
        <w:tc>
          <w:tcPr>
            <w:tcW w:w="2100" w:type="dxa"/>
            <w:vMerge/>
            <w:vAlign w:val="center"/>
          </w:tcPr>
          <w:p w14:paraId="6FC622D7"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1F337CC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funkcionalnosti i stručnosti zaposlenih u institucijama koje se bave pitanjima okoliša za pripremu i realizaciju projekata</w:t>
            </w:r>
          </w:p>
        </w:tc>
        <w:tc>
          <w:tcPr>
            <w:tcW w:w="2714" w:type="dxa"/>
          </w:tcPr>
          <w:p w14:paraId="1547B77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e specijalizirani timovi u institucijama/ustanovama za pripremu i realizaciju projekata. Postoje u Federalnom ministarstvu okoliša i turizma i Federalnom ministarstvu poljoprivrede, vodoprivrede i šumarstva, ali ne u svim institucijama (2021.)</w:t>
            </w:r>
          </w:p>
        </w:tc>
        <w:tc>
          <w:tcPr>
            <w:tcW w:w="2101" w:type="dxa"/>
          </w:tcPr>
          <w:p w14:paraId="7B570947"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su funkcionalni timovi u svim institucijama/ustanovama koje se bave pitanjima okoliša, s ekspertizom za pripremu i realizaciju projekata (2028.)</w:t>
            </w:r>
          </w:p>
        </w:tc>
      </w:tr>
      <w:tr w:rsidR="00E254BC" w:rsidRPr="008D043F" w14:paraId="00695194" w14:textId="77777777" w:rsidTr="00076544">
        <w:trPr>
          <w:trHeight w:val="300"/>
        </w:trPr>
        <w:tc>
          <w:tcPr>
            <w:tcW w:w="2100" w:type="dxa"/>
            <w:vMerge w:val="restart"/>
          </w:tcPr>
          <w:p w14:paraId="445B175E"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4.: </w:t>
            </w:r>
          </w:p>
          <w:p w14:paraId="759C49DC"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ti visok nivo svijesti javnosti o važnosti zaštite okoliša i uključenosti u proces donošenja odluka, posebno uključenost žena, mladih i društveno osjetljivih grupa</w:t>
            </w:r>
          </w:p>
        </w:tc>
        <w:tc>
          <w:tcPr>
            <w:tcW w:w="2101" w:type="dxa"/>
          </w:tcPr>
          <w:p w14:paraId="07CA7F87"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svijesti javnosti o važnosti zaštite okoliša i uključenosti u proces donošenja odluka</w:t>
            </w:r>
          </w:p>
        </w:tc>
        <w:tc>
          <w:tcPr>
            <w:tcW w:w="2714" w:type="dxa"/>
          </w:tcPr>
          <w:p w14:paraId="7E8B023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a svijest javnosti o potrebi zaštite okoliša.</w:t>
            </w:r>
          </w:p>
          <w:p w14:paraId="35E1875F"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postojanje dugoročnih edukativnih programa i kampanja za podizanje javne svijesti o pitanjima zaštite okoliša (2021.)</w:t>
            </w:r>
          </w:p>
        </w:tc>
        <w:tc>
          <w:tcPr>
            <w:tcW w:w="2101" w:type="dxa"/>
          </w:tcPr>
          <w:p w14:paraId="28131DC2"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siguran je visok nivo svijesti javnosti o važnosti zaštite okoliša i uključenosti u proces donošenja odluka, posebno uključenost žena, mladih i društveno osjetljivih grupa (2030.)</w:t>
            </w:r>
          </w:p>
        </w:tc>
      </w:tr>
      <w:tr w:rsidR="00E254BC" w:rsidRPr="008D043F" w14:paraId="4D77CDA1" w14:textId="77777777" w:rsidTr="00076544">
        <w:trPr>
          <w:trHeight w:val="300"/>
        </w:trPr>
        <w:tc>
          <w:tcPr>
            <w:tcW w:w="2100" w:type="dxa"/>
            <w:vMerge/>
            <w:vAlign w:val="center"/>
          </w:tcPr>
          <w:p w14:paraId="636B53C9"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77A28A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češće javnosti u procesima donošenja odluka, strateških i pravnih dokumenata, posebno u procesima procjene utjecaja na okoliš i izdavanja okolišnih dozvola</w:t>
            </w:r>
          </w:p>
        </w:tc>
        <w:tc>
          <w:tcPr>
            <w:tcW w:w="2714" w:type="dxa"/>
          </w:tcPr>
          <w:p w14:paraId="14756BD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zak nivo učešća javnosti i kvaliteta javnih konsultacija u procesima donošenja odluka (posebno u procesima procjene utjecaja na okoliš, izdavanje okolišnih dozvola, pripremi zakona, podzakonskih i drugih akata itd.). Mladi ne učestvuju u procesima donošenja odluka kako je to predviđeno Zakonom o mladima Federacije BiH (2021.)</w:t>
            </w:r>
          </w:p>
        </w:tc>
        <w:tc>
          <w:tcPr>
            <w:tcW w:w="2101" w:type="dxa"/>
          </w:tcPr>
          <w:p w14:paraId="77B748F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siguran je pristup informacijama i efikasno učešće javnosti u procesima donošenja odluka koje se tiču okoliša, posebno u procesima procjene utjecaja na okoliš i izdavanja okolišnih dozvola (2025.)</w:t>
            </w:r>
          </w:p>
        </w:tc>
      </w:tr>
      <w:tr w:rsidR="00E254BC" w:rsidRPr="008D043F" w14:paraId="790DFCBB" w14:textId="77777777" w:rsidTr="00076544">
        <w:trPr>
          <w:trHeight w:val="300"/>
        </w:trPr>
        <w:tc>
          <w:tcPr>
            <w:tcW w:w="2100" w:type="dxa"/>
            <w:vMerge/>
            <w:vAlign w:val="center"/>
          </w:tcPr>
          <w:p w14:paraId="08186A7D"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BB9FE73" w14:textId="33F1055E"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edovnost izrade i objavljivanja Izvještaja o stanju okoliša Federacije </w:t>
            </w:r>
            <w:r w:rsidR="00D76506" w:rsidRPr="008D043F">
              <w:rPr>
                <w:rFonts w:asciiTheme="minorHAnsi" w:hAnsiTheme="minorHAnsi" w:cstheme="minorHAnsi"/>
                <w:sz w:val="18"/>
                <w:szCs w:val="18"/>
                <w:lang w:val="hr-HR"/>
              </w:rPr>
              <w:t>BiH</w:t>
            </w:r>
          </w:p>
        </w:tc>
        <w:tc>
          <w:tcPr>
            <w:tcW w:w="2714" w:type="dxa"/>
          </w:tcPr>
          <w:p w14:paraId="19634EB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sljedna priprema, javnost i izvještavanje po pitanju Izvještaja o stanju okoliša Federacije BiH (2021.)</w:t>
            </w:r>
          </w:p>
        </w:tc>
        <w:tc>
          <w:tcPr>
            <w:tcW w:w="2101" w:type="dxa"/>
          </w:tcPr>
          <w:p w14:paraId="11D0245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vještaji o stanju okoliša Federacije BiH</w:t>
            </w:r>
            <w:r w:rsidRPr="008D043F" w:rsidDel="002066EE">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ade se redovno i kvalitetno i javno su dostupni (2026.)</w:t>
            </w:r>
          </w:p>
        </w:tc>
      </w:tr>
      <w:tr w:rsidR="00E254BC" w:rsidRPr="008D043F" w14:paraId="34E52159" w14:textId="77777777" w:rsidTr="00076544">
        <w:trPr>
          <w:trHeight w:val="300"/>
        </w:trPr>
        <w:tc>
          <w:tcPr>
            <w:tcW w:w="2100" w:type="dxa"/>
            <w:vMerge w:val="restart"/>
          </w:tcPr>
          <w:p w14:paraId="28A592D0"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5.: </w:t>
            </w:r>
          </w:p>
          <w:p w14:paraId="72FDF93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Uspostaviti efikasan sistem evidencije i transparentno izvještavanje podataka o okolišu u Federaciji BiH, uz konsultacije s Partnerstvom 27</w:t>
            </w:r>
          </w:p>
        </w:tc>
        <w:tc>
          <w:tcPr>
            <w:tcW w:w="2101" w:type="dxa"/>
          </w:tcPr>
          <w:p w14:paraId="144EDA6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sistema monitoringa okolišnih parametara</w:t>
            </w:r>
          </w:p>
        </w:tc>
        <w:tc>
          <w:tcPr>
            <w:tcW w:w="2714" w:type="dxa"/>
          </w:tcPr>
          <w:p w14:paraId="301C4043"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istem monitoringa postoji, međutim, za pojedine komponente okoliša i sektore postojeće laboratorije još uvijek nemaju akreditirane ispitne metode. Postoje i velike neusklađenosti kada je u pitanju rad akreditiranih laboratorija (2021.)</w:t>
            </w:r>
          </w:p>
        </w:tc>
        <w:tc>
          <w:tcPr>
            <w:tcW w:w="2101" w:type="dxa"/>
          </w:tcPr>
          <w:p w14:paraId="46DA0456"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jačan je postojeći sistem monitoringa okolišnih parametara (2027.)</w:t>
            </w:r>
          </w:p>
        </w:tc>
      </w:tr>
      <w:tr w:rsidR="00E254BC" w:rsidRPr="008D043F" w14:paraId="72F8EF17" w14:textId="77777777" w:rsidTr="00076544">
        <w:trPr>
          <w:trHeight w:val="300"/>
        </w:trPr>
        <w:tc>
          <w:tcPr>
            <w:tcW w:w="2100" w:type="dxa"/>
            <w:vMerge/>
            <w:vAlign w:val="center"/>
          </w:tcPr>
          <w:p w14:paraId="553D1F75"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4ECBA53"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a informacionog sistema za upravljanje okolišem u skladu sa Zakonom o zaštiti okoliša</w:t>
            </w:r>
          </w:p>
        </w:tc>
        <w:tc>
          <w:tcPr>
            <w:tcW w:w="2714" w:type="dxa"/>
          </w:tcPr>
          <w:p w14:paraId="28B4CE6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uspostavljen integrirani informacioni sistem za upravljanje okolišem (2021.)</w:t>
            </w:r>
          </w:p>
        </w:tc>
        <w:tc>
          <w:tcPr>
            <w:tcW w:w="2101" w:type="dxa"/>
          </w:tcPr>
          <w:p w14:paraId="3B60285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funkcionalan integrirani informacioni sistem za upravljanje okolišem u Federaciji BiH (2028.)</w:t>
            </w:r>
          </w:p>
        </w:tc>
      </w:tr>
      <w:tr w:rsidR="00E254BC" w:rsidRPr="008D043F" w14:paraId="1EE0A85D" w14:textId="77777777" w:rsidTr="00076544">
        <w:trPr>
          <w:trHeight w:val="300"/>
        </w:trPr>
        <w:tc>
          <w:tcPr>
            <w:tcW w:w="2100" w:type="dxa"/>
            <w:vMerge/>
            <w:vAlign w:val="center"/>
          </w:tcPr>
          <w:p w14:paraId="52F942DC"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3F86D55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procesa </w:t>
            </w:r>
            <w:r w:rsidRPr="008D043F">
              <w:rPr>
                <w:rFonts w:asciiTheme="minorHAnsi" w:hAnsiTheme="minorHAnsi" w:cstheme="minorHAnsi"/>
                <w:sz w:val="18"/>
                <w:szCs w:val="18"/>
                <w:lang w:val="hr-HR"/>
              </w:rPr>
              <w:lastRenderedPageBreak/>
              <w:t>praćenja, prikupljanja i validacije podataka o okolišu s ciljem izvještavanja u skladu s međunarodnim ugovorima</w:t>
            </w:r>
          </w:p>
        </w:tc>
        <w:tc>
          <w:tcPr>
            <w:tcW w:w="2714" w:type="dxa"/>
          </w:tcPr>
          <w:p w14:paraId="32B3B8F6"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Nisu uspostavljeni standardizirani </w:t>
            </w:r>
            <w:r w:rsidRPr="008D043F">
              <w:rPr>
                <w:rFonts w:asciiTheme="minorHAnsi" w:hAnsiTheme="minorHAnsi" w:cstheme="minorHAnsi"/>
                <w:sz w:val="18"/>
                <w:szCs w:val="18"/>
                <w:lang w:val="hr-HR"/>
              </w:rPr>
              <w:lastRenderedPageBreak/>
              <w:t>sistemi ili metode prikupljanja, prijenosa podataka i izvještavanja o podacima i statistici u oblasti okoliša. Postoje pojedinačni sistemi prikupljanja podataka i izvještavanja podataka o okolišu, međutim, to je nedovoljno za adekvatno izvještavanje prema međunarodnim tijelima.</w:t>
            </w:r>
          </w:p>
        </w:tc>
        <w:tc>
          <w:tcPr>
            <w:tcW w:w="2101" w:type="dxa"/>
          </w:tcPr>
          <w:p w14:paraId="33CB71FC"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Uspostavljen je </w:t>
            </w:r>
            <w:r w:rsidRPr="008D043F">
              <w:rPr>
                <w:rFonts w:asciiTheme="minorHAnsi" w:hAnsiTheme="minorHAnsi" w:cstheme="minorHAnsi"/>
                <w:sz w:val="18"/>
                <w:szCs w:val="18"/>
                <w:lang w:val="hr-HR"/>
              </w:rPr>
              <w:lastRenderedPageBreak/>
              <w:t>funkcionalan proces praćenja, prikupljanja i validacije podataka o okolišu i omogućeno izvještavanje u skladu s međunarodnim ugovorima (2026.)</w:t>
            </w:r>
          </w:p>
        </w:tc>
      </w:tr>
      <w:tr w:rsidR="00E254BC" w:rsidRPr="008D043F" w14:paraId="3FFB582F" w14:textId="77777777" w:rsidTr="00076544">
        <w:trPr>
          <w:trHeight w:val="300"/>
        </w:trPr>
        <w:tc>
          <w:tcPr>
            <w:tcW w:w="2100" w:type="dxa"/>
            <w:vMerge/>
          </w:tcPr>
          <w:p w14:paraId="2BA7CD21"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5F75408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sistema razmjene prostornih podataka u Federaciji BiH u skladu sa Aneksima I, II i III INSPIRE direktive</w:t>
            </w:r>
          </w:p>
        </w:tc>
        <w:tc>
          <w:tcPr>
            <w:tcW w:w="2714" w:type="dxa"/>
          </w:tcPr>
          <w:p w14:paraId="303A720F"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uspostavljen funkcionalan sistem razmjene prostornih  podataka</w:t>
            </w:r>
          </w:p>
        </w:tc>
        <w:tc>
          <w:tcPr>
            <w:tcW w:w="2101" w:type="dxa"/>
          </w:tcPr>
          <w:p w14:paraId="4D36878F" w14:textId="2B3711DF"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funkcionalni sistem razmjene prostornih  podataka u Federaciji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u skladu s Aneksima I, II i III INSPIRE direktive (2030.)</w:t>
            </w:r>
          </w:p>
        </w:tc>
      </w:tr>
      <w:tr w:rsidR="00E254BC" w:rsidRPr="008D043F" w14:paraId="15E2C347" w14:textId="77777777" w:rsidTr="00076544">
        <w:trPr>
          <w:trHeight w:val="300"/>
        </w:trPr>
        <w:tc>
          <w:tcPr>
            <w:tcW w:w="2100" w:type="dxa"/>
            <w:vMerge/>
          </w:tcPr>
          <w:p w14:paraId="2872D7BF"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58CB779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PRTR registra u Federaciji BiH</w:t>
            </w:r>
          </w:p>
        </w:tc>
        <w:tc>
          <w:tcPr>
            <w:tcW w:w="2714" w:type="dxa"/>
          </w:tcPr>
          <w:p w14:paraId="10B83826" w14:textId="275227A0"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Federaciji BiH je uspostavljen PRTR registar, međutim mali broj operatera dostavlja svoje podatke i ispunjava zakonski propisane obaveze po pitanju PRTR izvještavanja. Ne postoji sistem verifikacije podataka koji se unose u PRTR registar od strane operatera. Međusobna neusklađenost PRTR registara u Federaciji BiH i Republici Srpskoj dovodi do problema objedinjavanja podataka na državnom nivou. Podaci prikupljeni za PRTR u Federaciji BiH se za sada ne prosljeđuju institucijama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s obzirom na to da ovaj proces nije reguliran. Također, nije reguliran niti proces prijenosa ovih podataka institucijama EU (2021.)</w:t>
            </w:r>
          </w:p>
        </w:tc>
        <w:tc>
          <w:tcPr>
            <w:tcW w:w="2101" w:type="dxa"/>
          </w:tcPr>
          <w:p w14:paraId="064EBE2F" w14:textId="3376CB83"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TR registar u Federaciji BiH je funkcionalan i usklađen sa registrima u Republici Srpskoj i Brčko distriktu BiH. Proces izvještavanja podataka iz PRTR registara reguliran je prema institucijama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te prema institucijama EU (2026.)</w:t>
            </w:r>
          </w:p>
        </w:tc>
      </w:tr>
      <w:tr w:rsidR="00E254BC" w:rsidRPr="008D043F" w14:paraId="3EAF0621" w14:textId="77777777" w:rsidTr="00076544">
        <w:trPr>
          <w:trHeight w:val="300"/>
        </w:trPr>
        <w:tc>
          <w:tcPr>
            <w:tcW w:w="2100" w:type="dxa"/>
            <w:vMerge/>
          </w:tcPr>
          <w:p w14:paraId="376A4918"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0382F072"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razvijenosti statistike za ciljeve održivog razvoja u Federaciji BiH</w:t>
            </w:r>
          </w:p>
        </w:tc>
        <w:tc>
          <w:tcPr>
            <w:tcW w:w="2714" w:type="dxa"/>
          </w:tcPr>
          <w:p w14:paraId="514EE6E8" w14:textId="543C680B"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021. godine usvojen je Okvir za realizaciju Ciljeva održivog razvoja u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ali još uvijek nije razvijena adekvatna statistika za praćenje ciljeva održivog razvoja u Federaciji BiH (2021.)</w:t>
            </w:r>
          </w:p>
        </w:tc>
        <w:tc>
          <w:tcPr>
            <w:tcW w:w="2101" w:type="dxa"/>
          </w:tcPr>
          <w:p w14:paraId="5AFD3389"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ijena je statistika za ciljeve održivog razvoja u Federaciji BiH koji se odnose na tematsko područje Okoliš, razvijeni su dodatni pokazatelji i unaprijeđen je sistem za izvještavanje (2026.)</w:t>
            </w:r>
          </w:p>
        </w:tc>
      </w:tr>
      <w:tr w:rsidR="00E254BC" w:rsidRPr="008D043F" w14:paraId="7B8C964D" w14:textId="77777777" w:rsidTr="00076544">
        <w:trPr>
          <w:trHeight w:val="300"/>
        </w:trPr>
        <w:tc>
          <w:tcPr>
            <w:tcW w:w="2100" w:type="dxa"/>
            <w:vMerge/>
          </w:tcPr>
          <w:p w14:paraId="5B8B0763"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FA75447"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fikasnost u procesu prikupljanja, obrade i objave statističkih podataka o okolišu u Federaciji BiH kroz standardizirani i redovni sistem razmjene </w:t>
            </w:r>
            <w:r w:rsidRPr="008D043F">
              <w:rPr>
                <w:rFonts w:asciiTheme="minorHAnsi" w:hAnsiTheme="minorHAnsi" w:cstheme="minorHAnsi"/>
                <w:sz w:val="18"/>
                <w:szCs w:val="18"/>
                <w:lang w:val="hr-HR"/>
              </w:rPr>
              <w:lastRenderedPageBreak/>
              <w:t>podataka/informacija među institucijama na svim administrativnim nivoima</w:t>
            </w:r>
          </w:p>
        </w:tc>
        <w:tc>
          <w:tcPr>
            <w:tcW w:w="2714" w:type="dxa"/>
          </w:tcPr>
          <w:p w14:paraId="51591689"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Postoji potreba za poboljšanjem efikasnosti u procesu prikupljanja, obrade i objave statističkih podataka o okolišu u Federaciji BiH na svim administrativnim nivoima</w:t>
            </w:r>
          </w:p>
        </w:tc>
        <w:tc>
          <w:tcPr>
            <w:tcW w:w="2101" w:type="dxa"/>
          </w:tcPr>
          <w:p w14:paraId="61C27197"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a je efikasnost u procesu prikupljanja, obrade i objave statističkih podataka o okolišu u Federaciji BiH kroz standardizirani i redovni sistem razmjene </w:t>
            </w:r>
            <w:r w:rsidRPr="008D043F">
              <w:rPr>
                <w:rFonts w:asciiTheme="minorHAnsi" w:hAnsiTheme="minorHAnsi" w:cstheme="minorHAnsi"/>
                <w:sz w:val="18"/>
                <w:szCs w:val="18"/>
                <w:lang w:val="hr-HR"/>
              </w:rPr>
              <w:lastRenderedPageBreak/>
              <w:t>podataka/informacija među institucijama na svim administrativnim nivoima (2026.)</w:t>
            </w:r>
          </w:p>
        </w:tc>
      </w:tr>
      <w:tr w:rsidR="00E254BC" w:rsidRPr="008D043F" w14:paraId="084993C2" w14:textId="77777777" w:rsidTr="00076544">
        <w:trPr>
          <w:trHeight w:val="300"/>
        </w:trPr>
        <w:tc>
          <w:tcPr>
            <w:tcW w:w="2100" w:type="dxa"/>
            <w:vMerge/>
          </w:tcPr>
          <w:p w14:paraId="5B6F101E"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4ECA2A63"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češće institucija Federacije BiH u uspostavi Evropskih ekonomskih računa okoliša koji opisuju odnos između okoliša i ekonomije (u skladu s Uredbom (EU) br. 691/2011 o evropskim ekonomskim računima okoliša kojom je uspostavljen je zajednički okvir za prikupljanje, pripremanje, slanje i ocjenjivanje evropskih ekonomskih računa okoliša)</w:t>
            </w:r>
          </w:p>
        </w:tc>
        <w:tc>
          <w:tcPr>
            <w:tcW w:w="2714" w:type="dxa"/>
          </w:tcPr>
          <w:p w14:paraId="3CC8E97D"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uspostavljeni Evropski ekonomski računi okoliša u skladu s Uredbom (EU) br. 691/2011 o evropskim ekonomskim računima okoliša</w:t>
            </w:r>
          </w:p>
        </w:tc>
        <w:tc>
          <w:tcPr>
            <w:tcW w:w="2101" w:type="dxa"/>
          </w:tcPr>
          <w:p w14:paraId="02B22BD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sigurano je učešće institucija Federacije BiH u uspostavi Evropskih ekonomskih računa okoliša (2026.)</w:t>
            </w:r>
          </w:p>
        </w:tc>
      </w:tr>
      <w:tr w:rsidR="00E254BC" w:rsidRPr="008D043F" w14:paraId="469DFC17" w14:textId="77777777" w:rsidTr="00076544">
        <w:trPr>
          <w:trHeight w:val="300"/>
        </w:trPr>
        <w:tc>
          <w:tcPr>
            <w:tcW w:w="2100" w:type="dxa"/>
            <w:vMerge w:val="restart"/>
          </w:tcPr>
          <w:p w14:paraId="09B61E1F"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6.: </w:t>
            </w:r>
          </w:p>
          <w:p w14:paraId="2AAE4EE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ti visok nivo međusektorskog i intersektorskog sinergijskog djelovanja i integracije javnih okolišnih politika</w:t>
            </w:r>
          </w:p>
        </w:tc>
        <w:tc>
          <w:tcPr>
            <w:tcW w:w="2101" w:type="dxa"/>
          </w:tcPr>
          <w:p w14:paraId="7C163269"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integracije okolišnih zahtjeva u sektorske politike i zakonodavstvo</w:t>
            </w:r>
          </w:p>
        </w:tc>
        <w:tc>
          <w:tcPr>
            <w:tcW w:w="2714" w:type="dxa"/>
          </w:tcPr>
          <w:p w14:paraId="7A98E36C"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zak stepen integracije okolišnih zahtjeva u sektorske politike i zakonodavstvo (2021.)</w:t>
            </w:r>
          </w:p>
        </w:tc>
        <w:tc>
          <w:tcPr>
            <w:tcW w:w="2101" w:type="dxa"/>
          </w:tcPr>
          <w:p w14:paraId="56599B0C"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stepen integracije okolišnih zahtjeva u sektorske politike i zakonodavstvo kroz jačanje međusektorske saradnje (2030.)</w:t>
            </w:r>
          </w:p>
        </w:tc>
      </w:tr>
      <w:tr w:rsidR="00E254BC" w:rsidRPr="008D043F" w14:paraId="5E13749C" w14:textId="77777777" w:rsidTr="00076544">
        <w:trPr>
          <w:trHeight w:val="300"/>
        </w:trPr>
        <w:tc>
          <w:tcPr>
            <w:tcW w:w="2100" w:type="dxa"/>
            <w:vMerge/>
            <w:vAlign w:val="center"/>
          </w:tcPr>
          <w:p w14:paraId="35DCEB4D"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73BC6DB" w14:textId="674AA85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integracije zahtjeva Strategije prilagođavanja klimatskim promjenama i niskokarbonskog razvoja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u sektorske politike </w:t>
            </w:r>
          </w:p>
        </w:tc>
        <w:tc>
          <w:tcPr>
            <w:tcW w:w="2714" w:type="dxa"/>
          </w:tcPr>
          <w:p w14:paraId="4B48B040" w14:textId="765B3F6C"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htjevi Strategije prilagođavanja klimatskim promjenama i niskokarbonskog razvoja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nisu uključeni u sektorske politike (2021.)</w:t>
            </w:r>
          </w:p>
        </w:tc>
        <w:tc>
          <w:tcPr>
            <w:tcW w:w="2101" w:type="dxa"/>
          </w:tcPr>
          <w:p w14:paraId="3E9E6848" w14:textId="61334289"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grirani zahtjevi Strategije prilagođavanja klimatskim promjenama i niskokarbonskog razvoja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u sektorske politike u Federaciji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2028.)</w:t>
            </w:r>
          </w:p>
        </w:tc>
      </w:tr>
      <w:tr w:rsidR="00E254BC" w:rsidRPr="008D043F" w14:paraId="3D4515E9" w14:textId="77777777" w:rsidTr="00076544">
        <w:trPr>
          <w:trHeight w:val="300"/>
        </w:trPr>
        <w:tc>
          <w:tcPr>
            <w:tcW w:w="2100" w:type="dxa"/>
            <w:vMerge/>
            <w:vAlign w:val="center"/>
          </w:tcPr>
          <w:p w14:paraId="2B6D7870"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1B22C84"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integracije standarda i principa rodne ravnopravnosti, društvene jednakosti i pitanja siromaštva u ključne politike, strategije i programe u oblasti okoliša </w:t>
            </w:r>
          </w:p>
        </w:tc>
        <w:tc>
          <w:tcPr>
            <w:tcW w:w="2714" w:type="dxa"/>
          </w:tcPr>
          <w:p w14:paraId="4B6296E6"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zak stepen integracije (2021.)</w:t>
            </w:r>
          </w:p>
        </w:tc>
        <w:tc>
          <w:tcPr>
            <w:tcW w:w="2101" w:type="dxa"/>
          </w:tcPr>
          <w:p w14:paraId="2043D25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dardi i principi rodne ravnopravnosti, društvene jednakosti i pitanja siromaštva integrirani su u ključne politike, strategije i programe u oblasti okoliša (2026.).</w:t>
            </w:r>
          </w:p>
          <w:p w14:paraId="64E8425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 planiranju, provedbi, praćenju i ocjeni politika, programa i projekata u oblasti upravljanja okolišem koriste se alati poput rodne analize, procjene </w:t>
            </w: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utjecaja, rodno odgovornog budžetiranja i </w:t>
            </w: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indeksa u oblasti okoliša</w:t>
            </w:r>
          </w:p>
        </w:tc>
      </w:tr>
      <w:tr w:rsidR="00E254BC" w:rsidRPr="008D043F" w14:paraId="3B63B3B1" w14:textId="77777777" w:rsidTr="00076544">
        <w:trPr>
          <w:trHeight w:val="300"/>
        </w:trPr>
        <w:tc>
          <w:tcPr>
            <w:tcW w:w="2100" w:type="dxa"/>
            <w:vMerge/>
          </w:tcPr>
          <w:p w14:paraId="1E66687C"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59C3128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w:t>
            </w:r>
            <w:r w:rsidRPr="008D043F">
              <w:rPr>
                <w:rFonts w:asciiTheme="minorHAnsi" w:hAnsiTheme="minorHAnsi" w:cstheme="minorHAnsi"/>
                <w:sz w:val="18"/>
                <w:szCs w:val="18"/>
                <w:lang w:val="hr-HR"/>
              </w:rPr>
              <w:lastRenderedPageBreak/>
              <w:t>institucionalnog mehanizma koordinacije u domenu rodne ravnopravnosti</w:t>
            </w:r>
          </w:p>
        </w:tc>
        <w:tc>
          <w:tcPr>
            <w:tcW w:w="2714" w:type="dxa"/>
          </w:tcPr>
          <w:p w14:paraId="2BAB52DC"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Stvorene su pretpostavke za </w:t>
            </w:r>
            <w:r w:rsidRPr="008D043F">
              <w:rPr>
                <w:rFonts w:asciiTheme="minorHAnsi" w:hAnsiTheme="minorHAnsi" w:cstheme="minorHAnsi"/>
                <w:sz w:val="18"/>
                <w:szCs w:val="18"/>
                <w:lang w:val="hr-HR"/>
              </w:rPr>
              <w:lastRenderedPageBreak/>
              <w:t>uspostavu posebnog koordinirajućeg tijela za rodnu ravnopravnost i okoliš, ali ono još uvijek nije uspostavljeno (2021.)</w:t>
            </w:r>
          </w:p>
        </w:tc>
        <w:tc>
          <w:tcPr>
            <w:tcW w:w="2101" w:type="dxa"/>
          </w:tcPr>
          <w:p w14:paraId="66969F2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Uspostavljeno je </w:t>
            </w:r>
            <w:r w:rsidRPr="008D043F">
              <w:rPr>
                <w:rFonts w:asciiTheme="minorHAnsi" w:hAnsiTheme="minorHAnsi" w:cstheme="minorHAnsi"/>
                <w:sz w:val="18"/>
                <w:szCs w:val="18"/>
                <w:lang w:val="hr-HR"/>
              </w:rPr>
              <w:lastRenderedPageBreak/>
              <w:t>funkcionalno koordinirajuće tijelo za rodnu ravnopravnost i okoliš (2026.)</w:t>
            </w:r>
          </w:p>
        </w:tc>
      </w:tr>
      <w:tr w:rsidR="00E254BC" w:rsidRPr="008D043F" w14:paraId="7051DF21" w14:textId="77777777" w:rsidTr="00076544">
        <w:trPr>
          <w:trHeight w:val="300"/>
        </w:trPr>
        <w:tc>
          <w:tcPr>
            <w:tcW w:w="2100" w:type="dxa"/>
            <w:vMerge/>
          </w:tcPr>
          <w:p w14:paraId="7AF16D0E"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1AF1B789"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pripreme sektorske politike s akcentom na kreiranje uvjeta za uvođenje kružne ekonomije</w:t>
            </w:r>
          </w:p>
        </w:tc>
        <w:tc>
          <w:tcPr>
            <w:tcW w:w="2714" w:type="dxa"/>
          </w:tcPr>
          <w:p w14:paraId="461AC994" w14:textId="5C90CB03"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Trenutno u Federaciji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ne postoji sektorska politika u pisanoj formi. Potrebna je multisektorska saradnja pod rukovodstvom sektora privrede i okoliša, da bi se pripremila jasna politika u oblasti okoliša s akcentom na kreiranje uvjeta za uvođenje kružne ekonomije (2021.)</w:t>
            </w:r>
          </w:p>
        </w:tc>
        <w:tc>
          <w:tcPr>
            <w:tcW w:w="2101" w:type="dxa"/>
          </w:tcPr>
          <w:p w14:paraId="0CB3FF32"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a je sektorska politika i stvorene su pretpostavke za tranziciju ka kružnoj ekonomiji (2027.)</w:t>
            </w:r>
          </w:p>
        </w:tc>
      </w:tr>
      <w:tr w:rsidR="00E254BC" w:rsidRPr="008D043F" w14:paraId="2664D0A1" w14:textId="77777777" w:rsidTr="00076544">
        <w:trPr>
          <w:trHeight w:val="300"/>
        </w:trPr>
        <w:tc>
          <w:tcPr>
            <w:tcW w:w="2100" w:type="dxa"/>
            <w:vMerge w:val="restart"/>
          </w:tcPr>
          <w:p w14:paraId="0FE9D726"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7.: </w:t>
            </w:r>
          </w:p>
          <w:p w14:paraId="18EF7E7C"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ti finansijsku održivost sektora okoliša u Federaciji BiH</w:t>
            </w:r>
          </w:p>
        </w:tc>
        <w:tc>
          <w:tcPr>
            <w:tcW w:w="2101" w:type="dxa"/>
          </w:tcPr>
          <w:p w14:paraId="36D41EEF"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arentnost izvještavanja institucija o prikupljenim sredstvima i namjenskom trošenju sredstava od naknada</w:t>
            </w:r>
          </w:p>
        </w:tc>
        <w:tc>
          <w:tcPr>
            <w:tcW w:w="2714" w:type="dxa"/>
          </w:tcPr>
          <w:p w14:paraId="02B38009"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transparentno izvještavanje institucija o prikupljenim sredstvima i namjenskom utrošku sredstava od naknada (2021.)</w:t>
            </w:r>
          </w:p>
        </w:tc>
        <w:tc>
          <w:tcPr>
            <w:tcW w:w="2101" w:type="dxa"/>
          </w:tcPr>
          <w:p w14:paraId="3B437824"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dgovorne institucije redovno rade i transparentno objavljuju izvještaje o prikupljenim sredstvima i namjenskom utrošku sredstava od naknada (2030.)</w:t>
            </w:r>
          </w:p>
        </w:tc>
      </w:tr>
      <w:tr w:rsidR="00E254BC" w:rsidRPr="008D043F" w14:paraId="6699D2B4" w14:textId="77777777" w:rsidTr="00076544">
        <w:trPr>
          <w:trHeight w:val="300"/>
        </w:trPr>
        <w:tc>
          <w:tcPr>
            <w:tcW w:w="2100" w:type="dxa"/>
            <w:vMerge/>
            <w:vAlign w:val="center"/>
          </w:tcPr>
          <w:p w14:paraId="04A468EA"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325983D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provođenja postojećih ekonomskih instrumenata</w:t>
            </w:r>
          </w:p>
        </w:tc>
        <w:tc>
          <w:tcPr>
            <w:tcW w:w="2714" w:type="dxa"/>
          </w:tcPr>
          <w:p w14:paraId="2F24B19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konomski instrumenti ne sagledavaju se sistemski. Neefikasno planiranje ekonomskih instrumenata (2021.)</w:t>
            </w:r>
          </w:p>
        </w:tc>
        <w:tc>
          <w:tcPr>
            <w:tcW w:w="2101" w:type="dxa"/>
          </w:tcPr>
          <w:p w14:paraId="2DBDD4CF"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 i sveobuhvatno provedeni postojeći ekonomski instrumenti (2030.)</w:t>
            </w:r>
          </w:p>
        </w:tc>
      </w:tr>
      <w:tr w:rsidR="00E254BC" w:rsidRPr="008D043F" w14:paraId="104583A9" w14:textId="77777777" w:rsidTr="00076544">
        <w:trPr>
          <w:trHeight w:val="300"/>
        </w:trPr>
        <w:tc>
          <w:tcPr>
            <w:tcW w:w="2100" w:type="dxa"/>
            <w:vMerge/>
            <w:vAlign w:val="center"/>
          </w:tcPr>
          <w:p w14:paraId="36352480"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FC6059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primjene (uvođenja) taksi i naknada predviđenih važećim propisima</w:t>
            </w:r>
          </w:p>
        </w:tc>
        <w:tc>
          <w:tcPr>
            <w:tcW w:w="2714" w:type="dxa"/>
          </w:tcPr>
          <w:p w14:paraId="5AD02E97"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statak taksi ili naknada u pojedinim oblastima koje značajno utječu na okoliš (2021.)</w:t>
            </w:r>
          </w:p>
        </w:tc>
        <w:tc>
          <w:tcPr>
            <w:tcW w:w="2101" w:type="dxa"/>
          </w:tcPr>
          <w:p w14:paraId="7F98496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edene su sve naknade predviđene Zakonom o Fondu FederacijeBiH i drugim zakonima koji uređuju pojedine oblasti (2030.)</w:t>
            </w:r>
          </w:p>
        </w:tc>
      </w:tr>
      <w:tr w:rsidR="00E254BC" w:rsidRPr="008D043F" w14:paraId="167CFC79" w14:textId="77777777" w:rsidTr="00076544">
        <w:trPr>
          <w:trHeight w:val="300"/>
        </w:trPr>
        <w:tc>
          <w:tcPr>
            <w:tcW w:w="2100" w:type="dxa"/>
            <w:vMerge/>
            <w:vAlign w:val="center"/>
          </w:tcPr>
          <w:p w14:paraId="55D8B28D"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546A1FD"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ođenje/primjena novih inovativnih i podsticajnih ekonomskih mehanizama</w:t>
            </w:r>
          </w:p>
        </w:tc>
        <w:tc>
          <w:tcPr>
            <w:tcW w:w="2714" w:type="dxa"/>
          </w:tcPr>
          <w:p w14:paraId="31C14DC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statak inovativnih i podsticajnih ekonomskih mehanizama (2021.)</w:t>
            </w:r>
          </w:p>
        </w:tc>
        <w:tc>
          <w:tcPr>
            <w:tcW w:w="2101" w:type="dxa"/>
          </w:tcPr>
          <w:p w14:paraId="5FD200F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edeni su novi inovativni i podsticajni ekonomski mehanizmi (2030.)</w:t>
            </w:r>
          </w:p>
        </w:tc>
      </w:tr>
      <w:tr w:rsidR="00E254BC" w:rsidRPr="008D043F" w14:paraId="3184E5CD" w14:textId="77777777" w:rsidTr="00076544">
        <w:trPr>
          <w:trHeight w:val="300"/>
        </w:trPr>
        <w:tc>
          <w:tcPr>
            <w:tcW w:w="2100" w:type="dxa"/>
            <w:vMerge/>
            <w:vAlign w:val="center"/>
          </w:tcPr>
          <w:p w14:paraId="53EE6C85"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CC61DD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korištenja raspoloživih fondova EU i drugih međunarodnih fondova za zaštitu okoliša i komplementarne sektore</w:t>
            </w:r>
          </w:p>
        </w:tc>
        <w:tc>
          <w:tcPr>
            <w:tcW w:w="2714" w:type="dxa"/>
          </w:tcPr>
          <w:p w14:paraId="577437D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o korištenje finansijskih mehanizama i međunarodnih fondova dostupnih za zaštitu okoliša i komplementarne sektore (2021.)</w:t>
            </w:r>
          </w:p>
        </w:tc>
        <w:tc>
          <w:tcPr>
            <w:tcW w:w="2101" w:type="dxa"/>
          </w:tcPr>
          <w:p w14:paraId="208F38D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načajnije korištenje fondova EU i drugih međunarodnih fondova dostupnih za zaštitu okoliša i komplementarne sektore (2030.)</w:t>
            </w:r>
          </w:p>
        </w:tc>
      </w:tr>
      <w:tr w:rsidR="00E254BC" w:rsidRPr="008D043F" w14:paraId="378CC032" w14:textId="77777777" w:rsidTr="00076544">
        <w:trPr>
          <w:trHeight w:val="300"/>
        </w:trPr>
        <w:tc>
          <w:tcPr>
            <w:tcW w:w="2100" w:type="dxa"/>
            <w:vMerge w:val="restart"/>
          </w:tcPr>
          <w:p w14:paraId="5270C4CF"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8.: </w:t>
            </w:r>
          </w:p>
          <w:p w14:paraId="4B3B2326"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Uspostaviti sistem za strateško donošenje odluka, ulaganja i praćenje efekata u obrazovanju, istraživanju i inovacijama u okolišu</w:t>
            </w:r>
          </w:p>
        </w:tc>
        <w:tc>
          <w:tcPr>
            <w:tcW w:w="2101" w:type="dxa"/>
          </w:tcPr>
          <w:p w14:paraId="36C03C8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integracije problematike zaštite okoliša u nastavnim planovima obrazovnih institucija i neformalnim oblicima obrazovanja</w:t>
            </w:r>
          </w:p>
        </w:tc>
        <w:tc>
          <w:tcPr>
            <w:tcW w:w="2714" w:type="dxa"/>
          </w:tcPr>
          <w:p w14:paraId="07DDD039"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kolišna problematika nije u dovoljnoj mjeri integrirana u postojeće nastavne planove odgojnih i obrazovnih institucija na svim nivoima (2021.)</w:t>
            </w:r>
          </w:p>
        </w:tc>
        <w:tc>
          <w:tcPr>
            <w:tcW w:w="2101" w:type="dxa"/>
          </w:tcPr>
          <w:p w14:paraId="6389C663"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blematika zaštite okoliša je snažnije integrirana u nastavne planove odgojnih i obrazovnih institucija na svim nivoima (2030.)</w:t>
            </w:r>
          </w:p>
        </w:tc>
      </w:tr>
      <w:tr w:rsidR="00E254BC" w:rsidRPr="008D043F" w14:paraId="6DCB4AC5" w14:textId="77777777" w:rsidTr="00076544">
        <w:trPr>
          <w:trHeight w:val="300"/>
        </w:trPr>
        <w:tc>
          <w:tcPr>
            <w:tcW w:w="2100" w:type="dxa"/>
            <w:vMerge/>
            <w:vAlign w:val="center"/>
          </w:tcPr>
          <w:p w14:paraId="2DB61E26"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3EAF656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apacitet uposlenika odgojno-obrazovnih ustanova</w:t>
            </w:r>
          </w:p>
        </w:tc>
        <w:tc>
          <w:tcPr>
            <w:tcW w:w="2714" w:type="dxa"/>
          </w:tcPr>
          <w:p w14:paraId="69D30DB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i potreba za jačanjem ekopedagoških kompetencija uposlenika odgojno-obrazovnih ustanova (2021.)</w:t>
            </w:r>
          </w:p>
        </w:tc>
        <w:tc>
          <w:tcPr>
            <w:tcW w:w="2101" w:type="dxa"/>
          </w:tcPr>
          <w:p w14:paraId="60C12C3F"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jačan je kapacitet i ekopedagoške kompetencije uposlenika odgojno-obrazovnih ustanova (2030.)</w:t>
            </w:r>
          </w:p>
        </w:tc>
      </w:tr>
      <w:tr w:rsidR="00E254BC" w:rsidRPr="008D043F" w14:paraId="5C7B2439" w14:textId="77777777" w:rsidTr="00076544">
        <w:trPr>
          <w:trHeight w:val="300"/>
        </w:trPr>
        <w:tc>
          <w:tcPr>
            <w:tcW w:w="2100" w:type="dxa"/>
            <w:vMerge/>
            <w:vAlign w:val="center"/>
          </w:tcPr>
          <w:p w14:paraId="2B005843"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4746BD02"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a namjenskih budžeta za podršku neformalnom obrazovanju u oblasti okoliša</w:t>
            </w:r>
          </w:p>
        </w:tc>
        <w:tc>
          <w:tcPr>
            <w:tcW w:w="2714" w:type="dxa"/>
          </w:tcPr>
          <w:p w14:paraId="7FCDD82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i budžeti za podršku programskog djelovanja u domenu neformalnog obrazovanja u oblasti okoliša (2021.)</w:t>
            </w:r>
          </w:p>
        </w:tc>
        <w:tc>
          <w:tcPr>
            <w:tcW w:w="2101" w:type="dxa"/>
          </w:tcPr>
          <w:p w14:paraId="16EB507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su namjenski budžeti za podršku neformalnom obrazovanju u oblasti okoliša (2030.)</w:t>
            </w:r>
          </w:p>
        </w:tc>
      </w:tr>
      <w:tr w:rsidR="00E254BC" w:rsidRPr="008D043F" w14:paraId="491759B8" w14:textId="77777777" w:rsidTr="00076544">
        <w:trPr>
          <w:trHeight w:val="300"/>
        </w:trPr>
        <w:tc>
          <w:tcPr>
            <w:tcW w:w="2100" w:type="dxa"/>
            <w:vMerge/>
            <w:vAlign w:val="center"/>
          </w:tcPr>
          <w:p w14:paraId="7B29789E"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0105446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spoloživost namjenskih budžeta inovacije i razvoj u oblasti okoliša</w:t>
            </w:r>
          </w:p>
        </w:tc>
        <w:tc>
          <w:tcPr>
            <w:tcW w:w="2714" w:type="dxa"/>
          </w:tcPr>
          <w:p w14:paraId="421DF8C3"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mjenski budžeti za ulaganje u inovacije i razvoj, kao i primjenu novih tehnologija s ciljem smanjenja zagađenja nisu dovoljni s obzirom na rastuće potrebe da se prate međunarodni trendovi (2021.)</w:t>
            </w:r>
          </w:p>
        </w:tc>
        <w:tc>
          <w:tcPr>
            <w:tcW w:w="2101" w:type="dxa"/>
          </w:tcPr>
          <w:p w14:paraId="12DD266A"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edeni su veći namjenski budžeti za ulaganje u inovacije i razvoj, te primjenu novih tehnologija u cilju smanjenja zagađenja (2028.)</w:t>
            </w:r>
          </w:p>
        </w:tc>
      </w:tr>
      <w:tr w:rsidR="00E254BC" w:rsidRPr="008D043F" w14:paraId="6801A710" w14:textId="77777777" w:rsidTr="00076544">
        <w:trPr>
          <w:trHeight w:val="300"/>
        </w:trPr>
        <w:tc>
          <w:tcPr>
            <w:tcW w:w="2100" w:type="dxa"/>
            <w:vMerge/>
            <w:vAlign w:val="center"/>
          </w:tcPr>
          <w:p w14:paraId="1FD9BDF0"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F586EB5"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ijenost kapaciteta za istraživanja u oblasti okoliša</w:t>
            </w:r>
          </w:p>
        </w:tc>
        <w:tc>
          <w:tcPr>
            <w:tcW w:w="2714" w:type="dxa"/>
          </w:tcPr>
          <w:p w14:paraId="7E9C23BD"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zak nivo kapaciteta za istraživanje i razvoj u okolišu. Naučna istraživanja u ovoj oblasti se ne provode u dovoljnoj mjeri (2021.)</w:t>
            </w:r>
          </w:p>
        </w:tc>
        <w:tc>
          <w:tcPr>
            <w:tcW w:w="2101" w:type="dxa"/>
          </w:tcPr>
          <w:p w14:paraId="471411F4"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naprijeđeni su kapaciteti za istraživanja u oblasti okoliša (2030.)</w:t>
            </w:r>
          </w:p>
        </w:tc>
      </w:tr>
    </w:tbl>
    <w:p w14:paraId="22730075" w14:textId="77777777" w:rsidR="00E254BC" w:rsidRPr="008D043F" w:rsidRDefault="00E254BC" w:rsidP="0068355A">
      <w:pPr>
        <w:spacing w:line="276" w:lineRule="auto"/>
        <w:rPr>
          <w:rFonts w:asciiTheme="minorHAnsi" w:hAnsiTheme="minorHAnsi" w:cstheme="minorHAnsi"/>
          <w:lang w:val="hr-HR"/>
        </w:rPr>
      </w:pPr>
    </w:p>
    <w:p w14:paraId="30E554B5" w14:textId="487B8EB2" w:rsidR="00E254BC" w:rsidRPr="008D043F" w:rsidRDefault="0054266E" w:rsidP="0068355A">
      <w:pPr>
        <w:pStyle w:val="Head3"/>
        <w:spacing w:line="276" w:lineRule="auto"/>
        <w:rPr>
          <w:rFonts w:asciiTheme="minorHAnsi" w:hAnsiTheme="minorHAnsi"/>
          <w:lang w:val="hr-HR"/>
        </w:rPr>
      </w:pPr>
      <w:r>
        <w:rPr>
          <w:rFonts w:asciiTheme="minorHAnsi" w:hAnsiTheme="minorHAnsi"/>
          <w:lang w:val="hr-HR"/>
        </w:rPr>
        <w:t>Opis mjera</w:t>
      </w:r>
    </w:p>
    <w:p w14:paraId="68EF732D"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 okviru Strateškog cilja 7 definirane su ukupno 32 mjere koje su logički povezane s prioritetima.</w:t>
      </w:r>
    </w:p>
    <w:p w14:paraId="452273DE" w14:textId="77777777" w:rsidR="00E254BC" w:rsidRPr="008D043F" w:rsidRDefault="00E254BC" w:rsidP="0068355A">
      <w:pPr>
        <w:spacing w:before="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7.1.: Unaprijediti zakonski okvir i sektorske politike u svrhu planiranja, upravljanja i zaštitu okoliša u Federaciji BiH u cilju ostvarivanja pune harmonizacije s pravnom stečevinom EU i međunarodnim sporazumima o okolišu</w:t>
      </w:r>
    </w:p>
    <w:p w14:paraId="55C3E26A" w14:textId="77777777"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1.1. Usklađivanje zakonodavstva Federacije BiH s pravnom stečevinom EU u oblasti okoliša i provođenje EU direktiva</w:t>
      </w:r>
    </w:p>
    <w:p w14:paraId="56D1E362" w14:textId="6E8035FA"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poveća stepen usklađenosti zakonodavstva Federacije BiH s pravnom stečevinom EU u oblasti upravljanja okolišem, u skladu s Programom integriranj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e u EU, čija izrada je u toku. Program integriranja koji bi trebao biti usvojen 2022. godine, obuhvatit će četverogodišnji period i taj dokument će definirati koji su prioritetni propisi EU, rokovi za transpoziciju i slično. </w:t>
      </w:r>
    </w:p>
    <w:p w14:paraId="4D0D0F80"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dnose se na usklađivanje propisa Federacije BiH s prioritetnim propisima EU i definiranje mjera kojima će se realizirati prioritetne preporuke Evropske komisije u kontekstu institucionalnih mjera i administrativnih kapaciteta, a u okviru Poglavlja 27 koje se odnosi na upravljanje okolišem. Ova mjera uključuje i redovno ažuriranje i provedbu Programa aproksimacije zakonodavstva Federacije BiH s pravnom stečevinom EU u oblasti okoliša, učešće institucija Federacije BiH u procesu izrade Planova za provedbu EU direktiva (DSIP-a) u oblasti okoliša, te izradu i usvajanje Akcijskih planova za provedbu određenih (složenih) direktiva, regulativa, odnosno, cjelokupnog zakonodavstva EU u sektoru okoliša (APID), a na bazi utvrđenih prioriteta za transpoziciju.</w:t>
      </w:r>
    </w:p>
    <w:p w14:paraId="091886BB"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1.2. Definiranje kaznene politike u oblasti okoliša</w:t>
      </w:r>
    </w:p>
    <w:p w14:paraId="0CF576A0"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Cilj ove mjere je da se jasno definira kaznena politika u oblasti zaštite okoliša.</w:t>
      </w:r>
    </w:p>
    <w:p w14:paraId="3FD47E90"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dnose se na izmjene i dopune relevantnog zakonodavstva Federacije BosBiH kojim će biti transponirana DIREKTIVA 2004/35/EZ o odgovornosti za okoliš u pogledu sprječavanja i otklanjanja štete u okolišu i Obavijest Komisije u skladu sa Smjernicama kojima se osigurava zajednički dogovor o pojmu „šteta u okolišu”, kako je definiran u članu 2. Direktive 2004/35/EZ Evropskog parlamenta i Vijeća o odgovornosti za okoliš u pogledu sprječavanja i otklanjanja štete u okolišu.</w:t>
      </w:r>
    </w:p>
    <w:p w14:paraId="56083B1E"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2.3. Usklađivanje pravnog i strateškog okvira u oblasti upravljanja okolišem s međunarodnim i domaćim standardima za ravnopravnost spolova</w:t>
      </w:r>
    </w:p>
    <w:p w14:paraId="14D0E1D1"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mjere je da se osigura usklađivanje svih pravnih i strateških dokumenata u oblasti upravljanja okolišem s međunarodnim i domaćim standardima za ravnopravnost spolova, što podrazumijeva identifikaciju prioritetnih zakona, strategija, akcijskih planova, programa i drugih akata u oblasti okoliša, s ciljem uvođenja i primjene međunarodnih i domaćih standarda za ravnopravnost spolova u ovim oblastima.</w:t>
      </w:r>
    </w:p>
    <w:p w14:paraId="2C73C254" w14:textId="77777777" w:rsidR="00E254BC" w:rsidRPr="008D043F" w:rsidRDefault="00E254BC" w:rsidP="0068355A">
      <w:pPr>
        <w:spacing w:before="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7.2.: Osigurati efikasnu provedbu usvojenih propisa i preuzetih međunarodnih obaveza</w:t>
      </w:r>
    </w:p>
    <w:p w14:paraId="6FF2DB37"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2.1. Jačanje kapaciteta za efikasnu provedbu međunarodnih ugovora o okolišu</w:t>
      </w:r>
    </w:p>
    <w:p w14:paraId="52D0D0DA" w14:textId="137D622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značajno poveća stepen provedbe međunarodnih sporazuma koje je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ratificirala – u skladu s nadležnostima Federacije BiH.</w:t>
      </w:r>
    </w:p>
    <w:p w14:paraId="2FE92F69" w14:textId="5D07CBE9"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čestvovanje institucija Federacije BiH u izradi akta kojim će se formalizirati okvir za provedbu međunarodnih sporazuma i drugih međunarodnih obavez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vezan za sve segmente okoliša, osiguranje javnog pristupa zvaničnim dokumentima globalnih, regionalnih i bilateralnih ugovora o okolišu koji su ratificirani u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te unaprjeđenje kapaciteta zaposlenih i komunikacije s organizacijama civilnog društva u svrhu efikasnije primjene međunarodnih ugovora.</w:t>
      </w:r>
    </w:p>
    <w:p w14:paraId="1FCC9E6C"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2.2. Dosljedna primjena strateške procjene utjecaja na okoliš (SPUO)</w:t>
      </w:r>
    </w:p>
    <w:p w14:paraId="07E64F75"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sigura dosljedna primjena SPUO-a kroz primjenu Zakona o zaštiti okoliša iz 2021. godine i međusektorsku saradnju.</w:t>
      </w:r>
    </w:p>
    <w:p w14:paraId="2982F427" w14:textId="55C63ADD"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izradu i usvajanje podzakonskih akata na osnovu Zakona o zaštiti okoliša kojima se detaljno utvrđuje obim, sadržaj i ocjena strateške studije, redovno ažuriranje podzakonskih akata za provedbu SPUO-a, učestvovanje institucija Federacije BiH u procesima koordinacije i usaglašavanja s predstavnicima nadležnih institucij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Republike Srpske i Brčko distrikta BiH u toku ažuriranja i definiranja protokola i administrativnih procedura za prekogranična obavještenja i konsultacije u postupku provedbe SPUO-a, kao i uspostavu potrebnih sistema i procedura za dosljednu provedbu SPUO-a.</w:t>
      </w:r>
    </w:p>
    <w:p w14:paraId="1FDD3BEF"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2.3. Osiguravanje preduvjeta za izdavanje integriranih okolišnih dozvola</w:t>
      </w:r>
    </w:p>
    <w:p w14:paraId="05510968"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Cilj ove mjere je da se osiguraju preduvjeti za izdavanje integriranih okolišnih dozvola. Time se teži postizanju ambicioznog cilja da stranka podnese jedan zahtjev i u tom postupku se pribave sve potrebne saglasnosti i izda konačno rješenje o okolišnoj dozvoli.</w:t>
      </w:r>
    </w:p>
    <w:p w14:paraId="10E29C7F"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dnose se na procjenu potrebnih tehničkih preduvjeta i kadrovskih kapaciteta u Federalnom ministarstvu okoliša i turizma za izdavanje integrirane okolišne dozvole i definiranje preporuka za prilagođavanja, provedbu preporuka za prilagođavanje, te stvaranje preduvjeta za digitalizacijom svih postupaka (uključujući donošenje svih propisa koji su nužni da institucije mogu provoditi digitalne procedure).</w:t>
      </w:r>
    </w:p>
    <w:p w14:paraId="609A7313"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2.4. Priprema Tehničkih uputstva za najbolje raspoložive tehnike (NRT)</w:t>
      </w:r>
    </w:p>
    <w:p w14:paraId="203D8FEC"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pripreme Tehnička uputstva za najbolje raspoložive tehnike (NRT) za djelatnosti za koje se utvrđuju NRT-i, po prioritetima.</w:t>
      </w:r>
    </w:p>
    <w:p w14:paraId="74C71969" w14:textId="02594021"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svajanje već pripremljenih Tehničkih uputstva o najboljim raspoloživim tehnikama, pripremu novih Tehničkih uputstva za djelatnosti za koje se utvrđuju NRT-i po prioritetima, periodično ažuriranje već donesenih Tehničkih uputstava i osiguravanje pristupa referentnim dokumentima NRT-a putem linka na internet-stranici Federalnog ministarstva okoliša i turizma koji upućuje na originalne dokumente (na engleskom jeziku) ili prevedene dokumente na službene jezike u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ada prijevodi budu dostupni).</w:t>
      </w:r>
    </w:p>
    <w:p w14:paraId="1526D8B1" w14:textId="77777777"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Prioritet 7.3.: Postići visok nivo kapaciteta i međusobne koordinacije institucija</w:t>
      </w:r>
    </w:p>
    <w:p w14:paraId="0E53C869"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3.1. Uspostava funkcionalnih mehanizama za institucionalnu koordinaciju rada institucija u oblasti okoliša u Federaciji BiH</w:t>
      </w:r>
    </w:p>
    <w:p w14:paraId="3F3C09E9" w14:textId="1F3AE25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uspostavljanje funkcionalnih mehanizama za institucionalnu koordinaciju rada institucija u oblasti okoliša u Federaciji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7D54F819"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buhvataju unaprjeđenje i poboljšanje horizontalne i vertikalne koordinacije i zajedničkog djelovanja svih relevantnih subjekata – ministarstava i drugih institucija u Federaciji BiH na svim nivoima s ciljem zaštite okoliša, kontinuiranu komunikaciju između resornih institucija s ciljem pojašnjavanja i promocije uloga različitih institucija za zaštitu okoliša na svim nivoima, posebno u transponiranju i provedbi pravne stečevine EU, osiguranje bolje međukantonalne saradnje i koordinacije iz područja okoliša, te osiguravanje bolje horizontalne povezanosti između jedinica lokalne samouprave po pitanju okoliša. U okviru mjere razmatra se formiranje Agencije za okoliš Federacije BiH.</w:t>
      </w:r>
    </w:p>
    <w:p w14:paraId="3FBEC9B9"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3.2. Povećanje efikasnosti rada Međuentitetskog tijela za okoliš</w:t>
      </w:r>
    </w:p>
    <w:p w14:paraId="154D94C1"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osigurati koordiniran i usklađen pristup rješavaju pitanja upravljanja okolišem između oba entiteta i Brčko distrikta BiH kroz povećanu efikasnost rada Međuentitetskog tijela za okoliš.</w:t>
      </w:r>
    </w:p>
    <w:p w14:paraId="5C505BB8"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osiguravanje aktivnog doprinosa efikasnijem i efektivnijem radu Međuentitetskog tijela, kroz modernizaciju i poboljšanje funkcionalnosti ovog tijela, posebno u </w:t>
      </w:r>
      <w:r w:rsidRPr="008D043F">
        <w:rPr>
          <w:rFonts w:asciiTheme="minorHAnsi" w:hAnsiTheme="minorHAnsi" w:cstheme="minorHAnsi"/>
          <w:sz w:val="22"/>
          <w:szCs w:val="22"/>
          <w:lang w:val="hr-HR"/>
        </w:rPr>
        <w:lastRenderedPageBreak/>
        <w:t>domenu harmonizacije legislative između entiteta i Brčko distrikta BiH, te modernizacije kanala interne i eksterne komunikacije, u okviru nadležnosti Federacije BiH. Mjera uključuje i omogućavanje učešća zainteresiranih strana (predstavnika Partnerstva 27 iz organizacija civilnog društva) na sastancima i u radu Međuentitetskog tijela za okoliš, te javnu dostupnost informacija o sastancima i izvještaja s održanih sastanaka.</w:t>
      </w:r>
    </w:p>
    <w:p w14:paraId="11DB971C"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3.3. Unaprjeđenje postojeće institucionalne strukture i poboljšanje kapaciteta u institucijama nadležnim za sve segmente okoliša</w:t>
      </w:r>
    </w:p>
    <w:p w14:paraId="3040CAEA"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unaprijedi postojeća institucionalna struktura u svrhu poboljšanja koordinacije i usaglašavanja aktivnosti u procesu transpozicije EU zakonodavstva, te ojačaju kapaciteti (u smislu ljudskih resursa) u institucijama na svim nivoima nadležnim za sve segmente okoliša, s posebnim fokusom na dugoročnu i održivu provedbu EU zakonodavstva.</w:t>
      </w:r>
    </w:p>
    <w:p w14:paraId="40B54042"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dnose se na provođenje detaljne analize institucionalnih kapaciteta u Federaciji BiH za dosljednu primjenu zakona i efektivnu realizaciju strategija i planova za zaštitu okoliša, te razvijanje mjera za zadržavanje stručnih osoba, strateški pristup novom zapošljavanju i jačanje ljudskih resursa u institucijama. Mjera uključuje i izradu i usvajanje dokumenta o koordiniranom radu inspekcijskih organa čiji je cilj koordinirati rad okolišne inspekcije i drugih inspekcija.</w:t>
      </w:r>
    </w:p>
    <w:p w14:paraId="046F083C"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3.4. Uspostava funkcionalnih timova u institucijama koje se bave pitanjima okoliša, uključujući timove za pripremu i realizaciju projekata u oblasti okoliša</w:t>
      </w:r>
    </w:p>
    <w:p w14:paraId="329B9A9F"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uspostava funkcionalnih timova u svim institucijama/ustanovama koje se bave pitanjima okoliša, uključujući timove s ekspertizom za pripremu i realizaciju projekata.</w:t>
      </w:r>
    </w:p>
    <w:p w14:paraId="1687A1C7"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podrazumijevaju procjenu potreba za stručnim usavršavanjem u svim nadležnim institucijama, izradu i realizaciju Plana obuke profesionalnih kapaciteta institucija u saradnji sa stručnim institucijama, te formiranje timova za pripremu i realizaciju projekata za zaštitu okoliša u ključnim institucijama (gdje takvi timovi ne postoje).</w:t>
      </w:r>
    </w:p>
    <w:p w14:paraId="6C5604DD" w14:textId="77777777"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Prioritet 7.4.: Osigurati visok nivo svijesti javnosti o važnosti zaštite okoliša i uključenosti u proces donošenja odluka, posebno uključenost žena, mladih i društveno osjetljivih grupa</w:t>
      </w:r>
    </w:p>
    <w:p w14:paraId="3B058D9E"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4.1. Edukacije i podizanje svijesti o potrebi i značaju zaštite okoliša</w:t>
      </w:r>
    </w:p>
    <w:p w14:paraId="5F16BFA3"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osigurati visok nivo svijesti javnosti o važnosti zaštite okoliša i uključenosti u proces donošenja odluka, posebno uključenost žena, mladih i društveno osjetljivih grupa.</w:t>
      </w:r>
    </w:p>
    <w:p w14:paraId="06C2B6DF"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dnose se na kontinuiranu provedbu kampanja za podizanje svijesti javnosti o važnosti očuvanja okoliša, značaju i ugroženosti prirodnih resursa, te povezanosti s klimatskim promjenama, kontinuiranu saradnju s medijima s ciljem provođenja promotivnih aktivnosti, uspostavu dugoročnih edukativnih programa o pitanjima zaštite okoliša, unaprjeđivanje saradnje partnerskih institucija vezane za kreiranje znanja i podizanja svijesti o povezanosti okoliša i rodne dimenzije. U ove aktivnosti uključit će se organizacije civilnog društva. Osim toga, mjera uključuje i promociju sistema za zaštitu okoliša i mjera koje mogu utjecati na dizajn proizvoda.</w:t>
      </w:r>
    </w:p>
    <w:p w14:paraId="76EE36A4"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Mjera 7.4.2. Poboljšanje učešća javnosti u donošenju odluka koje se tiču okoliša</w:t>
      </w:r>
    </w:p>
    <w:p w14:paraId="2BB3232C"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sigura pristup informacijama i efikasno učešće javnosti u procesima donošenja odluka koje se tiču okoliša, posebno u procesima procjene utjecaja na okoliš i izdavanja okolišnih dozvola. Ova mjera obuhvata aktivnosti na izgradnji kapaciteta ženskih organizacija civilnog društva za učešće u odlučivanju.</w:t>
      </w:r>
    </w:p>
    <w:p w14:paraId="1259108D"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buhvataju obuke predstavnika relevantnih institucija za organiziranje efektivnih mehanizama učešća javnosti, jačanje saradnje s organizacijama civilnog društva, posebno s Partnerstvom 27 formiranim za proces monitoringa EU Poglavlja 27, osiguranje učešća </w:t>
      </w:r>
      <w:r w:rsidRPr="008D043F">
        <w:rPr>
          <w:rFonts w:asciiTheme="minorHAnsi" w:hAnsiTheme="minorHAnsi" w:cstheme="minorHAnsi"/>
          <w:i/>
          <w:sz w:val="22"/>
          <w:szCs w:val="22"/>
          <w:lang w:val="hr-HR"/>
        </w:rPr>
        <w:t>Gender</w:t>
      </w:r>
      <w:r w:rsidRPr="008D043F">
        <w:rPr>
          <w:rFonts w:asciiTheme="minorHAnsi" w:hAnsiTheme="minorHAnsi" w:cstheme="minorHAnsi"/>
          <w:sz w:val="22"/>
          <w:szCs w:val="22"/>
          <w:lang w:val="hr-HR"/>
        </w:rPr>
        <w:t xml:space="preserve"> centra Federacije BiH u pripremi zakona, podzakonskih i drugih akata, strategija, politika i programa s ciljem utvrđivanja mjera za postizanje ravnopravnosti spolova u oblasti zaštite okoliša, kao i osiguranje javnog pristupa informacijama o okolišu.</w:t>
      </w:r>
    </w:p>
    <w:p w14:paraId="7DDCA239" w14:textId="7667625D"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4.3. Izrada i objavljivanje izvještaja o stanju okoliša u Federaciji </w:t>
      </w:r>
      <w:r w:rsidR="00D76506" w:rsidRPr="008D043F">
        <w:rPr>
          <w:rFonts w:asciiTheme="minorHAnsi" w:eastAsia="Calibri" w:hAnsiTheme="minorHAnsi" w:cstheme="minorHAnsi"/>
          <w:i/>
          <w:sz w:val="22"/>
          <w:szCs w:val="22"/>
          <w:u w:val="single"/>
          <w:lang w:val="hr-HR"/>
        </w:rPr>
        <w:t>BiH</w:t>
      </w:r>
    </w:p>
    <w:p w14:paraId="14485CF8"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uspostavi sistem za redovnu izradu i objavljivanje izvještaja o stanju okoliša u Federaciji BiH.</w:t>
      </w:r>
    </w:p>
    <w:p w14:paraId="37235E1A"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pripreme u resornim institucijama za izradu izvještaja o stanju okoliša u Federaciji BiH, te aktivnosti na izradi i promociji izvještaja o stanju okoliša </w:t>
      </w:r>
      <w:r w:rsidRPr="008D043F">
        <w:rPr>
          <w:rFonts w:asciiTheme="minorHAnsi" w:eastAsia="Calibri" w:hAnsiTheme="minorHAnsi" w:cstheme="minorHAnsi"/>
          <w:sz w:val="22"/>
          <w:szCs w:val="22"/>
          <w:lang w:val="hr-HR"/>
        </w:rPr>
        <w:t>Federacije BiH</w:t>
      </w:r>
      <w:r w:rsidRPr="008D043F">
        <w:rPr>
          <w:rFonts w:asciiTheme="minorHAnsi" w:hAnsiTheme="minorHAnsi" w:cstheme="minorHAnsi"/>
          <w:sz w:val="22"/>
          <w:szCs w:val="22"/>
          <w:lang w:val="hr-HR"/>
        </w:rPr>
        <w:t>.</w:t>
      </w:r>
    </w:p>
    <w:p w14:paraId="62DDD446" w14:textId="77777777"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Prioritet 7.5.: Uspostaviti efikasan sistem evidencije i transparentno izvještavanje podataka o okolišu u Federaciji BiH, uz konsultacije s Partnerstvom 27</w:t>
      </w:r>
    </w:p>
    <w:p w14:paraId="7325708C"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5.1. Jačanje sistema praćenja okolišnih parametara</w:t>
      </w:r>
    </w:p>
    <w:p w14:paraId="7E5B9302"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jača postojeći sistem praćenja okolišnih parametara.</w:t>
      </w:r>
    </w:p>
    <w:p w14:paraId="1A23A027"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uključuju jačanje stručnih kapaciteta referentnih centara i stručnih institucija/zavoda zaduženih za pojedine oblasti, te povećanje diverzifikacije okolišnih parametara koji se prate.</w:t>
      </w:r>
    </w:p>
    <w:p w14:paraId="63C3A559"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5.2. Uspostava funkcionalnog integriranog informacionog sistema za upravljanje okolišem u Federaciji BiH</w:t>
      </w:r>
    </w:p>
    <w:p w14:paraId="63AB357A"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uspostavi funkcionalan integrirani informacioni sistem za upravljanje okolišem u Federaciji BiH.</w:t>
      </w:r>
    </w:p>
    <w:p w14:paraId="3A2F639C"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buhvataju uspostavu jedinstvenog informacionog sistema zaštite okoliša Federacije BiH, izradu metodologije i formaliziranje procedure razmjene podataka o okolišu u Federaciji BiH, jačanje institucionalnih sistema za prikupljanje okolišnih podataka, unaprjeđenje sistema praćenja podataka za oblast okoliša po različitim osnovama, jačanje saradnje s relevantnim predstavnicima NVO-sektora, te uspostavu sistema validacije podataka o okolišu.</w:t>
      </w:r>
    </w:p>
    <w:p w14:paraId="470D2CCA"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5.3. Uspostava funkcionalnog sistema praćenja, prikupljanja i izvještavanja podataka o okolišu u skladu s međunarodnim ugovorima</w:t>
      </w:r>
    </w:p>
    <w:p w14:paraId="5F7C2868"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Cilj ove mjere je da se uspostavi funkcionalan integrirani sistem praćenja, prikupljanja i izvještavanja podataka o okolišu kako bi se omogućilo efikasno i efektivno izvještavanje u skladu s međunarodnim standardima i ugovorima.</w:t>
      </w:r>
    </w:p>
    <w:p w14:paraId="3927149E" w14:textId="31F8F53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čestvovanje institucija Federacije BiH u izradi studijske analize koja će revidirati postojeće i dati prijedlog proširenog seta pokazatelja koje treba pratiti po svim oblastima, usvajanje Federalne liste pokazatelja za praćenje stanja okoliša, učestvovanje u radu radne grupe koju će koordinirati Ministarstvo vanjske trgovine i ekonomskih odnos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koju će činiti institucije svih nivoa, a koja će davati stručne prijedloge i koordinirati realizaciju zaključaka i prijedloga studijske analize. Planira se učešće u provedbi Strategije praćenja stanja okoliša, upravljanje podacima i izvještavanja nakon usvajanja na nivou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kao i izrada, usvajanje i provođenje Akcijskog plana za provedbu Uredbe o EIONET BiH na teritoriji Federacije BiH i Akcijskog plana za provedbu Direktive standardiziranom izvještavanju (SRDSIP) na teritoriji Federacije BiH.</w:t>
      </w:r>
    </w:p>
    <w:p w14:paraId="2B4ECE63"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5.4. Uspostava sistema razmjene prostornih  podataka u Federaciji BiH u skladu s Aneksima I, II i III INSPIRE direktive</w:t>
      </w:r>
    </w:p>
    <w:p w14:paraId="09506F67"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uspostavi funkcionalan sistem razmjene prostornih podataka u Federaciji BiH u skladu s Aneksima I, II i III INSPIRE direktive.</w:t>
      </w:r>
    </w:p>
    <w:p w14:paraId="6DCE882C" w14:textId="41F81C90"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svajanje metodologije za upravljanje prostornim podacima u Federaciji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usvajanje neophodnih podzakonskih akata kako bi se infrastruktura prostornih podataka u Federaciji BiH (IPP F</w:t>
      </w:r>
      <w:r w:rsidR="000201A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BiH) efikasno uspostavila, te uspostavu i upravljanje infrastrukturom prostornih podataka u Federaciji BiH u skladu s Aneksima I, II i III INSPIRE direktive.</w:t>
      </w:r>
    </w:p>
    <w:p w14:paraId="274B044F"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5.5. Uspostava funkcionalnog PRTR registra</w:t>
      </w:r>
    </w:p>
    <w:p w14:paraId="03F11C26" w14:textId="76D5B7B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uspostavi funkcionalan PRTR registar u Federaciji BiH usklađen s registrima u Republici Srpskoj i Brčko distriktu BiH. Također, cilj je da se regulira proces izvještavanja podataka iz PRTR registara prema institucijam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53D1A24A"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ažuriranje pravnog okvira i institucionalnih aranžmana za uspostavu efikasnog PRTR registra u Federaciji BiH, uspostavu funkcionalne i održive PRTR baze podataka, osiguravanje javnog pristupa podacima iz PRTR registra putem </w:t>
      </w:r>
      <w:r w:rsidRPr="008D043F">
        <w:rPr>
          <w:rFonts w:asciiTheme="minorHAnsi" w:hAnsiTheme="minorHAnsi" w:cstheme="minorHAnsi"/>
          <w:i/>
          <w:sz w:val="22"/>
          <w:szCs w:val="22"/>
          <w:lang w:val="hr-HR"/>
        </w:rPr>
        <w:t>web</w:t>
      </w:r>
      <w:r w:rsidRPr="008D043F">
        <w:rPr>
          <w:rFonts w:asciiTheme="minorHAnsi" w:hAnsiTheme="minorHAnsi" w:cstheme="minorHAnsi"/>
          <w:sz w:val="22"/>
          <w:szCs w:val="22"/>
          <w:lang w:val="hr-HR"/>
        </w:rPr>
        <w:t>-portala, osiguravanje sredstava za povremenu nadogradnju aplikacije i redovno održavanje PRTR registra u cilju nesmetanog funkcioniranja.</w:t>
      </w:r>
    </w:p>
    <w:p w14:paraId="2C4BCB79"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5.6. Razvoj statistike za ciljeve održivog razvoja u Federaciji BiH</w:t>
      </w:r>
    </w:p>
    <w:p w14:paraId="72C9AB95"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razvije statistika za ciljeve održivog razvoja u Federaciji BiH koji se odnose na tematsko područje Okoliš, uključujući i razvoj dodatnih pokazatelja i unaprjeđenje sistema za izvještavanje.</w:t>
      </w:r>
    </w:p>
    <w:p w14:paraId="3DC87009"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naprjeđenje sistema za proizvodnju službene statistike za pokazatelje ciljeva održivog razvoja za okoliš, povećanje dostupnosti i kvaliteta statističkih podataka, </w:t>
      </w:r>
      <w:r w:rsidRPr="008D043F">
        <w:rPr>
          <w:rFonts w:asciiTheme="minorHAnsi" w:hAnsiTheme="minorHAnsi" w:cstheme="minorHAnsi"/>
          <w:sz w:val="22"/>
          <w:szCs w:val="22"/>
          <w:lang w:val="hr-HR"/>
        </w:rPr>
        <w:lastRenderedPageBreak/>
        <w:t>razvrstanih po spolu (gdje je to moguće) i jačanje koordinacije svih institucija Federacije BiH uključenih u prikupljanje indikatora ciljeva održivog razvoja za okoliš.</w:t>
      </w:r>
    </w:p>
    <w:p w14:paraId="4D7EDB51"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5.7. Povećanje efikasnosti u procesu prikupljanja, obrade i objave statističkih podataka o okolišu u Federaciji BiH</w:t>
      </w:r>
    </w:p>
    <w:p w14:paraId="16B0884C" w14:textId="7E7DFEFB"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poveća efikasnost u procesu prikupljanja, obrade i objave statističkih podataka o okolišu u Federaciji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roz standardizirani i redovni sistem razmjene podataka/informacija među institucijama na svim administrativnim nivoima.</w:t>
      </w:r>
    </w:p>
    <w:p w14:paraId="0D69853C"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uključuju jačanje statističkog sistema kroz unaprjeđenje saranje svih institucija uključenih u prikupljanje, obradu i diseminaciju podataka, poboljšanje usklađenosti sa zahtjevima statističkog sistema EU, te poboljšanje kvaliteta izvještavanja u skladu s odredbama Kompendija statističkih zahtjeva EUROSTAT-a.</w:t>
      </w:r>
    </w:p>
    <w:p w14:paraId="2428F610"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5.8. Uspostavljanje Evropskih ekonomskih računa okoliša</w:t>
      </w:r>
    </w:p>
    <w:p w14:paraId="52747E2E"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sigura učešće institucija Federacije BiH u uspostavi Evropskih ekonomskih računa okoliša koji opisuju odnos između okoliša i ekonomije (u skladu s Uredbom (EU) br. 691/2011 o evropskim ekonomskim računima okoliša kojom je uspostavljen zajednički okvir za prikupljanje, pripremanje, slanje i ocjenjivanje evropskih ekonomskih računa okoliša).</w:t>
      </w:r>
    </w:p>
    <w:p w14:paraId="5A1997A8"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dnose se na provedbu Uredbe (EU) br. 691/2011 i proširenje računa okoliša na nova područja u skladu sa Sistemom ekonomskog računovodstva okoliša kao međunarodnog statističkog standarda, u skladu s nadležnostima Federacije BiH.</w:t>
      </w:r>
    </w:p>
    <w:p w14:paraId="22DBE5EB" w14:textId="77777777" w:rsidR="00E254BC" w:rsidRPr="008D043F" w:rsidRDefault="00E254BC" w:rsidP="0068355A">
      <w:pPr>
        <w:spacing w:before="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7.6.: Osigurati visok nivo međusektorskog i intersektorskog sinergijskog djelovanja i integracije javnih okolišnih politika</w:t>
      </w:r>
    </w:p>
    <w:p w14:paraId="691032B3"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6.1. Integracija okolišnih zahtjeva u sektorske politike i zakonodavstvo</w:t>
      </w:r>
    </w:p>
    <w:p w14:paraId="2D75DE10" w14:textId="35440076"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integriraju okolišni zahtjevi u sektorske politike i zakonodavstvo kroz jačanje međusektorske saradnje, posebno saradnje s institucijama koje se bave pitanjima ravnopravnosti spolova, društvene jednakosti i siromaštva. Poseban fokus ove mjere odnosi se na integriranje zahtjeva Strategije prilagođavanja klimatskim promjenama i niskokarbonskog razvoj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sektorske politike Federacije BiH.</w:t>
      </w:r>
    </w:p>
    <w:p w14:paraId="1DD4C7E8"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buhvataju unaprjeđenje saradnje između institucija u Federaciji BiH zaduženih za oblast okoliša s institucijama iz drugih sektora, učešće institucija u oblasti okoliša u konsultacijama na nacrte sektorskih pravnih i strateških dokumenata i aktivnu primjenu instrumenta strateške procjene utjecaja na okoliš. Važno područje djelovanja je integriranje aspekata prilagođavanja klimatskim promjenama u sektorske razvojne politike, strategije, programe i planove, posebno u sektore koji su izloženi visokom riziku i osjetljivi na klimatske utjecaje (poljoprivreda, vodni resursi/upravljanje vodama, šumarstvo/šumski resursi, ljudsko zdravlje, bioraznolikost i osjetljivi ekosistemi, turizam).</w:t>
      </w:r>
    </w:p>
    <w:p w14:paraId="0705DCB0"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Mjera 7.6.2. Integracija standarda i principa rodne ravnopravnosti, društvene jednakosti i pitanja siromaštva u ključne politike, strategije i programe u oblasti okoliša</w:t>
      </w:r>
    </w:p>
    <w:p w14:paraId="06EFF168" w14:textId="62A5822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standardi i principi rodne ravnopravnosti, društvene jednakosti i pitanja siromaštva integriraju u ključne politike, strategije i programe u oblasti okoliša. Poseban fokus ove mjere bit će usmjeren na uspostavljanje funkcionalnog institucionalnog mehanizma koordinacije u domenu rodne ravnopravnosti, posebno u vezi integriranja pitanja rodne ravnopravnosti u javne politike i zakonodavstvo, u skladu sa Zakonom o ravnopravnosti spolov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3E0CCF5D"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dnose se na definiranje procedura i smjernica za integriranje standarda ravnopravnosti spolova, društvene jednakosti i siromaštva u sve faze upravljanja okolišem (planiranje, realizacija, praćenje, izvještavanje, evaluacija) i unaprjeđenje institucionalnog mehanizma za ravnopravnost spolova u institucijama u sektoru okoliša (uključujući obuke i stručnu podršku kontakt-osobama za ravnopravnost spolova u institucijama za oblast okoliša).</w:t>
      </w:r>
    </w:p>
    <w:p w14:paraId="0C7BFF8D"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6.3. Tranzicija ka kružnoj ekonomiji</w:t>
      </w:r>
    </w:p>
    <w:p w14:paraId="0C0772C2"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stvore pretpostavke za tranziciju ka kružnoj ekonomiji.</w:t>
      </w:r>
    </w:p>
    <w:p w14:paraId="14CA283D" w14:textId="3DA7EC81"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buhvataju izradu i usvajanje Mape puta i Akcijskog plana za uvođenje kružne ekonomije u Federaciji BiH (usagašeno s Mapom puta na nivou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uklanjanje pravnih prepreka i uvođenje stimulativnih instrumenata za zeleno poslovanje, poticanje primjene zelenih javnih nabavki u javnim institucijama i u privatnom sektoru, izradu propisa za eko-dizajn proizvoda, te osiguravanje finansijske podrške jačanju dobrovoljnih instrumenata za uvođenje zelenog poslovanja.</w:t>
      </w:r>
    </w:p>
    <w:p w14:paraId="2A7662A2" w14:textId="77777777"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Prioritet 7.7.: Osigurati finansijsku održivost sektora okoliša u Federaciji BiH</w:t>
      </w:r>
    </w:p>
    <w:p w14:paraId="1AB2BCB7"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7.1. Efikasna i sveobuhvatna provedba postojećih ekonomskih instrumenata za okoliš</w:t>
      </w:r>
    </w:p>
    <w:p w14:paraId="55FE867B"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sigura sveobuhvatna provedba postojećih ekonomskih instrumenata za okoliš.</w:t>
      </w:r>
    </w:p>
    <w:p w14:paraId="2079F9E6"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buhvataju propisivanje obaveze izvještavanja svih nivoa vlasti o namjenskom utrošku sredstava za projekte zaštite okoliša, reformu svih vrsta naknada koje pokrivaju dijelom i okolišni aspekt. Mjera uključuje i uvođenje svih naknada predviđenih Zakonom o Fondu Federacije BiH i drugim važećim propisima koji uređuju pojedine oblasti.</w:t>
      </w:r>
    </w:p>
    <w:p w14:paraId="02749E89"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7.2. Uvođenje novih inovativnih i poticajnih ekonomskih mehanizama za finansiranje zaštite okoliša</w:t>
      </w:r>
    </w:p>
    <w:p w14:paraId="4EF2A72A"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uvedu novi inovativni i poticajni ekonomski mehanizmi za finansiranje zaštite okoliša.</w:t>
      </w:r>
    </w:p>
    <w:p w14:paraId="4E03D558"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kreiranje novih ekonomskih instrumenta za zaštitu okoliša, vodeći računa o marginaliziranim grupama i principima rodno-odgovornog finansiranja okolišnih projekata, unaprjeđenje postojećih i uvođenje novih revolving fondova, subvencija i dr. mehanizama </w:t>
      </w:r>
      <w:r w:rsidRPr="008D043F">
        <w:rPr>
          <w:rFonts w:asciiTheme="minorHAnsi" w:hAnsiTheme="minorHAnsi" w:cstheme="minorHAnsi"/>
          <w:sz w:val="22"/>
          <w:szCs w:val="22"/>
          <w:lang w:val="hr-HR"/>
        </w:rPr>
        <w:lastRenderedPageBreak/>
        <w:t>za oblast zaštite okoliša, te uključivanje privrede/privatnog sektora i prikupljanje sredstava za projekte zaštite okoliša.</w:t>
      </w:r>
    </w:p>
    <w:p w14:paraId="041C6EB5"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7.3. Korištenje fondova EU i drugih međunarodnih fondova dostupnih za zaštitu okoliša i komplementarne sektore</w:t>
      </w:r>
    </w:p>
    <w:p w14:paraId="51CFD225"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sigura značajnije korištenje fondova EU i drugih međunarodnih fondova dostupnih za zaštitu okoliša i komplementarne sektore.</w:t>
      </w:r>
    </w:p>
    <w:p w14:paraId="2CBDBEB8" w14:textId="144A0DB1"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spostavu/imenovanje posredničkog tijela u Federaciji BiH za provođenje EU projekata iz oblasti zaštite okoliša i uspostavu informacionog sistema za prijavu projekata i partnera s nivo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upravljanje međunarodnim projektima.</w:t>
      </w:r>
    </w:p>
    <w:p w14:paraId="064A5431" w14:textId="77777777"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Prioritet 7.8.: Uspostaviti sistem za strateško donošenje odluka, ulaganja i praćenje efekata u obrazovanju, istraživanju i inovacijama u okolišu</w:t>
      </w:r>
    </w:p>
    <w:p w14:paraId="6C8C89E1"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8.1. Integriranje problematike zaštite okoliša u nastavne planove odgojnih i obrazovnih institucija na svim nivoima</w:t>
      </w:r>
    </w:p>
    <w:p w14:paraId="669271C6"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sigura da je problematika zaštite okoliša snažnije integrirana u nastavne planove odgojnih i obrazovnih institucija na svim nivoima, uz interdisciplinarni i holistički pristup obrazovanju za održivi razvoj.</w:t>
      </w:r>
    </w:p>
    <w:p w14:paraId="43F8D645" w14:textId="19C1BECF" w:rsidR="00271E5E" w:rsidRPr="008D043F" w:rsidRDefault="00271E5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buhvataju moderniziranje nastavnih planova i programa osnovnih i srednjih škola u s prethodno definiranim programom eko-škola, kako bi se kontinuirano provodile aktivnosti vezane za zaštitu okoliša, osiguravanje učenja o okolišu kroz aktivnosti u zaštićenim područjima, te zakonsko omogućavanje otvaranja inovativnih centara za razvoj u primarnom obrazovanju.</w:t>
      </w:r>
    </w:p>
    <w:p w14:paraId="42EFB121"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8.2. Jačanje kapaciteta i ekopedagoških kompetencija uposlenika odgojno-obrazovnih ustanova</w:t>
      </w:r>
    </w:p>
    <w:p w14:paraId="006B19E1"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jača kapacitet i ekopedagoške kompetencije uposlenika odgojno-obrazovnih ustanova.</w:t>
      </w:r>
    </w:p>
    <w:p w14:paraId="27CC8CE1"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uključuju unaprjeđenje ekopedagoških kompetencija uposlenika odgojno-obrazovnih ustanova kroz edukaciju o zaštiti okoliša akreditiranim programima, izradu priručnika za nastavnike o integraciji pitanja zaštite okoliša i održivog korištenja resursa u nastavni plan i program za osnovne i srednje škole i metodama podučavanja, edukaciju uposlenika odgojno-obrazovnih ustanova o zaštiti okoliša akreditiranim programima s ciljem digitalizacije, kreiranje digitalnih udžbenika i sadržaja o zaštiti okoliša i prilagođavanje učenja </w:t>
      </w:r>
      <w:r w:rsidRPr="008D043F">
        <w:rPr>
          <w:rFonts w:asciiTheme="minorHAnsi" w:hAnsiTheme="minorHAnsi" w:cstheme="minorHAnsi"/>
          <w:i/>
          <w:sz w:val="22"/>
          <w:szCs w:val="22"/>
          <w:lang w:val="hr-HR"/>
        </w:rPr>
        <w:t>online</w:t>
      </w:r>
      <w:r w:rsidRPr="008D043F">
        <w:rPr>
          <w:rFonts w:asciiTheme="minorHAnsi" w:hAnsiTheme="minorHAnsi" w:cstheme="minorHAnsi"/>
          <w:sz w:val="22"/>
          <w:szCs w:val="22"/>
          <w:lang w:val="hr-HR"/>
        </w:rPr>
        <w:t xml:space="preserve"> okruženju, te analizu nedostataka master univerzitetskih programa u odnosu na nivo integracije pitanja zaštite okoliša i održivog korištenja prirodnih resursa i izrada prijedloga za intervencije u kurikulumu master programa.</w:t>
      </w:r>
    </w:p>
    <w:p w14:paraId="6D4559CC"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8.3. Podrška neformalnom obrazovanju u oblasti okoliša</w:t>
      </w:r>
    </w:p>
    <w:p w14:paraId="1892C615"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Cilj ove mjere je osigurati podršku neformalnom obrazovanju u oblasti okoliša kroz uspostavu saradnje između institucija koje se bave neformalnim obrazovanjem u oblasti okoliša i uspostavu namjenskih budžeta za podršku neformalnom obrazovanju u oblasti okoliša.</w:t>
      </w:r>
    </w:p>
    <w:p w14:paraId="51C5E321"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8.4. Unaprjeđenje kapaciteta za istraživanja u oblasti okoliša</w:t>
      </w:r>
    </w:p>
    <w:p w14:paraId="2FA7381D"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unaprijede kapaciteti za istraživanja u oblasti okoliša.</w:t>
      </w:r>
    </w:p>
    <w:p w14:paraId="3D20832E"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dnose se na uvođenje namjenskih budžeta za ulaganje u inovacije i razvoj i primjenu novih tehnologija u cilju smanjenja zagađenja, pružanje informacija akademskoj zajednici i privrednim subjektima o međunarodnim fondovima za istraživanja, uvrštavanje istraživanja iz oblasti održive upotrebe prirodnih resursa i o upravljanju efektima klimatskih promjena na prirodne resurse u godišnji program istraživanja Federacije BiH, podržavanje organizacije stručnih i naučnih kongresa/simpozija s međunarodnim značajem i poticanje saradnje akademske zajednice i privrede u oblasti okoliša.</w:t>
      </w:r>
      <w:r w:rsidRPr="008D043F">
        <w:rPr>
          <w:rFonts w:asciiTheme="minorHAnsi" w:eastAsiaTheme="majorEastAsia" w:hAnsiTheme="minorHAnsi" w:cstheme="minorHAnsi"/>
          <w:color w:val="2F5496" w:themeColor="accent1" w:themeShade="BF"/>
          <w:sz w:val="32"/>
          <w:szCs w:val="32"/>
          <w:lang w:val="hr-HR"/>
        </w:rPr>
        <w:br w:type="page"/>
      </w:r>
    </w:p>
    <w:p w14:paraId="235562F7" w14:textId="77777777" w:rsidR="00A047EC" w:rsidRPr="008D043F" w:rsidRDefault="00E254BC" w:rsidP="0068355A">
      <w:pPr>
        <w:pStyle w:val="Head2"/>
        <w:spacing w:line="276" w:lineRule="auto"/>
        <w:rPr>
          <w:rFonts w:asciiTheme="minorHAnsi" w:hAnsiTheme="minorHAnsi"/>
          <w:lang w:val="hr-HR"/>
        </w:rPr>
      </w:pPr>
      <w:bookmarkStart w:id="204" w:name="_Toc104460933"/>
      <w:r w:rsidRPr="008D043F">
        <w:rPr>
          <w:rFonts w:asciiTheme="minorHAnsi" w:hAnsiTheme="minorHAnsi"/>
          <w:lang w:val="hr-HR"/>
        </w:rPr>
        <w:lastRenderedPageBreak/>
        <w:t>Indikativni finansijski okvir</w:t>
      </w:r>
      <w:bookmarkEnd w:id="204"/>
    </w:p>
    <w:p w14:paraId="1DC25CBF" w14:textId="71585054" w:rsidR="008B5FE0" w:rsidRPr="008D043F" w:rsidRDefault="00A047EC" w:rsidP="0068355A">
      <w:pPr>
        <w:spacing w:after="240" w:line="276" w:lineRule="auto"/>
        <w:jc w:val="both"/>
        <w:rPr>
          <w:rFonts w:asciiTheme="minorHAnsi" w:eastAsiaTheme="minorEastAsia" w:hAnsiTheme="minorHAnsi" w:cstheme="minorHAnsi"/>
          <w:color w:val="000000" w:themeColor="text1"/>
          <w:sz w:val="22"/>
          <w:szCs w:val="22"/>
          <w:lang w:val="hr-HR" w:eastAsia="en-US"/>
        </w:rPr>
      </w:pPr>
      <w:r w:rsidRPr="008D043F">
        <w:rPr>
          <w:rFonts w:asciiTheme="minorHAnsi" w:eastAsiaTheme="minorHAnsi" w:hAnsiTheme="minorHAnsi" w:cstheme="minorHAnsi"/>
          <w:sz w:val="22"/>
          <w:szCs w:val="22"/>
          <w:lang w:val="hr-HR" w:eastAsia="en-US"/>
        </w:rPr>
        <w:t>Finansijska procjena troška za tematsku oblast Upravljanje okolišem je 10.</w:t>
      </w:r>
      <w:r w:rsidR="00222313" w:rsidRPr="008D043F">
        <w:rPr>
          <w:rFonts w:asciiTheme="minorHAnsi" w:eastAsiaTheme="minorHAnsi" w:hAnsiTheme="minorHAnsi" w:cstheme="minorHAnsi"/>
          <w:sz w:val="22"/>
          <w:szCs w:val="22"/>
          <w:lang w:val="hr-HR" w:eastAsia="en-US"/>
        </w:rPr>
        <w:t>3</w:t>
      </w:r>
      <w:r w:rsidRPr="008D043F">
        <w:rPr>
          <w:rFonts w:asciiTheme="minorHAnsi" w:eastAsiaTheme="minorHAnsi" w:hAnsiTheme="minorHAnsi" w:cstheme="minorHAnsi"/>
          <w:sz w:val="22"/>
          <w:szCs w:val="22"/>
          <w:lang w:val="hr-HR" w:eastAsia="en-US"/>
        </w:rPr>
        <w:t xml:space="preserve"> miliona KM ili 0.09% od ukupnog iznosa Strategije od 11.9 milijardi KM. </w:t>
      </w:r>
      <w:r w:rsidRPr="008D043F">
        <w:rPr>
          <w:rFonts w:asciiTheme="minorHAnsi" w:eastAsiaTheme="minorEastAsia" w:hAnsiTheme="minorHAnsi" w:cstheme="minorHAnsi"/>
          <w:color w:val="000000" w:themeColor="text1"/>
          <w:sz w:val="22"/>
          <w:szCs w:val="22"/>
          <w:lang w:val="hr-HR" w:eastAsia="en-US"/>
        </w:rPr>
        <w:t xml:space="preserve">Ova tematska oblast se sastoji od osam prioriteta i 32 mjere. </w:t>
      </w:r>
      <w:r w:rsidRPr="008D043F">
        <w:rPr>
          <w:rFonts w:asciiTheme="minorHAnsi" w:eastAsiaTheme="minorHAnsi" w:hAnsiTheme="minorHAnsi" w:cstheme="minorHAnsi"/>
          <w:sz w:val="22"/>
          <w:szCs w:val="22"/>
          <w:lang w:val="hr-HR" w:eastAsia="en-US"/>
        </w:rPr>
        <w:t>Ovo je ujedno i tematska oblast koja je imala najveći broj mjera Strategiji za Federaciju BiH. Proces izrade finansijske procjene obuhvatio je 31 od 32 mjere. Mjera</w:t>
      </w:r>
      <w:r w:rsidRPr="008D043F">
        <w:rPr>
          <w:rFonts w:asciiTheme="minorHAnsi" w:eastAsiaTheme="minorEastAsia" w:hAnsiTheme="minorHAnsi" w:cstheme="minorHAnsi"/>
          <w:color w:val="000000" w:themeColor="text1"/>
          <w:sz w:val="22"/>
          <w:szCs w:val="22"/>
          <w:lang w:val="hr-HR" w:eastAsia="en-US"/>
        </w:rPr>
        <w:t xml:space="preserve"> 7.8.4 (Unaprjeđenje kapaciteta za istraživanja u oblasti okoliša) </w:t>
      </w:r>
      <w:r w:rsidR="00222313" w:rsidRPr="008D043F">
        <w:rPr>
          <w:rFonts w:asciiTheme="minorHAnsi" w:eastAsiaTheme="minorEastAsia" w:hAnsiTheme="minorHAnsi" w:cstheme="minorHAnsi"/>
          <w:color w:val="000000" w:themeColor="text1"/>
          <w:sz w:val="22"/>
          <w:szCs w:val="22"/>
          <w:lang w:val="hr-HR" w:eastAsia="en-US"/>
        </w:rPr>
        <w:t>nije dobila</w:t>
      </w:r>
      <w:r w:rsidRPr="008D043F">
        <w:rPr>
          <w:rFonts w:asciiTheme="minorHAnsi" w:eastAsiaTheme="minorEastAsia" w:hAnsiTheme="minorHAnsi" w:cstheme="minorHAnsi"/>
          <w:color w:val="000000" w:themeColor="text1"/>
          <w:sz w:val="22"/>
          <w:szCs w:val="22"/>
          <w:lang w:val="hr-HR" w:eastAsia="en-US"/>
        </w:rPr>
        <w:t xml:space="preserve"> finansijsku procjenu. U trenutku izrade procjene bilo jako teško uraditi metodološki konzistentnu procjenu troška za ovu mjeru, prvenstveno zato što je metodološki bilo izuzetno kompleksno kvantificirati njen sadržaj, što je na kraju onemogućilo da se precizno izračuna procjena troškova. Dva najveća prioriteta su 7.3. (Postići visok nivo kapaciteta i međusobne koordinacije institucija) sa 25% ili 2.5 miliona KM i 7.5. (Uspostaviti efikasan sistem evidencije i transparentno izvještavanje podataka o okolišu u Federaciji BiH</w:t>
      </w:r>
      <w:r w:rsidR="00222313" w:rsidRPr="008D043F">
        <w:rPr>
          <w:rFonts w:asciiTheme="minorHAnsi" w:hAnsiTheme="minorHAnsi" w:cstheme="minorHAnsi"/>
        </w:rPr>
        <w:t xml:space="preserve"> </w:t>
      </w:r>
      <w:r w:rsidR="00222313" w:rsidRPr="008D043F">
        <w:rPr>
          <w:rFonts w:asciiTheme="minorHAnsi" w:eastAsiaTheme="minorEastAsia" w:hAnsiTheme="minorHAnsi" w:cstheme="minorHAnsi"/>
          <w:color w:val="000000" w:themeColor="text1"/>
          <w:sz w:val="22"/>
          <w:szCs w:val="22"/>
          <w:lang w:val="hr-HR" w:eastAsia="en-US"/>
        </w:rPr>
        <w:t>uz konsultacije s Partnerstvom 27</w:t>
      </w:r>
      <w:r w:rsidRPr="008D043F">
        <w:rPr>
          <w:rFonts w:asciiTheme="minorHAnsi" w:eastAsiaTheme="minorEastAsia" w:hAnsiTheme="minorHAnsi" w:cstheme="minorHAnsi"/>
          <w:color w:val="000000" w:themeColor="text1"/>
          <w:sz w:val="22"/>
          <w:szCs w:val="22"/>
          <w:lang w:val="hr-HR" w:eastAsia="en-US"/>
        </w:rPr>
        <w:t>) sa 27% ili 2.</w:t>
      </w:r>
      <w:r w:rsidR="00222313" w:rsidRPr="008D043F">
        <w:rPr>
          <w:rFonts w:asciiTheme="minorHAnsi" w:eastAsiaTheme="minorEastAsia" w:hAnsiTheme="minorHAnsi" w:cstheme="minorHAnsi"/>
          <w:color w:val="000000" w:themeColor="text1"/>
          <w:sz w:val="22"/>
          <w:szCs w:val="22"/>
          <w:lang w:val="hr-HR" w:eastAsia="en-US"/>
        </w:rPr>
        <w:t>8</w:t>
      </w:r>
      <w:r w:rsidRPr="008D043F">
        <w:rPr>
          <w:rFonts w:asciiTheme="minorHAnsi" w:eastAsiaTheme="minorEastAsia" w:hAnsiTheme="minorHAnsi" w:cstheme="minorHAnsi"/>
          <w:color w:val="000000" w:themeColor="text1"/>
          <w:sz w:val="22"/>
          <w:szCs w:val="22"/>
          <w:lang w:val="hr-HR" w:eastAsia="en-US"/>
        </w:rPr>
        <w:t xml:space="preserve"> miliona KM. Ukupna finansijska procjena za preostalih šest prioriteta je 48% ili  oko 4.9 miliona KM.</w:t>
      </w:r>
    </w:p>
    <w:p w14:paraId="446CDC02" w14:textId="77777777" w:rsidR="00A047EC" w:rsidRPr="008D043F" w:rsidRDefault="00A047EC" w:rsidP="0068355A">
      <w:pPr>
        <w:spacing w:after="240" w:line="276" w:lineRule="auto"/>
        <w:jc w:val="both"/>
        <w:rPr>
          <w:rFonts w:asciiTheme="minorHAnsi" w:eastAsiaTheme="minorEastAsia" w:hAnsiTheme="minorHAnsi" w:cstheme="minorHAnsi"/>
          <w:color w:val="000000" w:themeColor="text1"/>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finansijskog okvira za tematsku oblast </w:t>
      </w:r>
      <w:r w:rsidRPr="008D043F">
        <w:rPr>
          <w:rFonts w:asciiTheme="minorHAnsi" w:eastAsiaTheme="minorHAnsi" w:hAnsiTheme="minorHAnsi" w:cstheme="minorHAnsi"/>
          <w:sz w:val="22"/>
          <w:szCs w:val="22"/>
          <w:lang w:val="hr-HR" w:eastAsia="en-US"/>
        </w:rPr>
        <w:t xml:space="preserve">Upravljanje okolišem </w:t>
      </w:r>
      <w:r w:rsidRPr="008D043F">
        <w:rPr>
          <w:rFonts w:asciiTheme="minorHAnsi" w:eastAsiaTheme="minorEastAsia" w:hAnsiTheme="minorHAnsi" w:cstheme="minorHAnsi"/>
          <w:color w:val="000000" w:themeColor="text1"/>
          <w:sz w:val="22"/>
          <w:szCs w:val="22"/>
          <w:lang w:val="hr-HR" w:eastAsia="en-US"/>
        </w:rPr>
        <w:t>kao i općenito za nivo 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 xml:space="preserve">nalazi se u poglavlju Aneks </w:t>
      </w:r>
      <w:r w:rsidR="008B5FE0" w:rsidRPr="008D043F">
        <w:rPr>
          <w:rFonts w:asciiTheme="minorHAnsi" w:eastAsiaTheme="minorEastAsia" w:hAnsiTheme="minorHAnsi" w:cstheme="minorHAnsi"/>
          <w:color w:val="000000" w:themeColor="text1"/>
          <w:sz w:val="22"/>
          <w:szCs w:val="22"/>
          <w:lang w:val="hr-HR" w:eastAsia="en-US"/>
        </w:rPr>
        <w:t>9</w:t>
      </w:r>
      <w:r w:rsidRPr="008D043F">
        <w:rPr>
          <w:rFonts w:asciiTheme="minorHAnsi" w:eastAsiaTheme="minorEastAsia" w:hAnsiTheme="minorHAnsi" w:cstheme="minorHAnsi"/>
          <w:color w:val="000000" w:themeColor="text1"/>
          <w:sz w:val="22"/>
          <w:szCs w:val="22"/>
          <w:lang w:val="hr-HR" w:eastAsia="en-US"/>
        </w:rPr>
        <w:t xml:space="preserve"> koj</w:t>
      </w:r>
      <w:r w:rsidR="008B5FE0" w:rsidRPr="008D043F">
        <w:rPr>
          <w:rFonts w:asciiTheme="minorHAnsi" w:eastAsiaTheme="minorEastAsia" w:hAnsiTheme="minorHAnsi" w:cstheme="minorHAnsi"/>
          <w:color w:val="000000" w:themeColor="text1"/>
          <w:sz w:val="22"/>
          <w:szCs w:val="22"/>
          <w:lang w:val="hr-HR" w:eastAsia="en-US"/>
        </w:rPr>
        <w:t>e</w:t>
      </w:r>
      <w:r w:rsidRPr="008D043F">
        <w:rPr>
          <w:rFonts w:asciiTheme="minorHAnsi" w:eastAsiaTheme="minorEastAsia" w:hAnsiTheme="minorHAnsi" w:cstheme="minorHAnsi"/>
          <w:color w:val="000000" w:themeColor="text1"/>
          <w:sz w:val="22"/>
          <w:szCs w:val="22"/>
          <w:lang w:val="hr-HR" w:eastAsia="en-US"/>
        </w:rPr>
        <w:t xml:space="preserve"> uključuje tabelu i tortni grafikon.</w:t>
      </w:r>
    </w:p>
    <w:p w14:paraId="1F4123A7" w14:textId="77777777" w:rsidR="00160C7A" w:rsidRPr="008D043F" w:rsidRDefault="00160C7A" w:rsidP="0068355A">
      <w:pPr>
        <w:spacing w:line="276" w:lineRule="auto"/>
        <w:rPr>
          <w:rFonts w:asciiTheme="minorHAnsi" w:hAnsiTheme="minorHAnsi" w:cstheme="minorHAnsi"/>
          <w:lang w:val="hr-HR"/>
        </w:rPr>
        <w:sectPr w:rsidR="00160C7A" w:rsidRPr="008D043F" w:rsidSect="00331251">
          <w:pgSz w:w="11906" w:h="16838"/>
          <w:pgMar w:top="1440" w:right="1440" w:bottom="1440" w:left="1440" w:header="708" w:footer="708" w:gutter="0"/>
          <w:cols w:space="708"/>
          <w:docGrid w:linePitch="360"/>
        </w:sectPr>
      </w:pPr>
    </w:p>
    <w:p w14:paraId="210178DD" w14:textId="77777777" w:rsidR="002C0058" w:rsidRPr="008D043F" w:rsidRDefault="002C0058" w:rsidP="0068355A">
      <w:pPr>
        <w:pStyle w:val="Head1"/>
        <w:spacing w:after="240" w:line="276" w:lineRule="auto"/>
        <w:rPr>
          <w:rFonts w:asciiTheme="minorHAnsi" w:hAnsiTheme="minorHAnsi" w:cstheme="minorHAnsi"/>
          <w:lang w:val="hr-HR"/>
        </w:rPr>
      </w:pPr>
      <w:bookmarkStart w:id="205" w:name="_Toc104460934"/>
      <w:r w:rsidRPr="008D043F">
        <w:rPr>
          <w:rFonts w:asciiTheme="minorHAnsi" w:hAnsiTheme="minorHAnsi" w:cstheme="minorHAnsi"/>
          <w:lang w:val="hr-HR"/>
        </w:rPr>
        <w:lastRenderedPageBreak/>
        <w:t>USKLAĐENOST STRATEGIJE S DRUGIM STRATEŠKIM DOKUMENTIMA</w:t>
      </w:r>
      <w:bookmarkEnd w:id="205"/>
    </w:p>
    <w:p w14:paraId="68D347E6" w14:textId="1B23D7C9" w:rsidR="00672C2E" w:rsidRPr="008D043F" w:rsidRDefault="004122E1" w:rsidP="0068355A">
      <w:pPr>
        <w:spacing w:before="240" w:line="276" w:lineRule="auto"/>
        <w:jc w:val="both"/>
        <w:rPr>
          <w:rFonts w:asciiTheme="minorHAnsi" w:eastAsia="Calibri" w:hAnsiTheme="minorHAnsi" w:cstheme="minorHAnsi"/>
          <w:color w:val="000000"/>
          <w:sz w:val="22"/>
          <w:szCs w:val="22"/>
          <w:lang w:val="hr-HR"/>
        </w:rPr>
      </w:pPr>
      <w:r w:rsidRPr="008D043F">
        <w:rPr>
          <w:rFonts w:asciiTheme="minorHAnsi" w:hAnsiTheme="minorHAnsi" w:cstheme="minorHAnsi"/>
          <w:sz w:val="22"/>
          <w:szCs w:val="22"/>
          <w:lang w:val="hr-HR"/>
        </w:rPr>
        <w:t>Federalna s</w:t>
      </w:r>
      <w:r w:rsidR="002C0058" w:rsidRPr="008D043F">
        <w:rPr>
          <w:rFonts w:asciiTheme="minorHAnsi" w:hAnsiTheme="minorHAnsi" w:cstheme="minorHAnsi"/>
          <w:sz w:val="22"/>
          <w:szCs w:val="22"/>
          <w:lang w:val="hr-HR"/>
        </w:rPr>
        <w:t>trategija zaštite okoliša identificira sedam strateških ciljeva (za svaku tematsku oblast), kako je navedeno u poglavlju 3.4.</w:t>
      </w:r>
      <w:r w:rsidR="00672C2E" w:rsidRPr="008D043F">
        <w:rPr>
          <w:rFonts w:asciiTheme="minorHAnsi" w:hAnsiTheme="minorHAnsi" w:cstheme="minorHAnsi"/>
          <w:sz w:val="22"/>
          <w:szCs w:val="22"/>
          <w:lang w:val="hr-HR"/>
        </w:rPr>
        <w:t xml:space="preserve"> Strateški ciljevi.</w:t>
      </w:r>
      <w:r w:rsidR="00672C2E" w:rsidRPr="008D043F">
        <w:rPr>
          <w:rFonts w:asciiTheme="minorHAnsi" w:eastAsia="Calibri" w:hAnsiTheme="minorHAnsi" w:cstheme="minorHAnsi"/>
          <w:color w:val="000000"/>
          <w:sz w:val="22"/>
          <w:szCs w:val="22"/>
          <w:lang w:val="hr-HR"/>
        </w:rPr>
        <w:t xml:space="preserve"> </w:t>
      </w:r>
    </w:p>
    <w:p w14:paraId="526E4EAA" w14:textId="7A398337"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Analiza međusobne usklađenosti ovog dokumenta s drugim relevantnim strateškim dokumentima izvršena je komparacijom strateških ciljeva (i prioriteta) Strategije s ciljevima drugih strateških dokumenata proizašlih iz procesa evropskih integracija i međunarodno priznatim ciljevima održivog razvoja. U procesu izrade Strategije, razmatrani su sljedeći strateški, planski i razvojni dokumenti:</w:t>
      </w:r>
    </w:p>
    <w:p w14:paraId="6CCC9E35" w14:textId="77777777" w:rsidR="002C0058" w:rsidRPr="008D043F" w:rsidRDefault="002C0058" w:rsidP="0068355A">
      <w:pPr>
        <w:numPr>
          <w:ilvl w:val="0"/>
          <w:numId w:val="15"/>
        </w:numPr>
        <w:spacing w:before="240" w:after="24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Strategija razvoja Federacije BiH (2021–2027)</w:t>
      </w:r>
      <w:r w:rsidR="004A70A6" w:rsidRPr="008D043F">
        <w:rPr>
          <w:rFonts w:asciiTheme="minorHAnsi" w:eastAsia="Calibri" w:hAnsiTheme="minorHAnsi" w:cstheme="minorHAnsi"/>
          <w:color w:val="000000"/>
          <w:sz w:val="22"/>
          <w:szCs w:val="22"/>
          <w:lang w:val="hr-HR"/>
        </w:rPr>
        <w:t xml:space="preserve"> </w:t>
      </w:r>
    </w:p>
    <w:p w14:paraId="00DE37EA" w14:textId="77777777" w:rsidR="002C0058" w:rsidRPr="008D043F" w:rsidRDefault="002C0058" w:rsidP="0068355A">
      <w:pPr>
        <w:numPr>
          <w:ilvl w:val="0"/>
          <w:numId w:val="15"/>
        </w:numPr>
        <w:spacing w:before="240" w:after="240" w:line="276" w:lineRule="auto"/>
        <w:contextualSpacing/>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Strategija upravljanja vodama Federacije BiH (2010‒2022)</w:t>
      </w:r>
    </w:p>
    <w:p w14:paraId="6813CBC5" w14:textId="77777777" w:rsidR="002C0058" w:rsidRPr="008D043F" w:rsidRDefault="002C0058" w:rsidP="0068355A">
      <w:pPr>
        <w:numPr>
          <w:ilvl w:val="0"/>
          <w:numId w:val="15"/>
        </w:numPr>
        <w:spacing w:before="240" w:after="240" w:line="276" w:lineRule="auto"/>
        <w:contextualSpacing/>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Zelena agenda za Zapadni Balkan</w:t>
      </w:r>
    </w:p>
    <w:p w14:paraId="5A7D3482" w14:textId="4BA71746" w:rsidR="002C0058" w:rsidRPr="008D043F" w:rsidRDefault="002C0058" w:rsidP="0068355A">
      <w:pPr>
        <w:numPr>
          <w:ilvl w:val="0"/>
          <w:numId w:val="15"/>
        </w:numPr>
        <w:spacing w:before="240" w:after="240" w:line="276" w:lineRule="auto"/>
        <w:contextualSpacing/>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Strategija aproksimacije propisa pravnoj stečevini EU u oblasti zaštite okoliša/životne sredine </w:t>
      </w:r>
      <w:r w:rsidR="00D76506" w:rsidRPr="008D043F">
        <w:rPr>
          <w:rFonts w:asciiTheme="minorHAnsi" w:eastAsia="Calibri" w:hAnsiTheme="minorHAnsi" w:cstheme="minorHAnsi"/>
          <w:color w:val="000000"/>
          <w:sz w:val="22"/>
          <w:szCs w:val="22"/>
          <w:lang w:val="hr-HR"/>
        </w:rPr>
        <w:t>BiH</w:t>
      </w:r>
      <w:r w:rsidRPr="008D043F">
        <w:rPr>
          <w:rFonts w:asciiTheme="minorHAnsi" w:eastAsia="Calibri" w:hAnsiTheme="minorHAnsi" w:cstheme="minorHAnsi"/>
          <w:color w:val="000000"/>
          <w:sz w:val="22"/>
          <w:szCs w:val="22"/>
          <w:lang w:val="hr-HR"/>
        </w:rPr>
        <w:t xml:space="preserve"> (EAS BiH)</w:t>
      </w:r>
    </w:p>
    <w:p w14:paraId="105452C5" w14:textId="77777777" w:rsidR="002C0058" w:rsidRPr="008D043F" w:rsidRDefault="002C0058" w:rsidP="0068355A">
      <w:pPr>
        <w:numPr>
          <w:ilvl w:val="0"/>
          <w:numId w:val="15"/>
        </w:numPr>
        <w:spacing w:before="240" w:after="240" w:line="276" w:lineRule="auto"/>
        <w:contextualSpacing/>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kvir za realizaciju ciljeva održivog razvoja u BiH</w:t>
      </w:r>
    </w:p>
    <w:p w14:paraId="0DF8067E" w14:textId="439530CB" w:rsidR="002C0058" w:rsidRPr="008D043F" w:rsidRDefault="002C0058" w:rsidP="0068355A">
      <w:pPr>
        <w:numPr>
          <w:ilvl w:val="0"/>
          <w:numId w:val="15"/>
        </w:numPr>
        <w:spacing w:before="240" w:after="24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Program ekonomskih reformi </w:t>
      </w:r>
      <w:r w:rsidR="00D76506" w:rsidRPr="008D043F">
        <w:rPr>
          <w:rFonts w:asciiTheme="minorHAnsi" w:eastAsia="Calibri" w:hAnsiTheme="minorHAnsi" w:cstheme="minorHAnsi"/>
          <w:color w:val="000000"/>
          <w:sz w:val="22"/>
          <w:szCs w:val="22"/>
          <w:lang w:val="hr-HR"/>
        </w:rPr>
        <w:t>BiH</w:t>
      </w:r>
      <w:r w:rsidRPr="008D043F">
        <w:rPr>
          <w:rFonts w:asciiTheme="minorHAnsi" w:eastAsia="Calibri" w:hAnsiTheme="minorHAnsi" w:cstheme="minorHAnsi"/>
          <w:color w:val="000000"/>
          <w:sz w:val="22"/>
          <w:szCs w:val="22"/>
          <w:lang w:val="hr-HR"/>
        </w:rPr>
        <w:t xml:space="preserve"> (PER BiH 2021‒2023)</w:t>
      </w:r>
    </w:p>
    <w:p w14:paraId="7F1DC8B7" w14:textId="77777777" w:rsidR="002C0058" w:rsidRPr="008D043F" w:rsidRDefault="002C0058" w:rsidP="0068355A">
      <w:pPr>
        <w:numPr>
          <w:ilvl w:val="0"/>
          <w:numId w:val="15"/>
        </w:numPr>
        <w:spacing w:before="240" w:after="24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Strategija prilagođavanja klimatskim promjenama i niskoemisijskog razvoja BiH (2020‒2030)</w:t>
      </w:r>
    </w:p>
    <w:p w14:paraId="34AA167B" w14:textId="5229894C" w:rsidR="002C0058" w:rsidRPr="008D043F" w:rsidRDefault="002C0058" w:rsidP="0068355A">
      <w:pPr>
        <w:numPr>
          <w:ilvl w:val="0"/>
          <w:numId w:val="15"/>
        </w:numPr>
        <w:spacing w:line="276" w:lineRule="auto"/>
        <w:ind w:left="714" w:hanging="357"/>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tvrđeni doprinos </w:t>
      </w:r>
      <w:r w:rsidR="00D76506" w:rsidRPr="008D043F">
        <w:rPr>
          <w:rFonts w:asciiTheme="minorHAnsi" w:eastAsia="Calibri" w:hAnsiTheme="minorHAnsi" w:cstheme="minorHAnsi"/>
          <w:color w:val="000000"/>
          <w:sz w:val="22"/>
          <w:szCs w:val="22"/>
          <w:lang w:val="hr-HR"/>
        </w:rPr>
        <w:t>BiH</w:t>
      </w:r>
      <w:r w:rsidRPr="008D043F">
        <w:rPr>
          <w:rFonts w:asciiTheme="minorHAnsi" w:eastAsia="Calibri" w:hAnsiTheme="minorHAnsi" w:cstheme="minorHAnsi"/>
          <w:color w:val="000000"/>
          <w:sz w:val="22"/>
          <w:szCs w:val="22"/>
          <w:lang w:val="hr-HR"/>
        </w:rPr>
        <w:t xml:space="preserve"> (NDC 2020‒2030)</w:t>
      </w:r>
    </w:p>
    <w:p w14:paraId="7C2D4C37" w14:textId="77777777"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Proces planiranja zaštite okoliša u Federaciji BiH usklađen je sa strateškim i planskim dokumentima na višem nivou, kao i međunarodnim obavezama BiH, socijalnim i razvojnim programima, međunarodnim razvojnim programima i prostorno-planskim dokumentima. </w:t>
      </w:r>
    </w:p>
    <w:p w14:paraId="70D1CA85"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Strategija razvoja Federacije BiH (2021‒2027)</w:t>
      </w:r>
    </w:p>
    <w:p w14:paraId="3B5349ED" w14:textId="70AFDCD5"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Vlada Federacije BiH donijela je Odluku o izradi strategije razvoja Federacije BiH 2021–2027. Ova strategija </w:t>
      </w:r>
      <w:r w:rsidR="004A70A6" w:rsidRPr="008D043F">
        <w:rPr>
          <w:rFonts w:asciiTheme="minorHAnsi" w:eastAsia="Calibri" w:hAnsiTheme="minorHAnsi" w:cstheme="minorHAnsi"/>
          <w:color w:val="000000"/>
          <w:sz w:val="22"/>
          <w:szCs w:val="22"/>
          <w:lang w:val="hr-HR"/>
        </w:rPr>
        <w:fldChar w:fldCharType="begin"/>
      </w:r>
      <w:r w:rsidR="00BB28BC" w:rsidRPr="008D043F">
        <w:rPr>
          <w:rFonts w:asciiTheme="minorHAnsi" w:eastAsia="Calibri" w:hAnsiTheme="minorHAnsi" w:cstheme="minorHAnsi"/>
          <w:color w:val="000000"/>
          <w:sz w:val="22"/>
          <w:szCs w:val="22"/>
          <w:lang w:val="hr-HR"/>
        </w:rPr>
        <w:instrText xml:space="preserve"> ADDIN ZOTERO_ITEM CSL_CITATION {"citationID":"UEoHIOJ6","properties":{"formattedCitation":"(Vlada Federacije BiH 2020)","plainCitation":"(Vlada Federacije BiH 2020)","dontUpdate":true,"noteIndex":0},"citationItems":[{"id":1558,"uris":["http://zotero.org/users/7192877/items/SAVTWYTH"],"itemData":{"id":1558,"type":"report","title":"Strategija razvoja Federacije BiH 2021 - 2027","URL":"https://parlamentfbih.gov.ba/v2/userfiles/file/Materijali%20u%20proceduri_2021/Strategija%20razvoja%20FBiH%202021-2027_bos.pdf","author":[{"family":"Vlada Federacije BiH","given":""}],"issued":{"date-parts":[["2020"]]}}}],"schema":"https://github.com/citation-style-language/schema/raw/master/csl-citation.json"} </w:instrText>
      </w:r>
      <w:r w:rsidR="004A70A6" w:rsidRPr="008D043F">
        <w:rPr>
          <w:rFonts w:asciiTheme="minorHAnsi" w:eastAsia="Calibri" w:hAnsiTheme="minorHAnsi" w:cstheme="minorHAnsi"/>
          <w:color w:val="000000"/>
          <w:sz w:val="22"/>
          <w:szCs w:val="22"/>
          <w:lang w:val="hr-HR"/>
        </w:rPr>
        <w:fldChar w:fldCharType="separate"/>
      </w:r>
      <w:r w:rsidR="004A70A6" w:rsidRPr="008D043F">
        <w:rPr>
          <w:rFonts w:asciiTheme="minorHAnsi" w:eastAsia="Calibri" w:hAnsiTheme="minorHAnsi" w:cstheme="minorHAnsi"/>
          <w:sz w:val="22"/>
          <w:lang w:val="hr-HR"/>
        </w:rPr>
        <w:t>(Vlada Federacije BiH, 2020)</w:t>
      </w:r>
      <w:r w:rsidR="004A70A6" w:rsidRPr="008D043F">
        <w:rPr>
          <w:rFonts w:asciiTheme="minorHAnsi" w:eastAsia="Calibri" w:hAnsiTheme="minorHAnsi" w:cstheme="minorHAnsi"/>
          <w:color w:val="000000"/>
          <w:sz w:val="22"/>
          <w:szCs w:val="22"/>
          <w:lang w:val="hr-HR"/>
        </w:rPr>
        <w:fldChar w:fldCharType="end"/>
      </w:r>
      <w:r w:rsidR="004A70A6"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čini osnovu izrade Programa Vlade Federacije BiH, program javnih investicija, trogodišnjih i godišnjih planova rada federalnih ministarstava i institucija, dokumenata okvirnog budžeta (DOB) i godišnjeg budžeta, ali i sektorskih strategija. Uredbom je definirana i metodologija kojom je propisan način izrade i sadržaj strateških dokumenata, ali su definirana i četiri strateška cilja – ubrzan ekonomski razvoj, prosperitetan i inkluzivan društveni razvoj, resursno efikasan i održiv razvoj, te efikasan, transparentan i odgovoran javni sektor. </w:t>
      </w:r>
    </w:p>
    <w:p w14:paraId="0547DB73"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Strategija upravljanja vodama Federacije BiH (2010‒2022)</w:t>
      </w:r>
    </w:p>
    <w:p w14:paraId="30BA6FCB" w14:textId="5AEECE02"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Zakonom o vodama Federacije BiH, Strategija upravljanja vodama </w:t>
      </w:r>
      <w:r w:rsidR="000B2355" w:rsidRPr="008D043F">
        <w:rPr>
          <w:rFonts w:asciiTheme="minorHAnsi" w:eastAsia="Calibri" w:hAnsiTheme="minorHAnsi" w:cstheme="minorHAnsi"/>
          <w:color w:val="000000"/>
          <w:sz w:val="22"/>
          <w:szCs w:val="22"/>
          <w:lang w:val="hr-HR"/>
        </w:rPr>
        <w:fldChar w:fldCharType="begin"/>
      </w:r>
      <w:r w:rsidR="00CE1A95" w:rsidRPr="008D043F">
        <w:rPr>
          <w:rFonts w:asciiTheme="minorHAnsi" w:eastAsia="Calibri" w:hAnsiTheme="minorHAnsi" w:cstheme="minorHAnsi"/>
          <w:color w:val="000000"/>
          <w:sz w:val="22"/>
          <w:szCs w:val="22"/>
          <w:lang w:val="hr-HR"/>
        </w:rPr>
        <w:instrText xml:space="preserve"> ADDIN ZOTERO_ITEM CSL_CITATION {"citationID":"MaTxLaNR","properties":{"unsorted":true,"formattedCitation":"(FMPV\\uc0\\u352{} 2012)","plainCitation":"(FMPVŠ 2012)","dontUpdate":true,"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0B2355" w:rsidRPr="008D043F">
        <w:rPr>
          <w:rFonts w:asciiTheme="minorHAnsi" w:eastAsia="Calibri" w:hAnsiTheme="minorHAnsi" w:cstheme="minorHAnsi"/>
          <w:color w:val="000000"/>
          <w:sz w:val="22"/>
          <w:szCs w:val="22"/>
          <w:lang w:val="hr-HR"/>
        </w:rPr>
        <w:fldChar w:fldCharType="separate"/>
      </w:r>
      <w:r w:rsidR="000B2355" w:rsidRPr="008D043F">
        <w:rPr>
          <w:rFonts w:asciiTheme="minorHAnsi" w:hAnsiTheme="minorHAnsi" w:cstheme="minorHAnsi"/>
          <w:sz w:val="22"/>
          <w:lang w:val="hr-HR"/>
        </w:rPr>
        <w:t>(F</w:t>
      </w:r>
      <w:r w:rsidR="00672C2E" w:rsidRPr="008D043F">
        <w:rPr>
          <w:rFonts w:asciiTheme="minorHAnsi" w:hAnsiTheme="minorHAnsi" w:cstheme="minorHAnsi"/>
          <w:sz w:val="22"/>
          <w:lang w:val="hr-HR"/>
        </w:rPr>
        <w:t>ederalno ministarstvo poljoprivrede, vodoprivrede i šumarstva</w:t>
      </w:r>
      <w:r w:rsidR="000B2355" w:rsidRPr="008D043F">
        <w:rPr>
          <w:rFonts w:asciiTheme="minorHAnsi" w:hAnsiTheme="minorHAnsi" w:cstheme="minorHAnsi"/>
          <w:sz w:val="22"/>
          <w:lang w:val="hr-HR"/>
        </w:rPr>
        <w:t>, 2012)</w:t>
      </w:r>
      <w:r w:rsidR="000B2355" w:rsidRPr="008D043F">
        <w:rPr>
          <w:rFonts w:asciiTheme="minorHAnsi" w:eastAsia="Calibri" w:hAnsiTheme="minorHAnsi" w:cstheme="minorHAnsi"/>
          <w:color w:val="000000"/>
          <w:sz w:val="22"/>
          <w:szCs w:val="22"/>
          <w:lang w:val="hr-HR"/>
        </w:rPr>
        <w:fldChar w:fldCharType="end"/>
      </w:r>
      <w:r w:rsidR="000B235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prepoznata je kao osnovni planski dokument razvoja u oblasti upravljanja vodama, te navodi jasne ciljeve i pravce zaštite voda, zaštite od štetnog djelovanja i održivog korištenja voda. Strategija upravljanja vodama Federacije BiH postavlja ciljeve upravljanja vodama s odgovarajućim mjerama, kako bi se osigurale potrebne količine voda odgovarajućeg kvaliteta dostupne za različite namjene, kao jedan od važnih segmenata javnog interesa – očuvanje i unaprjeđenje općeg zdravstvenog stanja stanovništva. Opisuje pokazatelje nivoa zdravstvene sigurnosti stanovništva na prostoru Federacije BiH ‒ obuhvat stanovništva javnim </w:t>
      </w:r>
      <w:r w:rsidRPr="008D043F">
        <w:rPr>
          <w:rFonts w:asciiTheme="minorHAnsi" w:eastAsia="Calibri" w:hAnsiTheme="minorHAnsi" w:cstheme="minorHAnsi"/>
          <w:color w:val="000000"/>
          <w:sz w:val="22"/>
          <w:szCs w:val="22"/>
          <w:lang w:val="hr-HR"/>
        </w:rPr>
        <w:lastRenderedPageBreak/>
        <w:t xml:space="preserve">vodosnabdijevanjem i sistemima za odvođenje, kvalitet površinskih i podzemnih voda, utjecaj poplava, te navodi da je neophodno povećati nivo ulaganja, te jačanje javne svijesti. Međunarodne obaveze i ugovori koje je BiH preuzela su također navedeni, uz relevantne ugovore i konvencije. </w:t>
      </w:r>
    </w:p>
    <w:p w14:paraId="7B5F8E3E"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Zelena agenda za Zapadni Balkan</w:t>
      </w:r>
    </w:p>
    <w:p w14:paraId="1BE0D603" w14:textId="1661F659"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Zelena agenda za Zapadni Balkan </w:t>
      </w:r>
      <w:r w:rsidR="00595290" w:rsidRPr="008D043F">
        <w:rPr>
          <w:rFonts w:asciiTheme="minorHAnsi" w:eastAsia="Calibri" w:hAnsiTheme="minorHAnsi" w:cstheme="minorHAnsi"/>
          <w:sz w:val="22"/>
          <w:szCs w:val="22"/>
          <w:lang w:val="hr-HR"/>
        </w:rPr>
        <w:fldChar w:fldCharType="begin"/>
      </w:r>
      <w:r w:rsidR="00595290" w:rsidRPr="008D043F">
        <w:rPr>
          <w:rFonts w:asciiTheme="minorHAnsi" w:eastAsia="Calibri" w:hAnsiTheme="minorHAnsi" w:cstheme="minorHAnsi"/>
          <w:sz w:val="22"/>
          <w:szCs w:val="22"/>
          <w:lang w:val="hr-HR"/>
        </w:rPr>
        <w:instrText xml:space="preserve"> ADDIN ZOTERO_ITEM CSL_CITATION {"citationID":"jqHINByx","properties":{"formattedCitation":"(EU 2020)","plainCitation":"(EU 2020)","noteIndex":0},"citationItems":[{"id":1559,"uris":["http://zotero.org/groups/2653216/items/LAVBVZGP"],"itemData":{"id":1559,"type":"document","title":"Sofia Declaration on the Green Agenda for the Western Balkans","URL":"https://www.rcc.int/download/docs/Leaders%20Declaration%20on%20the%20Green%20Agenda%20for%20the%20WB.pdf/196c92cf0534f629d43c460079809b20.pdf","author":[{"family":"EU","given":""}],"issued":{"date-parts":[["2020"]]}}}],"schema":"https://github.com/citation-style-language/schema/raw/master/csl-citation.json"} </w:instrText>
      </w:r>
      <w:r w:rsidR="00595290" w:rsidRPr="008D043F">
        <w:rPr>
          <w:rFonts w:asciiTheme="minorHAnsi" w:eastAsia="Calibri" w:hAnsiTheme="minorHAnsi" w:cstheme="minorHAnsi"/>
          <w:sz w:val="22"/>
          <w:szCs w:val="22"/>
          <w:lang w:val="hr-HR"/>
        </w:rPr>
        <w:fldChar w:fldCharType="separate"/>
      </w:r>
      <w:r w:rsidR="00595290" w:rsidRPr="008D043F">
        <w:rPr>
          <w:rFonts w:asciiTheme="minorHAnsi" w:eastAsia="Calibri" w:hAnsiTheme="minorHAnsi" w:cstheme="minorHAnsi"/>
          <w:sz w:val="22"/>
          <w:lang w:val="hr-HR"/>
        </w:rPr>
        <w:t>(EU</w:t>
      </w:r>
      <w:r w:rsidR="00672C2E" w:rsidRPr="008D043F">
        <w:rPr>
          <w:rFonts w:asciiTheme="minorHAnsi" w:eastAsia="Calibri" w:hAnsiTheme="minorHAnsi" w:cstheme="minorHAnsi"/>
          <w:sz w:val="22"/>
          <w:lang w:val="hr-HR"/>
        </w:rPr>
        <w:t>,</w:t>
      </w:r>
      <w:r w:rsidR="00595290" w:rsidRPr="008D043F">
        <w:rPr>
          <w:rFonts w:asciiTheme="minorHAnsi" w:eastAsia="Calibri" w:hAnsiTheme="minorHAnsi" w:cstheme="minorHAnsi"/>
          <w:sz w:val="22"/>
          <w:lang w:val="hr-HR"/>
        </w:rPr>
        <w:t xml:space="preserve"> 2020)</w:t>
      </w:r>
      <w:r w:rsidR="00595290" w:rsidRPr="008D043F">
        <w:rPr>
          <w:rFonts w:asciiTheme="minorHAnsi" w:eastAsia="Calibri" w:hAnsiTheme="minorHAnsi" w:cstheme="minorHAnsi"/>
          <w:sz w:val="22"/>
          <w:szCs w:val="22"/>
          <w:lang w:val="hr-HR"/>
        </w:rPr>
        <w:fldChar w:fldCharType="end"/>
      </w:r>
      <w:r w:rsidR="00595290"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podrazumijeva prelazak zemlje na sistem održive ekonomije, a u skladu s Evropskim zelenim planom. S tim u vezi, daje konkretne preporuke za pet oblasti razvoja u kojima će EU nastaviti podržavati zemlje u regiji:</w:t>
      </w:r>
    </w:p>
    <w:p w14:paraId="1B7F03BD" w14:textId="77777777" w:rsidR="002C0058" w:rsidRPr="008D043F" w:rsidRDefault="002C0058" w:rsidP="0068355A">
      <w:pPr>
        <w:numPr>
          <w:ilvl w:val="0"/>
          <w:numId w:val="16"/>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klima, energija i mobilnost – postizanje klimatske neutralnosti do 2050. godine kao najvažniji prioritet </w:t>
      </w:r>
    </w:p>
    <w:p w14:paraId="72BF2A8C" w14:textId="77777777" w:rsidR="002C0058" w:rsidRPr="008D043F" w:rsidRDefault="002C0058" w:rsidP="0068355A">
      <w:pPr>
        <w:numPr>
          <w:ilvl w:val="0"/>
          <w:numId w:val="16"/>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kružna ekonomija – uvođenje kružne ekonomije u sve lance proizvodnje i povezivanje zemalja regije s industrijskim lancima u EU;</w:t>
      </w:r>
    </w:p>
    <w:p w14:paraId="2AD0223D" w14:textId="77777777" w:rsidR="002C0058" w:rsidRPr="008D043F" w:rsidRDefault="002C0058" w:rsidP="0068355A">
      <w:pPr>
        <w:numPr>
          <w:ilvl w:val="0"/>
          <w:numId w:val="16"/>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klanjanje onečišćenja zraka, vode i tla – usklađivanje sa standardima EU o kvalitetu zraka, vode i upravljanja otpadnim vodama, modernizacija monitoringa, upravljanje njihovim kvalitetom, te promoviranje ponovne upotrebe vode u poljoprivredi;</w:t>
      </w:r>
    </w:p>
    <w:p w14:paraId="0DBE4EDC" w14:textId="77777777" w:rsidR="002C0058" w:rsidRPr="008D043F" w:rsidRDefault="002C0058" w:rsidP="0068355A">
      <w:pPr>
        <w:numPr>
          <w:ilvl w:val="0"/>
          <w:numId w:val="16"/>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drživa poljoprivreda i proizvodnja hrane – kroz izgradnju održivih sistema, smanjenje otpada, poboljšanje usklađenosti s EU standardima o ispravnosti hrane i dobrobiti životinja, te promoviranja okolišno-prihvatljivog organskog uzgoja;</w:t>
      </w:r>
    </w:p>
    <w:p w14:paraId="58E41973" w14:textId="77777777" w:rsidR="002C0058" w:rsidRPr="008D043F" w:rsidRDefault="002C0058" w:rsidP="0068355A">
      <w:pPr>
        <w:numPr>
          <w:ilvl w:val="0"/>
          <w:numId w:val="16"/>
        </w:numPr>
        <w:spacing w:line="276" w:lineRule="auto"/>
        <w:ind w:left="714" w:hanging="357"/>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biodiverzitet – zaštita, razvoj i provođenje akcijskog plana za biodiverzitet za Zapadni Balkan do 2030. godine i Plana za obnavljanje šumskog potencijala. </w:t>
      </w:r>
    </w:p>
    <w:p w14:paraId="41B12E37" w14:textId="77777777" w:rsidR="002C0058" w:rsidRPr="008D043F" w:rsidRDefault="002C0058" w:rsidP="0068355A">
      <w:pPr>
        <w:spacing w:line="276" w:lineRule="auto"/>
        <w:contextualSpacing/>
        <w:jc w:val="both"/>
        <w:rPr>
          <w:rFonts w:asciiTheme="minorHAnsi" w:eastAsia="Calibri" w:hAnsiTheme="minorHAnsi" w:cstheme="minorHAnsi"/>
          <w:sz w:val="22"/>
          <w:szCs w:val="22"/>
          <w:lang w:val="hr-HR"/>
        </w:rPr>
      </w:pPr>
    </w:p>
    <w:p w14:paraId="4546BADD" w14:textId="77777777" w:rsidR="002C0058" w:rsidRPr="008D043F" w:rsidRDefault="002C0058" w:rsidP="0068355A">
      <w:pPr>
        <w:spacing w:line="276" w:lineRule="auto"/>
        <w:contextualSpacing/>
        <w:rPr>
          <w:rFonts w:asciiTheme="minorHAnsi" w:eastAsia="Calibri" w:hAnsiTheme="minorHAnsi" w:cstheme="minorHAnsi"/>
          <w:i/>
          <w:iCs/>
          <w:color w:val="000000"/>
          <w:sz w:val="22"/>
          <w:szCs w:val="22"/>
          <w:u w:val="single"/>
          <w:lang w:val="hr-HR"/>
        </w:rPr>
      </w:pPr>
      <w:r w:rsidRPr="008D043F">
        <w:rPr>
          <w:rFonts w:asciiTheme="minorHAnsi" w:eastAsia="Calibri" w:hAnsiTheme="minorHAnsi" w:cstheme="minorHAnsi"/>
          <w:i/>
          <w:iCs/>
          <w:color w:val="000000"/>
          <w:sz w:val="22"/>
          <w:szCs w:val="22"/>
          <w:u w:val="single"/>
          <w:lang w:val="hr-HR"/>
        </w:rPr>
        <w:t>Akcijski plan za zajedničko regionalno tržište Zapadnog Balkana 2021–2024.</w:t>
      </w:r>
    </w:p>
    <w:p w14:paraId="457B83AE" w14:textId="77777777" w:rsidR="002C0058" w:rsidRPr="008D043F" w:rsidRDefault="002C0058" w:rsidP="0068355A">
      <w:pPr>
        <w:spacing w:before="240" w:after="24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Akcijski plan za zajedničko regionalno tržište Zapadnog Balkana CRM AP 2021‒2024. je dokument u kojem su obrađena pitanja regionalne saradnje po pitanjima zaštite okoliša, odnosno kružne ekonomije. U okviru regionalne saradnje, ciljevi su:</w:t>
      </w:r>
    </w:p>
    <w:p w14:paraId="2E778A6C" w14:textId="77777777" w:rsidR="002C0058" w:rsidRPr="008D043F" w:rsidRDefault="002C0058" w:rsidP="0068355A">
      <w:pPr>
        <w:pStyle w:val="ListParagraph"/>
        <w:numPr>
          <w:ilvl w:val="0"/>
          <w:numId w:val="229"/>
        </w:numPr>
        <w:spacing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postizanje zajedničkog Sporazuma o zelenim kružnim poslovnim lancima vrijednosti na Zapadnom Balkanu;</w:t>
      </w:r>
    </w:p>
    <w:p w14:paraId="3B060D67" w14:textId="77777777" w:rsidR="002C0058" w:rsidRPr="008D043F" w:rsidRDefault="002C0058" w:rsidP="0068355A">
      <w:pPr>
        <w:pStyle w:val="ListParagraph"/>
        <w:numPr>
          <w:ilvl w:val="0"/>
          <w:numId w:val="229"/>
        </w:numPr>
        <w:spacing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donošenje Regionalnog plana zelene i kružne ekonomije/mapiranje zelene i kružne ekonomije u regiji.</w:t>
      </w:r>
    </w:p>
    <w:p w14:paraId="723CFCC9" w14:textId="53BCBDBA"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 xml:space="preserve">Strategija aproksimacije propisa pravnoj stečevini EU u oblasti zaštite okoliša/životne sredine </w:t>
      </w:r>
      <w:r w:rsidR="00D76506" w:rsidRPr="008D043F">
        <w:rPr>
          <w:rFonts w:asciiTheme="minorHAnsi" w:eastAsia="Calibri" w:hAnsiTheme="minorHAnsi" w:cstheme="minorHAnsi"/>
          <w:i/>
          <w:color w:val="000000"/>
          <w:sz w:val="22"/>
          <w:szCs w:val="22"/>
          <w:u w:val="single"/>
          <w:lang w:val="hr-HR"/>
        </w:rPr>
        <w:t>BiH</w:t>
      </w:r>
      <w:r w:rsidRPr="008D043F">
        <w:rPr>
          <w:rFonts w:asciiTheme="minorHAnsi" w:eastAsia="Calibri" w:hAnsiTheme="minorHAnsi" w:cstheme="minorHAnsi"/>
          <w:i/>
          <w:color w:val="000000"/>
          <w:sz w:val="22"/>
          <w:szCs w:val="22"/>
          <w:u w:val="single"/>
          <w:lang w:val="hr-HR"/>
        </w:rPr>
        <w:t xml:space="preserve"> (EAS BiH)</w:t>
      </w:r>
    </w:p>
    <w:p w14:paraId="28BA9917" w14:textId="77777777"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Zemlje koje pretendiraju da se pridruže EU, trebaju usvojiti realne i dugoročne državne strategije za postepeno usklađivanje svog zakonodavstva s pravnom stečevinom EU. Jedan od ključnih ciljeva jeste ispunjavanje ciljeva SSP-a, što uključuje aproksimaciju propisa iz oblasti zaštite okoliša u BiH. Pristup aproksimaciji propisa u ovoj oblasti napravljen je na način da su izrađena četiri dokumenta (za svaki nivo vlasti u BiH).</w:t>
      </w:r>
    </w:p>
    <w:p w14:paraId="198FDAC1" w14:textId="47348315"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EAS BiH </w:t>
      </w:r>
      <w:r w:rsidR="00595290" w:rsidRPr="008D043F">
        <w:rPr>
          <w:rFonts w:asciiTheme="minorHAnsi" w:eastAsia="Calibri" w:hAnsiTheme="minorHAnsi" w:cstheme="minorHAnsi"/>
          <w:sz w:val="22"/>
          <w:szCs w:val="22"/>
          <w:lang w:val="hr-HR"/>
        </w:rPr>
        <w:fldChar w:fldCharType="begin"/>
      </w:r>
      <w:r w:rsidR="00BB28BC" w:rsidRPr="008D043F">
        <w:rPr>
          <w:rFonts w:asciiTheme="minorHAnsi" w:eastAsia="Calibri" w:hAnsiTheme="minorHAnsi" w:cstheme="minorHAnsi"/>
          <w:sz w:val="22"/>
          <w:szCs w:val="22"/>
          <w:lang w:val="hr-HR"/>
        </w:rPr>
        <w:instrText xml:space="preserve"> ADDIN ZOTERO_ITEM CSL_CITATION {"citationID":"e9JAafr6","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595290" w:rsidRPr="008D043F">
        <w:rPr>
          <w:rFonts w:asciiTheme="minorHAnsi" w:eastAsia="Calibri" w:hAnsiTheme="minorHAnsi" w:cstheme="minorHAnsi"/>
          <w:sz w:val="22"/>
          <w:szCs w:val="22"/>
          <w:lang w:val="hr-HR"/>
        </w:rPr>
        <w:fldChar w:fldCharType="separate"/>
      </w:r>
      <w:r w:rsidR="00595290" w:rsidRPr="008D043F">
        <w:rPr>
          <w:rFonts w:asciiTheme="minorHAnsi" w:eastAsia="Calibri" w:hAnsiTheme="minorHAnsi" w:cstheme="minorHAnsi"/>
          <w:sz w:val="22"/>
          <w:lang w:val="hr-HR"/>
        </w:rPr>
        <w:t>(MVTEO BiH</w:t>
      </w:r>
      <w:r w:rsidR="00672C2E" w:rsidRPr="008D043F">
        <w:rPr>
          <w:rFonts w:asciiTheme="minorHAnsi" w:eastAsia="Calibri" w:hAnsiTheme="minorHAnsi" w:cstheme="minorHAnsi"/>
          <w:sz w:val="22"/>
          <w:lang w:val="hr-HR"/>
        </w:rPr>
        <w:t>,</w:t>
      </w:r>
      <w:r w:rsidR="00595290" w:rsidRPr="008D043F">
        <w:rPr>
          <w:rFonts w:asciiTheme="minorHAnsi" w:eastAsia="Calibri" w:hAnsiTheme="minorHAnsi" w:cstheme="minorHAnsi"/>
          <w:sz w:val="22"/>
          <w:lang w:val="hr-HR"/>
        </w:rPr>
        <w:t xml:space="preserve"> 2017)</w:t>
      </w:r>
      <w:r w:rsidR="00595290" w:rsidRPr="008D043F">
        <w:rPr>
          <w:rFonts w:asciiTheme="minorHAnsi" w:eastAsia="Calibri" w:hAnsiTheme="minorHAnsi" w:cstheme="minorHAnsi"/>
          <w:sz w:val="22"/>
          <w:szCs w:val="22"/>
          <w:lang w:val="hr-HR"/>
        </w:rPr>
        <w:fldChar w:fldCharType="end"/>
      </w:r>
      <w:r w:rsidR="00595290"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buhvata osam podsektora pravne stečevine EU koji se odnose na zaštitu okoliša/životnu sredinu, a to su: </w:t>
      </w:r>
    </w:p>
    <w:p w14:paraId="3EC7D7F5"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horizontalna (zajednička) problematika;</w:t>
      </w:r>
    </w:p>
    <w:p w14:paraId="13B4B48A"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vodoprivreda;</w:t>
      </w:r>
    </w:p>
    <w:p w14:paraId="167EC024"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pravljanje otpadom;</w:t>
      </w:r>
    </w:p>
    <w:p w14:paraId="179DECCA"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kvalitet zraka i klimatske promjene;</w:t>
      </w:r>
    </w:p>
    <w:p w14:paraId="2091AE58"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ndustrijsko zagađenje;</w:t>
      </w:r>
    </w:p>
    <w:p w14:paraId="0FDA18D9"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hemikalije;</w:t>
      </w:r>
    </w:p>
    <w:p w14:paraId="3CF7FD1F"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zaštita prirode;</w:t>
      </w:r>
    </w:p>
    <w:p w14:paraId="10B66242" w14:textId="77777777" w:rsidR="002C0058" w:rsidRPr="008D043F" w:rsidRDefault="002C0058" w:rsidP="0068355A">
      <w:pPr>
        <w:numPr>
          <w:ilvl w:val="0"/>
          <w:numId w:val="17"/>
        </w:numPr>
        <w:spacing w:line="276" w:lineRule="auto"/>
        <w:ind w:left="765" w:hanging="357"/>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buka u okolišu/životnoj sredini. </w:t>
      </w:r>
    </w:p>
    <w:p w14:paraId="3FE44934"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Okvir za realizaciju ciljeva održivog razvoja u BiH (Agenda 2030)</w:t>
      </w:r>
    </w:p>
    <w:p w14:paraId="33D937D1" w14:textId="54353596" w:rsidR="002C0058" w:rsidRPr="008D043F" w:rsidRDefault="00D76506"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BiH</w:t>
      </w:r>
      <w:r w:rsidR="002C0058" w:rsidRPr="008D043F">
        <w:rPr>
          <w:rFonts w:asciiTheme="minorHAnsi" w:eastAsiaTheme="minorHAnsi" w:hAnsiTheme="minorHAnsi" w:cstheme="minorHAnsi"/>
          <w:sz w:val="22"/>
          <w:szCs w:val="22"/>
          <w:lang w:val="hr-HR" w:eastAsia="en-US"/>
        </w:rPr>
        <w:t xml:space="preserve"> se 2015. godine obavezala da će provesti Agendu 2030</w:t>
      </w:r>
      <w:r w:rsidR="00595290" w:rsidRPr="008D043F">
        <w:rPr>
          <w:rFonts w:asciiTheme="minorHAnsi" w:eastAsiaTheme="minorHAnsi" w:hAnsiTheme="minorHAnsi" w:cstheme="minorHAnsi"/>
          <w:sz w:val="22"/>
          <w:szCs w:val="22"/>
          <w:lang w:val="hr-HR" w:eastAsia="en-US"/>
        </w:rPr>
        <w:t xml:space="preserve"> </w:t>
      </w:r>
      <w:r w:rsidR="00595290" w:rsidRPr="008D043F">
        <w:rPr>
          <w:rFonts w:asciiTheme="minorHAnsi" w:eastAsiaTheme="minorHAnsi" w:hAnsiTheme="minorHAnsi" w:cstheme="minorHAnsi"/>
          <w:sz w:val="22"/>
          <w:szCs w:val="22"/>
          <w:lang w:val="hr-HR" w:eastAsia="en-US"/>
        </w:rPr>
        <w:fldChar w:fldCharType="begin"/>
      </w:r>
      <w:r w:rsidR="00595290" w:rsidRPr="008D043F">
        <w:rPr>
          <w:rFonts w:asciiTheme="minorHAnsi" w:eastAsiaTheme="minorHAnsi" w:hAnsiTheme="minorHAnsi" w:cstheme="minorHAnsi"/>
          <w:sz w:val="22"/>
          <w:szCs w:val="22"/>
          <w:lang w:val="hr-HR" w:eastAsia="en-US"/>
        </w:rPr>
        <w:instrText xml:space="preserve"> ADDIN ZOTERO_ITEM CSL_CITATION {"citationID":"hK1Ga5HF","properties":{"formattedCitation":"(Vlada \\uc0\\u352{}vedske and UNDP 2020)","plainCitation":"(Vlada Švedske and UNDP 2020)","noteIndex":0},"citationItems":[{"id":1554,"uris":["http://zotero.org/users/7192877/items/5L2ABTB4"],"itemData":{"id":1554,"type":"document","title":"Okvir za realizaciju ciljeva održivog razvoja u BiH","URL":"https://zamisli2030.ba/wp-content/uploads/2019/12/Okvir-za-realizaciju-Ciljeva-odrzivog-razvoja-u-BiH-latinica.pdf","author":[{"family":"Vlada Švedske","given":""},{"family":"UNDP","given":""}],"issued":{"date-parts":[["2020"]]}}}],"schema":"https://github.com/citation-style-language/schema/raw/master/csl-citation.json"} </w:instrText>
      </w:r>
      <w:r w:rsidR="00595290" w:rsidRPr="008D043F">
        <w:rPr>
          <w:rFonts w:asciiTheme="minorHAnsi" w:eastAsiaTheme="minorHAnsi" w:hAnsiTheme="minorHAnsi" w:cstheme="minorHAnsi"/>
          <w:sz w:val="22"/>
          <w:szCs w:val="22"/>
          <w:lang w:val="hr-HR" w:eastAsia="en-US"/>
        </w:rPr>
        <w:fldChar w:fldCharType="separate"/>
      </w:r>
      <w:r w:rsidR="00595290" w:rsidRPr="008D043F">
        <w:rPr>
          <w:rFonts w:asciiTheme="minorHAnsi" w:hAnsiTheme="minorHAnsi" w:cstheme="minorHAnsi"/>
          <w:sz w:val="22"/>
          <w:lang w:val="hr-HR"/>
        </w:rPr>
        <w:t xml:space="preserve">(Vlada Švedske </w:t>
      </w:r>
      <w:r w:rsidR="00672C2E" w:rsidRPr="008D043F">
        <w:rPr>
          <w:rFonts w:asciiTheme="minorHAnsi" w:hAnsiTheme="minorHAnsi" w:cstheme="minorHAnsi"/>
          <w:sz w:val="22"/>
          <w:lang w:val="hr-HR"/>
        </w:rPr>
        <w:t>i</w:t>
      </w:r>
      <w:r w:rsidR="00595290" w:rsidRPr="008D043F">
        <w:rPr>
          <w:rFonts w:asciiTheme="minorHAnsi" w:hAnsiTheme="minorHAnsi" w:cstheme="minorHAnsi"/>
          <w:sz w:val="22"/>
          <w:lang w:val="hr-HR"/>
        </w:rPr>
        <w:t xml:space="preserve"> UNDP</w:t>
      </w:r>
      <w:r w:rsidR="00672C2E" w:rsidRPr="008D043F">
        <w:rPr>
          <w:rFonts w:asciiTheme="minorHAnsi" w:hAnsiTheme="minorHAnsi" w:cstheme="minorHAnsi"/>
          <w:sz w:val="22"/>
          <w:lang w:val="hr-HR"/>
        </w:rPr>
        <w:t>,</w:t>
      </w:r>
      <w:r w:rsidR="00595290" w:rsidRPr="008D043F">
        <w:rPr>
          <w:rFonts w:asciiTheme="minorHAnsi" w:hAnsiTheme="minorHAnsi" w:cstheme="minorHAnsi"/>
          <w:sz w:val="22"/>
          <w:lang w:val="hr-HR"/>
        </w:rPr>
        <w:t xml:space="preserve"> 2020)</w:t>
      </w:r>
      <w:r w:rsidR="00595290" w:rsidRPr="008D043F">
        <w:rPr>
          <w:rFonts w:asciiTheme="minorHAnsi" w:eastAsiaTheme="minorHAnsi" w:hAnsiTheme="minorHAnsi" w:cstheme="minorHAnsi"/>
          <w:sz w:val="22"/>
          <w:szCs w:val="22"/>
          <w:lang w:val="hr-HR" w:eastAsia="en-US"/>
        </w:rPr>
        <w:fldChar w:fldCharType="end"/>
      </w:r>
      <w:r w:rsidR="002C0058" w:rsidRPr="008D043F">
        <w:rPr>
          <w:rFonts w:asciiTheme="minorHAnsi" w:eastAsiaTheme="minorHAnsi" w:hAnsiTheme="minorHAnsi" w:cstheme="minorHAnsi"/>
          <w:sz w:val="22"/>
          <w:szCs w:val="22"/>
          <w:lang w:val="hr-HR" w:eastAsia="en-US"/>
        </w:rPr>
        <w:t>, s ciljevima održivog razvoja koji predstavljaju plan za stvaranje bolje i održive budućnosti za cijeli svijet. Agenda 2030 se sastoji od tri održiva razvojna pravca, koji odražavaju razvojnu situaciju i prioritete BiH:</w:t>
      </w:r>
    </w:p>
    <w:p w14:paraId="2F3F244B" w14:textId="77777777" w:rsidR="002C0058" w:rsidRPr="008D043F" w:rsidRDefault="002C0058" w:rsidP="0068355A">
      <w:pPr>
        <w:numPr>
          <w:ilvl w:val="0"/>
          <w:numId w:val="230"/>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dobra uprava i upravljanje javnim sektorom;</w:t>
      </w:r>
    </w:p>
    <w:p w14:paraId="24602325" w14:textId="77777777" w:rsidR="002C0058" w:rsidRPr="008D043F" w:rsidRDefault="002C0058" w:rsidP="0068355A">
      <w:pPr>
        <w:numPr>
          <w:ilvl w:val="0"/>
          <w:numId w:val="230"/>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ametni rast;</w:t>
      </w:r>
    </w:p>
    <w:p w14:paraId="17310A60" w14:textId="77777777" w:rsidR="002C0058" w:rsidRPr="008D043F" w:rsidRDefault="002C0058" w:rsidP="0068355A">
      <w:pPr>
        <w:numPr>
          <w:ilvl w:val="0"/>
          <w:numId w:val="230"/>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društvo jednakih mogućnosti.</w:t>
      </w:r>
    </w:p>
    <w:p w14:paraId="4F67C6BD" w14:textId="77777777" w:rsidR="002C0058" w:rsidRPr="008D043F" w:rsidRDefault="002C0058" w:rsidP="0068355A">
      <w:pPr>
        <w:spacing w:before="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Svaki razvojni pravac sastoji se od tzv. „akceleratora“, koji jasno propisuju koji su to prioriteti kojima bi se omogućilo ispunjavanje ciljeva pojedinačnog razvojnog pravca. Ovaj dokument služi za usmjeravanje procesa strateškog planiranja za sve nivoe vlasti u BiH, što podrazumijeva i nivo Federacije BiH.</w:t>
      </w:r>
    </w:p>
    <w:p w14:paraId="5B400D89" w14:textId="54495CE9"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 xml:space="preserve">Program ekonomskih reformi </w:t>
      </w:r>
      <w:r w:rsidR="00D76506" w:rsidRPr="008D043F">
        <w:rPr>
          <w:rFonts w:asciiTheme="minorHAnsi" w:eastAsia="Calibri" w:hAnsiTheme="minorHAnsi" w:cstheme="minorHAnsi"/>
          <w:i/>
          <w:color w:val="000000"/>
          <w:sz w:val="22"/>
          <w:szCs w:val="22"/>
          <w:u w:val="single"/>
          <w:lang w:val="hr-HR"/>
        </w:rPr>
        <w:t>BiH</w:t>
      </w:r>
      <w:r w:rsidRPr="008D043F">
        <w:rPr>
          <w:rFonts w:asciiTheme="minorHAnsi" w:eastAsia="Calibri" w:hAnsiTheme="minorHAnsi" w:cstheme="minorHAnsi"/>
          <w:i/>
          <w:color w:val="000000"/>
          <w:sz w:val="22"/>
          <w:szCs w:val="22"/>
          <w:u w:val="single"/>
          <w:lang w:val="hr-HR"/>
        </w:rPr>
        <w:t xml:space="preserve"> (PER BiH 2021‒2023)</w:t>
      </w:r>
    </w:p>
    <w:p w14:paraId="4354288C" w14:textId="185593AF"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lan aktivnosti za izradu Programa ekonomskih reformi </w:t>
      </w:r>
      <w:r w:rsidR="00B60561" w:rsidRPr="008D043F">
        <w:rPr>
          <w:rFonts w:asciiTheme="minorHAnsi" w:eastAsia="Calibri" w:hAnsiTheme="minorHAnsi" w:cstheme="minorHAnsi"/>
          <w:sz w:val="22"/>
          <w:szCs w:val="22"/>
          <w:lang w:val="hr-HR"/>
        </w:rPr>
        <w:fldChar w:fldCharType="begin"/>
      </w:r>
      <w:r w:rsidR="00B60561" w:rsidRPr="008D043F">
        <w:rPr>
          <w:rFonts w:asciiTheme="minorHAnsi" w:eastAsia="Calibri" w:hAnsiTheme="minorHAnsi" w:cstheme="minorHAnsi"/>
          <w:sz w:val="22"/>
          <w:szCs w:val="22"/>
          <w:lang w:val="hr-HR"/>
        </w:rPr>
        <w:instrText xml:space="preserve"> ADDIN ZOTERO_ITEM CSL_CITATION {"citationID":"QKtsVr0o","properties":{"formattedCitation":"(Vije\\uc0\\u263{}e ministara BiH 2021)","plainCitation":"(Vijeće ministara BiH 2021)","noteIndex":0},"citationItems":[{"id":1561,"uris":["http://zotero.org/users/7192877/items/F8E57SKQ"],"itemData":{"id":1561,"type":"document","title":"Program ekonomskih reformi za 2021. - 2023. godine (PER BiH 2021-2023)","URL":"https://www.dep.gov.ba/naslovna/?id=2437","author":[{"family":"Vijeće ministara BiH","given":""}],"issued":{"date-parts":[["2021"]]}}}],"schema":"https://github.com/citation-style-language/schema/raw/master/csl-citation.json"} </w:instrText>
      </w:r>
      <w:r w:rsidR="00B60561" w:rsidRPr="008D043F">
        <w:rPr>
          <w:rFonts w:asciiTheme="minorHAnsi" w:eastAsia="Calibri" w:hAnsiTheme="minorHAnsi" w:cstheme="minorHAnsi"/>
          <w:sz w:val="22"/>
          <w:szCs w:val="22"/>
          <w:lang w:val="hr-HR"/>
        </w:rPr>
        <w:fldChar w:fldCharType="separate"/>
      </w:r>
      <w:r w:rsidR="00B60561" w:rsidRPr="008D043F">
        <w:rPr>
          <w:rFonts w:asciiTheme="minorHAnsi" w:hAnsiTheme="minorHAnsi" w:cstheme="minorHAnsi"/>
          <w:sz w:val="22"/>
          <w:lang w:val="hr-HR"/>
        </w:rPr>
        <w:t>(Vijeće ministara BiH</w:t>
      </w:r>
      <w:r w:rsidR="00672C2E" w:rsidRPr="008D043F">
        <w:rPr>
          <w:rFonts w:asciiTheme="minorHAnsi" w:hAnsiTheme="minorHAnsi" w:cstheme="minorHAnsi"/>
          <w:sz w:val="22"/>
          <w:lang w:val="hr-HR"/>
        </w:rPr>
        <w:t>,</w:t>
      </w:r>
      <w:r w:rsidR="00B60561" w:rsidRPr="008D043F">
        <w:rPr>
          <w:rFonts w:asciiTheme="minorHAnsi" w:hAnsiTheme="minorHAnsi" w:cstheme="minorHAnsi"/>
          <w:sz w:val="22"/>
          <w:lang w:val="hr-HR"/>
        </w:rPr>
        <w:t xml:space="preserve"> 2021)</w:t>
      </w:r>
      <w:r w:rsidR="00B60561" w:rsidRPr="008D043F">
        <w:rPr>
          <w:rFonts w:asciiTheme="minorHAnsi" w:eastAsia="Calibri" w:hAnsiTheme="minorHAnsi" w:cstheme="minorHAnsi"/>
          <w:sz w:val="22"/>
          <w:szCs w:val="22"/>
          <w:lang w:val="hr-HR"/>
        </w:rPr>
        <w:fldChar w:fldCharType="end"/>
      </w:r>
      <w:r w:rsidR="00B60561"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snovni je dokument koji regulira proces izrade Programa ekonomskih reformi i saradnju između različitih nivoa vlasti, Vijeća ministara BiH, Vlade Federacije BiH i Vlade Republike Srpske i Brčko distrikta BiH. Program ekonomskih reformi 2019‒2021. izrađen je na osnovu priloga koje su dostavile nadležne institucije prema usvojenom Planu aktivnosti po rokovima i nosiocima aktivnosti. </w:t>
      </w:r>
    </w:p>
    <w:p w14:paraId="0EA44C4B" w14:textId="77777777"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tjecaj reformskih mjera će se ogledati u povećanju udjela energije iz obnovljivih izvora energije, povećanju energetske efikasnosti i doprinošenju uštedama energije (a samim time i smanjenjem negativnih utjecaja na okoliš). </w:t>
      </w:r>
    </w:p>
    <w:p w14:paraId="500F8D05"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Strategija prilagođavanja klimatskim promjenama i niskoemisijskog razvoja BiH (2020‒2030)</w:t>
      </w:r>
    </w:p>
    <w:p w14:paraId="7FA1E65C" w14:textId="260F7266"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va strategija</w:t>
      </w:r>
      <w:r w:rsidR="00B60561" w:rsidRPr="008D043F">
        <w:rPr>
          <w:rFonts w:asciiTheme="minorHAnsi" w:eastAsia="Calibri" w:hAnsiTheme="minorHAnsi" w:cstheme="minorHAnsi"/>
          <w:color w:val="000000"/>
          <w:sz w:val="22"/>
          <w:szCs w:val="22"/>
          <w:lang w:val="hr-HR"/>
        </w:rPr>
        <w:t xml:space="preserve"> </w:t>
      </w:r>
      <w:r w:rsidR="00B60561" w:rsidRPr="008D043F">
        <w:rPr>
          <w:rFonts w:asciiTheme="minorHAnsi" w:eastAsia="Calibri" w:hAnsiTheme="minorHAnsi" w:cstheme="minorHAnsi"/>
          <w:color w:val="000000"/>
          <w:sz w:val="22"/>
          <w:szCs w:val="22"/>
          <w:lang w:val="hr-HR"/>
        </w:rPr>
        <w:fldChar w:fldCharType="begin"/>
      </w:r>
      <w:r w:rsidR="00BB28BC" w:rsidRPr="008D043F">
        <w:rPr>
          <w:rFonts w:asciiTheme="minorHAnsi" w:eastAsia="Calibri" w:hAnsiTheme="minorHAnsi" w:cstheme="minorHAnsi"/>
          <w:color w:val="000000"/>
          <w:sz w:val="22"/>
          <w:szCs w:val="22"/>
          <w:lang w:val="hr-HR"/>
        </w:rPr>
        <w:instrText xml:space="preserve"> ADDIN ZOTERO_ITEM CSL_CITATION {"citationID":"vdq5skF6","properties":{"formattedCitation":"(UNDP 2013)","plainCitation":"(UNDP 2013)","noteIndex":0},"citationItems":[{"id":1333,"uris":["http://zotero.org/users/7192877/items/9WDCW6QJ"],"itemData":{"id":1333,"type":"report","title":"Strategija prilagođavanja na klimatske promjene i niskoemisionog razvoja za BiH","URL":"https://www.ba.undp.org/content/bosnia_and_herzegovina/bs/home/library/energija-i-okolis/climate-change-adaptation-and-low-emission-development-strategy-.html","author":[{"family":"UNDP","given":""}],"issued":{"date-parts":[["2013"]]}}}],"schema":"https://github.com/citation-style-language/schema/raw/master/csl-citation.json"} </w:instrText>
      </w:r>
      <w:r w:rsidR="00B60561" w:rsidRPr="008D043F">
        <w:rPr>
          <w:rFonts w:asciiTheme="minorHAnsi" w:eastAsia="Calibri" w:hAnsiTheme="minorHAnsi" w:cstheme="minorHAnsi"/>
          <w:color w:val="000000"/>
          <w:sz w:val="22"/>
          <w:szCs w:val="22"/>
          <w:lang w:val="hr-HR"/>
        </w:rPr>
        <w:fldChar w:fldCharType="separate"/>
      </w:r>
      <w:r w:rsidR="00B60561" w:rsidRPr="008D043F">
        <w:rPr>
          <w:rFonts w:asciiTheme="minorHAnsi" w:eastAsia="Calibri" w:hAnsiTheme="minorHAnsi" w:cstheme="minorHAnsi"/>
          <w:sz w:val="22"/>
          <w:lang w:val="hr-HR"/>
        </w:rPr>
        <w:t>(UNDP</w:t>
      </w:r>
      <w:r w:rsidR="00672C2E" w:rsidRPr="008D043F">
        <w:rPr>
          <w:rFonts w:asciiTheme="minorHAnsi" w:eastAsia="Calibri" w:hAnsiTheme="minorHAnsi" w:cstheme="minorHAnsi"/>
          <w:sz w:val="22"/>
          <w:lang w:val="hr-HR"/>
        </w:rPr>
        <w:t>,</w:t>
      </w:r>
      <w:r w:rsidR="00B60561" w:rsidRPr="008D043F">
        <w:rPr>
          <w:rFonts w:asciiTheme="minorHAnsi" w:eastAsia="Calibri" w:hAnsiTheme="minorHAnsi" w:cstheme="minorHAnsi"/>
          <w:sz w:val="22"/>
          <w:lang w:val="hr-HR"/>
        </w:rPr>
        <w:t xml:space="preserve"> 2013)</w:t>
      </w:r>
      <w:r w:rsidR="00B60561" w:rsidRPr="008D043F">
        <w:rPr>
          <w:rFonts w:asciiTheme="minorHAnsi" w:eastAsia="Calibri" w:hAnsiTheme="minorHAnsi" w:cstheme="minorHAnsi"/>
          <w:color w:val="000000"/>
          <w:sz w:val="22"/>
          <w:szCs w:val="22"/>
          <w:lang w:val="hr-HR"/>
        </w:rPr>
        <w:fldChar w:fldCharType="end"/>
      </w:r>
      <w:r w:rsidRPr="008D043F">
        <w:rPr>
          <w:rFonts w:asciiTheme="minorHAnsi" w:eastAsia="Calibri" w:hAnsiTheme="minorHAnsi" w:cstheme="minorHAnsi"/>
          <w:color w:val="000000"/>
          <w:sz w:val="22"/>
          <w:szCs w:val="22"/>
          <w:lang w:val="hr-HR"/>
        </w:rPr>
        <w:t xml:space="preserve"> za cilj ima povećanje otpornosti na klimatsku varijabilnost i klimatske promjene, pri čemu će osigurati razvojne dobiti, te dostizanje najviše vrijednosti i prestanak rasta nivoa emisija stakleničkih plinova do 2025. godine na nivou koji je ispod prosjeka emisija EU27 </w:t>
      </w:r>
      <w:r w:rsidRPr="008D043F">
        <w:rPr>
          <w:rFonts w:asciiTheme="minorHAnsi" w:eastAsia="Calibri" w:hAnsiTheme="minorHAnsi" w:cstheme="minorHAnsi"/>
          <w:sz w:val="22"/>
          <w:szCs w:val="22"/>
          <w:lang w:val="hr-HR"/>
        </w:rPr>
        <w:t xml:space="preserve">(trenutnih zemalja članica EU) </w:t>
      </w:r>
      <w:r w:rsidRPr="008D043F">
        <w:rPr>
          <w:rFonts w:asciiTheme="minorHAnsi" w:eastAsia="Calibri" w:hAnsiTheme="minorHAnsi" w:cstheme="minorHAnsi"/>
          <w:color w:val="000000"/>
          <w:sz w:val="22"/>
          <w:szCs w:val="22"/>
          <w:lang w:val="hr-HR"/>
        </w:rPr>
        <w:t xml:space="preserve">po glavi stanovnika. Mjere za ublažavanje klimatskih promjena neophodne su kako bi se smanjili utjecaji klimatskih promjena, te osiguralo da se tim promjenama može upravljati. Također, ova strategija uključuje i komponente smanjenja rizika po društveno-osjetljive grupe, što je u skladu s perspektivom ravnopravnosti spolova, društvene jednakosti i siromaštva, </w:t>
      </w:r>
      <w:r w:rsidRPr="008D043F">
        <w:rPr>
          <w:rFonts w:asciiTheme="minorHAnsi" w:eastAsia="Calibri" w:hAnsiTheme="minorHAnsi" w:cstheme="minorHAnsi"/>
          <w:sz w:val="22"/>
          <w:szCs w:val="22"/>
          <w:lang w:val="hr-HR"/>
        </w:rPr>
        <w:t xml:space="preserve">koja je bila uzeta u obzir tokom procesa izrade Strategije. </w:t>
      </w:r>
      <w:r w:rsidRPr="008D043F">
        <w:rPr>
          <w:rFonts w:asciiTheme="minorHAnsi" w:eastAsia="Calibri" w:hAnsiTheme="minorHAnsi" w:cstheme="minorHAnsi"/>
          <w:color w:val="000000"/>
          <w:sz w:val="22"/>
          <w:szCs w:val="22"/>
          <w:lang w:val="hr-HR"/>
        </w:rPr>
        <w:t xml:space="preserve">Strategijom prilagođavanja klimatskim promjenama definirano je sedam prioritetnih sektora, što su: poljoprivreda, biodiverzitet i osjetljivi ekosistemi, energija (hidroenergija), šumarstvo, zdravlje ljudi, turizam i vodni </w:t>
      </w:r>
      <w:r w:rsidRPr="008D043F">
        <w:rPr>
          <w:rFonts w:asciiTheme="minorHAnsi" w:eastAsia="Calibri" w:hAnsiTheme="minorHAnsi" w:cstheme="minorHAnsi"/>
          <w:color w:val="000000"/>
          <w:sz w:val="22"/>
          <w:szCs w:val="22"/>
          <w:lang w:val="hr-HR"/>
        </w:rPr>
        <w:lastRenderedPageBreak/>
        <w:t xml:space="preserve">resursi/vodoprivreda. Također, identificirana su četiri sektora koji su prioritetni za Strategiju niskoemisijskog razvoja – proizvodnja električne energije, energetska efikasnost u zgradarstvu, sistem daljinskog grijanja, te prijevoz/saobraćaj. </w:t>
      </w:r>
    </w:p>
    <w:p w14:paraId="010F46B2" w14:textId="330463F6"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 xml:space="preserve">Utvrđeni doprinos </w:t>
      </w:r>
      <w:r w:rsidR="00D76506" w:rsidRPr="008D043F">
        <w:rPr>
          <w:rFonts w:asciiTheme="minorHAnsi" w:eastAsia="Calibri" w:hAnsiTheme="minorHAnsi" w:cstheme="minorHAnsi"/>
          <w:i/>
          <w:color w:val="000000"/>
          <w:sz w:val="22"/>
          <w:szCs w:val="22"/>
          <w:u w:val="single"/>
          <w:lang w:val="hr-HR"/>
        </w:rPr>
        <w:t>BiH</w:t>
      </w:r>
      <w:r w:rsidRPr="008D043F">
        <w:rPr>
          <w:rFonts w:asciiTheme="minorHAnsi" w:eastAsia="Calibri" w:hAnsiTheme="minorHAnsi" w:cstheme="minorHAnsi"/>
          <w:i/>
          <w:color w:val="000000"/>
          <w:sz w:val="22"/>
          <w:szCs w:val="22"/>
          <w:u w:val="single"/>
          <w:lang w:val="hr-HR"/>
        </w:rPr>
        <w:t xml:space="preserve"> (NDC 2020‒2030)</w:t>
      </w:r>
    </w:p>
    <w:p w14:paraId="4217C41A" w14:textId="39A47405"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BiH je 2015. godine podnijela prvi </w:t>
      </w:r>
      <w:bookmarkStart w:id="206" w:name="_Hlk94817576"/>
      <w:r w:rsidRPr="008D043F">
        <w:rPr>
          <w:rFonts w:asciiTheme="minorHAnsi" w:eastAsia="Calibri" w:hAnsiTheme="minorHAnsi" w:cstheme="minorHAnsi"/>
          <w:sz w:val="22"/>
          <w:szCs w:val="22"/>
          <w:lang w:val="hr-HR"/>
        </w:rPr>
        <w:t xml:space="preserve">Izvještaj o namjeravanom nacionalnom utvrđenom doprinosu </w:t>
      </w:r>
      <w:bookmarkEnd w:id="206"/>
      <w:r w:rsidRPr="008D043F">
        <w:rPr>
          <w:rFonts w:asciiTheme="minorHAnsi" w:eastAsia="Calibri" w:hAnsiTheme="minorHAnsi" w:cstheme="minorHAnsi"/>
          <w:sz w:val="22"/>
          <w:szCs w:val="22"/>
          <w:lang w:val="hr-HR"/>
        </w:rPr>
        <w:t xml:space="preserve">(eng. </w:t>
      </w:r>
      <w:r w:rsidRPr="008D043F">
        <w:rPr>
          <w:rFonts w:asciiTheme="minorHAnsi" w:eastAsia="Calibri" w:hAnsiTheme="minorHAnsi" w:cstheme="minorHAnsi"/>
          <w:i/>
          <w:sz w:val="22"/>
          <w:szCs w:val="22"/>
          <w:lang w:val="hr-HR"/>
        </w:rPr>
        <w:t>Intended Nationally Determined Contribution</w:t>
      </w:r>
      <w:r w:rsidRPr="008D043F">
        <w:rPr>
          <w:rFonts w:asciiTheme="minorHAnsi" w:eastAsia="Calibri" w:hAnsiTheme="minorHAnsi" w:cstheme="minorHAnsi"/>
          <w:sz w:val="22"/>
          <w:szCs w:val="22"/>
          <w:lang w:val="hr-HR"/>
        </w:rPr>
        <w:t xml:space="preserve"> – INDC), te ratificirala Pariški sporazum Odlukom o ratifikaciji Pariškog sporazuma u skladu s UNFCCC-om. Prema odredbama Sporazuma, države imaju obavezu dostavljanja ažuriranih dokumenata o aktivnostima ublažavanja klimatskih promjena svakih pet godina. Zbog toga, BiH je pripremila </w:t>
      </w:r>
      <w:bookmarkStart w:id="207" w:name="_Hlk94817603"/>
      <w:r w:rsidRPr="008D043F">
        <w:rPr>
          <w:rFonts w:asciiTheme="minorHAnsi" w:eastAsia="Calibri" w:hAnsiTheme="minorHAnsi" w:cstheme="minorHAnsi"/>
          <w:sz w:val="22"/>
          <w:szCs w:val="22"/>
          <w:lang w:val="hr-HR"/>
        </w:rPr>
        <w:t xml:space="preserve">dokument </w:t>
      </w:r>
      <w:bookmarkEnd w:id="207"/>
      <w:r w:rsidRPr="008D043F">
        <w:rPr>
          <w:rFonts w:asciiTheme="minorHAnsi" w:eastAsia="Calibri" w:hAnsiTheme="minorHAnsi" w:cstheme="minorHAnsi"/>
          <w:sz w:val="22"/>
          <w:szCs w:val="22"/>
          <w:lang w:val="hr-HR"/>
        </w:rPr>
        <w:t xml:space="preserve">Utvrđeni doprinos BiH za period 2020‒2030 (eng. </w:t>
      </w:r>
      <w:r w:rsidRPr="008D043F">
        <w:rPr>
          <w:rFonts w:asciiTheme="minorHAnsi" w:eastAsia="Calibri" w:hAnsiTheme="minorHAnsi" w:cstheme="minorHAnsi"/>
          <w:i/>
          <w:sz w:val="22"/>
          <w:szCs w:val="22"/>
          <w:lang w:val="hr-HR"/>
        </w:rPr>
        <w:t>Nationally Determined Contribution</w:t>
      </w:r>
      <w:r w:rsidRPr="008D043F">
        <w:rPr>
          <w:rFonts w:asciiTheme="minorHAnsi" w:eastAsia="Calibri" w:hAnsiTheme="minorHAnsi" w:cstheme="minorHAnsi"/>
          <w:sz w:val="22"/>
          <w:szCs w:val="22"/>
          <w:lang w:val="hr-HR"/>
        </w:rPr>
        <w:t xml:space="preserve"> – NDC)</w:t>
      </w:r>
      <w:r w:rsidR="00B60561" w:rsidRPr="008D043F">
        <w:rPr>
          <w:rFonts w:asciiTheme="minorHAnsi" w:eastAsia="Calibri" w:hAnsiTheme="minorHAnsi" w:cstheme="minorHAnsi"/>
          <w:sz w:val="22"/>
          <w:szCs w:val="22"/>
          <w:lang w:val="hr-HR"/>
        </w:rPr>
        <w:t xml:space="preserve"> </w:t>
      </w:r>
      <w:r w:rsidR="00B60561" w:rsidRPr="008D043F">
        <w:rPr>
          <w:rFonts w:asciiTheme="minorHAnsi" w:eastAsia="Calibri" w:hAnsiTheme="minorHAnsi" w:cstheme="minorHAnsi"/>
          <w:sz w:val="22"/>
          <w:szCs w:val="22"/>
          <w:lang w:val="hr-HR"/>
        </w:rPr>
        <w:fldChar w:fldCharType="begin"/>
      </w:r>
      <w:r w:rsidR="00B60561" w:rsidRPr="008D043F">
        <w:rPr>
          <w:rFonts w:asciiTheme="minorHAnsi" w:eastAsia="Calibri" w:hAnsiTheme="minorHAnsi" w:cstheme="minorHAnsi"/>
          <w:sz w:val="22"/>
          <w:szCs w:val="22"/>
          <w:lang w:val="hr-HR"/>
        </w:rPr>
        <w:instrText xml:space="preserve"> ADDIN ZOTERO_ITEM CSL_CITATION {"citationID":"3RjIeYhh","properties":{"formattedCitation":"(UNDP BiH 2020)","plainCitation":"(UNDP BiH 2020)","noteIndex":0},"citationItems":[{"id":1562,"uris":["http://zotero.org/users/7192877/items/VHV4FDP6"],"itemData":{"id":1562,"type":"document","publisher":"UNDP BiH","title":"Utvrđeni doprinos Bosne i Hercegovine za ublažavanje klimatskih promjena za period 2020 - 2030.","author":[{"literal":"UNDP BiH"}],"issued":{"date-parts":[["2020"]]}}}],"schema":"https://github.com/citation-style-language/schema/raw/master/csl-citation.json"} </w:instrText>
      </w:r>
      <w:r w:rsidR="00B60561" w:rsidRPr="008D043F">
        <w:rPr>
          <w:rFonts w:asciiTheme="minorHAnsi" w:eastAsia="Calibri" w:hAnsiTheme="minorHAnsi" w:cstheme="minorHAnsi"/>
          <w:sz w:val="22"/>
          <w:szCs w:val="22"/>
          <w:lang w:val="hr-HR"/>
        </w:rPr>
        <w:fldChar w:fldCharType="separate"/>
      </w:r>
      <w:r w:rsidR="00B60561" w:rsidRPr="008D043F">
        <w:rPr>
          <w:rFonts w:asciiTheme="minorHAnsi" w:eastAsia="Calibri" w:hAnsiTheme="minorHAnsi" w:cstheme="minorHAnsi"/>
          <w:sz w:val="22"/>
          <w:lang w:val="hr-HR"/>
        </w:rPr>
        <w:t>(UNDP BiH</w:t>
      </w:r>
      <w:r w:rsidR="00672C2E" w:rsidRPr="008D043F">
        <w:rPr>
          <w:rFonts w:asciiTheme="minorHAnsi" w:eastAsia="Calibri" w:hAnsiTheme="minorHAnsi" w:cstheme="minorHAnsi"/>
          <w:sz w:val="22"/>
          <w:lang w:val="hr-HR"/>
        </w:rPr>
        <w:t>,</w:t>
      </w:r>
      <w:r w:rsidR="00B60561" w:rsidRPr="008D043F">
        <w:rPr>
          <w:rFonts w:asciiTheme="minorHAnsi" w:eastAsia="Calibri" w:hAnsiTheme="minorHAnsi" w:cstheme="minorHAnsi"/>
          <w:sz w:val="22"/>
          <w:lang w:val="hr-HR"/>
        </w:rPr>
        <w:t xml:space="preserve"> 2020)</w:t>
      </w:r>
      <w:r w:rsidR="00B60561" w:rsidRPr="008D043F">
        <w:rPr>
          <w:rFonts w:asciiTheme="minorHAnsi" w:eastAsia="Calibri" w:hAnsiTheme="minorHAnsi" w:cstheme="minorHAnsi"/>
          <w:sz w:val="22"/>
          <w:szCs w:val="22"/>
          <w:lang w:val="hr-HR"/>
        </w:rPr>
        <w:fldChar w:fldCharType="end"/>
      </w:r>
      <w:r w:rsidRPr="008D043F">
        <w:rPr>
          <w:rFonts w:asciiTheme="minorHAnsi" w:eastAsia="Calibri" w:hAnsiTheme="minorHAnsi" w:cstheme="minorHAnsi"/>
          <w:sz w:val="22"/>
          <w:szCs w:val="22"/>
          <w:lang w:val="hr-HR"/>
        </w:rPr>
        <w:t xml:space="preserve">. </w:t>
      </w:r>
    </w:p>
    <w:p w14:paraId="24CADE15" w14:textId="4E8A1920" w:rsidR="002C0058" w:rsidRPr="008D043F" w:rsidRDefault="002C0058" w:rsidP="0068355A">
      <w:pPr>
        <w:tabs>
          <w:tab w:val="left" w:pos="2016"/>
        </w:tabs>
        <w:spacing w:line="276" w:lineRule="auto"/>
        <w:jc w:val="both"/>
        <w:rPr>
          <w:rFonts w:asciiTheme="minorHAnsi" w:hAnsiTheme="minorHAnsi" w:cstheme="minorHAnsi"/>
          <w:lang w:val="hr-HR"/>
        </w:rPr>
      </w:pPr>
      <w:r w:rsidRPr="008D043F">
        <w:rPr>
          <w:rFonts w:asciiTheme="minorHAnsi" w:hAnsiTheme="minorHAnsi" w:cstheme="minorHAnsi"/>
          <w:sz w:val="22"/>
          <w:szCs w:val="22"/>
          <w:lang w:val="hr-HR"/>
        </w:rPr>
        <w:t xml:space="preserve">Kako bi se omogućila olakšana transpozicija pravne stečevine EU u oblasti okoliša, korištene su Smjernice za usklađivanje zakonodavstva BiH s pravnom stečevinom EU. Uz to, razmotrene su i preporuke EU iz Pododbora SSP-a za saobraćaj, energetiku, okoliš i regionalni razvoj. Nadalje, izvršena je koordinacija s implementacijskim timom za izradu Nacionalnog energetskog i klimatskog plan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2021‒2030).</w:t>
      </w:r>
    </w:p>
    <w:p w14:paraId="15B69942" w14:textId="77777777" w:rsidR="002C0058" w:rsidRPr="008D043F" w:rsidRDefault="002C0058" w:rsidP="0068355A">
      <w:pPr>
        <w:tabs>
          <w:tab w:val="left" w:pos="2016"/>
        </w:tabs>
        <w:spacing w:line="276" w:lineRule="auto"/>
        <w:rPr>
          <w:rFonts w:asciiTheme="minorHAnsi" w:hAnsiTheme="minorHAnsi" w:cstheme="minorHAnsi"/>
          <w:lang w:val="hr-HR"/>
        </w:rPr>
        <w:sectPr w:rsidR="002C0058" w:rsidRPr="008D043F" w:rsidSect="002C0058">
          <w:pgSz w:w="11906" w:h="16838"/>
          <w:pgMar w:top="1440" w:right="1440" w:bottom="1440" w:left="1440" w:header="709" w:footer="709" w:gutter="0"/>
          <w:cols w:space="708"/>
          <w:docGrid w:linePitch="360"/>
        </w:sectPr>
      </w:pPr>
    </w:p>
    <w:p w14:paraId="19223359" w14:textId="76C5D57E" w:rsidR="002C0058" w:rsidRPr="008D043F" w:rsidRDefault="002C0058" w:rsidP="0068355A">
      <w:pPr>
        <w:pStyle w:val="Caption"/>
        <w:spacing w:line="276" w:lineRule="auto"/>
        <w:rPr>
          <w:rFonts w:asciiTheme="minorHAnsi" w:hAnsiTheme="minorHAnsi" w:cstheme="minorHAnsi"/>
          <w:lang w:val="hr-HR"/>
        </w:rPr>
      </w:pPr>
      <w:bookmarkStart w:id="208" w:name="_Toc109842456"/>
      <w:r w:rsidRPr="008D043F">
        <w:rPr>
          <w:rFonts w:asciiTheme="minorHAnsi" w:hAnsiTheme="minorHAnsi" w:cstheme="minorHAnsi"/>
          <w:lang w:val="hr-HR"/>
        </w:rPr>
        <w:lastRenderedPageBreak/>
        <w:t xml:space="preserve">Tabela </w:t>
      </w:r>
      <w:bookmarkStart w:id="209" w:name="tabela27"/>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27</w:t>
      </w:r>
      <w:r w:rsidRPr="008D043F">
        <w:rPr>
          <w:rFonts w:asciiTheme="minorHAnsi" w:hAnsiTheme="minorHAnsi" w:cstheme="minorHAnsi"/>
          <w:lang w:val="hr-HR"/>
        </w:rPr>
        <w:fldChar w:fldCharType="end"/>
      </w:r>
      <w:bookmarkEnd w:id="209"/>
      <w:r w:rsidRPr="008D043F">
        <w:rPr>
          <w:rFonts w:asciiTheme="minorHAnsi" w:hAnsiTheme="minorHAnsi" w:cstheme="minorHAnsi"/>
          <w:lang w:val="hr-HR"/>
        </w:rPr>
        <w:t xml:space="preserve">:  </w:t>
      </w:r>
      <w:r w:rsidRPr="008D043F">
        <w:rPr>
          <w:rFonts w:asciiTheme="minorHAnsi" w:hAnsiTheme="minorHAnsi" w:cstheme="minorHAnsi"/>
          <w:b w:val="0"/>
          <w:bCs/>
          <w:lang w:val="hr-HR"/>
        </w:rPr>
        <w:t>Prikaz relevantnih strateških dokumenata za nivo Federacije BiH</w:t>
      </w:r>
      <w:bookmarkEnd w:id="208"/>
    </w:p>
    <w:p w14:paraId="5018A3EA" w14:textId="77777777" w:rsidR="002C0058" w:rsidRPr="008D043F" w:rsidRDefault="002C0058" w:rsidP="0068355A">
      <w:pPr>
        <w:spacing w:line="276" w:lineRule="auto"/>
        <w:rPr>
          <w:rFonts w:asciiTheme="minorHAnsi" w:hAnsiTheme="minorHAnsi" w:cstheme="minorHAnsi"/>
          <w:i/>
          <w:iCs/>
          <w:sz w:val="18"/>
          <w:szCs w:val="18"/>
          <w:lang w:val="hr-HR"/>
        </w:rPr>
      </w:pPr>
      <w:r w:rsidRPr="008D043F">
        <w:rPr>
          <w:rFonts w:asciiTheme="minorHAnsi" w:hAnsiTheme="minorHAnsi" w:cstheme="minorHAnsi"/>
          <w:i/>
          <w:iCs/>
          <w:sz w:val="18"/>
          <w:szCs w:val="18"/>
          <w:lang w:val="hr-HR"/>
        </w:rPr>
        <w:t>*Razvojni pravac/cilj/mjera iz strateških dokumenata su uzeti u obzir ukoliko se odnose na okoliš</w:t>
      </w:r>
    </w:p>
    <w:tbl>
      <w:tblPr>
        <w:tblStyle w:val="TableGrid"/>
        <w:tblW w:w="0" w:type="auto"/>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4076"/>
        <w:gridCol w:w="9811"/>
      </w:tblGrid>
      <w:tr w:rsidR="002C0058" w:rsidRPr="008D043F" w14:paraId="6F6AAB59" w14:textId="77777777" w:rsidTr="00076544">
        <w:trPr>
          <w:trHeight w:val="338"/>
          <w:tblHeader/>
          <w:jc w:val="center"/>
        </w:trPr>
        <w:tc>
          <w:tcPr>
            <w:tcW w:w="4076" w:type="dxa"/>
            <w:tcBorders>
              <w:bottom w:val="single" w:sz="4" w:space="0" w:color="D0CECE" w:themeColor="background2" w:themeShade="E6"/>
            </w:tcBorders>
            <w:shd w:val="clear" w:color="auto" w:fill="009D73"/>
            <w:vAlign w:val="center"/>
          </w:tcPr>
          <w:p w14:paraId="5C5525E4"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bookmarkStart w:id="210" w:name="_Hlk94548348"/>
            <w:r w:rsidRPr="008D043F">
              <w:rPr>
                <w:rFonts w:asciiTheme="minorHAnsi" w:hAnsiTheme="minorHAnsi" w:cstheme="minorHAnsi"/>
                <w:b/>
                <w:color w:val="FFFFFF" w:themeColor="background1"/>
                <w:sz w:val="18"/>
                <w:szCs w:val="18"/>
                <w:lang w:val="hr-HR"/>
              </w:rPr>
              <w:t>Razvojni pravac/cilj/mjera iz strateškog dokumenta za nivo Federacije BiH</w:t>
            </w:r>
          </w:p>
        </w:tc>
        <w:tc>
          <w:tcPr>
            <w:tcW w:w="9811" w:type="dxa"/>
            <w:vMerge w:val="restart"/>
            <w:shd w:val="clear" w:color="auto" w:fill="009D73"/>
            <w:vAlign w:val="center"/>
          </w:tcPr>
          <w:p w14:paraId="499B8C85"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ni prioritet iz Strategije zaštite okoliša Federacije BiH</w:t>
            </w:r>
          </w:p>
        </w:tc>
      </w:tr>
      <w:tr w:rsidR="002C0058" w:rsidRPr="008D043F" w14:paraId="3D1D8397" w14:textId="77777777" w:rsidTr="00076544">
        <w:trPr>
          <w:jc w:val="center"/>
        </w:trPr>
        <w:tc>
          <w:tcPr>
            <w:tcW w:w="4076" w:type="dxa"/>
            <w:tcBorders>
              <w:bottom w:val="single" w:sz="4" w:space="0" w:color="D0CECE" w:themeColor="background2" w:themeShade="E6"/>
            </w:tcBorders>
            <w:shd w:val="clear" w:color="auto" w:fill="009D73"/>
            <w:vAlign w:val="center"/>
          </w:tcPr>
          <w:p w14:paraId="6A3C57C9"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rategija razvoja Federacije BiH (2021–2027)</w:t>
            </w:r>
          </w:p>
        </w:tc>
        <w:tc>
          <w:tcPr>
            <w:tcW w:w="9811" w:type="dxa"/>
            <w:vMerge/>
            <w:tcBorders>
              <w:bottom w:val="single" w:sz="4" w:space="0" w:color="D0CECE" w:themeColor="background2" w:themeShade="E6"/>
            </w:tcBorders>
            <w:shd w:val="clear" w:color="auto" w:fill="009D73"/>
            <w:vAlign w:val="center"/>
          </w:tcPr>
          <w:p w14:paraId="2800ADEF"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p>
        </w:tc>
      </w:tr>
      <w:tr w:rsidR="002C0058" w:rsidRPr="008D043F" w14:paraId="3CEDC36E" w14:textId="77777777" w:rsidTr="00076544">
        <w:trPr>
          <w:trHeight w:val="199"/>
          <w:jc w:val="center"/>
        </w:trPr>
        <w:tc>
          <w:tcPr>
            <w:tcW w:w="4076" w:type="dxa"/>
            <w:shd w:val="clear" w:color="auto" w:fill="FFFFFF" w:themeFill="background1"/>
            <w:vAlign w:val="center"/>
          </w:tcPr>
          <w:p w14:paraId="304E028F"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Strateški cilj 1: Ubrzan ekonomski razvoj</w:t>
            </w:r>
          </w:p>
        </w:tc>
        <w:tc>
          <w:tcPr>
            <w:tcW w:w="9811" w:type="dxa"/>
            <w:shd w:val="clear" w:color="auto" w:fill="FFFFFF" w:themeFill="background1"/>
            <w:vAlign w:val="center"/>
          </w:tcPr>
          <w:p w14:paraId="3BC50576" w14:textId="2EFAF8FF"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3.9. </w:t>
            </w:r>
            <w:r w:rsidRPr="008D043F">
              <w:rPr>
                <w:rFonts w:asciiTheme="minorHAnsi" w:hAnsiTheme="minorHAnsi" w:cstheme="minorHAnsi"/>
                <w:color w:val="000000" w:themeColor="text1"/>
                <w:sz w:val="18"/>
                <w:szCs w:val="18"/>
                <w:lang w:val="hr-HR"/>
              </w:rPr>
              <w:t xml:space="preserve">- </w:t>
            </w:r>
            <w:r w:rsidR="00340738" w:rsidRPr="008D043F">
              <w:rPr>
                <w:rFonts w:asciiTheme="minorHAnsi" w:hAnsiTheme="minorHAnsi" w:cstheme="minorHAnsi"/>
                <w:color w:val="000000" w:themeColor="text1"/>
                <w:sz w:val="18"/>
                <w:szCs w:val="18"/>
                <w:lang w:val="hr-HR"/>
              </w:rPr>
              <w:t>Jačati ekološku svijest o  biodiverzitetu, očuvanju prirode i ekosistemskim uslugama</w:t>
            </w:r>
          </w:p>
          <w:p w14:paraId="106F4DB9"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5. </w:t>
            </w:r>
            <w:r w:rsidRPr="008D043F">
              <w:rPr>
                <w:rFonts w:asciiTheme="minorHAnsi" w:hAnsiTheme="minorHAnsi" w:cstheme="minorHAnsi"/>
                <w:color w:val="000000" w:themeColor="text1"/>
                <w:sz w:val="18"/>
                <w:szCs w:val="18"/>
                <w:lang w:val="hr-HR"/>
              </w:rPr>
              <w:t>- Uspostaviti sistem održivog i odgovornog istraživanja, eksploatacije i upravljanja mineralnim sirovinama</w:t>
            </w:r>
          </w:p>
          <w:p w14:paraId="19055B1F"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2. </w:t>
            </w:r>
            <w:r w:rsidRPr="008D043F">
              <w:rPr>
                <w:rFonts w:asciiTheme="minorHAnsi" w:hAnsiTheme="minorHAnsi" w:cstheme="minorHAnsi"/>
                <w:color w:val="000000" w:themeColor="text1"/>
                <w:sz w:val="18"/>
                <w:szCs w:val="18"/>
                <w:lang w:val="hr-HR"/>
              </w:rPr>
              <w:t>- Osigurati efikasnu provedbu usvojenih propisa i preuzetih međunarodnih obaveza</w:t>
            </w:r>
          </w:p>
          <w:p w14:paraId="7D856E7A"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Prioritet 7.5.</w:t>
            </w:r>
            <w:r w:rsidRPr="008D043F">
              <w:rPr>
                <w:rFonts w:asciiTheme="minorHAnsi" w:hAnsiTheme="minorHAnsi" w:cstheme="minorHAnsi"/>
                <w:color w:val="000000" w:themeColor="text1"/>
                <w:sz w:val="18"/>
                <w:szCs w:val="18"/>
                <w:lang w:val="hr-HR"/>
              </w:rPr>
              <w:t xml:space="preserve"> - Uspostaviti efikasan sistem evidencije  i transparentno izvještavanje podataka o okolišu u FederacijiBiH, uz konsultacije s Partnerstvom 27</w:t>
            </w:r>
          </w:p>
          <w:p w14:paraId="02EC43B2"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8. </w:t>
            </w:r>
            <w:r w:rsidRPr="008D043F">
              <w:rPr>
                <w:rFonts w:asciiTheme="minorHAnsi" w:hAnsiTheme="minorHAnsi" w:cstheme="minorHAnsi"/>
                <w:color w:val="000000" w:themeColor="text1"/>
                <w:sz w:val="18"/>
                <w:szCs w:val="18"/>
                <w:lang w:val="hr-HR"/>
              </w:rPr>
              <w:t>- Uspostaviti sistem za strateško donošenje odluka, ulaganja i praćenje efekata u obrazovanju, istraživanju i inovacijama u okolišu</w:t>
            </w:r>
          </w:p>
        </w:tc>
      </w:tr>
      <w:tr w:rsidR="002C0058" w:rsidRPr="008D043F" w14:paraId="65B895D6" w14:textId="77777777" w:rsidTr="00076544">
        <w:trPr>
          <w:jc w:val="center"/>
        </w:trPr>
        <w:tc>
          <w:tcPr>
            <w:tcW w:w="4076" w:type="dxa"/>
            <w:shd w:val="clear" w:color="auto" w:fill="FFFFFF" w:themeFill="background1"/>
            <w:vAlign w:val="center"/>
          </w:tcPr>
          <w:p w14:paraId="086F1C8C"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Strateški cilj 2: Prosperitetan i inkluzivan društveni razvoj</w:t>
            </w:r>
          </w:p>
        </w:tc>
        <w:tc>
          <w:tcPr>
            <w:tcW w:w="9811" w:type="dxa"/>
            <w:shd w:val="clear" w:color="auto" w:fill="FFFFFF" w:themeFill="background1"/>
            <w:vAlign w:val="center"/>
          </w:tcPr>
          <w:p w14:paraId="29A6D936"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3.8. </w:t>
            </w:r>
            <w:r w:rsidRPr="008D043F">
              <w:rPr>
                <w:rFonts w:asciiTheme="minorHAnsi" w:hAnsiTheme="minorHAnsi" w:cstheme="minorHAnsi"/>
                <w:color w:val="000000" w:themeColor="text1"/>
                <w:sz w:val="18"/>
                <w:szCs w:val="18"/>
                <w:lang w:val="hr-HR"/>
              </w:rPr>
              <w:t>- Jačati naučno utemeljeno odlučivanje o biodiverzitetu/prirodi kroz dijalog naučne zajednice i donosilaca odluka</w:t>
            </w:r>
          </w:p>
          <w:p w14:paraId="00E7C8DC"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Prioritet 4.4.</w:t>
            </w:r>
            <w:r w:rsidRPr="008D043F">
              <w:rPr>
                <w:rFonts w:asciiTheme="minorHAnsi" w:hAnsiTheme="minorHAnsi" w:cstheme="minorHAnsi"/>
                <w:color w:val="000000" w:themeColor="text1"/>
                <w:sz w:val="18"/>
                <w:szCs w:val="18"/>
                <w:lang w:val="hr-HR"/>
              </w:rPr>
              <w:t xml:space="preserve"> - Jačanje otpornosti na utjecaje klimatskih promjena</w:t>
            </w:r>
          </w:p>
          <w:p w14:paraId="57114409"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6. </w:t>
            </w:r>
            <w:r w:rsidRPr="008D043F">
              <w:rPr>
                <w:rFonts w:asciiTheme="minorHAnsi" w:hAnsiTheme="minorHAnsi" w:cstheme="minorHAnsi"/>
                <w:color w:val="000000" w:themeColor="text1"/>
                <w:sz w:val="18"/>
                <w:szCs w:val="18"/>
                <w:lang w:val="hr-HR"/>
              </w:rPr>
              <w:t>- Osigurati visok nivo međusektorskog i intersektorskog sinergijskog djelovanja i integracije javnih okolišnih  politika</w:t>
            </w:r>
          </w:p>
          <w:p w14:paraId="4C6BFC3D"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8. </w:t>
            </w:r>
            <w:r w:rsidRPr="008D043F">
              <w:rPr>
                <w:rFonts w:asciiTheme="minorHAnsi" w:hAnsiTheme="minorHAnsi" w:cstheme="minorHAnsi"/>
                <w:color w:val="000000" w:themeColor="text1"/>
                <w:sz w:val="18"/>
                <w:szCs w:val="18"/>
                <w:lang w:val="hr-HR"/>
              </w:rPr>
              <w:t>- Uspostaviti sistem za strateško donošenje odluka, ulaganja i praćenje efekata u obrazovanju, istraživanju i inovacijama u okolišu</w:t>
            </w:r>
          </w:p>
        </w:tc>
      </w:tr>
      <w:tr w:rsidR="002C0058" w:rsidRPr="008D043F" w14:paraId="5BE846A7" w14:textId="77777777" w:rsidTr="00076544">
        <w:trPr>
          <w:jc w:val="center"/>
        </w:trPr>
        <w:tc>
          <w:tcPr>
            <w:tcW w:w="4076" w:type="dxa"/>
            <w:shd w:val="clear" w:color="auto" w:fill="FFFFFF" w:themeFill="background1"/>
            <w:vAlign w:val="center"/>
          </w:tcPr>
          <w:p w14:paraId="75591F3C"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Strateški cilj 3: Resursno efikasan i održiv ekonomski razvoj</w:t>
            </w:r>
          </w:p>
        </w:tc>
        <w:tc>
          <w:tcPr>
            <w:tcW w:w="9811" w:type="dxa"/>
            <w:shd w:val="clear" w:color="auto" w:fill="FFFFFF" w:themeFill="background1"/>
            <w:vAlign w:val="center"/>
          </w:tcPr>
          <w:p w14:paraId="77104198"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1.2. - </w:t>
            </w:r>
            <w:r w:rsidRPr="008D043F">
              <w:rPr>
                <w:rFonts w:asciiTheme="minorHAnsi" w:hAnsiTheme="minorHAnsi" w:cstheme="minorHAnsi"/>
                <w:color w:val="000000" w:themeColor="text1"/>
                <w:sz w:val="18"/>
                <w:szCs w:val="18"/>
                <w:lang w:val="hr-HR"/>
              </w:rPr>
              <w:t xml:space="preserve">Osigurati uvjete za postizanje održivog korištenja vodnih resursa  </w:t>
            </w:r>
          </w:p>
          <w:p w14:paraId="45B16DB6"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2.2</w:t>
            </w:r>
            <w:r w:rsidRPr="008D043F">
              <w:rPr>
                <w:rFonts w:asciiTheme="minorHAnsi" w:hAnsiTheme="minorHAnsi" w:cstheme="minorHAnsi"/>
                <w:color w:val="000000" w:themeColor="text1"/>
                <w:sz w:val="18"/>
                <w:szCs w:val="18"/>
                <w:lang w:val="hr-HR"/>
              </w:rPr>
              <w:t>. - Unaprijediti sistem evidencija i izvještavanja o otpadu</w:t>
            </w:r>
          </w:p>
          <w:p w14:paraId="42CAC4F2" w14:textId="7514C3C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2.3.</w:t>
            </w:r>
            <w:r w:rsidRPr="008D043F">
              <w:rPr>
                <w:rFonts w:asciiTheme="minorHAnsi" w:hAnsiTheme="minorHAnsi" w:cstheme="minorHAnsi"/>
                <w:color w:val="000000" w:themeColor="text1"/>
                <w:sz w:val="18"/>
                <w:szCs w:val="18"/>
                <w:lang w:val="hr-HR"/>
              </w:rPr>
              <w:t xml:space="preserve"> - </w:t>
            </w:r>
            <w:r w:rsidR="003515D2" w:rsidRPr="008D043F">
              <w:rPr>
                <w:rFonts w:asciiTheme="minorHAnsi" w:hAnsiTheme="minorHAnsi" w:cstheme="minorHAnsi"/>
                <w:color w:val="000000" w:themeColor="text1"/>
                <w:sz w:val="18"/>
                <w:szCs w:val="18"/>
                <w:lang w:val="hr-HR"/>
              </w:rPr>
              <w:t>Uvesti ekonomske i finansijske instrumente i mehanizme koji će utjecati na smanjenje količine i povećanje stepena iskorištenosti svih kategorija otpada</w:t>
            </w:r>
          </w:p>
          <w:p w14:paraId="77F24BFB"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2.7 </w:t>
            </w:r>
            <w:r w:rsidRPr="008D043F">
              <w:rPr>
                <w:rFonts w:asciiTheme="minorHAnsi" w:hAnsiTheme="minorHAnsi" w:cstheme="minorHAnsi"/>
                <w:color w:val="000000" w:themeColor="text1"/>
                <w:sz w:val="18"/>
                <w:szCs w:val="18"/>
                <w:lang w:val="hr-HR"/>
              </w:rPr>
              <w:t>- Jačati svijest o pravilnom razdvajanju, prikupljanju i odlaganju otpada</w:t>
            </w:r>
          </w:p>
          <w:p w14:paraId="2559D4BF"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3.2. </w:t>
            </w:r>
            <w:r w:rsidRPr="008D043F">
              <w:rPr>
                <w:rFonts w:asciiTheme="minorHAnsi" w:hAnsiTheme="minorHAnsi" w:cstheme="minorHAnsi"/>
                <w:color w:val="000000" w:themeColor="text1"/>
                <w:sz w:val="18"/>
                <w:szCs w:val="18"/>
                <w:lang w:val="hr-HR"/>
              </w:rPr>
              <w:t>- Ojačati institucije Federacije BiH, nadležne za provođenje propisa i aktivnosti u zaštiti prirode</w:t>
            </w:r>
          </w:p>
          <w:p w14:paraId="024360E8" w14:textId="361ABB4E"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3.</w:t>
            </w:r>
            <w:r w:rsidR="003515D2" w:rsidRPr="008D043F">
              <w:rPr>
                <w:rFonts w:asciiTheme="minorHAnsi" w:hAnsiTheme="minorHAnsi" w:cstheme="minorHAnsi"/>
                <w:b/>
                <w:color w:val="000000" w:themeColor="text1"/>
                <w:sz w:val="18"/>
                <w:szCs w:val="18"/>
                <w:lang w:val="hr-HR"/>
              </w:rPr>
              <w:t>7</w:t>
            </w:r>
            <w:r w:rsidRPr="008D043F">
              <w:rPr>
                <w:rFonts w:asciiTheme="minorHAnsi" w:hAnsiTheme="minorHAnsi" w:cstheme="minorHAnsi"/>
                <w:b/>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Unaprijediti međusektorsku saradnju i političku podršku u Federaciji BiH za integraciju zaštite biodiverziteta u sektorske politike i zakonodavstvo</w:t>
            </w:r>
          </w:p>
          <w:p w14:paraId="6DE95CA0" w14:textId="33BFD8AB"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3.</w:t>
            </w:r>
            <w:r w:rsidR="003515D2" w:rsidRPr="008D043F">
              <w:rPr>
                <w:rFonts w:asciiTheme="minorHAnsi" w:hAnsiTheme="minorHAnsi" w:cstheme="minorHAnsi"/>
                <w:b/>
                <w:color w:val="000000" w:themeColor="text1"/>
                <w:sz w:val="18"/>
                <w:szCs w:val="18"/>
                <w:lang w:val="hr-HR"/>
              </w:rPr>
              <w:t>9</w:t>
            </w:r>
            <w:r w:rsidRPr="008D043F">
              <w:rPr>
                <w:rFonts w:asciiTheme="minorHAnsi" w:hAnsiTheme="minorHAnsi" w:cstheme="minorHAnsi"/>
                <w:color w:val="000000" w:themeColor="text1"/>
                <w:sz w:val="18"/>
                <w:szCs w:val="18"/>
                <w:lang w:val="hr-HR"/>
              </w:rPr>
              <w:t xml:space="preserve">. - </w:t>
            </w:r>
            <w:r w:rsidR="003515D2" w:rsidRPr="008D043F">
              <w:rPr>
                <w:rFonts w:asciiTheme="minorHAnsi" w:hAnsiTheme="minorHAnsi" w:cstheme="minorHAnsi"/>
                <w:color w:val="000000" w:themeColor="text1"/>
                <w:sz w:val="18"/>
                <w:szCs w:val="18"/>
                <w:lang w:val="hr-HR"/>
              </w:rPr>
              <w:t>Jačati ekološku svijest o  biodiverzitetu, očuvanju prirode i ekosistemskim uslugama</w:t>
            </w:r>
          </w:p>
          <w:p w14:paraId="2C9356BF"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1.</w:t>
            </w:r>
            <w:r w:rsidRPr="008D043F">
              <w:rPr>
                <w:rFonts w:asciiTheme="minorHAnsi" w:hAnsiTheme="minorHAnsi" w:cstheme="minorHAnsi"/>
                <w:color w:val="000000" w:themeColor="text1"/>
                <w:sz w:val="18"/>
                <w:szCs w:val="18"/>
                <w:lang w:val="hr-HR"/>
              </w:rPr>
              <w:t xml:space="preserve"> - Smanjenje zagađivanja zraka  zagađujićim materijama na nivoe koji su sigurni za ljudsko zdravlje</w:t>
            </w:r>
          </w:p>
          <w:p w14:paraId="2B73A818"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3.</w:t>
            </w:r>
            <w:r w:rsidRPr="008D043F">
              <w:rPr>
                <w:rFonts w:asciiTheme="minorHAnsi" w:hAnsiTheme="minorHAnsi" w:cstheme="minorHAnsi"/>
                <w:color w:val="000000" w:themeColor="text1"/>
                <w:sz w:val="18"/>
                <w:szCs w:val="18"/>
                <w:lang w:val="hr-HR"/>
              </w:rPr>
              <w:t xml:space="preserve"> - Smanjen utjecaj Federacije BiH na klimatske promjene smanjenjem emisija stakleničkih plinova i povećanjem ponora ugljika</w:t>
            </w:r>
          </w:p>
          <w:p w14:paraId="0F0457DF"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4.</w:t>
            </w:r>
            <w:r w:rsidRPr="008D043F">
              <w:rPr>
                <w:rFonts w:asciiTheme="minorHAnsi" w:hAnsiTheme="minorHAnsi" w:cstheme="minorHAnsi"/>
                <w:color w:val="000000" w:themeColor="text1"/>
                <w:sz w:val="18"/>
                <w:szCs w:val="18"/>
                <w:lang w:val="hr-HR"/>
              </w:rPr>
              <w:t xml:space="preserve"> - Jačanje otpornosti na utjecaje klimatskih promjena</w:t>
            </w:r>
          </w:p>
          <w:p w14:paraId="34ABAD80"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5</w:t>
            </w:r>
            <w:r w:rsidRPr="008D043F">
              <w:rPr>
                <w:rFonts w:asciiTheme="minorHAnsi" w:hAnsiTheme="minorHAnsi" w:cstheme="minorHAnsi"/>
                <w:color w:val="000000" w:themeColor="text1"/>
                <w:sz w:val="18"/>
                <w:szCs w:val="18"/>
                <w:lang w:val="hr-HR"/>
              </w:rPr>
              <w:t>. - Povećanje energijske efikasnosti u krajnjoj potrošnji u svim sektorima</w:t>
            </w:r>
          </w:p>
          <w:p w14:paraId="392BD6C6"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6</w:t>
            </w:r>
            <w:r w:rsidRPr="008D043F">
              <w:rPr>
                <w:rFonts w:asciiTheme="minorHAnsi" w:hAnsiTheme="minorHAnsi" w:cstheme="minorHAnsi"/>
                <w:color w:val="000000" w:themeColor="text1"/>
                <w:sz w:val="18"/>
                <w:szCs w:val="18"/>
                <w:lang w:val="hr-HR"/>
              </w:rPr>
              <w:t>. - Povećanje udjela obnovljivih izvora energije uz reformu sistema podsticaja</w:t>
            </w:r>
          </w:p>
          <w:p w14:paraId="61DB4A83" w14:textId="4D2A27A8"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5.3. - </w:t>
            </w:r>
            <w:r w:rsidR="003515D2" w:rsidRPr="008D043F">
              <w:rPr>
                <w:rFonts w:asciiTheme="minorHAnsi" w:hAnsiTheme="minorHAnsi" w:cstheme="minorHAnsi"/>
                <w:color w:val="000000" w:themeColor="text1"/>
                <w:sz w:val="18"/>
                <w:szCs w:val="18"/>
                <w:lang w:val="hr-HR"/>
              </w:rPr>
              <w:t>Efikasan rad institucija Federacije BiH u oblasti hemijske sigurnosti</w:t>
            </w:r>
          </w:p>
          <w:p w14:paraId="34C6629A" w14:textId="557CC803"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5.7</w:t>
            </w:r>
            <w:r w:rsidRPr="008D043F">
              <w:rPr>
                <w:rFonts w:asciiTheme="minorHAnsi" w:hAnsiTheme="minorHAnsi" w:cstheme="minorHAnsi"/>
                <w:color w:val="000000" w:themeColor="text1"/>
                <w:sz w:val="18"/>
                <w:szCs w:val="18"/>
                <w:lang w:val="hr-HR"/>
              </w:rPr>
              <w:t xml:space="preserve">. - </w:t>
            </w:r>
            <w:r w:rsidR="003515D2" w:rsidRPr="008D043F">
              <w:rPr>
                <w:rFonts w:asciiTheme="minorHAnsi" w:hAnsiTheme="minorHAnsi" w:cstheme="minorHAnsi"/>
                <w:color w:val="000000" w:themeColor="text1"/>
                <w:sz w:val="18"/>
                <w:szCs w:val="18"/>
                <w:lang w:val="hr-HR"/>
              </w:rPr>
              <w:t>Efikasan rad institucija u oblasti buke u okolišu</w:t>
            </w:r>
          </w:p>
          <w:p w14:paraId="39C16DB6"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1. - </w:t>
            </w:r>
            <w:r w:rsidRPr="008D043F">
              <w:rPr>
                <w:rFonts w:asciiTheme="minorHAnsi" w:hAnsiTheme="minorHAnsi" w:cstheme="minorHAnsi"/>
                <w:color w:val="000000" w:themeColor="text1"/>
                <w:sz w:val="18"/>
                <w:szCs w:val="18"/>
                <w:lang w:val="hr-HR"/>
              </w:rPr>
              <w:t xml:space="preserve">Uspostaviti efikasan zakonski, strateški i institucionalni okvir za održivo upravljanje šumama i šumskim resursima u </w:t>
            </w:r>
            <w:r w:rsidRPr="008D043F">
              <w:rPr>
                <w:rFonts w:asciiTheme="minorHAnsi" w:hAnsiTheme="minorHAnsi" w:cstheme="minorHAnsi"/>
                <w:color w:val="000000" w:themeColor="text1"/>
                <w:sz w:val="18"/>
                <w:szCs w:val="18"/>
                <w:lang w:val="hr-HR"/>
              </w:rPr>
              <w:lastRenderedPageBreak/>
              <w:t>Federaciji BiH,  adekvatno vrednovanje šumskih resursa, kao i integraciju rodno osjetljive problematike klimatskih promjena</w:t>
            </w:r>
          </w:p>
          <w:p w14:paraId="4C9AA8B2"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2. </w:t>
            </w:r>
            <w:r w:rsidRPr="008D043F">
              <w:rPr>
                <w:rFonts w:asciiTheme="minorHAnsi" w:hAnsiTheme="minorHAnsi" w:cstheme="minorHAnsi"/>
                <w:color w:val="000000" w:themeColor="text1"/>
                <w:sz w:val="18"/>
                <w:szCs w:val="18"/>
                <w:lang w:val="hr-HR"/>
              </w:rPr>
              <w:t>– Unaprijediti strateški, zakonski i institucionalni okvir za održivo upravljanje  lovnom divljači</w:t>
            </w:r>
          </w:p>
          <w:p w14:paraId="64469CBD"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3. </w:t>
            </w:r>
            <w:r w:rsidRPr="008D043F">
              <w:rPr>
                <w:rFonts w:asciiTheme="minorHAnsi" w:hAnsiTheme="minorHAnsi" w:cstheme="minorHAnsi"/>
                <w:color w:val="000000" w:themeColor="text1"/>
                <w:sz w:val="18"/>
                <w:szCs w:val="18"/>
                <w:lang w:val="hr-HR"/>
              </w:rPr>
              <w:t>- Unaprijediti zakonski, strateški i institucionalni okvir za održivo upravljanje ribljim fondom</w:t>
            </w:r>
          </w:p>
          <w:p w14:paraId="03F7E3F8"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4. </w:t>
            </w:r>
            <w:r w:rsidRPr="008D043F">
              <w:rPr>
                <w:rFonts w:asciiTheme="minorHAnsi" w:hAnsiTheme="minorHAnsi" w:cstheme="minorHAnsi"/>
                <w:color w:val="000000" w:themeColor="text1"/>
                <w:sz w:val="18"/>
                <w:szCs w:val="18"/>
                <w:lang w:val="hr-HR"/>
              </w:rPr>
              <w:t>- Uspostaviti integralno i održivo upravljanje zemljišnim resursima</w:t>
            </w:r>
          </w:p>
          <w:p w14:paraId="57F14462"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6.5</w:t>
            </w:r>
            <w:r w:rsidRPr="008D043F">
              <w:rPr>
                <w:rFonts w:asciiTheme="minorHAnsi" w:hAnsiTheme="minorHAnsi" w:cstheme="minorHAnsi"/>
                <w:color w:val="000000" w:themeColor="text1"/>
                <w:sz w:val="18"/>
                <w:szCs w:val="18"/>
                <w:lang w:val="hr-HR"/>
              </w:rPr>
              <w:t>. - Uspostaviti sistem održivog i odgovornog istraživanja, eksploatacije i upravljanja mineralnim sirovinama</w:t>
            </w:r>
          </w:p>
          <w:p w14:paraId="5DD952A5"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1. </w:t>
            </w:r>
            <w:r w:rsidRPr="008D043F">
              <w:rPr>
                <w:rFonts w:asciiTheme="minorHAnsi" w:hAnsiTheme="minorHAnsi" w:cstheme="minorHAnsi"/>
                <w:color w:val="000000" w:themeColor="text1"/>
                <w:sz w:val="18"/>
                <w:szCs w:val="18"/>
                <w:lang w:val="hr-HR"/>
              </w:rPr>
              <w:t>- Unaprijediti zakonski okvir i sektorske politike u svrhu planiranja, upravljanja i zaštitu okoliša u Federaciji BiH u cilju ostvarivanja pune hamonizacije s pravnom stečevinom EU  i međunarodnim sporazumima o okolišu</w:t>
            </w:r>
          </w:p>
          <w:p w14:paraId="7544651F"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Prioritet 7.3</w:t>
            </w:r>
            <w:r w:rsidRPr="008D043F">
              <w:rPr>
                <w:rFonts w:asciiTheme="minorHAnsi" w:hAnsiTheme="minorHAnsi" w:cstheme="minorHAnsi"/>
                <w:color w:val="000000" w:themeColor="text1"/>
                <w:sz w:val="18"/>
                <w:szCs w:val="18"/>
                <w:lang w:val="hr-HR"/>
              </w:rPr>
              <w:t>. - Postići visok nivo kapaciteta i međusobne koordinacije institucija</w:t>
            </w:r>
          </w:p>
        </w:tc>
      </w:tr>
      <w:tr w:rsidR="002C0058" w:rsidRPr="008D043F" w14:paraId="2E5BD393" w14:textId="77777777" w:rsidTr="00076544">
        <w:trPr>
          <w:jc w:val="center"/>
        </w:trPr>
        <w:tc>
          <w:tcPr>
            <w:tcW w:w="4076" w:type="dxa"/>
            <w:tcBorders>
              <w:bottom w:val="single" w:sz="4" w:space="0" w:color="D0CECE" w:themeColor="background2" w:themeShade="E6"/>
            </w:tcBorders>
            <w:shd w:val="clear" w:color="auto" w:fill="FFFFFF" w:themeFill="background1"/>
            <w:vAlign w:val="center"/>
          </w:tcPr>
          <w:p w14:paraId="78EB6030"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Strateški cilj 4: Efikasan, transparentan i odgovoran javni sektor</w:t>
            </w:r>
          </w:p>
        </w:tc>
        <w:tc>
          <w:tcPr>
            <w:tcW w:w="9811" w:type="dxa"/>
            <w:tcBorders>
              <w:bottom w:val="single" w:sz="4" w:space="0" w:color="D0CECE" w:themeColor="background2" w:themeShade="E6"/>
            </w:tcBorders>
            <w:shd w:val="clear" w:color="auto" w:fill="FFFFFF" w:themeFill="background1"/>
            <w:vAlign w:val="center"/>
          </w:tcPr>
          <w:p w14:paraId="78D60460"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3. </w:t>
            </w:r>
            <w:r w:rsidRPr="008D043F">
              <w:rPr>
                <w:rFonts w:asciiTheme="minorHAnsi" w:hAnsiTheme="minorHAnsi" w:cstheme="minorHAnsi"/>
                <w:color w:val="000000" w:themeColor="text1"/>
                <w:sz w:val="18"/>
                <w:szCs w:val="18"/>
                <w:lang w:val="hr-HR"/>
              </w:rPr>
              <w:t>- Postići visok nivo kapaciteta i međusobne koordinacije institucija</w:t>
            </w:r>
          </w:p>
          <w:p w14:paraId="4572C94A"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7.4.</w:t>
            </w:r>
            <w:r w:rsidRPr="008D043F">
              <w:rPr>
                <w:rFonts w:asciiTheme="minorHAnsi" w:hAnsiTheme="minorHAnsi" w:cstheme="minorHAnsi"/>
                <w:color w:val="000000" w:themeColor="text1"/>
                <w:sz w:val="18"/>
                <w:szCs w:val="18"/>
                <w:lang w:val="hr-HR"/>
              </w:rPr>
              <w:t xml:space="preserve"> - Osigurati visok nivo svijesti javnosti o važnosti zaštite okoliša i uključenosti u proces donošenja odluka, posebno uključenost žena, mladih i socijalno osjetljivih grupa</w:t>
            </w:r>
          </w:p>
          <w:p w14:paraId="5FA103CF"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5. - </w:t>
            </w:r>
            <w:r w:rsidRPr="008D043F">
              <w:rPr>
                <w:rFonts w:asciiTheme="minorHAnsi" w:hAnsiTheme="minorHAnsi" w:cstheme="minorHAnsi"/>
                <w:color w:val="000000" w:themeColor="text1"/>
                <w:sz w:val="18"/>
                <w:szCs w:val="18"/>
                <w:lang w:val="hr-HR"/>
              </w:rPr>
              <w:t>Uspostaviti efikasan sistem evidencije  i transparentno  izvještavanje podataka o okolišu u Fderaciji BiH uz konsultacije sa Partnerstvom 27</w:t>
            </w:r>
          </w:p>
          <w:p w14:paraId="3F1BF391"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Prioritet 7.7.</w:t>
            </w:r>
            <w:r w:rsidRPr="008D043F">
              <w:rPr>
                <w:rFonts w:asciiTheme="minorHAnsi" w:hAnsiTheme="minorHAnsi" w:cstheme="minorHAnsi"/>
                <w:color w:val="000000" w:themeColor="text1"/>
                <w:sz w:val="18"/>
                <w:szCs w:val="18"/>
                <w:lang w:val="hr-HR"/>
              </w:rPr>
              <w:t xml:space="preserve"> - Osigurati finansijsku održivost sektora okoliša u Federaciji BiH</w:t>
            </w:r>
          </w:p>
        </w:tc>
      </w:tr>
      <w:tr w:rsidR="002C0058" w:rsidRPr="008D043F" w14:paraId="41AA6FAF" w14:textId="77777777" w:rsidTr="00076544">
        <w:trPr>
          <w:jc w:val="center"/>
        </w:trPr>
        <w:tc>
          <w:tcPr>
            <w:tcW w:w="4076" w:type="dxa"/>
            <w:shd w:val="clear" w:color="auto" w:fill="009D73"/>
            <w:vAlign w:val="center"/>
          </w:tcPr>
          <w:p w14:paraId="13D07656"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rategija upravljanja vodama Federacije BiH 2010‒2022.</w:t>
            </w:r>
          </w:p>
        </w:tc>
        <w:tc>
          <w:tcPr>
            <w:tcW w:w="9811" w:type="dxa"/>
            <w:shd w:val="clear" w:color="auto" w:fill="009D73"/>
            <w:vAlign w:val="center"/>
          </w:tcPr>
          <w:p w14:paraId="3F58831B"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p>
        </w:tc>
      </w:tr>
      <w:tr w:rsidR="002C0058" w:rsidRPr="008D043F" w14:paraId="1A2327C4" w14:textId="77777777" w:rsidTr="00076544">
        <w:trPr>
          <w:jc w:val="center"/>
        </w:trPr>
        <w:tc>
          <w:tcPr>
            <w:tcW w:w="4076" w:type="dxa"/>
            <w:shd w:val="clear" w:color="auto" w:fill="auto"/>
            <w:vAlign w:val="center"/>
          </w:tcPr>
          <w:p w14:paraId="428B745A"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4.1.1.1. Obuhvat stanovništva javnim vodosnabdijevanjem</w:t>
            </w:r>
          </w:p>
        </w:tc>
        <w:tc>
          <w:tcPr>
            <w:tcW w:w="9811" w:type="dxa"/>
            <w:shd w:val="clear" w:color="auto" w:fill="auto"/>
            <w:vAlign w:val="center"/>
          </w:tcPr>
          <w:p w14:paraId="7AFB6A1F"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2. - </w:t>
            </w:r>
            <w:r w:rsidRPr="008D043F">
              <w:rPr>
                <w:rFonts w:asciiTheme="minorHAnsi" w:hAnsiTheme="minorHAnsi" w:cstheme="minorHAnsi"/>
                <w:bCs/>
                <w:sz w:val="18"/>
                <w:szCs w:val="18"/>
                <w:lang w:val="hr-HR"/>
              </w:rPr>
              <w:t>Osigurati uvjete za postizanje održivog korištenja vodnih resursa</w:t>
            </w:r>
            <w:r w:rsidRPr="008D043F">
              <w:rPr>
                <w:rFonts w:asciiTheme="minorHAnsi" w:hAnsiTheme="minorHAnsi" w:cstheme="minorHAnsi"/>
                <w:b/>
                <w:sz w:val="18"/>
                <w:szCs w:val="18"/>
                <w:lang w:val="hr-HR"/>
              </w:rPr>
              <w:t xml:space="preserve">  </w:t>
            </w:r>
          </w:p>
        </w:tc>
      </w:tr>
      <w:tr w:rsidR="002C0058" w:rsidRPr="008D043F" w14:paraId="663EA3A0" w14:textId="77777777" w:rsidTr="00076544">
        <w:trPr>
          <w:jc w:val="center"/>
        </w:trPr>
        <w:tc>
          <w:tcPr>
            <w:tcW w:w="4076" w:type="dxa"/>
            <w:shd w:val="clear" w:color="auto" w:fill="auto"/>
            <w:vAlign w:val="center"/>
          </w:tcPr>
          <w:p w14:paraId="51B95176"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4.1.1.2. Obuhvat stanovništva sistemima za odvođenje i tretman otpadnih voda</w:t>
            </w:r>
          </w:p>
        </w:tc>
        <w:tc>
          <w:tcPr>
            <w:tcW w:w="9811" w:type="dxa"/>
            <w:shd w:val="clear" w:color="auto" w:fill="auto"/>
            <w:vAlign w:val="center"/>
          </w:tcPr>
          <w:p w14:paraId="4D76EBBE" w14:textId="6866651A"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6. </w:t>
            </w:r>
            <w:r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Osiguravanje finansijske održivosti sektora voda</w:t>
            </w:r>
          </w:p>
        </w:tc>
      </w:tr>
      <w:tr w:rsidR="002C0058" w:rsidRPr="008D043F" w14:paraId="52DED664" w14:textId="77777777" w:rsidTr="00076544">
        <w:trPr>
          <w:jc w:val="center"/>
        </w:trPr>
        <w:tc>
          <w:tcPr>
            <w:tcW w:w="4076" w:type="dxa"/>
            <w:shd w:val="clear" w:color="auto" w:fill="auto"/>
            <w:vAlign w:val="center"/>
          </w:tcPr>
          <w:p w14:paraId="0C181588"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4.1.1.3. Kvalitet površinskih voda</w:t>
            </w:r>
          </w:p>
        </w:tc>
        <w:tc>
          <w:tcPr>
            <w:tcW w:w="9811" w:type="dxa"/>
            <w:shd w:val="clear" w:color="auto" w:fill="auto"/>
            <w:vAlign w:val="center"/>
          </w:tcPr>
          <w:p w14:paraId="12FEC52C" w14:textId="793611F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1. </w:t>
            </w:r>
            <w:r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Spriječiti pogoršanje i unaprijediti status vodnih tijela</w:t>
            </w:r>
          </w:p>
        </w:tc>
      </w:tr>
      <w:tr w:rsidR="002C0058" w:rsidRPr="008D043F" w14:paraId="42E0597B" w14:textId="77777777" w:rsidTr="00076544">
        <w:trPr>
          <w:jc w:val="center"/>
        </w:trPr>
        <w:tc>
          <w:tcPr>
            <w:tcW w:w="4076" w:type="dxa"/>
            <w:shd w:val="clear" w:color="auto" w:fill="auto"/>
            <w:vAlign w:val="center"/>
          </w:tcPr>
          <w:p w14:paraId="49D39704"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4.1.1.4. Kvalitet podzemnih voda</w:t>
            </w:r>
          </w:p>
        </w:tc>
        <w:tc>
          <w:tcPr>
            <w:tcW w:w="9811" w:type="dxa"/>
            <w:shd w:val="clear" w:color="auto" w:fill="auto"/>
            <w:vAlign w:val="center"/>
          </w:tcPr>
          <w:p w14:paraId="55554261" w14:textId="20435895"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1. </w:t>
            </w:r>
            <w:r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Spriječiti pogoršanje i unaprijediti status vodnih tijela</w:t>
            </w:r>
          </w:p>
        </w:tc>
      </w:tr>
      <w:tr w:rsidR="002C0058" w:rsidRPr="008D043F" w14:paraId="7673A341" w14:textId="77777777" w:rsidTr="00076544">
        <w:trPr>
          <w:jc w:val="center"/>
        </w:trPr>
        <w:tc>
          <w:tcPr>
            <w:tcW w:w="4076" w:type="dxa"/>
            <w:shd w:val="clear" w:color="auto" w:fill="auto"/>
            <w:vAlign w:val="center"/>
          </w:tcPr>
          <w:p w14:paraId="33D5A025"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4.1.1.5. Utjecaj poplava</w:t>
            </w:r>
          </w:p>
        </w:tc>
        <w:tc>
          <w:tcPr>
            <w:tcW w:w="9811" w:type="dxa"/>
            <w:shd w:val="clear" w:color="auto" w:fill="auto"/>
            <w:vAlign w:val="center"/>
          </w:tcPr>
          <w:p w14:paraId="256D8AD4" w14:textId="212AF2CE"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4. </w:t>
            </w:r>
            <w:r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Smanjenje rizika pri ekstremnim hidrološkim pojavama uspostavom održivog sistema upravljanja poplavnim rizikom i prilagođavanja klimatskim promjenama</w:t>
            </w:r>
          </w:p>
        </w:tc>
      </w:tr>
      <w:tr w:rsidR="002C0058" w:rsidRPr="008D043F" w14:paraId="36DF37A8" w14:textId="77777777" w:rsidTr="00076544">
        <w:trPr>
          <w:jc w:val="center"/>
        </w:trPr>
        <w:tc>
          <w:tcPr>
            <w:tcW w:w="4076" w:type="dxa"/>
            <w:shd w:val="clear" w:color="auto" w:fill="009D73"/>
            <w:vAlign w:val="center"/>
          </w:tcPr>
          <w:p w14:paraId="4D4AF650"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Zelena agenda za Zapadni Balkan</w:t>
            </w:r>
          </w:p>
        </w:tc>
        <w:tc>
          <w:tcPr>
            <w:tcW w:w="9811" w:type="dxa"/>
            <w:shd w:val="clear" w:color="auto" w:fill="009D73"/>
            <w:vAlign w:val="center"/>
          </w:tcPr>
          <w:p w14:paraId="4FD84516"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p>
        </w:tc>
      </w:tr>
      <w:tr w:rsidR="002C0058" w:rsidRPr="008D043F" w14:paraId="7D57D607" w14:textId="77777777" w:rsidTr="00076544">
        <w:trPr>
          <w:jc w:val="center"/>
        </w:trPr>
        <w:tc>
          <w:tcPr>
            <w:tcW w:w="4076" w:type="dxa"/>
            <w:vAlign w:val="center"/>
          </w:tcPr>
          <w:p w14:paraId="2C66F9A1"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w:t>
            </w:r>
          </w:p>
          <w:p w14:paraId="058367EA"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ostizanje klimatske neutralnosti do 2050. godine (dekarbonizacija kao prioritet)</w:t>
            </w:r>
          </w:p>
        </w:tc>
        <w:tc>
          <w:tcPr>
            <w:tcW w:w="9811" w:type="dxa"/>
            <w:vAlign w:val="center"/>
          </w:tcPr>
          <w:p w14:paraId="1D3627FE"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 Smanjenje zagađivanja zraka zagađujićim materijama na nivoe koji su sigurni za ljudsko zdravlje</w:t>
            </w:r>
          </w:p>
          <w:p w14:paraId="41A906A7"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3.</w:t>
            </w:r>
            <w:r w:rsidRPr="008D043F">
              <w:rPr>
                <w:rFonts w:asciiTheme="minorHAnsi" w:hAnsiTheme="minorHAnsi" w:cstheme="minorHAnsi"/>
                <w:sz w:val="18"/>
                <w:szCs w:val="18"/>
                <w:lang w:val="hr-HR"/>
              </w:rPr>
              <w:t xml:space="preserve"> - Smanjen utjecaj Federacije BiH na klimatske promjene smanjenjem emisija stakleničkih plinova i povećanjem ponora ugljika</w:t>
            </w:r>
          </w:p>
          <w:p w14:paraId="0C71042C"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 Povećanje energijske efikasnosti u krajnjoj potrošnji u svim sektorima</w:t>
            </w:r>
          </w:p>
          <w:p w14:paraId="66B9B4BE" w14:textId="4C59C1E3"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xml:space="preserve"> - Povećanje udjela obnovljivih izvora energije uz reformu sistema podsticaja</w:t>
            </w:r>
            <w:r w:rsidR="00CA40ED" w:rsidRPr="008D043F">
              <w:rPr>
                <w:rFonts w:asciiTheme="minorHAnsi" w:hAnsiTheme="minorHAnsi" w:cstheme="minorHAnsi"/>
                <w:sz w:val="18"/>
                <w:szCs w:val="18"/>
                <w:lang w:val="hr-HR"/>
              </w:rPr>
              <w:t xml:space="preserve"> (usmjerenog prema građanskoj energiji)</w:t>
            </w:r>
          </w:p>
        </w:tc>
      </w:tr>
      <w:tr w:rsidR="002C0058" w:rsidRPr="008D043F" w14:paraId="364F369A" w14:textId="77777777" w:rsidTr="00076544">
        <w:trPr>
          <w:jc w:val="center"/>
        </w:trPr>
        <w:tc>
          <w:tcPr>
            <w:tcW w:w="4076" w:type="dxa"/>
            <w:vAlign w:val="center"/>
          </w:tcPr>
          <w:p w14:paraId="2DBAD829"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w:t>
            </w:r>
          </w:p>
          <w:p w14:paraId="74035C0E"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Uvođenje kružne ekonomije“</w:t>
            </w:r>
          </w:p>
        </w:tc>
        <w:tc>
          <w:tcPr>
            <w:tcW w:w="9811" w:type="dxa"/>
            <w:vAlign w:val="center"/>
          </w:tcPr>
          <w:p w14:paraId="3FEF8A02"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1.</w:t>
            </w:r>
            <w:r w:rsidRPr="008D043F">
              <w:rPr>
                <w:rFonts w:asciiTheme="minorHAnsi" w:hAnsiTheme="minorHAnsi" w:cstheme="minorHAnsi"/>
                <w:sz w:val="18"/>
                <w:szCs w:val="18"/>
                <w:lang w:val="hr-HR"/>
              </w:rPr>
              <w:t xml:space="preserve"> - Unaprijediti pravni i strateški okvir u oblasti upravljanja otpadom s EU principima</w:t>
            </w:r>
          </w:p>
          <w:p w14:paraId="638E518E"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3.</w:t>
            </w:r>
            <w:r w:rsidRPr="008D043F">
              <w:rPr>
                <w:rFonts w:asciiTheme="minorHAnsi" w:hAnsiTheme="minorHAnsi" w:cstheme="minorHAnsi"/>
                <w:sz w:val="18"/>
                <w:szCs w:val="18"/>
                <w:lang w:val="hr-HR"/>
              </w:rPr>
              <w:t xml:space="preserve"> - Uvesti ekonomske i finansijske instrumente i mehanizme koji će utjecati na smanjenje količine i povećanje stepena iskorištenosti svih kategorija otpada</w:t>
            </w:r>
          </w:p>
          <w:p w14:paraId="65DBA4D4"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2.7</w:t>
            </w:r>
            <w:r w:rsidRPr="008D043F">
              <w:rPr>
                <w:rFonts w:asciiTheme="minorHAnsi" w:hAnsiTheme="minorHAnsi" w:cstheme="minorHAnsi"/>
                <w:sz w:val="18"/>
                <w:szCs w:val="18"/>
                <w:lang w:val="hr-HR"/>
              </w:rPr>
              <w:t>. - Jačati svijest o pravilnom razdvajanju, prikupljanju i odlaganju otpada</w:t>
            </w:r>
          </w:p>
        </w:tc>
      </w:tr>
      <w:tr w:rsidR="002C0058" w:rsidRPr="008D043F" w14:paraId="4CB5775B" w14:textId="77777777" w:rsidTr="00076544">
        <w:trPr>
          <w:jc w:val="center"/>
        </w:trPr>
        <w:tc>
          <w:tcPr>
            <w:tcW w:w="4076" w:type="dxa"/>
            <w:vAlign w:val="center"/>
          </w:tcPr>
          <w:p w14:paraId="17EE86C4"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w:t>
            </w:r>
          </w:p>
          <w:p w14:paraId="34B4D85B"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Borba protiv zagađenja zraka, vode i tla“</w:t>
            </w:r>
          </w:p>
        </w:tc>
        <w:tc>
          <w:tcPr>
            <w:tcW w:w="9811" w:type="dxa"/>
            <w:vAlign w:val="center"/>
          </w:tcPr>
          <w:p w14:paraId="18DCFC05" w14:textId="11E7DDE4"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1.</w:t>
            </w:r>
            <w:r w:rsidRPr="008D043F">
              <w:rPr>
                <w:rFonts w:asciiTheme="minorHAnsi" w:hAnsiTheme="minorHAnsi" w:cstheme="minorHAnsi"/>
                <w:sz w:val="18"/>
                <w:szCs w:val="18"/>
                <w:lang w:val="hr-HR"/>
              </w:rPr>
              <w:t xml:space="preserve"> </w:t>
            </w:r>
            <w:r w:rsidR="00244634" w:rsidRPr="008D043F">
              <w:rPr>
                <w:rFonts w:asciiTheme="minorHAnsi" w:hAnsiTheme="minorHAnsi" w:cstheme="minorHAnsi"/>
                <w:sz w:val="18"/>
                <w:szCs w:val="18"/>
                <w:lang w:val="hr-HR"/>
              </w:rPr>
              <w:t xml:space="preserve">- </w:t>
            </w:r>
            <w:r w:rsidR="00CA40ED" w:rsidRPr="008D043F">
              <w:rPr>
                <w:rFonts w:asciiTheme="minorHAnsi" w:hAnsiTheme="minorHAnsi" w:cstheme="minorHAnsi"/>
                <w:sz w:val="18"/>
                <w:szCs w:val="18"/>
                <w:lang w:val="hr-HR"/>
              </w:rPr>
              <w:t>Spriječiti pogoršanje i unaprijediti status vodnih tijela</w:t>
            </w:r>
          </w:p>
          <w:p w14:paraId="70BD00F0" w14:textId="67F34AA8"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5.</w:t>
            </w:r>
            <w:r w:rsidRPr="008D043F">
              <w:rPr>
                <w:rFonts w:asciiTheme="minorHAnsi" w:hAnsiTheme="minorHAnsi" w:cstheme="minorHAnsi"/>
                <w:sz w:val="18"/>
                <w:szCs w:val="18"/>
                <w:lang w:val="hr-HR"/>
              </w:rPr>
              <w:t xml:space="preserve"> </w:t>
            </w:r>
            <w:r w:rsidR="00244634" w:rsidRPr="008D043F">
              <w:rPr>
                <w:rFonts w:asciiTheme="minorHAnsi" w:hAnsiTheme="minorHAnsi" w:cstheme="minorHAnsi"/>
                <w:sz w:val="18"/>
                <w:szCs w:val="18"/>
                <w:lang w:val="hr-HR"/>
              </w:rPr>
              <w:t>– Dostizanje funkcionalnog pravnog i institucionalnog okvira u svrhu prilagođavanja pravnim aktima EU iz oblasti voda i njihovog provođenja</w:t>
            </w:r>
          </w:p>
          <w:p w14:paraId="1DD9EF13"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 Uspostaviti efikasan sistem evidencije i transparentno izvještavanje podataka o okolišu u Federaciji BiH</w:t>
            </w:r>
            <w:r w:rsidRPr="008D043F">
              <w:rPr>
                <w:rFonts w:asciiTheme="minorHAnsi" w:hAnsiTheme="minorHAnsi" w:cstheme="minorHAnsi"/>
                <w:color w:val="000000" w:themeColor="text1"/>
                <w:sz w:val="18"/>
                <w:szCs w:val="18"/>
                <w:lang w:val="hr-HR"/>
              </w:rPr>
              <w:t xml:space="preserve"> uz konsultacije s Partnerstvom 27</w:t>
            </w:r>
          </w:p>
        </w:tc>
      </w:tr>
      <w:tr w:rsidR="002C0058" w:rsidRPr="008D043F" w14:paraId="377469F8" w14:textId="77777777" w:rsidTr="00076544">
        <w:trPr>
          <w:jc w:val="center"/>
        </w:trPr>
        <w:tc>
          <w:tcPr>
            <w:tcW w:w="4076" w:type="dxa"/>
            <w:vAlign w:val="center"/>
          </w:tcPr>
          <w:p w14:paraId="68B0B486"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w:t>
            </w:r>
          </w:p>
          <w:p w14:paraId="5E0A6A0B"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Održiva poljoprivreda i proizvodnja hrane“</w:t>
            </w:r>
          </w:p>
        </w:tc>
        <w:tc>
          <w:tcPr>
            <w:tcW w:w="9811" w:type="dxa"/>
            <w:vAlign w:val="center"/>
          </w:tcPr>
          <w:p w14:paraId="50932161"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4.</w:t>
            </w:r>
            <w:r w:rsidRPr="008D043F">
              <w:rPr>
                <w:rFonts w:asciiTheme="minorHAnsi" w:hAnsiTheme="minorHAnsi" w:cstheme="minorHAnsi"/>
                <w:sz w:val="18"/>
                <w:szCs w:val="18"/>
                <w:lang w:val="hr-HR"/>
              </w:rPr>
              <w:t xml:space="preserve">  - Uspostaviti integralno i održivo upravljanje zemljišnim resursima</w:t>
            </w:r>
          </w:p>
        </w:tc>
      </w:tr>
      <w:tr w:rsidR="002C0058" w:rsidRPr="008D043F" w14:paraId="60FA172B" w14:textId="77777777" w:rsidTr="00076544">
        <w:trPr>
          <w:jc w:val="center"/>
        </w:trPr>
        <w:tc>
          <w:tcPr>
            <w:tcW w:w="4076" w:type="dxa"/>
            <w:tcBorders>
              <w:bottom w:val="single" w:sz="4" w:space="0" w:color="D0CECE" w:themeColor="background2" w:themeShade="E6"/>
            </w:tcBorders>
            <w:vAlign w:val="center"/>
          </w:tcPr>
          <w:p w14:paraId="08121FDF"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w:t>
            </w:r>
          </w:p>
          <w:p w14:paraId="3A5D5A25"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Biodiverzitet: Zaštita i obnavljanje ekosistema“</w:t>
            </w:r>
          </w:p>
        </w:tc>
        <w:tc>
          <w:tcPr>
            <w:tcW w:w="9811" w:type="dxa"/>
            <w:tcBorders>
              <w:bottom w:val="single" w:sz="4" w:space="0" w:color="D0CECE" w:themeColor="background2" w:themeShade="E6"/>
            </w:tcBorders>
            <w:vAlign w:val="center"/>
          </w:tcPr>
          <w:p w14:paraId="2A5816C2" w14:textId="2670A664"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2</w:t>
            </w:r>
            <w:r w:rsidRPr="008D043F">
              <w:rPr>
                <w:rFonts w:asciiTheme="minorHAnsi" w:hAnsiTheme="minorHAnsi" w:cstheme="minorHAnsi"/>
                <w:sz w:val="18"/>
                <w:szCs w:val="18"/>
                <w:lang w:val="hr-HR"/>
              </w:rPr>
              <w:t>. - Ojačati institucije Federacije Bi</w:t>
            </w:r>
            <w:r w:rsidR="009B43EC" w:rsidRPr="008D043F">
              <w:rPr>
                <w:rFonts w:asciiTheme="minorHAnsi" w:hAnsiTheme="minorHAnsi" w:cstheme="minorHAnsi"/>
                <w:sz w:val="18"/>
                <w:szCs w:val="18"/>
                <w:lang w:val="hr-HR"/>
              </w:rPr>
              <w:t>H</w:t>
            </w:r>
            <w:r w:rsidRPr="008D043F">
              <w:rPr>
                <w:rFonts w:asciiTheme="minorHAnsi" w:hAnsiTheme="minorHAnsi" w:cstheme="minorHAnsi"/>
                <w:sz w:val="18"/>
                <w:szCs w:val="18"/>
                <w:lang w:val="hr-HR"/>
              </w:rPr>
              <w:t>, nadležne za provođenje propisa i aktivnosti u zaštiti prirode</w:t>
            </w:r>
          </w:p>
          <w:p w14:paraId="106DD7BD"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xml:space="preserve"> - Uspostaviti efikasan sistem evidencije i transparentno izvještavanje podataka o okolišu u FederacijiBiH</w:t>
            </w:r>
            <w:r w:rsidRPr="008D043F">
              <w:rPr>
                <w:rFonts w:asciiTheme="minorHAnsi" w:hAnsiTheme="minorHAnsi" w:cstheme="minorHAnsi"/>
                <w:color w:val="000000" w:themeColor="text1"/>
                <w:sz w:val="18"/>
                <w:szCs w:val="18"/>
                <w:lang w:val="hr-HR"/>
              </w:rPr>
              <w:t xml:space="preserve"> uz konsultacije sa Partnerstvom 27</w:t>
            </w:r>
          </w:p>
        </w:tc>
      </w:tr>
      <w:tr w:rsidR="002C0058" w:rsidRPr="008D043F" w14:paraId="62268E50" w14:textId="77777777" w:rsidTr="00076544">
        <w:trPr>
          <w:jc w:val="center"/>
        </w:trPr>
        <w:tc>
          <w:tcPr>
            <w:tcW w:w="4076" w:type="dxa"/>
            <w:shd w:val="clear" w:color="auto" w:fill="009D73"/>
            <w:vAlign w:val="center"/>
          </w:tcPr>
          <w:p w14:paraId="7557BE96" w14:textId="2B560508"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rategija aproksimacije propisa pravnoj stečevini EU u oblasti zaštite okoliša/životne sredine</w:t>
            </w:r>
            <w:r w:rsidR="00D76506" w:rsidRPr="008D043F">
              <w:rPr>
                <w:rFonts w:asciiTheme="minorHAnsi" w:hAnsiTheme="minorHAnsi" w:cstheme="minorHAnsi"/>
                <w:b/>
                <w:color w:val="FFFFFF" w:themeColor="background1"/>
                <w:sz w:val="18"/>
                <w:szCs w:val="18"/>
                <w:lang w:val="hr-HR"/>
              </w:rPr>
              <w:t xml:space="preserve"> BiH </w:t>
            </w:r>
            <w:r w:rsidRPr="008D043F">
              <w:rPr>
                <w:rFonts w:asciiTheme="minorHAnsi" w:hAnsiTheme="minorHAnsi" w:cstheme="minorHAnsi"/>
                <w:b/>
                <w:color w:val="FFFFFF" w:themeColor="background1"/>
                <w:sz w:val="18"/>
                <w:szCs w:val="18"/>
                <w:lang w:val="hr-HR"/>
              </w:rPr>
              <w:t>(EAS BiH)</w:t>
            </w:r>
          </w:p>
        </w:tc>
        <w:tc>
          <w:tcPr>
            <w:tcW w:w="9811" w:type="dxa"/>
            <w:shd w:val="clear" w:color="auto" w:fill="009D73"/>
            <w:vAlign w:val="center"/>
          </w:tcPr>
          <w:p w14:paraId="423764E5"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p>
        </w:tc>
      </w:tr>
      <w:tr w:rsidR="002C0058" w:rsidRPr="008D043F" w14:paraId="2C0CBB60" w14:textId="77777777" w:rsidTr="00076544">
        <w:trPr>
          <w:jc w:val="center"/>
        </w:trPr>
        <w:tc>
          <w:tcPr>
            <w:tcW w:w="4076" w:type="dxa"/>
            <w:vAlign w:val="center"/>
          </w:tcPr>
          <w:p w14:paraId="7C2E8D31"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1. Horizontalna pitanja</w:t>
            </w:r>
          </w:p>
        </w:tc>
        <w:tc>
          <w:tcPr>
            <w:tcW w:w="9811" w:type="dxa"/>
            <w:vAlign w:val="center"/>
          </w:tcPr>
          <w:p w14:paraId="20EB93DA"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1</w:t>
            </w:r>
            <w:r w:rsidRPr="008D043F">
              <w:rPr>
                <w:rFonts w:asciiTheme="minorHAnsi" w:hAnsiTheme="minorHAnsi" w:cstheme="minorHAnsi"/>
                <w:sz w:val="18"/>
                <w:szCs w:val="18"/>
                <w:lang w:val="hr-HR"/>
              </w:rPr>
              <w:t>. - Unaprijediti zakonski okvir i sektorske politike u svrhu planiranja, upravljanja i zaštitu okoliša u Federaciji BiH u cilju ostvarivanja pune harmonizacije s pravnom stečevinom EU i međunarodnim sporazumima o okolišu</w:t>
            </w:r>
          </w:p>
          <w:p w14:paraId="0893E033"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xml:space="preserve">. - Uspostaviti efikasan sistem evidencije i transparentno  izvještavanje podataka o okolišu u Federaciji BiH </w:t>
            </w:r>
            <w:r w:rsidRPr="008D043F">
              <w:rPr>
                <w:rFonts w:asciiTheme="minorHAnsi" w:hAnsiTheme="minorHAnsi" w:cstheme="minorHAnsi"/>
                <w:color w:val="000000" w:themeColor="text1"/>
                <w:sz w:val="18"/>
                <w:szCs w:val="18"/>
                <w:lang w:val="hr-HR"/>
              </w:rPr>
              <w:t>uz konsultacije s Partnerstvom 27</w:t>
            </w:r>
          </w:p>
        </w:tc>
      </w:tr>
      <w:tr w:rsidR="002C0058" w:rsidRPr="008D043F" w14:paraId="77AA89EF" w14:textId="77777777" w:rsidTr="00076544">
        <w:trPr>
          <w:jc w:val="center"/>
        </w:trPr>
        <w:tc>
          <w:tcPr>
            <w:tcW w:w="4076" w:type="dxa"/>
            <w:tcBorders>
              <w:bottom w:val="single" w:sz="4" w:space="0" w:color="D0CECE" w:themeColor="background2" w:themeShade="E6"/>
            </w:tcBorders>
            <w:vAlign w:val="center"/>
          </w:tcPr>
          <w:p w14:paraId="7F7D2A36"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2. Upravljanje vodama</w:t>
            </w:r>
          </w:p>
        </w:tc>
        <w:tc>
          <w:tcPr>
            <w:tcW w:w="9811" w:type="dxa"/>
            <w:tcBorders>
              <w:bottom w:val="single" w:sz="4" w:space="0" w:color="D0CECE" w:themeColor="background2" w:themeShade="E6"/>
            </w:tcBorders>
            <w:vAlign w:val="center"/>
          </w:tcPr>
          <w:p w14:paraId="7FC95FBC" w14:textId="5EDE36D9"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5</w:t>
            </w:r>
            <w:r w:rsidRPr="008D043F">
              <w:rPr>
                <w:rFonts w:asciiTheme="minorHAnsi" w:hAnsiTheme="minorHAnsi" w:cstheme="minorHAnsi"/>
                <w:sz w:val="18"/>
                <w:szCs w:val="18"/>
                <w:lang w:val="hr-HR"/>
              </w:rPr>
              <w:t xml:space="preserve">. - </w:t>
            </w:r>
            <w:r w:rsidR="001745B1" w:rsidRPr="008D043F">
              <w:rPr>
                <w:rFonts w:asciiTheme="minorHAnsi" w:hAnsiTheme="minorHAnsi" w:cstheme="minorHAnsi"/>
                <w:sz w:val="18"/>
                <w:szCs w:val="18"/>
                <w:lang w:val="hr-HR"/>
              </w:rPr>
              <w:t>Dostizanje funkcionalnog pravnog i institucionalnog okvira u svrhu prilagođavanja pravnim aktima EU iz oblasti voda i njihovog provođenja</w:t>
            </w:r>
          </w:p>
          <w:p w14:paraId="6B6AB4E4"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6.</w:t>
            </w:r>
            <w:r w:rsidRPr="008D043F">
              <w:rPr>
                <w:rFonts w:asciiTheme="minorHAnsi" w:hAnsiTheme="minorHAnsi" w:cstheme="minorHAnsi"/>
                <w:sz w:val="18"/>
                <w:szCs w:val="18"/>
                <w:lang w:val="hr-HR"/>
              </w:rPr>
              <w:t xml:space="preserve"> - Osiguravanje finansijske održivosti sektora voda</w:t>
            </w:r>
          </w:p>
        </w:tc>
      </w:tr>
      <w:tr w:rsidR="002C0058" w:rsidRPr="008D043F" w14:paraId="3DDC42BB" w14:textId="77777777" w:rsidTr="00076544">
        <w:trPr>
          <w:jc w:val="center"/>
        </w:trPr>
        <w:tc>
          <w:tcPr>
            <w:tcW w:w="4076" w:type="dxa"/>
            <w:tcBorders>
              <w:bottom w:val="single" w:sz="4" w:space="0" w:color="D0CECE" w:themeColor="background2" w:themeShade="E6"/>
            </w:tcBorders>
            <w:vAlign w:val="center"/>
          </w:tcPr>
          <w:p w14:paraId="647A8072"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3. Upravljanje otpadom</w:t>
            </w:r>
          </w:p>
        </w:tc>
        <w:tc>
          <w:tcPr>
            <w:tcW w:w="9811" w:type="dxa"/>
            <w:tcBorders>
              <w:bottom w:val="single" w:sz="4" w:space="0" w:color="D0CECE" w:themeColor="background2" w:themeShade="E6"/>
            </w:tcBorders>
            <w:vAlign w:val="center"/>
          </w:tcPr>
          <w:p w14:paraId="4A9E8189"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1</w:t>
            </w:r>
            <w:r w:rsidRPr="008D043F">
              <w:rPr>
                <w:rFonts w:asciiTheme="minorHAnsi" w:hAnsiTheme="minorHAnsi" w:cstheme="minorHAnsi"/>
                <w:sz w:val="18"/>
                <w:szCs w:val="18"/>
                <w:lang w:val="hr-HR"/>
              </w:rPr>
              <w:t>. - Unaprijediti pravni i strateški okvir u oblasti upravljanja otpadom s EU principima</w:t>
            </w:r>
          </w:p>
        </w:tc>
      </w:tr>
      <w:tr w:rsidR="002C0058" w:rsidRPr="008D043F" w14:paraId="6C62756D" w14:textId="77777777" w:rsidTr="00076544">
        <w:trPr>
          <w:jc w:val="center"/>
        </w:trPr>
        <w:tc>
          <w:tcPr>
            <w:tcW w:w="4076" w:type="dxa"/>
            <w:tcBorders>
              <w:bottom w:val="single" w:sz="4" w:space="0" w:color="D0CECE" w:themeColor="background2" w:themeShade="E6"/>
            </w:tcBorders>
            <w:vAlign w:val="center"/>
          </w:tcPr>
          <w:p w14:paraId="45F8D13B"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4. Zaštita zraka i klimatske promjene</w:t>
            </w:r>
          </w:p>
        </w:tc>
        <w:tc>
          <w:tcPr>
            <w:tcW w:w="9811" w:type="dxa"/>
            <w:tcBorders>
              <w:bottom w:val="single" w:sz="4" w:space="0" w:color="D0CECE" w:themeColor="background2" w:themeShade="E6"/>
            </w:tcBorders>
            <w:vAlign w:val="center"/>
          </w:tcPr>
          <w:p w14:paraId="757FA157"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xml:space="preserve"> - Smanjenje zagađivanja zraka zagađujućim materijama na nivoe koji su sigurni za ljudsko zdravlje</w:t>
            </w:r>
          </w:p>
          <w:p w14:paraId="3C5D8FCD" w14:textId="324B1DAE"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xml:space="preserve"> - </w:t>
            </w:r>
            <w:r w:rsidR="006443DD" w:rsidRPr="008D043F">
              <w:rPr>
                <w:rFonts w:asciiTheme="minorHAnsi" w:hAnsiTheme="minorHAnsi" w:cstheme="minorHAnsi"/>
                <w:sz w:val="18"/>
                <w:szCs w:val="18"/>
                <w:lang w:val="hr-HR"/>
              </w:rPr>
              <w:t>Povećanje udjela obnovljivih izvora energije uz reformu sistema podsticaja (usmjerenog prema građanskoj energiji)</w:t>
            </w:r>
          </w:p>
        </w:tc>
      </w:tr>
      <w:tr w:rsidR="002C0058" w:rsidRPr="008D043F" w14:paraId="5203AAEB" w14:textId="77777777" w:rsidTr="00076544">
        <w:trPr>
          <w:jc w:val="center"/>
        </w:trPr>
        <w:tc>
          <w:tcPr>
            <w:tcW w:w="4076" w:type="dxa"/>
            <w:tcBorders>
              <w:bottom w:val="single" w:sz="4" w:space="0" w:color="D0CECE" w:themeColor="background2" w:themeShade="E6"/>
            </w:tcBorders>
            <w:vAlign w:val="center"/>
          </w:tcPr>
          <w:p w14:paraId="183FBB27"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5. Industrijsko zagađenje</w:t>
            </w:r>
          </w:p>
        </w:tc>
        <w:tc>
          <w:tcPr>
            <w:tcW w:w="9811" w:type="dxa"/>
            <w:tcBorders>
              <w:bottom w:val="single" w:sz="4" w:space="0" w:color="D0CECE" w:themeColor="background2" w:themeShade="E6"/>
            </w:tcBorders>
            <w:vAlign w:val="center"/>
          </w:tcPr>
          <w:p w14:paraId="5FFB9804"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xml:space="preserve"> - Uspostaviti efikasan sistem evidencije i transparentno izvještavanje podataka o okolišu u Federaciji BiH </w:t>
            </w:r>
            <w:r w:rsidRPr="008D043F">
              <w:rPr>
                <w:rFonts w:asciiTheme="minorHAnsi" w:hAnsiTheme="minorHAnsi" w:cstheme="minorHAnsi"/>
                <w:color w:val="000000" w:themeColor="text1"/>
                <w:sz w:val="18"/>
                <w:szCs w:val="18"/>
                <w:lang w:val="hr-HR"/>
              </w:rPr>
              <w:t>uz konsultacije s Partnerstvom 27</w:t>
            </w:r>
          </w:p>
        </w:tc>
      </w:tr>
      <w:tr w:rsidR="002C0058" w:rsidRPr="008D043F" w14:paraId="70659B0C" w14:textId="77777777" w:rsidTr="00076544">
        <w:trPr>
          <w:jc w:val="center"/>
        </w:trPr>
        <w:tc>
          <w:tcPr>
            <w:tcW w:w="4076" w:type="dxa"/>
            <w:tcBorders>
              <w:bottom w:val="single" w:sz="4" w:space="0" w:color="D0CECE" w:themeColor="background2" w:themeShade="E6"/>
            </w:tcBorders>
            <w:vAlign w:val="center"/>
          </w:tcPr>
          <w:p w14:paraId="71C0CE90"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6. Hemikalije</w:t>
            </w:r>
          </w:p>
        </w:tc>
        <w:tc>
          <w:tcPr>
            <w:tcW w:w="9811" w:type="dxa"/>
            <w:tcBorders>
              <w:bottom w:val="single" w:sz="4" w:space="0" w:color="D0CECE" w:themeColor="background2" w:themeShade="E6"/>
            </w:tcBorders>
            <w:vAlign w:val="center"/>
          </w:tcPr>
          <w:p w14:paraId="0CC15850" w14:textId="049C104C"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1.</w:t>
            </w:r>
            <w:r w:rsidRPr="008D043F">
              <w:rPr>
                <w:rFonts w:asciiTheme="minorHAnsi" w:hAnsiTheme="minorHAnsi" w:cstheme="minorHAnsi"/>
                <w:sz w:val="18"/>
                <w:szCs w:val="18"/>
                <w:lang w:val="hr-HR"/>
              </w:rPr>
              <w:t xml:space="preserve"> - </w:t>
            </w:r>
            <w:r w:rsidR="006443DD" w:rsidRPr="008D043F">
              <w:rPr>
                <w:rFonts w:asciiTheme="minorHAnsi" w:hAnsiTheme="minorHAnsi" w:cstheme="minorHAnsi"/>
                <w:sz w:val="18"/>
                <w:szCs w:val="18"/>
                <w:lang w:val="hr-HR"/>
              </w:rPr>
              <w:t>Unaprijediti regulativu u oblasti hemijske sigurnosti</w:t>
            </w:r>
          </w:p>
        </w:tc>
      </w:tr>
      <w:tr w:rsidR="002C0058" w:rsidRPr="008D043F" w14:paraId="49BBEA02" w14:textId="77777777" w:rsidTr="00076544">
        <w:trPr>
          <w:jc w:val="center"/>
        </w:trPr>
        <w:tc>
          <w:tcPr>
            <w:tcW w:w="4076" w:type="dxa"/>
            <w:tcBorders>
              <w:bottom w:val="single" w:sz="4" w:space="0" w:color="D0CECE" w:themeColor="background2" w:themeShade="E6"/>
            </w:tcBorders>
            <w:vAlign w:val="center"/>
          </w:tcPr>
          <w:p w14:paraId="04FA1F16"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7. Zaštita prirode</w:t>
            </w:r>
          </w:p>
        </w:tc>
        <w:tc>
          <w:tcPr>
            <w:tcW w:w="9811" w:type="dxa"/>
            <w:tcBorders>
              <w:bottom w:val="single" w:sz="4" w:space="0" w:color="D0CECE" w:themeColor="background2" w:themeShade="E6"/>
            </w:tcBorders>
            <w:vAlign w:val="center"/>
          </w:tcPr>
          <w:p w14:paraId="0A874F0F"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1</w:t>
            </w:r>
            <w:r w:rsidRPr="008D043F">
              <w:rPr>
                <w:rFonts w:asciiTheme="minorHAnsi" w:hAnsiTheme="minorHAnsi" w:cstheme="minorHAnsi"/>
                <w:sz w:val="18"/>
                <w:szCs w:val="18"/>
                <w:lang w:val="hr-HR"/>
              </w:rPr>
              <w:t>. - Unaprijediti pravni okvir Federacije BiH za biodiverzitet i očuvanje prirode kroz usklađivanje zakonodavstva sa pravnom stečevinom EU i međunarodnim sporazumima</w:t>
            </w:r>
          </w:p>
          <w:p w14:paraId="03F0B18B"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3.</w:t>
            </w:r>
            <w:r w:rsidRPr="008D043F">
              <w:rPr>
                <w:rFonts w:asciiTheme="minorHAnsi" w:hAnsiTheme="minorHAnsi" w:cstheme="minorHAnsi"/>
                <w:sz w:val="18"/>
                <w:szCs w:val="18"/>
                <w:lang w:val="hr-HR"/>
              </w:rPr>
              <w:t xml:space="preserve"> - Uspostaviti koordinaciju, komunikaciju i izvještavanje o biodiverzitetu i očuvanju prirode u Federaciji BiH</w:t>
            </w:r>
          </w:p>
          <w:p w14:paraId="43D7D2B9"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5</w:t>
            </w:r>
            <w:r w:rsidRPr="008D043F">
              <w:rPr>
                <w:rFonts w:asciiTheme="minorHAnsi" w:hAnsiTheme="minorHAnsi" w:cstheme="minorHAnsi"/>
                <w:sz w:val="18"/>
                <w:szCs w:val="18"/>
                <w:lang w:val="hr-HR"/>
              </w:rPr>
              <w:t>. - Izvršiti inventarizaciju biodiverziteta Federacije BiH na ekosistemskom, specijskom i genetskom nivou</w:t>
            </w:r>
          </w:p>
        </w:tc>
      </w:tr>
      <w:tr w:rsidR="002C0058" w:rsidRPr="008D043F" w14:paraId="07001FEB" w14:textId="77777777" w:rsidTr="00076544">
        <w:trPr>
          <w:jc w:val="center"/>
        </w:trPr>
        <w:tc>
          <w:tcPr>
            <w:tcW w:w="4076" w:type="dxa"/>
            <w:tcBorders>
              <w:bottom w:val="single" w:sz="4" w:space="0" w:color="D0CECE" w:themeColor="background2" w:themeShade="E6"/>
            </w:tcBorders>
            <w:vAlign w:val="center"/>
          </w:tcPr>
          <w:p w14:paraId="490D30A8"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8. Buka u okolišu/životnoj sredini</w:t>
            </w:r>
          </w:p>
        </w:tc>
        <w:tc>
          <w:tcPr>
            <w:tcW w:w="9811" w:type="dxa"/>
            <w:tcBorders>
              <w:bottom w:val="single" w:sz="4" w:space="0" w:color="D0CECE" w:themeColor="background2" w:themeShade="E6"/>
            </w:tcBorders>
            <w:vAlign w:val="center"/>
          </w:tcPr>
          <w:p w14:paraId="1A108662" w14:textId="16CED51A"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5</w:t>
            </w:r>
            <w:r w:rsidRPr="008D043F">
              <w:rPr>
                <w:rFonts w:asciiTheme="minorHAnsi" w:hAnsiTheme="minorHAnsi" w:cstheme="minorHAnsi"/>
                <w:sz w:val="18"/>
                <w:szCs w:val="18"/>
                <w:lang w:val="hr-HR"/>
              </w:rPr>
              <w:t xml:space="preserve">. - Uspostaviti zakonodavni okvir i jasne institucionalne nadležnosti kojim se </w:t>
            </w:r>
            <w:r w:rsidR="006443DD" w:rsidRPr="008D043F">
              <w:rPr>
                <w:rFonts w:asciiTheme="minorHAnsi" w:hAnsiTheme="minorHAnsi" w:cstheme="minorHAnsi"/>
                <w:sz w:val="18"/>
                <w:szCs w:val="18"/>
                <w:lang w:val="hr-HR"/>
              </w:rPr>
              <w:t>transponira</w:t>
            </w:r>
            <w:r w:rsidRPr="008D043F">
              <w:rPr>
                <w:rFonts w:asciiTheme="minorHAnsi" w:hAnsiTheme="minorHAnsi" w:cstheme="minorHAnsi"/>
                <w:sz w:val="18"/>
                <w:szCs w:val="18"/>
                <w:lang w:val="hr-HR"/>
              </w:rPr>
              <w:t xml:space="preserve"> pravna stečevina EU iz oblasti buke u okolišu </w:t>
            </w:r>
          </w:p>
        </w:tc>
      </w:tr>
      <w:tr w:rsidR="002C0058" w:rsidRPr="008D043F" w14:paraId="17073924" w14:textId="77777777" w:rsidTr="00076544">
        <w:trPr>
          <w:jc w:val="center"/>
        </w:trPr>
        <w:tc>
          <w:tcPr>
            <w:tcW w:w="4076" w:type="dxa"/>
            <w:shd w:val="clear" w:color="auto" w:fill="009D73"/>
            <w:vAlign w:val="center"/>
          </w:tcPr>
          <w:p w14:paraId="2AD52455"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Okvir za realizaciju ciljeva održivog razvoja u BiH</w:t>
            </w:r>
          </w:p>
        </w:tc>
        <w:tc>
          <w:tcPr>
            <w:tcW w:w="9811" w:type="dxa"/>
            <w:shd w:val="clear" w:color="auto" w:fill="009D73"/>
            <w:vAlign w:val="center"/>
          </w:tcPr>
          <w:p w14:paraId="4DDF9FEE"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p>
        </w:tc>
      </w:tr>
      <w:tr w:rsidR="002C0058" w:rsidRPr="008D043F" w14:paraId="74CAE76B" w14:textId="77777777" w:rsidTr="00076544">
        <w:trPr>
          <w:jc w:val="center"/>
        </w:trPr>
        <w:tc>
          <w:tcPr>
            <w:tcW w:w="4076" w:type="dxa"/>
            <w:shd w:val="clear" w:color="auto" w:fill="auto"/>
            <w:vAlign w:val="center"/>
          </w:tcPr>
          <w:p w14:paraId="0B27DF17"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7. Razvojni pravac: Dobra uprava i upravljanje javnim sektorom</w:t>
            </w:r>
          </w:p>
        </w:tc>
        <w:tc>
          <w:tcPr>
            <w:tcW w:w="9811" w:type="dxa"/>
            <w:shd w:val="clear" w:color="auto" w:fill="auto"/>
            <w:vAlign w:val="center"/>
          </w:tcPr>
          <w:p w14:paraId="13A63400" w14:textId="52B4AB43"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3.</w:t>
            </w:r>
            <w:r w:rsidR="006443DD" w:rsidRPr="008D043F">
              <w:rPr>
                <w:rFonts w:asciiTheme="minorHAnsi" w:hAnsiTheme="minorHAnsi" w:cstheme="minorHAnsi"/>
                <w:b/>
                <w:sz w:val="18"/>
                <w:szCs w:val="18"/>
                <w:lang w:val="hr-HR"/>
              </w:rPr>
              <w:t>2</w:t>
            </w:r>
            <w:r w:rsidRPr="008D043F">
              <w:rPr>
                <w:rFonts w:asciiTheme="minorHAnsi" w:hAnsiTheme="minorHAnsi" w:cstheme="minorHAnsi"/>
                <w:b/>
                <w:sz w:val="18"/>
                <w:szCs w:val="18"/>
                <w:lang w:val="hr-HR"/>
              </w:rPr>
              <w:t xml:space="preserve">. - </w:t>
            </w:r>
            <w:r w:rsidR="006443DD" w:rsidRPr="008D043F">
              <w:rPr>
                <w:rFonts w:asciiTheme="minorHAnsi" w:hAnsiTheme="minorHAnsi" w:cstheme="minorHAnsi"/>
                <w:bCs/>
                <w:sz w:val="18"/>
                <w:szCs w:val="18"/>
                <w:lang w:val="hr-HR"/>
              </w:rPr>
              <w:t>Ojačati institucije Federacije BiH  nadležne za provođenje propisa i aktivnosti u zaštiti prirode</w:t>
            </w:r>
          </w:p>
          <w:p w14:paraId="6A2591C7"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4.1. - </w:t>
            </w:r>
            <w:r w:rsidRPr="008D043F">
              <w:rPr>
                <w:rFonts w:asciiTheme="minorHAnsi" w:hAnsiTheme="minorHAnsi" w:cstheme="minorHAnsi"/>
                <w:bCs/>
                <w:sz w:val="18"/>
                <w:szCs w:val="18"/>
                <w:lang w:val="hr-HR"/>
              </w:rPr>
              <w:t>Smanjenje zagađivanja zraka zagađujićim materijama na nivoe koji su sigurni za ljudsko zdravlje</w:t>
            </w:r>
          </w:p>
          <w:p w14:paraId="3E567ED2" w14:textId="77777777"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7.1. </w:t>
            </w:r>
            <w:r w:rsidRPr="008D043F">
              <w:rPr>
                <w:rFonts w:asciiTheme="minorHAnsi" w:hAnsiTheme="minorHAnsi" w:cstheme="minorHAnsi"/>
                <w:bCs/>
                <w:sz w:val="18"/>
                <w:szCs w:val="18"/>
                <w:lang w:val="hr-HR"/>
              </w:rPr>
              <w:t>- Unaprijediti zakonski okvir i sektorske politike u svrhu planiranja, upravljanja i zaštitu okoliša u Federaciji BiH u cilju ostvarivanja pune hamonizacije s pravnom stečevinom EU i međunarodnim sporazumima o okolišu</w:t>
            </w:r>
          </w:p>
          <w:p w14:paraId="174C1DFA" w14:textId="77777777"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7.4.</w:t>
            </w:r>
            <w:r w:rsidRPr="008D043F">
              <w:rPr>
                <w:rFonts w:asciiTheme="minorHAnsi" w:hAnsiTheme="minorHAnsi" w:cstheme="minorHAnsi"/>
                <w:bCs/>
                <w:sz w:val="18"/>
                <w:szCs w:val="18"/>
                <w:lang w:val="hr-HR"/>
              </w:rPr>
              <w:t xml:space="preserve"> - Osigurati visok nivo svijesti javnosti o važnosti zaštite okoliša i uključenosti u proces donošenja odluka, posebno uključenost žena, mladih i socijalno osjetljivih grupa</w:t>
            </w:r>
          </w:p>
          <w:p w14:paraId="5E26B192" w14:textId="77777777"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7.6</w:t>
            </w:r>
            <w:r w:rsidRPr="008D043F">
              <w:rPr>
                <w:rFonts w:asciiTheme="minorHAnsi" w:hAnsiTheme="minorHAnsi" w:cstheme="minorHAnsi"/>
                <w:bCs/>
                <w:sz w:val="18"/>
                <w:szCs w:val="18"/>
                <w:lang w:val="hr-HR"/>
              </w:rPr>
              <w:t>. - Osigurati visok nivo međusektorskog i intersektorskog sinergijskog djelovanja i integracije javnih okolišnih  politika</w:t>
            </w:r>
          </w:p>
          <w:p w14:paraId="0D771F42" w14:textId="77777777"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7.7. </w:t>
            </w:r>
            <w:r w:rsidRPr="008D043F">
              <w:rPr>
                <w:rFonts w:asciiTheme="minorHAnsi" w:hAnsiTheme="minorHAnsi" w:cstheme="minorHAnsi"/>
                <w:bCs/>
                <w:sz w:val="18"/>
                <w:szCs w:val="18"/>
                <w:lang w:val="hr-HR"/>
              </w:rPr>
              <w:t>- Osigurati finansijsku održivost sektora okoliša u Federaciji BiH</w:t>
            </w:r>
          </w:p>
          <w:p w14:paraId="2DF6EC10"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7.8.</w:t>
            </w:r>
            <w:r w:rsidRPr="008D043F">
              <w:rPr>
                <w:rFonts w:asciiTheme="minorHAnsi" w:hAnsiTheme="minorHAnsi" w:cstheme="minorHAnsi"/>
                <w:bCs/>
                <w:sz w:val="18"/>
                <w:szCs w:val="18"/>
                <w:lang w:val="hr-HR"/>
              </w:rPr>
              <w:t xml:space="preserve"> - Uspostaviti sistem za strateško donošenje odluka, ulaganja i praćenje efekata u obrazovanju, istraživanju i inovacijama u okolišu</w:t>
            </w:r>
          </w:p>
        </w:tc>
      </w:tr>
      <w:tr w:rsidR="002C0058" w:rsidRPr="008D043F" w14:paraId="2BE2A33B" w14:textId="77777777" w:rsidTr="00076544">
        <w:trPr>
          <w:jc w:val="center"/>
        </w:trPr>
        <w:tc>
          <w:tcPr>
            <w:tcW w:w="4076" w:type="dxa"/>
            <w:shd w:val="clear" w:color="auto" w:fill="auto"/>
            <w:vAlign w:val="center"/>
          </w:tcPr>
          <w:p w14:paraId="271CEA42"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8. Razvojni pravac: Pametni rast</w:t>
            </w:r>
          </w:p>
        </w:tc>
        <w:tc>
          <w:tcPr>
            <w:tcW w:w="9811" w:type="dxa"/>
            <w:shd w:val="clear" w:color="auto" w:fill="auto"/>
            <w:vAlign w:val="center"/>
          </w:tcPr>
          <w:p w14:paraId="597E11C1" w14:textId="77777777" w:rsidR="009B43EC" w:rsidRPr="008D043F" w:rsidRDefault="009B43E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3.9. - </w:t>
            </w:r>
            <w:r w:rsidRPr="008D043F">
              <w:rPr>
                <w:rFonts w:asciiTheme="minorHAnsi" w:hAnsiTheme="minorHAnsi" w:cstheme="minorHAnsi"/>
                <w:bCs/>
                <w:sz w:val="18"/>
                <w:szCs w:val="18"/>
                <w:lang w:val="hr-HR"/>
              </w:rPr>
              <w:t>Jačati ekološku svijest o  biodiverzitetu, očuvanju prirode i ekosistemskim uslugama</w:t>
            </w:r>
          </w:p>
          <w:p w14:paraId="76E7071D" w14:textId="1C3397E5"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5.3. </w:t>
            </w:r>
            <w:r w:rsidRPr="008D043F">
              <w:rPr>
                <w:rFonts w:asciiTheme="minorHAnsi" w:hAnsiTheme="minorHAnsi" w:cstheme="minorHAnsi"/>
                <w:bCs/>
                <w:sz w:val="18"/>
                <w:szCs w:val="18"/>
                <w:lang w:val="hr-HR"/>
              </w:rPr>
              <w:t xml:space="preserve">-  </w:t>
            </w:r>
            <w:r w:rsidR="009B43EC" w:rsidRPr="008D043F">
              <w:rPr>
                <w:rFonts w:asciiTheme="minorHAnsi" w:hAnsiTheme="minorHAnsi" w:cstheme="minorHAnsi"/>
                <w:bCs/>
                <w:sz w:val="18"/>
                <w:szCs w:val="18"/>
                <w:lang w:val="hr-HR"/>
              </w:rPr>
              <w:t>Efikasan rad institucija Federacije BiH u oblasti hemijske sigurnosti</w:t>
            </w:r>
          </w:p>
          <w:p w14:paraId="1808CD69" w14:textId="3207E320"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5.7. </w:t>
            </w:r>
            <w:r w:rsidRPr="008D043F">
              <w:rPr>
                <w:rFonts w:asciiTheme="minorHAnsi" w:hAnsiTheme="minorHAnsi" w:cstheme="minorHAnsi"/>
                <w:bCs/>
                <w:sz w:val="18"/>
                <w:szCs w:val="18"/>
                <w:lang w:val="hr-HR"/>
              </w:rPr>
              <w:t xml:space="preserve">-  </w:t>
            </w:r>
            <w:r w:rsidR="009B43EC" w:rsidRPr="008D043F">
              <w:rPr>
                <w:rFonts w:asciiTheme="minorHAnsi" w:hAnsiTheme="minorHAnsi" w:cstheme="minorHAnsi"/>
                <w:bCs/>
                <w:sz w:val="18"/>
                <w:szCs w:val="18"/>
                <w:lang w:val="hr-HR"/>
              </w:rPr>
              <w:t>Efikasan rad institucija u oblasti buke u okolišu</w:t>
            </w:r>
          </w:p>
          <w:p w14:paraId="24BD01F3" w14:textId="77777777"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6.5. - </w:t>
            </w:r>
            <w:r w:rsidRPr="008D043F">
              <w:rPr>
                <w:rFonts w:asciiTheme="minorHAnsi" w:hAnsiTheme="minorHAnsi" w:cstheme="minorHAnsi"/>
                <w:bCs/>
                <w:sz w:val="18"/>
                <w:szCs w:val="18"/>
                <w:lang w:val="hr-HR"/>
              </w:rPr>
              <w:t>Uspostaviti sistem održivog i odgovornog istraživanja, eksploatacije i upravljanja mineralnim sirovinama</w:t>
            </w:r>
          </w:p>
          <w:p w14:paraId="020081BA" w14:textId="77777777"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7.4</w:t>
            </w:r>
            <w:r w:rsidRPr="008D043F">
              <w:rPr>
                <w:rFonts w:asciiTheme="minorHAnsi" w:hAnsiTheme="minorHAnsi" w:cstheme="minorHAnsi"/>
                <w:bCs/>
                <w:sz w:val="18"/>
                <w:szCs w:val="18"/>
                <w:lang w:val="hr-HR"/>
              </w:rPr>
              <w:t>. - Osigurati visok nivo svijesti javnosti o važnosti zaštite okoliša i uključenosti u proces donošenja odluka, posebno uključenost žena, mladih i socijalno osjetljivih grupa</w:t>
            </w:r>
          </w:p>
          <w:p w14:paraId="687D63C1"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7. </w:t>
            </w:r>
            <w:r w:rsidRPr="008D043F">
              <w:rPr>
                <w:rFonts w:asciiTheme="minorHAnsi" w:hAnsiTheme="minorHAnsi" w:cstheme="minorHAnsi"/>
                <w:bCs/>
                <w:sz w:val="18"/>
                <w:szCs w:val="18"/>
                <w:lang w:val="hr-HR"/>
              </w:rPr>
              <w:t>- Osigurati finansijsku održivost sektora okoliša u Federaciji BiH</w:t>
            </w:r>
          </w:p>
          <w:p w14:paraId="2D68E33F" w14:textId="77777777"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7.8</w:t>
            </w:r>
            <w:r w:rsidRPr="008D043F">
              <w:rPr>
                <w:rFonts w:asciiTheme="minorHAnsi" w:hAnsiTheme="minorHAnsi" w:cstheme="minorHAnsi"/>
                <w:bCs/>
                <w:sz w:val="18"/>
                <w:szCs w:val="18"/>
                <w:lang w:val="hr-HR"/>
              </w:rPr>
              <w:t>. - Uspostaviti sistem</w:t>
            </w:r>
            <w:r w:rsidRPr="008D043F">
              <w:rPr>
                <w:rFonts w:asciiTheme="minorHAnsi" w:hAnsiTheme="minorHAnsi" w:cstheme="minorHAnsi"/>
                <w:b/>
                <w:sz w:val="18"/>
                <w:szCs w:val="18"/>
                <w:lang w:val="hr-HR"/>
              </w:rPr>
              <w:t xml:space="preserve"> </w:t>
            </w:r>
            <w:r w:rsidRPr="008D043F">
              <w:rPr>
                <w:rFonts w:asciiTheme="minorHAnsi" w:hAnsiTheme="minorHAnsi" w:cstheme="minorHAnsi"/>
                <w:bCs/>
                <w:sz w:val="18"/>
                <w:szCs w:val="18"/>
                <w:lang w:val="hr-HR"/>
              </w:rPr>
              <w:t>za strateško donošenje odluka, ulaganja i praćenje efekata u obrazovanju, istraživanju i inovacijama u okolišu</w:t>
            </w:r>
          </w:p>
        </w:tc>
      </w:tr>
      <w:tr w:rsidR="002C0058" w:rsidRPr="008D043F" w14:paraId="2AEFE65F" w14:textId="77777777" w:rsidTr="00076544">
        <w:trPr>
          <w:jc w:val="center"/>
        </w:trPr>
        <w:tc>
          <w:tcPr>
            <w:tcW w:w="4076" w:type="dxa"/>
            <w:shd w:val="clear" w:color="auto" w:fill="auto"/>
            <w:vAlign w:val="center"/>
          </w:tcPr>
          <w:p w14:paraId="309CE2E1"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9. Razvojni pravac: Društvo jednakih mogućnosti</w:t>
            </w:r>
          </w:p>
        </w:tc>
        <w:tc>
          <w:tcPr>
            <w:tcW w:w="9811" w:type="dxa"/>
            <w:shd w:val="clear" w:color="auto" w:fill="auto"/>
            <w:vAlign w:val="center"/>
          </w:tcPr>
          <w:p w14:paraId="0DB8A06B"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1. </w:t>
            </w:r>
            <w:r w:rsidRPr="008D043F">
              <w:rPr>
                <w:rFonts w:asciiTheme="minorHAnsi" w:hAnsiTheme="minorHAnsi" w:cstheme="minorHAnsi"/>
                <w:bCs/>
                <w:sz w:val="18"/>
                <w:szCs w:val="18"/>
                <w:lang w:val="hr-HR"/>
              </w:rPr>
              <w:t>- Unaprijediti zakonski okvir i sektorske politike u svrhu planiranja, upravljanja i zaštitu okoliša u Federaciji BiH u cilju ostvarivanja pune hamonizacije s pravnom stečevinom EU  i međunarodnim sporazumima o okolišu</w:t>
            </w:r>
          </w:p>
          <w:p w14:paraId="7EEED1B4"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4. </w:t>
            </w:r>
            <w:r w:rsidRPr="008D043F">
              <w:rPr>
                <w:rFonts w:asciiTheme="minorHAnsi" w:hAnsiTheme="minorHAnsi" w:cstheme="minorHAnsi"/>
                <w:bCs/>
                <w:sz w:val="18"/>
                <w:szCs w:val="18"/>
                <w:lang w:val="hr-HR"/>
              </w:rPr>
              <w:t>- Osigurati visok nivo svijesti javnosti o važnosti zaštite okoliša i uključenosti u proces donošenja odluka, posebno uključenost žena, mladih i socijalno osjetljivih grupa</w:t>
            </w:r>
          </w:p>
        </w:tc>
      </w:tr>
      <w:tr w:rsidR="002C0058" w:rsidRPr="008D043F" w14:paraId="3E668BF6" w14:textId="77777777" w:rsidTr="00076544">
        <w:trPr>
          <w:jc w:val="center"/>
        </w:trPr>
        <w:tc>
          <w:tcPr>
            <w:tcW w:w="4076" w:type="dxa"/>
            <w:shd w:val="clear" w:color="auto" w:fill="009D73"/>
            <w:vAlign w:val="center"/>
          </w:tcPr>
          <w:p w14:paraId="50658747" w14:textId="3648B84B"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Program ekonomskih reformi </w:t>
            </w:r>
            <w:r w:rsidR="00D76506" w:rsidRPr="008D043F">
              <w:rPr>
                <w:rFonts w:asciiTheme="minorHAnsi" w:hAnsiTheme="minorHAnsi" w:cstheme="minorHAnsi"/>
                <w:b/>
                <w:color w:val="FFFFFF" w:themeColor="background1"/>
                <w:sz w:val="18"/>
                <w:szCs w:val="18"/>
                <w:lang w:val="hr-HR"/>
              </w:rPr>
              <w:t>BiH</w:t>
            </w:r>
            <w:r w:rsidRPr="008D043F">
              <w:rPr>
                <w:rFonts w:asciiTheme="minorHAnsi" w:hAnsiTheme="minorHAnsi" w:cstheme="minorHAnsi"/>
                <w:b/>
                <w:color w:val="FFFFFF" w:themeColor="background1"/>
                <w:sz w:val="18"/>
                <w:szCs w:val="18"/>
                <w:lang w:val="hr-HR"/>
              </w:rPr>
              <w:t xml:space="preserve"> (PER BiH 2021‒2023)</w:t>
            </w:r>
          </w:p>
        </w:tc>
        <w:tc>
          <w:tcPr>
            <w:tcW w:w="9811" w:type="dxa"/>
            <w:shd w:val="clear" w:color="auto" w:fill="009D73"/>
            <w:vAlign w:val="center"/>
          </w:tcPr>
          <w:p w14:paraId="6203948B"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p>
        </w:tc>
      </w:tr>
      <w:tr w:rsidR="002C0058" w:rsidRPr="008D043F" w14:paraId="4455CCB3" w14:textId="77777777" w:rsidTr="00076544">
        <w:trPr>
          <w:jc w:val="center"/>
        </w:trPr>
        <w:tc>
          <w:tcPr>
            <w:tcW w:w="4076" w:type="dxa"/>
            <w:vAlign w:val="center"/>
          </w:tcPr>
          <w:p w14:paraId="7F1432AE"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Mjera 5.3.1.1. – Razvoj tržišta energije i plina</w:t>
            </w:r>
          </w:p>
        </w:tc>
        <w:tc>
          <w:tcPr>
            <w:tcW w:w="9811" w:type="dxa"/>
            <w:vAlign w:val="center"/>
          </w:tcPr>
          <w:p w14:paraId="44E94701"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 Povećanje energijske efikasnosti u krajnjoj potrošnji u svim sektorima</w:t>
            </w:r>
          </w:p>
        </w:tc>
      </w:tr>
      <w:tr w:rsidR="002C0058" w:rsidRPr="008D043F" w14:paraId="5431F388" w14:textId="77777777" w:rsidTr="00076544">
        <w:trPr>
          <w:jc w:val="center"/>
        </w:trPr>
        <w:tc>
          <w:tcPr>
            <w:tcW w:w="4076" w:type="dxa"/>
            <w:tcBorders>
              <w:bottom w:val="single" w:sz="4" w:space="0" w:color="D0CECE" w:themeColor="background2" w:themeShade="E6"/>
            </w:tcBorders>
            <w:vAlign w:val="center"/>
          </w:tcPr>
          <w:p w14:paraId="2A9AD8FA"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Mjera 5.3.1.2. – Unaprjeđenje energetske efikasnosti i korištenja obnovljivih izvora energije</w:t>
            </w:r>
          </w:p>
        </w:tc>
        <w:tc>
          <w:tcPr>
            <w:tcW w:w="9811" w:type="dxa"/>
            <w:tcBorders>
              <w:bottom w:val="single" w:sz="4" w:space="0" w:color="D0CECE" w:themeColor="background2" w:themeShade="E6"/>
            </w:tcBorders>
            <w:vAlign w:val="center"/>
          </w:tcPr>
          <w:p w14:paraId="1182C285"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xml:space="preserve"> - Povećanje energijske efikasnosti u krajnjoj potrošnji u svim sektorima</w:t>
            </w:r>
          </w:p>
          <w:p w14:paraId="606D17AB" w14:textId="06E1F8A8"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xml:space="preserve">. - </w:t>
            </w:r>
            <w:r w:rsidR="009B43EC" w:rsidRPr="008D043F">
              <w:rPr>
                <w:rFonts w:asciiTheme="minorHAnsi" w:hAnsiTheme="minorHAnsi" w:cstheme="minorHAnsi"/>
                <w:sz w:val="18"/>
                <w:szCs w:val="18"/>
                <w:lang w:val="hr-HR"/>
              </w:rPr>
              <w:t>Povećanje udjela obnovljivih izvora energije uz reformu sistema podsticaja (usmjerenog prema građanskoj energiji)</w:t>
            </w:r>
          </w:p>
        </w:tc>
      </w:tr>
      <w:tr w:rsidR="002C0058" w:rsidRPr="008D043F" w14:paraId="3698F34A" w14:textId="77777777" w:rsidTr="00076544">
        <w:trPr>
          <w:jc w:val="center"/>
        </w:trPr>
        <w:tc>
          <w:tcPr>
            <w:tcW w:w="4076" w:type="dxa"/>
            <w:tcBorders>
              <w:bottom w:val="single" w:sz="4" w:space="0" w:color="D0CECE" w:themeColor="background2" w:themeShade="E6"/>
            </w:tcBorders>
            <w:vAlign w:val="center"/>
          </w:tcPr>
          <w:p w14:paraId="1B587E47"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Mjera 5.3.2.3. – Unaprijediti integralno upravljanje otpadom i sistemom kružne ekonomije</w:t>
            </w:r>
          </w:p>
        </w:tc>
        <w:tc>
          <w:tcPr>
            <w:tcW w:w="9811" w:type="dxa"/>
            <w:tcBorders>
              <w:bottom w:val="single" w:sz="4" w:space="0" w:color="D0CECE" w:themeColor="background2" w:themeShade="E6"/>
            </w:tcBorders>
            <w:vAlign w:val="center"/>
          </w:tcPr>
          <w:p w14:paraId="2CF1236A"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1.</w:t>
            </w:r>
            <w:r w:rsidRPr="008D043F">
              <w:rPr>
                <w:rFonts w:asciiTheme="minorHAnsi" w:hAnsiTheme="minorHAnsi" w:cstheme="minorHAnsi"/>
                <w:sz w:val="18"/>
                <w:szCs w:val="18"/>
                <w:lang w:val="hr-HR"/>
              </w:rPr>
              <w:t xml:space="preserve"> - Unaprijediti pravni i strateški okvir u oblasti upravljanja otpadom s EU principima</w:t>
            </w:r>
          </w:p>
          <w:p w14:paraId="39E86722"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2.</w:t>
            </w:r>
            <w:r w:rsidRPr="008D043F">
              <w:rPr>
                <w:rFonts w:asciiTheme="minorHAnsi" w:hAnsiTheme="minorHAnsi" w:cstheme="minorHAnsi"/>
                <w:sz w:val="18"/>
                <w:szCs w:val="18"/>
                <w:lang w:val="hr-HR"/>
              </w:rPr>
              <w:t xml:space="preserve"> - Unaprijediti sistem evidencija i izvještavanja o otpadu</w:t>
            </w:r>
          </w:p>
          <w:p w14:paraId="23C96416"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4</w:t>
            </w:r>
            <w:r w:rsidRPr="008D043F">
              <w:rPr>
                <w:rFonts w:asciiTheme="minorHAnsi" w:hAnsiTheme="minorHAnsi" w:cstheme="minorHAnsi"/>
                <w:sz w:val="18"/>
                <w:szCs w:val="18"/>
                <w:lang w:val="hr-HR"/>
              </w:rPr>
              <w:t>. - Unaprijediti sistem upravljanja komunalnim otpadom</w:t>
            </w:r>
          </w:p>
          <w:p w14:paraId="00116694"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5</w:t>
            </w:r>
            <w:r w:rsidRPr="008D043F">
              <w:rPr>
                <w:rFonts w:asciiTheme="minorHAnsi" w:hAnsiTheme="minorHAnsi" w:cstheme="minorHAnsi"/>
                <w:sz w:val="18"/>
                <w:szCs w:val="18"/>
                <w:lang w:val="hr-HR"/>
              </w:rPr>
              <w:t>. - Unaprijediti sistem upravljanja posebnim kategorijama otpada</w:t>
            </w:r>
          </w:p>
        </w:tc>
      </w:tr>
      <w:tr w:rsidR="002C0058" w:rsidRPr="008D043F" w14:paraId="5E2E4857" w14:textId="77777777" w:rsidTr="00076544">
        <w:trPr>
          <w:jc w:val="center"/>
        </w:trPr>
        <w:tc>
          <w:tcPr>
            <w:tcW w:w="4076" w:type="dxa"/>
            <w:tcBorders>
              <w:bottom w:val="single" w:sz="4" w:space="0" w:color="D0CECE" w:themeColor="background2" w:themeShade="E6"/>
            </w:tcBorders>
            <w:vAlign w:val="center"/>
          </w:tcPr>
          <w:p w14:paraId="24BA2837"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Mjera 5.3.2.4. – Uspostava ekonomskih instrumenata u oblasti okoliša i EE</w:t>
            </w:r>
          </w:p>
        </w:tc>
        <w:tc>
          <w:tcPr>
            <w:tcW w:w="9811" w:type="dxa"/>
            <w:tcBorders>
              <w:bottom w:val="single" w:sz="4" w:space="0" w:color="D0CECE" w:themeColor="background2" w:themeShade="E6"/>
            </w:tcBorders>
            <w:vAlign w:val="center"/>
          </w:tcPr>
          <w:p w14:paraId="14A58E4A"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3</w:t>
            </w:r>
            <w:r w:rsidRPr="008D043F">
              <w:rPr>
                <w:rFonts w:asciiTheme="minorHAnsi" w:hAnsiTheme="minorHAnsi" w:cstheme="minorHAnsi"/>
                <w:sz w:val="18"/>
                <w:szCs w:val="18"/>
                <w:lang w:val="hr-HR"/>
              </w:rPr>
              <w:t>. - Postići visok nivo kapaciteta i međusobne koordinacije institucija</w:t>
            </w:r>
          </w:p>
          <w:p w14:paraId="2E506B39"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7.</w:t>
            </w:r>
            <w:r w:rsidRPr="008D043F">
              <w:rPr>
                <w:rFonts w:asciiTheme="minorHAnsi" w:hAnsiTheme="minorHAnsi" w:cstheme="minorHAnsi"/>
                <w:sz w:val="18"/>
                <w:szCs w:val="18"/>
                <w:lang w:val="hr-HR"/>
              </w:rPr>
              <w:t xml:space="preserve"> - Osigurati finansijsku održivost sektora okoliša u Federaciji BiH</w:t>
            </w:r>
          </w:p>
        </w:tc>
      </w:tr>
      <w:tr w:rsidR="002C0058" w:rsidRPr="008D043F" w14:paraId="6151FA4F" w14:textId="77777777" w:rsidTr="00076544">
        <w:trPr>
          <w:jc w:val="center"/>
        </w:trPr>
        <w:tc>
          <w:tcPr>
            <w:tcW w:w="4076" w:type="dxa"/>
            <w:shd w:val="clear" w:color="auto" w:fill="009D73"/>
            <w:vAlign w:val="center"/>
          </w:tcPr>
          <w:p w14:paraId="309A1B41"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rategija prilagođavanja klimatskim promjenama i niskoemisijskog razvoja BiH (2020‒2030)</w:t>
            </w:r>
          </w:p>
        </w:tc>
        <w:tc>
          <w:tcPr>
            <w:tcW w:w="9811" w:type="dxa"/>
            <w:shd w:val="clear" w:color="auto" w:fill="009D73"/>
            <w:vAlign w:val="center"/>
          </w:tcPr>
          <w:p w14:paraId="23146ACD"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p>
        </w:tc>
      </w:tr>
      <w:tr w:rsidR="002C0058" w:rsidRPr="008D043F" w14:paraId="3906D288" w14:textId="77777777" w:rsidTr="00076544">
        <w:trPr>
          <w:jc w:val="center"/>
        </w:trPr>
        <w:tc>
          <w:tcPr>
            <w:tcW w:w="4076" w:type="dxa"/>
            <w:vAlign w:val="center"/>
          </w:tcPr>
          <w:p w14:paraId="20FC9F9D"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1. Generiranje i širenje znanja i informacija zasnovanih na činjenicama</w:t>
            </w:r>
          </w:p>
        </w:tc>
        <w:tc>
          <w:tcPr>
            <w:tcW w:w="9811" w:type="dxa"/>
            <w:vAlign w:val="center"/>
          </w:tcPr>
          <w:p w14:paraId="168407A1"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3</w:t>
            </w:r>
            <w:r w:rsidRPr="008D043F">
              <w:rPr>
                <w:rFonts w:asciiTheme="minorHAnsi" w:hAnsiTheme="minorHAnsi" w:cstheme="minorHAnsi"/>
                <w:sz w:val="18"/>
                <w:szCs w:val="18"/>
                <w:lang w:val="hr-HR"/>
              </w:rPr>
              <w:t>. - Smanjen utjecaj Federacije BiH na klimatske promjene smanjenjem emisija stakleničkih plinova i povećanjem ponora ugljika</w:t>
            </w:r>
          </w:p>
          <w:p w14:paraId="62256ACD"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4</w:t>
            </w:r>
            <w:r w:rsidRPr="008D043F">
              <w:rPr>
                <w:rFonts w:asciiTheme="minorHAnsi" w:hAnsiTheme="minorHAnsi" w:cstheme="minorHAnsi"/>
                <w:sz w:val="18"/>
                <w:szCs w:val="18"/>
                <w:lang w:val="hr-HR"/>
              </w:rPr>
              <w:t>. - Jačanje otpornosti na utjecaje klimatskih promjena</w:t>
            </w:r>
          </w:p>
          <w:p w14:paraId="507F26F8"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6.</w:t>
            </w:r>
            <w:r w:rsidRPr="008D043F">
              <w:rPr>
                <w:rFonts w:asciiTheme="minorHAnsi" w:hAnsiTheme="minorHAnsi" w:cstheme="minorHAnsi"/>
                <w:sz w:val="18"/>
                <w:szCs w:val="18"/>
                <w:lang w:val="hr-HR"/>
              </w:rPr>
              <w:t xml:space="preserve"> - Osigurati visok nivo međusektorskog i intersektorskog sinergijskog djelovanja i integracije javnih okolišnih politika</w:t>
            </w:r>
          </w:p>
        </w:tc>
      </w:tr>
      <w:tr w:rsidR="002C0058" w:rsidRPr="008D043F" w14:paraId="39458E66" w14:textId="77777777" w:rsidTr="00076544">
        <w:trPr>
          <w:jc w:val="center"/>
        </w:trPr>
        <w:tc>
          <w:tcPr>
            <w:tcW w:w="4076" w:type="dxa"/>
            <w:tcBorders>
              <w:bottom w:val="single" w:sz="4" w:space="0" w:color="D0CECE" w:themeColor="background2" w:themeShade="E6"/>
            </w:tcBorders>
            <w:vAlign w:val="center"/>
          </w:tcPr>
          <w:p w14:paraId="55C78E76"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2. Efektivni institucionalni i regulatorni okviri</w:t>
            </w:r>
          </w:p>
        </w:tc>
        <w:tc>
          <w:tcPr>
            <w:tcW w:w="9811" w:type="dxa"/>
            <w:tcBorders>
              <w:bottom w:val="single" w:sz="4" w:space="0" w:color="D0CECE" w:themeColor="background2" w:themeShade="E6"/>
            </w:tcBorders>
            <w:vAlign w:val="center"/>
          </w:tcPr>
          <w:p w14:paraId="63B123A6"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xml:space="preserve"> - Smanjenje zagađivanja zraka zagađujićim materijama na nivoe koji su sigurni za ljudsko zdravlje</w:t>
            </w:r>
          </w:p>
          <w:p w14:paraId="1DB18EE5" w14:textId="7D4605C0"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2.</w:t>
            </w:r>
            <w:r w:rsidRPr="008D043F">
              <w:rPr>
                <w:rFonts w:asciiTheme="minorHAnsi" w:hAnsiTheme="minorHAnsi" w:cstheme="minorHAnsi"/>
                <w:sz w:val="18"/>
                <w:szCs w:val="18"/>
                <w:lang w:val="hr-HR"/>
              </w:rPr>
              <w:t xml:space="preserve"> - </w:t>
            </w:r>
            <w:r w:rsidR="00994A0E" w:rsidRPr="008D043F">
              <w:rPr>
                <w:rFonts w:asciiTheme="minorHAnsi" w:hAnsiTheme="minorHAnsi" w:cstheme="minorHAnsi"/>
                <w:sz w:val="18"/>
                <w:szCs w:val="18"/>
                <w:lang w:val="hr-HR"/>
              </w:rPr>
              <w:t>Unaprjeđenje sistema upravljanja kvalitetom zraka koji će biti u funkciji podrške donošenju strateških odluka i informiranju građana o kvalitetu zraka</w:t>
            </w:r>
          </w:p>
          <w:p w14:paraId="3FC396C5"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3.</w:t>
            </w:r>
            <w:r w:rsidRPr="008D043F">
              <w:rPr>
                <w:rFonts w:asciiTheme="minorHAnsi" w:hAnsiTheme="minorHAnsi" w:cstheme="minorHAnsi"/>
                <w:sz w:val="18"/>
                <w:szCs w:val="18"/>
                <w:lang w:val="hr-HR"/>
              </w:rPr>
              <w:t xml:space="preserve"> - Smanjen utjecaj Federacije BiH</w:t>
            </w:r>
            <w:r w:rsidRPr="008D043F" w:rsidDel="0024739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a klimatske promjene smanjenjem emisija stakleničkih plinova i povećanjem ponora ugljika</w:t>
            </w:r>
          </w:p>
          <w:p w14:paraId="4D7BEA84"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 Povećanje energijske efikasnosti u krajnjoj potrošnji u svim sektorima</w:t>
            </w:r>
          </w:p>
          <w:p w14:paraId="25E0B9D3"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 Povećanje udjela obnovljivih izvora energije uz reformu sistema podsticaja</w:t>
            </w:r>
          </w:p>
        </w:tc>
      </w:tr>
      <w:tr w:rsidR="002C0058" w:rsidRPr="008D043F" w14:paraId="6B07826E" w14:textId="77777777" w:rsidTr="00076544">
        <w:trPr>
          <w:jc w:val="center"/>
        </w:trPr>
        <w:tc>
          <w:tcPr>
            <w:tcW w:w="4076" w:type="dxa"/>
            <w:tcBorders>
              <w:bottom w:val="single" w:sz="4" w:space="0" w:color="D0CECE" w:themeColor="background2" w:themeShade="E6"/>
            </w:tcBorders>
            <w:vAlign w:val="center"/>
          </w:tcPr>
          <w:p w14:paraId="3C74A21E"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3. Efektivni pristupi prilagođavanja klimatskim promjenama</w:t>
            </w:r>
          </w:p>
        </w:tc>
        <w:tc>
          <w:tcPr>
            <w:tcW w:w="9811" w:type="dxa"/>
            <w:tcBorders>
              <w:bottom w:val="single" w:sz="4" w:space="0" w:color="D0CECE" w:themeColor="background2" w:themeShade="E6"/>
            </w:tcBorders>
            <w:vAlign w:val="center"/>
          </w:tcPr>
          <w:p w14:paraId="617C222D"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2</w:t>
            </w:r>
            <w:r w:rsidRPr="008D043F">
              <w:rPr>
                <w:rFonts w:asciiTheme="minorHAnsi" w:hAnsiTheme="minorHAnsi" w:cstheme="minorHAnsi"/>
                <w:sz w:val="18"/>
                <w:szCs w:val="18"/>
                <w:lang w:val="hr-HR"/>
              </w:rPr>
              <w:t>. - Osigurati efikasnu provedbu usvojenih propisa i preuzetih međunarodnih obaveza</w:t>
            </w:r>
          </w:p>
          <w:p w14:paraId="72380AE9"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3</w:t>
            </w:r>
            <w:r w:rsidRPr="008D043F">
              <w:rPr>
                <w:rFonts w:asciiTheme="minorHAnsi" w:hAnsiTheme="minorHAnsi" w:cstheme="minorHAnsi"/>
                <w:sz w:val="18"/>
                <w:szCs w:val="18"/>
                <w:lang w:val="hr-HR"/>
              </w:rPr>
              <w:t>. - Postići visok nivo kapaciteta i međusobne koordinacije institucija</w:t>
            </w:r>
          </w:p>
        </w:tc>
      </w:tr>
      <w:tr w:rsidR="002C0058" w:rsidRPr="008D043F" w14:paraId="4BCAD786" w14:textId="77777777" w:rsidTr="00076544">
        <w:trPr>
          <w:jc w:val="center"/>
        </w:trPr>
        <w:tc>
          <w:tcPr>
            <w:tcW w:w="4076" w:type="dxa"/>
            <w:shd w:val="clear" w:color="auto" w:fill="009D73"/>
            <w:vAlign w:val="center"/>
          </w:tcPr>
          <w:p w14:paraId="1A23A47C" w14:textId="1E68BD06"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Utvrđeni doprinos </w:t>
            </w:r>
            <w:r w:rsidR="00D76506" w:rsidRPr="008D043F">
              <w:rPr>
                <w:rFonts w:asciiTheme="minorHAnsi" w:hAnsiTheme="minorHAnsi" w:cstheme="minorHAnsi"/>
                <w:b/>
                <w:color w:val="FFFFFF" w:themeColor="background1"/>
                <w:sz w:val="18"/>
                <w:szCs w:val="18"/>
                <w:lang w:val="hr-HR"/>
              </w:rPr>
              <w:t>BiH</w:t>
            </w:r>
            <w:r w:rsidRPr="008D043F">
              <w:rPr>
                <w:rFonts w:asciiTheme="minorHAnsi" w:hAnsiTheme="minorHAnsi" w:cstheme="minorHAnsi"/>
                <w:b/>
                <w:color w:val="FFFFFF" w:themeColor="background1"/>
                <w:sz w:val="18"/>
                <w:szCs w:val="18"/>
                <w:lang w:val="hr-HR"/>
              </w:rPr>
              <w:t xml:space="preserve"> (NDC 2020‒2030)</w:t>
            </w:r>
          </w:p>
        </w:tc>
        <w:tc>
          <w:tcPr>
            <w:tcW w:w="9811" w:type="dxa"/>
            <w:shd w:val="clear" w:color="auto" w:fill="009D73"/>
            <w:vAlign w:val="center"/>
          </w:tcPr>
          <w:p w14:paraId="6469D986"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p>
        </w:tc>
      </w:tr>
      <w:tr w:rsidR="002C0058" w:rsidRPr="008D043F" w14:paraId="21EC07B4" w14:textId="77777777" w:rsidTr="00076544">
        <w:trPr>
          <w:jc w:val="center"/>
        </w:trPr>
        <w:tc>
          <w:tcPr>
            <w:tcW w:w="4076" w:type="dxa"/>
            <w:vAlign w:val="center"/>
          </w:tcPr>
          <w:p w14:paraId="3FBB1475"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 Ublažavanje klimatskih promjena/smanjenje emisija stakleničkih plinova</w:t>
            </w:r>
          </w:p>
        </w:tc>
        <w:tc>
          <w:tcPr>
            <w:tcW w:w="9811" w:type="dxa"/>
            <w:vAlign w:val="center"/>
          </w:tcPr>
          <w:p w14:paraId="070CB21C"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4.</w:t>
            </w:r>
            <w:r w:rsidRPr="008D043F">
              <w:rPr>
                <w:rFonts w:asciiTheme="minorHAnsi" w:hAnsiTheme="minorHAnsi" w:cstheme="minorHAnsi"/>
                <w:sz w:val="18"/>
                <w:szCs w:val="18"/>
                <w:lang w:val="hr-HR"/>
              </w:rPr>
              <w:t xml:space="preserve"> - Unaprijediti sistem upravljanja komunalnim otpadom</w:t>
            </w:r>
          </w:p>
          <w:p w14:paraId="0D199B57"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xml:space="preserve"> - Smanjene zagađivanja zraka zagađujićim materijama na nivoe koji su sigurni za ljudsko zdravlje</w:t>
            </w:r>
          </w:p>
          <w:p w14:paraId="2A6910CE"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4.</w:t>
            </w:r>
            <w:r w:rsidRPr="008D043F">
              <w:rPr>
                <w:rFonts w:asciiTheme="minorHAnsi" w:hAnsiTheme="minorHAnsi" w:cstheme="minorHAnsi"/>
                <w:sz w:val="18"/>
                <w:szCs w:val="18"/>
                <w:lang w:val="hr-HR"/>
              </w:rPr>
              <w:t xml:space="preserve"> - Jačanje otpornosti na utjecaje klimatskih promjena</w:t>
            </w:r>
          </w:p>
          <w:p w14:paraId="1BB66B28"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 Povećanje energijske efikasnosti u krajnjoj potrošnji u svim sektorima</w:t>
            </w:r>
          </w:p>
          <w:p w14:paraId="40399979"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 Povećanje udjela obnovljivih izvora energije uz reformu sistema podsticaja</w:t>
            </w:r>
          </w:p>
          <w:p w14:paraId="7CC19CC8"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2. -</w:t>
            </w:r>
            <w:r w:rsidRPr="008D043F">
              <w:rPr>
                <w:rFonts w:asciiTheme="minorHAnsi" w:hAnsiTheme="minorHAnsi" w:cstheme="minorHAnsi"/>
                <w:sz w:val="18"/>
                <w:szCs w:val="18"/>
                <w:lang w:val="hr-HR"/>
              </w:rPr>
              <w:t xml:space="preserve"> Uspostaviti održiv sistem upravljanja hemikalijama i implementacije propisa iz pravne stečevine EU u oblasti hemijske sigurnosti</w:t>
            </w:r>
          </w:p>
          <w:p w14:paraId="2AA89F17"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1</w:t>
            </w:r>
            <w:r w:rsidRPr="008D043F">
              <w:rPr>
                <w:rFonts w:asciiTheme="minorHAnsi" w:hAnsiTheme="minorHAnsi" w:cstheme="minorHAnsi"/>
                <w:sz w:val="18"/>
                <w:szCs w:val="18"/>
                <w:lang w:val="hr-HR"/>
              </w:rPr>
              <w:t>. - Uspostaviti efikasan zakonski, strateški i institucionalni okvir za održivo upravljanje šumama i šumskim resursima u Federaciji BiH,  adekvatno vrednovanje šumskih resursa, kao i integraciju rodno osjetljive problematike klimatskih promjena.</w:t>
            </w:r>
          </w:p>
        </w:tc>
      </w:tr>
      <w:tr w:rsidR="002C0058" w:rsidRPr="008D043F" w14:paraId="64989390" w14:textId="77777777" w:rsidTr="00076544">
        <w:trPr>
          <w:jc w:val="center"/>
        </w:trPr>
        <w:tc>
          <w:tcPr>
            <w:tcW w:w="4076" w:type="dxa"/>
            <w:vAlign w:val="center"/>
          </w:tcPr>
          <w:p w14:paraId="76F04FC4"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4. Prilagođavanje klimatskim promjenama</w:t>
            </w:r>
          </w:p>
        </w:tc>
        <w:tc>
          <w:tcPr>
            <w:tcW w:w="9811" w:type="dxa"/>
            <w:vAlign w:val="center"/>
          </w:tcPr>
          <w:p w14:paraId="7C310810"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bCs/>
                <w:sz w:val="18"/>
                <w:szCs w:val="18"/>
                <w:lang w:val="hr-HR"/>
              </w:rPr>
              <w:t>Prioritet 4.1.</w:t>
            </w:r>
            <w:r w:rsidRPr="008D043F">
              <w:rPr>
                <w:rFonts w:asciiTheme="minorHAnsi" w:hAnsiTheme="minorHAnsi" w:cstheme="minorHAnsi"/>
                <w:sz w:val="18"/>
                <w:szCs w:val="18"/>
                <w:lang w:val="hr-HR"/>
              </w:rPr>
              <w:t xml:space="preserve"> - Smanjenje zagađivanja zraka zagađujićim materijama na nivoe koji su sigurni za ljudsko zdravlje</w:t>
            </w:r>
          </w:p>
          <w:p w14:paraId="000F4361"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bCs/>
                <w:sz w:val="18"/>
                <w:szCs w:val="18"/>
                <w:lang w:val="hr-HR"/>
              </w:rPr>
              <w:t>Prioritet 4.4.</w:t>
            </w:r>
            <w:r w:rsidRPr="008D043F">
              <w:rPr>
                <w:rFonts w:asciiTheme="minorHAnsi" w:hAnsiTheme="minorHAnsi" w:cstheme="minorHAnsi"/>
                <w:sz w:val="18"/>
                <w:szCs w:val="18"/>
                <w:lang w:val="hr-HR"/>
              </w:rPr>
              <w:t xml:space="preserve"> - Jačanje otpornosti na utjecaje klimatskih promjena</w:t>
            </w:r>
          </w:p>
        </w:tc>
      </w:tr>
      <w:bookmarkEnd w:id="210"/>
    </w:tbl>
    <w:p w14:paraId="4C61E569" w14:textId="77777777" w:rsidR="002C0058" w:rsidRPr="008D043F" w:rsidRDefault="002C0058" w:rsidP="0068355A">
      <w:pPr>
        <w:spacing w:line="276" w:lineRule="auto"/>
        <w:jc w:val="both"/>
        <w:rPr>
          <w:rFonts w:asciiTheme="minorHAnsi" w:hAnsiTheme="minorHAnsi" w:cstheme="minorHAnsi"/>
          <w:lang w:val="hr-HR"/>
        </w:rPr>
      </w:pPr>
    </w:p>
    <w:p w14:paraId="62AADC69" w14:textId="77777777" w:rsidR="008939B5" w:rsidRPr="008D043F" w:rsidRDefault="008939B5" w:rsidP="0068355A">
      <w:pPr>
        <w:spacing w:line="276" w:lineRule="auto"/>
        <w:jc w:val="both"/>
        <w:rPr>
          <w:rFonts w:asciiTheme="minorHAnsi" w:hAnsiTheme="minorHAnsi" w:cstheme="minorHAnsi"/>
          <w:b/>
          <w:i/>
          <w:lang w:val="hr-HR"/>
        </w:rPr>
        <w:sectPr w:rsidR="008939B5" w:rsidRPr="008D043F" w:rsidSect="002C0058">
          <w:pgSz w:w="16838" w:h="11906" w:orient="landscape"/>
          <w:pgMar w:top="1440" w:right="1440" w:bottom="1440" w:left="1440" w:header="708" w:footer="708" w:gutter="0"/>
          <w:cols w:space="708"/>
          <w:docGrid w:linePitch="360"/>
        </w:sectPr>
      </w:pPr>
    </w:p>
    <w:p w14:paraId="4FD69E3B" w14:textId="77777777" w:rsidR="002C0058" w:rsidRPr="008D043F" w:rsidRDefault="002C0058" w:rsidP="0068355A">
      <w:pPr>
        <w:pStyle w:val="Head1"/>
        <w:spacing w:after="240" w:line="276" w:lineRule="auto"/>
        <w:rPr>
          <w:rFonts w:asciiTheme="minorHAnsi" w:hAnsiTheme="minorHAnsi" w:cstheme="minorHAnsi"/>
          <w:lang w:val="hr-HR"/>
        </w:rPr>
      </w:pPr>
      <w:bookmarkStart w:id="211" w:name="_Toc104460935"/>
      <w:r w:rsidRPr="008D043F">
        <w:rPr>
          <w:rFonts w:asciiTheme="minorHAnsi" w:hAnsiTheme="minorHAnsi" w:cstheme="minorHAnsi"/>
          <w:lang w:val="hr-HR"/>
        </w:rPr>
        <w:lastRenderedPageBreak/>
        <w:t>OKVIR ZA IMPLEMENTACIJU, MONITORING, IZVJEŠTAVANJE I EVALUACIJU STRATEGIJE</w:t>
      </w:r>
      <w:bookmarkEnd w:id="211"/>
      <w:r w:rsidRPr="008D043F">
        <w:rPr>
          <w:rFonts w:asciiTheme="minorHAnsi" w:hAnsiTheme="minorHAnsi" w:cstheme="minorHAnsi"/>
          <w:lang w:val="hr-HR"/>
        </w:rPr>
        <w:t xml:space="preserve"> </w:t>
      </w:r>
    </w:p>
    <w:p w14:paraId="77812176" w14:textId="10C34FCC" w:rsidR="002C0058" w:rsidRPr="008D043F" w:rsidRDefault="002C0058"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vom dijelu opisan je Okvir za implementaciju, monitoring, izvještavanje i evaluaciju </w:t>
      </w:r>
      <w:r w:rsidR="00445C87" w:rsidRPr="008D043F">
        <w:rPr>
          <w:rFonts w:asciiTheme="minorHAnsi" w:hAnsiTheme="minorHAnsi" w:cstheme="minorHAnsi"/>
          <w:sz w:val="22"/>
          <w:szCs w:val="22"/>
          <w:lang w:val="hr-HR"/>
        </w:rPr>
        <w:t>Federalne s</w:t>
      </w:r>
      <w:r w:rsidRPr="008D043F">
        <w:rPr>
          <w:rFonts w:asciiTheme="minorHAnsi" w:hAnsiTheme="minorHAnsi" w:cstheme="minorHAnsi"/>
          <w:sz w:val="22"/>
          <w:szCs w:val="22"/>
          <w:lang w:val="hr-HR"/>
        </w:rPr>
        <w:t>trategije zaštite okol</w:t>
      </w:r>
      <w:r w:rsidR="00445C87" w:rsidRPr="008D043F">
        <w:rPr>
          <w:rFonts w:asciiTheme="minorHAnsi" w:hAnsiTheme="minorHAnsi" w:cstheme="minorHAnsi"/>
          <w:sz w:val="22"/>
          <w:szCs w:val="22"/>
          <w:lang w:val="hr-HR"/>
        </w:rPr>
        <w:t>iša</w:t>
      </w:r>
      <w:r w:rsidRPr="008D043F">
        <w:rPr>
          <w:rFonts w:asciiTheme="minorHAnsi" w:hAnsiTheme="minorHAnsi" w:cstheme="minorHAnsi"/>
          <w:sz w:val="22"/>
          <w:szCs w:val="22"/>
          <w:lang w:val="hr-HR"/>
        </w:rPr>
        <w:t xml:space="preserve"> 2022‒2032, koji obuhvata instrumente i procese za praćenje i evaluaciju planiranih programa (mjera). </w:t>
      </w:r>
    </w:p>
    <w:p w14:paraId="2FED9884" w14:textId="77777777" w:rsidR="002C0058" w:rsidRPr="008D043F" w:rsidRDefault="002C0058"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 za implementaciju, monitoring, izvještavanje i evaluaciju implementacije Strategije u Federaciji BiH</w:t>
      </w:r>
      <w:r w:rsidRPr="008D043F" w:rsidDel="00247393">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eba biti zasnovan na sljedećim načelima: </w:t>
      </w:r>
    </w:p>
    <w:p w14:paraId="4900C21D" w14:textId="77777777"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sklađen pristup planiranju, praćenju, i izvještavanju svim nivoima vlasti u Federaciji BiH;</w:t>
      </w:r>
    </w:p>
    <w:p w14:paraId="3D23BB49" w14:textId="77777777"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rodna ravnopravnost i jednake mogućnosti za sve građane;</w:t>
      </w:r>
    </w:p>
    <w:p w14:paraId="1ED4B6D0" w14:textId="77777777"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horizontalna i vertikalna koordinacija među svim nivoima vlasti; </w:t>
      </w:r>
    </w:p>
    <w:p w14:paraId="6176147D" w14:textId="77777777"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omplementarnost;</w:t>
      </w:r>
    </w:p>
    <w:p w14:paraId="09FCF1D4" w14:textId="77777777"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artnerstvo, saradnja, javnost i transparentnost;</w:t>
      </w:r>
    </w:p>
    <w:p w14:paraId="47D61381" w14:textId="77777777" w:rsidR="002C0058" w:rsidRPr="008D043F" w:rsidRDefault="002C0058" w:rsidP="00542E43">
      <w:pPr>
        <w:numPr>
          <w:ilvl w:val="0"/>
          <w:numId w:val="9"/>
        </w:numPr>
        <w:spacing w:before="240" w:after="240" w:line="480"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dgovornost, efektivnost i efikasnost institucija na svim nivoima vlasti u Federaciji BiH.</w:t>
      </w:r>
    </w:p>
    <w:p w14:paraId="7AB70C42" w14:textId="77777777" w:rsidR="002C0058" w:rsidRPr="008D043F" w:rsidRDefault="002C0058" w:rsidP="0068355A">
      <w:p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 za implementaciju, monitoring, izvještavanje i evaluaciju Strategije će uključiti dionike na dva različita nivoa: </w:t>
      </w:r>
    </w:p>
    <w:p w14:paraId="5B5E3C5B" w14:textId="77777777" w:rsidR="002C0058" w:rsidRPr="008D043F" w:rsidRDefault="002C0058" w:rsidP="0068355A">
      <w:pPr>
        <w:numPr>
          <w:ilvl w:val="0"/>
          <w:numId w:val="242"/>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osioci sprovođenja mjera, prema Aneksu 1;</w:t>
      </w:r>
    </w:p>
    <w:p w14:paraId="493E5CFA" w14:textId="77777777" w:rsidR="002C0058" w:rsidRPr="008D043F" w:rsidRDefault="002C0058" w:rsidP="0068355A">
      <w:pPr>
        <w:numPr>
          <w:ilvl w:val="0"/>
          <w:numId w:val="242"/>
        </w:numPr>
        <w:spacing w:before="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stitucije odgovorne za koordinaciju sprovođenja mjera, prema Aneksu 1.</w:t>
      </w:r>
    </w:p>
    <w:p w14:paraId="7881CE90" w14:textId="78FAC13D" w:rsidR="002C0058" w:rsidRPr="008D043F" w:rsidRDefault="002C0058"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ije faktičke realizacije mjera, treba pripremiti trogodišnje i godišnje planove rada u Federaciji BiH</w:t>
      </w:r>
      <w:r w:rsidRPr="008D043F">
        <w:rPr>
          <w:rFonts w:asciiTheme="minorHAnsi" w:hAnsiTheme="minorHAnsi" w:cstheme="minorHAnsi"/>
          <w:i/>
          <w:sz w:val="22"/>
          <w:szCs w:val="22"/>
          <w:lang w:val="hr-HR"/>
        </w:rPr>
        <w:t xml:space="preserve">. </w:t>
      </w:r>
      <w:r w:rsidRPr="008D043F">
        <w:rPr>
          <w:rFonts w:asciiTheme="minorHAnsi" w:hAnsiTheme="minorHAnsi" w:cstheme="minorHAnsi"/>
          <w:b/>
          <w:sz w:val="22"/>
          <w:szCs w:val="22"/>
          <w:lang w:val="hr-HR"/>
        </w:rPr>
        <w:t>Uredbom o trogodišnjem i godišnjem planiranju rada, monitoringu i izvještavanju u Federaciji BiH</w:t>
      </w:r>
      <w:r w:rsidRPr="008D043F">
        <w:rPr>
          <w:rFonts w:asciiTheme="minorHAnsi" w:hAnsiTheme="minorHAnsi" w:cstheme="minorHAnsi"/>
          <w:sz w:val="22"/>
          <w:szCs w:val="22"/>
          <w:lang w:val="hr-HR"/>
        </w:rPr>
        <w:t xml:space="preserve"> (Sl</w:t>
      </w:r>
      <w:r w:rsidR="00E7711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ovine Federacije BiH, br</w:t>
      </w:r>
      <w:r w:rsidR="00E7711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74/19</w:t>
      </w:r>
      <w:r w:rsidR="00DC5130" w:rsidRPr="008D043F">
        <w:rPr>
          <w:rFonts w:asciiTheme="minorHAnsi" w:hAnsiTheme="minorHAnsi" w:cstheme="minorHAnsi"/>
          <w:sz w:val="22"/>
          <w:szCs w:val="22"/>
          <w:lang w:val="hr-HR"/>
        </w:rPr>
        <w:t xml:space="preserve"> i 2/21</w:t>
      </w:r>
      <w:r w:rsidRPr="008D043F">
        <w:rPr>
          <w:rFonts w:asciiTheme="minorHAnsi" w:hAnsiTheme="minorHAnsi" w:cstheme="minorHAnsi"/>
          <w:sz w:val="22"/>
          <w:szCs w:val="22"/>
          <w:lang w:val="hr-HR"/>
        </w:rPr>
        <w:t>) uređeno je trogodišnje i godišnje planiranje rada, način izrade implementacijskih dokumenata, načela planiranja, monitoringa i izvještavanja, struktura implementacijskih dokumenata, proces planiranja, monitoring i izvještavanje i druga pitanja od značaja za planiranje, monitoring i izvještavanje u Federaciji. Kako je definirano u pravilniku, relevantne mjere iz strateških dokumenata će zajedno s pokazateljima, polaznim i ciljnim vrijednostima biti prenesene u implementacijske dokumente (trogodišnji i godišnji planovi rada). Trogodišnji i godišnji plan rada izrađuju se u formatu utvrđenom u Uredbi o trogodišnjem i godišnjem planiranju rada, monitoringu i izvještavanju u Federaciji BiH. Isto tako, sve relevantne procedure vezane za izradu trogodišnjih i godišnjih planova rada u Federaciji BiH</w:t>
      </w:r>
      <w:r w:rsidRPr="008D043F" w:rsidDel="00247393">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vijaju se u skladu s navedenom uredbom (usvajanje, rokovi za dostavljanje i sl.). </w:t>
      </w:r>
    </w:p>
    <w:p w14:paraId="26DE7229" w14:textId="77777777" w:rsidR="002C0058" w:rsidRPr="008D043F" w:rsidRDefault="002C0058" w:rsidP="0068355A">
      <w:pPr>
        <w:pStyle w:val="Head2"/>
        <w:spacing w:line="276" w:lineRule="auto"/>
        <w:ind w:hanging="792"/>
        <w:rPr>
          <w:rFonts w:asciiTheme="minorHAnsi" w:hAnsiTheme="minorHAnsi"/>
          <w:lang w:val="hr-HR"/>
        </w:rPr>
      </w:pPr>
      <w:bookmarkStart w:id="212" w:name="_Toc104460936"/>
      <w:r w:rsidRPr="008D043F">
        <w:rPr>
          <w:rFonts w:asciiTheme="minorHAnsi" w:hAnsiTheme="minorHAnsi"/>
          <w:lang w:val="hr-HR"/>
        </w:rPr>
        <w:t>Praćenje i izvještavanje</w:t>
      </w:r>
      <w:bookmarkEnd w:id="212"/>
      <w:r w:rsidRPr="008D043F">
        <w:rPr>
          <w:rFonts w:asciiTheme="minorHAnsi" w:hAnsiTheme="minorHAnsi"/>
          <w:lang w:val="hr-HR"/>
        </w:rPr>
        <w:t xml:space="preserve"> </w:t>
      </w:r>
    </w:p>
    <w:p w14:paraId="4C47ED78" w14:textId="77777777" w:rsidR="00542E43" w:rsidRPr="00542E43" w:rsidRDefault="007625A2" w:rsidP="00542E43">
      <w:pPr>
        <w:suppressAutoHyphens/>
        <w:autoSpaceDN w:val="0"/>
        <w:spacing w:after="240" w:line="276" w:lineRule="auto"/>
        <w:jc w:val="both"/>
        <w:textAlignment w:val="baseline"/>
        <w:rPr>
          <w:rFonts w:asciiTheme="minorHAnsi" w:eastAsia="Calibri" w:hAnsiTheme="minorHAnsi" w:cstheme="minorHAnsi"/>
          <w:sz w:val="22"/>
          <w:szCs w:val="22"/>
          <w:lang w:val="en-GB" w:eastAsia="en-US"/>
        </w:rPr>
      </w:pPr>
      <w:r w:rsidRPr="008D043F">
        <w:rPr>
          <w:rFonts w:asciiTheme="minorHAnsi" w:eastAsia="Calibri" w:hAnsiTheme="minorHAnsi" w:cstheme="minorHAnsi"/>
          <w:sz w:val="22"/>
          <w:szCs w:val="22"/>
          <w:lang w:val="en-GB" w:eastAsia="en-US"/>
        </w:rPr>
        <w:t xml:space="preserve"> </w:t>
      </w:r>
      <w:r w:rsidR="00542E43" w:rsidRPr="00542E43">
        <w:rPr>
          <w:rFonts w:asciiTheme="minorHAnsi" w:eastAsia="Calibri" w:hAnsiTheme="minorHAnsi" w:cstheme="minorHAnsi"/>
          <w:sz w:val="22"/>
          <w:szCs w:val="22"/>
          <w:lang w:val="en-GB" w:eastAsia="en-US"/>
        </w:rPr>
        <w:t>U skladu sa Uredbom o trogodišnjem i godišnjem planiranju rada, monitoringu i izvještavanju u Federaciji BiH (“Sl. novine Federacije BiH”, broj 74/19; član 16, stav 2), propisuje da izvještaj o implementaciji sektorske strategije izrađuje federalni organ uprave, odnosno kantonalni organ uprave, u skladu sa odredbama člana 7. tačka g) i člana 9. tačka f) Zakona o razvojno planiranju i upravljanju razvojem (“Sl. novine Federacije BiH”, broj 32/17), do kraja juna svake godine za prethodnu godinu.</w:t>
      </w:r>
    </w:p>
    <w:p w14:paraId="7E6DF686" w14:textId="77777777" w:rsidR="00542E43" w:rsidRPr="00542E43" w:rsidRDefault="00542E43" w:rsidP="00542E43">
      <w:pPr>
        <w:suppressAutoHyphens/>
        <w:autoSpaceDN w:val="0"/>
        <w:spacing w:after="240" w:line="276" w:lineRule="auto"/>
        <w:jc w:val="both"/>
        <w:textAlignment w:val="baseline"/>
        <w:rPr>
          <w:rFonts w:asciiTheme="minorHAnsi" w:eastAsia="Calibri" w:hAnsiTheme="minorHAnsi" w:cstheme="minorHAnsi"/>
          <w:sz w:val="22"/>
          <w:szCs w:val="22"/>
          <w:lang w:val="en-GB" w:eastAsia="en-US"/>
        </w:rPr>
      </w:pPr>
      <w:r w:rsidRPr="00542E43">
        <w:rPr>
          <w:rFonts w:asciiTheme="minorHAnsi" w:eastAsia="Calibri" w:hAnsiTheme="minorHAnsi" w:cstheme="minorHAnsi"/>
          <w:sz w:val="22"/>
          <w:szCs w:val="22"/>
          <w:lang w:val="en-GB" w:eastAsia="en-US"/>
        </w:rPr>
        <w:lastRenderedPageBreak/>
        <w:t>Prema tome, federalna ministarstva nisu u obavezi izrađivati izvještaje o razvoju, ali su u obavezi izrade izvještaja o implementaciji sektorske strategije, odnosno predmetne Federalne strategije zaštite okoliša.</w:t>
      </w:r>
    </w:p>
    <w:p w14:paraId="567449BB" w14:textId="5B975C07" w:rsidR="007625A2" w:rsidRPr="008D043F" w:rsidRDefault="00542E43" w:rsidP="00542E43">
      <w:pPr>
        <w:suppressAutoHyphens/>
        <w:autoSpaceDN w:val="0"/>
        <w:spacing w:after="240" w:line="276" w:lineRule="auto"/>
        <w:jc w:val="both"/>
        <w:textAlignment w:val="baseline"/>
        <w:rPr>
          <w:rFonts w:asciiTheme="minorHAnsi" w:eastAsia="Calibri" w:hAnsiTheme="minorHAnsi" w:cstheme="minorHAnsi"/>
          <w:sz w:val="22"/>
          <w:szCs w:val="22"/>
          <w:lang w:val="en-GB" w:eastAsia="en-US"/>
        </w:rPr>
      </w:pPr>
      <w:r w:rsidRPr="00542E43">
        <w:rPr>
          <w:rFonts w:asciiTheme="minorHAnsi" w:eastAsia="Calibri" w:hAnsiTheme="minorHAnsi" w:cstheme="minorHAnsi"/>
          <w:sz w:val="22"/>
          <w:szCs w:val="22"/>
          <w:lang w:val="en-GB" w:eastAsia="en-US"/>
        </w:rPr>
        <w:t>Članom 12. Uredbe o evaluaciji strateških dokumenata u Federaciji BiH (Sl. novine Federacije BiH, br. 74/19) propisana je obaveza izrade ex-ante (prethodne) evaluacije za sve strateške dokumente Federacije. Prema članu 12. stav (4) ove Uredbe, federalna ministartsva, odnosno kantonalna ministarstva pripremaju i koordiniraju ex-ante evaluaciju za sektorske strategije. U skladu sa postojećim odredbama Uredbe, izrađena je ex-ante evaluacija Federalne strategije zaštite okoliša 2023. – 2032., istovremeno uzimajući u obzir Priručnik o evaluaciji strateških dokumenata koji ima za cilj da pomogne rukovoditeljima i praktičarima javnog sektora da razumiju svrhu i proces provedbe evaluacije, regulatorne i metodološke zahtjeve, uloge i odgovornosti različitih aktera, ključne procesne korake, evaluacijska pitanja, minimalnu strukturu sadržaja evalucijskog plana i izvještaja o evaluaciji, alate i praktične primjere za provođenje učinkovitih evaluacija. U skladu s navedenim zakonskim odredbama i smjernicama Priručnika, izvršena je evaluacija.</w:t>
      </w:r>
    </w:p>
    <w:tbl>
      <w:tblPr>
        <w:tblStyle w:val="GridTable4-Accent6117"/>
        <w:tblpPr w:leftFromText="180" w:rightFromText="180" w:vertAnchor="text" w:horzAnchor="margin" w:tblpXSpec="center" w:tblpY="307"/>
        <w:tblW w:w="4865" w:type="pct"/>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912"/>
        <w:gridCol w:w="1825"/>
        <w:gridCol w:w="1128"/>
        <w:gridCol w:w="2133"/>
        <w:gridCol w:w="998"/>
        <w:gridCol w:w="1996"/>
      </w:tblGrid>
      <w:tr w:rsidR="002C0058" w:rsidRPr="008D043F" w14:paraId="7C0BA780" w14:textId="77777777" w:rsidTr="00076544">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408" w:type="pct"/>
            <w:shd w:val="clear" w:color="auto" w:fill="009D73"/>
            <w:vAlign w:val="center"/>
            <w:hideMark/>
          </w:tcPr>
          <w:p w14:paraId="0BA6B33C" w14:textId="77777777" w:rsidR="002C0058" w:rsidRPr="008D043F" w:rsidRDefault="002C0058" w:rsidP="0068355A">
            <w:pPr>
              <w:spacing w:line="276" w:lineRule="auto"/>
              <w:jc w:val="center"/>
              <w:rPr>
                <w:rFonts w:asciiTheme="minorHAnsi" w:hAnsiTheme="minorHAnsi" w:cstheme="minorHAnsi"/>
                <w:color w:val="FFFFFF"/>
                <w:sz w:val="18"/>
                <w:szCs w:val="18"/>
                <w:lang w:val="hr-HR"/>
              </w:rPr>
            </w:pPr>
            <w:r w:rsidRPr="008D043F">
              <w:rPr>
                <w:rFonts w:asciiTheme="minorHAnsi" w:hAnsiTheme="minorHAnsi" w:cstheme="minorHAnsi"/>
                <w:color w:val="FFFFFF"/>
                <w:sz w:val="18"/>
                <w:szCs w:val="18"/>
                <w:lang w:val="hr-HR"/>
              </w:rPr>
              <w:t>Vrsta izvještaja</w:t>
            </w:r>
          </w:p>
        </w:tc>
        <w:tc>
          <w:tcPr>
            <w:tcW w:w="1035" w:type="pct"/>
            <w:shd w:val="clear" w:color="auto" w:fill="009D73"/>
            <w:vAlign w:val="center"/>
            <w:hideMark/>
          </w:tcPr>
          <w:p w14:paraId="1536CEC1" w14:textId="77777777" w:rsidR="002C0058" w:rsidRPr="008D043F" w:rsidRDefault="002C0058"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sidRPr="008D043F">
              <w:rPr>
                <w:rFonts w:asciiTheme="minorHAnsi" w:hAnsiTheme="minorHAnsi" w:cstheme="minorHAnsi"/>
                <w:color w:val="FFFFFF"/>
                <w:sz w:val="18"/>
                <w:szCs w:val="18"/>
                <w:lang w:val="hr-HR"/>
              </w:rPr>
              <w:t>Sadržaj</w:t>
            </w:r>
          </w:p>
        </w:tc>
        <w:tc>
          <w:tcPr>
            <w:tcW w:w="643" w:type="pct"/>
            <w:shd w:val="clear" w:color="auto" w:fill="009D73"/>
            <w:vAlign w:val="center"/>
            <w:hideMark/>
          </w:tcPr>
          <w:p w14:paraId="72A6804D" w14:textId="77777777" w:rsidR="002C0058" w:rsidRPr="008D043F" w:rsidRDefault="002C0058"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sidRPr="008D043F">
              <w:rPr>
                <w:rFonts w:asciiTheme="minorHAnsi" w:hAnsiTheme="minorHAnsi" w:cstheme="minorHAnsi"/>
                <w:color w:val="FFFFFF"/>
                <w:sz w:val="18"/>
                <w:szCs w:val="18"/>
                <w:lang w:val="hr-HR"/>
              </w:rPr>
              <w:t xml:space="preserve">Ko dostavlja informacije </w:t>
            </w:r>
          </w:p>
        </w:tc>
        <w:tc>
          <w:tcPr>
            <w:tcW w:w="1210" w:type="pct"/>
            <w:shd w:val="clear" w:color="auto" w:fill="009D73"/>
            <w:vAlign w:val="center"/>
            <w:hideMark/>
          </w:tcPr>
          <w:p w14:paraId="78950108" w14:textId="77777777" w:rsidR="002C0058" w:rsidRPr="008D043F" w:rsidRDefault="002C0058"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sidRPr="008D043F">
              <w:rPr>
                <w:rFonts w:asciiTheme="minorHAnsi" w:hAnsiTheme="minorHAnsi" w:cstheme="minorHAnsi"/>
                <w:sz w:val="18"/>
                <w:szCs w:val="18"/>
                <w:lang w:val="hr-HR"/>
              </w:rPr>
              <w:t>Ko će izrađivati</w:t>
            </w:r>
          </w:p>
        </w:tc>
        <w:tc>
          <w:tcPr>
            <w:tcW w:w="563" w:type="pct"/>
            <w:shd w:val="clear" w:color="auto" w:fill="009D73"/>
            <w:vAlign w:val="center"/>
            <w:hideMark/>
          </w:tcPr>
          <w:p w14:paraId="075581E0" w14:textId="77777777" w:rsidR="002C0058" w:rsidRPr="008D043F" w:rsidRDefault="002C0058"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sidRPr="008D043F">
              <w:rPr>
                <w:rFonts w:asciiTheme="minorHAnsi" w:hAnsiTheme="minorHAnsi" w:cstheme="minorHAnsi"/>
                <w:color w:val="FFFFFF"/>
                <w:sz w:val="18"/>
                <w:szCs w:val="18"/>
                <w:lang w:val="hr-HR"/>
              </w:rPr>
              <w:t>Učestalost</w:t>
            </w:r>
          </w:p>
        </w:tc>
        <w:tc>
          <w:tcPr>
            <w:tcW w:w="1141" w:type="pct"/>
            <w:shd w:val="clear" w:color="auto" w:fill="009D73"/>
            <w:vAlign w:val="center"/>
            <w:hideMark/>
          </w:tcPr>
          <w:p w14:paraId="76642C7D" w14:textId="77777777" w:rsidR="002C0058" w:rsidRPr="008D043F" w:rsidRDefault="002C0058"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sidRPr="008D043F">
              <w:rPr>
                <w:rFonts w:asciiTheme="minorHAnsi" w:hAnsiTheme="minorHAnsi" w:cstheme="minorHAnsi"/>
                <w:color w:val="FFFFFF"/>
                <w:sz w:val="18"/>
                <w:szCs w:val="18"/>
                <w:lang w:val="hr-HR"/>
              </w:rPr>
              <w:t>Svrha</w:t>
            </w:r>
          </w:p>
        </w:tc>
      </w:tr>
      <w:tr w:rsidR="002C0058" w:rsidRPr="008D043F" w14:paraId="70D7E6C9" w14:textId="77777777" w:rsidTr="00076544">
        <w:trPr>
          <w:cnfStyle w:val="000000100000" w:firstRow="0" w:lastRow="0" w:firstColumn="0" w:lastColumn="0" w:oddVBand="0" w:evenVBand="0" w:oddHBand="1" w:evenHBand="0" w:firstRowFirstColumn="0" w:firstRowLastColumn="0" w:lastRowFirstColumn="0" w:lastRowLastColumn="0"/>
          <w:trHeight w:val="1450"/>
        </w:trPr>
        <w:tc>
          <w:tcPr>
            <w:cnfStyle w:val="001000000000" w:firstRow="0" w:lastRow="0" w:firstColumn="1" w:lastColumn="0" w:oddVBand="0" w:evenVBand="0" w:oddHBand="0" w:evenHBand="0" w:firstRowFirstColumn="0" w:firstRowLastColumn="0" w:lastRowFirstColumn="0" w:lastRowLastColumn="0"/>
            <w:tcW w:w="408" w:type="pct"/>
            <w:shd w:val="clear" w:color="auto" w:fill="FFFFFF" w:themeFill="background1"/>
            <w:hideMark/>
          </w:tcPr>
          <w:p w14:paraId="6625CF83"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odišnji izvještaji o radu</w:t>
            </w:r>
          </w:p>
        </w:tc>
        <w:tc>
          <w:tcPr>
            <w:tcW w:w="1035" w:type="pct"/>
            <w:shd w:val="clear" w:color="auto" w:fill="FFFFFF" w:themeFill="background1"/>
            <w:hideMark/>
          </w:tcPr>
          <w:p w14:paraId="5396B1BA"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Pregled i analiza programa realizacije (mjera) i aktivnosti/projekata iz godišnjeg plana rada</w:t>
            </w:r>
          </w:p>
        </w:tc>
        <w:tc>
          <w:tcPr>
            <w:tcW w:w="643" w:type="pct"/>
            <w:shd w:val="clear" w:color="auto" w:fill="FFFFFF" w:themeFill="background1"/>
            <w:hideMark/>
          </w:tcPr>
          <w:p w14:paraId="572CFDF1"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Nosioci sprovođenja mjera, prema Aneksu 1</w:t>
            </w:r>
          </w:p>
          <w:p w14:paraId="7416EA6D"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p>
          <w:p w14:paraId="2E2C5CAC"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p>
        </w:tc>
        <w:tc>
          <w:tcPr>
            <w:tcW w:w="1210" w:type="pct"/>
            <w:shd w:val="clear" w:color="auto" w:fill="FFFFFF" w:themeFill="background1"/>
            <w:hideMark/>
          </w:tcPr>
          <w:p w14:paraId="76EBFCBC"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Sekretar Federalnog ministarstva okoliša i turizma i sekretar Federalnog ministarstva poljoprivrede, vodoprivrede i šumarstva Federacije BiH</w:t>
            </w:r>
          </w:p>
        </w:tc>
        <w:tc>
          <w:tcPr>
            <w:tcW w:w="563" w:type="pct"/>
            <w:shd w:val="clear" w:color="auto" w:fill="FFFFFF" w:themeFill="background1"/>
            <w:hideMark/>
          </w:tcPr>
          <w:p w14:paraId="564BB8B9"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Godišnje</w:t>
            </w:r>
          </w:p>
        </w:tc>
        <w:tc>
          <w:tcPr>
            <w:tcW w:w="1141" w:type="pct"/>
            <w:shd w:val="clear" w:color="auto" w:fill="FFFFFF" w:themeFill="background1"/>
            <w:hideMark/>
          </w:tcPr>
          <w:p w14:paraId="31FA77EF"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Zbog vođenja evidencije o napretku planiranih aktivnosti u svakom periodu i praćenja napretka u implementaciji</w:t>
            </w:r>
          </w:p>
        </w:tc>
      </w:tr>
      <w:tr w:rsidR="002C0058" w:rsidRPr="008D043F" w14:paraId="78D6DF1A" w14:textId="77777777" w:rsidTr="00076544">
        <w:trPr>
          <w:trHeight w:val="1450"/>
        </w:trPr>
        <w:tc>
          <w:tcPr>
            <w:cnfStyle w:val="001000000000" w:firstRow="0" w:lastRow="0" w:firstColumn="1" w:lastColumn="0" w:oddVBand="0" w:evenVBand="0" w:oddHBand="0" w:evenHBand="0" w:firstRowFirstColumn="0" w:firstRowLastColumn="0" w:lastRowFirstColumn="0" w:lastRowLastColumn="0"/>
            <w:tcW w:w="408" w:type="pct"/>
            <w:shd w:val="clear" w:color="auto" w:fill="FFFFFF" w:themeFill="background1"/>
            <w:hideMark/>
          </w:tcPr>
          <w:p w14:paraId="25BD9A7E"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vještaji o razvoju</w:t>
            </w:r>
          </w:p>
        </w:tc>
        <w:tc>
          <w:tcPr>
            <w:tcW w:w="1035" w:type="pct"/>
            <w:shd w:val="clear" w:color="auto" w:fill="FFFFFF" w:themeFill="background1"/>
            <w:hideMark/>
          </w:tcPr>
          <w:p w14:paraId="75DC95C8" w14:textId="77777777" w:rsidR="002C0058" w:rsidRPr="008D043F" w:rsidRDefault="002C0058"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Pregled općih trendova razvoja i ocjena napretka</w:t>
            </w:r>
          </w:p>
        </w:tc>
        <w:tc>
          <w:tcPr>
            <w:tcW w:w="643" w:type="pct"/>
            <w:shd w:val="clear" w:color="auto" w:fill="FFFFFF" w:themeFill="background1"/>
            <w:hideMark/>
          </w:tcPr>
          <w:p w14:paraId="2A6B1AD6" w14:textId="77777777" w:rsidR="002C0058" w:rsidRPr="008D043F" w:rsidRDefault="002C0058"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Nosioci sprovođenja mjera, prema Aneksu 1</w:t>
            </w:r>
          </w:p>
        </w:tc>
        <w:tc>
          <w:tcPr>
            <w:tcW w:w="1210" w:type="pct"/>
            <w:shd w:val="clear" w:color="auto" w:fill="FFFFFF" w:themeFill="background1"/>
            <w:hideMark/>
          </w:tcPr>
          <w:p w14:paraId="69F13CE9" w14:textId="77777777" w:rsidR="002C0058" w:rsidRPr="008D043F" w:rsidRDefault="002C0058"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Sekretar Federalnog ministarstva okoliša i turizma, sekretar Federalnog ministarstva poljoprivrede, vodoprivrede i šumarstva Federacije BiH i Federalni zavod za programiranje razvoja</w:t>
            </w:r>
            <w:r w:rsidRPr="008D043F">
              <w:rPr>
                <w:rFonts w:asciiTheme="minorHAnsi" w:hAnsiTheme="minorHAnsi" w:cstheme="minorHAnsi"/>
                <w:sz w:val="18"/>
                <w:szCs w:val="18"/>
                <w:vertAlign w:val="superscript"/>
                <w:lang w:val="hr-HR"/>
              </w:rPr>
              <w:footnoteReference w:id="27"/>
            </w:r>
          </w:p>
        </w:tc>
        <w:tc>
          <w:tcPr>
            <w:tcW w:w="563" w:type="pct"/>
            <w:shd w:val="clear" w:color="auto" w:fill="FFFFFF" w:themeFill="background1"/>
            <w:hideMark/>
          </w:tcPr>
          <w:p w14:paraId="66BAA72F" w14:textId="77777777" w:rsidR="002C0058" w:rsidRPr="008D043F" w:rsidRDefault="002C0058"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Godišnje</w:t>
            </w:r>
          </w:p>
        </w:tc>
        <w:tc>
          <w:tcPr>
            <w:tcW w:w="1141" w:type="pct"/>
            <w:shd w:val="clear" w:color="auto" w:fill="FFFFFF" w:themeFill="background1"/>
            <w:hideMark/>
          </w:tcPr>
          <w:p w14:paraId="21ACAF89" w14:textId="77777777" w:rsidR="002C0058" w:rsidRPr="008D043F" w:rsidRDefault="002C0058"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Radi analize implementacije strateškog dokumenta i akcijskog plana i uvida u planirana i očekivana sredstva</w:t>
            </w:r>
          </w:p>
        </w:tc>
      </w:tr>
    </w:tbl>
    <w:p w14:paraId="6639DB75" w14:textId="58E5ADFD" w:rsidR="002C0058" w:rsidRPr="008D043F" w:rsidRDefault="002C0058" w:rsidP="0068355A">
      <w:pPr>
        <w:pStyle w:val="Caption"/>
        <w:spacing w:line="276" w:lineRule="auto"/>
        <w:rPr>
          <w:rFonts w:asciiTheme="minorHAnsi" w:hAnsiTheme="minorHAnsi" w:cstheme="minorHAnsi"/>
          <w:lang w:val="hr-HR"/>
        </w:rPr>
      </w:pPr>
      <w:bookmarkStart w:id="213" w:name="_Toc109842457"/>
      <w:r w:rsidRPr="008D043F">
        <w:rPr>
          <w:rFonts w:asciiTheme="minorHAnsi" w:hAnsiTheme="minorHAnsi" w:cstheme="minorHAnsi"/>
          <w:lang w:val="hr-HR"/>
        </w:rPr>
        <w:t xml:space="preserve">Tabela </w:t>
      </w:r>
      <w:bookmarkStart w:id="214" w:name="tabela28"/>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9B278D">
        <w:rPr>
          <w:rFonts w:asciiTheme="minorHAnsi" w:hAnsiTheme="minorHAnsi" w:cstheme="minorHAnsi"/>
          <w:noProof/>
          <w:lang w:val="hr-HR"/>
        </w:rPr>
        <w:t>28</w:t>
      </w:r>
      <w:r w:rsidRPr="008D043F">
        <w:rPr>
          <w:rFonts w:asciiTheme="minorHAnsi" w:hAnsiTheme="minorHAnsi" w:cstheme="minorHAnsi"/>
          <w:lang w:val="hr-HR"/>
        </w:rPr>
        <w:fldChar w:fldCharType="end"/>
      </w:r>
      <w:bookmarkEnd w:id="214"/>
      <w:r w:rsidRPr="008D043F">
        <w:rPr>
          <w:rFonts w:asciiTheme="minorHAnsi" w:hAnsiTheme="minorHAnsi" w:cstheme="minorHAnsi"/>
          <w:lang w:val="hr-HR"/>
        </w:rPr>
        <w:t xml:space="preserve">: </w:t>
      </w:r>
      <w:r w:rsidRPr="008D043F">
        <w:rPr>
          <w:rFonts w:asciiTheme="minorHAnsi" w:hAnsiTheme="minorHAnsi" w:cstheme="minorHAnsi"/>
          <w:b w:val="0"/>
          <w:lang w:val="hr-HR"/>
        </w:rPr>
        <w:t>Plan praćenja i izvještavanja u Federaciji BiH</w:t>
      </w:r>
      <w:bookmarkEnd w:id="213"/>
    </w:p>
    <w:p w14:paraId="54A510D0" w14:textId="77777777" w:rsidR="002C0058" w:rsidRPr="008D043F" w:rsidRDefault="002C0058" w:rsidP="0068355A">
      <w:pPr>
        <w:spacing w:line="276" w:lineRule="auto"/>
        <w:rPr>
          <w:rFonts w:asciiTheme="minorHAnsi" w:hAnsiTheme="minorHAnsi" w:cstheme="minorHAnsi"/>
          <w:lang w:val="hr-HR"/>
        </w:rPr>
      </w:pPr>
    </w:p>
    <w:p w14:paraId="5B82D853" w14:textId="77777777" w:rsidR="002C0058" w:rsidRPr="008D043F" w:rsidRDefault="002C0058" w:rsidP="0068355A">
      <w:pPr>
        <w:pStyle w:val="Head2"/>
        <w:spacing w:after="0" w:line="276" w:lineRule="auto"/>
        <w:ind w:hanging="792"/>
        <w:rPr>
          <w:rFonts w:asciiTheme="minorHAnsi" w:hAnsiTheme="minorHAnsi"/>
          <w:lang w:val="hr-HR"/>
        </w:rPr>
      </w:pPr>
      <w:bookmarkStart w:id="215" w:name="_Toc104460937"/>
      <w:r w:rsidRPr="008D043F">
        <w:rPr>
          <w:rFonts w:asciiTheme="minorHAnsi" w:hAnsiTheme="minorHAnsi"/>
          <w:lang w:val="hr-HR"/>
        </w:rPr>
        <w:t>Evaluacija</w:t>
      </w:r>
      <w:bookmarkEnd w:id="215"/>
    </w:p>
    <w:p w14:paraId="4D60A9B2" w14:textId="65634BBA" w:rsidR="00542E43" w:rsidRDefault="007625A2" w:rsidP="00542E43">
      <w:pPr>
        <w:spacing w:before="240" w:after="240" w:line="276" w:lineRule="auto"/>
        <w:jc w:val="both"/>
        <w:rPr>
          <w:rFonts w:asciiTheme="minorHAnsi" w:hAnsiTheme="minorHAnsi" w:cstheme="minorHAnsi"/>
          <w:sz w:val="22"/>
          <w:szCs w:val="22"/>
          <w:lang w:val="hr-HR"/>
        </w:rPr>
        <w:sectPr w:rsidR="00542E43" w:rsidSect="00542E43">
          <w:pgSz w:w="11906" w:h="16838"/>
          <w:pgMar w:top="1440" w:right="1440" w:bottom="1440" w:left="1440" w:header="709" w:footer="709" w:gutter="0"/>
          <w:cols w:space="708"/>
          <w:docGrid w:linePitch="360"/>
        </w:sectPr>
      </w:pPr>
      <w:r w:rsidRPr="008D043F">
        <w:rPr>
          <w:rFonts w:asciiTheme="minorHAnsi" w:hAnsiTheme="minorHAnsi" w:cstheme="minorHAnsi"/>
          <w:sz w:val="22"/>
          <w:szCs w:val="22"/>
          <w:lang w:val="hr-HR"/>
        </w:rPr>
        <w:t>Evaluacija u toku će se provesti u skladu s važećim pravnim okvirom u predzadnjoj godini implementacije Federalne strategije zaštite okoliša. Ukoliko se ocijeni da je potrebno, sprovest će se evaluacija u toku i u sredini implementacije Strategije.</w:t>
      </w:r>
      <w:r w:rsidR="00542E43">
        <w:rPr>
          <w:rFonts w:asciiTheme="minorHAnsi" w:hAnsiTheme="minorHAnsi" w:cstheme="minorHAnsi"/>
          <w:sz w:val="22"/>
          <w:szCs w:val="22"/>
          <w:lang w:val="hr-HR"/>
        </w:rPr>
        <w:t xml:space="preserve">     </w:t>
      </w:r>
    </w:p>
    <w:p w14:paraId="7757BE8C" w14:textId="105AF22D" w:rsidR="007625A2" w:rsidRPr="008D043F" w:rsidRDefault="007625A2" w:rsidP="0068355A">
      <w:pPr>
        <w:spacing w:after="160" w:line="276" w:lineRule="auto"/>
        <w:rPr>
          <w:rFonts w:asciiTheme="minorHAnsi" w:hAnsiTheme="minorHAnsi" w:cstheme="minorHAnsi"/>
          <w:sz w:val="22"/>
          <w:szCs w:val="22"/>
          <w:lang w:val="hr-HR"/>
        </w:rPr>
      </w:pPr>
    </w:p>
    <w:p w14:paraId="04E1C82F" w14:textId="77777777" w:rsidR="002C0058" w:rsidRPr="008D043F" w:rsidRDefault="002C0058" w:rsidP="0068355A">
      <w:pPr>
        <w:pStyle w:val="Head1"/>
        <w:spacing w:after="240" w:line="276" w:lineRule="auto"/>
        <w:rPr>
          <w:rFonts w:asciiTheme="minorHAnsi" w:hAnsiTheme="minorHAnsi" w:cstheme="minorHAnsi"/>
          <w:lang w:val="hr-HR"/>
        </w:rPr>
      </w:pPr>
      <w:bookmarkStart w:id="216" w:name="_Toc104460938"/>
      <w:r w:rsidRPr="008D043F">
        <w:rPr>
          <w:rFonts w:asciiTheme="minorHAnsi" w:hAnsiTheme="minorHAnsi" w:cstheme="minorHAnsi"/>
          <w:lang w:val="hr-HR"/>
        </w:rPr>
        <w:t>ANEKSI</w:t>
      </w:r>
      <w:bookmarkEnd w:id="216"/>
    </w:p>
    <w:p w14:paraId="64C95AB6" w14:textId="14A4FE4E" w:rsidR="00B13A5C" w:rsidRPr="008D043F" w:rsidRDefault="00783AA9" w:rsidP="0068355A">
      <w:pPr>
        <w:pStyle w:val="Head2"/>
        <w:spacing w:line="276" w:lineRule="auto"/>
        <w:rPr>
          <w:rFonts w:asciiTheme="minorHAnsi" w:hAnsiTheme="minorHAnsi"/>
          <w:lang w:val="hr-HR"/>
        </w:rPr>
      </w:pPr>
      <w:bookmarkStart w:id="217" w:name="_Toc104460939"/>
      <w:r w:rsidRPr="008D043F">
        <w:rPr>
          <w:rFonts w:asciiTheme="minorHAnsi" w:hAnsiTheme="minorHAnsi"/>
          <w:lang w:val="hr-HR"/>
        </w:rPr>
        <w:t>Aneks 1</w:t>
      </w:r>
      <w:r w:rsidR="00B0168D" w:rsidRPr="008D043F">
        <w:rPr>
          <w:rFonts w:asciiTheme="minorHAnsi" w:hAnsiTheme="minorHAnsi"/>
          <w:lang w:val="hr-HR"/>
        </w:rPr>
        <w:t xml:space="preserve">. </w:t>
      </w:r>
      <w:r w:rsidRPr="008D043F">
        <w:rPr>
          <w:rFonts w:asciiTheme="minorHAnsi" w:hAnsiTheme="minorHAnsi"/>
          <w:lang w:val="hr-HR"/>
        </w:rPr>
        <w:t>Detaljan pregled mjera za Upravljanje vodama</w:t>
      </w:r>
      <w:bookmarkEnd w:id="217"/>
      <w:r w:rsidRPr="008D043F">
        <w:rPr>
          <w:rFonts w:asciiTheme="minorHAnsi" w:hAnsiTheme="minorHAnsi"/>
          <w:lang w:val="hr-HR"/>
        </w:rPr>
        <w:t xml:space="preserve">  </w:t>
      </w:r>
    </w:p>
    <w:tbl>
      <w:tblPr>
        <w:tblStyle w:val="TABLICAHAOP7"/>
        <w:tblW w:w="5000" w:type="pct"/>
        <w:tblLook w:val="04A0" w:firstRow="1" w:lastRow="0" w:firstColumn="1" w:lastColumn="0" w:noHBand="0" w:noVBand="1"/>
      </w:tblPr>
      <w:tblGrid>
        <w:gridCol w:w="3949"/>
        <w:gridCol w:w="3288"/>
        <w:gridCol w:w="3620"/>
        <w:gridCol w:w="3317"/>
      </w:tblGrid>
      <w:tr w:rsidR="00242590" w:rsidRPr="008D043F" w14:paraId="3F57E451"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A9D55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bookmarkStart w:id="218" w:name="_Hlk104492022"/>
            <w:r w:rsidRPr="008D043F">
              <w:rPr>
                <w:rFonts w:asciiTheme="minorHAnsi" w:hAnsiTheme="minorHAnsi" w:cstheme="minorHAnsi"/>
                <w:b/>
                <w:color w:val="FFFFFF" w:themeColor="background1"/>
                <w:sz w:val="18"/>
                <w:szCs w:val="18"/>
                <w:lang w:val="hr-HR"/>
              </w:rPr>
              <w:t>Veza sa strateškim ciljem</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5D69CFDB"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5343039C"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DED68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64D82652" w14:textId="77777777" w:rsidR="00242590" w:rsidRPr="008D043F" w:rsidRDefault="00242590" w:rsidP="0068355A">
            <w:pPr>
              <w:numPr>
                <w:ilvl w:val="1"/>
                <w:numId w:val="87"/>
              </w:numPr>
              <w:spacing w:before="40" w:after="40" w:line="276" w:lineRule="auto"/>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Spriječiti pogoršanja i unaprijediti status vodnih tijela  </w:t>
            </w:r>
          </w:p>
        </w:tc>
      </w:tr>
      <w:tr w:rsidR="00242590" w:rsidRPr="008D043F" w14:paraId="0E7FEC69"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EE601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6FEA670A"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1.1. Dostizanje okolišnih ciljeva za vodna tijela definiranih u Planovima upravljanja vodnim područjima u Federaciji BiH  </w:t>
            </w:r>
          </w:p>
        </w:tc>
      </w:tr>
      <w:tr w:rsidR="00242590" w:rsidRPr="008D043F" w14:paraId="22D5D40D"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9D42B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18149C9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 ove mjere je doprinijeti postizanju najmanje dobrog stanja površinskih i podzemnih voda realizacijom i preciznom evaluacijom realizacije mjera Planova upravljanja vodnim područjima putem unaprjeđenja zakonodavstva, monitoringa površinskih i podzemnih vodnih tijela i inspekcijskih nadzora nad provođenjem aktivnosti koje mogu imati negativan utjecaj na vodni okoliš.</w:t>
            </w:r>
          </w:p>
          <w:p w14:paraId="69C8960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obuhvataju dva pravca: </w:t>
            </w:r>
          </w:p>
          <w:p w14:paraId="4F30CC28" w14:textId="77777777" w:rsidR="00242590" w:rsidRPr="008D043F" w:rsidRDefault="00242590" w:rsidP="0068355A">
            <w:pPr>
              <w:numPr>
                <w:ilvl w:val="0"/>
                <w:numId w:val="88"/>
              </w:numPr>
              <w:spacing w:before="40" w:after="40" w:line="276" w:lineRule="auto"/>
              <w:ind w:left="360"/>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Realizacija Programa mjera iz Planova upravljanja i pravovremeno izvještavanje o napretku u realizaciji </w:t>
            </w:r>
          </w:p>
          <w:p w14:paraId="1E150229"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a1) Dopuniti i usvojiti izmjene Zakona o organizaciji organa uprave Federacije BiH vezane za obavezu izvještavanja o realizaciji  strateških i planskih dokumenta, te projekata</w:t>
            </w:r>
          </w:p>
          <w:p w14:paraId="27009A64"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Vršiti ocjenu napretka u realizaciji programa mjera i izvještavati o napretku na dvogodišnjem nivou </w:t>
            </w:r>
          </w:p>
          <w:p w14:paraId="5D2FAA58"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3) </w:t>
            </w:r>
            <w:r w:rsidRPr="008D043F">
              <w:rPr>
                <w:rFonts w:asciiTheme="minorHAnsi" w:eastAsia="MS PGothic" w:hAnsiTheme="minorHAnsi" w:cstheme="minorHAnsi"/>
                <w:color w:val="000000"/>
                <w:sz w:val="18"/>
                <w:szCs w:val="18"/>
                <w:lang w:val="hr-HR" w:eastAsia="en-US"/>
              </w:rPr>
              <w:t xml:space="preserve">Nastaviti sa provođenjem </w:t>
            </w:r>
            <w:r w:rsidRPr="008D043F">
              <w:rPr>
                <w:rFonts w:asciiTheme="minorHAnsi" w:hAnsiTheme="minorHAnsi" w:cstheme="minorHAnsi"/>
                <w:sz w:val="18"/>
                <w:szCs w:val="18"/>
                <w:lang w:val="hr-HR"/>
              </w:rPr>
              <w:t>monitoringa  površinskih i podzemnih vodnih i godišnje izvještavati o rezultatima monitoringa</w:t>
            </w:r>
          </w:p>
          <w:p w14:paraId="08A6DEC5" w14:textId="77777777" w:rsidR="00242590" w:rsidRPr="008D043F" w:rsidRDefault="00242590" w:rsidP="0068355A">
            <w:pPr>
              <w:numPr>
                <w:ilvl w:val="0"/>
                <w:numId w:val="88"/>
              </w:numPr>
              <w:spacing w:before="40" w:after="40" w:line="276" w:lineRule="auto"/>
              <w:ind w:left="360"/>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Saradnja  sektora voda i vodne inspekcije u svrhu podrške realizaciji Planova upravljanja</w:t>
            </w:r>
          </w:p>
          <w:p w14:paraId="04BCD528" w14:textId="14770106"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Izrađeni  vodni akti s informacijama o vodnog tijela u koje se ispuštaju otpadne vode, te utvrđenim ciljevima o stanju vodnih tijela u Planu upravljanja vodnim područjima za to vodno tijelo      </w:t>
            </w:r>
          </w:p>
          <w:p w14:paraId="5B4A0BBD" w14:textId="7F199EA8"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b2) Dostavljati  informacije iz Planova upravljanja vodama inspekcijama, te pravovremeno dostavljati informacije i podatke o zaprimljenim prijavama i zahtjevima nadležnih organa iz sektora voda</w:t>
            </w:r>
          </w:p>
          <w:p w14:paraId="42B131F1"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3) Izrađeni godišnji programi inspekcijskog nadzora nad zagađivačima voda                                                                                                                                                                                                            </w:t>
            </w:r>
          </w:p>
        </w:tc>
      </w:tr>
      <w:tr w:rsidR="00242590" w:rsidRPr="008D043F" w14:paraId="4581ABEF"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34C6F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03C2068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50306509" w14:textId="77777777" w:rsidTr="001008FA">
        <w:trPr>
          <w:trHeight w:val="567"/>
        </w:trPr>
        <w:tc>
          <w:tcPr>
            <w:tcW w:w="1393" w:type="pct"/>
            <w:vMerge w:val="restart"/>
            <w:tcBorders>
              <w:top w:val="single" w:sz="4" w:space="0" w:color="A6A6A6"/>
              <w:left w:val="single" w:sz="4" w:space="0" w:color="A6A6A6"/>
              <w:right w:val="single" w:sz="4" w:space="0" w:color="A6A6A6"/>
            </w:tcBorders>
            <w:shd w:val="clear" w:color="auto" w:fill="009D73"/>
            <w:vAlign w:val="center"/>
          </w:tcPr>
          <w:p w14:paraId="1AADC2D5"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16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18324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64CCF64"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BCF8C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BA0049E"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17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DDE89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253ABAC3" w14:textId="77777777" w:rsidTr="001008FA">
        <w:tc>
          <w:tcPr>
            <w:tcW w:w="1393" w:type="pct"/>
            <w:vMerge/>
            <w:tcBorders>
              <w:left w:val="single" w:sz="4" w:space="0" w:color="A6A6A6"/>
              <w:right w:val="single" w:sz="4" w:space="0" w:color="A6A6A6"/>
            </w:tcBorders>
            <w:shd w:val="clear" w:color="auto" w:fill="009D73"/>
            <w:vAlign w:val="center"/>
          </w:tcPr>
          <w:p w14:paraId="6BA0D9FE"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14D7C94E"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sz w:val="18"/>
                <w:szCs w:val="18"/>
                <w:lang w:val="hr-HR"/>
              </w:rPr>
              <w:t>a1) Status usvajanja dopuna Zakona o organizaciji organa uprave u svrhu redovnog i preciznog izvještavanja o realizaciji strateških i planskih dokumenata (Planova upravljanja vodnim područjima)</w:t>
            </w:r>
          </w:p>
        </w:tc>
        <w:tc>
          <w:tcPr>
            <w:tcW w:w="1277" w:type="pct"/>
            <w:tcBorders>
              <w:top w:val="single" w:sz="4" w:space="0" w:color="A6A6A6"/>
              <w:left w:val="single" w:sz="4" w:space="0" w:color="A6A6A6"/>
              <w:bottom w:val="single" w:sz="4" w:space="0" w:color="A6A6A6"/>
              <w:right w:val="single" w:sz="4" w:space="0" w:color="A6A6A6"/>
            </w:tcBorders>
            <w:vAlign w:val="center"/>
          </w:tcPr>
          <w:p w14:paraId="35527BB2"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sz w:val="18"/>
                <w:szCs w:val="18"/>
                <w:lang w:val="hr-HR"/>
              </w:rPr>
              <w:t>Postojeći Zakon ne sadrži odredbe koje  preciziraju procedure i nalažu obaveze institucijama/organima na različitim nivoima vlasti sektora voda redovnog prikupljanja, obrade i dostavljanja informacija/izvještaja   o realizaciji  Planova upravljanja vodnim područjima</w:t>
            </w:r>
          </w:p>
        </w:tc>
        <w:tc>
          <w:tcPr>
            <w:tcW w:w="1170" w:type="pct"/>
            <w:tcBorders>
              <w:top w:val="single" w:sz="4" w:space="0" w:color="A6A6A6"/>
              <w:left w:val="single" w:sz="4" w:space="0" w:color="A6A6A6"/>
              <w:bottom w:val="single" w:sz="4" w:space="0" w:color="A6A6A6"/>
              <w:right w:val="single" w:sz="4" w:space="0" w:color="A6A6A6"/>
            </w:tcBorders>
            <w:vAlign w:val="center"/>
          </w:tcPr>
          <w:p w14:paraId="386024A5"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Izrađene i usvojene dopune Zakona o organizaciji organa uprave  </w:t>
            </w:r>
            <w:r w:rsidRPr="008D043F">
              <w:rPr>
                <w:rFonts w:asciiTheme="minorHAnsi" w:eastAsia="Calibri" w:hAnsiTheme="minorHAnsi" w:cstheme="minorHAnsi"/>
                <w:sz w:val="18"/>
                <w:szCs w:val="18"/>
                <w:lang w:val="hr-HR"/>
              </w:rPr>
              <w:t xml:space="preserve"> </w:t>
            </w:r>
          </w:p>
          <w:p w14:paraId="5B6AA4A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4)</w:t>
            </w:r>
          </w:p>
        </w:tc>
      </w:tr>
      <w:tr w:rsidR="00242590" w:rsidRPr="008D043F" w14:paraId="2E0A70C3" w14:textId="77777777" w:rsidTr="001008FA">
        <w:tc>
          <w:tcPr>
            <w:tcW w:w="1393" w:type="pct"/>
            <w:vMerge/>
            <w:tcBorders>
              <w:left w:val="single" w:sz="4" w:space="0" w:color="A6A6A6"/>
              <w:right w:val="single" w:sz="4" w:space="0" w:color="A6A6A6"/>
            </w:tcBorders>
            <w:shd w:val="clear" w:color="auto" w:fill="009D73"/>
            <w:vAlign w:val="center"/>
          </w:tcPr>
          <w:p w14:paraId="591B917F"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11A999F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vještavanja i objavljivanja Izvještaja na </w:t>
            </w:r>
            <w:r w:rsidRPr="008D043F">
              <w:rPr>
                <w:rFonts w:asciiTheme="minorHAnsi" w:hAnsiTheme="minorHAnsi" w:cstheme="minorHAnsi"/>
                <w:i/>
                <w:sz w:val="18"/>
                <w:szCs w:val="18"/>
                <w:lang w:val="hr-HR"/>
              </w:rPr>
              <w:t>web</w:t>
            </w:r>
            <w:r w:rsidRPr="008D043F">
              <w:rPr>
                <w:rFonts w:asciiTheme="minorHAnsi" w:hAnsiTheme="minorHAnsi" w:cstheme="minorHAnsi"/>
                <w:sz w:val="18"/>
                <w:szCs w:val="18"/>
                <w:lang w:val="hr-HR"/>
              </w:rPr>
              <w:t>-stranicama Agencija za vodna područja rijeke Save i Jadranskog mora uključujući:</w:t>
            </w:r>
          </w:p>
          <w:p w14:paraId="32856B7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 Izvršenu analizu i ocjenu stepena realizcije programa mjera ‒ Dvogodišnji Izvještaji o realizaciji    programa mjera</w:t>
            </w:r>
          </w:p>
          <w:p w14:paraId="43792F1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a3)</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rPr>
              <w:t>Izvršen monitoring površinskih i podzemnih vodnih tijela ‒ Jednogodišnji  izvještaji o stanju površinskih i podzemnih vodnih tijela</w:t>
            </w:r>
          </w:p>
        </w:tc>
        <w:tc>
          <w:tcPr>
            <w:tcW w:w="1277" w:type="pct"/>
            <w:tcBorders>
              <w:top w:val="single" w:sz="4" w:space="0" w:color="A6A6A6"/>
              <w:left w:val="single" w:sz="4" w:space="0" w:color="A6A6A6"/>
              <w:bottom w:val="single" w:sz="4" w:space="0" w:color="A6A6A6"/>
              <w:right w:val="single" w:sz="4" w:space="0" w:color="A6A6A6"/>
            </w:tcBorders>
            <w:vAlign w:val="center"/>
          </w:tcPr>
          <w:p w14:paraId="1B10644B" w14:textId="77777777" w:rsidR="00242590" w:rsidRPr="008D043F" w:rsidRDefault="00242590" w:rsidP="0068355A">
            <w:pPr>
              <w:spacing w:before="40" w:after="40" w:line="276" w:lineRule="auto"/>
              <w:rPr>
                <w:rFonts w:asciiTheme="minorHAnsi" w:eastAsiaTheme="minorEastAsia" w:hAnsiTheme="minorHAnsi" w:cstheme="minorHAnsi"/>
                <w:sz w:val="18"/>
                <w:szCs w:val="18"/>
                <w:lang w:val="hr-HR" w:eastAsia="en-US"/>
              </w:rPr>
            </w:pPr>
            <w:r w:rsidRPr="008D043F">
              <w:rPr>
                <w:rFonts w:asciiTheme="minorHAnsi" w:hAnsiTheme="minorHAnsi" w:cstheme="minorHAnsi"/>
                <w:sz w:val="18"/>
                <w:szCs w:val="18"/>
                <w:lang w:val="hr-HR"/>
              </w:rPr>
              <w:t>Neredovno:</w:t>
            </w:r>
            <w:r w:rsidRPr="008D043F">
              <w:rPr>
                <w:rFonts w:asciiTheme="minorHAnsi" w:eastAsiaTheme="minorEastAsia" w:hAnsiTheme="minorHAnsi" w:cstheme="minorHAnsi"/>
                <w:sz w:val="18"/>
                <w:szCs w:val="18"/>
                <w:lang w:val="hr-HR" w:eastAsia="en-US"/>
              </w:rPr>
              <w:t xml:space="preserve"> </w:t>
            </w:r>
          </w:p>
          <w:p w14:paraId="5EE44A0A" w14:textId="77777777" w:rsidR="00242590" w:rsidRPr="008D043F" w:rsidRDefault="00242590" w:rsidP="0068355A">
            <w:pPr>
              <w:numPr>
                <w:ilvl w:val="0"/>
                <w:numId w:val="90"/>
              </w:num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w:t>
            </w:r>
            <w:r w:rsidRPr="008D043F">
              <w:rPr>
                <w:rFonts w:asciiTheme="minorHAnsi" w:eastAsia="Calibri" w:hAnsiTheme="minorHAnsi" w:cstheme="minorHAnsi"/>
                <w:sz w:val="18"/>
                <w:szCs w:val="18"/>
                <w:lang w:val="hr-HR"/>
              </w:rPr>
              <w:t>t</w:t>
            </w:r>
            <w:r w:rsidRPr="008D043F">
              <w:rPr>
                <w:rFonts w:asciiTheme="minorHAnsi" w:hAnsiTheme="minorHAnsi" w:cstheme="minorHAnsi"/>
                <w:sz w:val="18"/>
                <w:szCs w:val="18"/>
                <w:lang w:val="hr-HR"/>
              </w:rPr>
              <w:t xml:space="preserve">avljanje podataka za izvještaje o realizaciji programa mjera  </w:t>
            </w:r>
          </w:p>
          <w:p w14:paraId="5659755D" w14:textId="49EFF02B" w:rsidR="00242590" w:rsidRPr="008D043F" w:rsidRDefault="00242590" w:rsidP="0068355A">
            <w:pPr>
              <w:numPr>
                <w:ilvl w:val="0"/>
                <w:numId w:val="90"/>
              </w:numPr>
              <w:spacing w:before="40" w:after="40"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bjavljivanje</w:t>
            </w:r>
            <w:r w:rsidRPr="008D043F">
              <w:rPr>
                <w:rFonts w:asciiTheme="minorHAnsi" w:hAnsiTheme="minorHAnsi" w:cstheme="minorHAnsi"/>
                <w:sz w:val="18"/>
                <w:szCs w:val="18"/>
                <w:lang w:val="hr-HR"/>
              </w:rPr>
              <w:t xml:space="preserve"> Izvještaja na </w:t>
            </w:r>
            <w:r w:rsidRPr="008D043F">
              <w:rPr>
                <w:rFonts w:asciiTheme="minorHAnsi" w:hAnsiTheme="minorHAnsi" w:cstheme="minorHAnsi"/>
                <w:i/>
                <w:sz w:val="18"/>
                <w:szCs w:val="18"/>
                <w:lang w:val="hr-HR"/>
              </w:rPr>
              <w:t>web</w:t>
            </w:r>
            <w:r w:rsidRPr="008D043F">
              <w:rPr>
                <w:rFonts w:asciiTheme="minorHAnsi" w:hAnsiTheme="minorHAnsi" w:cstheme="minorHAnsi"/>
                <w:sz w:val="18"/>
                <w:szCs w:val="18"/>
                <w:lang w:val="hr-HR"/>
              </w:rPr>
              <w:t>-stranicama Agencija za vodna područja rijeke Save i Jadranskog mora</w:t>
            </w:r>
          </w:p>
        </w:tc>
        <w:tc>
          <w:tcPr>
            <w:tcW w:w="1170" w:type="pct"/>
            <w:tcBorders>
              <w:top w:val="single" w:sz="4" w:space="0" w:color="A6A6A6"/>
              <w:left w:val="single" w:sz="4" w:space="0" w:color="A6A6A6"/>
              <w:bottom w:val="single" w:sz="4" w:space="0" w:color="A6A6A6"/>
              <w:right w:val="single" w:sz="4" w:space="0" w:color="A6A6A6"/>
            </w:tcBorders>
            <w:vAlign w:val="center"/>
          </w:tcPr>
          <w:p w14:paraId="40F8599C"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stranicama Agencija objavljeni potpuni i precizni sljedeći Izvještaji :</w:t>
            </w:r>
          </w:p>
          <w:p w14:paraId="129293EF" w14:textId="77777777" w:rsidR="00242590" w:rsidRPr="008D043F" w:rsidRDefault="00242590" w:rsidP="0068355A">
            <w:pPr>
              <w:numPr>
                <w:ilvl w:val="0"/>
                <w:numId w:val="9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vogodišnji Izvještaji o realizaciji    programa mjera  </w:t>
            </w:r>
          </w:p>
          <w:p w14:paraId="1C41FEA2" w14:textId="77777777" w:rsidR="00242590" w:rsidRPr="008D043F" w:rsidRDefault="00242590" w:rsidP="0068355A">
            <w:pPr>
              <w:numPr>
                <w:ilvl w:val="0"/>
                <w:numId w:val="9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ednogodišnji izvještaji o stanju površinskih i podzemnih vodnih tijela  </w:t>
            </w:r>
          </w:p>
          <w:p w14:paraId="2AD25948" w14:textId="77777777" w:rsidR="00242590" w:rsidRPr="008D043F" w:rsidRDefault="0024259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4-2034)</w:t>
            </w:r>
          </w:p>
          <w:p w14:paraId="62B7DD1F" w14:textId="77777777" w:rsidR="00242590" w:rsidRPr="008D043F" w:rsidRDefault="00242590" w:rsidP="0068355A">
            <w:p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p>
          <w:p w14:paraId="42AAD06B" w14:textId="77777777" w:rsidR="00242590" w:rsidRPr="008D043F" w:rsidRDefault="00242590" w:rsidP="0068355A">
            <w:pPr>
              <w:spacing w:before="40" w:after="40" w:line="276" w:lineRule="auto"/>
              <w:ind w:left="360"/>
              <w:contextualSpacing/>
              <w:rPr>
                <w:rFonts w:asciiTheme="minorHAnsi" w:hAnsiTheme="minorHAnsi" w:cstheme="minorHAnsi"/>
                <w:sz w:val="18"/>
                <w:szCs w:val="18"/>
                <w:lang w:val="hr-HR"/>
              </w:rPr>
            </w:pPr>
          </w:p>
        </w:tc>
      </w:tr>
      <w:tr w:rsidR="00242590" w:rsidRPr="008D043F" w14:paraId="63DC9EC1" w14:textId="77777777" w:rsidTr="001008FA">
        <w:trPr>
          <w:trHeight w:val="2041"/>
        </w:trPr>
        <w:tc>
          <w:tcPr>
            <w:tcW w:w="1393" w:type="pct"/>
            <w:vMerge/>
            <w:tcBorders>
              <w:left w:val="single" w:sz="4" w:space="0" w:color="A6A6A6"/>
              <w:right w:val="single" w:sz="4" w:space="0" w:color="A6A6A6"/>
            </w:tcBorders>
            <w:shd w:val="clear" w:color="auto" w:fill="009D73"/>
            <w:vAlign w:val="center"/>
          </w:tcPr>
          <w:p w14:paraId="6194C526" w14:textId="77777777" w:rsidR="00242590" w:rsidRPr="008D043F" w:rsidRDefault="00242590" w:rsidP="0068355A">
            <w:pPr>
              <w:spacing w:line="276" w:lineRule="auto"/>
              <w:rPr>
                <w:rFonts w:asciiTheme="minorHAnsi" w:hAnsiTheme="minorHAnsi" w:cstheme="minorHAnsi"/>
                <w:b/>
                <w:sz w:val="18"/>
                <w:szCs w:val="18"/>
                <w:lang w:val="hr-HR"/>
              </w:rPr>
            </w:pPr>
            <w:bookmarkStart w:id="219" w:name="_Hlk95260098"/>
          </w:p>
        </w:tc>
        <w:tc>
          <w:tcPr>
            <w:tcW w:w="1160" w:type="pct"/>
            <w:tcBorders>
              <w:top w:val="single" w:sz="4" w:space="0" w:color="A6A6A6"/>
              <w:left w:val="single" w:sz="4" w:space="0" w:color="A6A6A6"/>
              <w:bottom w:val="single" w:sz="4" w:space="0" w:color="A6A6A6"/>
              <w:right w:val="single" w:sz="4" w:space="0" w:color="A6A6A6"/>
            </w:tcBorders>
            <w:vAlign w:val="center"/>
          </w:tcPr>
          <w:p w14:paraId="244183E3" w14:textId="5EE95CB3" w:rsidR="00242590" w:rsidRPr="008D043F" w:rsidRDefault="0024259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Stepen prilagođenosti obrade vodnih akata potrebama vodnih inspektora     </w:t>
            </w:r>
          </w:p>
        </w:tc>
        <w:tc>
          <w:tcPr>
            <w:tcW w:w="1277" w:type="pct"/>
            <w:tcBorders>
              <w:top w:val="single" w:sz="4" w:space="0" w:color="A6A6A6"/>
              <w:left w:val="single" w:sz="4" w:space="0" w:color="A6A6A6"/>
              <w:bottom w:val="single" w:sz="4" w:space="0" w:color="A6A6A6"/>
              <w:right w:val="single" w:sz="4" w:space="0" w:color="A6A6A6"/>
            </w:tcBorders>
            <w:vAlign w:val="center"/>
          </w:tcPr>
          <w:p w14:paraId="3B9A3BF3" w14:textId="5FC33587" w:rsidR="00242590" w:rsidRPr="008D043F" w:rsidRDefault="00242590"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odni akti ne sadrže informacije o   stanju vodnog tijela u koji subjekt ispušta otpadne vode i ciljevima  o stanju tog vodnog tijela prema Planu upravljanja  </w:t>
            </w:r>
          </w:p>
        </w:tc>
        <w:tc>
          <w:tcPr>
            <w:tcW w:w="1170" w:type="pct"/>
            <w:tcBorders>
              <w:top w:val="single" w:sz="4" w:space="0" w:color="A6A6A6"/>
              <w:left w:val="single" w:sz="4" w:space="0" w:color="A6A6A6"/>
              <w:bottom w:val="single" w:sz="4" w:space="0" w:color="A6A6A6"/>
              <w:right w:val="single" w:sz="4" w:space="0" w:color="A6A6A6"/>
            </w:tcBorders>
            <w:vAlign w:val="center"/>
          </w:tcPr>
          <w:p w14:paraId="26FAAE19" w14:textId="3A9D8D47" w:rsidR="00242590" w:rsidRPr="008D043F" w:rsidRDefault="00242590" w:rsidP="0068355A">
            <w:pPr>
              <w:spacing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Vodni akti sadrže informacije o</w:t>
            </w:r>
            <w:r w:rsidR="001745B1" w:rsidRPr="008D043F">
              <w:rPr>
                <w:rFonts w:asciiTheme="minorHAnsi" w:hAnsiTheme="minorHAnsi" w:cstheme="minorHAnsi"/>
                <w:sz w:val="18"/>
                <w:szCs w:val="18"/>
                <w:lang w:val="hr-HR"/>
              </w:rPr>
              <w:t xml:space="preserve"> aktuelnom</w:t>
            </w:r>
            <w:r w:rsidRPr="008D043F">
              <w:rPr>
                <w:rFonts w:asciiTheme="minorHAnsi" w:hAnsiTheme="minorHAnsi" w:cstheme="minorHAnsi"/>
                <w:sz w:val="18"/>
                <w:szCs w:val="18"/>
                <w:lang w:val="hr-HR"/>
              </w:rPr>
              <w:t xml:space="preserve"> stanju vodnog tijela u koje se ispuštaju otpadne vode, te utvrđenim ciljevima o stanju vodnih tijela u Planu upravljanja vodnim područjima za to vodno tijelo</w:t>
            </w:r>
            <w:r w:rsidRPr="008D043F">
              <w:rPr>
                <w:rFonts w:asciiTheme="minorHAnsi" w:eastAsia="Calibri" w:hAnsiTheme="minorHAnsi" w:cstheme="minorHAnsi"/>
                <w:sz w:val="18"/>
                <w:szCs w:val="18"/>
                <w:lang w:val="hr-HR"/>
              </w:rPr>
              <w:t xml:space="preserve"> </w:t>
            </w:r>
          </w:p>
          <w:p w14:paraId="79F5C03B" w14:textId="77777777" w:rsidR="00242590" w:rsidRPr="008D043F" w:rsidRDefault="00242590"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3-2034)</w:t>
            </w:r>
          </w:p>
        </w:tc>
      </w:tr>
      <w:bookmarkEnd w:id="219"/>
      <w:tr w:rsidR="00242590" w:rsidRPr="008D043F" w14:paraId="10C11BBA" w14:textId="77777777" w:rsidTr="001008FA">
        <w:tc>
          <w:tcPr>
            <w:tcW w:w="1393" w:type="pct"/>
            <w:vMerge/>
            <w:tcBorders>
              <w:left w:val="single" w:sz="4" w:space="0" w:color="A6A6A6"/>
              <w:right w:val="single" w:sz="4" w:space="0" w:color="A6A6A6"/>
            </w:tcBorders>
            <w:vAlign w:val="center"/>
          </w:tcPr>
          <w:p w14:paraId="21C32DC1"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57BEFE35" w14:textId="0470E3E6"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2) Stepen pripremljenosti i</w:t>
            </w:r>
            <w:r w:rsidR="001745B1" w:rsidRPr="008D043F">
              <w:rPr>
                <w:rFonts w:asciiTheme="minorHAnsi" w:hAnsiTheme="minorHAnsi" w:cstheme="minorHAnsi"/>
                <w:sz w:val="18"/>
                <w:szCs w:val="18"/>
                <w:lang w:val="hr-HR"/>
              </w:rPr>
              <w:t>nformacija iz</w:t>
            </w:r>
            <w:r w:rsidRPr="008D043F">
              <w:rPr>
                <w:rFonts w:asciiTheme="minorHAnsi" w:hAnsiTheme="minorHAnsi" w:cstheme="minorHAnsi"/>
                <w:sz w:val="18"/>
                <w:szCs w:val="18"/>
                <w:lang w:val="hr-HR"/>
              </w:rPr>
              <w:t xml:space="preserve"> Planova upravljanja vodama za potrebe inspekcija s posebnim naglaskom na vodna tijela koja nisu u najmanje dobrom stanju </w:t>
            </w:r>
          </w:p>
        </w:tc>
        <w:tc>
          <w:tcPr>
            <w:tcW w:w="1277" w:type="pct"/>
            <w:tcBorders>
              <w:top w:val="single" w:sz="4" w:space="0" w:color="A6A6A6"/>
              <w:left w:val="single" w:sz="4" w:space="0" w:color="A6A6A6"/>
              <w:bottom w:val="single" w:sz="4" w:space="0" w:color="A6A6A6"/>
              <w:right w:val="single" w:sz="4" w:space="0" w:color="A6A6A6"/>
            </w:tcBorders>
            <w:vAlign w:val="center"/>
          </w:tcPr>
          <w:p w14:paraId="552B20D4" w14:textId="3F258832"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ovi upravljanja 2022‒2027 nisu  usvojeni, te priprema </w:t>
            </w:r>
            <w:r w:rsidR="001745B1" w:rsidRPr="008D043F">
              <w:rPr>
                <w:rFonts w:asciiTheme="minorHAnsi" w:hAnsiTheme="minorHAnsi" w:cstheme="minorHAnsi"/>
                <w:sz w:val="18"/>
                <w:szCs w:val="18"/>
                <w:lang w:val="hr-HR"/>
              </w:rPr>
              <w:t>informacija</w:t>
            </w:r>
            <w:r w:rsidRPr="008D043F">
              <w:rPr>
                <w:rFonts w:asciiTheme="minorHAnsi" w:hAnsiTheme="minorHAnsi" w:cstheme="minorHAnsi"/>
                <w:sz w:val="18"/>
                <w:szCs w:val="18"/>
                <w:lang w:val="hr-HR"/>
              </w:rPr>
              <w:t xml:space="preserve"> iz Planova upravljanja vodama još nije počela </w:t>
            </w:r>
            <w:r w:rsidRPr="008D043F">
              <w:rPr>
                <w:rFonts w:asciiTheme="minorHAnsi" w:hAnsiTheme="minorHAnsi" w:cstheme="minorHAnsi"/>
                <w:color w:val="FF0000"/>
                <w:sz w:val="18"/>
                <w:szCs w:val="18"/>
                <w:lang w:val="hr-HR"/>
              </w:rPr>
              <w:t xml:space="preserve">  </w:t>
            </w:r>
          </w:p>
        </w:tc>
        <w:tc>
          <w:tcPr>
            <w:tcW w:w="1170" w:type="pct"/>
            <w:tcBorders>
              <w:top w:val="single" w:sz="4" w:space="0" w:color="A6A6A6"/>
              <w:left w:val="single" w:sz="4" w:space="0" w:color="A6A6A6"/>
              <w:bottom w:val="single" w:sz="4" w:space="0" w:color="A6A6A6"/>
              <w:right w:val="single" w:sz="4" w:space="0" w:color="A6A6A6"/>
            </w:tcBorders>
            <w:vAlign w:val="center"/>
          </w:tcPr>
          <w:p w14:paraId="72973C3B" w14:textId="4B663AD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ljene i dostavljene informacije iz Planova upravljanja vodama inspekcijama,  s posebnim naglaskom na vodna tijela koja nisu u najmanje dobrom stanju </w:t>
            </w:r>
          </w:p>
          <w:p w14:paraId="2EEE8DC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023-2034)</w:t>
            </w:r>
          </w:p>
        </w:tc>
      </w:tr>
      <w:tr w:rsidR="00242590" w:rsidRPr="008D043F" w14:paraId="21B94942" w14:textId="77777777" w:rsidTr="001008FA">
        <w:tc>
          <w:tcPr>
            <w:tcW w:w="1393" w:type="pct"/>
            <w:vMerge/>
            <w:tcBorders>
              <w:left w:val="single" w:sz="4" w:space="0" w:color="A6A6A6"/>
              <w:right w:val="single" w:sz="4" w:space="0" w:color="A6A6A6"/>
            </w:tcBorders>
            <w:vAlign w:val="center"/>
          </w:tcPr>
          <w:p w14:paraId="5B5176A6"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5F41B47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3) Status informiranja inspekcija o zaprimljenim prijavama </w:t>
            </w:r>
          </w:p>
        </w:tc>
        <w:tc>
          <w:tcPr>
            <w:tcW w:w="1277" w:type="pct"/>
            <w:tcBorders>
              <w:top w:val="single" w:sz="4" w:space="0" w:color="A6A6A6"/>
              <w:left w:val="single" w:sz="4" w:space="0" w:color="A6A6A6"/>
              <w:bottom w:val="single" w:sz="4" w:space="0" w:color="A6A6A6"/>
              <w:right w:val="single" w:sz="4" w:space="0" w:color="A6A6A6"/>
            </w:tcBorders>
            <w:vAlign w:val="center"/>
          </w:tcPr>
          <w:p w14:paraId="76B5243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e se izvještavaju o zaprimljenim prijavama   </w:t>
            </w:r>
          </w:p>
        </w:tc>
        <w:tc>
          <w:tcPr>
            <w:tcW w:w="1170" w:type="pct"/>
            <w:tcBorders>
              <w:top w:val="single" w:sz="4" w:space="0" w:color="A6A6A6"/>
              <w:left w:val="single" w:sz="4" w:space="0" w:color="A6A6A6"/>
              <w:bottom w:val="single" w:sz="4" w:space="0" w:color="A6A6A6"/>
              <w:right w:val="single" w:sz="4" w:space="0" w:color="A6A6A6"/>
            </w:tcBorders>
            <w:vAlign w:val="center"/>
          </w:tcPr>
          <w:p w14:paraId="1E3BAD9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ovremeno dostavljene  informacije i podaci inspekcijama o zaprimljenim </w:t>
            </w:r>
            <w:r w:rsidRPr="008D043F">
              <w:rPr>
                <w:rFonts w:asciiTheme="minorHAnsi" w:hAnsiTheme="minorHAnsi" w:cstheme="minorHAnsi"/>
                <w:sz w:val="18"/>
                <w:szCs w:val="18"/>
                <w:lang w:val="hr-HR"/>
              </w:rPr>
              <w:lastRenderedPageBreak/>
              <w:t>prijavama i zahtjevima nadležnih organa iz sektora voda</w:t>
            </w:r>
          </w:p>
          <w:p w14:paraId="727F890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389B7012" w14:textId="77777777" w:rsidTr="001008FA">
        <w:tc>
          <w:tcPr>
            <w:tcW w:w="1393" w:type="pct"/>
            <w:vMerge/>
            <w:tcBorders>
              <w:left w:val="single" w:sz="4" w:space="0" w:color="A6A6A6"/>
              <w:bottom w:val="single" w:sz="4" w:space="0" w:color="A6A6A6"/>
              <w:right w:val="single" w:sz="4" w:space="0" w:color="A6A6A6"/>
            </w:tcBorders>
            <w:vAlign w:val="center"/>
          </w:tcPr>
          <w:p w14:paraId="5C3C2FEF"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0C07BE3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rade godišnjih programa  inspekcijskih nadzora </w:t>
            </w:r>
          </w:p>
        </w:tc>
        <w:tc>
          <w:tcPr>
            <w:tcW w:w="1277" w:type="pct"/>
            <w:tcBorders>
              <w:top w:val="single" w:sz="4" w:space="0" w:color="A6A6A6"/>
              <w:left w:val="single" w:sz="4" w:space="0" w:color="A6A6A6"/>
              <w:bottom w:val="single" w:sz="4" w:space="0" w:color="A6A6A6"/>
              <w:right w:val="single" w:sz="4" w:space="0" w:color="A6A6A6"/>
            </w:tcBorders>
            <w:vAlign w:val="center"/>
          </w:tcPr>
          <w:p w14:paraId="2018138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ju se godišnji programi inspekcijskog nadzora </w:t>
            </w:r>
          </w:p>
        </w:tc>
        <w:tc>
          <w:tcPr>
            <w:tcW w:w="1170" w:type="pct"/>
            <w:tcBorders>
              <w:top w:val="single" w:sz="4" w:space="0" w:color="A6A6A6"/>
              <w:left w:val="single" w:sz="4" w:space="0" w:color="A6A6A6"/>
              <w:bottom w:val="single" w:sz="4" w:space="0" w:color="A6A6A6"/>
              <w:right w:val="single" w:sz="4" w:space="0" w:color="A6A6A6"/>
            </w:tcBorders>
            <w:vAlign w:val="center"/>
          </w:tcPr>
          <w:p w14:paraId="56B1DE9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i godišnji programi inspekcijskog nadzora na bazi informacija iz Planova upravljanja, informacija o zaprimljenim prijavama i dr.</w:t>
            </w:r>
          </w:p>
          <w:p w14:paraId="00B4F15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583FB906"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2737B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0191FA6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naprjeđenje strateškog upravljanja vodama, povećanje transparentnosti i odgovornosti organa uprave </w:t>
            </w:r>
          </w:p>
        </w:tc>
      </w:tr>
      <w:tr w:rsidR="00242590" w:rsidRPr="008D043F" w14:paraId="27487A1A"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AA0E3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 izvorima finansiranja</w:t>
            </w:r>
          </w:p>
        </w:tc>
        <w:tc>
          <w:tcPr>
            <w:tcW w:w="3607"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B0E65FA" w14:textId="7621BB70" w:rsidR="00222313" w:rsidRPr="008D043F" w:rsidRDefault="00222313"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 797 022 KM</w:t>
            </w:r>
          </w:p>
          <w:p w14:paraId="52086646" w14:textId="126AE903" w:rsidR="00242590" w:rsidRPr="008D043F" w:rsidRDefault="00222313"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 budžetska sredstva, 90% kombinacija ‒ kreditna sredstva i sredstva EU i drugih međunarodnih donatora</w:t>
            </w:r>
          </w:p>
        </w:tc>
      </w:tr>
      <w:tr w:rsidR="00242590" w:rsidRPr="008D043F" w14:paraId="72733650"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80F5C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4861FEA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402F88D1"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F79F9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5EB309F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159186C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0AECF99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tc>
      </w:tr>
      <w:tr w:rsidR="00242590" w:rsidRPr="008D043F" w14:paraId="41CBD3AE"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AA0A2E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7F963DBF" w14:textId="6AE040C6" w:rsidR="00242590" w:rsidRPr="008D043F" w:rsidRDefault="001745B1"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JKP ((Kantonalno) Javno komunalno preduzeće</w:t>
            </w:r>
            <w:r w:rsidR="00242590" w:rsidRPr="008D043F">
              <w:rPr>
                <w:rFonts w:asciiTheme="minorHAnsi" w:hAnsiTheme="minorHAnsi" w:cstheme="minorHAnsi"/>
                <w:sz w:val="18"/>
                <w:szCs w:val="18"/>
                <w:lang w:val="hr-HR"/>
              </w:rPr>
              <w:t>, JLS VFB</w:t>
            </w:r>
            <w:r w:rsidR="00706371" w:rsidRPr="008D043F">
              <w:rPr>
                <w:rFonts w:asciiTheme="minorHAnsi" w:hAnsiTheme="minorHAnsi" w:cstheme="minorHAnsi"/>
                <w:sz w:val="18"/>
                <w:szCs w:val="18"/>
                <w:lang w:val="hr-HR"/>
              </w:rPr>
              <w:t>i</w:t>
            </w:r>
            <w:r w:rsidR="00242590" w:rsidRPr="008D043F">
              <w:rPr>
                <w:rFonts w:asciiTheme="minorHAnsi" w:hAnsiTheme="minorHAnsi" w:cstheme="minorHAnsi"/>
                <w:sz w:val="18"/>
                <w:szCs w:val="18"/>
                <w:lang w:val="hr-HR"/>
              </w:rPr>
              <w:t>H i PFB</w:t>
            </w:r>
            <w:r w:rsidR="00706371" w:rsidRPr="008D043F">
              <w:rPr>
                <w:rFonts w:asciiTheme="minorHAnsi" w:hAnsiTheme="minorHAnsi" w:cstheme="minorHAnsi"/>
                <w:sz w:val="18"/>
                <w:szCs w:val="18"/>
                <w:lang w:val="hr-HR"/>
              </w:rPr>
              <w:t>i</w:t>
            </w:r>
            <w:r w:rsidR="00242590" w:rsidRPr="008D043F">
              <w:rPr>
                <w:rFonts w:asciiTheme="minorHAnsi" w:hAnsiTheme="minorHAnsi" w:cstheme="minorHAnsi"/>
                <w:sz w:val="18"/>
                <w:szCs w:val="18"/>
                <w:lang w:val="hr-HR"/>
              </w:rPr>
              <w:t>H, FMPVŠ; AVPS; AVPJM; Federalni vodni inspektorat (FVI); Kantonalni vodni inspektorati (KV); KMV (Kantonalna ministrstva nadležna za vode); FMOiT; FMPU; FMERI; KM_O, PP, EN, P (Kantonalna ministrstva nadležna za okoliš, prostorno planiranje, energetiku, poljoprivredu i dr.)</w:t>
            </w:r>
          </w:p>
        </w:tc>
      </w:tr>
      <w:tr w:rsidR="00242590" w:rsidRPr="008D043F" w14:paraId="12B7E674"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84877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4E4D9E1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i građanstvo Federacije BiH</w:t>
            </w:r>
          </w:p>
        </w:tc>
      </w:tr>
    </w:tbl>
    <w:p w14:paraId="3410A5CA"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Look w:val="04A0" w:firstRow="1" w:lastRow="0" w:firstColumn="1" w:lastColumn="0" w:noHBand="0" w:noVBand="1"/>
      </w:tblPr>
      <w:tblGrid>
        <w:gridCol w:w="3935"/>
        <w:gridCol w:w="2659"/>
        <w:gridCol w:w="2903"/>
        <w:gridCol w:w="4677"/>
      </w:tblGrid>
      <w:tr w:rsidR="00242590" w:rsidRPr="008D043F" w14:paraId="7D32F3B6"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B5125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br w:type="page"/>
              <w:t>Veza sa strateškim ciljem</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268CA8C2"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2771874E"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BC9A2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2C71DE7F"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2. Osigura</w:t>
            </w:r>
            <w:r w:rsidR="003C6F11" w:rsidRPr="008D043F">
              <w:rPr>
                <w:rFonts w:asciiTheme="minorHAnsi" w:hAnsiTheme="minorHAnsi" w:cstheme="minorHAnsi"/>
                <w:b/>
                <w:sz w:val="18"/>
                <w:szCs w:val="18"/>
                <w:lang w:val="hr-HR"/>
              </w:rPr>
              <w:t xml:space="preserve">nje </w:t>
            </w:r>
            <w:r w:rsidRPr="008D043F">
              <w:rPr>
                <w:rFonts w:asciiTheme="minorHAnsi" w:hAnsiTheme="minorHAnsi" w:cstheme="minorHAnsi"/>
                <w:b/>
                <w:sz w:val="18"/>
                <w:szCs w:val="18"/>
                <w:lang w:val="hr-HR"/>
              </w:rPr>
              <w:t>uvjet</w:t>
            </w:r>
            <w:r w:rsidR="003C6F11"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za postizanje održivog korištenja vodnih resursa  </w:t>
            </w:r>
          </w:p>
        </w:tc>
      </w:tr>
      <w:tr w:rsidR="00242590" w:rsidRPr="008D043F" w14:paraId="7AFF61A8"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6074A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14682926"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2.1. Intenziviranje saradnje sektora voda s ostalim sektorima u cilju osiguravanja zaštite i održiviog korištenja vodnih resursa</w:t>
            </w:r>
          </w:p>
        </w:tc>
      </w:tr>
      <w:tr w:rsidR="00242590" w:rsidRPr="008D043F" w14:paraId="3F8E2785"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52557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a okvirnim područjima djelovanja</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1BA6157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ove mjere je doprinijeti da se potrebe i ciljevi sektora voda integriraju u planske dokumente ostalih sektora (prostorno planiranje, energetski sektor, sektor poljoprivrede, šumarstva, vodne inspekcije  i dr.), putem podzimanja aktivnosti sektora voda koje mogu utjecati </w:t>
            </w:r>
            <w:r w:rsidRPr="008D043F">
              <w:rPr>
                <w:rFonts w:asciiTheme="minorHAnsi" w:hAnsiTheme="minorHAnsi" w:cstheme="minorHAnsi"/>
                <w:sz w:val="18"/>
                <w:szCs w:val="18"/>
                <w:lang w:val="hr-HR"/>
              </w:rPr>
              <w:lastRenderedPageBreak/>
              <w:t xml:space="preserve">na ograničavanje  korištenja voda i zahvata u prostoru u situacijama dokazanih negativnih utjecaja na vode, te intenziviranjem međusektorske saradnje uključujući i vodnu inspekciju. </w:t>
            </w:r>
          </w:p>
          <w:p w14:paraId="4D916E0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obuhvataju tri  pravca: </w:t>
            </w:r>
          </w:p>
          <w:p w14:paraId="5F363A63" w14:textId="77777777" w:rsidR="00242590" w:rsidRPr="008D043F" w:rsidRDefault="00242590" w:rsidP="0068355A">
            <w:pPr>
              <w:spacing w:before="40" w:after="40" w:line="276" w:lineRule="auto"/>
              <w:ind w:left="567" w:hanging="426"/>
              <w:rPr>
                <w:rFonts w:asciiTheme="minorHAnsi" w:hAnsiTheme="minorHAnsi" w:cstheme="minorHAnsi"/>
                <w:b/>
                <w:sz w:val="18"/>
                <w:szCs w:val="18"/>
                <w:lang w:val="hr-HR"/>
              </w:rPr>
            </w:pPr>
            <w:r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ab/>
              <w:t xml:space="preserve">Saradnja i koordinacija aktivnosti sektora voda s ostalim sektora  </w:t>
            </w:r>
          </w:p>
          <w:p w14:paraId="3E6AC4E0" w14:textId="77777777" w:rsidR="0003030A" w:rsidRPr="008D043F" w:rsidRDefault="00242590" w:rsidP="0068355A">
            <w:pPr>
              <w:spacing w:before="40" w:after="40" w:line="276" w:lineRule="auto"/>
              <w:ind w:left="708"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a1) Prikazati i objaviti za stručnu javnost (prostorno planiranje, energetika, poljoprivreda i šumarstva), te nevladin sektor, u odgovarajućem formatu (excel, GIS i dr.) set informacija o vodnim tijelima iz Planova upravljanja vodnim područjima koje, zajedno s detaljnim analizama iz Planova upravljanja, moraju koristiti svi subjekti zainteresirani za planiranje zahvata u prostoru koji utječu na zaštitu voda, njihovo uređenje i korištenje</w:t>
            </w:r>
          </w:p>
          <w:p w14:paraId="210FA835" w14:textId="77777777" w:rsidR="00242590" w:rsidRPr="008D043F" w:rsidRDefault="0003030A" w:rsidP="0068355A">
            <w:pPr>
              <w:spacing w:before="40" w:after="40" w:line="276" w:lineRule="auto"/>
              <w:ind w:left="708"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w:t>
            </w:r>
            <w:r w:rsidR="00242590" w:rsidRPr="008D043F">
              <w:rPr>
                <w:rFonts w:asciiTheme="minorHAnsi" w:hAnsiTheme="minorHAnsi" w:cstheme="minorHAnsi"/>
                <w:sz w:val="18"/>
                <w:szCs w:val="18"/>
                <w:lang w:val="hr-HR"/>
              </w:rPr>
              <w:t xml:space="preserve">Osigurati funkcionalan mehanizam koordinacije ‒ koordinacijski sastanci se održavaju redovno i objavljuju se izvještaji i zaključci sa sastanaka         </w:t>
            </w:r>
          </w:p>
          <w:p w14:paraId="70B4C321" w14:textId="77777777" w:rsidR="00242590" w:rsidRPr="008D043F" w:rsidRDefault="00242590" w:rsidP="0068355A">
            <w:pPr>
              <w:spacing w:before="40" w:after="40" w:line="276" w:lineRule="auto"/>
              <w:ind w:left="708"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a3) Integrirati podatke iz Planova upravljanja vodama  adekvatno u usvojene prostorno planske dokumente, kao i druge planske, odnosno programske dokumente</w:t>
            </w:r>
          </w:p>
          <w:p w14:paraId="61AECCEF" w14:textId="77777777" w:rsidR="00242590" w:rsidRPr="008D043F" w:rsidRDefault="00242590" w:rsidP="0068355A">
            <w:pPr>
              <w:spacing w:before="40" w:after="40" w:line="276" w:lineRule="auto"/>
              <w:ind w:left="708"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a4) Izrađene i objavljene sljedeće Studije: i) Studija za uspostavu sistema rezervacije  podzemnih i površinskih voda za javno vodosnabdijevanje u Federaciji BiH ii) Studija hidroenergetskog potencijala u Federaciji BiH</w:t>
            </w:r>
          </w:p>
          <w:p w14:paraId="09F8E816" w14:textId="77777777" w:rsidR="00242590" w:rsidRPr="008D043F" w:rsidRDefault="00242590" w:rsidP="0068355A">
            <w:pPr>
              <w:numPr>
                <w:ilvl w:val="0"/>
                <w:numId w:val="89"/>
              </w:numPr>
              <w:spacing w:before="40" w:after="40" w:line="276" w:lineRule="auto"/>
              <w:ind w:left="360"/>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Saradnja sektora voda i vodne inspekcije u svrhu podrške realizaciji Planova upravljanja</w:t>
            </w:r>
          </w:p>
          <w:p w14:paraId="2CEC3FC0" w14:textId="3F6832EB"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b1) Dostavljati inspekcijama informacije iz Planova upravljanja vodama koje  se odnose na analizu pritisaka na količinsko stanje vodnih tijela s posebnim naglaskom na vodna tijela koja su pod značajnim pritiskom od ljudskih aktivnosti, te pravovremeno dostavljati informacije i podatke o zaprimljenim prijavama i zahtjevima nadležnih organa iz sektora voda</w:t>
            </w:r>
          </w:p>
          <w:p w14:paraId="7E568595"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Izrađeni godišnji programi inspekcijskog nadzora  za sve aktivnosti korištenja voda  u skladu sa ZoV-om i podzakonskim propisima  </w:t>
            </w:r>
          </w:p>
          <w:p w14:paraId="584FA75A"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c) Priprema studijskih dokumenata  </w:t>
            </w:r>
          </w:p>
          <w:p w14:paraId="02D41C36" w14:textId="77777777" w:rsidR="00242590" w:rsidRPr="008D043F" w:rsidRDefault="00242590" w:rsidP="0068355A">
            <w:pPr>
              <w:numPr>
                <w:ilvl w:val="0"/>
                <w:numId w:val="39"/>
              </w:numPr>
              <w:spacing w:before="40" w:after="40" w:line="276" w:lineRule="auto"/>
              <w:ind w:left="72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udija o hidroenergetskom potencijalu</w:t>
            </w:r>
          </w:p>
          <w:p w14:paraId="1E4B0867" w14:textId="77777777" w:rsidR="00242590" w:rsidRPr="008D043F" w:rsidRDefault="00242590" w:rsidP="0068355A">
            <w:pPr>
              <w:numPr>
                <w:ilvl w:val="0"/>
                <w:numId w:val="39"/>
              </w:numPr>
              <w:spacing w:before="40" w:after="40" w:line="276" w:lineRule="auto"/>
              <w:ind w:left="72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udija o rezervama površinskih i podzemnih voda koje se mogu koristiti za vodosnabdijevanje stanovništva  </w:t>
            </w:r>
          </w:p>
        </w:tc>
      </w:tr>
      <w:tr w:rsidR="00242590" w:rsidRPr="008D043F" w14:paraId="6D8603F6"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8EEA7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44C5A63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6C6A280F"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52E3DC"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9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FC538E"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A1E1FE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02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BA353D"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2991C9C"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65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EB500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3CA71576" w14:textId="77777777" w:rsidTr="005E5546">
        <w:trPr>
          <w:trHeight w:val="274"/>
        </w:trPr>
        <w:tc>
          <w:tcPr>
            <w:tcW w:w="1388"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F8FA988"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0567976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Stepen pripremljenosti izvoda/ sažetka/seta informacija o vodnim tijelima iz Planova upravljanja vodnim područjima </w:t>
            </w:r>
            <w:r w:rsidRPr="008D043F">
              <w:rPr>
                <w:rFonts w:asciiTheme="minorHAnsi" w:hAnsiTheme="minorHAnsi" w:cstheme="minorHAnsi"/>
                <w:sz w:val="18"/>
                <w:szCs w:val="18"/>
                <w:lang w:val="hr-HR"/>
              </w:rPr>
              <w:lastRenderedPageBreak/>
              <w:t xml:space="preserve">za stručnu javnost prostornog planiranja, energetike, poljoprivrede i šumarstva, te nevladin sektor  </w:t>
            </w:r>
          </w:p>
        </w:tc>
        <w:tc>
          <w:tcPr>
            <w:tcW w:w="1024" w:type="pct"/>
            <w:tcBorders>
              <w:top w:val="single" w:sz="4" w:space="0" w:color="A6A6A6"/>
              <w:left w:val="single" w:sz="4" w:space="0" w:color="A6A6A6"/>
              <w:bottom w:val="single" w:sz="4" w:space="0" w:color="A6A6A6"/>
              <w:right w:val="single" w:sz="4" w:space="0" w:color="A6A6A6"/>
            </w:tcBorders>
            <w:vAlign w:val="center"/>
          </w:tcPr>
          <w:p w14:paraId="722831D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lanovi upravljanja (II ciklus) nisu usvojeni, te još nije počela priprema Izvoda/sažetka/seta  informacija o vodnim tijelima iz Planova </w:t>
            </w:r>
            <w:r w:rsidRPr="008D043F">
              <w:rPr>
                <w:rFonts w:asciiTheme="minorHAnsi" w:hAnsiTheme="minorHAnsi" w:cstheme="minorHAnsi"/>
                <w:sz w:val="18"/>
                <w:szCs w:val="18"/>
                <w:lang w:val="hr-HR"/>
              </w:rPr>
              <w:lastRenderedPageBreak/>
              <w:t xml:space="preserve">upravljanja vodnim područjima za stručnu javnost i nevladin sektor  </w:t>
            </w:r>
          </w:p>
        </w:tc>
        <w:tc>
          <w:tcPr>
            <w:tcW w:w="1650" w:type="pct"/>
            <w:tcBorders>
              <w:top w:val="single" w:sz="4" w:space="0" w:color="A6A6A6"/>
              <w:left w:val="single" w:sz="4" w:space="0" w:color="A6A6A6"/>
              <w:bottom w:val="single" w:sz="4" w:space="0" w:color="A6A6A6"/>
              <w:right w:val="single" w:sz="4" w:space="0" w:color="A6A6A6"/>
            </w:tcBorders>
            <w:vAlign w:val="center"/>
          </w:tcPr>
          <w:p w14:paraId="0B0C123E"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lastRenderedPageBreak/>
              <w:t xml:space="preserve">Izrađen i kontinuirano ažuriran  Izvod/sažetak/set  informacija o vodnim tijelima iz Planova upravljanja vodnim područjima koji moraju </w:t>
            </w:r>
            <w:r w:rsidRPr="008D043F">
              <w:rPr>
                <w:rFonts w:asciiTheme="minorHAnsi" w:eastAsia="Calibri" w:hAnsiTheme="minorHAnsi" w:cstheme="minorHAnsi"/>
                <w:sz w:val="18"/>
                <w:szCs w:val="18"/>
                <w:lang w:val="hr-HR"/>
              </w:rPr>
              <w:t xml:space="preserve">koristiti  svi subjekti zainteresirani za planiranje zahvata u prostoru koji utječu na zaštitu voda, </w:t>
            </w:r>
            <w:r w:rsidRPr="008D043F">
              <w:rPr>
                <w:rFonts w:asciiTheme="minorHAnsi" w:eastAsia="Calibri" w:hAnsiTheme="minorHAnsi" w:cstheme="minorHAnsi"/>
                <w:sz w:val="18"/>
                <w:szCs w:val="18"/>
                <w:lang w:val="hr-HR"/>
              </w:rPr>
              <w:lastRenderedPageBreak/>
              <w:t>njihovo uređenje i korištenje</w:t>
            </w:r>
          </w:p>
          <w:p w14:paraId="69249CF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4)</w:t>
            </w:r>
          </w:p>
        </w:tc>
      </w:tr>
      <w:tr w:rsidR="00242590" w:rsidRPr="008D043F" w14:paraId="590C77E0"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0EF2642"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219B9C6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 Status funkcioniranja međusektorske koordinacije ‒   redovno organiziranje koordinacijskih sastanaka predstavnika sektora voda i predstavnika sektora prostornog planiranja, energetike,  poljoprivrede, šumarstva i dr.</w:t>
            </w:r>
          </w:p>
        </w:tc>
        <w:tc>
          <w:tcPr>
            <w:tcW w:w="1024" w:type="pct"/>
            <w:tcBorders>
              <w:top w:val="single" w:sz="4" w:space="0" w:color="A6A6A6"/>
              <w:left w:val="single" w:sz="4" w:space="0" w:color="A6A6A6"/>
              <w:bottom w:val="single" w:sz="4" w:space="0" w:color="A6A6A6"/>
              <w:right w:val="single" w:sz="4" w:space="0" w:color="A6A6A6"/>
            </w:tcBorders>
            <w:vAlign w:val="center"/>
          </w:tcPr>
          <w:p w14:paraId="69CAE60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oradično  </w:t>
            </w:r>
          </w:p>
        </w:tc>
        <w:tc>
          <w:tcPr>
            <w:tcW w:w="1650" w:type="pct"/>
            <w:tcBorders>
              <w:top w:val="single" w:sz="4" w:space="0" w:color="A6A6A6"/>
              <w:left w:val="single" w:sz="4" w:space="0" w:color="A6A6A6"/>
              <w:bottom w:val="single" w:sz="4" w:space="0" w:color="A6A6A6"/>
              <w:right w:val="single" w:sz="4" w:space="0" w:color="A6A6A6"/>
            </w:tcBorders>
            <w:vAlign w:val="center"/>
          </w:tcPr>
          <w:p w14:paraId="27E70AC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an mehanizam koordinacije ‒ koordinacijski sastanci se održavaju redovno i objavljuju se izvještaji i zaključci sa sastanaka </w:t>
            </w:r>
          </w:p>
          <w:p w14:paraId="65967B7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549E2B61"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E5FA3D1"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461C61C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3) Učinkovitost zakonskih odredbi (ZoV) koje nalažu obavezu</w:t>
            </w:r>
          </w:p>
          <w:p w14:paraId="49E06C8E" w14:textId="77777777" w:rsidR="00242590" w:rsidRPr="008D043F" w:rsidRDefault="00242590" w:rsidP="0068355A">
            <w:pPr>
              <w:numPr>
                <w:ilvl w:val="0"/>
                <w:numId w:val="91"/>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gracije podataka iz Planova upravljanja vodama  u planove sektora čije aktivnosti mogu imati utjecaja na zaštitu voda i </w:t>
            </w:r>
          </w:p>
          <w:p w14:paraId="41B16C30" w14:textId="77777777" w:rsidR="00242590" w:rsidRPr="008D043F" w:rsidRDefault="00242590" w:rsidP="0068355A">
            <w:pPr>
              <w:numPr>
                <w:ilvl w:val="0"/>
                <w:numId w:val="91"/>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dekvatne uključenosti institucija sektora voda u toku izrade planskih i strateških dokumenata, uključujući i javne rasprave  </w:t>
            </w:r>
          </w:p>
        </w:tc>
        <w:tc>
          <w:tcPr>
            <w:tcW w:w="1024" w:type="pct"/>
            <w:tcBorders>
              <w:top w:val="single" w:sz="4" w:space="0" w:color="A6A6A6"/>
              <w:left w:val="single" w:sz="4" w:space="0" w:color="A6A6A6"/>
              <w:bottom w:val="single" w:sz="4" w:space="0" w:color="A6A6A6"/>
              <w:right w:val="single" w:sz="4" w:space="0" w:color="A6A6A6"/>
            </w:tcBorders>
            <w:vAlign w:val="center"/>
          </w:tcPr>
          <w:p w14:paraId="4E9036C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učinkovitost </w:t>
            </w:r>
          </w:p>
        </w:tc>
        <w:tc>
          <w:tcPr>
            <w:tcW w:w="1650" w:type="pct"/>
            <w:tcBorders>
              <w:top w:val="single" w:sz="4" w:space="0" w:color="A6A6A6"/>
              <w:left w:val="single" w:sz="4" w:space="0" w:color="A6A6A6"/>
              <w:bottom w:val="single" w:sz="4" w:space="0" w:color="A6A6A6"/>
              <w:right w:val="single" w:sz="4" w:space="0" w:color="A6A6A6"/>
            </w:tcBorders>
            <w:vAlign w:val="center"/>
          </w:tcPr>
          <w:p w14:paraId="0D92DCE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daci iz Planova upravljanja vodama adekvatno integrirani u usvojene prostorno-planske dokumente, kao i druge planske, odnosno programske dokumente kao rezultat uključenosti sektora voda u toku izrade planskih i strateških dokumenata  </w:t>
            </w:r>
          </w:p>
          <w:p w14:paraId="5631EEA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384C91C1"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2F2FB7C"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4EA69651" w14:textId="401FCC52"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Stepen pripremljenosti </w:t>
            </w:r>
            <w:r w:rsidR="001745B1" w:rsidRPr="008D043F">
              <w:rPr>
                <w:rFonts w:asciiTheme="minorHAnsi" w:hAnsiTheme="minorHAnsi" w:cstheme="minorHAnsi"/>
                <w:sz w:val="18"/>
                <w:szCs w:val="18"/>
                <w:lang w:val="hr-HR"/>
              </w:rPr>
              <w:t>informacija</w:t>
            </w:r>
            <w:r w:rsidRPr="008D043F">
              <w:rPr>
                <w:rFonts w:asciiTheme="minorHAnsi" w:hAnsiTheme="minorHAnsi" w:cstheme="minorHAnsi"/>
                <w:sz w:val="18"/>
                <w:szCs w:val="18"/>
                <w:lang w:val="hr-HR"/>
              </w:rPr>
              <w:t xml:space="preserve"> iz Planova upravljanja vodama za potrebe inspekcija </w:t>
            </w:r>
          </w:p>
        </w:tc>
        <w:tc>
          <w:tcPr>
            <w:tcW w:w="1024" w:type="pct"/>
            <w:tcBorders>
              <w:top w:val="single" w:sz="4" w:space="0" w:color="A6A6A6"/>
              <w:left w:val="single" w:sz="4" w:space="0" w:color="A6A6A6"/>
              <w:bottom w:val="single" w:sz="4" w:space="0" w:color="A6A6A6"/>
              <w:right w:val="single" w:sz="4" w:space="0" w:color="A6A6A6"/>
            </w:tcBorders>
            <w:vAlign w:val="center"/>
          </w:tcPr>
          <w:p w14:paraId="67E18C32" w14:textId="33A5A26E"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prema</w:t>
            </w:r>
            <w:r w:rsidR="001745B1" w:rsidRPr="008D043F">
              <w:rPr>
                <w:rFonts w:asciiTheme="minorHAnsi" w:hAnsiTheme="minorHAnsi" w:cstheme="minorHAnsi"/>
                <w:sz w:val="18"/>
                <w:szCs w:val="18"/>
                <w:lang w:val="hr-HR"/>
              </w:rPr>
              <w:t xml:space="preserve"> informacija</w:t>
            </w:r>
            <w:r w:rsidRPr="008D043F">
              <w:rPr>
                <w:rFonts w:asciiTheme="minorHAnsi" w:hAnsiTheme="minorHAnsi" w:cstheme="minorHAnsi"/>
                <w:sz w:val="18"/>
                <w:szCs w:val="18"/>
                <w:lang w:val="hr-HR"/>
              </w:rPr>
              <w:t xml:space="preserve"> iz Planova upravljanja vodama nije počela </w:t>
            </w:r>
          </w:p>
        </w:tc>
        <w:tc>
          <w:tcPr>
            <w:tcW w:w="1650" w:type="pct"/>
            <w:tcBorders>
              <w:top w:val="single" w:sz="4" w:space="0" w:color="A6A6A6"/>
              <w:left w:val="single" w:sz="4" w:space="0" w:color="A6A6A6"/>
              <w:bottom w:val="single" w:sz="4" w:space="0" w:color="A6A6A6"/>
              <w:right w:val="single" w:sz="4" w:space="0" w:color="A6A6A6"/>
            </w:tcBorders>
            <w:vAlign w:val="center"/>
          </w:tcPr>
          <w:p w14:paraId="52CC5426" w14:textId="44A049D4" w:rsidR="00242590" w:rsidRPr="008D043F" w:rsidRDefault="00242590" w:rsidP="0068355A">
            <w:p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avljati  informacije iz Planova upravljanja vodama inspekcijama,  s posebnim naglaskom s posebnim naglaskom na vodna tijela koja su pod pritiskom od strane ljudskih aktivnosti</w:t>
            </w:r>
          </w:p>
          <w:p w14:paraId="03C5048F" w14:textId="77777777" w:rsidR="00242590" w:rsidRPr="008D043F" w:rsidRDefault="00242590" w:rsidP="0068355A">
            <w:p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535E6852"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C806E9B"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162013D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Status informiranja inspekcija o zaprimljenim prijavama </w:t>
            </w:r>
          </w:p>
        </w:tc>
        <w:tc>
          <w:tcPr>
            <w:tcW w:w="1024" w:type="pct"/>
            <w:tcBorders>
              <w:top w:val="single" w:sz="4" w:space="0" w:color="A6A6A6"/>
              <w:left w:val="single" w:sz="4" w:space="0" w:color="A6A6A6"/>
              <w:bottom w:val="single" w:sz="4" w:space="0" w:color="A6A6A6"/>
              <w:right w:val="single" w:sz="4" w:space="0" w:color="A6A6A6"/>
            </w:tcBorders>
            <w:vAlign w:val="center"/>
          </w:tcPr>
          <w:p w14:paraId="67A4F4C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e se izvještavaju o zaprimljenim prijavama   </w:t>
            </w:r>
          </w:p>
        </w:tc>
        <w:tc>
          <w:tcPr>
            <w:tcW w:w="1650" w:type="pct"/>
            <w:tcBorders>
              <w:top w:val="single" w:sz="4" w:space="0" w:color="A6A6A6"/>
              <w:left w:val="single" w:sz="4" w:space="0" w:color="A6A6A6"/>
              <w:bottom w:val="single" w:sz="4" w:space="0" w:color="A6A6A6"/>
              <w:right w:val="single" w:sz="4" w:space="0" w:color="A6A6A6"/>
            </w:tcBorders>
            <w:vAlign w:val="center"/>
          </w:tcPr>
          <w:p w14:paraId="3E4FEE9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ovremeno dostavljene informacije i podaci inspekcijama o zaprimljenim prijavama i zahtjevima nadležnih organa iz sektora voda</w:t>
            </w:r>
          </w:p>
          <w:p w14:paraId="1B81888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3573A332"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7D4F91D"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7065B9E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pripremljenosti Studija</w:t>
            </w:r>
          </w:p>
          <w:p w14:paraId="0998DF9B" w14:textId="77777777" w:rsidR="00242590" w:rsidRPr="008D043F" w:rsidRDefault="00242590" w:rsidP="0068355A">
            <w:pPr>
              <w:numPr>
                <w:ilvl w:val="0"/>
                <w:numId w:val="39"/>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 hidroenergetskom potencijalu</w:t>
            </w:r>
          </w:p>
          <w:p w14:paraId="48C70251" w14:textId="77777777" w:rsidR="00242590" w:rsidRPr="008D043F" w:rsidRDefault="00242590" w:rsidP="0068355A">
            <w:pPr>
              <w:numPr>
                <w:ilvl w:val="0"/>
                <w:numId w:val="39"/>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 rezervama površinskih i podzemnih voda koje se mogu koristiti za vodosnabdijevanje stanovništva  </w:t>
            </w:r>
          </w:p>
        </w:tc>
        <w:tc>
          <w:tcPr>
            <w:tcW w:w="1024" w:type="pct"/>
            <w:tcBorders>
              <w:top w:val="single" w:sz="4" w:space="0" w:color="A6A6A6"/>
              <w:left w:val="single" w:sz="4" w:space="0" w:color="A6A6A6"/>
              <w:bottom w:val="single" w:sz="4" w:space="0" w:color="A6A6A6"/>
              <w:right w:val="single" w:sz="4" w:space="0" w:color="A6A6A6"/>
            </w:tcBorders>
            <w:vAlign w:val="center"/>
          </w:tcPr>
          <w:p w14:paraId="15B0C26F" w14:textId="77777777" w:rsidR="00242590" w:rsidRPr="008D043F" w:rsidRDefault="00242590" w:rsidP="0068355A">
            <w:pPr>
              <w:spacing w:before="40" w:after="40"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je počela izrada studija </w:t>
            </w:r>
          </w:p>
        </w:tc>
        <w:tc>
          <w:tcPr>
            <w:tcW w:w="1650" w:type="pct"/>
            <w:tcBorders>
              <w:top w:val="single" w:sz="4" w:space="0" w:color="A6A6A6"/>
              <w:left w:val="single" w:sz="4" w:space="0" w:color="A6A6A6"/>
              <w:bottom w:val="single" w:sz="4" w:space="0" w:color="A6A6A6"/>
              <w:right w:val="single" w:sz="4" w:space="0" w:color="A6A6A6"/>
            </w:tcBorders>
            <w:vAlign w:val="center"/>
          </w:tcPr>
          <w:p w14:paraId="391FCA1B" w14:textId="77777777" w:rsidR="00242590" w:rsidRPr="008D043F" w:rsidRDefault="0024259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Izrađene i objavljene studije</w:t>
            </w:r>
          </w:p>
          <w:p w14:paraId="139946FA" w14:textId="77777777" w:rsidR="00242590" w:rsidRPr="008D043F" w:rsidRDefault="00242590" w:rsidP="0068355A">
            <w:pPr>
              <w:numPr>
                <w:ilvl w:val="0"/>
                <w:numId w:val="39"/>
              </w:numPr>
              <w:spacing w:before="40" w:after="40" w:line="276" w:lineRule="auto"/>
              <w:ind w:left="357" w:hanging="35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 hidroenergetskom potencijalu</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koja uključuje principe/smjernice/kriterije za planiranje te dostizanje/ održavanje dobrog stanja vodnih tijela ili je usklađena sa  s članom 4(7) ODV-a   (2026)</w:t>
            </w:r>
          </w:p>
          <w:p w14:paraId="7A449E23" w14:textId="77777777" w:rsidR="00242590" w:rsidRPr="008D043F" w:rsidRDefault="00242590" w:rsidP="0068355A">
            <w:pPr>
              <w:numPr>
                <w:ilvl w:val="0"/>
                <w:numId w:val="39"/>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 rezervama površinskih i podzemnih voda koje se mogu koristiti za vodosnabdijevanje stanovništva  (2026)</w:t>
            </w:r>
          </w:p>
        </w:tc>
      </w:tr>
      <w:tr w:rsidR="00242590" w:rsidRPr="008D043F" w14:paraId="601CD786"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48800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686404E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boljšanje koordinacije i saradnje između različitih nivoa vlasti i jačanje ljudskih i institucionalnih kapaciteta. Koherentni sistemi, čvrste međusektorske veze su od suštinskog značaja za efikasno upravljanje vodama</w:t>
            </w:r>
          </w:p>
        </w:tc>
      </w:tr>
      <w:tr w:rsidR="00242590" w:rsidRPr="008D043F" w14:paraId="4668B074"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85261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izvorima finansiranja</w:t>
            </w:r>
          </w:p>
        </w:tc>
        <w:tc>
          <w:tcPr>
            <w:tcW w:w="3612"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E75D443" w14:textId="224407E6" w:rsidR="00222313" w:rsidRPr="008D043F" w:rsidRDefault="00222313"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 864 382 KM</w:t>
            </w:r>
          </w:p>
          <w:p w14:paraId="3D56CFA5" w14:textId="77777777" w:rsidR="00242590" w:rsidRPr="008D043F" w:rsidRDefault="00242590"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 budžetska sredstva, 90% kombinacija ‒ kreditna sredstva i sredstva EU i drugih međunarodnih donatora</w:t>
            </w:r>
          </w:p>
        </w:tc>
      </w:tr>
      <w:tr w:rsidR="00242590" w:rsidRPr="008D043F" w14:paraId="71880114"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461ED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521B047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185958A8"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9E5C0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1B3CFA1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0D54239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6FE7529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tc>
      </w:tr>
      <w:tr w:rsidR="00242590" w:rsidRPr="008D043F" w14:paraId="0BBA51A6"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AAF62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57B311A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 AVPS; AVPJM; Federalni vodni inspektorat (FVI); kantonalni vodni  inspektorati (KV); KMV (kantonalna ministrstva nadležna za vode); FMOiT; FMPU; FMERI; KM_O, PP, EN, P (kantonalna ministrstva nadležna za okoliš, prostorno planiranje, energetiku, poljoprivredu i dr)</w:t>
            </w:r>
          </w:p>
        </w:tc>
      </w:tr>
      <w:tr w:rsidR="00242590" w:rsidRPr="008D043F" w14:paraId="19115C4F"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DB167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40F884F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i građanstvo Federacije BiH</w:t>
            </w:r>
          </w:p>
        </w:tc>
      </w:tr>
    </w:tbl>
    <w:p w14:paraId="4A0F0A1B"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89"/>
        <w:gridCol w:w="2594"/>
        <w:gridCol w:w="2866"/>
        <w:gridCol w:w="4825"/>
      </w:tblGrid>
      <w:tr w:rsidR="00242590" w:rsidRPr="008D043F" w14:paraId="692D886A" w14:textId="77777777" w:rsidTr="005E5546">
        <w:trPr>
          <w:trHeight w:val="567"/>
        </w:trPr>
        <w:tc>
          <w:tcPr>
            <w:tcW w:w="1372" w:type="pct"/>
            <w:shd w:val="clear" w:color="auto" w:fill="009D73"/>
            <w:vAlign w:val="center"/>
          </w:tcPr>
          <w:p w14:paraId="3E038B9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br w:type="page"/>
              <w:t>Veza sa strateškim ciljem</w:t>
            </w:r>
          </w:p>
        </w:tc>
        <w:tc>
          <w:tcPr>
            <w:tcW w:w="3628" w:type="pct"/>
            <w:gridSpan w:val="3"/>
            <w:vAlign w:val="center"/>
          </w:tcPr>
          <w:p w14:paraId="29101620"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343E4BBA" w14:textId="77777777" w:rsidTr="005E5546">
        <w:trPr>
          <w:trHeight w:val="567"/>
        </w:trPr>
        <w:tc>
          <w:tcPr>
            <w:tcW w:w="1372" w:type="pct"/>
            <w:shd w:val="clear" w:color="auto" w:fill="009D73"/>
            <w:vAlign w:val="center"/>
          </w:tcPr>
          <w:p w14:paraId="12D72C9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28" w:type="pct"/>
            <w:gridSpan w:val="3"/>
            <w:vAlign w:val="center"/>
          </w:tcPr>
          <w:p w14:paraId="63D66DC7" w14:textId="77777777" w:rsidR="00242590" w:rsidRPr="008D043F" w:rsidRDefault="00242590" w:rsidP="0068355A">
            <w:pPr>
              <w:spacing w:before="40" w:after="40" w:line="276" w:lineRule="auto"/>
              <w:rPr>
                <w:rFonts w:asciiTheme="minorHAnsi" w:hAnsiTheme="minorHAnsi" w:cstheme="minorHAnsi"/>
                <w:color w:val="FFFFFF" w:themeColor="background1"/>
                <w:sz w:val="18"/>
                <w:szCs w:val="18"/>
                <w:lang w:val="hr-HR"/>
              </w:rPr>
            </w:pPr>
            <w:r w:rsidRPr="008D043F">
              <w:rPr>
                <w:rFonts w:asciiTheme="minorHAnsi" w:eastAsia="Calibri" w:hAnsiTheme="minorHAnsi" w:cstheme="minorHAnsi"/>
                <w:b/>
                <w:sz w:val="18"/>
                <w:szCs w:val="18"/>
                <w:lang w:val="hr-HR"/>
              </w:rPr>
              <w:t xml:space="preserve">1.2. Osigurati uvjete za postizanje održivog korištenja vodnih resursa </w:t>
            </w:r>
            <w:r w:rsidRPr="008D043F">
              <w:rPr>
                <w:rFonts w:asciiTheme="minorHAnsi" w:hAnsiTheme="minorHAnsi" w:cstheme="minorHAnsi"/>
                <w:color w:val="FFFFFF" w:themeColor="background1"/>
                <w:sz w:val="18"/>
                <w:szCs w:val="18"/>
                <w:lang w:val="hr-HR"/>
              </w:rPr>
              <w:t>o</w:t>
            </w:r>
          </w:p>
        </w:tc>
      </w:tr>
      <w:tr w:rsidR="00242590" w:rsidRPr="008D043F" w14:paraId="36A8B71C" w14:textId="77777777" w:rsidTr="005E5546">
        <w:trPr>
          <w:trHeight w:val="567"/>
        </w:trPr>
        <w:tc>
          <w:tcPr>
            <w:tcW w:w="1372" w:type="pct"/>
            <w:shd w:val="clear" w:color="auto" w:fill="009D73"/>
            <w:vAlign w:val="center"/>
          </w:tcPr>
          <w:p w14:paraId="54EBEFA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28" w:type="pct"/>
            <w:gridSpan w:val="3"/>
            <w:vAlign w:val="center"/>
          </w:tcPr>
          <w:p w14:paraId="7A5554F2"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2.2. Osiguranje transparentnosg i zakonom preciziranog postupka dodjele koncesija u oblasti korištenja vodnih resursa</w:t>
            </w:r>
          </w:p>
        </w:tc>
      </w:tr>
      <w:tr w:rsidR="00242590" w:rsidRPr="008D043F" w14:paraId="25B8AD2B" w14:textId="77777777" w:rsidTr="005E5546">
        <w:trPr>
          <w:trHeight w:val="567"/>
        </w:trPr>
        <w:tc>
          <w:tcPr>
            <w:tcW w:w="1372" w:type="pct"/>
            <w:shd w:val="clear" w:color="auto" w:fill="009D73"/>
            <w:vAlign w:val="center"/>
          </w:tcPr>
          <w:p w14:paraId="018575E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28" w:type="pct"/>
            <w:gridSpan w:val="3"/>
            <w:vAlign w:val="center"/>
          </w:tcPr>
          <w:p w14:paraId="3FAA1D82" w14:textId="423FA78D" w:rsidR="00A8663C" w:rsidRPr="008D043F" w:rsidRDefault="00A8663C" w:rsidP="0068355A">
            <w:pPr>
              <w:spacing w:after="120" w:line="276" w:lineRule="auto"/>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oprinjeti uvođenju preciznih uvjeta pod kojima se mogu dodjeljivati koncesije u oblasti korištenja vodnih resursa u Federaciji BiH, uključujući:  usaglašavanje propisa o koncesijama i drugih relevantnih propisa sa zakonskim izmjenama donesenim na nivou federacije (juli 2022) koji predviđa zabranu planiranja i izgradnje novih MHE do 10 MW, primjenu novog Pravilnika  o ekološko </w:t>
            </w:r>
            <w:r w:rsidRPr="008D043F">
              <w:rPr>
                <w:rFonts w:asciiTheme="minorHAnsi" w:eastAsia="Calibri" w:hAnsiTheme="minorHAnsi" w:cstheme="minorHAnsi"/>
                <w:sz w:val="18"/>
                <w:szCs w:val="18"/>
                <w:lang w:val="hr-HR"/>
              </w:rPr>
              <w:lastRenderedPageBreak/>
              <w:t>prihvatljivom protoku u Federaciji BiH, te korištenje kataloga kriterija za održivi razvoj u sektoru malih hidroelektrana (MHE) prilikom produžavanja ili osporavanja produžavanja vodnih akata za postojeće MHE.</w:t>
            </w:r>
          </w:p>
          <w:p w14:paraId="7C3AC7F5" w14:textId="77777777" w:rsidR="00A8663C" w:rsidRPr="008D043F" w:rsidRDefault="00A8663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w:t>
            </w:r>
          </w:p>
          <w:p w14:paraId="761609FF" w14:textId="77777777" w:rsidR="00A8663C" w:rsidRPr="008D043F" w:rsidRDefault="00A8663C" w:rsidP="0068355A">
            <w:pPr>
              <w:numPr>
                <w:ilvl w:val="0"/>
                <w:numId w:val="92"/>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puniti i uskladiti  federalne i kantonalne zakone/propise koji propisuju načine, uvjete i odgovorne organe za izdavanje koncesija </w:t>
            </w:r>
          </w:p>
          <w:p w14:paraId="468A6F8D" w14:textId="77777777" w:rsidR="00A8663C" w:rsidRPr="008D043F" w:rsidRDefault="00A8663C" w:rsidP="0068355A">
            <w:pPr>
              <w:numPr>
                <w:ilvl w:val="0"/>
                <w:numId w:val="92"/>
              </w:numPr>
              <w:spacing w:before="40" w:after="40" w:line="276" w:lineRule="auto"/>
              <w:ind w:left="357" w:hanging="35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Federalne i kantonalne zakone/propise iz oblasti koncesija usuglasiti sa  odredbama Zakon o dopunama Zakona o električnoj</w:t>
            </w:r>
          </w:p>
          <w:p w14:paraId="47E64E10" w14:textId="1E6A263B" w:rsidR="00A8663C" w:rsidRPr="008D043F" w:rsidRDefault="00A8663C" w:rsidP="0068355A">
            <w:pPr>
              <w:spacing w:before="40" w:after="40" w:line="276" w:lineRule="auto"/>
              <w:ind w:left="35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nergiji u Federaciji BiH, koji predviđa zabranu planiranja i izgradnje novih MHE do 10 MW u Federaciji BiH. (juli 2022</w:t>
            </w:r>
            <w:r w:rsidRPr="008D043F">
              <w:rPr>
                <w:rFonts w:asciiTheme="minorHAnsi" w:hAnsiTheme="minorHAnsi" w:cstheme="minorHAnsi"/>
                <w:i/>
                <w:sz w:val="18"/>
                <w:szCs w:val="18"/>
                <w:shd w:val="clear" w:color="auto" w:fill="FFFFFF"/>
              </w:rPr>
              <w:t>).</w:t>
            </w:r>
          </w:p>
          <w:p w14:paraId="694D8D7B" w14:textId="77777777" w:rsidR="00A8663C" w:rsidRPr="008D043F" w:rsidRDefault="00A8663C" w:rsidP="0068355A">
            <w:pPr>
              <w:numPr>
                <w:ilvl w:val="0"/>
                <w:numId w:val="92"/>
              </w:numPr>
              <w:spacing w:before="40" w:after="40" w:line="276" w:lineRule="auto"/>
              <w:ind w:left="357" w:hanging="35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ojiti  novi Pravilnik o ekološko prihvatljivom protoku </w:t>
            </w:r>
          </w:p>
          <w:p w14:paraId="5C0778F8" w14:textId="543D27FA" w:rsidR="00242590" w:rsidRPr="008D043F" w:rsidRDefault="00A8663C" w:rsidP="0068355A">
            <w:pPr>
              <w:numPr>
                <w:ilvl w:val="0"/>
                <w:numId w:val="92"/>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ojiti  dopune / izmijene pod-zakonskih akata za FBiH nivo, koji su od značaja za  izdavanje koncesija  za korištenje  vodnih resursa  za Federaciju BiH </w:t>
            </w:r>
          </w:p>
        </w:tc>
      </w:tr>
      <w:tr w:rsidR="00242590" w:rsidRPr="008D043F" w14:paraId="7D280DE7" w14:textId="77777777" w:rsidTr="005E5546">
        <w:trPr>
          <w:trHeight w:val="567"/>
        </w:trPr>
        <w:tc>
          <w:tcPr>
            <w:tcW w:w="1372" w:type="pct"/>
            <w:shd w:val="clear" w:color="auto" w:fill="009D73"/>
            <w:vAlign w:val="center"/>
          </w:tcPr>
          <w:p w14:paraId="38D813C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28" w:type="pct"/>
            <w:gridSpan w:val="3"/>
            <w:vAlign w:val="center"/>
          </w:tcPr>
          <w:p w14:paraId="547A916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00CF5743" w14:textId="77777777" w:rsidTr="005E5546">
        <w:trPr>
          <w:trHeight w:val="567"/>
        </w:trPr>
        <w:tc>
          <w:tcPr>
            <w:tcW w:w="1372" w:type="pct"/>
            <w:vMerge w:val="restart"/>
            <w:shd w:val="clear" w:color="auto" w:fill="009D73"/>
            <w:vAlign w:val="center"/>
          </w:tcPr>
          <w:p w14:paraId="04AA44B1"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9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19F1D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55EF5FB"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0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0F7F3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890436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70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77ED1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6A96ADD8" w14:textId="77777777" w:rsidTr="005E5546">
        <w:trPr>
          <w:trHeight w:val="567"/>
        </w:trPr>
        <w:tc>
          <w:tcPr>
            <w:tcW w:w="1372" w:type="pct"/>
            <w:vMerge/>
            <w:shd w:val="clear" w:color="auto" w:fill="009D73"/>
            <w:vAlign w:val="center"/>
          </w:tcPr>
          <w:p w14:paraId="2D5358E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15" w:type="pct"/>
            <w:vAlign w:val="center"/>
          </w:tcPr>
          <w:p w14:paraId="7185FB7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procesa usvajanja dopunjenih federalnih i kantonalnih zakona/propisa</w:t>
            </w:r>
          </w:p>
        </w:tc>
        <w:tc>
          <w:tcPr>
            <w:tcW w:w="1011" w:type="pct"/>
            <w:vAlign w:val="center"/>
          </w:tcPr>
          <w:p w14:paraId="3C0D0B5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pune nisu izrađene</w:t>
            </w:r>
          </w:p>
        </w:tc>
        <w:tc>
          <w:tcPr>
            <w:tcW w:w="1702" w:type="pct"/>
            <w:vAlign w:val="center"/>
          </w:tcPr>
          <w:p w14:paraId="3DD1E5C1" w14:textId="77777777" w:rsidR="00A8663C" w:rsidRPr="008D043F" w:rsidRDefault="00242590" w:rsidP="0068355A">
            <w:pPr>
              <w:pStyle w:val="ListParagraph"/>
              <w:numPr>
                <w:ilvl w:val="0"/>
                <w:numId w:val="277"/>
              </w:numPr>
              <w:spacing w:before="40" w:after="40" w:line="276" w:lineRule="auto"/>
              <w:ind w:left="291"/>
              <w:rPr>
                <w:rFonts w:asciiTheme="minorHAnsi" w:hAnsiTheme="minorHAnsi" w:cstheme="minorHAnsi"/>
                <w:sz w:val="18"/>
                <w:szCs w:val="18"/>
                <w:lang w:val="hr-HR"/>
              </w:rPr>
            </w:pPr>
            <w:r w:rsidRPr="008D043F">
              <w:rPr>
                <w:rFonts w:asciiTheme="minorHAnsi" w:hAnsiTheme="minorHAnsi" w:cstheme="minorHAnsi"/>
                <w:sz w:val="18"/>
                <w:szCs w:val="18"/>
                <w:lang w:val="hr-HR"/>
              </w:rPr>
              <w:t>Dopunjeni i usklađeni federalni i kantonalni zakoni/propisi koji  propisuju načine, uvjete i odgovorne organe za izdavanje koncesija (2025)</w:t>
            </w:r>
          </w:p>
          <w:p w14:paraId="5B79CC12" w14:textId="31344899" w:rsidR="00A8663C" w:rsidRPr="008D043F" w:rsidRDefault="00A8663C" w:rsidP="0068355A">
            <w:pPr>
              <w:pStyle w:val="ListParagraph"/>
              <w:numPr>
                <w:ilvl w:val="0"/>
                <w:numId w:val="277"/>
              </w:numPr>
              <w:spacing w:before="40" w:after="40" w:line="276" w:lineRule="auto"/>
              <w:ind w:left="291"/>
              <w:rPr>
                <w:rFonts w:asciiTheme="minorHAnsi" w:hAnsiTheme="minorHAnsi" w:cstheme="minorHAnsi"/>
                <w:sz w:val="18"/>
                <w:szCs w:val="18"/>
                <w:lang w:val="hr-HR"/>
              </w:rPr>
            </w:pPr>
            <w:r w:rsidRPr="008D043F">
              <w:rPr>
                <w:rFonts w:asciiTheme="minorHAnsi" w:hAnsiTheme="minorHAnsi" w:cstheme="minorHAnsi"/>
                <w:sz w:val="18"/>
                <w:szCs w:val="18"/>
                <w:lang w:val="hr-HR"/>
              </w:rPr>
              <w:t>Federalni i kantonalni zakoni/propisi iz oblasti koncesija i  drugi  relevantni  propisi  usuglašeni  sa  odredbama Zakona o dopunama Zakona o električnoj energiji u FBiH, koji predviđa zabranu planiranja i izgradnje novih MHE do 10 MW u FBiH. (juli 2022).</w:t>
            </w:r>
          </w:p>
        </w:tc>
      </w:tr>
      <w:tr w:rsidR="00242590" w:rsidRPr="008D043F" w14:paraId="2840FF70" w14:textId="77777777" w:rsidTr="005E5546">
        <w:trPr>
          <w:trHeight w:val="567"/>
        </w:trPr>
        <w:tc>
          <w:tcPr>
            <w:tcW w:w="1372" w:type="pct"/>
            <w:vMerge/>
            <w:shd w:val="clear" w:color="auto" w:fill="009D73"/>
            <w:vAlign w:val="center"/>
          </w:tcPr>
          <w:p w14:paraId="3198397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15" w:type="pct"/>
            <w:vAlign w:val="center"/>
          </w:tcPr>
          <w:p w14:paraId="63602C4B" w14:textId="31C46DC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rocesa usvajanja dopunjenih / izmijenjenih pod-zakonskih akata od značaja za  izdavanje koncesija  za korištenje  vodnih resursa  za F BiH </w:t>
            </w:r>
          </w:p>
        </w:tc>
        <w:tc>
          <w:tcPr>
            <w:tcW w:w="1011" w:type="pct"/>
            <w:vAlign w:val="center"/>
          </w:tcPr>
          <w:p w14:paraId="7B9036D3" w14:textId="77777777" w:rsidR="00242590" w:rsidRPr="008D043F" w:rsidRDefault="00242590" w:rsidP="0068355A">
            <w:pPr>
              <w:spacing w:line="276" w:lineRule="auto"/>
              <w:ind w:right="284"/>
              <w:rPr>
                <w:rFonts w:asciiTheme="minorHAnsi" w:hAnsiTheme="minorHAnsi" w:cstheme="minorHAnsi"/>
                <w:sz w:val="18"/>
                <w:szCs w:val="18"/>
                <w:lang w:val="hr-HR"/>
              </w:rPr>
            </w:pPr>
            <w:r w:rsidRPr="008D043F">
              <w:rPr>
                <w:rFonts w:asciiTheme="minorHAnsi" w:hAnsiTheme="minorHAnsi" w:cstheme="minorHAnsi"/>
                <w:sz w:val="18"/>
                <w:szCs w:val="18"/>
                <w:lang w:val="hr-HR"/>
              </w:rPr>
              <w:t>Za Federaciju BiH urađene analize:</w:t>
            </w:r>
          </w:p>
          <w:p w14:paraId="04395B17" w14:textId="57316E15" w:rsidR="00A8663C" w:rsidRPr="008D043F" w:rsidRDefault="00A8663C" w:rsidP="0068355A">
            <w:pPr>
              <w:pStyle w:val="ListParagraph"/>
              <w:numPr>
                <w:ilvl w:val="0"/>
                <w:numId w:val="278"/>
              </w:numPr>
              <w:spacing w:line="276" w:lineRule="auto"/>
              <w:ind w:left="324"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nacrt novog pravilnika o ekološki prihvatljivom protoku </w:t>
            </w:r>
          </w:p>
          <w:p w14:paraId="669426F9" w14:textId="7DF6E843" w:rsidR="00242590" w:rsidRPr="008D043F" w:rsidRDefault="00242590" w:rsidP="0068355A">
            <w:pPr>
              <w:numPr>
                <w:ilvl w:val="0"/>
                <w:numId w:val="264"/>
              </w:numPr>
              <w:spacing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mjenjivosti kataloga  kriterija za održivi razvoj u sektoru MHE te </w:t>
            </w:r>
          </w:p>
          <w:p w14:paraId="713DEC90" w14:textId="77777777" w:rsidR="00242590" w:rsidRPr="008D043F" w:rsidRDefault="00242590" w:rsidP="0068355A">
            <w:pPr>
              <w:numPr>
                <w:ilvl w:val="0"/>
                <w:numId w:val="264"/>
              </w:numPr>
              <w:spacing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načinu donošenja Odluke za primjenu kataloga </w:t>
            </w:r>
            <w:r w:rsidR="00A8663C" w:rsidRPr="008D043F">
              <w:rPr>
                <w:rFonts w:asciiTheme="minorHAnsi" w:hAnsiTheme="minorHAnsi" w:cstheme="minorHAnsi"/>
                <w:sz w:val="18"/>
                <w:szCs w:val="18"/>
                <w:lang w:val="hr-HR"/>
              </w:rPr>
              <w:t xml:space="preserve">kriterija* </w:t>
            </w:r>
            <w:r w:rsidRPr="008D043F">
              <w:rPr>
                <w:rFonts w:asciiTheme="minorHAnsi" w:hAnsiTheme="minorHAnsi" w:cstheme="minorHAnsi"/>
                <w:sz w:val="18"/>
                <w:szCs w:val="18"/>
                <w:lang w:val="hr-HR"/>
              </w:rPr>
              <w:t xml:space="preserve">za MHE od strane  Vlade </w:t>
            </w:r>
            <w:r w:rsidRPr="008D043F">
              <w:rPr>
                <w:rFonts w:asciiTheme="minorHAnsi" w:hAnsiTheme="minorHAnsi" w:cstheme="minorHAnsi"/>
                <w:sz w:val="18"/>
                <w:szCs w:val="18"/>
                <w:lang w:val="hr-HR"/>
              </w:rPr>
              <w:lastRenderedPageBreak/>
              <w:t>Federacije BiH</w:t>
            </w:r>
          </w:p>
          <w:p w14:paraId="5CA81511" w14:textId="7C725558" w:rsidR="00A8663C" w:rsidRPr="008D043F" w:rsidRDefault="00A8663C" w:rsidP="0068355A">
            <w:pPr>
              <w:spacing w:line="276" w:lineRule="auto"/>
              <w:contextualSpacing/>
              <w:rPr>
                <w:rFonts w:asciiTheme="minorHAnsi" w:hAnsiTheme="minorHAnsi" w:cstheme="minorHAnsi"/>
                <w:i/>
                <w:iCs/>
                <w:sz w:val="18"/>
                <w:szCs w:val="18"/>
                <w:lang w:val="hr-HR"/>
              </w:rPr>
            </w:pPr>
            <w:r w:rsidRPr="008D043F">
              <w:rPr>
                <w:rFonts w:asciiTheme="minorHAnsi" w:hAnsiTheme="minorHAnsi" w:cstheme="minorHAnsi"/>
                <w:i/>
                <w:iCs/>
                <w:sz w:val="18"/>
                <w:szCs w:val="18"/>
                <w:lang w:val="hr-HR"/>
              </w:rPr>
              <w:t xml:space="preserve">*Napomena: Uzimajući u obzir usvojeni Zakon o dopunama Zakona o električnoj energiji u FBiH(juli 2022) koji predviđa zabranu planiranja i izgradnje novih MHE u FBiH,.neće se primjenjivati katalogkriterija za planiranje i izgradnju novih MHE  </w:t>
            </w:r>
          </w:p>
        </w:tc>
        <w:tc>
          <w:tcPr>
            <w:tcW w:w="1702" w:type="pct"/>
            <w:vAlign w:val="center"/>
          </w:tcPr>
          <w:p w14:paraId="18AA833E" w14:textId="77777777" w:rsidR="00A8663C" w:rsidRPr="008D043F" w:rsidRDefault="00A8663C" w:rsidP="0068355A">
            <w:pPr>
              <w:pStyle w:val="ListParagraph"/>
              <w:numPr>
                <w:ilvl w:val="0"/>
                <w:numId w:val="279"/>
              </w:numPr>
              <w:spacing w:line="276" w:lineRule="auto"/>
              <w:ind w:left="291"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Usvojen novi Pravilnik o ekološko prihvatljivom protoku </w:t>
            </w:r>
          </w:p>
          <w:p w14:paraId="491EF68F" w14:textId="77777777" w:rsidR="00A8663C" w:rsidRPr="008D043F" w:rsidRDefault="00A8663C" w:rsidP="0068355A">
            <w:pPr>
              <w:pStyle w:val="ListParagraph"/>
              <w:numPr>
                <w:ilvl w:val="0"/>
                <w:numId w:val="279"/>
              </w:numPr>
              <w:spacing w:line="276" w:lineRule="auto"/>
              <w:ind w:left="291"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dlukom Vlade Federacije BiH Izmijenjen član 5. Pravila o postupku dodjele koncesije </w:t>
            </w:r>
          </w:p>
          <w:p w14:paraId="1B1FA671" w14:textId="7BBA3262" w:rsidR="00242590" w:rsidRPr="008D043F" w:rsidRDefault="00A8663C" w:rsidP="0068355A">
            <w:pPr>
              <w:pStyle w:val="ListParagraph"/>
              <w:numPr>
                <w:ilvl w:val="0"/>
                <w:numId w:val="279"/>
              </w:numPr>
              <w:spacing w:line="276" w:lineRule="auto"/>
              <w:ind w:left="291"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ciji BiH i kantonima preporučeno korištenje kataloga kriterija kao alata i pomoći za organe kantonalne organe kao smjernice i pomoći  prilikom produžavanja ili osporavanja produžavanja vodnih akata  za postojeće MHE    </w:t>
            </w:r>
          </w:p>
        </w:tc>
      </w:tr>
      <w:tr w:rsidR="00242590" w:rsidRPr="008D043F" w14:paraId="7EF2BE95" w14:textId="77777777" w:rsidTr="005E5546">
        <w:trPr>
          <w:trHeight w:val="567"/>
        </w:trPr>
        <w:tc>
          <w:tcPr>
            <w:tcW w:w="1372" w:type="pct"/>
            <w:shd w:val="clear" w:color="auto" w:fill="009D73"/>
            <w:vAlign w:val="center"/>
          </w:tcPr>
          <w:p w14:paraId="609442F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28" w:type="pct"/>
            <w:gridSpan w:val="3"/>
            <w:vAlign w:val="center"/>
          </w:tcPr>
          <w:p w14:paraId="32DA621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mjena prinicpa dobre uprave povećava transparentnost, efikasnost i odgovornost institucija u procesu dodjele koncesija u oblasti korištenja voda, uz minimiziranje negativnih efekata na okoliš</w:t>
            </w:r>
          </w:p>
        </w:tc>
      </w:tr>
      <w:tr w:rsidR="00242590" w:rsidRPr="008D043F" w14:paraId="49B9D0F5" w14:textId="77777777" w:rsidTr="005E5546">
        <w:trPr>
          <w:trHeight w:val="567"/>
        </w:trPr>
        <w:tc>
          <w:tcPr>
            <w:tcW w:w="1372" w:type="pct"/>
            <w:shd w:val="clear" w:color="auto" w:fill="009D73"/>
            <w:vAlign w:val="center"/>
          </w:tcPr>
          <w:p w14:paraId="4186685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 izvorima finansiranja</w:t>
            </w:r>
          </w:p>
        </w:tc>
        <w:tc>
          <w:tcPr>
            <w:tcW w:w="3628" w:type="pct"/>
            <w:gridSpan w:val="3"/>
            <w:vAlign w:val="center"/>
          </w:tcPr>
          <w:p w14:paraId="4A49D026" w14:textId="77777777" w:rsidR="00C1731A" w:rsidRPr="008D043F" w:rsidRDefault="00C1731A"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79 209 KM</w:t>
            </w:r>
          </w:p>
          <w:p w14:paraId="14E253E9" w14:textId="0CC32C82" w:rsidR="00242590" w:rsidRPr="008D043F" w:rsidRDefault="00C1731A"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 budžetska sredstva</w:t>
            </w:r>
          </w:p>
        </w:tc>
      </w:tr>
      <w:tr w:rsidR="00242590" w:rsidRPr="008D043F" w14:paraId="5E74CD51" w14:textId="77777777" w:rsidTr="005E5546">
        <w:trPr>
          <w:trHeight w:val="567"/>
        </w:trPr>
        <w:tc>
          <w:tcPr>
            <w:tcW w:w="1372" w:type="pct"/>
            <w:shd w:val="clear" w:color="auto" w:fill="009D73"/>
            <w:vAlign w:val="center"/>
          </w:tcPr>
          <w:p w14:paraId="7892337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28" w:type="pct"/>
            <w:gridSpan w:val="3"/>
            <w:vAlign w:val="center"/>
          </w:tcPr>
          <w:p w14:paraId="1BCE8FF1" w14:textId="7BE1F379"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w:t>
            </w:r>
            <w:r w:rsidR="00A8663C" w:rsidRPr="008D043F">
              <w:rPr>
                <w:rFonts w:asciiTheme="minorHAnsi" w:hAnsiTheme="minorHAnsi" w:cstheme="minorHAnsi"/>
                <w:sz w:val="18"/>
                <w:szCs w:val="18"/>
                <w:lang w:val="hr-HR"/>
              </w:rPr>
              <w:t>5</w:t>
            </w:r>
            <w:r w:rsidRPr="008D043F">
              <w:rPr>
                <w:rFonts w:asciiTheme="minorHAnsi" w:hAnsiTheme="minorHAnsi" w:cstheme="minorHAnsi"/>
                <w:sz w:val="18"/>
                <w:szCs w:val="18"/>
                <w:lang w:val="hr-HR"/>
              </w:rPr>
              <w:t>.</w:t>
            </w:r>
          </w:p>
        </w:tc>
      </w:tr>
      <w:tr w:rsidR="00242590" w:rsidRPr="008D043F" w14:paraId="665660E1" w14:textId="77777777" w:rsidTr="005E5546">
        <w:trPr>
          <w:trHeight w:val="567"/>
        </w:trPr>
        <w:tc>
          <w:tcPr>
            <w:tcW w:w="1372" w:type="pct"/>
            <w:shd w:val="clear" w:color="auto" w:fill="009D73"/>
            <w:vAlign w:val="center"/>
          </w:tcPr>
          <w:p w14:paraId="41F5822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28" w:type="pct"/>
            <w:gridSpan w:val="3"/>
            <w:vAlign w:val="center"/>
          </w:tcPr>
          <w:p w14:paraId="028FEBD1" w14:textId="658B5F5B"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w:t>
            </w:r>
            <w:r w:rsidR="00A8663C" w:rsidRPr="008D043F">
              <w:rPr>
                <w:rFonts w:asciiTheme="minorHAnsi" w:hAnsiTheme="minorHAnsi" w:cstheme="minorHAnsi"/>
                <w:sz w:val="18"/>
                <w:szCs w:val="18"/>
                <w:lang w:val="hr-HR"/>
              </w:rPr>
              <w:t>U (Federalno ministartstvo prostornog uređenja)</w:t>
            </w:r>
          </w:p>
        </w:tc>
      </w:tr>
      <w:tr w:rsidR="00242590" w:rsidRPr="008D043F" w14:paraId="51A26861" w14:textId="77777777" w:rsidTr="005E5546">
        <w:trPr>
          <w:trHeight w:val="567"/>
        </w:trPr>
        <w:tc>
          <w:tcPr>
            <w:tcW w:w="1372" w:type="pct"/>
            <w:shd w:val="clear" w:color="auto" w:fill="009D73"/>
            <w:vAlign w:val="center"/>
          </w:tcPr>
          <w:p w14:paraId="1ACF7B2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28" w:type="pct"/>
            <w:gridSpan w:val="3"/>
            <w:vAlign w:val="center"/>
          </w:tcPr>
          <w:p w14:paraId="24B512E4" w14:textId="115B1BDB"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MS PGothic" w:hAnsiTheme="minorHAnsi" w:cstheme="minorHAnsi"/>
                <w:color w:val="000000"/>
                <w:sz w:val="18"/>
                <w:szCs w:val="18"/>
                <w:lang w:val="hr-HR" w:eastAsia="en-US"/>
              </w:rPr>
              <w:t>Federalna koncesijska komisija; kantonalna tijela nadležna za koncesije;  ministarstva (federalno i kantonalna) nadležna po predmetu koncesija utvrđene zakonom</w:t>
            </w:r>
            <w:r w:rsidR="00A8663C" w:rsidRPr="008D043F">
              <w:rPr>
                <w:rFonts w:asciiTheme="minorHAnsi" w:eastAsia="MS PGothic" w:hAnsiTheme="minorHAnsi" w:cstheme="minorHAnsi"/>
                <w:color w:val="000000"/>
                <w:sz w:val="18"/>
                <w:szCs w:val="18"/>
                <w:lang w:val="hr-HR" w:eastAsia="en-US"/>
              </w:rPr>
              <w:t xml:space="preserve">, FMERI, FMPVŠ,  AVPS, AVPJM  </w:t>
            </w:r>
          </w:p>
        </w:tc>
      </w:tr>
      <w:tr w:rsidR="00242590" w:rsidRPr="008D043F" w14:paraId="736C8553" w14:textId="77777777" w:rsidTr="005E5546">
        <w:trPr>
          <w:trHeight w:val="567"/>
        </w:trPr>
        <w:tc>
          <w:tcPr>
            <w:tcW w:w="1372" w:type="pct"/>
            <w:shd w:val="clear" w:color="auto" w:fill="009D73"/>
            <w:vAlign w:val="center"/>
          </w:tcPr>
          <w:p w14:paraId="5E8B29E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28" w:type="pct"/>
            <w:gridSpan w:val="3"/>
            <w:vAlign w:val="center"/>
          </w:tcPr>
          <w:p w14:paraId="1BD2720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i građanstvo Federacije BiH</w:t>
            </w:r>
          </w:p>
        </w:tc>
      </w:tr>
    </w:tbl>
    <w:p w14:paraId="2543AFC0"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84"/>
        <w:gridCol w:w="2299"/>
        <w:gridCol w:w="4371"/>
        <w:gridCol w:w="3620"/>
      </w:tblGrid>
      <w:tr w:rsidR="00242590" w:rsidRPr="008D043F" w14:paraId="1A827ABB" w14:textId="77777777" w:rsidTr="00076544">
        <w:trPr>
          <w:trHeight w:val="567"/>
        </w:trPr>
        <w:tc>
          <w:tcPr>
            <w:tcW w:w="1370" w:type="pct"/>
            <w:shd w:val="clear" w:color="auto" w:fill="009D73"/>
            <w:vAlign w:val="center"/>
          </w:tcPr>
          <w:p w14:paraId="30BA102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30" w:type="pct"/>
            <w:gridSpan w:val="3"/>
            <w:vAlign w:val="center"/>
          </w:tcPr>
          <w:p w14:paraId="6D095804"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470BDFBA" w14:textId="77777777" w:rsidTr="00076544">
        <w:trPr>
          <w:trHeight w:val="567"/>
        </w:trPr>
        <w:tc>
          <w:tcPr>
            <w:tcW w:w="1370" w:type="pct"/>
            <w:shd w:val="clear" w:color="auto" w:fill="009D73"/>
            <w:vAlign w:val="center"/>
          </w:tcPr>
          <w:p w14:paraId="1AAB135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30" w:type="pct"/>
            <w:gridSpan w:val="3"/>
            <w:vAlign w:val="center"/>
          </w:tcPr>
          <w:p w14:paraId="30123F1C"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3. Osigura</w:t>
            </w:r>
            <w:r w:rsidR="003C6F11" w:rsidRPr="008D043F">
              <w:rPr>
                <w:rFonts w:asciiTheme="minorHAnsi" w:hAnsiTheme="minorHAnsi" w:cstheme="minorHAnsi"/>
                <w:b/>
                <w:sz w:val="18"/>
                <w:szCs w:val="18"/>
                <w:lang w:val="hr-HR"/>
              </w:rPr>
              <w:t>n</w:t>
            </w:r>
            <w:r w:rsidRPr="008D043F">
              <w:rPr>
                <w:rFonts w:asciiTheme="minorHAnsi" w:hAnsiTheme="minorHAnsi" w:cstheme="minorHAnsi"/>
                <w:b/>
                <w:sz w:val="18"/>
                <w:szCs w:val="18"/>
                <w:lang w:val="hr-HR"/>
              </w:rPr>
              <w:t xml:space="preserve">je dovoljnih količina vode za piće i njene dostupnosti za potrebe javnog vodosnabdijevanja   </w:t>
            </w:r>
          </w:p>
        </w:tc>
      </w:tr>
      <w:tr w:rsidR="00242590" w:rsidRPr="008D043F" w14:paraId="0ECC554C" w14:textId="77777777" w:rsidTr="00076544">
        <w:trPr>
          <w:trHeight w:val="567"/>
        </w:trPr>
        <w:tc>
          <w:tcPr>
            <w:tcW w:w="1370" w:type="pct"/>
            <w:shd w:val="clear" w:color="auto" w:fill="009D73"/>
            <w:vAlign w:val="center"/>
          </w:tcPr>
          <w:p w14:paraId="2D92B22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30" w:type="pct"/>
            <w:gridSpan w:val="3"/>
            <w:vAlign w:val="center"/>
          </w:tcPr>
          <w:p w14:paraId="6FC90B88"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3.1. Razvoj sistema vodosnabdijevanja s optimalnim rješenjima za JLS-ove, efikasnom distributivnom mrežom i zdravstveno ispravnom vodom za piće</w:t>
            </w:r>
          </w:p>
        </w:tc>
      </w:tr>
      <w:tr w:rsidR="00242590" w:rsidRPr="008D043F" w14:paraId="2E08B759" w14:textId="77777777" w:rsidTr="00076544">
        <w:trPr>
          <w:trHeight w:val="567"/>
        </w:trPr>
        <w:tc>
          <w:tcPr>
            <w:tcW w:w="1370" w:type="pct"/>
            <w:shd w:val="clear" w:color="auto" w:fill="009D73"/>
            <w:vAlign w:val="center"/>
          </w:tcPr>
          <w:p w14:paraId="4FF105D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30" w:type="pct"/>
            <w:gridSpan w:val="3"/>
            <w:vAlign w:val="center"/>
          </w:tcPr>
          <w:p w14:paraId="6C7B1DDE" w14:textId="46BD10A2" w:rsidR="00242590" w:rsidRPr="008D043F" w:rsidRDefault="003C6F11"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 mjere je izraditi Pl</w:t>
            </w:r>
            <w:r w:rsidR="002D1DDB"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nove unaprjeđenja i razvoja </w:t>
            </w:r>
            <w:r w:rsidR="00242590" w:rsidRPr="008D043F">
              <w:rPr>
                <w:rFonts w:asciiTheme="minorHAnsi" w:hAnsiTheme="minorHAnsi" w:cstheme="minorHAnsi"/>
                <w:sz w:val="18"/>
                <w:szCs w:val="18"/>
                <w:lang w:val="hr-HR"/>
              </w:rPr>
              <w:t>tehničko-operativnih aspekata usluga vodosnabdijevanja u urbanim i ruralnim dijelovima u Federaciji BiH.</w:t>
            </w:r>
          </w:p>
          <w:p w14:paraId="4A35B00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kvirna područja djelovanja podijeljena su u dvije grupe:</w:t>
            </w:r>
          </w:p>
          <w:p w14:paraId="08AEE96B"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a) Unaprijeđeno upravljanje neprihodovanom vodom </w:t>
            </w:r>
          </w:p>
          <w:p w14:paraId="393D5E6D" w14:textId="0359420E"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a1) Izraditi Planove smanjenja i/ili kontrole neprihodovane vode, projekcije neprihodovane vode za najmanje naredne tri godine (u okviru poslovnih planova, a u skladu s metodologi</w:t>
            </w:r>
            <w:r w:rsidR="008D7647" w:rsidRPr="008D043F">
              <w:rPr>
                <w:rFonts w:asciiTheme="minorHAnsi" w:hAnsiTheme="minorHAnsi" w:cstheme="minorHAnsi"/>
                <w:sz w:val="18"/>
                <w:szCs w:val="18"/>
                <w:lang w:val="hr-HR"/>
              </w:rPr>
              <w:t>jom</w:t>
            </w:r>
            <w:r w:rsidRPr="008D043F">
              <w:rPr>
                <w:rFonts w:asciiTheme="minorHAnsi" w:hAnsiTheme="minorHAnsi" w:cstheme="minorHAnsi"/>
                <w:sz w:val="18"/>
                <w:szCs w:val="18"/>
                <w:lang w:val="hr-HR"/>
              </w:rPr>
              <w:t xml:space="preserve"> utvrđivanja najniže osnovne cijene vodnih usluga u Federaciji BiH ) , te dugoročne ciljne vrijednosti i očekivano vrijeme njihovog dostizanja </w:t>
            </w:r>
          </w:p>
          <w:p w14:paraId="025C4A0D"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a2) Izvršena sanacija, zamjena i izgradnja  nove infrastrukture, te poboljšano administrativno upravljanje neprihodovanom vodom</w:t>
            </w:r>
          </w:p>
          <w:p w14:paraId="29918F05"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b) Optimizacija sistema za vodosnabdijevanje u okviru JLS-ova </w:t>
            </w:r>
          </w:p>
          <w:p w14:paraId="5028726F"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Izraditi master planove vodosnabdijevanja JLS-ova uz prethodne procjene isplativosti investicija potrebnih za optimizaciju  sistema  </w:t>
            </w:r>
          </w:p>
          <w:p w14:paraId="3ABADEF9"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b2) Izvršiti ukrupnjavanje vodovodnih poduzeća (gdje se pokaže opravdano) u Federaciji BiH ili  proširenje centralnih sistema na suburbana područja ili priključenje ruralnih područja na centralni sistem vodosnabdijevanja</w:t>
            </w:r>
          </w:p>
        </w:tc>
      </w:tr>
      <w:tr w:rsidR="00242590" w:rsidRPr="008D043F" w14:paraId="13745991" w14:textId="77777777" w:rsidTr="00076544">
        <w:trPr>
          <w:trHeight w:val="567"/>
        </w:trPr>
        <w:tc>
          <w:tcPr>
            <w:tcW w:w="1370" w:type="pct"/>
            <w:shd w:val="clear" w:color="auto" w:fill="009D73"/>
            <w:vAlign w:val="center"/>
          </w:tcPr>
          <w:p w14:paraId="1F6E905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30" w:type="pct"/>
            <w:gridSpan w:val="3"/>
            <w:vAlign w:val="center"/>
          </w:tcPr>
          <w:p w14:paraId="6FA476F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043159A4" w14:textId="77777777" w:rsidTr="00076544">
        <w:trPr>
          <w:trHeight w:val="567"/>
        </w:trPr>
        <w:tc>
          <w:tcPr>
            <w:tcW w:w="1370" w:type="pct"/>
            <w:shd w:val="clear" w:color="auto" w:fill="009D73"/>
            <w:vAlign w:val="center"/>
          </w:tcPr>
          <w:p w14:paraId="719CCAF1"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8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227364"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FB19645"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5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DED83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218A4D9"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78D287"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4A332833" w14:textId="77777777" w:rsidTr="00076544">
        <w:trPr>
          <w:trHeight w:val="567"/>
        </w:trPr>
        <w:tc>
          <w:tcPr>
            <w:tcW w:w="1370" w:type="pct"/>
            <w:vMerge w:val="restart"/>
            <w:shd w:val="clear" w:color="auto" w:fill="009D73"/>
            <w:vAlign w:val="center"/>
          </w:tcPr>
          <w:p w14:paraId="74489ED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11" w:type="pct"/>
            <w:vAlign w:val="center"/>
          </w:tcPr>
          <w:p w14:paraId="2101F1FA" w14:textId="4BDB1D8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 Broj JKP-ova s izrađenim Planovima  smanjenja i/ili kontrole neprihodovane vode (u okviru poslovnih planova, a u skladu s metodologi</w:t>
            </w:r>
            <w:r w:rsidR="008D7647" w:rsidRPr="008D043F">
              <w:rPr>
                <w:rFonts w:asciiTheme="minorHAnsi" w:hAnsiTheme="minorHAnsi" w:cstheme="minorHAnsi"/>
                <w:sz w:val="18"/>
                <w:szCs w:val="18"/>
                <w:lang w:val="hr-HR"/>
              </w:rPr>
              <w:t>jom</w:t>
            </w:r>
            <w:r w:rsidRPr="008D043F">
              <w:rPr>
                <w:rFonts w:asciiTheme="minorHAnsi" w:hAnsiTheme="minorHAnsi" w:cstheme="minorHAnsi"/>
                <w:sz w:val="18"/>
                <w:szCs w:val="18"/>
                <w:lang w:val="hr-HR"/>
              </w:rPr>
              <w:t xml:space="preserve"> utvrđivanja najniže osnovne cijene vodnih usluga u Federaciji BiH</w:t>
            </w:r>
          </w:p>
        </w:tc>
        <w:tc>
          <w:tcPr>
            <w:tcW w:w="1542" w:type="pct"/>
            <w:vAlign w:val="center"/>
          </w:tcPr>
          <w:p w14:paraId="62ACB7E5" w14:textId="77777777" w:rsidR="00242590" w:rsidRPr="008D043F" w:rsidRDefault="00242590" w:rsidP="0068355A">
            <w:pPr>
              <w:numPr>
                <w:ilvl w:val="0"/>
                <w:numId w:val="94"/>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su dostupni podaci o broju JKP-ova koji izrađuju i realiziraju Planove smanjenja stope neprihodovane vode koja iznosi: </w:t>
            </w:r>
          </w:p>
          <w:p w14:paraId="1717AF40" w14:textId="77777777" w:rsidR="00242590" w:rsidRPr="008D043F" w:rsidRDefault="00242590" w:rsidP="0068355A">
            <w:pPr>
              <w:numPr>
                <w:ilvl w:val="0"/>
                <w:numId w:val="94"/>
              </w:numPr>
              <w:spacing w:before="40" w:after="40" w:line="276" w:lineRule="auto"/>
              <w:ind w:left="64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vodnom području rijeke. Save 16‒88%, prosječno 65%, </w:t>
            </w:r>
          </w:p>
          <w:p w14:paraId="02AAE2AD" w14:textId="77777777" w:rsidR="00242590" w:rsidRPr="008D043F" w:rsidRDefault="00242590" w:rsidP="0068355A">
            <w:pPr>
              <w:numPr>
                <w:ilvl w:val="0"/>
                <w:numId w:val="94"/>
              </w:numPr>
              <w:spacing w:before="40" w:after="40" w:line="276" w:lineRule="auto"/>
              <w:ind w:left="64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 vodnom području Jadranskog mora 23‒72%, prosječno 46,11%</w:t>
            </w:r>
          </w:p>
          <w:p w14:paraId="70C6B1B4" w14:textId="300922BB" w:rsidR="00242590" w:rsidRPr="008D043F" w:rsidRDefault="00242590" w:rsidP="0068355A">
            <w:pPr>
              <w:numPr>
                <w:ilvl w:val="0"/>
                <w:numId w:val="94"/>
              </w:numPr>
              <w:spacing w:before="40" w:after="40" w:line="276" w:lineRule="auto"/>
              <w:ind w:left="643"/>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KP-ovi nisu počeli s izradom Planova u okviru poslovnih planova, a u skladu s metodologi</w:t>
            </w:r>
            <w:r w:rsidR="008D7647" w:rsidRPr="008D043F">
              <w:rPr>
                <w:rFonts w:asciiTheme="minorHAnsi" w:eastAsia="Calibri" w:hAnsiTheme="minorHAnsi" w:cstheme="minorHAnsi"/>
                <w:sz w:val="18"/>
                <w:szCs w:val="18"/>
                <w:lang w:val="hr-HR"/>
              </w:rPr>
              <w:t>jom</w:t>
            </w:r>
            <w:r w:rsidRPr="008D043F">
              <w:rPr>
                <w:rFonts w:asciiTheme="minorHAnsi" w:eastAsia="Calibri" w:hAnsiTheme="minorHAnsi" w:cstheme="minorHAnsi"/>
                <w:sz w:val="18"/>
                <w:szCs w:val="18"/>
                <w:lang w:val="hr-HR"/>
              </w:rPr>
              <w:t xml:space="preserve"> utvrđivanja najniže osnovne cijene vodnih usluga u </w:t>
            </w:r>
            <w:r w:rsidRPr="008D043F">
              <w:rPr>
                <w:rFonts w:asciiTheme="minorHAnsi" w:hAnsiTheme="minorHAnsi" w:cstheme="minorHAnsi"/>
                <w:sz w:val="18"/>
                <w:szCs w:val="18"/>
                <w:lang w:val="hr-HR"/>
              </w:rPr>
              <w:t>Federaciji BiH)</w:t>
            </w:r>
          </w:p>
        </w:tc>
        <w:tc>
          <w:tcPr>
            <w:tcW w:w="1277" w:type="pct"/>
            <w:vAlign w:val="center"/>
          </w:tcPr>
          <w:p w14:paraId="119C42B4" w14:textId="6986337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i JKP-ovi na teritoriji Federacije BiH imaju izrađene Planove smanjenja i/ili kontrole neprihodovane vode, u okviru poslovnih planova, a u skladu s metodolog</w:t>
            </w:r>
            <w:r w:rsidR="008D7647" w:rsidRPr="008D043F">
              <w:rPr>
                <w:rFonts w:asciiTheme="minorHAnsi" w:hAnsiTheme="minorHAnsi" w:cstheme="minorHAnsi"/>
                <w:sz w:val="18"/>
                <w:szCs w:val="18"/>
                <w:lang w:val="hr-HR"/>
              </w:rPr>
              <w:t>ijom</w:t>
            </w:r>
            <w:r w:rsidRPr="008D043F">
              <w:rPr>
                <w:rFonts w:asciiTheme="minorHAnsi" w:hAnsiTheme="minorHAnsi" w:cstheme="minorHAnsi"/>
                <w:sz w:val="18"/>
                <w:szCs w:val="18"/>
                <w:lang w:val="hr-HR"/>
              </w:rPr>
              <w:t xml:space="preserve"> utvrđivanja najniže osnovne cijene vodnih usluga u Federaciji BiH) (2025)</w:t>
            </w:r>
          </w:p>
          <w:p w14:paraId="32B7A49F" w14:textId="77777777" w:rsidR="00242590" w:rsidRPr="008D043F" w:rsidRDefault="00242590" w:rsidP="0068355A">
            <w:pPr>
              <w:spacing w:before="40" w:after="40" w:line="276" w:lineRule="auto"/>
              <w:rPr>
                <w:rFonts w:asciiTheme="minorHAnsi" w:hAnsiTheme="minorHAnsi" w:cstheme="minorHAnsi"/>
                <w:sz w:val="18"/>
                <w:szCs w:val="18"/>
                <w:lang w:val="hr-HR"/>
              </w:rPr>
            </w:pPr>
          </w:p>
        </w:tc>
      </w:tr>
      <w:tr w:rsidR="00242590" w:rsidRPr="008D043F" w14:paraId="52A3F7FA" w14:textId="77777777" w:rsidTr="00076544">
        <w:trPr>
          <w:trHeight w:val="567"/>
        </w:trPr>
        <w:tc>
          <w:tcPr>
            <w:tcW w:w="1370" w:type="pct"/>
            <w:vMerge/>
            <w:shd w:val="clear" w:color="auto" w:fill="009D73"/>
            <w:vAlign w:val="center"/>
          </w:tcPr>
          <w:p w14:paraId="279A0E7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11" w:type="pct"/>
            <w:shd w:val="clear" w:color="auto" w:fill="FFFFFF" w:themeFill="background1"/>
            <w:vAlign w:val="center"/>
          </w:tcPr>
          <w:p w14:paraId="5C2987D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a2) Stepen izvršenih infrastrukturnih radova i administrativnih aktivnosti u svrhu smanjenja stope       neprihodovane vode u svakom JKP-u</w:t>
            </w:r>
          </w:p>
        </w:tc>
        <w:tc>
          <w:tcPr>
            <w:tcW w:w="1542" w:type="pct"/>
            <w:shd w:val="clear" w:color="auto" w:fill="FFFFFF" w:themeFill="background1"/>
            <w:vAlign w:val="center"/>
          </w:tcPr>
          <w:p w14:paraId="7CD4A155" w14:textId="5C71BD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dostupni podaci    </w:t>
            </w:r>
          </w:p>
        </w:tc>
        <w:tc>
          <w:tcPr>
            <w:tcW w:w="1277" w:type="pct"/>
            <w:shd w:val="clear" w:color="auto" w:fill="FFFFFF" w:themeFill="background1"/>
            <w:vAlign w:val="center"/>
          </w:tcPr>
          <w:p w14:paraId="043E2F4C"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svim JKP-ovima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dostignut planirani stepen realizacije Planova</w:t>
            </w:r>
          </w:p>
          <w:p w14:paraId="60A91BFF" w14:textId="77777777" w:rsidR="00242590" w:rsidRPr="008D043F" w:rsidRDefault="00242590" w:rsidP="0068355A">
            <w:pPr>
              <w:numPr>
                <w:ilvl w:val="0"/>
                <w:numId w:val="9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vršena sanacija, zamjena i izgradnja  nove infrastrukture, te poboljšano upravljanje neprihodovanom vodom (2023 -2034)</w:t>
            </w:r>
          </w:p>
        </w:tc>
      </w:tr>
      <w:tr w:rsidR="00242590" w:rsidRPr="008D043F" w14:paraId="10BAE75C" w14:textId="77777777" w:rsidTr="00076544">
        <w:trPr>
          <w:trHeight w:val="567"/>
        </w:trPr>
        <w:tc>
          <w:tcPr>
            <w:tcW w:w="1370" w:type="pct"/>
            <w:vMerge/>
            <w:shd w:val="clear" w:color="auto" w:fill="009D73"/>
            <w:vAlign w:val="center"/>
          </w:tcPr>
          <w:p w14:paraId="776D12B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11" w:type="pct"/>
            <w:shd w:val="clear" w:color="auto" w:fill="FFFFFF" w:themeFill="background1"/>
            <w:vAlign w:val="center"/>
          </w:tcPr>
          <w:p w14:paraId="2E7357E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1) Broj JLS-ova koji imaju  izrađen Master plan  </w:t>
            </w:r>
          </w:p>
        </w:tc>
        <w:tc>
          <w:tcPr>
            <w:tcW w:w="1542" w:type="pct"/>
            <w:shd w:val="clear" w:color="auto" w:fill="FFFFFF" w:themeFill="background1"/>
            <w:vAlign w:val="center"/>
          </w:tcPr>
          <w:p w14:paraId="1A005B4A" w14:textId="77777777" w:rsidR="00242590" w:rsidRPr="008D043F" w:rsidRDefault="0024259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Podaci nisu dostupni </w:t>
            </w:r>
          </w:p>
        </w:tc>
        <w:tc>
          <w:tcPr>
            <w:tcW w:w="1277" w:type="pct"/>
            <w:shd w:val="clear" w:color="auto" w:fill="FFFFFF" w:themeFill="background1"/>
            <w:vAlign w:val="center"/>
          </w:tcPr>
          <w:p w14:paraId="1ABAF0F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Svaki  JLS ima izrađen Master plan  vodosnabdijevanja (2023 -2034)</w:t>
            </w:r>
          </w:p>
        </w:tc>
      </w:tr>
      <w:tr w:rsidR="00242590" w:rsidRPr="008D043F" w14:paraId="3647DCC7" w14:textId="77777777" w:rsidTr="00076544">
        <w:trPr>
          <w:trHeight w:val="567"/>
        </w:trPr>
        <w:tc>
          <w:tcPr>
            <w:tcW w:w="1370" w:type="pct"/>
            <w:vMerge/>
            <w:shd w:val="clear" w:color="auto" w:fill="009D73"/>
            <w:vAlign w:val="center"/>
          </w:tcPr>
          <w:p w14:paraId="6D4A6DA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11" w:type="pct"/>
            <w:shd w:val="clear" w:color="auto" w:fill="FFFFFF" w:themeFill="background1"/>
            <w:vAlign w:val="center"/>
          </w:tcPr>
          <w:p w14:paraId="5B5E0A4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2) Stepen izgrađenosti vodovodnih sistema s optimalnim rješenjima za JLS-ove</w:t>
            </w:r>
          </w:p>
        </w:tc>
        <w:tc>
          <w:tcPr>
            <w:tcW w:w="1542" w:type="pct"/>
            <w:shd w:val="clear" w:color="auto" w:fill="FFFFFF" w:themeFill="background1"/>
            <w:vAlign w:val="center"/>
          </w:tcPr>
          <w:p w14:paraId="41BCC81E" w14:textId="77777777" w:rsidR="00242590" w:rsidRPr="008D043F" w:rsidRDefault="0024259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daci nisu dostupni </w:t>
            </w:r>
            <w:r w:rsidRPr="008D043F">
              <w:rPr>
                <w:rFonts w:asciiTheme="minorHAnsi" w:eastAsia="Calibri" w:hAnsiTheme="minorHAnsi" w:cstheme="minorHAnsi"/>
                <w:b/>
                <w:color w:val="FF0000"/>
                <w:sz w:val="18"/>
                <w:szCs w:val="18"/>
                <w:lang w:val="hr-HR"/>
              </w:rPr>
              <w:t xml:space="preserve"> </w:t>
            </w:r>
          </w:p>
        </w:tc>
        <w:tc>
          <w:tcPr>
            <w:tcW w:w="1277" w:type="pct"/>
            <w:shd w:val="clear" w:color="auto" w:fill="FFFFFF" w:themeFill="background1"/>
            <w:vAlign w:val="center"/>
          </w:tcPr>
          <w:p w14:paraId="0255F29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vršeno ukrupnjavanje vodovodnih poduzeća (ako se pokazalo opravdano)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ili  proširenje centralnih sistema na suburbana ili ruralna područja, u svim JLS-ovima u kojima je to  predviđeno Master planovima  (2023 -2034)</w:t>
            </w:r>
          </w:p>
        </w:tc>
      </w:tr>
      <w:tr w:rsidR="00242590" w:rsidRPr="008D043F" w14:paraId="6FAA6BB4" w14:textId="77777777" w:rsidTr="00076544">
        <w:trPr>
          <w:trHeight w:val="567"/>
        </w:trPr>
        <w:tc>
          <w:tcPr>
            <w:tcW w:w="1370" w:type="pct"/>
            <w:shd w:val="clear" w:color="auto" w:fill="009D73"/>
            <w:vAlign w:val="center"/>
          </w:tcPr>
          <w:p w14:paraId="7DED7CE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30" w:type="pct"/>
            <w:gridSpan w:val="3"/>
            <w:vAlign w:val="center"/>
          </w:tcPr>
          <w:p w14:paraId="1ADEC7F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boljšanje uvjeta i kvaliteta života stanovništva, bolji uvjeti za razvoj privrede</w:t>
            </w:r>
          </w:p>
        </w:tc>
      </w:tr>
      <w:tr w:rsidR="00242590" w:rsidRPr="008D043F" w14:paraId="5B53AA2A" w14:textId="77777777" w:rsidTr="00076544">
        <w:trPr>
          <w:trHeight w:val="567"/>
        </w:trPr>
        <w:tc>
          <w:tcPr>
            <w:tcW w:w="1370" w:type="pct"/>
            <w:shd w:val="clear" w:color="auto" w:fill="009D73"/>
            <w:vAlign w:val="center"/>
          </w:tcPr>
          <w:p w14:paraId="77F2C6D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 izvorima finansiranja</w:t>
            </w:r>
          </w:p>
        </w:tc>
        <w:tc>
          <w:tcPr>
            <w:tcW w:w="3630" w:type="pct"/>
            <w:gridSpan w:val="3"/>
            <w:vAlign w:val="center"/>
          </w:tcPr>
          <w:p w14:paraId="51AFB865" w14:textId="77777777" w:rsidR="00C1731A" w:rsidRPr="008D043F" w:rsidRDefault="00C1731A"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82 940 893 KM</w:t>
            </w:r>
          </w:p>
          <w:p w14:paraId="47A68BF2" w14:textId="5D41E337" w:rsidR="00242590" w:rsidRPr="008D043F" w:rsidRDefault="00C1731A"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20% budžetska sredstva, 80% sredstva EU i drugih međunarodnih donatora</w:t>
            </w:r>
          </w:p>
        </w:tc>
      </w:tr>
      <w:tr w:rsidR="00242590" w:rsidRPr="008D043F" w14:paraId="7EB527A9" w14:textId="77777777" w:rsidTr="00076544">
        <w:trPr>
          <w:trHeight w:val="567"/>
        </w:trPr>
        <w:tc>
          <w:tcPr>
            <w:tcW w:w="1370" w:type="pct"/>
            <w:shd w:val="clear" w:color="auto" w:fill="009D73"/>
            <w:vAlign w:val="center"/>
          </w:tcPr>
          <w:p w14:paraId="33B3F2A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30" w:type="pct"/>
            <w:gridSpan w:val="3"/>
            <w:shd w:val="clear" w:color="auto" w:fill="FFFFFF" w:themeFill="background1"/>
            <w:vAlign w:val="center"/>
          </w:tcPr>
          <w:p w14:paraId="197027D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3–2034.</w:t>
            </w:r>
          </w:p>
        </w:tc>
      </w:tr>
      <w:tr w:rsidR="00242590" w:rsidRPr="008D043F" w14:paraId="2D8DF289" w14:textId="77777777" w:rsidTr="00076544">
        <w:trPr>
          <w:trHeight w:val="567"/>
        </w:trPr>
        <w:tc>
          <w:tcPr>
            <w:tcW w:w="1370" w:type="pct"/>
            <w:shd w:val="clear" w:color="auto" w:fill="009D73"/>
            <w:vAlign w:val="center"/>
          </w:tcPr>
          <w:p w14:paraId="06BF865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30" w:type="pct"/>
            <w:gridSpan w:val="3"/>
            <w:vAlign w:val="center"/>
          </w:tcPr>
          <w:p w14:paraId="7C90981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5227427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JKP</w:t>
            </w:r>
          </w:p>
          <w:p w14:paraId="472E556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LS</w:t>
            </w:r>
          </w:p>
          <w:p w14:paraId="578F3FC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i fond za okoliš (FFO)</w:t>
            </w:r>
          </w:p>
        </w:tc>
      </w:tr>
      <w:tr w:rsidR="00242590" w:rsidRPr="008D043F" w14:paraId="3DC7CF7C" w14:textId="77777777" w:rsidTr="00076544">
        <w:trPr>
          <w:trHeight w:val="567"/>
        </w:trPr>
        <w:tc>
          <w:tcPr>
            <w:tcW w:w="1370" w:type="pct"/>
            <w:shd w:val="clear" w:color="auto" w:fill="009D73"/>
            <w:vAlign w:val="center"/>
          </w:tcPr>
          <w:p w14:paraId="399E2B5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30" w:type="pct"/>
            <w:gridSpan w:val="3"/>
            <w:vAlign w:val="center"/>
          </w:tcPr>
          <w:p w14:paraId="03F08916" w14:textId="65A2471B"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KMV (kantonalna ministrstva nadležna za vode); FMOiT; FMPU; KM_O, PP, EN, P (kantonalna ministrstva nadležna za okoliš, prostorno planiranje); federalni i kantonalni zavodi za zdravlje, AVPS,  AVPJ</w:t>
            </w:r>
            <w:r w:rsidR="008D7647" w:rsidRPr="008D043F">
              <w:rPr>
                <w:rFonts w:asciiTheme="minorHAnsi" w:hAnsiTheme="minorHAnsi" w:cstheme="minorHAnsi"/>
                <w:sz w:val="18"/>
                <w:szCs w:val="18"/>
                <w:lang w:val="hr-HR"/>
              </w:rPr>
              <w:t>M</w:t>
            </w:r>
          </w:p>
        </w:tc>
      </w:tr>
      <w:tr w:rsidR="00242590" w:rsidRPr="008D043F" w14:paraId="104BDFC1" w14:textId="77777777" w:rsidTr="00076544">
        <w:trPr>
          <w:trHeight w:val="567"/>
        </w:trPr>
        <w:tc>
          <w:tcPr>
            <w:tcW w:w="1370" w:type="pct"/>
            <w:shd w:val="clear" w:color="auto" w:fill="009D73"/>
            <w:vAlign w:val="center"/>
          </w:tcPr>
          <w:p w14:paraId="356F8E4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30" w:type="pct"/>
            <w:gridSpan w:val="3"/>
            <w:shd w:val="clear" w:color="auto" w:fill="FFFFFF" w:themeFill="background1"/>
            <w:vAlign w:val="center"/>
          </w:tcPr>
          <w:p w14:paraId="13B1350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ve institucije i građanstvo </w:t>
            </w:r>
            <w:r w:rsidRPr="008D043F">
              <w:rPr>
                <w:rFonts w:asciiTheme="minorHAnsi" w:hAnsiTheme="minorHAnsi" w:cstheme="minorHAnsi"/>
                <w:sz w:val="18"/>
                <w:szCs w:val="18"/>
                <w:lang w:val="hr-HR"/>
              </w:rPr>
              <w:t>Federacije BiH</w:t>
            </w:r>
          </w:p>
        </w:tc>
      </w:tr>
    </w:tbl>
    <w:p w14:paraId="49D3A7E9"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Look w:val="04A0" w:firstRow="1" w:lastRow="0" w:firstColumn="1" w:lastColumn="0" w:noHBand="0" w:noVBand="1"/>
      </w:tblPr>
      <w:tblGrid>
        <w:gridCol w:w="3940"/>
        <w:gridCol w:w="2543"/>
        <w:gridCol w:w="4071"/>
        <w:gridCol w:w="3620"/>
      </w:tblGrid>
      <w:tr w:rsidR="00242590" w:rsidRPr="008D043F" w14:paraId="1EF49EF3"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DD635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63390EAB"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44CCE3F5"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82882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0FAEED28"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3. Osiguranje dovoljnih količina vode za piće i njene dostupnosti za potrebe javnog vodosnabdijevanja   </w:t>
            </w:r>
          </w:p>
        </w:tc>
      </w:tr>
      <w:tr w:rsidR="00242590" w:rsidRPr="008D043F" w14:paraId="61B11629"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52125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7E962908"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3.2. Unaprijediti postojeći zakonodavni okvir sektora vodnih usluga u Federaciji BiH</w:t>
            </w:r>
          </w:p>
        </w:tc>
      </w:tr>
      <w:tr w:rsidR="00242590" w:rsidRPr="008D043F" w14:paraId="42C7DB3E"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AC163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21DCDE0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 mjere je osigurati dosljednu provedbu postojećih propisa i izvršiti njihovo usklađivanje ili donošenje novih u svrhu  osiguranja standarda vodnih usluga u skladu s Direktivom o vodi za ljudsku upotrebu, s posebnim osvrtom na zdravstveno sigurno snabdijevanje vodom ruralnih područja/lokalnih sistema vodosnabdijevanja u Federaciji BiH.</w:t>
            </w:r>
          </w:p>
          <w:p w14:paraId="313D6B4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1C4A9037" w14:textId="77777777" w:rsidR="00242590" w:rsidRPr="008D043F" w:rsidRDefault="00242590" w:rsidP="0068355A">
            <w:pPr>
              <w:numPr>
                <w:ilvl w:val="0"/>
                <w:numId w:val="9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Dopuniti i usvojiti dopune kantonalnih zakona o komunalnim djelatnostima, propisivanjem uvjeta koje moraju ostvariti  pravni subjekti da bi da bi im se mogle povjeriti usluge vodosnabdijevanja u ruralnim/lokalnim sistemima </w:t>
            </w:r>
          </w:p>
          <w:p w14:paraId="738B51A3" w14:textId="77777777" w:rsidR="00242590" w:rsidRPr="008D043F" w:rsidRDefault="00242590" w:rsidP="0068355A">
            <w:pPr>
              <w:numPr>
                <w:ilvl w:val="0"/>
                <w:numId w:val="9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raditi i usvojiti Zakon o vodnim uslugama</w:t>
            </w:r>
          </w:p>
        </w:tc>
      </w:tr>
      <w:tr w:rsidR="00242590" w:rsidRPr="008D043F" w14:paraId="51BD5DB3"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32AB4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1AE1566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1863DDBF" w14:textId="77777777" w:rsidTr="00076544">
        <w:trPr>
          <w:trHeight w:val="567"/>
        </w:trPr>
        <w:tc>
          <w:tcPr>
            <w:tcW w:w="1390" w:type="pct"/>
            <w:vMerge w:val="restart"/>
            <w:tcBorders>
              <w:top w:val="single" w:sz="4" w:space="0" w:color="A6A6A6"/>
              <w:left w:val="single" w:sz="4" w:space="0" w:color="A6A6A6"/>
              <w:right w:val="single" w:sz="4" w:space="0" w:color="A6A6A6"/>
            </w:tcBorders>
            <w:shd w:val="clear" w:color="auto" w:fill="009D73"/>
            <w:vAlign w:val="center"/>
          </w:tcPr>
          <w:p w14:paraId="68C08E84"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89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284CC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B161435"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120BA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455A35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6817C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5AE7D55F" w14:textId="77777777" w:rsidTr="00076544">
        <w:trPr>
          <w:trHeight w:val="567"/>
        </w:trPr>
        <w:tc>
          <w:tcPr>
            <w:tcW w:w="1390" w:type="pct"/>
            <w:vMerge/>
            <w:tcBorders>
              <w:left w:val="single" w:sz="4" w:space="0" w:color="A6A6A6"/>
              <w:right w:val="single" w:sz="4" w:space="0" w:color="A6A6A6"/>
            </w:tcBorders>
            <w:shd w:val="clear" w:color="auto" w:fill="009D73"/>
            <w:vAlign w:val="center"/>
          </w:tcPr>
          <w:p w14:paraId="4A3E965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97" w:type="pct"/>
            <w:tcBorders>
              <w:top w:val="single" w:sz="4" w:space="0" w:color="A6A6A6"/>
              <w:left w:val="single" w:sz="4" w:space="0" w:color="A6A6A6"/>
              <w:bottom w:val="single" w:sz="4" w:space="0" w:color="A6A6A6"/>
              <w:right w:val="single" w:sz="4" w:space="0" w:color="A6A6A6"/>
            </w:tcBorders>
            <w:vAlign w:val="center"/>
          </w:tcPr>
          <w:p w14:paraId="5E19888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aza i stepen procesa usvajanja*dopuna Zakona  o komunalnim djelatnostima u svrhu definiranja subjekata kojima se može povjeriti  obavljanje usluge vodosnabdijevanja u lokalnim sistemima </w:t>
            </w:r>
          </w:p>
          <w:p w14:paraId="14977A7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dopuna Zakona/usaglašavanje teksta izmjena između nadležnih organa uprave i institucija itd. ‒ prijedlog Nacrta zakona dostavljen na Vladu, Parlament Federacije BiH  ‒-usvajanje u Parlamentu Federacije BiH)</w:t>
            </w:r>
          </w:p>
        </w:tc>
        <w:tc>
          <w:tcPr>
            <w:tcW w:w="1436" w:type="pct"/>
            <w:tcBorders>
              <w:top w:val="single" w:sz="4" w:space="0" w:color="A6A6A6"/>
              <w:left w:val="single" w:sz="4" w:space="0" w:color="A6A6A6"/>
              <w:bottom w:val="single" w:sz="4" w:space="0" w:color="A6A6A6"/>
              <w:right w:val="single" w:sz="4" w:space="0" w:color="A6A6A6"/>
            </w:tcBorders>
            <w:vAlign w:val="center"/>
          </w:tcPr>
          <w:p w14:paraId="1242BFEA"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očela izrada zakona o komunalnim djelatnostima</w:t>
            </w:r>
          </w:p>
          <w:p w14:paraId="25C937D2" w14:textId="77777777" w:rsidR="00242590" w:rsidRPr="008D043F" w:rsidRDefault="00242590" w:rsidP="0068355A">
            <w:pPr>
              <w:numPr>
                <w:ilvl w:val="0"/>
                <w:numId w:val="93"/>
              </w:numPr>
              <w:spacing w:before="40" w:after="40" w:line="276" w:lineRule="auto"/>
              <w:ind w:left="360"/>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praksi, lokalnim vodovodima uglavnom upravljaju udruženja građana, ali i neformalne grupe građana bez uspostavljenog pravnog lica   </w:t>
            </w:r>
          </w:p>
          <w:p w14:paraId="336F3587" w14:textId="77777777" w:rsidR="00242590" w:rsidRPr="008D043F" w:rsidRDefault="00242590" w:rsidP="0068355A">
            <w:pPr>
              <w:numPr>
                <w:ilvl w:val="0"/>
                <w:numId w:val="9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kon o principima lokalne samouprave Federacije BiH definira nadležnost JLS-ova za obavljanje usluga vodosnabdijevanja na njihovom području</w:t>
            </w:r>
          </w:p>
          <w:p w14:paraId="4C654566" w14:textId="77777777" w:rsidR="00242590" w:rsidRPr="008D043F" w:rsidRDefault="00242590" w:rsidP="0068355A">
            <w:pPr>
              <w:numPr>
                <w:ilvl w:val="0"/>
                <w:numId w:val="9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Kantonalni zakoni nisu usklađeni po pitanju subjekata kojima se može povjeriti obavljanje komunalnih djelatnosti</w:t>
            </w:r>
          </w:p>
        </w:tc>
        <w:tc>
          <w:tcPr>
            <w:tcW w:w="1277" w:type="pct"/>
            <w:tcBorders>
              <w:top w:val="single" w:sz="4" w:space="0" w:color="A6A6A6"/>
              <w:left w:val="single" w:sz="4" w:space="0" w:color="A6A6A6"/>
              <w:bottom w:val="single" w:sz="4" w:space="0" w:color="A6A6A6"/>
              <w:right w:val="single" w:sz="4" w:space="0" w:color="A6A6A6"/>
            </w:tcBorders>
            <w:vAlign w:val="center"/>
          </w:tcPr>
          <w:p w14:paraId="64242D3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i dopunjeni kantonalni zakoni o komunalnim djelatnostima,  propisivanjem uvjeta koje moraju ispunjavati pravni subjekti da bi im se mogle povjeriti usluge vodosnabdijevanja  (2024)</w:t>
            </w:r>
          </w:p>
        </w:tc>
      </w:tr>
      <w:tr w:rsidR="00242590" w:rsidRPr="008D043F" w14:paraId="48825BD8" w14:textId="77777777" w:rsidTr="00076544">
        <w:trPr>
          <w:trHeight w:val="567"/>
        </w:trPr>
        <w:tc>
          <w:tcPr>
            <w:tcW w:w="1390" w:type="pct"/>
            <w:vMerge/>
            <w:tcBorders>
              <w:left w:val="single" w:sz="4" w:space="0" w:color="A6A6A6"/>
              <w:bottom w:val="single" w:sz="4" w:space="0" w:color="A6A6A6"/>
              <w:right w:val="single" w:sz="4" w:space="0" w:color="A6A6A6"/>
            </w:tcBorders>
            <w:shd w:val="clear" w:color="auto" w:fill="009D73"/>
            <w:vAlign w:val="center"/>
          </w:tcPr>
          <w:p w14:paraId="0AF18C6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9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FA44506"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procesa usvajanja *Zakona  o vodnim uslugama </w:t>
            </w:r>
            <w:r w:rsidRPr="008D043F">
              <w:rPr>
                <w:rFonts w:asciiTheme="minorHAns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 xml:space="preserve">koji će osigurati uspostavu standarda vodnih usluga usklađenih sa zahtjevima EU  </w:t>
            </w:r>
          </w:p>
          <w:p w14:paraId="0BF8EFD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rada prednacrta i nacrta zakona/usaglašavanje teksta izmjena između nadležnih </w:t>
            </w:r>
            <w:r w:rsidRPr="008D043F">
              <w:rPr>
                <w:rFonts w:asciiTheme="minorHAnsi" w:eastAsia="Calibri" w:hAnsiTheme="minorHAnsi" w:cstheme="minorHAnsi"/>
                <w:sz w:val="18"/>
                <w:szCs w:val="18"/>
                <w:lang w:val="hr-HR"/>
              </w:rPr>
              <w:lastRenderedPageBreak/>
              <w:t xml:space="preserve">organa uprave i institucija itd. ‒ prijedlog Nacrta zakona dostavljen na Vladu, Parlament </w:t>
            </w:r>
            <w:r w:rsidRPr="008D043F">
              <w:rPr>
                <w:rFonts w:asciiTheme="minorHAns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 xml:space="preserve">‒ usvajanje u Parlamentu </w:t>
            </w:r>
            <w:r w:rsidRPr="008D043F">
              <w:rPr>
                <w:rFonts w:asciiTheme="minorHAns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w:t>
            </w:r>
          </w:p>
        </w:tc>
        <w:tc>
          <w:tcPr>
            <w:tcW w:w="1436"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814E97C"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Nije počela izrada Zakona o vodnim uslugama </w:t>
            </w:r>
            <w:r w:rsidRPr="008D043F">
              <w:rPr>
                <w:rFonts w:asciiTheme="minorHAnsi" w:hAnsiTheme="minorHAnsi" w:cstheme="minorHAnsi"/>
                <w:sz w:val="18"/>
                <w:szCs w:val="18"/>
                <w:lang w:val="hr-HR"/>
              </w:rPr>
              <w:t>Federacije BiH</w:t>
            </w:r>
          </w:p>
          <w:p w14:paraId="054E1B9B" w14:textId="77777777" w:rsidR="00242590" w:rsidRPr="008D043F" w:rsidRDefault="00242590" w:rsidP="0068355A">
            <w:pPr>
              <w:numPr>
                <w:ilvl w:val="0"/>
                <w:numId w:val="9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kon bi integrirao postojeće i očekivane propise koji pravno uređuju oblast pružanja vodnih usluga, te predstavlja integrirani odgovor na postojeće potrebe za reformom ovog  sektora</w:t>
            </w:r>
            <w:r w:rsidRPr="008D043F">
              <w:rPr>
                <w:rFonts w:asciiTheme="minorHAnsi" w:hAnsiTheme="minorHAnsi" w:cstheme="minorHAnsi"/>
                <w:sz w:val="18"/>
                <w:szCs w:val="18"/>
                <w:lang w:val="hr-HR" w:bidi="en-US"/>
              </w:rPr>
              <w:t xml:space="preserve">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085CFD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Zakoni o</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vodnim uslugama </w:t>
            </w:r>
            <w:r w:rsidRPr="008D043F">
              <w:rPr>
                <w:rFonts w:asciiTheme="minorHAnsi" w:hAnsiTheme="minorHAnsi" w:cstheme="minorHAnsi"/>
                <w:sz w:val="18"/>
                <w:szCs w:val="18"/>
                <w:lang w:val="hr-HR"/>
              </w:rPr>
              <w:t>Federacije BiH</w:t>
            </w:r>
            <w:r w:rsidRPr="008D043F">
              <w:rPr>
                <w:rFonts w:asciiTheme="minorHAnsi" w:hAnsiTheme="minorHAnsi" w:cstheme="minorHAnsi"/>
                <w:sz w:val="18"/>
                <w:szCs w:val="18"/>
                <w:lang w:val="hr-HR" w:bidi="en-US"/>
              </w:rPr>
              <w:t xml:space="preserve">        (2027)</w:t>
            </w:r>
          </w:p>
        </w:tc>
      </w:tr>
      <w:tr w:rsidR="00242590" w:rsidRPr="008D043F" w14:paraId="65ADFD85"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0A3BE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3FA9870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jeđenje upravljanja vodama u Federaciji BiH i povećanje obuhvata relevantnih usluga </w:t>
            </w:r>
          </w:p>
        </w:tc>
      </w:tr>
      <w:tr w:rsidR="00242590" w:rsidRPr="008D043F" w14:paraId="5E7D177B"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E3B95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 izvorima finansiranja</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6177F4AF" w14:textId="77777777" w:rsidR="00C1731A" w:rsidRPr="008D043F" w:rsidRDefault="00C1731A"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Iznos: </w:t>
            </w:r>
            <w:r w:rsidRPr="008D043F">
              <w:rPr>
                <w:rFonts w:asciiTheme="minorHAnsi" w:eastAsia="Calibri" w:hAnsiTheme="minorHAnsi" w:cstheme="minorHAnsi"/>
                <w:color w:val="000000" w:themeColor="text1"/>
                <w:sz w:val="18"/>
                <w:szCs w:val="18"/>
                <w:lang w:val="hr-HR"/>
              </w:rPr>
              <w:t xml:space="preserve">84 295 </w:t>
            </w:r>
            <w:r w:rsidRPr="008D043F">
              <w:rPr>
                <w:rFonts w:asciiTheme="minorHAnsi" w:hAnsiTheme="minorHAnsi" w:cstheme="minorHAnsi"/>
                <w:color w:val="000000" w:themeColor="text1"/>
                <w:sz w:val="18"/>
                <w:szCs w:val="18"/>
                <w:lang w:val="hr-HR"/>
              </w:rPr>
              <w:t>KM</w:t>
            </w:r>
          </w:p>
          <w:p w14:paraId="5938435C" w14:textId="51F2C4AD" w:rsidR="00242590" w:rsidRPr="008D043F" w:rsidRDefault="00C1731A"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 budžetska sredstva</w:t>
            </w:r>
          </w:p>
        </w:tc>
      </w:tr>
      <w:tr w:rsidR="00242590" w:rsidRPr="008D043F" w14:paraId="419DA610"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FABB9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1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0FAD3D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4–2027.</w:t>
            </w:r>
          </w:p>
        </w:tc>
      </w:tr>
      <w:tr w:rsidR="00242590" w:rsidRPr="008D043F" w14:paraId="5F15F53A"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F88E2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7573306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MPVŠ   KMV (kantonalna ministrstva nadležna za vode); federalni i kantonalni zavodi za zdravlje, </w:t>
            </w:r>
          </w:p>
        </w:tc>
      </w:tr>
      <w:tr w:rsidR="00242590" w:rsidRPr="008D043F" w14:paraId="7FCB90F4"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6DA94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5204089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LS,  KMV (kantonalna ministrstva nadležna za vode);  </w:t>
            </w:r>
          </w:p>
        </w:tc>
      </w:tr>
      <w:tr w:rsidR="00242590" w:rsidRPr="008D043F" w14:paraId="1B7A0B0A"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84CEA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1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4F80F9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ve institucije i građanstvo </w:t>
            </w:r>
            <w:r w:rsidRPr="008D043F">
              <w:rPr>
                <w:rFonts w:asciiTheme="minorHAnsi" w:hAnsiTheme="minorHAnsi" w:cstheme="minorHAnsi"/>
                <w:sz w:val="18"/>
                <w:szCs w:val="18"/>
                <w:lang w:val="hr-HR"/>
              </w:rPr>
              <w:t>Federacije BiH</w:t>
            </w:r>
          </w:p>
        </w:tc>
      </w:tr>
    </w:tbl>
    <w:p w14:paraId="34063E8C"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21"/>
        <w:gridCol w:w="2846"/>
        <w:gridCol w:w="3790"/>
        <w:gridCol w:w="3617"/>
      </w:tblGrid>
      <w:tr w:rsidR="00242590" w:rsidRPr="008D043F" w14:paraId="720217E1" w14:textId="77777777" w:rsidTr="00076544">
        <w:trPr>
          <w:trHeight w:val="567"/>
        </w:trPr>
        <w:tc>
          <w:tcPr>
            <w:tcW w:w="1383" w:type="pct"/>
            <w:shd w:val="clear" w:color="auto" w:fill="009D73"/>
            <w:vAlign w:val="center"/>
          </w:tcPr>
          <w:p w14:paraId="6E9A586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7" w:type="pct"/>
            <w:gridSpan w:val="3"/>
            <w:vAlign w:val="center"/>
          </w:tcPr>
          <w:p w14:paraId="323D3AB6"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74775690" w14:textId="77777777" w:rsidTr="00076544">
        <w:trPr>
          <w:trHeight w:val="567"/>
        </w:trPr>
        <w:tc>
          <w:tcPr>
            <w:tcW w:w="1383" w:type="pct"/>
            <w:shd w:val="clear" w:color="auto" w:fill="009D73"/>
            <w:vAlign w:val="center"/>
          </w:tcPr>
          <w:p w14:paraId="555B02A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7" w:type="pct"/>
            <w:gridSpan w:val="3"/>
            <w:vAlign w:val="center"/>
          </w:tcPr>
          <w:p w14:paraId="1F82B570"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4. Smanjenje rizika pri ekstremnim hidrološkim pojavama uspostavom održivog sistema upravljanja poplavnim rizikom i prilagođavanja klimatskim promjenama</w:t>
            </w:r>
          </w:p>
        </w:tc>
      </w:tr>
      <w:tr w:rsidR="00242590" w:rsidRPr="008D043F" w14:paraId="03F95208" w14:textId="77777777" w:rsidTr="00076544">
        <w:trPr>
          <w:trHeight w:val="567"/>
        </w:trPr>
        <w:tc>
          <w:tcPr>
            <w:tcW w:w="1383" w:type="pct"/>
            <w:shd w:val="clear" w:color="auto" w:fill="009D73"/>
            <w:vAlign w:val="center"/>
          </w:tcPr>
          <w:p w14:paraId="2140BA1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7" w:type="pct"/>
            <w:gridSpan w:val="3"/>
            <w:vAlign w:val="center"/>
          </w:tcPr>
          <w:p w14:paraId="4B2FCDDC" w14:textId="7D14AED5"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1. </w:t>
            </w:r>
            <w:bookmarkStart w:id="220" w:name="_Hlk95278928"/>
            <w:r w:rsidR="008D7647" w:rsidRPr="008D043F">
              <w:rPr>
                <w:rFonts w:asciiTheme="minorHAnsi" w:hAnsiTheme="minorHAnsi" w:cstheme="minorHAnsi"/>
                <w:b/>
                <w:sz w:val="18"/>
                <w:szCs w:val="18"/>
                <w:lang w:val="hr-HR"/>
              </w:rPr>
              <w:t xml:space="preserve">Praćenje i ocjena stepena realizacije Planova upravljanja rizicima od poplava u vodnim područjima u </w:t>
            </w:r>
            <w:r w:rsidRPr="008D043F">
              <w:rPr>
                <w:rFonts w:asciiTheme="minorHAnsi" w:hAnsiTheme="minorHAnsi" w:cstheme="minorHAnsi"/>
                <w:b/>
                <w:sz w:val="18"/>
                <w:szCs w:val="18"/>
                <w:lang w:val="hr-HR"/>
              </w:rPr>
              <w:t>F</w:t>
            </w:r>
            <w:r w:rsidR="000201AE" w:rsidRPr="008D043F">
              <w:rPr>
                <w:rFonts w:asciiTheme="minorHAnsi" w:hAnsiTheme="minorHAnsi" w:cstheme="minorHAnsi"/>
                <w:b/>
                <w:sz w:val="18"/>
                <w:szCs w:val="18"/>
                <w:lang w:val="hr-HR"/>
              </w:rPr>
              <w:t xml:space="preserve">ederaciji </w:t>
            </w:r>
            <w:r w:rsidRPr="008D043F">
              <w:rPr>
                <w:rFonts w:asciiTheme="minorHAnsi" w:hAnsiTheme="minorHAnsi" w:cstheme="minorHAnsi"/>
                <w:b/>
                <w:sz w:val="18"/>
                <w:szCs w:val="18"/>
                <w:lang w:val="hr-HR"/>
              </w:rPr>
              <w:t>BiH</w:t>
            </w:r>
            <w:bookmarkEnd w:id="220"/>
            <w:r w:rsidRPr="008D043F">
              <w:rPr>
                <w:rFonts w:asciiTheme="minorHAnsi" w:hAnsiTheme="minorHAnsi" w:cstheme="minorHAnsi"/>
                <w:b/>
                <w:sz w:val="18"/>
                <w:szCs w:val="18"/>
                <w:lang w:val="hr-HR"/>
              </w:rPr>
              <w:t xml:space="preserve"> </w:t>
            </w:r>
          </w:p>
        </w:tc>
      </w:tr>
      <w:tr w:rsidR="00242590" w:rsidRPr="008D043F" w14:paraId="1AE56387" w14:textId="77777777" w:rsidTr="00076544">
        <w:trPr>
          <w:trHeight w:val="567"/>
        </w:trPr>
        <w:tc>
          <w:tcPr>
            <w:tcW w:w="1383" w:type="pct"/>
            <w:shd w:val="clear" w:color="auto" w:fill="009D73"/>
            <w:vAlign w:val="center"/>
          </w:tcPr>
          <w:p w14:paraId="0ECCBFF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17" w:type="pct"/>
            <w:gridSpan w:val="3"/>
            <w:vAlign w:val="center"/>
          </w:tcPr>
          <w:p w14:paraId="52240E9A" w14:textId="002E8C67" w:rsidR="008D7647" w:rsidRPr="008D043F" w:rsidRDefault="008D7647"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ove mjere je smanjiti vjerovatnoću poplava te površinu i broj područja pod rizikom od poplava unaprjeđenjem vodnog zakonodavstva i praćenjem  realizacije mjera iz Planova upravljanja poplavnim rizikom. </w:t>
            </w:r>
          </w:p>
          <w:p w14:paraId="2F176D14" w14:textId="4A69A6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obuhvataju: </w:t>
            </w:r>
          </w:p>
          <w:p w14:paraId="30C067B1" w14:textId="18F6284F" w:rsidR="00242590" w:rsidRPr="008D043F" w:rsidRDefault="00242590" w:rsidP="0068355A">
            <w:pPr>
              <w:spacing w:before="40" w:after="40"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 xml:space="preserve">a) Izmjena i dopuna </w:t>
            </w:r>
            <w:r w:rsidR="000201AE" w:rsidRPr="008D043F">
              <w:rPr>
                <w:rFonts w:asciiTheme="minorHAnsi" w:hAnsiTheme="minorHAnsi" w:cstheme="minorHAnsi"/>
                <w:b/>
                <w:bCs/>
                <w:sz w:val="18"/>
                <w:szCs w:val="18"/>
                <w:lang w:val="hr-HR"/>
              </w:rPr>
              <w:t>Z</w:t>
            </w:r>
            <w:r w:rsidRPr="008D043F">
              <w:rPr>
                <w:rFonts w:asciiTheme="minorHAnsi" w:hAnsiTheme="minorHAnsi" w:cstheme="minorHAnsi"/>
                <w:b/>
                <w:bCs/>
                <w:sz w:val="18"/>
                <w:szCs w:val="18"/>
                <w:lang w:val="hr-HR"/>
              </w:rPr>
              <w:t>akona o vodama F</w:t>
            </w:r>
            <w:r w:rsidR="000201AE" w:rsidRPr="008D043F">
              <w:rPr>
                <w:rFonts w:asciiTheme="minorHAnsi" w:hAnsiTheme="minorHAnsi" w:cstheme="minorHAnsi"/>
                <w:b/>
                <w:bCs/>
                <w:sz w:val="18"/>
                <w:szCs w:val="18"/>
                <w:lang w:val="hr-HR"/>
              </w:rPr>
              <w:t xml:space="preserve">ederacije </w:t>
            </w:r>
            <w:r w:rsidRPr="008D043F">
              <w:rPr>
                <w:rFonts w:asciiTheme="minorHAnsi" w:hAnsiTheme="minorHAnsi" w:cstheme="minorHAnsi"/>
                <w:b/>
                <w:bCs/>
                <w:sz w:val="18"/>
                <w:szCs w:val="18"/>
                <w:lang w:val="hr-HR"/>
              </w:rPr>
              <w:t>B</w:t>
            </w:r>
            <w:r w:rsidR="00706371" w:rsidRPr="008D043F">
              <w:rPr>
                <w:rFonts w:asciiTheme="minorHAnsi" w:hAnsiTheme="minorHAnsi" w:cstheme="minorHAnsi"/>
                <w:b/>
                <w:bCs/>
                <w:sz w:val="18"/>
                <w:szCs w:val="18"/>
                <w:lang w:val="hr-HR"/>
              </w:rPr>
              <w:t>i</w:t>
            </w:r>
            <w:r w:rsidRPr="008D043F">
              <w:rPr>
                <w:rFonts w:asciiTheme="minorHAnsi" w:hAnsiTheme="minorHAnsi" w:cstheme="minorHAnsi"/>
                <w:b/>
                <w:bCs/>
                <w:sz w:val="18"/>
                <w:szCs w:val="18"/>
                <w:lang w:val="hr-HR"/>
              </w:rPr>
              <w:t xml:space="preserve">H  </w:t>
            </w:r>
          </w:p>
          <w:p w14:paraId="6056B975" w14:textId="77777777" w:rsidR="00242590" w:rsidRPr="008D043F" w:rsidRDefault="00242590" w:rsidP="0068355A">
            <w:pPr>
              <w:spacing w:before="40" w:after="40" w:line="276" w:lineRule="auto"/>
              <w:rPr>
                <w:rFonts w:asciiTheme="minorHAnsi" w:hAnsiTheme="minorHAnsi" w:cstheme="minorHAnsi"/>
                <w:strike/>
                <w:sz w:val="18"/>
                <w:szCs w:val="18"/>
                <w:lang w:val="hr-HR"/>
              </w:rPr>
            </w:pPr>
            <w:r w:rsidRPr="008D043F">
              <w:rPr>
                <w:rFonts w:asciiTheme="minorHAnsi" w:hAnsiTheme="minorHAnsi" w:cstheme="minorHAnsi"/>
                <w:sz w:val="18"/>
                <w:szCs w:val="18"/>
                <w:lang w:val="hr-HR"/>
              </w:rPr>
              <w:t>a1) Dopuniti i usvojiti dopune u ZoV-u i KZoV-u s principima/kriterijima, u kontekstu klimatskih promjena, za definiranje  ograničenja koja mogu imati utjecaj na prostorno planiranje, korištenje zemljišta i  građenje u područjima  pod rizikom od poplava</w:t>
            </w:r>
          </w:p>
          <w:p w14:paraId="7A159445" w14:textId="77777777" w:rsidR="00242590" w:rsidRPr="008D043F" w:rsidRDefault="00242590" w:rsidP="0068355A">
            <w:pPr>
              <w:spacing w:before="40" w:after="40"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b) Realizacija Programa mjera iz Planova upravljanja poplavnim rizikom  sa izvještavanjem o napretku realizacije</w:t>
            </w:r>
          </w:p>
          <w:p w14:paraId="28E601F2" w14:textId="77777777" w:rsidR="00242590" w:rsidRPr="008D043F" w:rsidRDefault="00242590" w:rsidP="0068355A">
            <w:pPr>
              <w:spacing w:before="40" w:after="40" w:line="276" w:lineRule="auto"/>
              <w:rPr>
                <w:rFonts w:asciiTheme="minorHAnsi" w:hAnsiTheme="minorHAnsi" w:cstheme="minorHAnsi"/>
                <w:strike/>
                <w:sz w:val="18"/>
                <w:szCs w:val="18"/>
                <w:lang w:val="hr-HR"/>
              </w:rPr>
            </w:pPr>
            <w:r w:rsidRPr="008D043F">
              <w:rPr>
                <w:rFonts w:asciiTheme="minorHAnsi" w:hAnsiTheme="minorHAnsi" w:cstheme="minorHAnsi"/>
                <w:sz w:val="18"/>
                <w:szCs w:val="18"/>
                <w:lang w:val="hr-HR"/>
              </w:rPr>
              <w:lastRenderedPageBreak/>
              <w:t xml:space="preserve">b1)Izrađivati  i objavljivati dvogodišnje izvještaje o stepenu dostizanja ciljeva i realizaciji mjera Planova upravljanja  poplavnim rizicima b2)Na </w:t>
            </w:r>
            <w:r w:rsidRPr="008D043F">
              <w:rPr>
                <w:rFonts w:asciiTheme="minorHAnsi" w:hAnsiTheme="minorHAnsi" w:cstheme="minorHAnsi"/>
                <w:i/>
                <w:sz w:val="18"/>
                <w:szCs w:val="18"/>
                <w:lang w:val="hr-HR"/>
              </w:rPr>
              <w:t>web</w:t>
            </w:r>
            <w:r w:rsidRPr="008D043F">
              <w:rPr>
                <w:rFonts w:asciiTheme="minorHAnsi" w:hAnsiTheme="minorHAnsi" w:cstheme="minorHAnsi"/>
                <w:sz w:val="18"/>
                <w:szCs w:val="18"/>
                <w:lang w:val="hr-HR"/>
              </w:rPr>
              <w:t xml:space="preserve">-stranicama AVPS-a i AVPJM-a objavljena područja izložena riziku od poplava 1/100, te rezultati projekta „Plan upravljanja rizicima od poplava“    </w:t>
            </w:r>
          </w:p>
        </w:tc>
      </w:tr>
      <w:tr w:rsidR="00242590" w:rsidRPr="008D043F" w14:paraId="5F394A96" w14:textId="77777777" w:rsidTr="00076544">
        <w:trPr>
          <w:trHeight w:val="567"/>
        </w:trPr>
        <w:tc>
          <w:tcPr>
            <w:tcW w:w="1383" w:type="pct"/>
            <w:shd w:val="clear" w:color="auto" w:fill="009D73"/>
            <w:vAlign w:val="center"/>
          </w:tcPr>
          <w:p w14:paraId="6D27F7E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17" w:type="pct"/>
            <w:gridSpan w:val="3"/>
            <w:vAlign w:val="center"/>
          </w:tcPr>
          <w:p w14:paraId="315D314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64C1BC04" w14:textId="77777777" w:rsidTr="004E75D1">
        <w:trPr>
          <w:trHeight w:val="516"/>
        </w:trPr>
        <w:tc>
          <w:tcPr>
            <w:tcW w:w="1383" w:type="pct"/>
            <w:vMerge w:val="restart"/>
            <w:shd w:val="clear" w:color="auto" w:fill="009D73"/>
            <w:vAlign w:val="center"/>
          </w:tcPr>
          <w:p w14:paraId="33EF40BF"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0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93BA9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A69756A"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33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ACA3F7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BF0CD6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0401B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045826EA" w14:textId="77777777" w:rsidTr="00076544">
        <w:trPr>
          <w:trHeight w:val="567"/>
        </w:trPr>
        <w:tc>
          <w:tcPr>
            <w:tcW w:w="1383" w:type="pct"/>
            <w:vMerge/>
            <w:shd w:val="clear" w:color="auto" w:fill="009D73"/>
            <w:vAlign w:val="center"/>
          </w:tcPr>
          <w:p w14:paraId="7756C1B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04" w:type="pct"/>
            <w:vAlign w:val="center"/>
          </w:tcPr>
          <w:p w14:paraId="56516DC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 Stepen procesa usvajanja izmjena i dopuna ZoV-a i KZoV-a vezanih za   kriterije za definiranje ograničenja  koja mogu imati utjecaj na prostorno planiranje, korištenje zemljišta i  građenje u područjima  pod rizikom od poplava</w:t>
            </w:r>
          </w:p>
        </w:tc>
        <w:tc>
          <w:tcPr>
            <w:tcW w:w="1337" w:type="pct"/>
            <w:shd w:val="clear" w:color="auto" w:fill="auto"/>
            <w:vAlign w:val="center"/>
          </w:tcPr>
          <w:p w14:paraId="08B2564C" w14:textId="1D8EC2EF" w:rsidR="00242590" w:rsidRPr="008D043F" w:rsidRDefault="0024259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vodama propisuje zabranu gradnje u području 100-godišnjih voda    </w:t>
            </w:r>
          </w:p>
        </w:tc>
        <w:tc>
          <w:tcPr>
            <w:tcW w:w="1276" w:type="pct"/>
            <w:vAlign w:val="center"/>
          </w:tcPr>
          <w:p w14:paraId="3CA5678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e i usvojene izmjene i dopune ZoV-a i KZoV-a</w:t>
            </w:r>
          </w:p>
          <w:p w14:paraId="30811EDA" w14:textId="77777777" w:rsidR="00242590" w:rsidRPr="008D043F" w:rsidRDefault="00242590" w:rsidP="0068355A">
            <w:pPr>
              <w:numPr>
                <w:ilvl w:val="0"/>
                <w:numId w:val="238"/>
              </w:numPr>
              <w:spacing w:line="276" w:lineRule="auto"/>
              <w:ind w:left="357" w:hanging="357"/>
              <w:rPr>
                <w:rFonts w:asciiTheme="minorHAnsi" w:hAnsiTheme="minorHAnsi" w:cstheme="minorHAnsi"/>
                <w:sz w:val="18"/>
                <w:szCs w:val="18"/>
                <w:lang w:val="hr-HR"/>
              </w:rPr>
            </w:pPr>
            <w:r w:rsidRPr="008D043F">
              <w:rPr>
                <w:rFonts w:asciiTheme="minorHAnsi" w:eastAsia="MS PGothic" w:hAnsiTheme="minorHAnsi" w:cstheme="minorHAnsi"/>
                <w:sz w:val="18"/>
                <w:szCs w:val="18"/>
                <w:lang w:val="hr-HR" w:eastAsia="en-US"/>
              </w:rPr>
              <w:t xml:space="preserve">Isključiti iz Zakona odredbe o "zabrani" </w:t>
            </w:r>
            <w:r w:rsidRPr="008D043F">
              <w:rPr>
                <w:rFonts w:asciiTheme="minorHAnsi" w:hAnsiTheme="minorHAnsi" w:cstheme="minorHAnsi"/>
                <w:sz w:val="18"/>
                <w:szCs w:val="18"/>
                <w:lang w:val="hr-HR"/>
              </w:rPr>
              <w:t xml:space="preserve">gradnje u području 100-godišnjih voda    </w:t>
            </w:r>
          </w:p>
          <w:p w14:paraId="64895A40" w14:textId="77777777" w:rsidR="00242590" w:rsidRPr="008D043F" w:rsidRDefault="00242590" w:rsidP="0068355A">
            <w:pPr>
              <w:numPr>
                <w:ilvl w:val="0"/>
                <w:numId w:val="238"/>
              </w:numPr>
              <w:spacing w:after="300" w:line="276" w:lineRule="auto"/>
              <w:ind w:left="357" w:right="284" w:hanging="357"/>
              <w:contextualSpacing/>
              <w:rPr>
                <w:rFonts w:asciiTheme="minorHAnsi" w:hAnsiTheme="minorHAnsi" w:cstheme="minorHAnsi"/>
                <w:sz w:val="18"/>
                <w:szCs w:val="18"/>
                <w:lang w:val="hr-HR"/>
              </w:rPr>
            </w:pPr>
            <w:r w:rsidRPr="008D043F">
              <w:rPr>
                <w:rFonts w:asciiTheme="minorHAnsi" w:eastAsia="MS PGothic" w:hAnsiTheme="minorHAnsi" w:cstheme="minorHAnsi"/>
                <w:sz w:val="18"/>
                <w:szCs w:val="18"/>
                <w:lang w:val="hr-HR" w:eastAsia="en-US"/>
              </w:rPr>
              <w:t xml:space="preserve">U zakonima definirati odredbe </w:t>
            </w:r>
            <w:r w:rsidRPr="008D043F">
              <w:rPr>
                <w:rFonts w:asciiTheme="minorHAnsi" w:hAnsiTheme="minorHAnsi" w:cstheme="minorHAnsi"/>
                <w:sz w:val="18"/>
                <w:szCs w:val="18"/>
                <w:lang w:val="hr-HR"/>
              </w:rPr>
              <w:t>koje uključuju kriterije za definiranje  ograničenja koja mogu imati utjecaj na prostorno planiranje, korištenje zemljišta i građenje u područjima  pod rizikom od poplava (2024)</w:t>
            </w:r>
          </w:p>
        </w:tc>
      </w:tr>
      <w:tr w:rsidR="00242590" w:rsidRPr="008D043F" w14:paraId="39BAA9AD" w14:textId="77777777" w:rsidTr="00076544">
        <w:trPr>
          <w:trHeight w:val="567"/>
        </w:trPr>
        <w:tc>
          <w:tcPr>
            <w:tcW w:w="1383" w:type="pct"/>
            <w:vMerge/>
            <w:shd w:val="clear" w:color="auto" w:fill="009D73"/>
            <w:vAlign w:val="center"/>
          </w:tcPr>
          <w:p w14:paraId="44D9946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04" w:type="pct"/>
            <w:vAlign w:val="center"/>
          </w:tcPr>
          <w:p w14:paraId="6A202D5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Status izvještavanja  </w:t>
            </w:r>
          </w:p>
        </w:tc>
        <w:tc>
          <w:tcPr>
            <w:tcW w:w="1337" w:type="pct"/>
            <w:vAlign w:val="center"/>
          </w:tcPr>
          <w:p w14:paraId="6F78DD6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vještavanje nije počelo, Planovi su u procesu izrade</w:t>
            </w:r>
          </w:p>
        </w:tc>
        <w:tc>
          <w:tcPr>
            <w:tcW w:w="1276" w:type="pct"/>
            <w:vAlign w:val="center"/>
          </w:tcPr>
          <w:p w14:paraId="0AD21D4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i  i objavljeni  na web stranicama Agencija  dvogodišnji Izvještaji o stepenu realizacije mjera  Planova upravljanja  poplavnim rizicima (2024-2034)</w:t>
            </w:r>
          </w:p>
        </w:tc>
      </w:tr>
      <w:tr w:rsidR="00242590" w:rsidRPr="008D043F" w14:paraId="60EA3629" w14:textId="77777777" w:rsidTr="00076544">
        <w:trPr>
          <w:trHeight w:val="567"/>
        </w:trPr>
        <w:tc>
          <w:tcPr>
            <w:tcW w:w="1383" w:type="pct"/>
            <w:vMerge/>
            <w:shd w:val="clear" w:color="auto" w:fill="009D73"/>
            <w:vAlign w:val="center"/>
          </w:tcPr>
          <w:p w14:paraId="490C2D1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04" w:type="pct"/>
            <w:shd w:val="clear" w:color="auto" w:fill="auto"/>
            <w:vAlign w:val="center"/>
          </w:tcPr>
          <w:p w14:paraId="732B6E26"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3) Status objavljivanja 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 xml:space="preserve">-stranicama AVPS-a i AVPJM-a u formi zonskog mapiranja (GIS)  </w:t>
            </w:r>
          </w:p>
          <w:p w14:paraId="642DA5FB" w14:textId="77777777" w:rsidR="00242590" w:rsidRPr="008D043F" w:rsidRDefault="00242590" w:rsidP="0068355A">
            <w:pPr>
              <w:numPr>
                <w:ilvl w:val="0"/>
                <w:numId w:val="267"/>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dručja  izloženih riziku od poplava 1/100</w:t>
            </w:r>
          </w:p>
          <w:p w14:paraId="464589E4" w14:textId="57161E8B" w:rsidR="00242590" w:rsidRPr="008D043F" w:rsidRDefault="00242590" w:rsidP="0068355A">
            <w:pPr>
              <w:numPr>
                <w:ilvl w:val="0"/>
                <w:numId w:val="267"/>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ezultata projekta „Plan  upravljanja rizicima od poplava“ za teritoriju F</w:t>
            </w:r>
            <w:r w:rsidR="000201A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w:t>
            </w:r>
            <w:r w:rsidR="00706371"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H</w:t>
            </w:r>
          </w:p>
        </w:tc>
        <w:tc>
          <w:tcPr>
            <w:tcW w:w="1337" w:type="pct"/>
            <w:shd w:val="clear" w:color="auto" w:fill="auto"/>
            <w:vAlign w:val="center"/>
          </w:tcPr>
          <w:p w14:paraId="74C7C56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Objavljene mape (GIS)</w:t>
            </w:r>
            <w:r w:rsidRPr="008D043F">
              <w:rPr>
                <w:rFonts w:asciiTheme="minorHAnsi" w:eastAsia="Calibri" w:hAnsiTheme="minorHAnsi" w:cstheme="minorHAnsi"/>
                <w:sz w:val="18"/>
                <w:szCs w:val="18"/>
                <w:lang w:val="hr-HR"/>
              </w:rPr>
              <w:t xml:space="preserve"> područja izloženih riziku od poplava 1/100  </w:t>
            </w:r>
            <w:r w:rsidRPr="008D043F">
              <w:rPr>
                <w:rFonts w:asciiTheme="minorHAnsi" w:hAnsiTheme="minorHAnsi" w:cstheme="minorHAnsi"/>
                <w:sz w:val="18"/>
                <w:szCs w:val="18"/>
                <w:lang w:val="hr-HR" w:bidi="en-US"/>
              </w:rPr>
              <w:t xml:space="preserve">  </w:t>
            </w:r>
          </w:p>
        </w:tc>
        <w:tc>
          <w:tcPr>
            <w:tcW w:w="1276" w:type="pct"/>
            <w:shd w:val="clear" w:color="auto" w:fill="auto"/>
            <w:vAlign w:val="center"/>
          </w:tcPr>
          <w:p w14:paraId="2EEC9E2A"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e i  objavljene 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stranicama Agencija za vode (AVPS-a i AVPJM-a)</w:t>
            </w:r>
          </w:p>
          <w:p w14:paraId="467C8F71" w14:textId="77777777" w:rsidR="00242590" w:rsidRPr="008D043F" w:rsidRDefault="00242590" w:rsidP="0068355A">
            <w:pPr>
              <w:numPr>
                <w:ilvl w:val="0"/>
                <w:numId w:val="263"/>
              </w:numPr>
              <w:spacing w:line="276" w:lineRule="auto"/>
              <w:ind w:left="357" w:hanging="357"/>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mape </w:t>
            </w:r>
            <w:r w:rsidRPr="008D043F">
              <w:rPr>
                <w:rFonts w:asciiTheme="minorHAnsi" w:eastAsia="Calibri" w:hAnsiTheme="minorHAnsi" w:cstheme="minorHAnsi"/>
                <w:sz w:val="18"/>
                <w:szCs w:val="18"/>
                <w:lang w:val="hr-HR"/>
              </w:rPr>
              <w:t xml:space="preserve">područja izloženih riziku od poplava 1/100  i </w:t>
            </w:r>
          </w:p>
          <w:p w14:paraId="3397C841" w14:textId="77777777" w:rsidR="00242590" w:rsidRPr="008D043F" w:rsidRDefault="00242590" w:rsidP="0068355A">
            <w:pPr>
              <w:numPr>
                <w:ilvl w:val="0"/>
                <w:numId w:val="263"/>
              </w:numPr>
              <w:spacing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ezultati Planova upravljanja rizicima od poplava </w:t>
            </w:r>
            <w:r w:rsidRPr="008D043F">
              <w:rPr>
                <w:rFonts w:asciiTheme="minorHAnsi" w:hAnsiTheme="minorHAnsi" w:cstheme="minorHAnsi"/>
                <w:sz w:val="18"/>
                <w:szCs w:val="18"/>
                <w:lang w:val="hr-HR" w:bidi="en-US"/>
              </w:rPr>
              <w:t xml:space="preserve">u </w:t>
            </w:r>
            <w:r w:rsidRPr="008D043F">
              <w:rPr>
                <w:rFonts w:asciiTheme="minorHAnsi" w:eastAsia="Calibri" w:hAnsiTheme="minorHAnsi" w:cstheme="minorHAnsi"/>
                <w:sz w:val="18"/>
                <w:szCs w:val="18"/>
                <w:lang w:val="hr-HR"/>
              </w:rPr>
              <w:t xml:space="preserve">formi zonskog mapiranja (GIS) (2024-2034) </w:t>
            </w:r>
            <w:r w:rsidRPr="008D043F">
              <w:rPr>
                <w:rFonts w:asciiTheme="minorHAnsi" w:hAnsiTheme="minorHAnsi" w:cstheme="minorHAnsi"/>
                <w:sz w:val="18"/>
                <w:szCs w:val="18"/>
                <w:lang w:val="hr-HR" w:bidi="en-US"/>
              </w:rPr>
              <w:t xml:space="preserve"> </w:t>
            </w:r>
          </w:p>
        </w:tc>
      </w:tr>
      <w:tr w:rsidR="00242590" w:rsidRPr="008D043F" w14:paraId="5FF83FB9" w14:textId="77777777" w:rsidTr="00076544">
        <w:trPr>
          <w:trHeight w:val="567"/>
        </w:trPr>
        <w:tc>
          <w:tcPr>
            <w:tcW w:w="1383" w:type="pct"/>
            <w:shd w:val="clear" w:color="auto" w:fill="009D73"/>
            <w:vAlign w:val="center"/>
          </w:tcPr>
          <w:p w14:paraId="142CA6D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17" w:type="pct"/>
            <w:gridSpan w:val="3"/>
            <w:vAlign w:val="center"/>
          </w:tcPr>
          <w:p w14:paraId="1009B88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blažavanje posljedica klimatskih promjena, poboljšanje hidrologije vodotokova i </w:t>
            </w:r>
            <w:r w:rsidRPr="008D043F">
              <w:rPr>
                <w:rFonts w:asciiTheme="minorHAnsi" w:eastAsia="Calibri" w:hAnsiTheme="minorHAnsi" w:cstheme="minorHAnsi"/>
                <w:bCs/>
                <w:sz w:val="18"/>
                <w:szCs w:val="18"/>
                <w:lang w:val="hr-HR"/>
              </w:rPr>
              <w:t xml:space="preserve">smanjenje rizika </w:t>
            </w:r>
            <w:r w:rsidRPr="008D043F">
              <w:rPr>
                <w:rFonts w:asciiTheme="minorHAnsi" w:eastAsia="Calibri" w:hAnsiTheme="minorHAnsi" w:cstheme="minorHAnsi"/>
                <w:sz w:val="18"/>
                <w:szCs w:val="18"/>
                <w:lang w:val="hr-HR"/>
              </w:rPr>
              <w:t>zaštita od poplava i klizišta</w:t>
            </w:r>
            <w:r w:rsidRPr="008D043F">
              <w:rPr>
                <w:rFonts w:asciiTheme="minorHAnsi" w:hAnsiTheme="minorHAnsi" w:cstheme="minorHAnsi"/>
                <w:sz w:val="18"/>
                <w:szCs w:val="18"/>
                <w:lang w:val="hr-HR"/>
              </w:rPr>
              <w:t xml:space="preserve"> </w:t>
            </w:r>
          </w:p>
        </w:tc>
      </w:tr>
      <w:tr w:rsidR="00242590" w:rsidRPr="008D043F" w14:paraId="09246B76" w14:textId="77777777" w:rsidTr="00076544">
        <w:trPr>
          <w:trHeight w:val="567"/>
        </w:trPr>
        <w:tc>
          <w:tcPr>
            <w:tcW w:w="1383" w:type="pct"/>
            <w:shd w:val="clear" w:color="auto" w:fill="009D73"/>
            <w:vAlign w:val="center"/>
          </w:tcPr>
          <w:p w14:paraId="51B176A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Indikativna finansijska projekcija s izvorima finansiranja</w:t>
            </w:r>
          </w:p>
        </w:tc>
        <w:tc>
          <w:tcPr>
            <w:tcW w:w="3617" w:type="pct"/>
            <w:gridSpan w:val="3"/>
            <w:vAlign w:val="center"/>
          </w:tcPr>
          <w:p w14:paraId="20217B00"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Iznos: </w:t>
            </w:r>
            <w:r w:rsidRPr="008D043F">
              <w:rPr>
                <w:rFonts w:asciiTheme="minorHAnsi" w:eastAsia="Calibri" w:hAnsiTheme="minorHAnsi" w:cstheme="minorHAnsi"/>
                <w:color w:val="000000" w:themeColor="text1"/>
                <w:sz w:val="18"/>
                <w:szCs w:val="18"/>
                <w:lang w:val="hr-HR"/>
              </w:rPr>
              <w:t xml:space="preserve">1 547 756 </w:t>
            </w:r>
            <w:r w:rsidRPr="008D043F">
              <w:rPr>
                <w:rFonts w:asciiTheme="minorHAnsi" w:hAnsiTheme="minorHAnsi" w:cstheme="minorHAnsi"/>
                <w:color w:val="000000" w:themeColor="text1"/>
                <w:sz w:val="18"/>
                <w:szCs w:val="18"/>
                <w:lang w:val="hr-HR"/>
              </w:rPr>
              <w:t>KM</w:t>
            </w:r>
          </w:p>
          <w:p w14:paraId="3F78676C" w14:textId="77777777" w:rsidR="00242590" w:rsidRPr="008D043F" w:rsidRDefault="00242590"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30% budžetska sredstva, 70% sredstva EU i drugih međunarodnih donatora</w:t>
            </w:r>
          </w:p>
        </w:tc>
      </w:tr>
      <w:tr w:rsidR="00242590" w:rsidRPr="008D043F" w14:paraId="12F350A8" w14:textId="77777777" w:rsidTr="00076544">
        <w:trPr>
          <w:trHeight w:val="567"/>
        </w:trPr>
        <w:tc>
          <w:tcPr>
            <w:tcW w:w="1383" w:type="pct"/>
            <w:shd w:val="clear" w:color="auto" w:fill="009D73"/>
            <w:vAlign w:val="center"/>
          </w:tcPr>
          <w:p w14:paraId="553B3D7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17" w:type="pct"/>
            <w:gridSpan w:val="3"/>
            <w:vAlign w:val="center"/>
          </w:tcPr>
          <w:p w14:paraId="5CB1255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742A6F47" w14:textId="77777777" w:rsidTr="00076544">
        <w:trPr>
          <w:trHeight w:val="567"/>
        </w:trPr>
        <w:tc>
          <w:tcPr>
            <w:tcW w:w="1383" w:type="pct"/>
            <w:shd w:val="clear" w:color="auto" w:fill="009D73"/>
            <w:vAlign w:val="center"/>
          </w:tcPr>
          <w:p w14:paraId="1B69F7C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17" w:type="pct"/>
            <w:gridSpan w:val="3"/>
            <w:vAlign w:val="center"/>
          </w:tcPr>
          <w:p w14:paraId="4B53505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563E7C5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3634E1C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p w14:paraId="25C791A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HMZ</w:t>
            </w:r>
          </w:p>
        </w:tc>
      </w:tr>
      <w:tr w:rsidR="00242590" w:rsidRPr="008D043F" w14:paraId="25038851" w14:textId="77777777" w:rsidTr="00076544">
        <w:trPr>
          <w:trHeight w:val="567"/>
        </w:trPr>
        <w:tc>
          <w:tcPr>
            <w:tcW w:w="1383" w:type="pct"/>
            <w:shd w:val="clear" w:color="auto" w:fill="009D73"/>
            <w:vAlign w:val="center"/>
          </w:tcPr>
          <w:p w14:paraId="1AFBF3E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17" w:type="pct"/>
            <w:gridSpan w:val="3"/>
            <w:vAlign w:val="center"/>
          </w:tcPr>
          <w:p w14:paraId="4EC98BC3" w14:textId="27DB518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F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i PF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Vlada Federacije i Parlament Federacije); FMPVŠ; AVPS; AVPJM; FHMZ,  ; KMV (kantonalna ministrstva nadležna za vode); FMOiT; FMPU;   KM_O, PP, EN, P (kantonalna ministarstva nadležna za okoliš, prostorno planiranje, energetiku, poljoprivredu i dr)</w:t>
            </w:r>
          </w:p>
        </w:tc>
      </w:tr>
      <w:tr w:rsidR="00242590" w:rsidRPr="008D043F" w14:paraId="7735DAA6" w14:textId="77777777" w:rsidTr="00076544">
        <w:trPr>
          <w:trHeight w:val="567"/>
        </w:trPr>
        <w:tc>
          <w:tcPr>
            <w:tcW w:w="1383" w:type="pct"/>
            <w:shd w:val="clear" w:color="auto" w:fill="009D73"/>
            <w:vAlign w:val="center"/>
          </w:tcPr>
          <w:p w14:paraId="1391420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17" w:type="pct"/>
            <w:gridSpan w:val="3"/>
            <w:vAlign w:val="center"/>
          </w:tcPr>
          <w:p w14:paraId="469FB02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i građanstvo Federacije BiH</w:t>
            </w:r>
          </w:p>
        </w:tc>
      </w:tr>
    </w:tbl>
    <w:p w14:paraId="681216A0"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Look w:val="04A0" w:firstRow="1" w:lastRow="0" w:firstColumn="1" w:lastColumn="0" w:noHBand="0" w:noVBand="1"/>
      </w:tblPr>
      <w:tblGrid>
        <w:gridCol w:w="3920"/>
        <w:gridCol w:w="2702"/>
        <w:gridCol w:w="3932"/>
        <w:gridCol w:w="3620"/>
      </w:tblGrid>
      <w:tr w:rsidR="00242590" w:rsidRPr="008D043F" w14:paraId="68153712"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FAEFF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6DD38EAB"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2AB2AF24"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EE9E9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2D477DD2"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 Smanjenje rizika pri ekstremnim hidrološkim pojavama uspostavom održivog sistema upravljanja poplavnim rizikom i prilagođavanja klimatskim promjenama  </w:t>
            </w:r>
          </w:p>
        </w:tc>
      </w:tr>
      <w:tr w:rsidR="00242590" w:rsidRPr="008D043F" w14:paraId="065D8ACE"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F5C75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26EDA848"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2. Uspostavljanje i rad hidroloških prognoznih  sistema u Federaciji BiH uključujući  unaprjeđenje mreže hidroloških i meteoroloških i mjernih stanica   </w:t>
            </w:r>
          </w:p>
        </w:tc>
      </w:tr>
      <w:tr w:rsidR="00242590" w:rsidRPr="008D043F" w14:paraId="797C491D" w14:textId="77777777" w:rsidTr="008D7647">
        <w:trPr>
          <w:trHeight w:val="274"/>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A2C09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77C39D8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planirati unaprjeđenje razvoja mreže mjernih hidroloških te meteoroloških i padavinskih stanica u Federaciji BiH kao osnove za uspostavu i rad  hirološko-hidrauličkih prognoznih modela  </w:t>
            </w:r>
          </w:p>
          <w:p w14:paraId="267F05C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kvirna područja djelovanja su definirana u okviru dvije grupe;</w:t>
            </w:r>
          </w:p>
          <w:p w14:paraId="720CA27D" w14:textId="77777777" w:rsidR="00242590" w:rsidRPr="008D043F" w:rsidRDefault="00242590" w:rsidP="0068355A">
            <w:pPr>
              <w:spacing w:before="40" w:after="40" w:line="276" w:lineRule="auto"/>
              <w:ind w:left="329" w:hanging="329"/>
              <w:rPr>
                <w:rFonts w:asciiTheme="minorHAnsi" w:hAnsiTheme="minorHAnsi" w:cstheme="minorHAnsi"/>
                <w:b/>
                <w:sz w:val="18"/>
                <w:szCs w:val="18"/>
                <w:lang w:val="hr-HR"/>
              </w:rPr>
            </w:pPr>
            <w:r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ab/>
              <w:t xml:space="preserve">Unaprijeđena  mreža hidroloških i meteoroloških i padavinskih stanica u Federaciji BiH </w:t>
            </w:r>
          </w:p>
          <w:p w14:paraId="69C28C65"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a1) Izrađen i dostupan Plan proširenja mreže hidroloških mjernih stanica na bazi identificiranih AFA-sa</w:t>
            </w:r>
          </w:p>
          <w:p w14:paraId="6790E99D"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Realiziran Plan proširenja ‒ izgradnja hidroloških mjernih stanica, praćeni dvogodišnjim izvještavanjem o proširenju mreže </w:t>
            </w:r>
          </w:p>
          <w:p w14:paraId="3D5F0D98"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a3) Izrađen i dostupan Plan proširenja mreže meteoroloških i padavinskih stanica u Federaciji BiH</w:t>
            </w:r>
          </w:p>
          <w:p w14:paraId="029946BB"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a4)  Realiziran Plan proširenja- izgradnja mreže meteoroloških i padavinskih stanica u Federaciji BiH, praćeni  dvogodišnjim izvještavanjem  o proširenju mreže meteoroloških i padavinskih stanica u Federaciji BiH</w:t>
            </w:r>
          </w:p>
          <w:p w14:paraId="4D3B247D" w14:textId="77777777" w:rsidR="00242590" w:rsidRPr="008D043F" w:rsidRDefault="00242590" w:rsidP="0068355A">
            <w:pPr>
              <w:spacing w:before="40" w:after="40" w:line="276" w:lineRule="auto"/>
              <w:ind w:left="329" w:hanging="329"/>
              <w:rPr>
                <w:rFonts w:asciiTheme="minorHAnsi" w:hAnsiTheme="minorHAnsi" w:cstheme="minorHAnsi"/>
                <w:b/>
                <w:sz w:val="18"/>
                <w:szCs w:val="18"/>
                <w:lang w:val="hr-HR"/>
              </w:rPr>
            </w:pPr>
            <w:r w:rsidRPr="008D043F">
              <w:rPr>
                <w:rFonts w:asciiTheme="minorHAnsi" w:hAnsiTheme="minorHAnsi" w:cstheme="minorHAnsi"/>
                <w:b/>
                <w:sz w:val="18"/>
                <w:szCs w:val="18"/>
                <w:lang w:val="hr-HR"/>
              </w:rPr>
              <w:t>b)</w:t>
            </w:r>
            <w:r w:rsidRPr="008D043F">
              <w:rPr>
                <w:rFonts w:asciiTheme="minorHAnsi" w:hAnsiTheme="minorHAnsi" w:cstheme="minorHAnsi"/>
                <w:b/>
                <w:sz w:val="18"/>
                <w:szCs w:val="18"/>
                <w:lang w:val="hr-HR"/>
              </w:rPr>
              <w:tab/>
              <w:t xml:space="preserve">Uspostava i funkcioniranje hirološko-hidrauličkih prognoznih modela ‒ Operativni i redovno održavani   </w:t>
            </w:r>
          </w:p>
          <w:p w14:paraId="70F39DDC"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b1) Uspostavljen i operativan hidrološki prognozni model za vodno područje Jadranskog mora</w:t>
            </w:r>
          </w:p>
          <w:p w14:paraId="4CFBF895"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b2) Operativan i redovno održavan sistem  za prognozu poplava za vodna područja rijeke Save i Jadranskog mora</w:t>
            </w:r>
          </w:p>
        </w:tc>
      </w:tr>
      <w:tr w:rsidR="00242590" w:rsidRPr="008D043F" w14:paraId="223181F6"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0DC75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1BA4F40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1D826AD3"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538BAA"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9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21D5AC"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D0EE3F4"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38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4BD18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AB1C74B"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3731E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73638D99" w14:textId="77777777" w:rsidTr="00076544">
        <w:trPr>
          <w:trHeight w:val="567"/>
        </w:trPr>
        <w:tc>
          <w:tcPr>
            <w:tcW w:w="1383"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F48D67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857E3A7"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1) Status izrade Plana    proširenja mreže hidroloških mjernih stanica, na bazi identificiranih AFA-sa</w:t>
            </w:r>
          </w:p>
        </w:tc>
        <w:tc>
          <w:tcPr>
            <w:tcW w:w="13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EC54A6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lana </w:t>
            </w:r>
            <w:r w:rsidRPr="008D043F">
              <w:rPr>
                <w:rFonts w:asciiTheme="minorHAnsi" w:eastAsia="Calibri" w:hAnsiTheme="minorHAnsi" w:cstheme="minorHAnsi"/>
                <w:sz w:val="18"/>
                <w:szCs w:val="18"/>
                <w:lang w:val="hr-HR"/>
              </w:rPr>
              <w:t>proširenja mreže hidroloških mjernih stanica, na bazi identificiranih AFA-sa</w:t>
            </w:r>
          </w:p>
        </w:tc>
        <w:tc>
          <w:tcPr>
            <w:tcW w:w="127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1C3DE87"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lanovi </w:t>
            </w:r>
          </w:p>
          <w:p w14:paraId="023CD92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širenja mreže hidroloških mjernih stanica,  na bazi identificiranih AFA-sa (2024)</w:t>
            </w:r>
          </w:p>
        </w:tc>
      </w:tr>
      <w:tr w:rsidR="00242590" w:rsidRPr="008D043F" w14:paraId="432FCEFD" w14:textId="77777777" w:rsidTr="00076544">
        <w:trPr>
          <w:trHeight w:val="567"/>
        </w:trPr>
        <w:tc>
          <w:tcPr>
            <w:tcW w:w="1383"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D3C1E0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65884E7"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2) Stepen izvršenih </w:t>
            </w:r>
          </w:p>
          <w:p w14:paraId="6528C420" w14:textId="08D9026D"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dova na proširenju mreže hidroloških mjernih stanica u </w:t>
            </w:r>
            <w:r w:rsidRPr="008D043F">
              <w:rPr>
                <w:rFonts w:asciiTheme="minorHAnsi" w:hAnsiTheme="minorHAnsi" w:cstheme="minorHAnsi"/>
                <w:sz w:val="18"/>
                <w:szCs w:val="18"/>
                <w:lang w:val="hr-HR"/>
              </w:rPr>
              <w:t>Federaciji BiH</w:t>
            </w:r>
            <w:r w:rsidRPr="008D043F">
              <w:rPr>
                <w:rFonts w:asciiTheme="minorHAnsi" w:eastAsia="Calibri" w:hAnsiTheme="minorHAnsi" w:cstheme="minorHAnsi"/>
                <w:sz w:val="18"/>
                <w:szCs w:val="18"/>
                <w:lang w:val="hr-HR"/>
              </w:rPr>
              <w:t xml:space="preserve">, u skladu s Planom </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7F8E813"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počeli radovi na proširenju mreže hidroloških mjernih stanica u </w:t>
            </w:r>
            <w:r w:rsidRPr="008D043F">
              <w:rPr>
                <w:rFonts w:asciiTheme="minorHAnsi" w:hAnsiTheme="minorHAnsi" w:cstheme="minorHAnsi"/>
                <w:sz w:val="18"/>
                <w:szCs w:val="18"/>
                <w:lang w:val="hr-HR"/>
              </w:rPr>
              <w:t>Federacije BiH</w:t>
            </w:r>
            <w:r w:rsidRPr="008D043F">
              <w:rPr>
                <w:rFonts w:asciiTheme="minorHAnsi" w:hAnsiTheme="minorHAnsi" w:cstheme="minorHAnsi"/>
                <w:sz w:val="18"/>
                <w:szCs w:val="18"/>
                <w:lang w:val="hr-HR" w:bidi="en-US"/>
              </w:rPr>
              <w:t xml:space="preserve">, u skladu s Planom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2EC02AF"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avršeni radovi na proširenju mreže hidroloških mjernih stanica, u skladu s Planom, praćeni dvogodišnjim izvještavanjem  o  proširenju mreže  hidroloških mjernih stanica u </w:t>
            </w:r>
            <w:r w:rsidRPr="008D043F">
              <w:rPr>
                <w:rFonts w:asciiTheme="minorHAnsi" w:hAnsiTheme="minorHAnsi" w:cstheme="minorHAnsi"/>
                <w:sz w:val="18"/>
                <w:szCs w:val="18"/>
                <w:lang w:val="hr-HR"/>
              </w:rPr>
              <w:t>Federaciji BiH (2025-2034)</w:t>
            </w:r>
          </w:p>
        </w:tc>
      </w:tr>
      <w:tr w:rsidR="00242590" w:rsidRPr="008D043F" w14:paraId="5B29FAD7" w14:textId="77777777" w:rsidTr="00076544">
        <w:trPr>
          <w:trHeight w:val="567"/>
        </w:trPr>
        <w:tc>
          <w:tcPr>
            <w:tcW w:w="1383"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C248A7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0E0C6C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3) Status izrade Plana    proširenja mreže meteoroloških i padavinskih stanica u </w:t>
            </w:r>
            <w:r w:rsidRPr="008D043F">
              <w:rPr>
                <w:rFonts w:asciiTheme="minorHAnsi" w:hAnsiTheme="minorHAnsi" w:cstheme="minorHAnsi"/>
                <w:sz w:val="18"/>
                <w:szCs w:val="18"/>
                <w:lang w:val="hr-HR"/>
              </w:rPr>
              <w:t>Federaciji BiH</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A37A2E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lana proširenja mreže meteoroloških i padavinskih stanica u </w:t>
            </w:r>
            <w:r w:rsidRPr="008D043F">
              <w:rPr>
                <w:rFonts w:asciiTheme="minorHAnsi" w:hAnsiTheme="minorHAnsi" w:cstheme="minorHAnsi"/>
                <w:sz w:val="18"/>
                <w:szCs w:val="18"/>
                <w:lang w:val="hr-HR"/>
              </w:rPr>
              <w:t>Federaciji BiH</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37252FD"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lanovi </w:t>
            </w:r>
          </w:p>
          <w:p w14:paraId="23E6752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širenja mreže meteoroloških i padavinskih stanica u </w:t>
            </w:r>
            <w:r w:rsidRPr="008D043F">
              <w:rPr>
                <w:rFonts w:asciiTheme="minorHAnsi" w:hAnsiTheme="minorHAnsi" w:cstheme="minorHAnsi"/>
                <w:sz w:val="18"/>
                <w:szCs w:val="18"/>
                <w:lang w:val="hr-HR"/>
              </w:rPr>
              <w:t>Federaciji BiH (2024)</w:t>
            </w:r>
          </w:p>
        </w:tc>
      </w:tr>
      <w:tr w:rsidR="00242590" w:rsidRPr="008D043F" w14:paraId="5A5D7C7C" w14:textId="77777777" w:rsidTr="00076544">
        <w:trPr>
          <w:trHeight w:val="567"/>
        </w:trPr>
        <w:tc>
          <w:tcPr>
            <w:tcW w:w="1383"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488EC7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3E53DD8"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4) Stepen izvršenih </w:t>
            </w:r>
          </w:p>
          <w:p w14:paraId="4C82576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adova na proširenju mreže meteoroloških i padavinskih stanica u </w:t>
            </w:r>
            <w:r w:rsidRPr="008D043F">
              <w:rPr>
                <w:rFonts w:asciiTheme="minorHAnsi" w:hAnsiTheme="minorHAnsi" w:cstheme="minorHAnsi"/>
                <w:sz w:val="18"/>
                <w:szCs w:val="18"/>
                <w:lang w:val="hr-HR"/>
              </w:rPr>
              <w:t>Federaciji BiH</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2ACAD55" w14:textId="73F29641"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su počeli radovi na proširenju mreže meteoroloških i padavinskih stanica u </w:t>
            </w:r>
            <w:r w:rsidRPr="008D043F">
              <w:rPr>
                <w:rFonts w:asciiTheme="minorHAnsi" w:hAnsiTheme="minorHAnsi" w:cstheme="minorHAnsi"/>
                <w:sz w:val="18"/>
                <w:szCs w:val="18"/>
                <w:lang w:val="hr-HR"/>
              </w:rPr>
              <w:t>Federaciji BiH</w:t>
            </w:r>
            <w:r w:rsidRPr="008D043F">
              <w:rPr>
                <w:rFonts w:asciiTheme="minorHAnsi" w:eastAsia="Calibri" w:hAnsiTheme="minorHAnsi" w:cstheme="minorHAnsi"/>
                <w:sz w:val="18"/>
                <w:szCs w:val="18"/>
                <w:lang w:val="hr-HR"/>
              </w:rPr>
              <w:t xml:space="preserve">, u skladu s Planom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5827F60"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avršeni radovi na proširenju mreže meteoroloških i padavinskih stanica, praćeni dvogodišnjim izvještavanjem o proširenju mreže meteoroloških i padavinskih stanica u </w:t>
            </w:r>
            <w:r w:rsidRPr="008D043F">
              <w:rPr>
                <w:rFonts w:asciiTheme="minorHAnsi" w:hAnsiTheme="minorHAnsi" w:cstheme="minorHAnsi"/>
                <w:sz w:val="18"/>
                <w:szCs w:val="18"/>
                <w:lang w:val="hr-HR"/>
              </w:rPr>
              <w:t>Federaciji BiH (2025-2034)</w:t>
            </w:r>
          </w:p>
        </w:tc>
      </w:tr>
      <w:tr w:rsidR="00242590" w:rsidRPr="008D043F" w14:paraId="36DE5192"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7D8F7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EF6A493"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1) Status uspostave </w:t>
            </w:r>
            <w:r w:rsidRPr="008D043F">
              <w:rPr>
                <w:rFonts w:asciiTheme="minorHAnsi" w:hAnsiTheme="minorHAnsi" w:cstheme="minorHAnsi"/>
                <w:sz w:val="18"/>
                <w:szCs w:val="18"/>
                <w:lang w:val="hr-HR" w:bidi="en-US"/>
              </w:rPr>
              <w:t>hidrološko- prognoznog  modela za  vodno područje Jadranskog mora</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7146009"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jelimično</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3B521CB"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postavljen i operativan hidrološko-  prognozni model za vodno područje Jadranskog mora (2024)</w:t>
            </w:r>
          </w:p>
        </w:tc>
      </w:tr>
      <w:tr w:rsidR="00242590" w:rsidRPr="008D043F" w14:paraId="49DE0729"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EC2C4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46C4CC8"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2) Status operativnosti i redovno održavanje sistema za prognozu poplava za</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vodna područja rijeke Save i Jadranskog mora</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9CA6116"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jelimično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3FB46F5"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Operativan i redovno održavan sistem za prognozu poplava za vodna područja rijeke Save i Jadranskog mora (2024-2034)</w:t>
            </w:r>
          </w:p>
        </w:tc>
      </w:tr>
      <w:tr w:rsidR="00242590" w:rsidRPr="008D043F" w14:paraId="50BABC53"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C587C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Razvojni efekat i doprinos mjere ostvarenju prioriteta</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65F7065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bCs/>
                <w:sz w:val="18"/>
                <w:szCs w:val="18"/>
                <w:lang w:val="hr-HR"/>
              </w:rPr>
              <w:t>Ublažavanje posljedica klimatskih promjena, poboljšanje hidrologije vodotokova i smanjenje rizika zaštita od poplava i klizišta</w:t>
            </w:r>
          </w:p>
        </w:tc>
      </w:tr>
      <w:tr w:rsidR="00242590" w:rsidRPr="008D043F" w14:paraId="7A96B796"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D7A70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 izvorima finansiranja</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3A2E8597"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Iznos: </w:t>
            </w:r>
            <w:r w:rsidRPr="008D043F">
              <w:rPr>
                <w:rFonts w:asciiTheme="minorHAnsi" w:eastAsia="Calibri" w:hAnsiTheme="minorHAnsi" w:cstheme="minorHAnsi"/>
                <w:color w:val="000000" w:themeColor="text1"/>
                <w:sz w:val="18"/>
                <w:szCs w:val="18"/>
                <w:lang w:val="hr-HR"/>
              </w:rPr>
              <w:t xml:space="preserve">15 695 088 </w:t>
            </w:r>
            <w:r w:rsidRPr="008D043F">
              <w:rPr>
                <w:rFonts w:asciiTheme="minorHAnsi" w:hAnsiTheme="minorHAnsi" w:cstheme="minorHAnsi"/>
                <w:color w:val="000000" w:themeColor="text1"/>
                <w:sz w:val="18"/>
                <w:szCs w:val="18"/>
                <w:lang w:val="hr-HR"/>
              </w:rPr>
              <w:t>KM</w:t>
            </w:r>
          </w:p>
          <w:p w14:paraId="25C7BC7C" w14:textId="77777777" w:rsidR="00242590" w:rsidRPr="008D043F" w:rsidRDefault="00242590"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30% budžetska sredstva, 70% kombinacija ‒ sredstva EU i drugih međunarodnih donatora i ostale donacije</w:t>
            </w:r>
          </w:p>
        </w:tc>
      </w:tr>
      <w:tr w:rsidR="00242590" w:rsidRPr="008D043F" w14:paraId="192130DC"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0DEDD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869AD1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4–2034.</w:t>
            </w:r>
          </w:p>
        </w:tc>
      </w:tr>
      <w:tr w:rsidR="00242590" w:rsidRPr="008D043F" w14:paraId="016C59B1"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5C1D9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4DE745F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3C745CC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57188A7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p w14:paraId="63851CA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HMZ Federalni hidrometeorološki zavod </w:t>
            </w:r>
          </w:p>
          <w:p w14:paraId="04A9CEB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KMV (kantonalna ministrstva nadležna za vode);</w:t>
            </w:r>
          </w:p>
        </w:tc>
      </w:tr>
      <w:tr w:rsidR="00242590" w:rsidRPr="008D043F" w14:paraId="10247AC6"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B97D8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4B1217B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FMPVŠ; AVPS; AVPJM;   KMV (kantonalna ministrstva nadležna za vode);    </w:t>
            </w:r>
          </w:p>
        </w:tc>
      </w:tr>
      <w:tr w:rsidR="00242590" w:rsidRPr="008D043F" w14:paraId="69C676D2"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86AB0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35C5F7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ve institucije i građanstvo </w:t>
            </w:r>
            <w:r w:rsidRPr="008D043F">
              <w:rPr>
                <w:rFonts w:asciiTheme="minorHAnsi" w:hAnsiTheme="minorHAnsi" w:cstheme="minorHAnsi"/>
                <w:sz w:val="18"/>
                <w:szCs w:val="18"/>
                <w:lang w:val="hr-HR"/>
              </w:rPr>
              <w:t>Federacije BiH</w:t>
            </w:r>
          </w:p>
        </w:tc>
      </w:tr>
    </w:tbl>
    <w:p w14:paraId="7DC95165"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49"/>
        <w:gridCol w:w="2818"/>
        <w:gridCol w:w="3787"/>
        <w:gridCol w:w="3620"/>
      </w:tblGrid>
      <w:tr w:rsidR="00242590" w:rsidRPr="008D043F" w14:paraId="6848CE03" w14:textId="77777777" w:rsidTr="00076544">
        <w:trPr>
          <w:trHeight w:val="567"/>
        </w:trPr>
        <w:tc>
          <w:tcPr>
            <w:tcW w:w="1393" w:type="pct"/>
            <w:shd w:val="clear" w:color="auto" w:fill="009D73"/>
            <w:vAlign w:val="center"/>
          </w:tcPr>
          <w:p w14:paraId="2F447A3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07" w:type="pct"/>
            <w:gridSpan w:val="3"/>
            <w:vAlign w:val="center"/>
          </w:tcPr>
          <w:p w14:paraId="71125B63"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1A845292" w14:textId="77777777" w:rsidTr="00076544">
        <w:trPr>
          <w:trHeight w:val="567"/>
        </w:trPr>
        <w:tc>
          <w:tcPr>
            <w:tcW w:w="1393" w:type="pct"/>
            <w:shd w:val="clear" w:color="auto" w:fill="009D73"/>
            <w:vAlign w:val="center"/>
          </w:tcPr>
          <w:p w14:paraId="4C143C6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07" w:type="pct"/>
            <w:gridSpan w:val="3"/>
            <w:vAlign w:val="center"/>
          </w:tcPr>
          <w:p w14:paraId="3F5E2A2A"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 Smanjenje rizika pri ekstremnim hidrološkim pojavama uspostavom održivog sistema upravljanja poplavnim rizikom i prilagođavanja klimatskim promjenama  </w:t>
            </w:r>
          </w:p>
        </w:tc>
      </w:tr>
      <w:tr w:rsidR="00242590" w:rsidRPr="008D043F" w14:paraId="693BEF87" w14:textId="77777777" w:rsidTr="00076544">
        <w:trPr>
          <w:trHeight w:val="567"/>
        </w:trPr>
        <w:tc>
          <w:tcPr>
            <w:tcW w:w="1393" w:type="pct"/>
            <w:shd w:val="clear" w:color="auto" w:fill="009D73"/>
            <w:vAlign w:val="center"/>
          </w:tcPr>
          <w:p w14:paraId="61605F3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07" w:type="pct"/>
            <w:gridSpan w:val="3"/>
            <w:vAlign w:val="center"/>
          </w:tcPr>
          <w:p w14:paraId="49309E76"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4.3. Unaprijeđeno planiranje i provedba mjera prilagođavanja klimatskim promjenama koje utječu  na vodne resurse</w:t>
            </w:r>
          </w:p>
        </w:tc>
      </w:tr>
      <w:tr w:rsidR="00242590" w:rsidRPr="008D043F" w14:paraId="2E8DA99F" w14:textId="77777777" w:rsidTr="00076544">
        <w:trPr>
          <w:trHeight w:val="567"/>
        </w:trPr>
        <w:tc>
          <w:tcPr>
            <w:tcW w:w="1393" w:type="pct"/>
            <w:shd w:val="clear" w:color="auto" w:fill="009D73"/>
            <w:vAlign w:val="center"/>
          </w:tcPr>
          <w:p w14:paraId="3B61060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07" w:type="pct"/>
            <w:gridSpan w:val="3"/>
            <w:vAlign w:val="center"/>
          </w:tcPr>
          <w:p w14:paraId="143026CA" w14:textId="77777777" w:rsidR="00242590" w:rsidRPr="008D043F" w:rsidRDefault="00242590" w:rsidP="0068355A">
            <w:pPr>
              <w:spacing w:before="240" w:after="12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programirati realizaciju mjera za sektor voda, pratiti njihovu realizaciju i izvještavati o progresu realizacije mjera,  koje su definirane u Nacrtu nacionalnog plana prilagođavanja klimatskim promjenama (NAP).   </w:t>
            </w:r>
          </w:p>
          <w:p w14:paraId="164CBF5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o područje djelovanja obuhvata: </w:t>
            </w:r>
          </w:p>
          <w:p w14:paraId="19564487" w14:textId="59F7D55F" w:rsidR="00242590" w:rsidRPr="008D043F" w:rsidRDefault="00242590" w:rsidP="0068355A">
            <w:pPr>
              <w:numPr>
                <w:ilvl w:val="0"/>
                <w:numId w:val="9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w:t>
            </w:r>
            <w:r w:rsidR="008D7647" w:rsidRPr="008D043F">
              <w:rPr>
                <w:rFonts w:asciiTheme="minorHAnsi" w:hAnsiTheme="minorHAnsi" w:cstheme="minorHAnsi"/>
                <w:sz w:val="18"/>
                <w:szCs w:val="18"/>
                <w:lang w:val="hr-HR"/>
              </w:rPr>
              <w:t>rada</w:t>
            </w:r>
            <w:r w:rsidRPr="008D043F">
              <w:rPr>
                <w:rFonts w:asciiTheme="minorHAnsi" w:hAnsiTheme="minorHAnsi" w:cstheme="minorHAnsi"/>
                <w:sz w:val="18"/>
                <w:szCs w:val="18"/>
                <w:lang w:val="hr-HR"/>
              </w:rPr>
              <w:t xml:space="preserve"> programa implementacije mjera za sektor voda koje su definirane u Nacrtu nacionalnog  plana  prilagođavanja klimatskim promjenama (NAP)</w:t>
            </w:r>
          </w:p>
          <w:p w14:paraId="1D8FBE8B" w14:textId="77777777" w:rsidR="00242590" w:rsidRPr="008D043F" w:rsidRDefault="00242590" w:rsidP="0068355A">
            <w:pPr>
              <w:numPr>
                <w:ilvl w:val="0"/>
                <w:numId w:val="9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aćenje realizacije i dvogodišnje izvještavanje  o progresu realizacije NAP-a</w:t>
            </w:r>
          </w:p>
        </w:tc>
      </w:tr>
      <w:tr w:rsidR="00242590" w:rsidRPr="008D043F" w14:paraId="47162449" w14:textId="77777777" w:rsidTr="00076544">
        <w:trPr>
          <w:trHeight w:val="567"/>
        </w:trPr>
        <w:tc>
          <w:tcPr>
            <w:tcW w:w="1393" w:type="pct"/>
            <w:shd w:val="clear" w:color="auto" w:fill="009D73"/>
            <w:vAlign w:val="center"/>
          </w:tcPr>
          <w:p w14:paraId="0BB10B6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07" w:type="pct"/>
            <w:gridSpan w:val="3"/>
            <w:vAlign w:val="center"/>
          </w:tcPr>
          <w:p w14:paraId="220F7C0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24E9CCA4" w14:textId="77777777" w:rsidTr="00076544">
        <w:trPr>
          <w:trHeight w:val="567"/>
        </w:trPr>
        <w:tc>
          <w:tcPr>
            <w:tcW w:w="1393" w:type="pct"/>
            <w:vMerge w:val="restart"/>
            <w:shd w:val="clear" w:color="auto" w:fill="009D73"/>
            <w:vAlign w:val="center"/>
          </w:tcPr>
          <w:p w14:paraId="377AD525"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Indikatori za praćenje rezultata mjere</w:t>
            </w:r>
          </w:p>
        </w:tc>
        <w:tc>
          <w:tcPr>
            <w:tcW w:w="99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4FB0F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2462E8E"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3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74EA9B"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5592129"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5A0E7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4B150438" w14:textId="77777777" w:rsidTr="00076544">
        <w:trPr>
          <w:trHeight w:val="567"/>
        </w:trPr>
        <w:tc>
          <w:tcPr>
            <w:tcW w:w="1393" w:type="pct"/>
            <w:vMerge/>
            <w:shd w:val="clear" w:color="auto" w:fill="009D73"/>
            <w:vAlign w:val="center"/>
          </w:tcPr>
          <w:p w14:paraId="385C682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94" w:type="pct"/>
            <w:shd w:val="clear" w:color="auto" w:fill="auto"/>
            <w:vAlign w:val="center"/>
          </w:tcPr>
          <w:p w14:paraId="4C1458F7"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izrade Programa provedbe mjera za sektor voda koje su definirane u Nacrtu nacionalnog  plana prilagođavanja klimatskim promjenama (NAP)</w:t>
            </w:r>
          </w:p>
        </w:tc>
        <w:tc>
          <w:tcPr>
            <w:tcW w:w="1336" w:type="pct"/>
            <w:shd w:val="clear" w:color="auto" w:fill="auto"/>
            <w:vAlign w:val="center"/>
          </w:tcPr>
          <w:p w14:paraId="43A5C96E"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P je u nacrtu ‒ nije započeta izrada   Programa provedbe mjera za sektor voda koje su definirane u nacrtu NAP-a</w:t>
            </w:r>
          </w:p>
        </w:tc>
        <w:tc>
          <w:tcPr>
            <w:tcW w:w="1277" w:type="pct"/>
            <w:shd w:val="clear" w:color="auto" w:fill="auto"/>
            <w:vAlign w:val="center"/>
          </w:tcPr>
          <w:p w14:paraId="4A2D68A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Program provedbe mjera za sektor voda koje su definirane u nacrtu NAP-a(2024)</w:t>
            </w:r>
          </w:p>
        </w:tc>
      </w:tr>
      <w:tr w:rsidR="00242590" w:rsidRPr="008D043F" w14:paraId="40AEDE09" w14:textId="77777777" w:rsidTr="00076544">
        <w:trPr>
          <w:trHeight w:val="567"/>
        </w:trPr>
        <w:tc>
          <w:tcPr>
            <w:tcW w:w="1393" w:type="pct"/>
            <w:vMerge/>
            <w:shd w:val="clear" w:color="auto" w:fill="009D73"/>
            <w:vAlign w:val="center"/>
          </w:tcPr>
          <w:p w14:paraId="004FB69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94" w:type="pct"/>
            <w:vAlign w:val="center"/>
          </w:tcPr>
          <w:p w14:paraId="0D1D1F1F" w14:textId="2970B39C"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vještavanja  o realizaciji mjera za sktor voda iz NAP-a </w:t>
            </w:r>
          </w:p>
        </w:tc>
        <w:tc>
          <w:tcPr>
            <w:tcW w:w="1336" w:type="pct"/>
            <w:vAlign w:val="center"/>
          </w:tcPr>
          <w:p w14:paraId="313F8E54"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Izvještavanje nije počelo, nacrt NAP-a izrađen,  nije usvojen </w:t>
            </w:r>
          </w:p>
        </w:tc>
        <w:tc>
          <w:tcPr>
            <w:tcW w:w="1277" w:type="pct"/>
            <w:vAlign w:val="center"/>
          </w:tcPr>
          <w:p w14:paraId="6E43F8D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i  dvogodišnji Izvještaji o stepenu realizacije mjera  iz NAPa- i objavljeni  na web stranicama FMPVŠ, Agencija  i FHMZ (2025-2034)</w:t>
            </w:r>
          </w:p>
        </w:tc>
      </w:tr>
      <w:tr w:rsidR="00242590" w:rsidRPr="008D043F" w14:paraId="7133BB82" w14:textId="77777777" w:rsidTr="00076544">
        <w:trPr>
          <w:trHeight w:val="567"/>
        </w:trPr>
        <w:tc>
          <w:tcPr>
            <w:tcW w:w="1393" w:type="pct"/>
            <w:shd w:val="clear" w:color="auto" w:fill="009D73"/>
            <w:vAlign w:val="center"/>
          </w:tcPr>
          <w:p w14:paraId="0F88D3D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07" w:type="pct"/>
            <w:gridSpan w:val="3"/>
            <w:vAlign w:val="center"/>
          </w:tcPr>
          <w:p w14:paraId="0F34A1E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bCs/>
                <w:sz w:val="18"/>
                <w:szCs w:val="18"/>
                <w:lang w:val="hr-HR"/>
              </w:rPr>
              <w:t>Unaprjeđenje strateškog planiranja i ublažavanje posljedica klimatskih promjena</w:t>
            </w:r>
          </w:p>
        </w:tc>
      </w:tr>
      <w:tr w:rsidR="00242590" w:rsidRPr="008D043F" w14:paraId="310344F3" w14:textId="77777777" w:rsidTr="00076544">
        <w:trPr>
          <w:trHeight w:val="567"/>
        </w:trPr>
        <w:tc>
          <w:tcPr>
            <w:tcW w:w="1393" w:type="pct"/>
            <w:shd w:val="clear" w:color="auto" w:fill="009D73"/>
            <w:vAlign w:val="center"/>
          </w:tcPr>
          <w:p w14:paraId="68AD6AF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 izvorima finansiranja</w:t>
            </w:r>
          </w:p>
        </w:tc>
        <w:tc>
          <w:tcPr>
            <w:tcW w:w="3607" w:type="pct"/>
            <w:gridSpan w:val="3"/>
            <w:vAlign w:val="center"/>
          </w:tcPr>
          <w:p w14:paraId="5FECEEE0" w14:textId="77777777" w:rsidR="007C594D" w:rsidRPr="008D043F" w:rsidRDefault="007C594D"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2 220</w:t>
            </w:r>
            <w:r w:rsidRPr="008D043F">
              <w:rPr>
                <w:rFonts w:asciiTheme="minorHAnsi" w:eastAsia="Calibr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KM</w:t>
            </w:r>
          </w:p>
          <w:p w14:paraId="1F94F838" w14:textId="77777777" w:rsidR="00242590" w:rsidRPr="008D043F" w:rsidRDefault="007C594D"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 xml:space="preserve">Izvor: 100% budžetska sredstva </w:t>
            </w:r>
          </w:p>
        </w:tc>
      </w:tr>
      <w:tr w:rsidR="00242590" w:rsidRPr="008D043F" w14:paraId="2CBF93E2" w14:textId="77777777" w:rsidTr="00076544">
        <w:trPr>
          <w:trHeight w:val="567"/>
        </w:trPr>
        <w:tc>
          <w:tcPr>
            <w:tcW w:w="1393" w:type="pct"/>
            <w:shd w:val="clear" w:color="auto" w:fill="009D73"/>
            <w:vAlign w:val="center"/>
          </w:tcPr>
          <w:p w14:paraId="6578F87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07" w:type="pct"/>
            <w:gridSpan w:val="3"/>
            <w:vAlign w:val="center"/>
          </w:tcPr>
          <w:p w14:paraId="6CE1C7E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2590" w:rsidRPr="008D043F" w14:paraId="3F832218" w14:textId="77777777" w:rsidTr="00076544">
        <w:trPr>
          <w:trHeight w:val="567"/>
        </w:trPr>
        <w:tc>
          <w:tcPr>
            <w:tcW w:w="1393" w:type="pct"/>
            <w:shd w:val="clear" w:color="auto" w:fill="009D73"/>
            <w:vAlign w:val="center"/>
          </w:tcPr>
          <w:p w14:paraId="4C99155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bookmarkStart w:id="221" w:name="_Hlk95290285"/>
            <w:r w:rsidRPr="008D043F">
              <w:rPr>
                <w:rFonts w:asciiTheme="minorHAnsi" w:hAnsiTheme="minorHAnsi" w:cstheme="minorHAnsi"/>
                <w:b/>
                <w:color w:val="FFFFFF" w:themeColor="background1"/>
                <w:sz w:val="18"/>
                <w:szCs w:val="18"/>
                <w:lang w:val="hr-HR"/>
              </w:rPr>
              <w:t>Institucija odgovorna za koordinaciju sprovođenja mjere</w:t>
            </w:r>
          </w:p>
        </w:tc>
        <w:tc>
          <w:tcPr>
            <w:tcW w:w="3607" w:type="pct"/>
            <w:gridSpan w:val="3"/>
            <w:vAlign w:val="center"/>
          </w:tcPr>
          <w:p w14:paraId="27D4E5C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2D7FD31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1BD2045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p w14:paraId="62FDD93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HMZ</w:t>
            </w:r>
          </w:p>
        </w:tc>
      </w:tr>
      <w:tr w:rsidR="00242590" w:rsidRPr="008D043F" w14:paraId="0EC8ABDF" w14:textId="77777777" w:rsidTr="00076544">
        <w:trPr>
          <w:trHeight w:val="567"/>
        </w:trPr>
        <w:tc>
          <w:tcPr>
            <w:tcW w:w="1393" w:type="pct"/>
            <w:shd w:val="clear" w:color="auto" w:fill="009D73"/>
            <w:vAlign w:val="center"/>
          </w:tcPr>
          <w:p w14:paraId="24BFCA0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07" w:type="pct"/>
            <w:gridSpan w:val="3"/>
            <w:vAlign w:val="center"/>
          </w:tcPr>
          <w:p w14:paraId="6CB5A00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MPVŠ, AVPS , AVPJM, FHMZ, KMV (kantonalna ministrstva nadležna za vode);   </w:t>
            </w:r>
          </w:p>
        </w:tc>
      </w:tr>
      <w:bookmarkEnd w:id="221"/>
      <w:tr w:rsidR="00242590" w:rsidRPr="008D043F" w14:paraId="6608E076" w14:textId="77777777" w:rsidTr="00076544">
        <w:trPr>
          <w:trHeight w:val="567"/>
        </w:trPr>
        <w:tc>
          <w:tcPr>
            <w:tcW w:w="1393" w:type="pct"/>
            <w:shd w:val="clear" w:color="auto" w:fill="009D73"/>
            <w:vAlign w:val="center"/>
          </w:tcPr>
          <w:p w14:paraId="43764B9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07" w:type="pct"/>
            <w:gridSpan w:val="3"/>
            <w:vAlign w:val="center"/>
          </w:tcPr>
          <w:p w14:paraId="2C3E1DC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za upravljanje vodama   i građanstvo Federacije BiH</w:t>
            </w:r>
          </w:p>
        </w:tc>
      </w:tr>
    </w:tbl>
    <w:p w14:paraId="7D97FD28"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20"/>
        <w:gridCol w:w="3422"/>
        <w:gridCol w:w="3215"/>
        <w:gridCol w:w="3617"/>
      </w:tblGrid>
      <w:tr w:rsidR="00242590" w:rsidRPr="008D043F" w14:paraId="4585965C" w14:textId="77777777" w:rsidTr="00076544">
        <w:trPr>
          <w:trHeight w:val="567"/>
        </w:trPr>
        <w:tc>
          <w:tcPr>
            <w:tcW w:w="1383" w:type="pct"/>
            <w:shd w:val="clear" w:color="auto" w:fill="009D73"/>
            <w:vAlign w:val="center"/>
          </w:tcPr>
          <w:p w14:paraId="4AD7F61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bookmarkStart w:id="222" w:name="_Hlk103299580"/>
            <w:r w:rsidRPr="008D043F">
              <w:rPr>
                <w:rFonts w:asciiTheme="minorHAnsi" w:hAnsiTheme="minorHAnsi" w:cstheme="minorHAnsi"/>
                <w:b/>
                <w:color w:val="FFFFFF" w:themeColor="background1"/>
                <w:sz w:val="18"/>
                <w:szCs w:val="18"/>
                <w:lang w:val="hr-HR"/>
              </w:rPr>
              <w:t>Veza sa strateškim ciljem</w:t>
            </w:r>
          </w:p>
        </w:tc>
        <w:tc>
          <w:tcPr>
            <w:tcW w:w="3617" w:type="pct"/>
            <w:gridSpan w:val="3"/>
            <w:vAlign w:val="center"/>
          </w:tcPr>
          <w:p w14:paraId="5A09D036"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46869375" w14:textId="77777777" w:rsidTr="00076544">
        <w:trPr>
          <w:trHeight w:val="567"/>
        </w:trPr>
        <w:tc>
          <w:tcPr>
            <w:tcW w:w="1383" w:type="pct"/>
            <w:shd w:val="clear" w:color="auto" w:fill="009D73"/>
            <w:vAlign w:val="center"/>
          </w:tcPr>
          <w:p w14:paraId="30E6331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7" w:type="pct"/>
            <w:gridSpan w:val="3"/>
            <w:vAlign w:val="center"/>
          </w:tcPr>
          <w:p w14:paraId="0A42FA3C" w14:textId="3A5ABA5F"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5. </w:t>
            </w:r>
            <w:r w:rsidR="003C6F11" w:rsidRPr="008D043F">
              <w:rPr>
                <w:rFonts w:asciiTheme="minorHAnsi" w:hAnsiTheme="minorHAnsi" w:cstheme="minorHAnsi"/>
                <w:b/>
                <w:sz w:val="18"/>
                <w:szCs w:val="18"/>
                <w:lang w:val="hr-HR"/>
              </w:rPr>
              <w:t xml:space="preserve">Dostizanje funkcionalanog pravnog i institucionalnog okvira </w:t>
            </w:r>
            <w:r w:rsidRPr="008D043F">
              <w:rPr>
                <w:rFonts w:asciiTheme="minorHAnsi" w:hAnsiTheme="minorHAnsi" w:cstheme="minorHAnsi"/>
                <w:b/>
                <w:sz w:val="18"/>
                <w:szCs w:val="18"/>
                <w:lang w:val="hr-HR"/>
              </w:rPr>
              <w:t xml:space="preserve">u svrhu prilagođavanja  pravnim aktima EU </w:t>
            </w:r>
            <w:r w:rsidR="008D7647" w:rsidRPr="008D043F">
              <w:rPr>
                <w:rFonts w:asciiTheme="minorHAnsi" w:hAnsiTheme="minorHAnsi" w:cstheme="minorHAnsi"/>
                <w:b/>
                <w:sz w:val="18"/>
                <w:szCs w:val="18"/>
                <w:lang w:val="hr-HR"/>
              </w:rPr>
              <w:t>EU  iz oblasti voda  i njihovog provođenja</w:t>
            </w:r>
          </w:p>
        </w:tc>
      </w:tr>
      <w:tr w:rsidR="00242590" w:rsidRPr="008D043F" w14:paraId="107227C5" w14:textId="77777777" w:rsidTr="00076544">
        <w:trPr>
          <w:trHeight w:val="567"/>
        </w:trPr>
        <w:tc>
          <w:tcPr>
            <w:tcW w:w="1383" w:type="pct"/>
            <w:shd w:val="clear" w:color="auto" w:fill="009D73"/>
            <w:vAlign w:val="center"/>
          </w:tcPr>
          <w:p w14:paraId="33D3CA2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Naziv mjere</w:t>
            </w:r>
          </w:p>
        </w:tc>
        <w:tc>
          <w:tcPr>
            <w:tcW w:w="3617" w:type="pct"/>
            <w:gridSpan w:val="3"/>
            <w:vAlign w:val="center"/>
          </w:tcPr>
          <w:p w14:paraId="5EFFA537"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5.1. Osigurati efikasnu provedbu  Programa integriranja u EU vezanog za oblast upravljanja vodama (na bazi četvorogodišnjih ciklusa)</w:t>
            </w:r>
          </w:p>
        </w:tc>
      </w:tr>
      <w:tr w:rsidR="00242590" w:rsidRPr="008D043F" w14:paraId="074DAE07" w14:textId="77777777" w:rsidTr="00076544">
        <w:trPr>
          <w:trHeight w:val="567"/>
        </w:trPr>
        <w:tc>
          <w:tcPr>
            <w:tcW w:w="1383" w:type="pct"/>
            <w:shd w:val="clear" w:color="auto" w:fill="009D73"/>
            <w:vAlign w:val="center"/>
          </w:tcPr>
          <w:p w14:paraId="066C5C8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a okvirnim područjima djelovanja</w:t>
            </w:r>
          </w:p>
        </w:tc>
        <w:tc>
          <w:tcPr>
            <w:tcW w:w="3617" w:type="pct"/>
            <w:gridSpan w:val="3"/>
            <w:vAlign w:val="center"/>
          </w:tcPr>
          <w:p w14:paraId="0627589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intenzivirati saradnju s nadležnim institucijama BiH (DEI I MVTEO) i aktivnosti u pravcu planiranja prioriteta usklađivanja direktiva o vodama i prioriteta za institucionalne mjere za oblast upravljanja vodama, na bazi  četvorogodišnjih perioda  </w:t>
            </w:r>
          </w:p>
          <w:p w14:paraId="2E7EDB7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53B5738A" w14:textId="77777777" w:rsidR="00242590" w:rsidRPr="008D043F" w:rsidRDefault="00242590" w:rsidP="0068355A">
            <w:pPr>
              <w:numPr>
                <w:ilvl w:val="0"/>
                <w:numId w:val="95"/>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iti i usvojiti listu prioriteta usklađivanja  direktiva o vodama, te institucionalnih mjera za oblast upravljanja vodama za četvorogodišnje periode</w:t>
            </w:r>
          </w:p>
          <w:p w14:paraId="731E47C7" w14:textId="77777777" w:rsidR="00242590" w:rsidRPr="008D043F" w:rsidRDefault="00242590" w:rsidP="0068355A">
            <w:pPr>
              <w:numPr>
                <w:ilvl w:val="0"/>
                <w:numId w:val="95"/>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i usvojiti Dinamički plan aproksimacije EU propisa  o  vodama u </w:t>
            </w:r>
            <w:r w:rsidRPr="008D043F">
              <w:rPr>
                <w:rFonts w:asciiTheme="minorHAnsi" w:hAnsiTheme="minorHAnsi" w:cstheme="minorHAnsi"/>
                <w:sz w:val="18"/>
                <w:szCs w:val="18"/>
                <w:lang w:val="hr-HR"/>
              </w:rPr>
              <w:t xml:space="preserve">Federaciji BiH </w:t>
            </w:r>
            <w:r w:rsidRPr="008D043F">
              <w:rPr>
                <w:rFonts w:asciiTheme="minorHAnsi" w:eastAsia="Calibri" w:hAnsiTheme="minorHAnsi" w:cstheme="minorHAnsi"/>
                <w:sz w:val="18"/>
                <w:szCs w:val="18"/>
                <w:lang w:val="hr-HR"/>
              </w:rPr>
              <w:t>i realizacije institucionalnih mjera za oblast upravljanja vodama (za četvorogodišnje periode)</w:t>
            </w:r>
          </w:p>
          <w:p w14:paraId="6BB4848B" w14:textId="77777777" w:rsidR="00242590" w:rsidRPr="008D043F" w:rsidRDefault="00242590" w:rsidP="0068355A">
            <w:pPr>
              <w:numPr>
                <w:ilvl w:val="0"/>
                <w:numId w:val="95"/>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Formirati operativnu  strukturu unutar FMPVŠ za koordinaciju  procesa pridruživanja EU/za koordinaciju pri realizaciji Programa integriranja i  izrade DSIP-ova I APID-a za vodne direktive</w:t>
            </w:r>
          </w:p>
        </w:tc>
      </w:tr>
      <w:tr w:rsidR="00242590" w:rsidRPr="008D043F" w14:paraId="672DE0CD" w14:textId="77777777" w:rsidTr="00076544">
        <w:trPr>
          <w:trHeight w:val="567"/>
        </w:trPr>
        <w:tc>
          <w:tcPr>
            <w:tcW w:w="1383" w:type="pct"/>
            <w:shd w:val="clear" w:color="auto" w:fill="009D73"/>
            <w:vAlign w:val="center"/>
          </w:tcPr>
          <w:p w14:paraId="4A19FAD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17" w:type="pct"/>
            <w:gridSpan w:val="3"/>
            <w:vAlign w:val="center"/>
          </w:tcPr>
          <w:p w14:paraId="61B7E73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77612BF2" w14:textId="77777777" w:rsidTr="00076544">
        <w:trPr>
          <w:trHeight w:val="567"/>
        </w:trPr>
        <w:tc>
          <w:tcPr>
            <w:tcW w:w="1383" w:type="pct"/>
            <w:shd w:val="clear" w:color="auto" w:fill="009D73"/>
            <w:vAlign w:val="center"/>
          </w:tcPr>
          <w:p w14:paraId="6615FEAC"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20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D80365"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E071DA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1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0928C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46DE1A4"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75FC6A"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3FEFD4D5" w14:textId="77777777" w:rsidTr="00076544">
        <w:trPr>
          <w:trHeight w:val="567"/>
        </w:trPr>
        <w:tc>
          <w:tcPr>
            <w:tcW w:w="1383" w:type="pct"/>
            <w:vMerge w:val="restart"/>
            <w:shd w:val="clear" w:color="auto" w:fill="009D73"/>
            <w:vAlign w:val="center"/>
          </w:tcPr>
          <w:p w14:paraId="65DFE10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shd w:val="clear" w:color="auto" w:fill="auto"/>
            <w:vAlign w:val="center"/>
          </w:tcPr>
          <w:p w14:paraId="58C84B44"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nje pripremljenosti i usvajanja  liste  prioriteta usklađivanja direktiva o vodama te institucionalnih  mjera  za oblast upravljanja vodama za četvorogodišnje periode</w:t>
            </w:r>
          </w:p>
        </w:tc>
        <w:tc>
          <w:tcPr>
            <w:tcW w:w="1134" w:type="pct"/>
            <w:shd w:val="clear" w:color="auto" w:fill="auto"/>
            <w:vAlign w:val="center"/>
          </w:tcPr>
          <w:p w14:paraId="68A3BF66" w14:textId="0534F579"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nacrt liste prioriteta koji nije usvojen  </w:t>
            </w:r>
          </w:p>
        </w:tc>
        <w:tc>
          <w:tcPr>
            <w:tcW w:w="1276" w:type="pct"/>
            <w:shd w:val="clear" w:color="auto" w:fill="auto"/>
            <w:vAlign w:val="center"/>
          </w:tcPr>
          <w:p w14:paraId="6CF28E0F"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ljena i usvojena finalna lista   (2023)</w:t>
            </w:r>
          </w:p>
          <w:p w14:paraId="3040C5C5" w14:textId="77777777" w:rsidR="00242590" w:rsidRPr="008D043F" w:rsidRDefault="00242590" w:rsidP="0068355A">
            <w:pPr>
              <w:spacing w:before="40" w:after="40" w:line="276" w:lineRule="auto"/>
              <w:rPr>
                <w:rFonts w:asciiTheme="minorHAnsi" w:hAnsiTheme="minorHAnsi" w:cstheme="minorHAnsi"/>
                <w:sz w:val="18"/>
                <w:szCs w:val="18"/>
                <w:lang w:val="hr-HR"/>
              </w:rPr>
            </w:pPr>
          </w:p>
        </w:tc>
      </w:tr>
      <w:tr w:rsidR="00242590" w:rsidRPr="008D043F" w14:paraId="391619C4" w14:textId="77777777" w:rsidTr="00076544">
        <w:trPr>
          <w:trHeight w:val="567"/>
        </w:trPr>
        <w:tc>
          <w:tcPr>
            <w:tcW w:w="1383" w:type="pct"/>
            <w:vMerge/>
            <w:shd w:val="clear" w:color="auto" w:fill="009D73"/>
            <w:vAlign w:val="center"/>
          </w:tcPr>
          <w:p w14:paraId="6EC4C70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shd w:val="clear" w:color="auto" w:fill="FFFFFF" w:themeFill="background1"/>
            <w:vAlign w:val="center"/>
          </w:tcPr>
          <w:p w14:paraId="51B2E316" w14:textId="63A7239D"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kompletiranja  Dinamičkog  plana aproksimacije EU propisa o vodama u </w:t>
            </w:r>
            <w:r w:rsidRPr="008D043F">
              <w:rPr>
                <w:rFonts w:asciiTheme="minorHAnsi" w:hAnsiTheme="minorHAnsi" w:cstheme="minorHAnsi"/>
                <w:sz w:val="18"/>
                <w:szCs w:val="18"/>
                <w:lang w:val="hr-HR"/>
              </w:rPr>
              <w:t xml:space="preserve">Federaciji BiH </w:t>
            </w:r>
            <w:r w:rsidRPr="008D043F">
              <w:rPr>
                <w:rFonts w:asciiTheme="minorHAnsi" w:eastAsia="Calibri" w:hAnsiTheme="minorHAnsi" w:cstheme="minorHAnsi"/>
                <w:sz w:val="18"/>
                <w:szCs w:val="18"/>
                <w:lang w:val="hr-HR"/>
              </w:rPr>
              <w:t>i realizacije  institucionalnih mjera za oblast upravljanja vodama (za četvorogodišnje periode)</w:t>
            </w:r>
          </w:p>
        </w:tc>
        <w:tc>
          <w:tcPr>
            <w:tcW w:w="1134" w:type="pct"/>
            <w:shd w:val="clear" w:color="auto" w:fill="FFFFFF" w:themeFill="background1"/>
            <w:vAlign w:val="center"/>
          </w:tcPr>
          <w:p w14:paraId="56BEB3A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izrađen Dinamički plan za četverogodišnji period   </w:t>
            </w:r>
          </w:p>
        </w:tc>
        <w:tc>
          <w:tcPr>
            <w:tcW w:w="1276" w:type="pct"/>
            <w:shd w:val="clear" w:color="auto" w:fill="FFFFFF" w:themeFill="background1"/>
            <w:vAlign w:val="center"/>
          </w:tcPr>
          <w:p w14:paraId="6D00219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Dinamički plan za četverogodišnji period     (2023)</w:t>
            </w:r>
          </w:p>
        </w:tc>
      </w:tr>
      <w:tr w:rsidR="00242590" w:rsidRPr="008D043F" w14:paraId="4C677A2A" w14:textId="77777777" w:rsidTr="00076544">
        <w:trPr>
          <w:trHeight w:val="567"/>
        </w:trPr>
        <w:tc>
          <w:tcPr>
            <w:tcW w:w="1383" w:type="pct"/>
            <w:vMerge/>
            <w:shd w:val="clear" w:color="auto" w:fill="009D73"/>
            <w:vAlign w:val="center"/>
          </w:tcPr>
          <w:p w14:paraId="1FE741C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shd w:val="clear" w:color="auto" w:fill="FFFFFF" w:themeFill="background1"/>
            <w:vAlign w:val="center"/>
          </w:tcPr>
          <w:p w14:paraId="05D262E2"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Formirati  operativnu  strukturu unutar  FMPVŠ-a za koordinaciju procesa pridruživanja EU/za  koordinaciju pri  realizaciji Programa integriranja i izrade DSIP-ova i APID-a za vodne direktive</w:t>
            </w:r>
          </w:p>
        </w:tc>
        <w:tc>
          <w:tcPr>
            <w:tcW w:w="1134" w:type="pct"/>
            <w:shd w:val="clear" w:color="auto" w:fill="FFFFFF" w:themeFill="background1"/>
            <w:vAlign w:val="center"/>
          </w:tcPr>
          <w:p w14:paraId="73281C70"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formirana zvanična operativna koordinirajuća struktura </w:t>
            </w:r>
          </w:p>
        </w:tc>
        <w:tc>
          <w:tcPr>
            <w:tcW w:w="1276" w:type="pct"/>
            <w:shd w:val="clear" w:color="auto" w:fill="FFFFFF" w:themeFill="background1"/>
            <w:vAlign w:val="center"/>
          </w:tcPr>
          <w:p w14:paraId="64D7F88F"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rmirana i operativna koordinirajuća struktura unutar FMPVŠ-a (2023)</w:t>
            </w:r>
          </w:p>
        </w:tc>
      </w:tr>
      <w:tr w:rsidR="00242590" w:rsidRPr="008D043F" w14:paraId="0B7431EC" w14:textId="77777777" w:rsidTr="00076544">
        <w:trPr>
          <w:trHeight w:val="567"/>
        </w:trPr>
        <w:tc>
          <w:tcPr>
            <w:tcW w:w="1383" w:type="pct"/>
            <w:shd w:val="clear" w:color="auto" w:fill="009D73"/>
            <w:vAlign w:val="center"/>
          </w:tcPr>
          <w:p w14:paraId="38C66C8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17" w:type="pct"/>
            <w:gridSpan w:val="3"/>
            <w:vAlign w:val="center"/>
          </w:tcPr>
          <w:p w14:paraId="2F3E7DF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jeđenje upravljanja vodama i napredak u procesu evropskih integracija kroz usklađivanje nacionalnog zakonodavstva s pravnom stečevinom EU</w:t>
            </w:r>
          </w:p>
        </w:tc>
      </w:tr>
      <w:tr w:rsidR="00242590" w:rsidRPr="008D043F" w14:paraId="798823FB" w14:textId="77777777" w:rsidTr="00076544">
        <w:trPr>
          <w:trHeight w:val="567"/>
        </w:trPr>
        <w:tc>
          <w:tcPr>
            <w:tcW w:w="1383" w:type="pct"/>
            <w:shd w:val="clear" w:color="auto" w:fill="009D73"/>
            <w:vAlign w:val="center"/>
          </w:tcPr>
          <w:p w14:paraId="03ABEA8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Indikativna finansijska projekcija s izvorima finansiranja</w:t>
            </w:r>
          </w:p>
        </w:tc>
        <w:tc>
          <w:tcPr>
            <w:tcW w:w="3617" w:type="pct"/>
            <w:gridSpan w:val="3"/>
            <w:vAlign w:val="center"/>
          </w:tcPr>
          <w:p w14:paraId="754FFA14"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Iznos: </w:t>
            </w:r>
            <w:r w:rsidRPr="008D043F">
              <w:rPr>
                <w:rFonts w:asciiTheme="minorHAnsi" w:eastAsia="Calibri" w:hAnsiTheme="minorHAnsi" w:cstheme="minorHAnsi"/>
                <w:color w:val="000000" w:themeColor="text1"/>
                <w:sz w:val="18"/>
                <w:szCs w:val="18"/>
                <w:lang w:val="hr-HR"/>
              </w:rPr>
              <w:t xml:space="preserve">20 391 </w:t>
            </w:r>
            <w:r w:rsidRPr="008D043F">
              <w:rPr>
                <w:rFonts w:asciiTheme="minorHAnsi" w:hAnsiTheme="minorHAnsi" w:cstheme="minorHAnsi"/>
                <w:color w:val="000000" w:themeColor="text1"/>
                <w:sz w:val="18"/>
                <w:szCs w:val="18"/>
                <w:lang w:val="hr-HR"/>
              </w:rPr>
              <w:t>KM</w:t>
            </w:r>
          </w:p>
          <w:p w14:paraId="1839B958" w14:textId="77777777" w:rsidR="00242590" w:rsidRPr="008D043F" w:rsidRDefault="00242590"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 budžetska sredstva</w:t>
            </w:r>
          </w:p>
        </w:tc>
      </w:tr>
      <w:tr w:rsidR="00242590" w:rsidRPr="008D043F" w14:paraId="02CD0522" w14:textId="77777777" w:rsidTr="00076544">
        <w:trPr>
          <w:trHeight w:val="567"/>
        </w:trPr>
        <w:tc>
          <w:tcPr>
            <w:tcW w:w="1383" w:type="pct"/>
            <w:shd w:val="clear" w:color="auto" w:fill="009D73"/>
            <w:vAlign w:val="center"/>
          </w:tcPr>
          <w:p w14:paraId="76D94B2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17" w:type="pct"/>
            <w:gridSpan w:val="3"/>
            <w:shd w:val="clear" w:color="auto" w:fill="FFFFFF" w:themeFill="background1"/>
            <w:vAlign w:val="center"/>
          </w:tcPr>
          <w:p w14:paraId="09259B8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2023  </w:t>
            </w:r>
          </w:p>
        </w:tc>
      </w:tr>
      <w:tr w:rsidR="00242590" w:rsidRPr="008D043F" w14:paraId="2D9DD054" w14:textId="77777777" w:rsidTr="00076544">
        <w:trPr>
          <w:trHeight w:val="567"/>
        </w:trPr>
        <w:tc>
          <w:tcPr>
            <w:tcW w:w="1383" w:type="pct"/>
            <w:shd w:val="clear" w:color="auto" w:fill="009D73"/>
            <w:vAlign w:val="center"/>
          </w:tcPr>
          <w:p w14:paraId="0E4A907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17" w:type="pct"/>
            <w:gridSpan w:val="3"/>
            <w:vAlign w:val="center"/>
          </w:tcPr>
          <w:p w14:paraId="5D94F80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36FC0A5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EI</w:t>
            </w:r>
          </w:p>
          <w:p w14:paraId="7E26B29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VTEO</w:t>
            </w:r>
          </w:p>
        </w:tc>
      </w:tr>
      <w:tr w:rsidR="00242590" w:rsidRPr="008D043F" w14:paraId="4A42A8A7" w14:textId="77777777" w:rsidTr="00076544">
        <w:trPr>
          <w:trHeight w:val="567"/>
        </w:trPr>
        <w:tc>
          <w:tcPr>
            <w:tcW w:w="1383" w:type="pct"/>
            <w:shd w:val="clear" w:color="auto" w:fill="009D73"/>
            <w:vAlign w:val="center"/>
          </w:tcPr>
          <w:p w14:paraId="1A4DE40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17" w:type="pct"/>
            <w:gridSpan w:val="3"/>
            <w:vAlign w:val="center"/>
          </w:tcPr>
          <w:p w14:paraId="3931E59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AVPJM,  KMV (kantonalna ministrstva nadležna za vode); JLS, KJKP (Kantonalna javna komunalna preduzeća); JKP  </w:t>
            </w:r>
          </w:p>
        </w:tc>
      </w:tr>
      <w:tr w:rsidR="00242590" w:rsidRPr="008D043F" w14:paraId="71B052B0" w14:textId="77777777" w:rsidTr="00076544">
        <w:trPr>
          <w:trHeight w:val="567"/>
        </w:trPr>
        <w:tc>
          <w:tcPr>
            <w:tcW w:w="1383" w:type="pct"/>
            <w:shd w:val="clear" w:color="auto" w:fill="009D73"/>
            <w:vAlign w:val="center"/>
          </w:tcPr>
          <w:p w14:paraId="7A4CE8B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17" w:type="pct"/>
            <w:gridSpan w:val="3"/>
            <w:shd w:val="clear" w:color="auto" w:fill="FFFFFF" w:themeFill="background1"/>
            <w:vAlign w:val="center"/>
          </w:tcPr>
          <w:p w14:paraId="7389348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posleni u institucijama za vode</w:t>
            </w:r>
          </w:p>
        </w:tc>
      </w:tr>
      <w:bookmarkEnd w:id="222"/>
    </w:tbl>
    <w:p w14:paraId="146126B2"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49"/>
        <w:gridCol w:w="2977"/>
        <w:gridCol w:w="3731"/>
        <w:gridCol w:w="3617"/>
      </w:tblGrid>
      <w:tr w:rsidR="00242590" w:rsidRPr="008D043F" w14:paraId="673B2EDD" w14:textId="77777777" w:rsidTr="00076544">
        <w:trPr>
          <w:trHeight w:val="567"/>
        </w:trPr>
        <w:tc>
          <w:tcPr>
            <w:tcW w:w="1358" w:type="pct"/>
            <w:shd w:val="clear" w:color="auto" w:fill="009D73"/>
            <w:vAlign w:val="center"/>
          </w:tcPr>
          <w:p w14:paraId="6E163EC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42" w:type="pct"/>
            <w:gridSpan w:val="3"/>
            <w:vAlign w:val="center"/>
          </w:tcPr>
          <w:p w14:paraId="6673100A"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5AED2190" w14:textId="77777777" w:rsidTr="00076544">
        <w:trPr>
          <w:trHeight w:val="567"/>
        </w:trPr>
        <w:tc>
          <w:tcPr>
            <w:tcW w:w="1358" w:type="pct"/>
            <w:shd w:val="clear" w:color="auto" w:fill="009D73"/>
            <w:vAlign w:val="center"/>
          </w:tcPr>
          <w:p w14:paraId="6481CF5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42" w:type="pct"/>
            <w:gridSpan w:val="3"/>
            <w:vAlign w:val="center"/>
          </w:tcPr>
          <w:p w14:paraId="62FB3A01" w14:textId="31F9F072"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5. </w:t>
            </w:r>
            <w:r w:rsidR="003C6F11" w:rsidRPr="008D043F">
              <w:rPr>
                <w:rFonts w:asciiTheme="minorHAnsi" w:hAnsiTheme="minorHAnsi" w:cstheme="minorHAnsi"/>
                <w:b/>
                <w:sz w:val="18"/>
                <w:szCs w:val="18"/>
                <w:lang w:val="hr-HR"/>
              </w:rPr>
              <w:t xml:space="preserve">Dostizanje funkcionalanog pravnog i institucionalnog okvira </w:t>
            </w:r>
            <w:r w:rsidRPr="008D043F">
              <w:rPr>
                <w:rFonts w:asciiTheme="minorHAnsi" w:hAnsiTheme="minorHAnsi" w:cstheme="minorHAnsi"/>
                <w:b/>
                <w:sz w:val="18"/>
                <w:szCs w:val="18"/>
                <w:lang w:val="hr-HR"/>
              </w:rPr>
              <w:t xml:space="preserve">u svrhu prilagođavanja pravnim aktima EU </w:t>
            </w:r>
            <w:r w:rsidR="008D7647" w:rsidRPr="008D043F">
              <w:rPr>
                <w:rFonts w:asciiTheme="minorHAnsi" w:hAnsiTheme="minorHAnsi" w:cstheme="minorHAnsi"/>
                <w:b/>
                <w:sz w:val="18"/>
                <w:szCs w:val="18"/>
                <w:lang w:val="hr-HR"/>
              </w:rPr>
              <w:t>iz oblasti voda  i njihovog provođenja</w:t>
            </w:r>
          </w:p>
        </w:tc>
      </w:tr>
      <w:tr w:rsidR="00242590" w:rsidRPr="008D043F" w14:paraId="67FF702E" w14:textId="77777777" w:rsidTr="00076544">
        <w:trPr>
          <w:trHeight w:val="567"/>
        </w:trPr>
        <w:tc>
          <w:tcPr>
            <w:tcW w:w="1358" w:type="pct"/>
            <w:shd w:val="clear" w:color="auto" w:fill="009D73"/>
            <w:vAlign w:val="center"/>
          </w:tcPr>
          <w:p w14:paraId="562D6C0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42" w:type="pct"/>
            <w:gridSpan w:val="3"/>
            <w:vAlign w:val="center"/>
          </w:tcPr>
          <w:p w14:paraId="2797074A" w14:textId="5C8936D1"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5.2. Unaprijediti zakonodavstvo u oblasti voda i organizacije uprave u F</w:t>
            </w:r>
            <w:r w:rsidR="00617C95" w:rsidRPr="008D043F">
              <w:rPr>
                <w:rFonts w:asciiTheme="minorHAnsi" w:hAnsiTheme="minorHAnsi" w:cstheme="minorHAnsi"/>
                <w:b/>
                <w:sz w:val="18"/>
                <w:szCs w:val="18"/>
                <w:lang w:val="hr-HR"/>
              </w:rPr>
              <w:t xml:space="preserve">ederaciji </w:t>
            </w:r>
            <w:r w:rsidRPr="008D043F">
              <w:rPr>
                <w:rFonts w:asciiTheme="minorHAnsi" w:hAnsiTheme="minorHAnsi" w:cstheme="minorHAnsi"/>
                <w:b/>
                <w:sz w:val="18"/>
                <w:szCs w:val="18"/>
                <w:lang w:val="hr-HR"/>
              </w:rPr>
              <w:t>B</w:t>
            </w:r>
            <w:r w:rsidR="00706371" w:rsidRPr="008D043F">
              <w:rPr>
                <w:rFonts w:asciiTheme="minorHAnsi" w:hAnsiTheme="minorHAnsi" w:cstheme="minorHAnsi"/>
                <w:b/>
                <w:sz w:val="18"/>
                <w:szCs w:val="18"/>
                <w:lang w:val="hr-HR"/>
              </w:rPr>
              <w:t>i</w:t>
            </w:r>
            <w:r w:rsidRPr="008D043F">
              <w:rPr>
                <w:rFonts w:asciiTheme="minorHAnsi" w:hAnsiTheme="minorHAnsi" w:cstheme="minorHAnsi"/>
                <w:b/>
                <w:sz w:val="18"/>
                <w:szCs w:val="18"/>
                <w:lang w:val="hr-HR"/>
              </w:rPr>
              <w:t xml:space="preserve">H u svrhu  efikasne aproksimacije EU propisa u vodno zakonodavstvo Federacije BiH       </w:t>
            </w:r>
          </w:p>
        </w:tc>
      </w:tr>
      <w:tr w:rsidR="00242590" w:rsidRPr="008D043F" w14:paraId="10EDD588" w14:textId="77777777" w:rsidTr="00076544">
        <w:trPr>
          <w:trHeight w:val="567"/>
        </w:trPr>
        <w:tc>
          <w:tcPr>
            <w:tcW w:w="1358" w:type="pct"/>
            <w:shd w:val="clear" w:color="auto" w:fill="009D73"/>
            <w:vAlign w:val="center"/>
          </w:tcPr>
          <w:p w14:paraId="4D7F8DC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a okvirnim područjima djelovanja</w:t>
            </w:r>
          </w:p>
        </w:tc>
        <w:tc>
          <w:tcPr>
            <w:tcW w:w="3642" w:type="pct"/>
            <w:gridSpan w:val="3"/>
            <w:vAlign w:val="center"/>
          </w:tcPr>
          <w:p w14:paraId="316F92F8" w14:textId="158B8B4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 ove mjere je unaprjeđenje vodnog zakonodavstva na svim nivoima u Federaciji BiH  kao i  zakonodavstva organizacije uprave u Federaciji BiH u svrhu efikasne aproksimacije EU propisa u vodno zakonodavstvo Federacije BiH.  Prijedlozi i zaključci za  unaprijeđenje zakonodavstva  biće bazirani na prethodno izrađenoj   analizi zakona i  propisa u oblasti voda i propisa organizacije uprave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koja  će identificirati  preklapanja nadležnosti, propuste u definiranju nadležnosti, te propisane mehanizme koordinacije u procesu aproksimacije EU zakonodavstva.</w:t>
            </w:r>
          </w:p>
          <w:p w14:paraId="2065EEF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018E30E9" w14:textId="20D56EF6" w:rsidR="00242590" w:rsidRPr="008D043F" w:rsidRDefault="00242590" w:rsidP="0068355A">
            <w:pPr>
              <w:numPr>
                <w:ilvl w:val="0"/>
                <w:numId w:val="9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prijedloge i zaključke  analize  propisa iz oblasti voda za sve nivoe u </w:t>
            </w:r>
            <w:r w:rsidRPr="008D043F">
              <w:rPr>
                <w:rFonts w:asciiTheme="minorHAnsi" w:hAnsiTheme="minorHAnsi" w:cstheme="minorHAnsi"/>
                <w:sz w:val="18"/>
                <w:szCs w:val="18"/>
                <w:lang w:val="hr-HR"/>
              </w:rPr>
              <w:t>Federacije BiH i propisa organizacije uprave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w:t>
            </w:r>
          </w:p>
          <w:p w14:paraId="46F71BAF" w14:textId="77777777" w:rsidR="00242590" w:rsidRPr="008D043F" w:rsidRDefault="00242590" w:rsidP="0068355A">
            <w:pPr>
              <w:numPr>
                <w:ilvl w:val="0"/>
                <w:numId w:val="96"/>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iti izmjene i dopune propisa  iz oblasti organizacije uprave (Zakon o federalnim ministarstvima i Zakon o kantonalnim ministarstvima)  i zakonodavstva  u oblasti voda, u skladu sa zaključcima analize</w:t>
            </w:r>
          </w:p>
        </w:tc>
      </w:tr>
      <w:tr w:rsidR="00242590" w:rsidRPr="008D043F" w14:paraId="49E2DE11" w14:textId="77777777" w:rsidTr="00076544">
        <w:trPr>
          <w:trHeight w:val="567"/>
        </w:trPr>
        <w:tc>
          <w:tcPr>
            <w:tcW w:w="1358" w:type="pct"/>
            <w:shd w:val="clear" w:color="auto" w:fill="009D73"/>
            <w:vAlign w:val="center"/>
          </w:tcPr>
          <w:p w14:paraId="0F256FE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42" w:type="pct"/>
            <w:gridSpan w:val="3"/>
            <w:vAlign w:val="center"/>
          </w:tcPr>
          <w:p w14:paraId="2A423B1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433D3A30" w14:textId="77777777" w:rsidTr="00076544">
        <w:trPr>
          <w:trHeight w:val="567"/>
        </w:trPr>
        <w:tc>
          <w:tcPr>
            <w:tcW w:w="1358" w:type="pct"/>
            <w:vMerge w:val="restart"/>
            <w:shd w:val="clear" w:color="auto" w:fill="009D73"/>
            <w:vAlign w:val="center"/>
          </w:tcPr>
          <w:p w14:paraId="76311EF5"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Indikatori za praćenje rezultata mjere</w:t>
            </w:r>
          </w:p>
        </w:tc>
        <w:tc>
          <w:tcPr>
            <w:tcW w:w="105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7D8D1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C9AC7BB"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31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ED2DFE"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E0A5A0A"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2D19A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2D07FA85" w14:textId="77777777" w:rsidTr="00076544">
        <w:trPr>
          <w:trHeight w:val="567"/>
        </w:trPr>
        <w:tc>
          <w:tcPr>
            <w:tcW w:w="1358" w:type="pct"/>
            <w:vMerge/>
            <w:shd w:val="clear" w:color="auto" w:fill="009D73"/>
            <w:vAlign w:val="center"/>
          </w:tcPr>
          <w:p w14:paraId="1EEE1137"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50" w:type="pct"/>
            <w:shd w:val="clear" w:color="auto" w:fill="auto"/>
            <w:vAlign w:val="center"/>
          </w:tcPr>
          <w:p w14:paraId="4B175C39" w14:textId="1C46EEAE"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kompletiranosti analize propisa u cilju identifikacije preklapanja nadležnosti, propusta u definiranju nadležnosti, te propisanih mehanizmima koordinacije s aspekta  aproksimacije s EU propisima </w:t>
            </w:r>
          </w:p>
        </w:tc>
        <w:tc>
          <w:tcPr>
            <w:tcW w:w="1316" w:type="pct"/>
            <w:shd w:val="clear" w:color="auto" w:fill="auto"/>
            <w:vAlign w:val="center"/>
          </w:tcPr>
          <w:p w14:paraId="5A39D557"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p>
          <w:p w14:paraId="77BA5440"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da Analize nije započela </w:t>
            </w:r>
          </w:p>
          <w:p w14:paraId="423F1FCC"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p>
          <w:p w14:paraId="0AB3BB64"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Trenutno, prema postojećim propisima, poslovi  transpozicije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 xml:space="preserve">se odvijaju u  okviru najamanje 23 organa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 xml:space="preserve"> najmanje 3 organa na federalnom nivou  i  20 organa na kantonalnom nivou (10 Ministarstava za vode i i 10 Ministarstava za  okoliš)    </w:t>
            </w:r>
          </w:p>
        </w:tc>
        <w:tc>
          <w:tcPr>
            <w:tcW w:w="1276" w:type="pct"/>
            <w:shd w:val="clear" w:color="auto" w:fill="auto"/>
            <w:vAlign w:val="center"/>
          </w:tcPr>
          <w:p w14:paraId="2C289C7C" w14:textId="79416CBB" w:rsidR="00242590" w:rsidRPr="008D043F" w:rsidRDefault="00242590" w:rsidP="0068355A">
            <w:pPr>
              <w:spacing w:before="40" w:after="40" w:line="276" w:lineRule="auto"/>
              <w:rPr>
                <w:rFonts w:asciiTheme="minorHAnsi" w:hAnsiTheme="minorHAnsi" w:cstheme="minorHAnsi"/>
                <w:b/>
                <w:sz w:val="18"/>
                <w:szCs w:val="18"/>
                <w:lang w:val="hr-HR" w:bidi="en-US"/>
              </w:rPr>
            </w:pPr>
            <w:r w:rsidRPr="008D043F">
              <w:rPr>
                <w:rFonts w:asciiTheme="minorHAnsi" w:hAnsiTheme="minorHAnsi" w:cstheme="minorHAnsi"/>
                <w:sz w:val="18"/>
                <w:szCs w:val="18"/>
                <w:lang w:val="hr-HR" w:bidi="en-US"/>
              </w:rPr>
              <w:t>Izvršena analiza i doneseni zaključci i preporuke o potrebnim izmjenama i dopunama zakonodavstva  u oblasti voda i organizacije uprave u F</w:t>
            </w:r>
            <w:r w:rsidR="00617C95" w:rsidRPr="008D043F">
              <w:rPr>
                <w:rFonts w:asciiTheme="minorHAnsi" w:hAnsiTheme="minorHAnsi" w:cstheme="minorHAnsi"/>
                <w:sz w:val="18"/>
                <w:szCs w:val="18"/>
                <w:lang w:val="hr-HR" w:bidi="en-US"/>
              </w:rPr>
              <w:t xml:space="preserve">ederaciji </w:t>
            </w:r>
            <w:r w:rsidRPr="008D043F">
              <w:rPr>
                <w:rFonts w:asciiTheme="minorHAnsi" w:hAnsiTheme="minorHAnsi" w:cstheme="minorHAnsi"/>
                <w:sz w:val="18"/>
                <w:szCs w:val="18"/>
                <w:lang w:val="hr-HR" w:bidi="en-US"/>
              </w:rPr>
              <w:t>B</w:t>
            </w:r>
            <w:r w:rsidR="00EF0A00"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 (2024)</w:t>
            </w:r>
          </w:p>
        </w:tc>
      </w:tr>
      <w:tr w:rsidR="00242590" w:rsidRPr="008D043F" w14:paraId="3E54A593" w14:textId="77777777" w:rsidTr="00076544">
        <w:trPr>
          <w:trHeight w:val="567"/>
        </w:trPr>
        <w:tc>
          <w:tcPr>
            <w:tcW w:w="1358" w:type="pct"/>
            <w:vMerge/>
            <w:shd w:val="clear" w:color="auto" w:fill="009D73"/>
            <w:vAlign w:val="center"/>
          </w:tcPr>
          <w:p w14:paraId="26228002"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50" w:type="pct"/>
            <w:shd w:val="clear" w:color="auto" w:fill="FFFFFF" w:themeFill="background1"/>
            <w:vAlign w:val="center"/>
          </w:tcPr>
          <w:p w14:paraId="14958F57"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procesa usvajanja izmjenjenih I dopunjenih zakona </w:t>
            </w:r>
          </w:p>
        </w:tc>
        <w:tc>
          <w:tcPr>
            <w:tcW w:w="1316" w:type="pct"/>
            <w:shd w:val="clear" w:color="auto" w:fill="FFFFFF" w:themeFill="background1"/>
            <w:vAlign w:val="center"/>
          </w:tcPr>
          <w:p w14:paraId="48A8C27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mjena i dopuna zakonodavstva nije počela     </w:t>
            </w:r>
          </w:p>
        </w:tc>
        <w:tc>
          <w:tcPr>
            <w:tcW w:w="1276" w:type="pct"/>
            <w:shd w:val="clear" w:color="auto" w:fill="FFFFFF" w:themeFill="background1"/>
            <w:vAlign w:val="center"/>
          </w:tcPr>
          <w:p w14:paraId="0D38279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e izmjene i dopune propisa  iz oblasti voda i  organizacije uprave (Zakon o federalnim ministarstvima i Zakon o kantonalnim ministarstvima),  u skladu sa zaključcima analize (2025)</w:t>
            </w:r>
          </w:p>
        </w:tc>
      </w:tr>
      <w:tr w:rsidR="00242590" w:rsidRPr="008D043F" w14:paraId="4FFA6C86" w14:textId="77777777" w:rsidTr="00076544">
        <w:trPr>
          <w:trHeight w:val="567"/>
        </w:trPr>
        <w:tc>
          <w:tcPr>
            <w:tcW w:w="1358" w:type="pct"/>
            <w:shd w:val="clear" w:color="auto" w:fill="009D73"/>
            <w:vAlign w:val="center"/>
          </w:tcPr>
          <w:p w14:paraId="5060D5B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42" w:type="pct"/>
            <w:gridSpan w:val="3"/>
            <w:vAlign w:val="center"/>
          </w:tcPr>
          <w:p w14:paraId="2DF2A03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jeđenje upravljanja vodama kroz usklađivanje nacionalnog zakonodavstva s pravnom stečevinom EU</w:t>
            </w:r>
          </w:p>
        </w:tc>
      </w:tr>
      <w:tr w:rsidR="00242590" w:rsidRPr="008D043F" w14:paraId="700A7767" w14:textId="77777777" w:rsidTr="00076544">
        <w:trPr>
          <w:trHeight w:val="567"/>
        </w:trPr>
        <w:tc>
          <w:tcPr>
            <w:tcW w:w="1358" w:type="pct"/>
            <w:shd w:val="clear" w:color="auto" w:fill="009D73"/>
            <w:vAlign w:val="center"/>
          </w:tcPr>
          <w:p w14:paraId="5522302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a izvorima finansiranja</w:t>
            </w:r>
          </w:p>
        </w:tc>
        <w:tc>
          <w:tcPr>
            <w:tcW w:w="3642" w:type="pct"/>
            <w:gridSpan w:val="3"/>
            <w:vAlign w:val="center"/>
          </w:tcPr>
          <w:p w14:paraId="1B9D984B"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48 837 KM</w:t>
            </w:r>
          </w:p>
          <w:p w14:paraId="07E8261A" w14:textId="77777777" w:rsidR="00242590" w:rsidRPr="008D043F" w:rsidRDefault="00242590"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 budžetska sredstva</w:t>
            </w:r>
          </w:p>
        </w:tc>
      </w:tr>
      <w:tr w:rsidR="00242590" w:rsidRPr="008D043F" w14:paraId="60E84A8F" w14:textId="77777777" w:rsidTr="00076544">
        <w:trPr>
          <w:trHeight w:val="567"/>
        </w:trPr>
        <w:tc>
          <w:tcPr>
            <w:tcW w:w="1358" w:type="pct"/>
            <w:shd w:val="clear" w:color="auto" w:fill="009D73"/>
            <w:vAlign w:val="center"/>
          </w:tcPr>
          <w:p w14:paraId="5C93A0F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42" w:type="pct"/>
            <w:gridSpan w:val="3"/>
            <w:shd w:val="clear" w:color="auto" w:fill="FFFFFF" w:themeFill="background1"/>
            <w:vAlign w:val="center"/>
          </w:tcPr>
          <w:p w14:paraId="26929845" w14:textId="3747D993"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w:t>
            </w:r>
            <w:r w:rsidR="0084544D" w:rsidRPr="008D043F">
              <w:rPr>
                <w:rFonts w:asciiTheme="minorHAnsi" w:hAnsiTheme="minorHAnsi" w:cstheme="minorHAnsi"/>
                <w:sz w:val="18"/>
                <w:szCs w:val="18"/>
                <w:lang w:val="hr-HR" w:bidi="en-US"/>
              </w:rPr>
              <w:t>2</w:t>
            </w:r>
            <w:r w:rsidRPr="008D043F">
              <w:rPr>
                <w:rFonts w:asciiTheme="minorHAnsi" w:hAnsiTheme="minorHAnsi" w:cstheme="minorHAnsi"/>
                <w:sz w:val="18"/>
                <w:szCs w:val="18"/>
                <w:lang w:val="hr-HR" w:bidi="en-US"/>
              </w:rPr>
              <w:t>4.–20</w:t>
            </w:r>
            <w:r w:rsidR="0084544D" w:rsidRPr="008D043F">
              <w:rPr>
                <w:rFonts w:asciiTheme="minorHAnsi" w:hAnsiTheme="minorHAnsi" w:cstheme="minorHAnsi"/>
                <w:sz w:val="18"/>
                <w:szCs w:val="18"/>
                <w:lang w:val="hr-HR" w:bidi="en-US"/>
              </w:rPr>
              <w:t>2</w:t>
            </w:r>
            <w:r w:rsidRPr="008D043F">
              <w:rPr>
                <w:rFonts w:asciiTheme="minorHAnsi" w:hAnsiTheme="minorHAnsi" w:cstheme="minorHAnsi"/>
                <w:sz w:val="18"/>
                <w:szCs w:val="18"/>
                <w:lang w:val="hr-HR" w:bidi="en-US"/>
              </w:rPr>
              <w:t>5.</w:t>
            </w:r>
          </w:p>
        </w:tc>
      </w:tr>
      <w:tr w:rsidR="00242590" w:rsidRPr="008D043F" w14:paraId="6C29A602" w14:textId="77777777" w:rsidTr="00076544">
        <w:trPr>
          <w:trHeight w:val="567"/>
        </w:trPr>
        <w:tc>
          <w:tcPr>
            <w:tcW w:w="1358" w:type="pct"/>
            <w:shd w:val="clear" w:color="auto" w:fill="009D73"/>
            <w:vAlign w:val="center"/>
          </w:tcPr>
          <w:p w14:paraId="4A81325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42" w:type="pct"/>
            <w:gridSpan w:val="3"/>
            <w:shd w:val="clear" w:color="auto" w:fill="FFFFFF" w:themeFill="background1"/>
            <w:vAlign w:val="center"/>
          </w:tcPr>
          <w:p w14:paraId="5974AD4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tc>
      </w:tr>
      <w:tr w:rsidR="00242590" w:rsidRPr="008D043F" w14:paraId="207B8817" w14:textId="77777777" w:rsidTr="00076544">
        <w:trPr>
          <w:trHeight w:val="567"/>
        </w:trPr>
        <w:tc>
          <w:tcPr>
            <w:tcW w:w="1358" w:type="pct"/>
            <w:shd w:val="clear" w:color="auto" w:fill="009D73"/>
            <w:vAlign w:val="center"/>
          </w:tcPr>
          <w:p w14:paraId="14D293A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42" w:type="pct"/>
            <w:gridSpan w:val="3"/>
            <w:shd w:val="clear" w:color="auto" w:fill="FFFFFF" w:themeFill="background1"/>
            <w:vAlign w:val="center"/>
          </w:tcPr>
          <w:p w14:paraId="6D779AD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JM; AVPS; KMV </w:t>
            </w:r>
          </w:p>
        </w:tc>
      </w:tr>
      <w:tr w:rsidR="00242590" w:rsidRPr="008D043F" w14:paraId="6C73E0B9" w14:textId="77777777" w:rsidTr="00076544">
        <w:trPr>
          <w:trHeight w:val="567"/>
        </w:trPr>
        <w:tc>
          <w:tcPr>
            <w:tcW w:w="1358" w:type="pct"/>
            <w:shd w:val="clear" w:color="auto" w:fill="009D73"/>
            <w:vAlign w:val="center"/>
          </w:tcPr>
          <w:p w14:paraId="3E20A28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p w14:paraId="0507525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3642" w:type="pct"/>
            <w:gridSpan w:val="3"/>
            <w:shd w:val="clear" w:color="auto" w:fill="FFFFFF" w:themeFill="background1"/>
            <w:vAlign w:val="center"/>
          </w:tcPr>
          <w:p w14:paraId="04EF53F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posleni u institucijama za vode</w:t>
            </w:r>
          </w:p>
        </w:tc>
      </w:tr>
    </w:tbl>
    <w:p w14:paraId="3480FE70"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1"/>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20"/>
        <w:gridCol w:w="3422"/>
        <w:gridCol w:w="3215"/>
        <w:gridCol w:w="3617"/>
      </w:tblGrid>
      <w:tr w:rsidR="00242590" w:rsidRPr="008D043F" w14:paraId="610D638B" w14:textId="77777777" w:rsidTr="00076544">
        <w:trPr>
          <w:trHeight w:val="567"/>
        </w:trPr>
        <w:tc>
          <w:tcPr>
            <w:tcW w:w="1383" w:type="pct"/>
            <w:shd w:val="clear" w:color="auto" w:fill="009D73"/>
            <w:vAlign w:val="center"/>
          </w:tcPr>
          <w:p w14:paraId="53ADD17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4E48FC8C"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43D8DECD" w14:textId="77777777" w:rsidTr="00076544">
        <w:trPr>
          <w:trHeight w:val="567"/>
        </w:trPr>
        <w:tc>
          <w:tcPr>
            <w:tcW w:w="1383" w:type="pct"/>
            <w:shd w:val="clear" w:color="auto" w:fill="009D73"/>
            <w:vAlign w:val="center"/>
          </w:tcPr>
          <w:p w14:paraId="59B0BFC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Prioritet</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CBA5842" w14:textId="048B8C50" w:rsidR="00242590" w:rsidRPr="008D043F" w:rsidRDefault="008D7647"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5. Dostizanje funkcionalanog pravnog i institucionalnog okvira u svrhu prilagođavanja pravnim aktima EU iz oblasti voda  i njihovog provođenja</w:t>
            </w:r>
          </w:p>
        </w:tc>
      </w:tr>
      <w:tr w:rsidR="00242590" w:rsidRPr="008D043F" w14:paraId="07534388" w14:textId="77777777" w:rsidTr="00076544">
        <w:trPr>
          <w:trHeight w:val="567"/>
        </w:trPr>
        <w:tc>
          <w:tcPr>
            <w:tcW w:w="1383" w:type="pct"/>
            <w:shd w:val="clear" w:color="auto" w:fill="009D73"/>
            <w:vAlign w:val="center"/>
          </w:tcPr>
          <w:p w14:paraId="71E83E0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759F9CE7" w14:textId="4BA4FF09" w:rsidR="00242590" w:rsidRPr="008D043F" w:rsidRDefault="0084544D"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5.3. Unaprjeđenje postojeće institucionalne strukture jačanjem kapaciteta u institucijama Federacije BiH nadležnim za vode, sa posebnim fokusom na dugoročnu i održivu provedbu EU vodnog zakonodavstva</w:t>
            </w:r>
          </w:p>
        </w:tc>
      </w:tr>
      <w:tr w:rsidR="00242590" w:rsidRPr="008D043F" w14:paraId="282F89C7" w14:textId="77777777" w:rsidTr="004E75D1">
        <w:trPr>
          <w:trHeight w:val="274"/>
        </w:trPr>
        <w:tc>
          <w:tcPr>
            <w:tcW w:w="1383" w:type="pct"/>
            <w:shd w:val="clear" w:color="auto" w:fill="009D73"/>
            <w:vAlign w:val="center"/>
          </w:tcPr>
          <w:p w14:paraId="2052646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a okvirnim područjima djelovanja</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13E21BB6" w14:textId="46D3AF72" w:rsidR="00242590" w:rsidRPr="008D043F" w:rsidRDefault="004722F7" w:rsidP="0068355A">
            <w:pPr>
              <w:spacing w:before="40" w:after="40" w:line="276" w:lineRule="auto"/>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Cilj ove mjere je unaprijediti postojeću</w:t>
            </w:r>
            <w:r w:rsidR="00617C95"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institucionalnu strukturu</w:t>
            </w:r>
            <w:r w:rsidR="00617C95" w:rsidRPr="008D043F">
              <w:rPr>
                <w:rFonts w:asciiTheme="minorHAnsi" w:eastAsiaTheme="minorHAnsi" w:hAnsiTheme="minorHAnsi" w:cstheme="minorHAnsi"/>
                <w:sz w:val="18"/>
                <w:szCs w:val="18"/>
                <w:lang w:val="hr-HR" w:eastAsia="en-US"/>
              </w:rPr>
              <w:t xml:space="preserve"> u Federaciji BiH</w:t>
            </w:r>
            <w:r w:rsidRPr="008D043F">
              <w:rPr>
                <w:rFonts w:asciiTheme="minorHAnsi" w:eastAsiaTheme="minorHAnsi" w:hAnsiTheme="minorHAnsi" w:cstheme="minorHAnsi"/>
                <w:sz w:val="18"/>
                <w:szCs w:val="18"/>
                <w:lang w:val="hr-HR" w:eastAsia="en-US"/>
              </w:rPr>
              <w:t xml:space="preserve"> u institucijama nadležnim za upravljanje vodama,</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provođenjem detaljne analize institucionalnih kapaciteta  za   provedbu EU vodnog  zakonodavstva i međunarodnih konvencija za vode, dosljednu primjenu zakona i efektivnu realizaciju strategija i planova. Rezultati i preporuke analize će biti osnova za  definiranje  i provođenje  jačanja  kapaciteta ljudskih resursa, razvoj strateškog pristupa novom zapošljavanju i mjera za zadržavanje stručnih osoba</w:t>
            </w:r>
          </w:p>
          <w:p w14:paraId="644DBE4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kvirna područja djelovanja:</w:t>
            </w:r>
          </w:p>
          <w:p w14:paraId="158892BE" w14:textId="77777777" w:rsidR="00242590" w:rsidRPr="008D043F" w:rsidRDefault="00242590" w:rsidP="0068355A">
            <w:pPr>
              <w:numPr>
                <w:ilvl w:val="0"/>
                <w:numId w:val="260"/>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raditi detaljnu studijsku analizu / procjenu institucionalnih kapaciteta nadležnih institucija za vode u Federaciji BiH  sa odgovarajućim preporukama za unaprjeđenje kapaciteta.</w:t>
            </w:r>
          </w:p>
          <w:p w14:paraId="33722F4F" w14:textId="77777777" w:rsidR="00242590" w:rsidRPr="008D043F" w:rsidRDefault="00242590" w:rsidP="0068355A">
            <w:pPr>
              <w:numPr>
                <w:ilvl w:val="0"/>
                <w:numId w:val="261"/>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zvoj mjera na bazi  analize institucionalnih kapaciteta za:</w:t>
            </w:r>
          </w:p>
          <w:p w14:paraId="3E8DAA96" w14:textId="77777777" w:rsidR="00242590" w:rsidRPr="008D043F" w:rsidRDefault="00242590" w:rsidP="0068355A">
            <w:pPr>
              <w:numPr>
                <w:ilvl w:val="0"/>
                <w:numId w:val="262"/>
              </w:num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ačanje ljudskih resursa u institucijama sektora voda </w:t>
            </w:r>
          </w:p>
          <w:p w14:paraId="5BD621DE" w14:textId="77777777" w:rsidR="00242590" w:rsidRPr="008D043F" w:rsidRDefault="00242590" w:rsidP="0068355A">
            <w:pPr>
              <w:numPr>
                <w:ilvl w:val="0"/>
                <w:numId w:val="262"/>
              </w:num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rateško zapošljavanje</w:t>
            </w:r>
          </w:p>
          <w:p w14:paraId="40DE38A3" w14:textId="77777777" w:rsidR="00242590" w:rsidRPr="008D043F" w:rsidRDefault="00242590" w:rsidP="0068355A">
            <w:pPr>
              <w:numPr>
                <w:ilvl w:val="0"/>
                <w:numId w:val="262"/>
              </w:num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državanje stručnih osoba u institucijama</w:t>
            </w:r>
          </w:p>
        </w:tc>
      </w:tr>
      <w:tr w:rsidR="00242590" w:rsidRPr="008D043F" w14:paraId="6B3F4D49" w14:textId="77777777" w:rsidTr="00076544">
        <w:trPr>
          <w:trHeight w:val="567"/>
        </w:trPr>
        <w:tc>
          <w:tcPr>
            <w:tcW w:w="1383" w:type="pct"/>
            <w:shd w:val="clear" w:color="auto" w:fill="009D73"/>
            <w:vAlign w:val="center"/>
          </w:tcPr>
          <w:p w14:paraId="42C5527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17" w:type="pct"/>
            <w:gridSpan w:val="3"/>
            <w:vAlign w:val="center"/>
          </w:tcPr>
          <w:p w14:paraId="26FA4BE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50862E1C" w14:textId="77777777" w:rsidTr="00076544">
        <w:trPr>
          <w:trHeight w:val="567"/>
        </w:trPr>
        <w:tc>
          <w:tcPr>
            <w:tcW w:w="1383" w:type="pct"/>
            <w:shd w:val="clear" w:color="auto" w:fill="009D73"/>
            <w:vAlign w:val="center"/>
          </w:tcPr>
          <w:p w14:paraId="7684DE54"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20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52439C"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8F8A4B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1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D2FF27"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A9367BD"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FF9F1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0F90A359" w14:textId="77777777" w:rsidTr="00FA5437">
        <w:trPr>
          <w:trHeight w:val="274"/>
        </w:trPr>
        <w:tc>
          <w:tcPr>
            <w:tcW w:w="1383" w:type="pct"/>
            <w:vMerge w:val="restart"/>
            <w:shd w:val="clear" w:color="auto" w:fill="009D73"/>
            <w:vAlign w:val="center"/>
          </w:tcPr>
          <w:p w14:paraId="46A3C75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22D595"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eastAsia="x-none"/>
              </w:rPr>
              <w:t xml:space="preserve">Stepen izrađenosti analize / procjene kapaciteta   nadležnih institucija za vode u Federaciji BiH  sa odgovarajućim preporukama za unaprijeđenje kapaciteta  </w:t>
            </w:r>
          </w:p>
        </w:tc>
        <w:tc>
          <w:tcPr>
            <w:tcW w:w="113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687678"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započeta analiza /  procjena</w:t>
            </w:r>
          </w:p>
        </w:tc>
        <w:tc>
          <w:tcPr>
            <w:tcW w:w="127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D959C0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a sveobuhvatna analiza /procjena institucionalnih kapaciteta (2024.)</w:t>
            </w:r>
          </w:p>
        </w:tc>
      </w:tr>
      <w:tr w:rsidR="00242590" w:rsidRPr="008D043F" w14:paraId="7ED0377E" w14:textId="77777777" w:rsidTr="00076544">
        <w:trPr>
          <w:trHeight w:val="567"/>
        </w:trPr>
        <w:tc>
          <w:tcPr>
            <w:tcW w:w="1383" w:type="pct"/>
            <w:vMerge/>
            <w:shd w:val="clear" w:color="auto" w:fill="009D73"/>
            <w:vAlign w:val="center"/>
          </w:tcPr>
          <w:p w14:paraId="3AD7542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C3B581" w14:textId="77777777" w:rsidR="00242590" w:rsidRPr="008D043F" w:rsidRDefault="00242590" w:rsidP="0068355A">
            <w:pPr>
              <w:spacing w:line="276" w:lineRule="auto"/>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Broj provedenih   mjera za unaprijeđenje kapaciteta u institucijama sektora voda u oblastima:</w:t>
            </w:r>
          </w:p>
          <w:p w14:paraId="7C16FA30" w14:textId="77777777" w:rsidR="00242590" w:rsidRPr="008D043F" w:rsidRDefault="00242590" w:rsidP="0068355A">
            <w:pPr>
              <w:numPr>
                <w:ilvl w:val="0"/>
                <w:numId w:val="262"/>
              </w:numPr>
              <w:spacing w:line="276" w:lineRule="auto"/>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 xml:space="preserve"> jačanja kapaciteta ljudskih resursa u institucijama sektora voda </w:t>
            </w:r>
          </w:p>
          <w:p w14:paraId="1EAC681D" w14:textId="77777777" w:rsidR="0084544D" w:rsidRPr="008D043F" w:rsidRDefault="00242590" w:rsidP="0068355A">
            <w:pPr>
              <w:numPr>
                <w:ilvl w:val="0"/>
                <w:numId w:val="262"/>
              </w:numPr>
              <w:spacing w:before="40" w:after="40" w:line="276" w:lineRule="auto"/>
              <w:contextualSpacing/>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strateškog  pristupa zapošljavanju</w:t>
            </w:r>
          </w:p>
          <w:p w14:paraId="5C9F6DD7" w14:textId="1790878A" w:rsidR="00242590" w:rsidRPr="008D043F" w:rsidRDefault="00242590" w:rsidP="0068355A">
            <w:pPr>
              <w:numPr>
                <w:ilvl w:val="0"/>
                <w:numId w:val="262"/>
              </w:numPr>
              <w:spacing w:before="40" w:after="40" w:line="276" w:lineRule="auto"/>
              <w:contextualSpacing/>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zadržavanja stručnih osoba u institucijama</w:t>
            </w:r>
          </w:p>
        </w:tc>
        <w:tc>
          <w:tcPr>
            <w:tcW w:w="113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45B04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započeta analiza /  procjena, mjere nisu definirane niti provedene </w:t>
            </w:r>
          </w:p>
        </w:tc>
        <w:tc>
          <w:tcPr>
            <w:tcW w:w="127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87EE67"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efinirane i provedene sve mjere  za:</w:t>
            </w:r>
          </w:p>
          <w:p w14:paraId="58D1CD31" w14:textId="70185E13" w:rsidR="00242590" w:rsidRPr="008D043F" w:rsidRDefault="00242590" w:rsidP="0068355A">
            <w:pPr>
              <w:numPr>
                <w:ilvl w:val="0"/>
                <w:numId w:val="268"/>
              </w:numPr>
              <w:spacing w:before="40" w:after="40" w:line="276" w:lineRule="auto"/>
              <w:contextualSpacing/>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 xml:space="preserve">Jačanja kapaciteta ljudskih resursa u institucijama sektora voda  za   provedbu EU vodnog  zakonodavstva i međunarodnih konvencija za vode, dosljednu primjenu zakona i efektivnu realizaciju strategija i planova </w:t>
            </w:r>
          </w:p>
          <w:p w14:paraId="03B9C0AC" w14:textId="77777777" w:rsidR="004722F7" w:rsidRPr="008D043F" w:rsidRDefault="00242590" w:rsidP="0068355A">
            <w:pPr>
              <w:numPr>
                <w:ilvl w:val="0"/>
                <w:numId w:val="268"/>
              </w:numPr>
              <w:spacing w:before="40" w:after="40" w:line="276" w:lineRule="auto"/>
              <w:contextualSpacing/>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 xml:space="preserve">Strateško zapošljavanje u </w:t>
            </w:r>
            <w:r w:rsidRPr="008D043F">
              <w:rPr>
                <w:rFonts w:asciiTheme="minorHAnsi" w:eastAsia="Calibri" w:hAnsiTheme="minorHAnsi" w:cstheme="minorHAnsi"/>
                <w:sz w:val="18"/>
                <w:szCs w:val="18"/>
                <w:lang w:val="hr-HR" w:eastAsia="x-none"/>
              </w:rPr>
              <w:lastRenderedPageBreak/>
              <w:t>institucijama</w:t>
            </w:r>
          </w:p>
          <w:p w14:paraId="0821413B" w14:textId="77777777" w:rsidR="00242590" w:rsidRPr="008D043F" w:rsidRDefault="004722F7" w:rsidP="0068355A">
            <w:pPr>
              <w:numPr>
                <w:ilvl w:val="0"/>
                <w:numId w:val="268"/>
              </w:numPr>
              <w:spacing w:before="40" w:after="40" w:line="276" w:lineRule="auto"/>
              <w:contextualSpacing/>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Z</w:t>
            </w:r>
            <w:r w:rsidR="00242590" w:rsidRPr="008D043F">
              <w:rPr>
                <w:rFonts w:asciiTheme="minorHAnsi" w:eastAsia="Calibri" w:hAnsiTheme="minorHAnsi" w:cstheme="minorHAnsi"/>
                <w:sz w:val="18"/>
                <w:szCs w:val="18"/>
                <w:lang w:val="hr-HR" w:eastAsia="x-none"/>
              </w:rPr>
              <w:t>adržavanje stručnih osoba u institucijama (2026)</w:t>
            </w:r>
          </w:p>
        </w:tc>
      </w:tr>
      <w:tr w:rsidR="00242590" w:rsidRPr="008D043F" w14:paraId="712F7374" w14:textId="77777777" w:rsidTr="00076544">
        <w:trPr>
          <w:trHeight w:val="567"/>
        </w:trPr>
        <w:tc>
          <w:tcPr>
            <w:tcW w:w="1383" w:type="pct"/>
            <w:shd w:val="clear" w:color="auto" w:fill="009D73"/>
            <w:vAlign w:val="center"/>
          </w:tcPr>
          <w:p w14:paraId="14EDCC6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E7DF511" w14:textId="074DB45A" w:rsidR="00283AB2" w:rsidRPr="008D043F" w:rsidRDefault="0045337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242590" w:rsidRPr="008D043F" w14:paraId="0ED13CA5" w14:textId="77777777" w:rsidTr="00076544">
        <w:trPr>
          <w:trHeight w:val="567"/>
        </w:trPr>
        <w:tc>
          <w:tcPr>
            <w:tcW w:w="1383" w:type="pct"/>
            <w:shd w:val="clear" w:color="auto" w:fill="009D73"/>
            <w:vAlign w:val="center"/>
          </w:tcPr>
          <w:p w14:paraId="446D17A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 izvorima finansiranja</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0BD690A1" w14:textId="4273129A" w:rsidR="00C1731A" w:rsidRPr="008D043F" w:rsidRDefault="00C1731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nos: </w:t>
            </w:r>
            <w:r w:rsidR="008B28A4" w:rsidRPr="008D043F">
              <w:rPr>
                <w:rFonts w:asciiTheme="minorHAnsi" w:hAnsiTheme="minorHAnsi" w:cstheme="minorHAnsi"/>
                <w:sz w:val="18"/>
                <w:szCs w:val="18"/>
                <w:lang w:val="hr-HR" w:bidi="en-US"/>
              </w:rPr>
              <w:t>250</w:t>
            </w:r>
            <w:r w:rsidR="00453373" w:rsidRPr="008D043F">
              <w:rPr>
                <w:rFonts w:asciiTheme="minorHAnsi" w:hAnsiTheme="minorHAnsi" w:cstheme="minorHAnsi"/>
                <w:sz w:val="18"/>
                <w:szCs w:val="18"/>
                <w:lang w:val="hr-HR" w:bidi="en-US"/>
              </w:rPr>
              <w:t xml:space="preserve"> 000</w:t>
            </w:r>
            <w:r w:rsidRPr="008D043F">
              <w:rPr>
                <w:rFonts w:asciiTheme="minorHAnsi" w:hAnsiTheme="minorHAnsi" w:cstheme="minorHAnsi"/>
                <w:sz w:val="18"/>
                <w:szCs w:val="18"/>
                <w:lang w:val="hr-HR" w:bidi="en-US"/>
              </w:rPr>
              <w:t xml:space="preserve"> KM</w:t>
            </w:r>
          </w:p>
          <w:p w14:paraId="2831853D" w14:textId="417724B7" w:rsidR="00242590" w:rsidRPr="008D043F" w:rsidRDefault="00C1731A"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sz w:val="18"/>
                <w:szCs w:val="18"/>
                <w:lang w:val="hr-HR" w:bidi="en-US"/>
              </w:rPr>
              <w:t xml:space="preserve">Izvor: 100%  </w:t>
            </w:r>
            <w:r w:rsidRPr="008D043F">
              <w:rPr>
                <w:rFonts w:asciiTheme="minorHAnsi" w:hAnsiTheme="minorHAnsi" w:cstheme="minorHAnsi"/>
                <w:color w:val="000000" w:themeColor="text1"/>
                <w:sz w:val="18"/>
                <w:szCs w:val="18"/>
                <w:lang w:val="hr-HR"/>
              </w:rPr>
              <w:t>budžetska sredstva</w:t>
            </w:r>
          </w:p>
        </w:tc>
      </w:tr>
      <w:tr w:rsidR="00242590" w:rsidRPr="008D043F" w14:paraId="1AF304ED" w14:textId="77777777" w:rsidTr="00076544">
        <w:trPr>
          <w:trHeight w:val="567"/>
        </w:trPr>
        <w:tc>
          <w:tcPr>
            <w:tcW w:w="1383" w:type="pct"/>
            <w:shd w:val="clear" w:color="auto" w:fill="009D73"/>
            <w:vAlign w:val="center"/>
          </w:tcPr>
          <w:p w14:paraId="0C10445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71B3CA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4–2026.</w:t>
            </w:r>
          </w:p>
        </w:tc>
      </w:tr>
      <w:tr w:rsidR="00242590" w:rsidRPr="008D043F" w14:paraId="6E97D97A" w14:textId="77777777" w:rsidTr="00076544">
        <w:trPr>
          <w:trHeight w:val="567"/>
        </w:trPr>
        <w:tc>
          <w:tcPr>
            <w:tcW w:w="1383" w:type="pct"/>
            <w:shd w:val="clear" w:color="auto" w:fill="009D73"/>
            <w:vAlign w:val="center"/>
          </w:tcPr>
          <w:p w14:paraId="7810B04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33480FE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tc>
      </w:tr>
      <w:tr w:rsidR="00242590" w:rsidRPr="008D043F" w14:paraId="082B8768" w14:textId="77777777" w:rsidTr="00076544">
        <w:trPr>
          <w:trHeight w:val="567"/>
        </w:trPr>
        <w:tc>
          <w:tcPr>
            <w:tcW w:w="1383" w:type="pct"/>
            <w:shd w:val="clear" w:color="auto" w:fill="009D73"/>
            <w:vAlign w:val="center"/>
          </w:tcPr>
          <w:p w14:paraId="527F0A1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6EB3F0D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MPVŠ, AVPs, AVPJM, FHMZ, KMV (kantonalna ministrstva nadležna za vode);  JLS; </w:t>
            </w:r>
          </w:p>
        </w:tc>
      </w:tr>
      <w:tr w:rsidR="00242590" w:rsidRPr="008D043F" w14:paraId="4AE3D512" w14:textId="77777777" w:rsidTr="00076544">
        <w:trPr>
          <w:trHeight w:val="567"/>
        </w:trPr>
        <w:tc>
          <w:tcPr>
            <w:tcW w:w="1383" w:type="pct"/>
            <w:shd w:val="clear" w:color="auto" w:fill="009D73"/>
            <w:vAlign w:val="center"/>
          </w:tcPr>
          <w:p w14:paraId="08F65AD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082E44" w14:textId="646748BD"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posleni u institucijama koje imaju nadležnost za upravljanje vodama na svim nivoima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w:t>
            </w:r>
          </w:p>
        </w:tc>
      </w:tr>
    </w:tbl>
    <w:p w14:paraId="217202CF" w14:textId="77777777" w:rsidR="00242590" w:rsidRPr="008D043F" w:rsidRDefault="00242590" w:rsidP="0068355A">
      <w:pPr>
        <w:spacing w:line="276" w:lineRule="auto"/>
        <w:rPr>
          <w:rFonts w:asciiTheme="minorHAnsi" w:hAnsiTheme="minorHAnsi" w:cstheme="minorHAnsi"/>
          <w:sz w:val="18"/>
          <w:szCs w:val="18"/>
          <w:lang w:val="hr-HR"/>
        </w:rPr>
      </w:pPr>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915"/>
        <w:gridCol w:w="2968"/>
        <w:gridCol w:w="3643"/>
        <w:gridCol w:w="3648"/>
      </w:tblGrid>
      <w:tr w:rsidR="00242590" w:rsidRPr="008D043F" w14:paraId="610F407C"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E28EE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791D7C3"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2165B2E5"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29BD6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5954B30C" w14:textId="0E1159BE"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5. </w:t>
            </w:r>
            <w:r w:rsidR="0084544D" w:rsidRPr="008D043F">
              <w:rPr>
                <w:rFonts w:asciiTheme="minorHAnsi" w:hAnsiTheme="minorHAnsi" w:cstheme="minorHAnsi"/>
                <w:b/>
                <w:sz w:val="18"/>
                <w:szCs w:val="18"/>
                <w:lang w:val="hr-HR"/>
              </w:rPr>
              <w:t>Dostizanje funkcionalanog pravnog i institucionalnog okvira u svrhu prilagođavanja  pravnim aktima EU iz oblasti voda  i njihovog provođenja</w:t>
            </w:r>
          </w:p>
        </w:tc>
      </w:tr>
      <w:tr w:rsidR="00242590" w:rsidRPr="008D043F" w14:paraId="0C2A4503"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8CC55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147CA09C"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5.4. Realizacija  zacrtanih  aktivnosti  iz  izrađenih i usvojenih APID dokumenata   vezanih  za EU Direktive o vodama</w:t>
            </w:r>
          </w:p>
        </w:tc>
      </w:tr>
      <w:tr w:rsidR="00242590" w:rsidRPr="008D043F" w14:paraId="01452A3A"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A62A6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Opis mjere s okvirnim područjima djelovanja </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1DB49E1D" w14:textId="3A4115EB" w:rsidR="00242590" w:rsidRPr="008D043F" w:rsidRDefault="00242590" w:rsidP="0068355A">
            <w:pPr>
              <w:spacing w:before="40" w:after="40"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Cilj mjere je intenzivirati i ubrzati  implementaciju i  provedbu EU direktiva o vodama  kroz izrađene, usvojene i implementirane Akc</w:t>
            </w:r>
            <w:r w:rsidR="003C6F11" w:rsidRPr="008D043F">
              <w:rPr>
                <w:rFonts w:asciiTheme="minorHAnsi" w:hAnsiTheme="minorHAnsi" w:cstheme="minorHAnsi"/>
                <w:bCs/>
                <w:sz w:val="18"/>
                <w:szCs w:val="18"/>
                <w:lang w:val="hr-HR"/>
              </w:rPr>
              <w:t>ione</w:t>
            </w:r>
            <w:r w:rsidRPr="008D043F">
              <w:rPr>
                <w:rFonts w:asciiTheme="minorHAnsi" w:hAnsiTheme="minorHAnsi" w:cstheme="minorHAnsi"/>
                <w:bCs/>
                <w:sz w:val="18"/>
                <w:szCs w:val="18"/>
                <w:lang w:val="hr-HR"/>
              </w:rPr>
              <w:t xml:space="preserve"> Planove provođenja Direktiva (APID) na osnovu usvojenih  Planove provođenja Direktive (DSIP)</w:t>
            </w:r>
          </w:p>
          <w:p w14:paraId="35226DF7" w14:textId="77777777" w:rsidR="00242590" w:rsidRPr="008D043F" w:rsidRDefault="00242590" w:rsidP="0068355A">
            <w:pPr>
              <w:spacing w:before="40" w:after="40"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Okvirna područja djelovanja su:  </w:t>
            </w:r>
          </w:p>
          <w:p w14:paraId="04E175C0" w14:textId="6DF2A000" w:rsidR="00242590" w:rsidRPr="008D043F" w:rsidRDefault="00242590" w:rsidP="0068355A">
            <w:pPr>
              <w:numPr>
                <w:ilvl w:val="0"/>
                <w:numId w:val="269"/>
              </w:num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Izraditi i usvojiti 3 APID-a za EU direktive iz oblasti voda; </w:t>
            </w:r>
          </w:p>
          <w:p w14:paraId="586EF222" w14:textId="0FF112B8" w:rsidR="00242590" w:rsidRPr="008D043F" w:rsidRDefault="00242590" w:rsidP="0068355A">
            <w:pPr>
              <w:numPr>
                <w:ilvl w:val="0"/>
                <w:numId w:val="269"/>
              </w:num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Izraditi i usvojiti 5 APID-a za EU direktive iz oblasti voda; </w:t>
            </w:r>
          </w:p>
          <w:p w14:paraId="29F17575" w14:textId="77777777" w:rsidR="00242590" w:rsidRPr="008D043F" w:rsidRDefault="00242590" w:rsidP="0068355A">
            <w:pPr>
              <w:numPr>
                <w:ilvl w:val="0"/>
                <w:numId w:val="269"/>
              </w:num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Realizirati 8 APID-a uz dvogodišnje izvještavanje o napretku realizacije   </w:t>
            </w:r>
          </w:p>
          <w:p w14:paraId="334BE2B6" w14:textId="3AB3AA61" w:rsidR="0084544D" w:rsidRPr="008D043F" w:rsidRDefault="0084544D" w:rsidP="0068355A">
            <w:pPr>
              <w:spacing w:line="276" w:lineRule="auto"/>
              <w:rPr>
                <w:rFonts w:asciiTheme="minorHAnsi" w:hAnsiTheme="minorHAnsi" w:cstheme="minorHAnsi"/>
                <w:bCs/>
                <w:i/>
                <w:iCs/>
                <w:sz w:val="18"/>
                <w:szCs w:val="18"/>
                <w:lang w:val="hr-HR"/>
              </w:rPr>
            </w:pPr>
            <w:r w:rsidRPr="008D043F">
              <w:rPr>
                <w:rFonts w:asciiTheme="minorHAnsi" w:hAnsiTheme="minorHAnsi" w:cstheme="minorHAnsi"/>
                <w:bCs/>
                <w:i/>
                <w:iCs/>
                <w:sz w:val="18"/>
                <w:szCs w:val="18"/>
                <w:lang w:val="hr-HR"/>
              </w:rPr>
              <w:t xml:space="preserve">Napomena: U toku je proces izrade Programa integriranja u EU koji  vodi Direkcija za Evropske integracije (DEI BiH) i  još uvjek  nisu definirane Direktive za koje se,  eventualno, neće izrađivati  APIDi.  </w:t>
            </w:r>
          </w:p>
        </w:tc>
      </w:tr>
      <w:tr w:rsidR="00242590" w:rsidRPr="008D043F" w14:paraId="7E240644"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7198D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Strateški projekti</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0201123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73CB7473" w14:textId="77777777" w:rsidTr="00076544">
        <w:trPr>
          <w:trHeight w:val="567"/>
          <w:jc w:val="center"/>
        </w:trPr>
        <w:tc>
          <w:tcPr>
            <w:tcW w:w="1381" w:type="pct"/>
            <w:vMerge w:val="restart"/>
            <w:tcBorders>
              <w:top w:val="single" w:sz="4" w:space="0" w:color="A6A6A6"/>
              <w:left w:val="single" w:sz="4" w:space="0" w:color="A6A6A6"/>
              <w:right w:val="single" w:sz="4" w:space="0" w:color="A6A6A6"/>
            </w:tcBorders>
            <w:shd w:val="clear" w:color="auto" w:fill="009D73"/>
            <w:vAlign w:val="center"/>
          </w:tcPr>
          <w:p w14:paraId="47115372"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4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BB06D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80167ED"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8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FCCD6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561E91A"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8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3852C1"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84544D" w:rsidRPr="008D043F" w14:paraId="6B8BB6CE" w14:textId="77777777" w:rsidTr="00076544">
        <w:trPr>
          <w:trHeight w:val="567"/>
          <w:jc w:val="center"/>
        </w:trPr>
        <w:tc>
          <w:tcPr>
            <w:tcW w:w="1381" w:type="pct"/>
            <w:vMerge/>
            <w:tcBorders>
              <w:left w:val="single" w:sz="4" w:space="0" w:color="A6A6A6"/>
              <w:right w:val="single" w:sz="4" w:space="0" w:color="A6A6A6"/>
            </w:tcBorders>
            <w:shd w:val="clear" w:color="auto" w:fill="009D73"/>
            <w:vAlign w:val="center"/>
          </w:tcPr>
          <w:p w14:paraId="5F3F64C6" w14:textId="77777777" w:rsidR="0084544D" w:rsidRPr="008D043F" w:rsidRDefault="0084544D" w:rsidP="0068355A">
            <w:pPr>
              <w:spacing w:before="40" w:after="40" w:line="276" w:lineRule="auto"/>
              <w:rPr>
                <w:rFonts w:asciiTheme="minorHAnsi" w:hAnsiTheme="minorHAnsi" w:cstheme="minorHAnsi"/>
                <w:b/>
                <w:sz w:val="18"/>
                <w:szCs w:val="18"/>
                <w:lang w:val="hr-HR"/>
              </w:rPr>
            </w:pPr>
          </w:p>
        </w:tc>
        <w:tc>
          <w:tcPr>
            <w:tcW w:w="104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E09E9A8" w14:textId="77777777" w:rsidR="0084544D" w:rsidRPr="008D043F" w:rsidRDefault="0084544D"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kompletiranosti i realizacije APID-a za Direktive o: </w:t>
            </w:r>
          </w:p>
          <w:p w14:paraId="7D5590D1" w14:textId="77777777" w:rsidR="0084544D" w:rsidRPr="008D043F" w:rsidRDefault="0084544D" w:rsidP="0068355A">
            <w:pPr>
              <w:numPr>
                <w:ilvl w:val="0"/>
                <w:numId w:val="9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čišćavanju komunalnih otpadnih voda 91/271/EZ  </w:t>
            </w:r>
          </w:p>
          <w:p w14:paraId="56A1AA5F" w14:textId="77777777" w:rsidR="0084544D" w:rsidRPr="008D043F" w:rsidRDefault="0084544D" w:rsidP="0068355A">
            <w:pPr>
              <w:numPr>
                <w:ilvl w:val="0"/>
                <w:numId w:val="9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odi za ljudsku upotrebu  2020/2184</w:t>
            </w:r>
          </w:p>
          <w:p w14:paraId="1311CF83" w14:textId="77777777" w:rsidR="0084544D" w:rsidRPr="008D043F" w:rsidRDefault="0084544D" w:rsidP="0068355A">
            <w:pPr>
              <w:numPr>
                <w:ilvl w:val="0"/>
                <w:numId w:val="9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ocjeni i upravljanju rizicima od poplava 2007/60/EZ</w:t>
            </w:r>
          </w:p>
          <w:p w14:paraId="2D5295A1" w14:textId="77777777" w:rsidR="0084544D" w:rsidRPr="008D043F" w:rsidRDefault="0084544D" w:rsidP="0068355A">
            <w:pPr>
              <w:numPr>
                <w:ilvl w:val="0"/>
                <w:numId w:val="9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SFD direktiva o morskoj strategiji </w:t>
            </w:r>
          </w:p>
        </w:tc>
        <w:tc>
          <w:tcPr>
            <w:tcW w:w="1285"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E81591B" w14:textId="77777777" w:rsidR="0084544D" w:rsidRPr="008D043F" w:rsidRDefault="0084544D" w:rsidP="0068355A">
            <w:pPr>
              <w:numPr>
                <w:ilvl w:val="0"/>
                <w:numId w:val="268"/>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eastAsia="x-none"/>
              </w:rPr>
              <w:t>Tri nacrta APID-a (za Direktive :</w:t>
            </w:r>
            <w:r w:rsidRPr="008D043F">
              <w:rPr>
                <w:rFonts w:asciiTheme="minorHAnsi" w:hAnsiTheme="minorHAnsi" w:cstheme="minorHAnsi"/>
                <w:sz w:val="18"/>
                <w:szCs w:val="18"/>
                <w:lang w:val="hr-HR"/>
              </w:rPr>
              <w:t xml:space="preserve">91/271/EZ,  </w:t>
            </w:r>
            <w:r w:rsidRPr="008D043F">
              <w:rPr>
                <w:rFonts w:asciiTheme="minorHAnsi" w:hAnsiTheme="minorHAnsi" w:cstheme="minorHAnsi"/>
                <w:bCs/>
                <w:i/>
                <w:sz w:val="18"/>
                <w:szCs w:val="18"/>
                <w:lang w:val="hr-HR"/>
              </w:rPr>
              <w:t xml:space="preserve">98/83/EZ i </w:t>
            </w:r>
            <w:r w:rsidRPr="008D043F">
              <w:rPr>
                <w:rFonts w:asciiTheme="minorHAnsi" w:hAnsiTheme="minorHAnsi" w:cstheme="minorHAnsi"/>
                <w:sz w:val="18"/>
                <w:szCs w:val="18"/>
                <w:lang w:val="hr-HR"/>
              </w:rPr>
              <w:t xml:space="preserve"> 2007/60/EZ)</w:t>
            </w:r>
            <w:r w:rsidRPr="008D043F">
              <w:rPr>
                <w:rFonts w:asciiTheme="minorHAnsi" w:eastAsia="Calibri" w:hAnsiTheme="minorHAnsi" w:cstheme="minorHAnsi"/>
                <w:sz w:val="18"/>
                <w:szCs w:val="18"/>
                <w:lang w:val="hr-HR" w:eastAsia="x-none"/>
              </w:rPr>
              <w:t xml:space="preserve"> su izrađena u okviru EAS</w:t>
            </w:r>
            <w:r w:rsidRPr="008D043F">
              <w:rPr>
                <w:rFonts w:asciiTheme="minorHAnsi" w:hAnsiTheme="minorHAnsi" w:cstheme="minorHAnsi"/>
                <w:sz w:val="18"/>
                <w:szCs w:val="18"/>
                <w:lang w:val="hr-HR"/>
              </w:rPr>
              <w:t xml:space="preserve">-a (2017), ali nisu usvojeni  </w:t>
            </w:r>
          </w:p>
          <w:p w14:paraId="63442B10" w14:textId="77777777" w:rsidR="0084544D" w:rsidRPr="008D043F" w:rsidRDefault="0084544D" w:rsidP="0068355A">
            <w:pPr>
              <w:numPr>
                <w:ilvl w:val="0"/>
                <w:numId w:val="268"/>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Ažuriran APID (iz 2017) za Direktivu o procjeni i upravljanju rizicima od poplava 2007/60/EZ</w:t>
            </w:r>
          </w:p>
          <w:p w14:paraId="4934DEE0" w14:textId="77777777" w:rsidR="0084544D" w:rsidRPr="008D043F" w:rsidRDefault="0084544D" w:rsidP="0068355A">
            <w:pPr>
              <w:numPr>
                <w:ilvl w:val="0"/>
                <w:numId w:val="268"/>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eastAsia="x-none"/>
              </w:rPr>
              <w:t>Nisu</w:t>
            </w:r>
            <w:r w:rsidRPr="008D043F">
              <w:rPr>
                <w:rFonts w:asciiTheme="minorHAnsi" w:hAnsiTheme="minorHAnsi" w:cstheme="minorHAnsi"/>
                <w:sz w:val="18"/>
                <w:szCs w:val="18"/>
                <w:lang w:val="hr-HR"/>
              </w:rPr>
              <w:t xml:space="preserve"> započete aktivnosti na transpoziciji MSFD Direktive </w:t>
            </w:r>
          </w:p>
          <w:p w14:paraId="2B8DCD6F" w14:textId="0C571DF5" w:rsidR="0084544D" w:rsidRPr="008D043F" w:rsidRDefault="0084544D"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VM  je  krajem 2021. god. zadužilo MVTEO da razmotri eventualne daljnje aktivnosti vezane za transpoziciju MSFD Direktive </w:t>
            </w:r>
          </w:p>
        </w:tc>
        <w:tc>
          <w:tcPr>
            <w:tcW w:w="12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3B1FD78" w14:textId="77777777" w:rsidR="0084544D" w:rsidRPr="008D043F" w:rsidRDefault="0084544D" w:rsidP="0068355A">
            <w:pPr>
              <w:numPr>
                <w:ilvl w:val="0"/>
                <w:numId w:val="268"/>
              </w:numPr>
              <w:spacing w:before="40" w:after="40" w:line="276" w:lineRule="auto"/>
              <w:contextualSpacing/>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Ažurirana i usvojena  2 APID-a (za Direktive :91/271/EZ i 2007/60/EZ)  (2025)</w:t>
            </w:r>
          </w:p>
          <w:p w14:paraId="0E55CC26" w14:textId="77777777" w:rsidR="0084544D" w:rsidRPr="008D043F" w:rsidRDefault="0084544D" w:rsidP="0068355A">
            <w:pPr>
              <w:numPr>
                <w:ilvl w:val="0"/>
                <w:numId w:val="268"/>
              </w:numPr>
              <w:spacing w:before="40" w:after="40" w:line="276" w:lineRule="auto"/>
              <w:contextualSpacing/>
              <w:rPr>
                <w:rFonts w:asciiTheme="minorHAnsi" w:eastAsia="Calibri" w:hAnsiTheme="minorHAnsi" w:cstheme="minorHAnsi"/>
                <w:bCs/>
                <w:i/>
                <w:sz w:val="18"/>
                <w:szCs w:val="18"/>
                <w:lang w:val="hr-HR" w:eastAsia="x-none"/>
              </w:rPr>
            </w:pPr>
            <w:r w:rsidRPr="008D043F">
              <w:rPr>
                <w:rFonts w:asciiTheme="minorHAnsi" w:eastAsia="Calibri" w:hAnsiTheme="minorHAnsi" w:cstheme="minorHAnsi"/>
                <w:sz w:val="18"/>
                <w:szCs w:val="18"/>
                <w:lang w:val="hr-HR" w:eastAsia="x-none"/>
              </w:rPr>
              <w:t xml:space="preserve">Izrađen i usvojen APID za novu Direktivu </w:t>
            </w:r>
            <w:r w:rsidRPr="008D043F">
              <w:rPr>
                <w:rFonts w:asciiTheme="minorHAnsi" w:eastAsia="Calibri" w:hAnsiTheme="minorHAnsi" w:cstheme="minorHAnsi"/>
                <w:i/>
                <w:iCs/>
                <w:sz w:val="18"/>
                <w:szCs w:val="18"/>
                <w:lang w:val="hr-HR" w:eastAsia="x-none"/>
              </w:rPr>
              <w:t>2020/2184 umjesto  APID-a za Direktivu</w:t>
            </w:r>
            <w:r w:rsidRPr="008D043F">
              <w:rPr>
                <w:rFonts w:asciiTheme="minorHAnsi" w:eastAsia="Calibri" w:hAnsiTheme="minorHAnsi" w:cstheme="minorHAnsi"/>
                <w:sz w:val="18"/>
                <w:szCs w:val="18"/>
                <w:lang w:val="hr-HR" w:eastAsia="x-none"/>
              </w:rPr>
              <w:t xml:space="preserve"> </w:t>
            </w:r>
            <w:r w:rsidRPr="008D043F">
              <w:rPr>
                <w:rFonts w:asciiTheme="minorHAnsi" w:eastAsia="Calibri" w:hAnsiTheme="minorHAnsi" w:cstheme="minorHAnsi"/>
                <w:bCs/>
                <w:i/>
                <w:sz w:val="18"/>
                <w:szCs w:val="18"/>
                <w:lang w:val="hr-HR" w:eastAsia="x-none"/>
              </w:rPr>
              <w:t>98/83/EZ (2025)</w:t>
            </w:r>
          </w:p>
          <w:p w14:paraId="27CC815E" w14:textId="12A87E18" w:rsidR="0084544D" w:rsidRPr="008D043F" w:rsidRDefault="0084544D"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stvarena saradnja sa institucijama na BiH nivou tokom transpozicije MSFD Direktive /Izrade strategije o morskom okolišu za BiH</w:t>
            </w:r>
          </w:p>
        </w:tc>
      </w:tr>
      <w:tr w:rsidR="00242590" w:rsidRPr="008D043F" w14:paraId="7228D553" w14:textId="77777777" w:rsidTr="00076544">
        <w:trPr>
          <w:trHeight w:val="567"/>
          <w:jc w:val="center"/>
        </w:trPr>
        <w:tc>
          <w:tcPr>
            <w:tcW w:w="1381" w:type="pct"/>
            <w:vMerge/>
            <w:tcBorders>
              <w:left w:val="single" w:sz="4" w:space="0" w:color="A6A6A6"/>
              <w:right w:val="single" w:sz="4" w:space="0" w:color="A6A6A6"/>
            </w:tcBorders>
            <w:shd w:val="clear" w:color="auto" w:fill="009D73"/>
            <w:vAlign w:val="center"/>
          </w:tcPr>
          <w:p w14:paraId="69F0FDDC"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04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5D47D908" w14:textId="77777777" w:rsidR="00242590" w:rsidRPr="008D043F" w:rsidRDefault="00242590"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kompletiranosti APID-a za Direktive o: </w:t>
            </w:r>
          </w:p>
          <w:p w14:paraId="285DE844" w14:textId="77777777" w:rsidR="00242590" w:rsidRPr="008D043F" w:rsidRDefault="00242590"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štiti vode od zagađenja uzrokovanog nitratima iz poljoprivrednih izvora 91/676/EEC</w:t>
            </w:r>
          </w:p>
          <w:p w14:paraId="35A442CF" w14:textId="77777777" w:rsidR="00242590" w:rsidRPr="008D043F" w:rsidRDefault="00242590"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i okvira za djelovanje Zajednice u području politike  morskog okoliša 2008/56/EZ</w:t>
            </w:r>
          </w:p>
          <w:p w14:paraId="79A3CB53" w14:textId="77777777" w:rsidR="00242590" w:rsidRPr="008D043F" w:rsidRDefault="00242590"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pravljanju kvalitetom vode za kupanje 2006/7/EC</w:t>
            </w:r>
          </w:p>
          <w:p w14:paraId="1BBC1DF9" w14:textId="77777777" w:rsidR="00242590" w:rsidRPr="008D043F" w:rsidRDefault="00242590"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štiti podzemnih voda od onečišćenja i pogoršanja kvaliteta 2006/118/ECC</w:t>
            </w:r>
          </w:p>
          <w:p w14:paraId="1AD6A5D0" w14:textId="77777777" w:rsidR="00242590" w:rsidRPr="008D043F" w:rsidRDefault="00242590"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andardima kvaliteta okoliša u području vodne politike 2013/39/EZ</w:t>
            </w:r>
          </w:p>
        </w:tc>
        <w:tc>
          <w:tcPr>
            <w:tcW w:w="1285" w:type="pct"/>
            <w:tcBorders>
              <w:top w:val="single" w:sz="4" w:space="0" w:color="A6A6A6"/>
              <w:left w:val="single" w:sz="4" w:space="0" w:color="A6A6A6"/>
              <w:bottom w:val="single" w:sz="4" w:space="0" w:color="A6A6A6"/>
              <w:right w:val="single" w:sz="4" w:space="0" w:color="A6A6A6"/>
            </w:tcBorders>
            <w:shd w:val="clear" w:color="auto" w:fill="auto"/>
            <w:vAlign w:val="center"/>
          </w:tcPr>
          <w:p w14:paraId="37A3D39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PIDi nisu izrađeni</w:t>
            </w:r>
          </w:p>
        </w:tc>
        <w:tc>
          <w:tcPr>
            <w:tcW w:w="12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E6DB797" w14:textId="6C0C12E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o i usvojeno 5 APID-a (-2027)</w:t>
            </w:r>
            <w:r w:rsidR="0084544D" w:rsidRPr="008D043F">
              <w:rPr>
                <w:rFonts w:asciiTheme="minorHAnsi" w:hAnsiTheme="minorHAnsi" w:cstheme="minorHAnsi"/>
                <w:sz w:val="18"/>
                <w:szCs w:val="18"/>
                <w:lang w:val="hr-HR"/>
              </w:rPr>
              <w:t xml:space="preserve">, </w:t>
            </w:r>
            <w:r w:rsidR="0084544D" w:rsidRPr="008D043F">
              <w:rPr>
                <w:rFonts w:asciiTheme="minorHAnsi" w:hAnsiTheme="minorHAnsi" w:cstheme="minorHAnsi"/>
                <w:i/>
                <w:iCs/>
                <w:sz w:val="18"/>
                <w:szCs w:val="18"/>
                <w:lang w:val="hr-HR"/>
              </w:rPr>
              <w:t>osim ako se  tokom procesa izrade Programa integriranja u EU utvrdi da se APIDi za neke od 5 Direktiva neće izrađivati.</w:t>
            </w:r>
            <w:r w:rsidR="0084544D" w:rsidRPr="008D043F">
              <w:rPr>
                <w:rFonts w:asciiTheme="minorHAnsi" w:hAnsiTheme="minorHAnsi" w:cstheme="minorHAnsi"/>
                <w:sz w:val="18"/>
                <w:szCs w:val="18"/>
                <w:lang w:val="hr-HR"/>
              </w:rPr>
              <w:t xml:space="preserve">  </w:t>
            </w:r>
          </w:p>
        </w:tc>
      </w:tr>
      <w:tr w:rsidR="00242590" w:rsidRPr="008D043F" w14:paraId="2CB9DB9E" w14:textId="77777777" w:rsidTr="00076544">
        <w:trPr>
          <w:trHeight w:val="567"/>
          <w:jc w:val="center"/>
        </w:trPr>
        <w:tc>
          <w:tcPr>
            <w:tcW w:w="1381" w:type="pct"/>
            <w:vMerge/>
            <w:tcBorders>
              <w:left w:val="single" w:sz="4" w:space="0" w:color="A6A6A6"/>
              <w:bottom w:val="single" w:sz="4" w:space="0" w:color="A6A6A6"/>
              <w:right w:val="single" w:sz="4" w:space="0" w:color="A6A6A6"/>
            </w:tcBorders>
            <w:shd w:val="clear" w:color="auto" w:fill="009D73"/>
            <w:vAlign w:val="center"/>
          </w:tcPr>
          <w:p w14:paraId="238CB73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4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685D2F0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realizacije 8 APID-a  </w:t>
            </w:r>
          </w:p>
        </w:tc>
        <w:tc>
          <w:tcPr>
            <w:tcW w:w="1285" w:type="pct"/>
            <w:tcBorders>
              <w:top w:val="single" w:sz="4" w:space="0" w:color="A6A6A6"/>
              <w:left w:val="single" w:sz="4" w:space="0" w:color="A6A6A6"/>
              <w:bottom w:val="single" w:sz="4" w:space="0" w:color="A6A6A6"/>
              <w:right w:val="single" w:sz="4" w:space="0" w:color="A6A6A6"/>
            </w:tcBorders>
            <w:shd w:val="clear" w:color="auto" w:fill="auto"/>
            <w:vAlign w:val="center"/>
          </w:tcPr>
          <w:p w14:paraId="59E1803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8 APID-a nije pripremljeno za realizaciju  </w:t>
            </w:r>
          </w:p>
        </w:tc>
        <w:tc>
          <w:tcPr>
            <w:tcW w:w="12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3B00E76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ealizacija 8 APID-a i izvještavanje o napretku realizacije prema utvrđenom planu (2034)</w:t>
            </w:r>
          </w:p>
        </w:tc>
      </w:tr>
      <w:tr w:rsidR="00242590" w:rsidRPr="008D043F" w14:paraId="1B63312B" w14:textId="77777777" w:rsidTr="00076544">
        <w:trPr>
          <w:trHeight w:val="567"/>
          <w:jc w:val="center"/>
        </w:trPr>
        <w:tc>
          <w:tcPr>
            <w:tcW w:w="1381" w:type="pct"/>
            <w:tcBorders>
              <w:left w:val="single" w:sz="4" w:space="0" w:color="A6A6A6"/>
              <w:bottom w:val="single" w:sz="4" w:space="0" w:color="A6A6A6"/>
              <w:right w:val="single" w:sz="4" w:space="0" w:color="A6A6A6"/>
            </w:tcBorders>
            <w:shd w:val="clear" w:color="auto" w:fill="009D73"/>
            <w:vAlign w:val="center"/>
          </w:tcPr>
          <w:p w14:paraId="712B12A3" w14:textId="77777777" w:rsidR="00242590" w:rsidRPr="008D043F" w:rsidRDefault="00242590" w:rsidP="0068355A">
            <w:pPr>
              <w:spacing w:before="40" w:after="40" w:line="276" w:lineRule="auto"/>
              <w:rPr>
                <w:rFonts w:asciiTheme="minorHAnsi" w:hAnsiTheme="minorHAnsi" w:cstheme="minorHAnsi"/>
                <w:b/>
                <w:bCs/>
                <w:color w:val="FFFFFF" w:themeColor="background1"/>
                <w:sz w:val="18"/>
                <w:szCs w:val="18"/>
                <w:lang w:val="hr-HR"/>
              </w:rPr>
            </w:pPr>
            <w:r w:rsidRPr="008D043F">
              <w:rPr>
                <w:rFonts w:asciiTheme="minorHAnsi" w:hAnsiTheme="minorHAnsi" w:cstheme="minorHAnsi"/>
                <w:b/>
                <w:bCs/>
                <w:color w:val="FFFFFF" w:themeColor="background1"/>
                <w:sz w:val="18"/>
                <w:szCs w:val="18"/>
                <w:lang w:val="hr-HR"/>
              </w:rPr>
              <w:t>Razvojni efekat i doprinos mjere ostvarenju prioriteta</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1C76FA0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jeđenje upravljanja vodama i napredak u procesu evropskih integracija kroz usklađivanje nacionalnog zakonodavstva s pravnom stečevinom EU</w:t>
            </w:r>
          </w:p>
        </w:tc>
      </w:tr>
      <w:tr w:rsidR="00242590" w:rsidRPr="008D043F" w14:paraId="5E286B86"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6208C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konstrukcija s izvorima finansiranja</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9014918" w14:textId="77777777" w:rsidR="009F4AB4" w:rsidRPr="008D043F" w:rsidRDefault="009F4AB4"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4 271 360 350 KM</w:t>
            </w:r>
          </w:p>
          <w:p w14:paraId="54766C5F" w14:textId="69CAD2C9" w:rsidR="00242590" w:rsidRPr="008D043F" w:rsidRDefault="009F4AB4"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 xml:space="preserve">Izvor: 10% budžetska sredstva, 90% </w:t>
            </w:r>
            <w:r w:rsidR="0084544D" w:rsidRPr="008D043F">
              <w:rPr>
                <w:rFonts w:asciiTheme="minorHAnsi" w:hAnsiTheme="minorHAnsi" w:cstheme="minorHAnsi"/>
                <w:color w:val="000000" w:themeColor="text1"/>
                <w:sz w:val="18"/>
                <w:szCs w:val="18"/>
                <w:lang w:val="hr-HR"/>
              </w:rPr>
              <w:t>sredstva EU i drugih međunarodnih donatora</w:t>
            </w:r>
          </w:p>
        </w:tc>
      </w:tr>
      <w:tr w:rsidR="00242590" w:rsidRPr="008D043F" w14:paraId="19A46B7D"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B1ECE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implementacije mjere</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DAA2C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5–2034.</w:t>
            </w:r>
          </w:p>
        </w:tc>
      </w:tr>
      <w:tr w:rsidR="00242590" w:rsidRPr="008D043F" w14:paraId="1C495A7B"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BC6C2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implementacije mjere</w:t>
            </w:r>
          </w:p>
        </w:tc>
        <w:tc>
          <w:tcPr>
            <w:tcW w:w="3619" w:type="pct"/>
            <w:gridSpan w:val="3"/>
            <w:tcBorders>
              <w:top w:val="single" w:sz="4" w:space="0" w:color="A6A6A6"/>
              <w:left w:val="single" w:sz="4" w:space="0" w:color="A6A6A6"/>
              <w:bottom w:val="single" w:sz="4" w:space="0" w:color="A6A6A6"/>
              <w:right w:val="single" w:sz="4" w:space="0" w:color="A6A6A6"/>
            </w:tcBorders>
            <w:vAlign w:val="center"/>
          </w:tcPr>
          <w:p w14:paraId="7E8E1AE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VTEO</w:t>
            </w:r>
          </w:p>
          <w:p w14:paraId="2CAA66E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EI</w:t>
            </w:r>
          </w:p>
          <w:p w14:paraId="203BAB0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2C1CFAF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6ED4C43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p w14:paraId="7379A20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HMZ</w:t>
            </w:r>
          </w:p>
        </w:tc>
      </w:tr>
      <w:tr w:rsidR="00242590" w:rsidRPr="008D043F" w14:paraId="138CE3A5"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20F13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mjere</w:t>
            </w:r>
          </w:p>
        </w:tc>
        <w:tc>
          <w:tcPr>
            <w:tcW w:w="3619" w:type="pct"/>
            <w:gridSpan w:val="3"/>
            <w:tcBorders>
              <w:top w:val="single" w:sz="4" w:space="0" w:color="A6A6A6"/>
              <w:left w:val="single" w:sz="4" w:space="0" w:color="A6A6A6"/>
              <w:bottom w:val="single" w:sz="4" w:space="0" w:color="A6A6A6"/>
              <w:right w:val="single" w:sz="4" w:space="0" w:color="A6A6A6"/>
            </w:tcBorders>
            <w:vAlign w:val="center"/>
          </w:tcPr>
          <w:p w14:paraId="1BD3486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 AVPS , AVPJM, FHMZ,  KMV (kantonalna ministrstva nadležna za vode i poljoprivredu);  KMO, (kantonalna ministrstva nadležna za okoliš , JLS</w:t>
            </w:r>
          </w:p>
        </w:tc>
      </w:tr>
      <w:tr w:rsidR="00242590" w:rsidRPr="008D043F" w14:paraId="5069E2A9"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05F71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2E46E57" w14:textId="0E02192A" w:rsidR="00242590" w:rsidRPr="008D043F" w:rsidRDefault="0084544D"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titucije nadležne za upravljanje vodama u Federaciji BiH i BiH institucije nadležene za prilagođavanje pravnim aktima EU  </w:t>
            </w:r>
          </w:p>
        </w:tc>
      </w:tr>
    </w:tbl>
    <w:p w14:paraId="09294C2F"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4975" w:type="pct"/>
        <w:tblInd w:w="-5"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40"/>
        <w:gridCol w:w="3134"/>
        <w:gridCol w:w="3509"/>
        <w:gridCol w:w="3520"/>
      </w:tblGrid>
      <w:tr w:rsidR="00242590" w:rsidRPr="008D043F" w14:paraId="23C32D28" w14:textId="77777777" w:rsidTr="0003030A">
        <w:trPr>
          <w:trHeight w:val="567"/>
        </w:trPr>
        <w:tc>
          <w:tcPr>
            <w:tcW w:w="1397" w:type="pct"/>
            <w:shd w:val="clear" w:color="auto" w:fill="009D73"/>
            <w:vAlign w:val="center"/>
          </w:tcPr>
          <w:p w14:paraId="105C51F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03" w:type="pct"/>
            <w:gridSpan w:val="3"/>
            <w:vAlign w:val="center"/>
          </w:tcPr>
          <w:p w14:paraId="40C013C4"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2841474D" w14:textId="77777777" w:rsidTr="0003030A">
        <w:trPr>
          <w:trHeight w:val="567"/>
        </w:trPr>
        <w:tc>
          <w:tcPr>
            <w:tcW w:w="1397" w:type="pct"/>
            <w:shd w:val="clear" w:color="auto" w:fill="009D73"/>
            <w:vAlign w:val="center"/>
          </w:tcPr>
          <w:p w14:paraId="11A8210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03" w:type="pct"/>
            <w:gridSpan w:val="3"/>
            <w:vAlign w:val="center"/>
          </w:tcPr>
          <w:p w14:paraId="7A083760"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6. Osiguranje finansijske održivosti sektora voda</w:t>
            </w:r>
          </w:p>
        </w:tc>
      </w:tr>
      <w:tr w:rsidR="00242590" w:rsidRPr="008D043F" w14:paraId="2F16DE64" w14:textId="77777777" w:rsidTr="0003030A">
        <w:trPr>
          <w:trHeight w:val="567"/>
        </w:trPr>
        <w:tc>
          <w:tcPr>
            <w:tcW w:w="1397" w:type="pct"/>
            <w:shd w:val="clear" w:color="auto" w:fill="009D73"/>
            <w:vAlign w:val="center"/>
          </w:tcPr>
          <w:p w14:paraId="6B591E5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03" w:type="pct"/>
            <w:gridSpan w:val="3"/>
            <w:vAlign w:val="center"/>
          </w:tcPr>
          <w:p w14:paraId="54ED4FAF"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1. Unaprijediti finansiranje sektora vodnih usluga redefiniranjem tarifnog sistema i pouzdanim procjenama isplativosti investicija </w:t>
            </w:r>
            <w:r w:rsidR="003C6F11" w:rsidRPr="008D043F">
              <w:rPr>
                <w:rFonts w:asciiTheme="minorHAnsi" w:hAnsiTheme="minorHAnsi" w:cstheme="minorHAnsi"/>
                <w:b/>
                <w:sz w:val="18"/>
                <w:szCs w:val="18"/>
                <w:lang w:val="hr-HR"/>
              </w:rPr>
              <w:t>(Studije izvodivosti)</w:t>
            </w:r>
            <w:r w:rsidR="00AA1055" w:rsidRPr="008D043F">
              <w:rPr>
                <w:rFonts w:asciiTheme="minorHAnsi" w:hAnsiTheme="minorHAnsi" w:cstheme="minorHAnsi"/>
                <w:b/>
                <w:color w:val="FF0000"/>
                <w:sz w:val="18"/>
                <w:szCs w:val="18"/>
                <w:lang w:val="hr-HR"/>
              </w:rPr>
              <w:t xml:space="preserve"> </w:t>
            </w:r>
          </w:p>
        </w:tc>
      </w:tr>
      <w:tr w:rsidR="00242590" w:rsidRPr="008D043F" w14:paraId="2D44BA2D" w14:textId="77777777" w:rsidTr="002435CF">
        <w:trPr>
          <w:trHeight w:val="416"/>
        </w:trPr>
        <w:tc>
          <w:tcPr>
            <w:tcW w:w="1397" w:type="pct"/>
            <w:shd w:val="clear" w:color="auto" w:fill="009D73"/>
            <w:vAlign w:val="center"/>
          </w:tcPr>
          <w:p w14:paraId="1B5E78C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a okvirnim područjima djelovanja</w:t>
            </w:r>
          </w:p>
        </w:tc>
        <w:tc>
          <w:tcPr>
            <w:tcW w:w="3603" w:type="pct"/>
            <w:gridSpan w:val="3"/>
            <w:vAlign w:val="center"/>
          </w:tcPr>
          <w:p w14:paraId="124CF51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 mjere je planirati osiguravanje primjene načela potpunog pokrivanja operativnih i troškova održavanja, te investicijskih troškova za razvoj sistema vodosnabdijevanja usvajanjem i provedbom novih podzakonskih akata/ metodologije, te provedbom programa za unaprjeđenje sektora vodnih usluga</w:t>
            </w:r>
          </w:p>
          <w:p w14:paraId="2D642C8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770E2750" w14:textId="77777777" w:rsidR="00242590" w:rsidRPr="008D043F" w:rsidRDefault="00113B65" w:rsidP="0068355A">
            <w:pPr>
              <w:numPr>
                <w:ilvl w:val="0"/>
                <w:numId w:val="9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mjieniti </w:t>
            </w:r>
            <w:r w:rsidR="00AA1055"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metodologij</w:t>
            </w:r>
            <w:r w:rsidRPr="008D043F">
              <w:rPr>
                <w:rFonts w:asciiTheme="minorHAnsi" w:hAnsiTheme="minorHAnsi" w:cstheme="minorHAnsi"/>
                <w:sz w:val="18"/>
                <w:szCs w:val="18"/>
                <w:lang w:val="hr-HR"/>
              </w:rPr>
              <w:t>u</w:t>
            </w:r>
            <w:r w:rsidR="00242590" w:rsidRPr="008D043F">
              <w:rPr>
                <w:rFonts w:asciiTheme="minorHAnsi" w:eastAsia="MS PGothic" w:hAnsiTheme="minorHAnsi" w:cstheme="minorHAnsi"/>
                <w:color w:val="000000"/>
                <w:sz w:val="18"/>
                <w:szCs w:val="18"/>
                <w:lang w:val="hr-HR" w:eastAsia="en-US"/>
              </w:rPr>
              <w:t xml:space="preserve"> </w:t>
            </w:r>
            <w:r w:rsidR="00242590" w:rsidRPr="008D043F">
              <w:rPr>
                <w:rFonts w:asciiTheme="minorHAnsi" w:hAnsiTheme="minorHAnsi" w:cstheme="minorHAnsi"/>
                <w:sz w:val="18"/>
                <w:szCs w:val="18"/>
                <w:lang w:val="hr-HR" w:bidi="en-US"/>
              </w:rPr>
              <w:t>utvrđivanja najniže osnovne cijene vodnih usluga u JLS-ovima i KP-ovima/KJKP-ovima</w:t>
            </w:r>
          </w:p>
          <w:p w14:paraId="75071F32" w14:textId="77777777" w:rsidR="00AA1055" w:rsidRPr="008D043F" w:rsidRDefault="00242590" w:rsidP="0068355A">
            <w:pPr>
              <w:numPr>
                <w:ilvl w:val="0"/>
                <w:numId w:val="9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Izrad</w:t>
            </w:r>
            <w:r w:rsidR="00AA1055" w:rsidRPr="008D043F">
              <w:rPr>
                <w:rFonts w:asciiTheme="minorHAnsi" w:hAnsiTheme="minorHAnsi" w:cstheme="minorHAnsi"/>
                <w:sz w:val="18"/>
                <w:szCs w:val="18"/>
                <w:lang w:val="hr-HR"/>
              </w:rPr>
              <w:t xml:space="preserve">iti </w:t>
            </w:r>
            <w:r w:rsidRPr="008D043F">
              <w:rPr>
                <w:rFonts w:asciiTheme="minorHAnsi" w:hAnsiTheme="minorHAnsi" w:cstheme="minorHAnsi"/>
                <w:sz w:val="18"/>
                <w:szCs w:val="18"/>
                <w:lang w:val="hr-HR"/>
              </w:rPr>
              <w:t xml:space="preserve">Studije </w:t>
            </w:r>
            <w:r w:rsidRPr="008D043F">
              <w:rPr>
                <w:rFonts w:asciiTheme="minorHAnsi" w:eastAsia="Calibri" w:hAnsiTheme="minorHAnsi" w:cstheme="minorHAnsi"/>
                <w:sz w:val="18"/>
                <w:szCs w:val="18"/>
                <w:lang w:val="hr-HR"/>
              </w:rPr>
              <w:t>izvodivosti za nove investicije u komunalnu infrastrukture u JLS-ovima</w:t>
            </w:r>
          </w:p>
        </w:tc>
      </w:tr>
      <w:tr w:rsidR="00242590" w:rsidRPr="008D043F" w14:paraId="69B8C8DC" w14:textId="77777777" w:rsidTr="0003030A">
        <w:trPr>
          <w:trHeight w:val="567"/>
        </w:trPr>
        <w:tc>
          <w:tcPr>
            <w:tcW w:w="1397" w:type="pct"/>
            <w:shd w:val="clear" w:color="auto" w:fill="009D73"/>
            <w:vAlign w:val="center"/>
          </w:tcPr>
          <w:p w14:paraId="40A7115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03" w:type="pct"/>
            <w:gridSpan w:val="3"/>
            <w:vAlign w:val="center"/>
          </w:tcPr>
          <w:p w14:paraId="644FF00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1C00D1BE" w14:textId="77777777" w:rsidTr="00076544">
        <w:trPr>
          <w:trHeight w:val="567"/>
        </w:trPr>
        <w:tc>
          <w:tcPr>
            <w:tcW w:w="1397" w:type="pct"/>
            <w:vMerge w:val="restart"/>
            <w:shd w:val="clear" w:color="auto" w:fill="009D73"/>
            <w:vAlign w:val="center"/>
          </w:tcPr>
          <w:p w14:paraId="70FE8B37"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1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2FC16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31A7E9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4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76D399"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BA07AB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9061B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7C8C3488" w14:textId="77777777" w:rsidTr="0003030A">
        <w:trPr>
          <w:trHeight w:val="567"/>
        </w:trPr>
        <w:tc>
          <w:tcPr>
            <w:tcW w:w="1397" w:type="pct"/>
            <w:vMerge/>
            <w:shd w:val="clear" w:color="auto" w:fill="009D73"/>
            <w:vAlign w:val="center"/>
          </w:tcPr>
          <w:p w14:paraId="667B2509"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111" w:type="pct"/>
            <w:shd w:val="clear" w:color="auto" w:fill="auto"/>
            <w:vAlign w:val="center"/>
          </w:tcPr>
          <w:p w14:paraId="0B2AC58A" w14:textId="1146B5F3" w:rsidR="00AA1055" w:rsidRPr="008D043F" w:rsidRDefault="00AA1055"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 postotak  </w:t>
            </w:r>
            <w:r w:rsidR="00113B65" w:rsidRPr="008D043F">
              <w:rPr>
                <w:rFonts w:asciiTheme="minorHAnsi" w:hAnsiTheme="minorHAnsi" w:cstheme="minorHAnsi"/>
                <w:sz w:val="18"/>
                <w:szCs w:val="18"/>
                <w:lang w:val="hr-HR"/>
              </w:rPr>
              <w:t xml:space="preserve">JLS/ </w:t>
            </w:r>
            <w:r w:rsidRPr="008D043F">
              <w:rPr>
                <w:rFonts w:asciiTheme="minorHAnsi" w:hAnsiTheme="minorHAnsi" w:cstheme="minorHAnsi"/>
                <w:sz w:val="18"/>
                <w:szCs w:val="18"/>
                <w:lang w:val="hr-HR"/>
              </w:rPr>
              <w:t xml:space="preserve"> JKP i KJKP (kantonalno javn</w:t>
            </w:r>
            <w:r w:rsidR="00113B65"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 komunaln</w:t>
            </w:r>
            <w:r w:rsidR="00113B65" w:rsidRPr="008D043F">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 preduzeć</w:t>
            </w:r>
            <w:r w:rsidR="00113B65" w:rsidRPr="008D043F">
              <w:rPr>
                <w:rFonts w:asciiTheme="minorHAnsi" w:hAnsiTheme="minorHAnsi" w:cstheme="minorHAnsi"/>
                <w:sz w:val="18"/>
                <w:szCs w:val="18"/>
                <w:lang w:val="hr-HR"/>
              </w:rPr>
              <w:t xml:space="preserve">e) u kojima je u primjeni  metodologija  </w:t>
            </w:r>
            <w:r w:rsidR="00242590" w:rsidRPr="008D043F">
              <w:rPr>
                <w:rFonts w:asciiTheme="minorHAnsi" w:eastAsia="Calibri" w:hAnsiTheme="minorHAnsi" w:cstheme="minorHAnsi"/>
                <w:sz w:val="18"/>
                <w:szCs w:val="18"/>
                <w:lang w:val="hr-HR"/>
              </w:rPr>
              <w:t xml:space="preserve">utvrđivanja najniže osnovne cijene vodnih usluga u </w:t>
            </w:r>
            <w:r w:rsidR="00242590" w:rsidRPr="008D043F">
              <w:rPr>
                <w:rFonts w:asciiTheme="minorHAnsi" w:hAnsiTheme="minorHAnsi" w:cstheme="minorHAnsi"/>
                <w:sz w:val="18"/>
                <w:szCs w:val="18"/>
                <w:lang w:val="hr-HR"/>
              </w:rPr>
              <w:t>Federaciji BiH/</w:t>
            </w:r>
            <w:r w:rsidR="00242590" w:rsidRPr="008D043F">
              <w:rPr>
                <w:rFonts w:asciiTheme="minorHAnsi" w:hAnsiTheme="minorHAnsi" w:cstheme="minorHAnsi"/>
                <w:sz w:val="18"/>
                <w:szCs w:val="18"/>
                <w:lang w:val="hr-HR" w:bidi="en-US"/>
              </w:rPr>
              <w:t xml:space="preserve"> uspostava </w:t>
            </w:r>
            <w:r w:rsidR="00242590" w:rsidRPr="008D043F">
              <w:rPr>
                <w:rFonts w:asciiTheme="minorHAnsi" w:hAnsiTheme="minorHAnsi" w:cstheme="minorHAnsi"/>
                <w:sz w:val="18"/>
                <w:szCs w:val="18"/>
                <w:lang w:val="hr-HR"/>
              </w:rPr>
              <w:t>Regulatornih tijela za vodne tarife</w:t>
            </w:r>
          </w:p>
        </w:tc>
        <w:tc>
          <w:tcPr>
            <w:tcW w:w="1244" w:type="pct"/>
            <w:shd w:val="clear" w:color="auto" w:fill="auto"/>
            <w:vAlign w:val="center"/>
          </w:tcPr>
          <w:p w14:paraId="02E8FA55" w14:textId="77777777" w:rsidR="00242590" w:rsidRPr="008D043F" w:rsidRDefault="00242590" w:rsidP="0068355A">
            <w:pPr>
              <w:numPr>
                <w:ilvl w:val="0"/>
                <w:numId w:val="270"/>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a Metodologija za utvrđivanja najniže osnovne cijene vodnih usluga u </w:t>
            </w:r>
            <w:r w:rsidRPr="008D043F">
              <w:rPr>
                <w:rFonts w:asciiTheme="minorHAnsi" w:hAnsiTheme="minorHAnsi" w:cstheme="minorHAnsi"/>
                <w:sz w:val="18"/>
                <w:szCs w:val="18"/>
                <w:lang w:val="hr-HR"/>
              </w:rPr>
              <w:t>Federaciji BiH (2022)</w:t>
            </w:r>
          </w:p>
          <w:p w14:paraId="3ED82F06" w14:textId="77777777" w:rsidR="00242590" w:rsidRPr="008D043F" w:rsidRDefault="00242590" w:rsidP="0068355A">
            <w:pPr>
              <w:numPr>
                <w:ilvl w:val="0"/>
                <w:numId w:val="270"/>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uspostavljena  Regulatorna tijela za vodne tarife  </w:t>
            </w:r>
            <w:r w:rsidR="00113B65" w:rsidRPr="008D043F">
              <w:rPr>
                <w:rFonts w:asciiTheme="minorHAnsi" w:hAnsiTheme="minorHAnsi" w:cstheme="minorHAnsi"/>
                <w:sz w:val="18"/>
                <w:szCs w:val="18"/>
                <w:lang w:val="hr-HR"/>
              </w:rPr>
              <w:t xml:space="preserve"> </w:t>
            </w:r>
          </w:p>
        </w:tc>
        <w:tc>
          <w:tcPr>
            <w:tcW w:w="1248" w:type="pct"/>
            <w:shd w:val="clear" w:color="auto" w:fill="auto"/>
            <w:vAlign w:val="center"/>
          </w:tcPr>
          <w:p w14:paraId="0690D01A" w14:textId="77777777" w:rsidR="00242590" w:rsidRPr="008D043F" w:rsidRDefault="00AA1055"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imjenjena </w:t>
            </w:r>
            <w:r w:rsidR="00242590" w:rsidRPr="008D043F">
              <w:rPr>
                <w:rFonts w:asciiTheme="minorHAnsi" w:hAnsiTheme="minorHAnsi" w:cstheme="minorHAnsi"/>
                <w:sz w:val="18"/>
                <w:szCs w:val="18"/>
                <w:lang w:val="hr-HR" w:bidi="en-US"/>
              </w:rPr>
              <w:t xml:space="preserve"> metodologija u svim JLS</w:t>
            </w:r>
            <w:r w:rsidR="00113B65" w:rsidRPr="008D043F">
              <w:rPr>
                <w:rFonts w:asciiTheme="minorHAnsi" w:hAnsiTheme="minorHAnsi" w:cstheme="minorHAnsi"/>
                <w:sz w:val="18"/>
                <w:szCs w:val="18"/>
                <w:lang w:val="hr-HR" w:bidi="en-US"/>
              </w:rPr>
              <w:t>/</w:t>
            </w:r>
            <w:r w:rsidR="00242590" w:rsidRPr="008D043F">
              <w:rPr>
                <w:rFonts w:asciiTheme="minorHAnsi" w:hAnsiTheme="minorHAnsi" w:cstheme="minorHAnsi"/>
                <w:sz w:val="18"/>
                <w:szCs w:val="18"/>
                <w:lang w:val="hr-HR" w:bidi="en-US"/>
              </w:rPr>
              <w:t xml:space="preserve"> </w:t>
            </w:r>
            <w:r w:rsidR="00113B65" w:rsidRPr="008D043F">
              <w:rPr>
                <w:rFonts w:asciiTheme="minorHAnsi" w:hAnsiTheme="minorHAnsi" w:cstheme="minorHAnsi"/>
                <w:sz w:val="18"/>
                <w:szCs w:val="18"/>
                <w:lang w:val="hr-HR"/>
              </w:rPr>
              <w:t xml:space="preserve">/  JKP i KJKP </w:t>
            </w:r>
            <w:r w:rsidR="00242590" w:rsidRPr="008D043F">
              <w:rPr>
                <w:rFonts w:asciiTheme="minorHAnsi" w:hAnsiTheme="minorHAnsi" w:cstheme="minorHAnsi"/>
                <w:sz w:val="18"/>
                <w:szCs w:val="18"/>
                <w:lang w:val="hr-HR" w:bidi="en-US"/>
              </w:rPr>
              <w:t>(2028)</w:t>
            </w:r>
          </w:p>
        </w:tc>
      </w:tr>
      <w:tr w:rsidR="00242590" w:rsidRPr="008D043F" w14:paraId="2ECA1132" w14:textId="77777777" w:rsidTr="0003030A">
        <w:trPr>
          <w:trHeight w:val="567"/>
        </w:trPr>
        <w:tc>
          <w:tcPr>
            <w:tcW w:w="1397" w:type="pct"/>
            <w:vMerge/>
            <w:shd w:val="clear" w:color="auto" w:fill="009D73"/>
            <w:vAlign w:val="center"/>
          </w:tcPr>
          <w:p w14:paraId="29C8435D"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111" w:type="pct"/>
            <w:shd w:val="clear" w:color="auto" w:fill="FFFFFF" w:themeFill="background1"/>
            <w:vAlign w:val="center"/>
          </w:tcPr>
          <w:p w14:paraId="02CD074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izrađenih Studija izvodivosti za nove investicije u komunalnu infrastrukturu u JLS-ovima </w:t>
            </w:r>
          </w:p>
        </w:tc>
        <w:tc>
          <w:tcPr>
            <w:tcW w:w="1244" w:type="pct"/>
            <w:shd w:val="clear" w:color="auto" w:fill="FFFFFF" w:themeFill="background1"/>
            <w:vAlign w:val="center"/>
          </w:tcPr>
          <w:p w14:paraId="0E9DD78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ma podataka o broju izrađenih  studija izvodivosti u JLS-ovima  </w:t>
            </w:r>
          </w:p>
        </w:tc>
        <w:tc>
          <w:tcPr>
            <w:tcW w:w="1248" w:type="pct"/>
            <w:shd w:val="clear" w:color="auto" w:fill="FFFFFF" w:themeFill="background1"/>
            <w:vAlign w:val="center"/>
          </w:tcPr>
          <w:p w14:paraId="58617B7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 svim JLS-ovima izrađene Studije izvodivosti za nove investicije  u komunalnu infrastrukturu  (2023-2029)</w:t>
            </w:r>
          </w:p>
        </w:tc>
      </w:tr>
      <w:tr w:rsidR="00242590" w:rsidRPr="008D043F" w14:paraId="029BB1EB" w14:textId="77777777" w:rsidTr="0003030A">
        <w:trPr>
          <w:trHeight w:val="567"/>
        </w:trPr>
        <w:tc>
          <w:tcPr>
            <w:tcW w:w="1397" w:type="pct"/>
            <w:shd w:val="clear" w:color="auto" w:fill="009D73"/>
            <w:vAlign w:val="center"/>
          </w:tcPr>
          <w:p w14:paraId="19026EE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603" w:type="pct"/>
            <w:gridSpan w:val="3"/>
            <w:vAlign w:val="center"/>
          </w:tcPr>
          <w:p w14:paraId="0D654F3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boljšanje finansijske održivosti i konkurentnosti komunalnih poduzeća, pružanje bolje usluge građanima i privredi </w:t>
            </w:r>
          </w:p>
        </w:tc>
      </w:tr>
      <w:tr w:rsidR="00242590" w:rsidRPr="008D043F" w14:paraId="3D30E013" w14:textId="77777777" w:rsidTr="0003030A">
        <w:trPr>
          <w:trHeight w:val="567"/>
        </w:trPr>
        <w:tc>
          <w:tcPr>
            <w:tcW w:w="1397" w:type="pct"/>
            <w:shd w:val="clear" w:color="auto" w:fill="009D73"/>
            <w:vAlign w:val="center"/>
          </w:tcPr>
          <w:p w14:paraId="2A0530C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izvorima finansiranja</w:t>
            </w:r>
          </w:p>
        </w:tc>
        <w:tc>
          <w:tcPr>
            <w:tcW w:w="3603" w:type="pct"/>
            <w:gridSpan w:val="3"/>
            <w:vAlign w:val="center"/>
          </w:tcPr>
          <w:p w14:paraId="242E1DAA"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87 791 KM</w:t>
            </w:r>
          </w:p>
          <w:p w14:paraId="1834D089" w14:textId="77777777" w:rsidR="00242590" w:rsidRPr="008D043F" w:rsidRDefault="00242590"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 budžetska sredstva</w:t>
            </w:r>
          </w:p>
        </w:tc>
      </w:tr>
      <w:tr w:rsidR="00242590" w:rsidRPr="008D043F" w14:paraId="34B68433" w14:textId="77777777" w:rsidTr="0003030A">
        <w:trPr>
          <w:trHeight w:val="567"/>
        </w:trPr>
        <w:tc>
          <w:tcPr>
            <w:tcW w:w="1397" w:type="pct"/>
            <w:shd w:val="clear" w:color="auto" w:fill="009D73"/>
            <w:vAlign w:val="center"/>
          </w:tcPr>
          <w:p w14:paraId="17111D9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603" w:type="pct"/>
            <w:gridSpan w:val="3"/>
            <w:shd w:val="clear" w:color="auto" w:fill="FFFFFF" w:themeFill="background1"/>
            <w:vAlign w:val="center"/>
          </w:tcPr>
          <w:p w14:paraId="06A9A1F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3–2029</w:t>
            </w:r>
          </w:p>
        </w:tc>
      </w:tr>
      <w:tr w:rsidR="00242590" w:rsidRPr="008D043F" w14:paraId="54004AD7" w14:textId="77777777" w:rsidTr="0003030A">
        <w:trPr>
          <w:trHeight w:val="274"/>
        </w:trPr>
        <w:tc>
          <w:tcPr>
            <w:tcW w:w="1397" w:type="pct"/>
            <w:shd w:val="clear" w:color="auto" w:fill="009D73"/>
            <w:vAlign w:val="center"/>
          </w:tcPr>
          <w:p w14:paraId="58FA76B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03" w:type="pct"/>
            <w:gridSpan w:val="3"/>
            <w:vAlign w:val="center"/>
          </w:tcPr>
          <w:p w14:paraId="1BA90A5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3EFDBC5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JKP</w:t>
            </w:r>
          </w:p>
          <w:p w14:paraId="272F133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LS</w:t>
            </w:r>
          </w:p>
        </w:tc>
      </w:tr>
      <w:tr w:rsidR="00242590" w:rsidRPr="008D043F" w14:paraId="5DC611D0" w14:textId="77777777" w:rsidTr="0003030A">
        <w:trPr>
          <w:trHeight w:val="567"/>
        </w:trPr>
        <w:tc>
          <w:tcPr>
            <w:tcW w:w="1397" w:type="pct"/>
            <w:shd w:val="clear" w:color="auto" w:fill="009D73"/>
            <w:vAlign w:val="center"/>
          </w:tcPr>
          <w:p w14:paraId="2A44069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603" w:type="pct"/>
            <w:gridSpan w:val="3"/>
            <w:vAlign w:val="center"/>
          </w:tcPr>
          <w:p w14:paraId="0EBE1C63" w14:textId="2488FDCB"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F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i PF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Vlada Federacije i Parlament Federacije); AVPS </w:t>
            </w:r>
          </w:p>
          <w:p w14:paraId="2E53BEA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JM; AVPS,   KMV (kantonalna ministrstva nadležna za vode).  </w:t>
            </w:r>
          </w:p>
        </w:tc>
      </w:tr>
      <w:tr w:rsidR="00242590" w:rsidRPr="008D043F" w14:paraId="4E936156" w14:textId="77777777" w:rsidTr="0003030A">
        <w:trPr>
          <w:trHeight w:val="567"/>
        </w:trPr>
        <w:tc>
          <w:tcPr>
            <w:tcW w:w="1397" w:type="pct"/>
            <w:shd w:val="clear" w:color="auto" w:fill="009D73"/>
            <w:vAlign w:val="center"/>
          </w:tcPr>
          <w:p w14:paraId="12A6502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603" w:type="pct"/>
            <w:gridSpan w:val="3"/>
            <w:shd w:val="clear" w:color="auto" w:fill="FFFFFF" w:themeFill="background1"/>
            <w:vAlign w:val="center"/>
          </w:tcPr>
          <w:p w14:paraId="115D97C0" w14:textId="6D7540A4" w:rsidR="00242590" w:rsidRPr="008D043F" w:rsidRDefault="0084544D"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nstitucije nadležne za upravljanje vodama na svim nivoima u Federaciji BiH</w:t>
            </w:r>
          </w:p>
        </w:tc>
      </w:tr>
    </w:tbl>
    <w:p w14:paraId="070A101D"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Ind w:w="-5" w:type="dxa"/>
        <w:tblLook w:val="04A0" w:firstRow="1" w:lastRow="0" w:firstColumn="1" w:lastColumn="0" w:noHBand="0" w:noVBand="1"/>
      </w:tblPr>
      <w:tblGrid>
        <w:gridCol w:w="4031"/>
        <w:gridCol w:w="2943"/>
        <w:gridCol w:w="3597"/>
        <w:gridCol w:w="3603"/>
      </w:tblGrid>
      <w:tr w:rsidR="00242590" w:rsidRPr="008D043F" w14:paraId="29B2A1A0"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18E34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Veza sa strateškim ciljem</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5DD40437"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79BB31B4"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EF435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29F6BCF1"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6.</w:t>
            </w:r>
            <w:r w:rsidR="003C6F11" w:rsidRPr="008D043F">
              <w:rPr>
                <w:rFonts w:asciiTheme="minorHAnsi" w:hAnsiTheme="minorHAnsi" w:cstheme="minorHAnsi"/>
                <w:lang w:val="hr-HR"/>
              </w:rPr>
              <w:t xml:space="preserve"> </w:t>
            </w:r>
            <w:r w:rsidR="003C6F11" w:rsidRPr="008D043F">
              <w:rPr>
                <w:rFonts w:asciiTheme="minorHAnsi" w:hAnsiTheme="minorHAnsi" w:cstheme="minorHAnsi"/>
                <w:b/>
                <w:sz w:val="18"/>
                <w:szCs w:val="18"/>
                <w:lang w:val="hr-HR"/>
              </w:rPr>
              <w:t xml:space="preserve">Osiguranje </w:t>
            </w:r>
            <w:r w:rsidRPr="008D043F">
              <w:rPr>
                <w:rFonts w:asciiTheme="minorHAnsi" w:hAnsiTheme="minorHAnsi" w:cstheme="minorHAnsi"/>
                <w:b/>
                <w:sz w:val="18"/>
                <w:szCs w:val="18"/>
                <w:lang w:val="hr-HR"/>
              </w:rPr>
              <w:t>finansijske održivosti sektora voda</w:t>
            </w:r>
          </w:p>
        </w:tc>
      </w:tr>
      <w:tr w:rsidR="00242590" w:rsidRPr="008D043F" w14:paraId="34937C71"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D6EC38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3D4FAC58" w14:textId="1784D4BD"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2. </w:t>
            </w:r>
            <w:r w:rsidR="002B08C3" w:rsidRPr="002B08C3">
              <w:rPr>
                <w:rFonts w:asciiTheme="minorHAnsi" w:hAnsiTheme="minorHAnsi" w:cstheme="minorHAnsi"/>
                <w:b/>
                <w:sz w:val="18"/>
                <w:szCs w:val="18"/>
                <w:lang w:val="hr-HR"/>
              </w:rPr>
              <w:t>Unaprijediti sistem obračuna, prikupljanja i raspodjele posebnih vodnih naknada</w:t>
            </w:r>
          </w:p>
        </w:tc>
      </w:tr>
      <w:tr w:rsidR="00242590" w:rsidRPr="008D043F" w14:paraId="2EEBFF49"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19D80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0F81BB1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analizirati opravdanost redefiniranja sistema posebnih vodnih naknada i dati prijedloge </w:t>
            </w:r>
            <w:r w:rsidRPr="008D043F">
              <w:rPr>
                <w:rFonts w:asciiTheme="minorHAnsi" w:eastAsia="Calibri" w:hAnsiTheme="minorHAnsi" w:cstheme="minorHAnsi"/>
                <w:color w:val="000000" w:themeColor="text1"/>
                <w:sz w:val="18"/>
                <w:szCs w:val="18"/>
                <w:lang w:val="hr-HR"/>
              </w:rPr>
              <w:t>unaprjeđenja</w:t>
            </w:r>
            <w:r w:rsidRPr="008D043F">
              <w:rPr>
                <w:rFonts w:asciiTheme="minorHAnsi" w:hAnsiTheme="minorHAnsi" w:cstheme="minorHAnsi"/>
                <w:sz w:val="18"/>
                <w:szCs w:val="18"/>
                <w:lang w:val="hr-HR"/>
              </w:rPr>
              <w:t xml:space="preserve"> stepena  prikupljenih sredstava po osnovu posebnih vodnih naknada        </w:t>
            </w:r>
          </w:p>
          <w:p w14:paraId="7EF2674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3471AC92" w14:textId="77777777" w:rsidR="00242590" w:rsidRPr="008D043F" w:rsidRDefault="00242590" w:rsidP="0068355A">
            <w:pPr>
              <w:numPr>
                <w:ilvl w:val="0"/>
                <w:numId w:val="10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iti analizu postojećeg ekonomskog stanja svih segmenata upravljanja vodama izrađenih u svrhu utvrđivanja  potrebe izmjene visine vodnih naknada i/ili njihove raspodjele</w:t>
            </w:r>
          </w:p>
          <w:p w14:paraId="07F62E7D" w14:textId="77777777" w:rsidR="00242590" w:rsidRPr="008D043F" w:rsidRDefault="00242590" w:rsidP="0068355A">
            <w:pPr>
              <w:numPr>
                <w:ilvl w:val="0"/>
                <w:numId w:val="10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mijenjena zakonska regulativa u segmentu o vodnim naknadama u skladu s rezultatima analize  </w:t>
            </w:r>
          </w:p>
          <w:p w14:paraId="0A6235E6" w14:textId="77777777" w:rsidR="00242590" w:rsidRPr="008D043F" w:rsidRDefault="00242590" w:rsidP="0068355A">
            <w:pPr>
              <w:numPr>
                <w:ilvl w:val="0"/>
                <w:numId w:val="10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regulativu sektora finansija ‒ poreske uprave o naplati javnih prihoda po osnovu posebnih vodnih naknada s regulativom sektora voda koja definira način prikupljanja sredstava po osnovu posebnih vodnih naknada </w:t>
            </w:r>
          </w:p>
          <w:p w14:paraId="74BA6CC7" w14:textId="77777777" w:rsidR="00242590" w:rsidRPr="008D043F" w:rsidRDefault="00242590" w:rsidP="0068355A">
            <w:pPr>
              <w:numPr>
                <w:ilvl w:val="0"/>
                <w:numId w:val="100"/>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ilagoditi odredbe Zakona o PDV-u karakteru prihoda od posebnih vodnih naknada u svrhu oslobađanja JKP-ova od plaćanja   PDV-a na naplaćena sredstva po osnovu posebnih vodnih naknada na bazi izmjena u zakonu o PDV-u.   </w:t>
            </w:r>
          </w:p>
        </w:tc>
      </w:tr>
      <w:tr w:rsidR="00242590" w:rsidRPr="008D043F" w14:paraId="754622EB"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EAD6A1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4DCAB9C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7BE835AD" w14:textId="77777777" w:rsidTr="00076544">
        <w:trPr>
          <w:trHeight w:val="567"/>
        </w:trPr>
        <w:tc>
          <w:tcPr>
            <w:tcW w:w="1422" w:type="pct"/>
            <w:vMerge w:val="restart"/>
            <w:tcBorders>
              <w:top w:val="single" w:sz="4" w:space="0" w:color="A6A6A6"/>
              <w:left w:val="single" w:sz="4" w:space="0" w:color="A6A6A6"/>
              <w:right w:val="single" w:sz="4" w:space="0" w:color="A6A6A6"/>
            </w:tcBorders>
            <w:shd w:val="clear" w:color="auto" w:fill="009D73"/>
            <w:vAlign w:val="center"/>
          </w:tcPr>
          <w:p w14:paraId="1EB6757A"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C5969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F2E434B"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CD86F7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637D15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66AC2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58851FD3" w14:textId="77777777" w:rsidTr="00076544">
        <w:trPr>
          <w:trHeight w:val="567"/>
        </w:trPr>
        <w:tc>
          <w:tcPr>
            <w:tcW w:w="1422" w:type="pct"/>
            <w:vMerge/>
            <w:tcBorders>
              <w:left w:val="single" w:sz="4" w:space="0" w:color="A6A6A6"/>
              <w:right w:val="single" w:sz="4" w:space="0" w:color="A6A6A6"/>
            </w:tcBorders>
            <w:shd w:val="clear" w:color="auto" w:fill="009D73"/>
            <w:vAlign w:val="center"/>
          </w:tcPr>
          <w:p w14:paraId="16602D4E"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auto"/>
            <w:vAlign w:val="center"/>
          </w:tcPr>
          <w:p w14:paraId="02B6BBC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pripremljenosti analize  postojećeg ekonomskog stanja svih segmenata upravljanja vodama</w:t>
            </w:r>
          </w:p>
        </w:tc>
        <w:tc>
          <w:tcPr>
            <w:tcW w:w="126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374E0B0C"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započeta izrada analize </w:t>
            </w:r>
          </w:p>
        </w:tc>
        <w:tc>
          <w:tcPr>
            <w:tcW w:w="1271" w:type="pct"/>
            <w:tcBorders>
              <w:top w:val="single" w:sz="4" w:space="0" w:color="A6A6A6"/>
              <w:left w:val="single" w:sz="4" w:space="0" w:color="A6A6A6"/>
              <w:bottom w:val="single" w:sz="4" w:space="0" w:color="A6A6A6"/>
              <w:right w:val="single" w:sz="4" w:space="0" w:color="A6A6A6"/>
            </w:tcBorders>
            <w:shd w:val="clear" w:color="auto" w:fill="auto"/>
            <w:vAlign w:val="center"/>
          </w:tcPr>
          <w:p w14:paraId="480A91B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a analiza čiji će se rezultati koristiti za ocjenu opravdanosti redefiniranja sistema prikupljanja naknada  (2024)</w:t>
            </w:r>
          </w:p>
        </w:tc>
      </w:tr>
      <w:tr w:rsidR="00242590" w:rsidRPr="008D043F" w14:paraId="2424B9F6" w14:textId="77777777" w:rsidTr="00076544">
        <w:trPr>
          <w:trHeight w:val="567"/>
        </w:trPr>
        <w:tc>
          <w:tcPr>
            <w:tcW w:w="1422" w:type="pct"/>
            <w:vMerge/>
            <w:tcBorders>
              <w:left w:val="single" w:sz="4" w:space="0" w:color="A6A6A6"/>
              <w:right w:val="single" w:sz="4" w:space="0" w:color="A6A6A6"/>
            </w:tcBorders>
            <w:shd w:val="clear" w:color="auto" w:fill="009D73"/>
            <w:vAlign w:val="center"/>
          </w:tcPr>
          <w:p w14:paraId="0622D5A5"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16AD55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procesa izrade i usvajanja  zakonske regulative u segmentu o  vodnim naknadama</w:t>
            </w:r>
          </w:p>
        </w:tc>
        <w:tc>
          <w:tcPr>
            <w:tcW w:w="126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A8624A4"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rađena analiza, ni izmjene zakonske regulative </w:t>
            </w:r>
          </w:p>
        </w:tc>
        <w:tc>
          <w:tcPr>
            <w:tcW w:w="1271"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738ABD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zakonska regulativa u segmentu o  vodnim naknadama, u skladu s rezultatima analize    (2024)</w:t>
            </w:r>
          </w:p>
        </w:tc>
      </w:tr>
      <w:tr w:rsidR="00242590" w:rsidRPr="008D043F" w14:paraId="3FE0F59E" w14:textId="77777777" w:rsidTr="0084544D">
        <w:trPr>
          <w:trHeight w:val="274"/>
        </w:trPr>
        <w:tc>
          <w:tcPr>
            <w:tcW w:w="1422" w:type="pct"/>
            <w:vMerge/>
            <w:tcBorders>
              <w:left w:val="single" w:sz="4" w:space="0" w:color="A6A6A6"/>
              <w:right w:val="single" w:sz="4" w:space="0" w:color="A6A6A6"/>
            </w:tcBorders>
            <w:shd w:val="clear" w:color="auto" w:fill="009D73"/>
            <w:vAlign w:val="center"/>
          </w:tcPr>
          <w:p w14:paraId="2FFED2F5"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DEFCA82" w14:textId="057393AF" w:rsidR="0084544D"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đenost  zakonskih rješenja koja definiraju aktivnosti PU-a (poreske uprave) i aktivnosti sektora voda o prikupljanja posebnih vodnih naknada uzimajući u obzir činjenicu </w:t>
            </w:r>
            <w:r w:rsidRPr="008D043F">
              <w:rPr>
                <w:rFonts w:asciiTheme="minorHAnsi" w:eastAsia="Calibri" w:hAnsiTheme="minorHAnsi" w:cstheme="minorHAnsi"/>
                <w:sz w:val="18"/>
                <w:szCs w:val="18"/>
                <w:lang w:val="hr-HR"/>
              </w:rPr>
              <w:lastRenderedPageBreak/>
              <w:t xml:space="preserve">da se radi o javnim prihodima.   </w:t>
            </w:r>
          </w:p>
        </w:tc>
        <w:tc>
          <w:tcPr>
            <w:tcW w:w="126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338BE55"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Nije usklađena regulativa poreske uprave o  naplati javnih prihoda po osnovu posebnih vodnih naknada s regulativom sektora voda koja definira način prikupljanja sredstava po osnovu posebnih vodnih naknada        </w:t>
            </w:r>
          </w:p>
        </w:tc>
        <w:tc>
          <w:tcPr>
            <w:tcW w:w="1271"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2EAAC4E"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klađena regulativa poreske uprave s  regulativom sektora voda u svrhu povećanja prikupljenih sredstava od vodnih naknada (javnih prihoda)    (2024)</w:t>
            </w:r>
          </w:p>
        </w:tc>
      </w:tr>
      <w:tr w:rsidR="00242590" w:rsidRPr="008D043F" w14:paraId="6085F657" w14:textId="77777777" w:rsidTr="00076544">
        <w:trPr>
          <w:trHeight w:val="567"/>
        </w:trPr>
        <w:tc>
          <w:tcPr>
            <w:tcW w:w="1422" w:type="pct"/>
            <w:vMerge/>
            <w:tcBorders>
              <w:left w:val="single" w:sz="4" w:space="0" w:color="A6A6A6"/>
              <w:bottom w:val="single" w:sz="4" w:space="0" w:color="A6A6A6"/>
              <w:right w:val="single" w:sz="4" w:space="0" w:color="A6A6A6"/>
            </w:tcBorders>
            <w:shd w:val="clear" w:color="auto" w:fill="009D73"/>
            <w:vAlign w:val="center"/>
          </w:tcPr>
          <w:p w14:paraId="343B7A9A"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8DB355E"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nje prilagođavanja odredbi Zakona o PDV-u karakteru prihoda od posebnih vodnih naknada u svrhu izuzimanja subjekata od obaveze plaćanja PDV-a na naplaćena sredstva po osnovu posebnih vodnih naknada</w:t>
            </w:r>
          </w:p>
        </w:tc>
        <w:tc>
          <w:tcPr>
            <w:tcW w:w="126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C9B45AB"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mjene zakona nisu izrađene niti usvojene </w:t>
            </w:r>
          </w:p>
        </w:tc>
        <w:tc>
          <w:tcPr>
            <w:tcW w:w="1271"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BCC87E4"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ršeno prilagođavanje  odredbi Zakona o PDV-u karakteru prihoda od posebnih vodnih  naknada, te su Javna komunalna poduzeća oslobođena od plaćanja PDV-a na </w:t>
            </w:r>
            <w:r w:rsidRPr="008D043F">
              <w:rPr>
                <w:rFonts w:asciiTheme="minorHAnsi" w:hAnsiTheme="minorHAnsi" w:cstheme="minorHAnsi"/>
                <w:sz w:val="18"/>
                <w:szCs w:val="18"/>
                <w:shd w:val="clear" w:color="auto" w:fill="FFFFFF" w:themeFill="background1"/>
                <w:lang w:val="hr-HR" w:bidi="en-US"/>
              </w:rPr>
              <w:t xml:space="preserve">naplaćena sredstva po osnovu posebnih vodnih naknada </w:t>
            </w:r>
            <w:r w:rsidRPr="008D043F">
              <w:rPr>
                <w:rFonts w:asciiTheme="minorHAnsi" w:hAnsiTheme="minorHAnsi" w:cstheme="minorHAnsi"/>
                <w:sz w:val="18"/>
                <w:szCs w:val="18"/>
                <w:lang w:val="hr-HR" w:bidi="en-US"/>
              </w:rPr>
              <w:t xml:space="preserve">  (2024)</w:t>
            </w:r>
          </w:p>
        </w:tc>
      </w:tr>
      <w:tr w:rsidR="00242590" w:rsidRPr="008D043F" w14:paraId="08383D69"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48508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07454A1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boljšanje finansijske održivosti i konkurentnosti komunlnih poduzeća, pružanje bolje usluge građanima i privredi.</w:t>
            </w:r>
          </w:p>
        </w:tc>
      </w:tr>
      <w:tr w:rsidR="00242590" w:rsidRPr="008D043F" w14:paraId="4192EB6D"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988B9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 izvorima finansiranja</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272FB3F0"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167 047 KM</w:t>
            </w:r>
          </w:p>
          <w:p w14:paraId="6C16CBBC" w14:textId="77777777" w:rsidR="00242590" w:rsidRPr="008D043F" w:rsidRDefault="00242590"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 budžetska sredstva</w:t>
            </w:r>
          </w:p>
        </w:tc>
      </w:tr>
      <w:tr w:rsidR="00242590" w:rsidRPr="008D043F" w14:paraId="59C858AD"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5E7F7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57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04C4A3A" w14:textId="4403DE9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3–202</w:t>
            </w:r>
            <w:r w:rsidR="0084544D" w:rsidRPr="008D043F">
              <w:rPr>
                <w:rFonts w:asciiTheme="minorHAnsi" w:hAnsiTheme="minorHAnsi" w:cstheme="minorHAnsi"/>
                <w:sz w:val="18"/>
                <w:szCs w:val="18"/>
                <w:lang w:val="hr-HR" w:bidi="en-US"/>
              </w:rPr>
              <w:t>4</w:t>
            </w:r>
            <w:r w:rsidRPr="008D043F">
              <w:rPr>
                <w:rFonts w:asciiTheme="minorHAnsi" w:hAnsiTheme="minorHAnsi" w:cstheme="minorHAnsi"/>
                <w:sz w:val="18"/>
                <w:szCs w:val="18"/>
                <w:lang w:val="hr-HR" w:bidi="en-US"/>
              </w:rPr>
              <w:t>.</w:t>
            </w:r>
          </w:p>
        </w:tc>
      </w:tr>
      <w:tr w:rsidR="00242590" w:rsidRPr="008D043F" w14:paraId="3D59A193"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FEDB3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4D2D665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61BBCD7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inistarstvo finansija BiH; Federalno ministarstvo finansija – Poreska uprava  </w:t>
            </w:r>
          </w:p>
          <w:p w14:paraId="7CC6B22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LS</w:t>
            </w:r>
          </w:p>
          <w:p w14:paraId="6DADBDD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JKP, JKP</w:t>
            </w:r>
          </w:p>
        </w:tc>
      </w:tr>
      <w:tr w:rsidR="00242590" w:rsidRPr="008D043F" w14:paraId="5E3EAC55"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98599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19B20A37" w14:textId="639341D1"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F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i PF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Vlada Federacije i Parlament Federacije);  AVPS, AVPJM; Ministarstvo finansija BiH; Federalno ministarstvo finansija – Poreska uprava, KMV (kantonalna ministarstva nadležna za vode)</w:t>
            </w:r>
            <w:r w:rsidRPr="008D043F">
              <w:rPr>
                <w:rFonts w:asciiTheme="minorHAnsi" w:eastAsia="MS PGothic" w:hAnsiTheme="minorHAnsi" w:cstheme="minorHAnsi"/>
                <w:color w:val="FF0000"/>
                <w:sz w:val="18"/>
                <w:szCs w:val="18"/>
                <w:lang w:val="hr-HR" w:eastAsia="en-US"/>
              </w:rPr>
              <w:t xml:space="preserve">  </w:t>
            </w:r>
          </w:p>
        </w:tc>
      </w:tr>
      <w:tr w:rsidR="00242590" w:rsidRPr="008D043F" w14:paraId="5D008834"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566163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57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8700870" w14:textId="530A2A56" w:rsidR="00242590" w:rsidRPr="008D043F" w:rsidRDefault="0084544D"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nstitucije nadležne za upravljanje vodama na svim nivoima u F</w:t>
            </w:r>
            <w:r w:rsidR="006970FB" w:rsidRPr="008D043F">
              <w:rPr>
                <w:rFonts w:asciiTheme="minorHAnsi" w:hAnsiTheme="minorHAnsi" w:cstheme="minorHAnsi"/>
                <w:sz w:val="18"/>
                <w:szCs w:val="18"/>
                <w:lang w:val="hr-HR" w:bidi="en-US"/>
              </w:rPr>
              <w:t xml:space="preserve">ederaciji </w:t>
            </w:r>
            <w:r w:rsidRPr="008D043F">
              <w:rPr>
                <w:rFonts w:asciiTheme="minorHAnsi" w:hAnsiTheme="minorHAnsi" w:cstheme="minorHAnsi"/>
                <w:sz w:val="18"/>
                <w:szCs w:val="18"/>
                <w:lang w:val="hr-HR" w:bidi="en-US"/>
              </w:rPr>
              <w:t>BiH</w:t>
            </w:r>
          </w:p>
        </w:tc>
      </w:tr>
    </w:tbl>
    <w:p w14:paraId="787612B9"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4995" w:type="pct"/>
        <w:tblInd w:w="-5"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4035"/>
        <w:gridCol w:w="3070"/>
        <w:gridCol w:w="3509"/>
        <w:gridCol w:w="3546"/>
      </w:tblGrid>
      <w:tr w:rsidR="00242590" w:rsidRPr="008D043F" w14:paraId="346D6337" w14:textId="77777777" w:rsidTr="00076544">
        <w:trPr>
          <w:trHeight w:val="567"/>
        </w:trPr>
        <w:tc>
          <w:tcPr>
            <w:tcW w:w="1425" w:type="pct"/>
            <w:shd w:val="clear" w:color="auto" w:fill="009D73"/>
            <w:vAlign w:val="center"/>
          </w:tcPr>
          <w:p w14:paraId="64B9294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575" w:type="pct"/>
            <w:gridSpan w:val="3"/>
            <w:vAlign w:val="center"/>
          </w:tcPr>
          <w:p w14:paraId="2E70B21A"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7E96F199" w14:textId="77777777" w:rsidTr="00076544">
        <w:trPr>
          <w:trHeight w:val="567"/>
        </w:trPr>
        <w:tc>
          <w:tcPr>
            <w:tcW w:w="1425" w:type="pct"/>
            <w:shd w:val="clear" w:color="auto" w:fill="009D73"/>
            <w:vAlign w:val="center"/>
          </w:tcPr>
          <w:p w14:paraId="638411A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575" w:type="pct"/>
            <w:gridSpan w:val="3"/>
            <w:vAlign w:val="center"/>
          </w:tcPr>
          <w:p w14:paraId="5CA69B0C"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 </w:t>
            </w:r>
            <w:r w:rsidR="003C6F11" w:rsidRPr="008D043F">
              <w:rPr>
                <w:rFonts w:asciiTheme="minorHAnsi" w:hAnsiTheme="minorHAnsi" w:cstheme="minorHAnsi"/>
                <w:b/>
                <w:sz w:val="18"/>
                <w:szCs w:val="18"/>
                <w:lang w:val="hr-HR"/>
              </w:rPr>
              <w:t>Osiguranje</w:t>
            </w:r>
            <w:r w:rsidRPr="008D043F">
              <w:rPr>
                <w:rFonts w:asciiTheme="minorHAnsi" w:hAnsiTheme="minorHAnsi" w:cstheme="minorHAnsi"/>
                <w:b/>
                <w:sz w:val="18"/>
                <w:szCs w:val="18"/>
                <w:lang w:val="hr-HR"/>
              </w:rPr>
              <w:t xml:space="preserve"> finansijske održivosti sektora voda</w:t>
            </w:r>
          </w:p>
        </w:tc>
      </w:tr>
      <w:tr w:rsidR="00242590" w:rsidRPr="008D043F" w14:paraId="1D6F93AF" w14:textId="77777777" w:rsidTr="00076544">
        <w:trPr>
          <w:trHeight w:val="567"/>
        </w:trPr>
        <w:tc>
          <w:tcPr>
            <w:tcW w:w="1425" w:type="pct"/>
            <w:shd w:val="clear" w:color="auto" w:fill="009D73"/>
            <w:vAlign w:val="center"/>
          </w:tcPr>
          <w:p w14:paraId="7FBF7D6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575" w:type="pct"/>
            <w:gridSpan w:val="3"/>
            <w:vAlign w:val="center"/>
          </w:tcPr>
          <w:p w14:paraId="703ADE50"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3. Formiranje i rad specijalističkog tima (timova) u sektoru voda za ekonomsko i finansijsko planiranje, pripremu projekata i  programiranje utroška sredstava   </w:t>
            </w:r>
          </w:p>
        </w:tc>
      </w:tr>
      <w:tr w:rsidR="00242590" w:rsidRPr="008D043F" w14:paraId="213AC92B" w14:textId="77777777" w:rsidTr="00076544">
        <w:trPr>
          <w:trHeight w:val="567"/>
        </w:trPr>
        <w:tc>
          <w:tcPr>
            <w:tcW w:w="1425" w:type="pct"/>
            <w:shd w:val="clear" w:color="auto" w:fill="009D73"/>
            <w:vAlign w:val="center"/>
          </w:tcPr>
          <w:p w14:paraId="5C81545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575" w:type="pct"/>
            <w:gridSpan w:val="3"/>
            <w:vAlign w:val="center"/>
          </w:tcPr>
          <w:p w14:paraId="688DC7E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obučiti tim stručnjaka iz sektora voda za ekonomsko i finansijsko planiranje, pripremu projekata i  programiranje utroška sredstava u svrhu uspješnog ishodovanja sredstava iz EU </w:t>
            </w:r>
            <w:bookmarkStart w:id="223" w:name="_Hlk95281250"/>
            <w:r w:rsidRPr="008D043F">
              <w:rPr>
                <w:rFonts w:asciiTheme="minorHAnsi" w:hAnsiTheme="minorHAnsi" w:cstheme="minorHAnsi"/>
                <w:sz w:val="18"/>
                <w:szCs w:val="18"/>
                <w:lang w:val="hr-HR"/>
              </w:rPr>
              <w:t xml:space="preserve">i ostalih međunarodnih finansijskih institucija za razvoj sektora voda          </w:t>
            </w:r>
            <w:bookmarkEnd w:id="223"/>
          </w:p>
          <w:p w14:paraId="2239CBA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Okvirna područja djelovanja su:</w:t>
            </w:r>
          </w:p>
          <w:p w14:paraId="1E4648AB" w14:textId="77777777" w:rsidR="00242590" w:rsidRPr="008D043F" w:rsidRDefault="00242590" w:rsidP="0068355A">
            <w:pPr>
              <w:numPr>
                <w:ilvl w:val="0"/>
                <w:numId w:val="10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Formirati i učiniti operativnim tijelo/tijela (stručnjaci za vodno pravo, finansijski i ekonomski stručnjaci za oblast voda) za  ekonomsko i finansijsko  planiranje, pripremu projekata i programiranje utroška sredstava</w:t>
            </w:r>
          </w:p>
          <w:p w14:paraId="095E85CA" w14:textId="77777777" w:rsidR="00242590" w:rsidRPr="008D043F" w:rsidRDefault="00242590" w:rsidP="0068355A">
            <w:pPr>
              <w:numPr>
                <w:ilvl w:val="0"/>
                <w:numId w:val="10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i dostaviti aplikacije međunarodnim organizacijama za realizaciju projekata  specijalističke obuke tijela o  ekonomskom i finansijskom planiranju, pripremi projekata i programiranju utroška sredstava     </w:t>
            </w:r>
          </w:p>
          <w:p w14:paraId="0A3F5CAB" w14:textId="77777777" w:rsidR="00242590" w:rsidRPr="008D043F" w:rsidRDefault="00242590" w:rsidP="0068355A">
            <w:pPr>
              <w:numPr>
                <w:ilvl w:val="0"/>
                <w:numId w:val="10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Program obuke o ekonomskom i finansijskom planiranju,  pripremi projekata i programiranju utroška sredstava     </w:t>
            </w:r>
          </w:p>
          <w:p w14:paraId="3BD2CE22" w14:textId="77777777" w:rsidR="00242590" w:rsidRPr="008D043F" w:rsidRDefault="00242590" w:rsidP="0068355A">
            <w:pPr>
              <w:numPr>
                <w:ilvl w:val="0"/>
                <w:numId w:val="101"/>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ealizirati Program obuke i izvjestiti o rezultatima realizacije Programa obuke  </w:t>
            </w:r>
          </w:p>
        </w:tc>
      </w:tr>
      <w:tr w:rsidR="00242590" w:rsidRPr="008D043F" w14:paraId="5FFC7F31" w14:textId="77777777" w:rsidTr="00076544">
        <w:trPr>
          <w:trHeight w:val="567"/>
        </w:trPr>
        <w:tc>
          <w:tcPr>
            <w:tcW w:w="1425" w:type="pct"/>
            <w:shd w:val="clear" w:color="auto" w:fill="009D73"/>
            <w:vAlign w:val="center"/>
          </w:tcPr>
          <w:p w14:paraId="67442FC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575" w:type="pct"/>
            <w:gridSpan w:val="3"/>
            <w:vAlign w:val="center"/>
          </w:tcPr>
          <w:p w14:paraId="3DEA48E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23AFE059" w14:textId="77777777" w:rsidTr="00076544">
        <w:trPr>
          <w:trHeight w:val="567"/>
        </w:trPr>
        <w:tc>
          <w:tcPr>
            <w:tcW w:w="1425" w:type="pct"/>
            <w:vMerge w:val="restart"/>
            <w:shd w:val="clear" w:color="auto" w:fill="009D73"/>
            <w:vAlign w:val="center"/>
          </w:tcPr>
          <w:p w14:paraId="74A8657F"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4AAC2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ABB271C"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D8605E"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FF5F87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5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A4928D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1019724B" w14:textId="77777777" w:rsidTr="00076544">
        <w:trPr>
          <w:trHeight w:val="567"/>
        </w:trPr>
        <w:tc>
          <w:tcPr>
            <w:tcW w:w="1425" w:type="pct"/>
            <w:vMerge/>
            <w:shd w:val="clear" w:color="auto" w:fill="009D73"/>
            <w:vAlign w:val="center"/>
          </w:tcPr>
          <w:p w14:paraId="2D3E8AE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auto"/>
            <w:vAlign w:val="center"/>
          </w:tcPr>
          <w:p w14:paraId="536482B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formiranja i operativnost jednog ili više tijela u sektoru voda  (stručnjaci za vodno pravo, finansijski i ekonomski stručnjaci za oblast voda) za ekonomsko i finansijsko planiranje, pripremu projekata i programiranje utroška sredstava</w:t>
            </w:r>
          </w:p>
        </w:tc>
        <w:tc>
          <w:tcPr>
            <w:tcW w:w="1239" w:type="pct"/>
            <w:shd w:val="clear" w:color="auto" w:fill="auto"/>
            <w:vAlign w:val="center"/>
          </w:tcPr>
          <w:p w14:paraId="166E7E45" w14:textId="166E7889"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započeto formiranje tijela  </w:t>
            </w:r>
          </w:p>
        </w:tc>
        <w:tc>
          <w:tcPr>
            <w:tcW w:w="1252" w:type="pct"/>
            <w:shd w:val="clear" w:color="auto" w:fill="auto"/>
            <w:vAlign w:val="center"/>
          </w:tcPr>
          <w:p w14:paraId="27EED2C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Formirano jedno ili više i operativno/a tijela u sektoru voda za finansijsko planiranje, pripremu projekata i programiranje utroška sredstava (2024)</w:t>
            </w:r>
          </w:p>
        </w:tc>
      </w:tr>
      <w:tr w:rsidR="00242590" w:rsidRPr="008D043F" w14:paraId="243EBA67" w14:textId="77777777" w:rsidTr="00076544">
        <w:trPr>
          <w:trHeight w:val="567"/>
        </w:trPr>
        <w:tc>
          <w:tcPr>
            <w:tcW w:w="1425" w:type="pct"/>
            <w:vMerge/>
            <w:shd w:val="clear" w:color="auto" w:fill="009D73"/>
            <w:vAlign w:val="center"/>
          </w:tcPr>
          <w:p w14:paraId="3B4251B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FFFFFF" w:themeFill="background1"/>
            <w:vAlign w:val="center"/>
          </w:tcPr>
          <w:p w14:paraId="7A464C65"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pripremljenosti ‒ aplikacije prema međunarodnim organizacijama  za realizaciju projekata specijalističke  obuke tijela u sektoru voda o  ekonomskom i finansijskom  planiranju, pripremi projekata i  programiranju utroška sredstava     </w:t>
            </w:r>
          </w:p>
        </w:tc>
        <w:tc>
          <w:tcPr>
            <w:tcW w:w="1239" w:type="pct"/>
            <w:shd w:val="clear" w:color="auto" w:fill="FFFFFF" w:themeFill="background1"/>
            <w:vAlign w:val="center"/>
          </w:tcPr>
          <w:p w14:paraId="75EDBA3F"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priprema aplikacije  </w:t>
            </w:r>
          </w:p>
        </w:tc>
        <w:tc>
          <w:tcPr>
            <w:tcW w:w="1252" w:type="pct"/>
            <w:shd w:val="clear" w:color="auto" w:fill="FFFFFF" w:themeFill="background1"/>
            <w:vAlign w:val="center"/>
          </w:tcPr>
          <w:p w14:paraId="3C0EF0F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a i dostavljena aplikacija prema međunarodnim organizacijama za realizaciju projekata specijalističke obuke tijela u sektoru voda  (2025)</w:t>
            </w:r>
          </w:p>
        </w:tc>
      </w:tr>
      <w:tr w:rsidR="00242590" w:rsidRPr="008D043F" w14:paraId="1988A306" w14:textId="77777777" w:rsidTr="00076544">
        <w:trPr>
          <w:trHeight w:val="567"/>
        </w:trPr>
        <w:tc>
          <w:tcPr>
            <w:tcW w:w="1425" w:type="pct"/>
            <w:vMerge/>
            <w:shd w:val="clear" w:color="auto" w:fill="009D73"/>
            <w:vAlign w:val="center"/>
          </w:tcPr>
          <w:p w14:paraId="1581BB4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FFFFFF" w:themeFill="background1"/>
            <w:vAlign w:val="center"/>
          </w:tcPr>
          <w:p w14:paraId="2CF9DBDF"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pripremljenosti Programa  obuke o ekonomskom i finansijskom  planiranju, pripremi projekata i programiranju utroška sredstava     </w:t>
            </w:r>
          </w:p>
        </w:tc>
        <w:tc>
          <w:tcPr>
            <w:tcW w:w="1239" w:type="pct"/>
            <w:shd w:val="clear" w:color="auto" w:fill="FFFFFF" w:themeFill="background1"/>
            <w:vAlign w:val="center"/>
          </w:tcPr>
          <w:p w14:paraId="0874CE62"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izrada Programa obuke         </w:t>
            </w:r>
          </w:p>
        </w:tc>
        <w:tc>
          <w:tcPr>
            <w:tcW w:w="1252" w:type="pct"/>
            <w:shd w:val="clear" w:color="auto" w:fill="FFFFFF" w:themeFill="background1"/>
            <w:vAlign w:val="center"/>
          </w:tcPr>
          <w:p w14:paraId="041E4D50"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ljen Program obuke     (2025)</w:t>
            </w:r>
          </w:p>
        </w:tc>
      </w:tr>
      <w:tr w:rsidR="00242590" w:rsidRPr="008D043F" w14:paraId="087064C7" w14:textId="77777777" w:rsidTr="00076544">
        <w:trPr>
          <w:trHeight w:val="567"/>
        </w:trPr>
        <w:tc>
          <w:tcPr>
            <w:tcW w:w="1425" w:type="pct"/>
            <w:vMerge/>
            <w:shd w:val="clear" w:color="auto" w:fill="009D73"/>
            <w:vAlign w:val="center"/>
          </w:tcPr>
          <w:p w14:paraId="29E2D00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FFFFFF" w:themeFill="background1"/>
            <w:vAlign w:val="center"/>
          </w:tcPr>
          <w:p w14:paraId="7D548FBC"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aza realizacije Programa  obuke i izrade izvještaja o realizaciji   </w:t>
            </w:r>
          </w:p>
        </w:tc>
        <w:tc>
          <w:tcPr>
            <w:tcW w:w="1239" w:type="pct"/>
            <w:shd w:val="clear" w:color="auto" w:fill="FFFFFF" w:themeFill="background1"/>
            <w:vAlign w:val="center"/>
          </w:tcPr>
          <w:p w14:paraId="301B19A8"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izrada Programa obuke, te ni njegova realizacija          </w:t>
            </w:r>
          </w:p>
        </w:tc>
        <w:tc>
          <w:tcPr>
            <w:tcW w:w="1252" w:type="pct"/>
            <w:shd w:val="clear" w:color="auto" w:fill="FFFFFF" w:themeFill="background1"/>
            <w:vAlign w:val="center"/>
          </w:tcPr>
          <w:p w14:paraId="1AB40D56"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aliziran Program obuke i izrađen Izvještaj o realizaciji      (2025)</w:t>
            </w:r>
          </w:p>
        </w:tc>
      </w:tr>
      <w:tr w:rsidR="00242590" w:rsidRPr="008D043F" w14:paraId="3212932C" w14:textId="77777777" w:rsidTr="00076544">
        <w:trPr>
          <w:trHeight w:val="567"/>
        </w:trPr>
        <w:tc>
          <w:tcPr>
            <w:tcW w:w="1425" w:type="pct"/>
            <w:shd w:val="clear" w:color="auto" w:fill="009D73"/>
            <w:vAlign w:val="center"/>
          </w:tcPr>
          <w:p w14:paraId="5AD6D32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Razvojni efekat i doprinos mjere ostvarenju prioriteta</w:t>
            </w:r>
          </w:p>
        </w:tc>
        <w:tc>
          <w:tcPr>
            <w:tcW w:w="3575" w:type="pct"/>
            <w:gridSpan w:val="3"/>
            <w:vAlign w:val="center"/>
          </w:tcPr>
          <w:p w14:paraId="7E70379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većanje dostupnih finansijskih resursa za realizaciju aktivnosti u sektoru voda, kroz jačanje institucionalnih kapaciteta i ljudskih resursa za koordinirano i strateško upravljanje projektima</w:t>
            </w:r>
          </w:p>
        </w:tc>
      </w:tr>
      <w:tr w:rsidR="00242590" w:rsidRPr="008D043F" w14:paraId="6F419F18" w14:textId="77777777" w:rsidTr="00076544">
        <w:trPr>
          <w:trHeight w:val="567"/>
        </w:trPr>
        <w:tc>
          <w:tcPr>
            <w:tcW w:w="1425" w:type="pct"/>
            <w:shd w:val="clear" w:color="auto" w:fill="009D73"/>
            <w:vAlign w:val="center"/>
          </w:tcPr>
          <w:p w14:paraId="0DA4D2A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a izvorima finansiranja</w:t>
            </w:r>
          </w:p>
        </w:tc>
        <w:tc>
          <w:tcPr>
            <w:tcW w:w="3575" w:type="pct"/>
            <w:gridSpan w:val="3"/>
            <w:vAlign w:val="center"/>
          </w:tcPr>
          <w:p w14:paraId="073332EF"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44 460 KM</w:t>
            </w:r>
          </w:p>
          <w:p w14:paraId="5235A682" w14:textId="77777777" w:rsidR="00242590" w:rsidRPr="008D043F" w:rsidRDefault="00242590"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 budžetska sredstva</w:t>
            </w:r>
          </w:p>
        </w:tc>
      </w:tr>
      <w:tr w:rsidR="00242590" w:rsidRPr="008D043F" w14:paraId="4E13F80E" w14:textId="77777777" w:rsidTr="00076544">
        <w:trPr>
          <w:trHeight w:val="567"/>
        </w:trPr>
        <w:tc>
          <w:tcPr>
            <w:tcW w:w="1425" w:type="pct"/>
            <w:shd w:val="clear" w:color="auto" w:fill="009D73"/>
            <w:vAlign w:val="center"/>
          </w:tcPr>
          <w:p w14:paraId="43813BB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575" w:type="pct"/>
            <w:gridSpan w:val="3"/>
            <w:shd w:val="clear" w:color="auto" w:fill="FFFFFF" w:themeFill="background1"/>
            <w:vAlign w:val="center"/>
          </w:tcPr>
          <w:p w14:paraId="4FDC361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3–2025.</w:t>
            </w:r>
          </w:p>
        </w:tc>
      </w:tr>
      <w:tr w:rsidR="00242590" w:rsidRPr="008D043F" w14:paraId="5437AAC4" w14:textId="77777777" w:rsidTr="00076544">
        <w:trPr>
          <w:trHeight w:val="567"/>
        </w:trPr>
        <w:tc>
          <w:tcPr>
            <w:tcW w:w="1425" w:type="pct"/>
            <w:shd w:val="clear" w:color="auto" w:fill="009D73"/>
            <w:vAlign w:val="center"/>
          </w:tcPr>
          <w:p w14:paraId="6F2019E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575" w:type="pct"/>
            <w:gridSpan w:val="3"/>
            <w:vAlign w:val="center"/>
          </w:tcPr>
          <w:p w14:paraId="3D8EDDE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2CE3D43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S</w:t>
            </w:r>
          </w:p>
          <w:p w14:paraId="3B52028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tc>
      </w:tr>
      <w:tr w:rsidR="00242590" w:rsidRPr="008D043F" w14:paraId="7B7BD45A" w14:textId="77777777" w:rsidTr="00076544">
        <w:trPr>
          <w:trHeight w:val="567"/>
        </w:trPr>
        <w:tc>
          <w:tcPr>
            <w:tcW w:w="1425" w:type="pct"/>
            <w:shd w:val="clear" w:color="auto" w:fill="009D73"/>
            <w:vAlign w:val="center"/>
          </w:tcPr>
          <w:p w14:paraId="769F041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575" w:type="pct"/>
            <w:gridSpan w:val="3"/>
            <w:vAlign w:val="center"/>
          </w:tcPr>
          <w:p w14:paraId="4D6D770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AVPJM, Kantonalna ministrstva nadležna za vode </w:t>
            </w:r>
          </w:p>
        </w:tc>
      </w:tr>
      <w:tr w:rsidR="00242590" w:rsidRPr="008D043F" w14:paraId="170821D1" w14:textId="77777777" w:rsidTr="00076544">
        <w:trPr>
          <w:trHeight w:val="567"/>
        </w:trPr>
        <w:tc>
          <w:tcPr>
            <w:tcW w:w="1425" w:type="pct"/>
            <w:shd w:val="clear" w:color="auto" w:fill="009D73"/>
            <w:vAlign w:val="center"/>
          </w:tcPr>
          <w:p w14:paraId="588E833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575" w:type="pct"/>
            <w:gridSpan w:val="3"/>
            <w:vAlign w:val="center"/>
          </w:tcPr>
          <w:p w14:paraId="6E4CE55D" w14:textId="5A7977F5" w:rsidR="00242590" w:rsidRPr="008D043F" w:rsidRDefault="006970FB"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nstitucije nadležne za upravljanje vodama na svim nivoima u Federaciji BiH</w:t>
            </w:r>
          </w:p>
        </w:tc>
      </w:tr>
    </w:tbl>
    <w:p w14:paraId="2E05FA50"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4995" w:type="pct"/>
        <w:tblInd w:w="-5"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4032"/>
        <w:gridCol w:w="3070"/>
        <w:gridCol w:w="3529"/>
        <w:gridCol w:w="3529"/>
      </w:tblGrid>
      <w:tr w:rsidR="00242590" w:rsidRPr="008D043F" w14:paraId="58DEE9B6" w14:textId="77777777" w:rsidTr="00076544">
        <w:trPr>
          <w:trHeight w:val="567"/>
        </w:trPr>
        <w:tc>
          <w:tcPr>
            <w:tcW w:w="1424" w:type="pct"/>
            <w:shd w:val="clear" w:color="auto" w:fill="009D73"/>
            <w:vAlign w:val="center"/>
          </w:tcPr>
          <w:p w14:paraId="3660890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576" w:type="pct"/>
            <w:gridSpan w:val="3"/>
            <w:vAlign w:val="center"/>
          </w:tcPr>
          <w:p w14:paraId="3076CE8E"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 Zaštititi kvalitet vode i osigurati raspoloživost vodnih resursa i njihovu održivost</w:t>
            </w:r>
          </w:p>
        </w:tc>
      </w:tr>
      <w:tr w:rsidR="00242590" w:rsidRPr="008D043F" w14:paraId="731EE3C5" w14:textId="77777777" w:rsidTr="00076544">
        <w:trPr>
          <w:trHeight w:val="567"/>
        </w:trPr>
        <w:tc>
          <w:tcPr>
            <w:tcW w:w="1424" w:type="pct"/>
            <w:shd w:val="clear" w:color="auto" w:fill="009D73"/>
            <w:vAlign w:val="center"/>
          </w:tcPr>
          <w:p w14:paraId="7AB8D9E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576" w:type="pct"/>
            <w:gridSpan w:val="3"/>
            <w:vAlign w:val="center"/>
          </w:tcPr>
          <w:p w14:paraId="208D9877"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6. Osiguranje finansijske održivosti sektora voda</w:t>
            </w:r>
          </w:p>
        </w:tc>
      </w:tr>
      <w:tr w:rsidR="00242590" w:rsidRPr="008D043F" w14:paraId="750BC5C5" w14:textId="77777777" w:rsidTr="00076544">
        <w:trPr>
          <w:trHeight w:val="567"/>
        </w:trPr>
        <w:tc>
          <w:tcPr>
            <w:tcW w:w="1424" w:type="pct"/>
            <w:shd w:val="clear" w:color="auto" w:fill="009D73"/>
            <w:vAlign w:val="center"/>
          </w:tcPr>
          <w:p w14:paraId="0314F4E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576" w:type="pct"/>
            <w:gridSpan w:val="3"/>
            <w:vAlign w:val="center"/>
          </w:tcPr>
          <w:p w14:paraId="560410F7"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4. Osiguravanje finansijskih sredstava za pripremu prioriteta i realizaciju projektnih dokumenta  usklađenih s EU klimatskom legislativom i globalnim inicijativama za otpornost i prilagođavanje klimatskim promjenama     </w:t>
            </w:r>
          </w:p>
        </w:tc>
      </w:tr>
      <w:tr w:rsidR="00242590" w:rsidRPr="008D043F" w14:paraId="39A849AC" w14:textId="77777777" w:rsidTr="00076544">
        <w:trPr>
          <w:trHeight w:val="567"/>
        </w:trPr>
        <w:tc>
          <w:tcPr>
            <w:tcW w:w="1424" w:type="pct"/>
            <w:shd w:val="clear" w:color="auto" w:fill="009D73"/>
            <w:vAlign w:val="center"/>
          </w:tcPr>
          <w:p w14:paraId="5FAF18F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576" w:type="pct"/>
            <w:gridSpan w:val="3"/>
            <w:vAlign w:val="center"/>
          </w:tcPr>
          <w:p w14:paraId="5B5CB17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intenzivna i kontinuirana saradnja sektora voda s MVTEO-om u svrhu osiguravanja finansiranja mjera prilagođavanja klimatskim promjenama koje utječu na  vodne resurse   </w:t>
            </w:r>
          </w:p>
          <w:p w14:paraId="0E11DD6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kvirna područja djelovanja su:</w:t>
            </w:r>
          </w:p>
          <w:p w14:paraId="5E66AB54" w14:textId="77777777" w:rsidR="00242590" w:rsidRPr="008D043F" w:rsidRDefault="00242590" w:rsidP="0068355A">
            <w:pPr>
              <w:numPr>
                <w:ilvl w:val="0"/>
                <w:numId w:val="102"/>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efinirati listu prioritetnih projekata o prilagođavanju klimatskim promjenama </w:t>
            </w:r>
          </w:p>
          <w:p w14:paraId="23C78E3C" w14:textId="77777777" w:rsidR="00242590" w:rsidRPr="008D043F" w:rsidRDefault="00242590" w:rsidP="0068355A">
            <w:pPr>
              <w:numPr>
                <w:ilvl w:val="0"/>
                <w:numId w:val="102"/>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ipremiti projektne dokumente za finansiranje o prilagođavanju na klimatske</w:t>
            </w:r>
          </w:p>
        </w:tc>
      </w:tr>
      <w:tr w:rsidR="00242590" w:rsidRPr="008D043F" w14:paraId="5E615674" w14:textId="77777777" w:rsidTr="00076544">
        <w:trPr>
          <w:trHeight w:val="567"/>
        </w:trPr>
        <w:tc>
          <w:tcPr>
            <w:tcW w:w="1424" w:type="pct"/>
            <w:shd w:val="clear" w:color="auto" w:fill="009D73"/>
            <w:vAlign w:val="center"/>
          </w:tcPr>
          <w:p w14:paraId="081F15F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576" w:type="pct"/>
            <w:gridSpan w:val="3"/>
            <w:vAlign w:val="center"/>
          </w:tcPr>
          <w:p w14:paraId="2B9A6D5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004B18E6" w14:textId="77777777" w:rsidTr="0003030A">
        <w:trPr>
          <w:trHeight w:val="567"/>
        </w:trPr>
        <w:tc>
          <w:tcPr>
            <w:tcW w:w="1424" w:type="pct"/>
            <w:vMerge w:val="restart"/>
            <w:shd w:val="clear" w:color="auto" w:fill="009D73"/>
            <w:vAlign w:val="center"/>
          </w:tcPr>
          <w:p w14:paraId="573E94A7"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D9B5D1"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920E30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4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B23DB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9F560FA"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4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964111"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13306B66" w14:textId="77777777" w:rsidTr="0003030A">
        <w:trPr>
          <w:trHeight w:val="567"/>
        </w:trPr>
        <w:tc>
          <w:tcPr>
            <w:tcW w:w="1424" w:type="pct"/>
            <w:vMerge/>
            <w:shd w:val="clear" w:color="auto" w:fill="009D73"/>
            <w:vAlign w:val="center"/>
          </w:tcPr>
          <w:p w14:paraId="5C06DC5C"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84" w:type="pct"/>
            <w:shd w:val="clear" w:color="auto" w:fill="auto"/>
            <w:vAlign w:val="center"/>
          </w:tcPr>
          <w:p w14:paraId="0E40A718"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liste prioritetnih projekta   </w:t>
            </w:r>
          </w:p>
        </w:tc>
        <w:tc>
          <w:tcPr>
            <w:tcW w:w="1246" w:type="pct"/>
            <w:shd w:val="clear" w:color="auto" w:fill="auto"/>
            <w:vAlign w:val="center"/>
          </w:tcPr>
          <w:p w14:paraId="6156F445"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izrađena lista prioritetnih projekata  </w:t>
            </w:r>
          </w:p>
        </w:tc>
        <w:tc>
          <w:tcPr>
            <w:tcW w:w="1246" w:type="pct"/>
            <w:shd w:val="clear" w:color="auto" w:fill="auto"/>
            <w:vAlign w:val="center"/>
          </w:tcPr>
          <w:p w14:paraId="5FE5EFE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prva lista prioritetnih projekata za </w:t>
            </w:r>
            <w:r w:rsidRPr="008D043F">
              <w:rPr>
                <w:rFonts w:asciiTheme="minorHAnsi" w:hAnsiTheme="minorHAnsi" w:cstheme="minorHAnsi"/>
                <w:sz w:val="18"/>
                <w:szCs w:val="18"/>
                <w:lang w:val="hr-HR"/>
              </w:rPr>
              <w:t xml:space="preserve">Federaciju BiH </w:t>
            </w:r>
            <w:r w:rsidRPr="008D043F">
              <w:rPr>
                <w:rFonts w:asciiTheme="minorHAnsi" w:hAnsiTheme="minorHAnsi" w:cstheme="minorHAnsi"/>
                <w:sz w:val="18"/>
                <w:szCs w:val="18"/>
                <w:lang w:val="hr-HR" w:bidi="en-US"/>
              </w:rPr>
              <w:t>i kontinuirano ažurirana (2023)</w:t>
            </w:r>
          </w:p>
        </w:tc>
      </w:tr>
      <w:tr w:rsidR="00242590" w:rsidRPr="008D043F" w14:paraId="57F78A81" w14:textId="77777777" w:rsidTr="0003030A">
        <w:trPr>
          <w:trHeight w:val="567"/>
        </w:trPr>
        <w:tc>
          <w:tcPr>
            <w:tcW w:w="1424" w:type="pct"/>
            <w:vMerge/>
            <w:shd w:val="clear" w:color="auto" w:fill="009D73"/>
            <w:vAlign w:val="center"/>
          </w:tcPr>
          <w:p w14:paraId="4394E7AB"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84" w:type="pct"/>
            <w:shd w:val="clear" w:color="auto" w:fill="FFFFFF" w:themeFill="background1"/>
            <w:vAlign w:val="center"/>
          </w:tcPr>
          <w:p w14:paraId="42886D2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ipreme projektnih  dokumenata za finansiranje   </w:t>
            </w:r>
          </w:p>
        </w:tc>
        <w:tc>
          <w:tcPr>
            <w:tcW w:w="1246" w:type="pct"/>
            <w:shd w:val="clear" w:color="auto" w:fill="FFFFFF" w:themeFill="background1"/>
            <w:vAlign w:val="center"/>
          </w:tcPr>
          <w:p w14:paraId="06CF54F2"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priprema projektnih  dokumenata  </w:t>
            </w:r>
          </w:p>
        </w:tc>
        <w:tc>
          <w:tcPr>
            <w:tcW w:w="1246" w:type="pct"/>
            <w:shd w:val="clear" w:color="auto" w:fill="FFFFFF" w:themeFill="background1"/>
            <w:vAlign w:val="center"/>
          </w:tcPr>
          <w:p w14:paraId="5AFA861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prvi set projektnih dokumenata i kontinuirano ažuriran    (2024-2034) </w:t>
            </w:r>
          </w:p>
        </w:tc>
      </w:tr>
      <w:tr w:rsidR="00242590" w:rsidRPr="008D043F" w14:paraId="60D0951A" w14:textId="77777777" w:rsidTr="00076544">
        <w:trPr>
          <w:trHeight w:val="567"/>
        </w:trPr>
        <w:tc>
          <w:tcPr>
            <w:tcW w:w="1424" w:type="pct"/>
            <w:shd w:val="clear" w:color="auto" w:fill="009D73"/>
            <w:vAlign w:val="center"/>
          </w:tcPr>
          <w:p w14:paraId="4E8968C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Razvojni efekat i doprinos mjere ostvarenju prioriteta</w:t>
            </w:r>
          </w:p>
        </w:tc>
        <w:tc>
          <w:tcPr>
            <w:tcW w:w="3576" w:type="pct"/>
            <w:gridSpan w:val="3"/>
            <w:vAlign w:val="center"/>
          </w:tcPr>
          <w:p w14:paraId="0884918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većanje dostupnih finansijskih resursa za realizaciju aktivnosti u sektoru voda, kroz jačanje institucionalnih kapaciteta i ljudskih resursa za koordinirano i strateško upravljanje projektima</w:t>
            </w:r>
          </w:p>
        </w:tc>
      </w:tr>
      <w:tr w:rsidR="00242590" w:rsidRPr="008D043F" w14:paraId="1B571B68" w14:textId="77777777" w:rsidTr="00076544">
        <w:trPr>
          <w:trHeight w:val="567"/>
        </w:trPr>
        <w:tc>
          <w:tcPr>
            <w:tcW w:w="1424" w:type="pct"/>
            <w:shd w:val="clear" w:color="auto" w:fill="009D73"/>
            <w:vAlign w:val="center"/>
          </w:tcPr>
          <w:p w14:paraId="3CF5003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ivna finansijska projekcija s izvorima finansiranja</w:t>
            </w:r>
          </w:p>
        </w:tc>
        <w:tc>
          <w:tcPr>
            <w:tcW w:w="3576" w:type="pct"/>
            <w:gridSpan w:val="3"/>
            <w:vAlign w:val="center"/>
          </w:tcPr>
          <w:p w14:paraId="1E15AB1A"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1 261 KM</w:t>
            </w:r>
          </w:p>
          <w:p w14:paraId="4051C09D" w14:textId="77777777" w:rsidR="00242590" w:rsidRPr="008D043F" w:rsidRDefault="00242590"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 budžetska sredstva</w:t>
            </w:r>
          </w:p>
        </w:tc>
      </w:tr>
      <w:tr w:rsidR="00242590" w:rsidRPr="008D043F" w14:paraId="186D012D" w14:textId="77777777" w:rsidTr="00076544">
        <w:trPr>
          <w:trHeight w:val="567"/>
        </w:trPr>
        <w:tc>
          <w:tcPr>
            <w:tcW w:w="1424" w:type="pct"/>
            <w:shd w:val="clear" w:color="auto" w:fill="009D73"/>
            <w:vAlign w:val="center"/>
          </w:tcPr>
          <w:p w14:paraId="77C32C7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eriod sprovođenja mjere</w:t>
            </w:r>
          </w:p>
        </w:tc>
        <w:tc>
          <w:tcPr>
            <w:tcW w:w="3576" w:type="pct"/>
            <w:gridSpan w:val="3"/>
            <w:shd w:val="clear" w:color="auto" w:fill="FFFFFF" w:themeFill="background1"/>
            <w:vAlign w:val="center"/>
          </w:tcPr>
          <w:p w14:paraId="158E8ABC" w14:textId="57324A5B"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w:t>
            </w:r>
            <w:r w:rsidR="006970FB" w:rsidRPr="008D043F">
              <w:rPr>
                <w:rFonts w:asciiTheme="minorHAnsi" w:hAnsiTheme="minorHAnsi" w:cstheme="minorHAnsi"/>
                <w:sz w:val="18"/>
                <w:szCs w:val="18"/>
                <w:lang w:val="hr-HR" w:bidi="en-US"/>
              </w:rPr>
              <w:t>3</w:t>
            </w:r>
            <w:r w:rsidRPr="008D043F">
              <w:rPr>
                <w:rFonts w:asciiTheme="minorHAnsi" w:hAnsiTheme="minorHAnsi" w:cstheme="minorHAnsi"/>
                <w:sz w:val="18"/>
                <w:szCs w:val="18"/>
                <w:lang w:val="hr-HR" w:bidi="en-US"/>
              </w:rPr>
              <w:t>–2034.</w:t>
            </w:r>
          </w:p>
        </w:tc>
      </w:tr>
      <w:tr w:rsidR="00242590" w:rsidRPr="008D043F" w14:paraId="63C2B064" w14:textId="77777777" w:rsidTr="00076544">
        <w:trPr>
          <w:trHeight w:val="567"/>
        </w:trPr>
        <w:tc>
          <w:tcPr>
            <w:tcW w:w="1424" w:type="pct"/>
            <w:shd w:val="clear" w:color="auto" w:fill="009D73"/>
            <w:vAlign w:val="center"/>
          </w:tcPr>
          <w:p w14:paraId="28D2DBA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576" w:type="pct"/>
            <w:gridSpan w:val="3"/>
            <w:shd w:val="clear" w:color="auto" w:fill="FFFFFF" w:themeFill="background1"/>
            <w:vAlign w:val="center"/>
          </w:tcPr>
          <w:p w14:paraId="3C40D036"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VTEO</w:t>
            </w:r>
          </w:p>
          <w:p w14:paraId="1D8072D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FMPVŠ</w:t>
            </w:r>
          </w:p>
        </w:tc>
      </w:tr>
      <w:tr w:rsidR="00242590" w:rsidRPr="008D043F" w14:paraId="3EF00543" w14:textId="77777777" w:rsidTr="00076544">
        <w:trPr>
          <w:trHeight w:val="567"/>
        </w:trPr>
        <w:tc>
          <w:tcPr>
            <w:tcW w:w="1424" w:type="pct"/>
            <w:shd w:val="clear" w:color="auto" w:fill="009D73"/>
            <w:vAlign w:val="center"/>
          </w:tcPr>
          <w:p w14:paraId="3EF5EA0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oci sprovođenja mjere</w:t>
            </w:r>
          </w:p>
        </w:tc>
        <w:tc>
          <w:tcPr>
            <w:tcW w:w="3576" w:type="pct"/>
            <w:gridSpan w:val="3"/>
            <w:shd w:val="clear" w:color="auto" w:fill="FFFFFF" w:themeFill="background1"/>
            <w:vAlign w:val="center"/>
          </w:tcPr>
          <w:p w14:paraId="7B21135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MPVŠ, AVPS; AVPJM, KMV, JLS, </w:t>
            </w:r>
          </w:p>
        </w:tc>
      </w:tr>
      <w:tr w:rsidR="00242590" w:rsidRPr="008D043F" w14:paraId="37FD2F00" w14:textId="77777777" w:rsidTr="00076544">
        <w:trPr>
          <w:trHeight w:val="567"/>
        </w:trPr>
        <w:tc>
          <w:tcPr>
            <w:tcW w:w="1424" w:type="pct"/>
            <w:shd w:val="clear" w:color="auto" w:fill="009D73"/>
            <w:vAlign w:val="center"/>
          </w:tcPr>
          <w:p w14:paraId="1906C39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e grupe</w:t>
            </w:r>
          </w:p>
        </w:tc>
        <w:tc>
          <w:tcPr>
            <w:tcW w:w="3576" w:type="pct"/>
            <w:gridSpan w:val="3"/>
            <w:shd w:val="clear" w:color="auto" w:fill="FFFFFF" w:themeFill="background1"/>
            <w:vAlign w:val="center"/>
          </w:tcPr>
          <w:p w14:paraId="33895E8E" w14:textId="5B817381" w:rsidR="00242590" w:rsidRPr="008D043F" w:rsidRDefault="006970FB"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nstitucije nadležne za upravljanje vodama na svim nivoima u Federaciji BiH</w:t>
            </w:r>
          </w:p>
        </w:tc>
      </w:tr>
    </w:tbl>
    <w:p w14:paraId="3ACF8001" w14:textId="77777777" w:rsidR="0070371F" w:rsidRPr="008D043F" w:rsidRDefault="0070371F" w:rsidP="0068355A">
      <w:pPr>
        <w:spacing w:line="276" w:lineRule="auto"/>
        <w:rPr>
          <w:rFonts w:asciiTheme="minorHAnsi" w:hAnsiTheme="minorHAnsi" w:cstheme="minorHAnsi"/>
          <w:lang w:val="hr-HR"/>
        </w:rPr>
      </w:pPr>
      <w:bookmarkStart w:id="224" w:name="_Toc104460940"/>
      <w:bookmarkEnd w:id="218"/>
    </w:p>
    <w:p w14:paraId="1595A6A1" w14:textId="18BCC430" w:rsidR="00B13A5C" w:rsidRPr="008D043F" w:rsidRDefault="00783AA9" w:rsidP="0068355A">
      <w:pPr>
        <w:pStyle w:val="Head2"/>
        <w:spacing w:line="276" w:lineRule="auto"/>
        <w:rPr>
          <w:rFonts w:asciiTheme="minorHAnsi" w:hAnsiTheme="minorHAnsi"/>
          <w:sz w:val="22"/>
          <w:szCs w:val="22"/>
        </w:rPr>
      </w:pPr>
      <w:r w:rsidRPr="008D043F">
        <w:rPr>
          <w:rFonts w:asciiTheme="minorHAnsi" w:hAnsiTheme="minorHAnsi"/>
        </w:rPr>
        <w:t>Aneks 2. Detaljan pregled mjera za Upravljanje otpadom</w:t>
      </w:r>
      <w:bookmarkEnd w:id="224"/>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8"/>
        <w:gridCol w:w="3521"/>
        <w:gridCol w:w="3356"/>
        <w:gridCol w:w="3269"/>
      </w:tblGrid>
      <w:tr w:rsidR="00A720B6" w:rsidRPr="008D043F" w14:paraId="28CBDF8A"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26376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A27ED6A"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F57291"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A720B6" w:rsidRPr="008D043F" w14:paraId="25BB89EB"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4B776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3105E2"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1</w:t>
            </w:r>
            <w:r w:rsidR="00F57291"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pravni i strateški okvir u oblasti upravljanja otpadom s EU principima</w:t>
            </w:r>
          </w:p>
        </w:tc>
      </w:tr>
      <w:tr w:rsidR="00A720B6" w:rsidRPr="008D043F" w14:paraId="6B5642F1"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A6B58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48F5FAC"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1.1</w:t>
            </w:r>
            <w:r w:rsidR="00F57291"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Usklađivanje propisa, politika i planskih dokumenata iz oblasti upravljanja otpadom s obavezama koje proističu iz pravne </w:t>
            </w:r>
            <w:r w:rsidR="00A9711D" w:rsidRPr="008D043F">
              <w:rPr>
                <w:rFonts w:asciiTheme="minorHAnsi" w:eastAsia="Calibri" w:hAnsiTheme="minorHAnsi" w:cstheme="minorHAnsi"/>
                <w:b/>
                <w:sz w:val="18"/>
                <w:szCs w:val="18"/>
                <w:lang w:val="hr-HR"/>
              </w:rPr>
              <w:t>s</w:t>
            </w:r>
            <w:r w:rsidRPr="008D043F">
              <w:rPr>
                <w:rFonts w:asciiTheme="minorHAnsi" w:eastAsia="Calibri" w:hAnsiTheme="minorHAnsi" w:cstheme="minorHAnsi"/>
                <w:b/>
                <w:sz w:val="18"/>
                <w:szCs w:val="18"/>
                <w:lang w:val="hr-HR"/>
              </w:rPr>
              <w:t xml:space="preserve">tečevine </w:t>
            </w:r>
            <w:r w:rsidR="00EC0FC9" w:rsidRPr="008D043F">
              <w:rPr>
                <w:rFonts w:asciiTheme="minorHAnsi" w:eastAsia="Calibri" w:hAnsiTheme="minorHAnsi" w:cstheme="minorHAnsi"/>
                <w:b/>
                <w:sz w:val="18"/>
                <w:szCs w:val="18"/>
                <w:lang w:val="hr-HR"/>
              </w:rPr>
              <w:t>EU</w:t>
            </w:r>
            <w:r w:rsidRPr="008D043F">
              <w:rPr>
                <w:rFonts w:asciiTheme="minorHAnsi" w:eastAsia="Calibri" w:hAnsiTheme="minorHAnsi" w:cstheme="minorHAnsi"/>
                <w:b/>
                <w:sz w:val="18"/>
                <w:szCs w:val="18"/>
                <w:lang w:val="hr-HR"/>
              </w:rPr>
              <w:t xml:space="preserve"> i međunarodnih sporazuma</w:t>
            </w:r>
          </w:p>
        </w:tc>
      </w:tr>
      <w:tr w:rsidR="00A720B6" w:rsidRPr="008D043F" w14:paraId="4C625DD5"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753023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8A1DE6"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izvrši potpuno usklađivanje federalnih propisa, politika i planskih dokumenata s obavezama koje proističu iz </w:t>
            </w:r>
            <w:r w:rsidR="00A9711D" w:rsidRPr="008D043F">
              <w:rPr>
                <w:rFonts w:asciiTheme="minorHAnsi" w:eastAsia="Calibri" w:hAnsiTheme="minorHAnsi" w:cstheme="minorHAnsi"/>
                <w:sz w:val="18"/>
                <w:szCs w:val="18"/>
                <w:lang w:val="hr-HR"/>
              </w:rPr>
              <w:t xml:space="preserve">direktiva </w:t>
            </w:r>
            <w:r w:rsidRPr="008D043F">
              <w:rPr>
                <w:rFonts w:asciiTheme="minorHAnsi" w:eastAsia="Calibri" w:hAnsiTheme="minorHAnsi" w:cstheme="minorHAnsi"/>
                <w:sz w:val="18"/>
                <w:szCs w:val="18"/>
                <w:lang w:val="hr-HR"/>
              </w:rPr>
              <w:t xml:space="preserve">i smjernica </w:t>
            </w:r>
            <w:r w:rsidR="00EC0FC9" w:rsidRPr="008D043F">
              <w:rPr>
                <w:rFonts w:asciiTheme="minorHAnsi" w:eastAsia="Calibri" w:hAnsiTheme="minorHAnsi" w:cstheme="minorHAnsi"/>
                <w:sz w:val="18"/>
                <w:szCs w:val="18"/>
                <w:lang w:val="hr-HR"/>
              </w:rPr>
              <w:t>EU</w:t>
            </w:r>
            <w:r w:rsidRPr="008D043F">
              <w:rPr>
                <w:rFonts w:asciiTheme="minorHAnsi" w:eastAsia="Calibri" w:hAnsiTheme="minorHAnsi" w:cstheme="minorHAnsi"/>
                <w:sz w:val="18"/>
                <w:szCs w:val="18"/>
                <w:lang w:val="hr-HR"/>
              </w:rPr>
              <w:t xml:space="preserve"> za oblast upravljanja otpadom, kao i zahtjeva Bazelske </w:t>
            </w:r>
            <w:r w:rsidR="00A9711D" w:rsidRPr="008D043F">
              <w:rPr>
                <w:rFonts w:asciiTheme="minorHAnsi" w:eastAsia="Calibri" w:hAnsiTheme="minorHAnsi" w:cstheme="minorHAnsi"/>
                <w:sz w:val="18"/>
                <w:szCs w:val="18"/>
                <w:lang w:val="hr-HR"/>
              </w:rPr>
              <w:t xml:space="preserve">konvencije </w:t>
            </w:r>
            <w:r w:rsidRPr="008D043F">
              <w:rPr>
                <w:rFonts w:asciiTheme="minorHAnsi" w:eastAsia="Calibri" w:hAnsiTheme="minorHAnsi" w:cstheme="minorHAnsi"/>
                <w:sz w:val="18"/>
                <w:szCs w:val="18"/>
                <w:lang w:val="hr-HR"/>
              </w:rPr>
              <w:t>o kontroli prekograničnog kretanja opasnog otpada i njegovom zbrinjavanju</w:t>
            </w:r>
          </w:p>
          <w:p w14:paraId="2BA9F9CA"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podijeljeno </w:t>
            </w:r>
            <w:r w:rsidR="00A9711D" w:rsidRPr="008D043F">
              <w:rPr>
                <w:rFonts w:asciiTheme="minorHAnsi" w:eastAsia="Calibri" w:hAnsiTheme="minorHAnsi" w:cstheme="minorHAnsi"/>
                <w:sz w:val="18"/>
                <w:szCs w:val="18"/>
                <w:lang w:val="hr-HR"/>
              </w:rPr>
              <w:t xml:space="preserve">je </w:t>
            </w:r>
            <w:r w:rsidRPr="008D043F">
              <w:rPr>
                <w:rFonts w:asciiTheme="minorHAnsi" w:eastAsia="Calibri" w:hAnsiTheme="minorHAnsi" w:cstheme="minorHAnsi"/>
                <w:sz w:val="18"/>
                <w:szCs w:val="18"/>
                <w:lang w:val="hr-HR"/>
              </w:rPr>
              <w:t>u četiri pravca:</w:t>
            </w:r>
          </w:p>
          <w:p w14:paraId="32E09054" w14:textId="77777777" w:rsidR="00C240E3" w:rsidRPr="008D043F" w:rsidRDefault="00C240E3" w:rsidP="0068355A">
            <w:pPr>
              <w:pStyle w:val="ListParagraph"/>
              <w:numPr>
                <w:ilvl w:val="0"/>
                <w:numId w:val="10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Izraditi i usvojiti </w:t>
            </w:r>
            <w:r w:rsidR="00A9711D" w:rsidRPr="008D043F">
              <w:rPr>
                <w:rFonts w:asciiTheme="minorHAnsi" w:eastAsia="Calibri" w:hAnsiTheme="minorHAnsi" w:cstheme="minorHAnsi"/>
                <w:b/>
                <w:sz w:val="18"/>
                <w:szCs w:val="18"/>
                <w:lang w:val="hr-HR"/>
              </w:rPr>
              <w:t xml:space="preserve">Akcijske </w:t>
            </w:r>
            <w:r w:rsidRPr="008D043F">
              <w:rPr>
                <w:rFonts w:asciiTheme="minorHAnsi" w:eastAsia="Calibri" w:hAnsiTheme="minorHAnsi" w:cstheme="minorHAnsi"/>
                <w:b/>
                <w:sz w:val="18"/>
                <w:szCs w:val="18"/>
                <w:lang w:val="hr-HR"/>
              </w:rPr>
              <w:t>planove</w:t>
            </w:r>
            <w:r w:rsidRPr="008D043F">
              <w:rPr>
                <w:rFonts w:asciiTheme="minorHAnsi" w:eastAsia="Calibri" w:hAnsiTheme="minorHAnsi" w:cstheme="minorHAnsi"/>
                <w:sz w:val="18"/>
                <w:szCs w:val="18"/>
                <w:lang w:val="hr-HR"/>
              </w:rPr>
              <w:t xml:space="preserve"> za Direktivu 2008/98/EZ o otpadu i stavljanju izvan snage određenih direktiva, kako je izmijenjena Direktivom (EU) 2018/851 i Direktivu</w:t>
            </w:r>
            <w:r w:rsidR="00A9711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1999/31/EZ o odlagalištima otpada, kako je izmijenjena Direktivom (EU) 2018/850</w:t>
            </w:r>
          </w:p>
          <w:p w14:paraId="6C0DA71A" w14:textId="77777777" w:rsidR="00C240E3" w:rsidRPr="008D043F" w:rsidRDefault="00C240E3" w:rsidP="0068355A">
            <w:pPr>
              <w:pStyle w:val="ListParagraph"/>
              <w:numPr>
                <w:ilvl w:val="0"/>
                <w:numId w:val="10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 xml:space="preserve">Uskladiti Zakon o upravljanju otpadom i pripadajuće podzakonske akte </w:t>
            </w:r>
            <w:r w:rsidRPr="008D043F">
              <w:rPr>
                <w:rFonts w:asciiTheme="minorHAnsi" w:eastAsia="Calibri" w:hAnsiTheme="minorHAnsi" w:cstheme="minorHAnsi"/>
                <w:sz w:val="18"/>
                <w:szCs w:val="18"/>
                <w:lang w:val="hr-HR"/>
              </w:rPr>
              <w:t>s:</w:t>
            </w:r>
          </w:p>
          <w:p w14:paraId="62D08050"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94/62/EZ o ambalaži i ambalažnom otpadu, kako je izmijenjena Direktivom (EU) 2018/852 </w:t>
            </w:r>
          </w:p>
          <w:p w14:paraId="73D75E3E"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2012/19/EU o otpadnoj električnoj i </w:t>
            </w:r>
            <w:r w:rsidR="00A9711D" w:rsidRPr="008D043F">
              <w:rPr>
                <w:rFonts w:asciiTheme="minorHAnsi" w:eastAsia="Calibri" w:hAnsiTheme="minorHAnsi" w:cstheme="minorHAnsi"/>
                <w:sz w:val="18"/>
                <w:szCs w:val="18"/>
                <w:lang w:val="hr-HR"/>
              </w:rPr>
              <w:t xml:space="preserve">elektronskoj </w:t>
            </w:r>
            <w:r w:rsidRPr="008D043F">
              <w:rPr>
                <w:rFonts w:asciiTheme="minorHAnsi" w:eastAsia="Calibri" w:hAnsiTheme="minorHAnsi" w:cstheme="minorHAnsi"/>
                <w:sz w:val="18"/>
                <w:szCs w:val="18"/>
                <w:lang w:val="hr-HR"/>
              </w:rPr>
              <w:t>opremi, kako je izmijenjena Direktivom (EU) 2018/849</w:t>
            </w:r>
          </w:p>
          <w:p w14:paraId="284760EB"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2006/66/EZ o baterijama i akumulatorima i o otpadnim baterijama i akumulatorima, kako je izmijenjena Direktivom (EU) 2018/849 </w:t>
            </w:r>
          </w:p>
          <w:p w14:paraId="555DDC87"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2000/53/EZ o otpadnim vozilima, kako je izmijenjena Direktivom (EU) 2018/849 </w:t>
            </w:r>
          </w:p>
          <w:p w14:paraId="0CE219FD"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96/59/EZ o odlaganju polihloriranih bifenila i polihloriranih terfenila (PCB/PCT) </w:t>
            </w:r>
          </w:p>
          <w:p w14:paraId="590BA473"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86/278/EEZ o zaštiti okoliša, posebno tla, kod upotrebe mulja iz uređaja za pročišćavanje otpadnih voda u poljoprivredi </w:t>
            </w:r>
          </w:p>
          <w:p w14:paraId="2EB0A9B1"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om (EU) 2015/720 Evropskog parlamenta i Savjeta od 29. aprila 2015. o izmjeni Direktive 94/62/EZ u pogledu smanjenja potrošnje laganih plastičnih vrećica za nošenje</w:t>
            </w:r>
          </w:p>
          <w:p w14:paraId="4A6AC3F1"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2006/21/EZ o upravljanju otpadom od industrija vađenja minerala i o izmjeni Direktive 2004/35/EZ </w:t>
            </w:r>
          </w:p>
          <w:p w14:paraId="7CEBC9D1"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om (EU) 2019/904 Evropskog parlamenta i vijeća od 5.</w:t>
            </w:r>
            <w:r w:rsidR="00A9711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juna 2019. o smanjenju utjecaja određenih plastičnih proizvoda na okoliš (SUP Direktiva) </w:t>
            </w:r>
          </w:p>
          <w:p w14:paraId="7CAA4BE3"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om 78/176/EEZ o otpadu iz industrije titan-dioksida</w:t>
            </w:r>
          </w:p>
          <w:p w14:paraId="2C2E3223" w14:textId="1EB5C2FB"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opuniti i izmijeniti Pravilnik o prekograničnom transportu otpada (SN F</w:t>
            </w:r>
            <w:r w:rsidR="00617C95"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 xml:space="preserve">BiH 07/11) u skladu s izmijenjenom i dopunjenom Odlukom o </w:t>
            </w:r>
            <w:r w:rsidR="00A9711D" w:rsidRPr="008D043F">
              <w:rPr>
                <w:rFonts w:asciiTheme="minorHAnsi" w:eastAsia="Calibri" w:hAnsiTheme="minorHAnsi" w:cstheme="minorHAnsi"/>
                <w:sz w:val="18"/>
                <w:szCs w:val="18"/>
                <w:lang w:val="hr-HR"/>
              </w:rPr>
              <w:t xml:space="preserve">uvjetima </w:t>
            </w:r>
            <w:r w:rsidRPr="008D043F">
              <w:rPr>
                <w:rFonts w:asciiTheme="minorHAnsi" w:eastAsia="Calibri" w:hAnsiTheme="minorHAnsi" w:cstheme="minorHAnsi"/>
                <w:sz w:val="18"/>
                <w:szCs w:val="18"/>
                <w:lang w:val="hr-HR"/>
              </w:rPr>
              <w:t>prekograničnog prometa opasnog otpada u skladu s Konvencijom o kontroli prekograničnog kretanja opasnog otpada i njegovom zbrinjavanju (SG BiH 86/16) (nakon izmjene Odluke na nivou</w:t>
            </w:r>
            <w:r w:rsidR="00A9711D" w:rsidRPr="008D043F">
              <w:rPr>
                <w:rFonts w:asciiTheme="minorHAnsi" w:eastAsia="Calibri" w:hAnsiTheme="minorHAnsi" w:cstheme="minorHAnsi"/>
                <w:sz w:val="18"/>
                <w:szCs w:val="18"/>
                <w:lang w:val="hr-HR"/>
              </w:rPr>
              <w:t xml:space="preserve"> BiH</w:t>
            </w:r>
            <w:r w:rsidRPr="008D043F">
              <w:rPr>
                <w:rFonts w:asciiTheme="minorHAnsi" w:eastAsia="Calibri" w:hAnsiTheme="minorHAnsi" w:cstheme="minorHAnsi"/>
                <w:sz w:val="18"/>
                <w:szCs w:val="18"/>
                <w:lang w:val="hr-HR"/>
              </w:rPr>
              <w:t>)</w:t>
            </w:r>
          </w:p>
          <w:p w14:paraId="03462722"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konom o upravljanju otpadom omogućiti regionalno planiranje upravljanja otpadom u situacijama formiranja međuopćinskih regija za odlaganje otpada koje uključuju više od jednog kantona</w:t>
            </w:r>
          </w:p>
          <w:p w14:paraId="35580298" w14:textId="77777777" w:rsidR="00C240E3" w:rsidRPr="008D043F" w:rsidRDefault="00C240E3" w:rsidP="0068355A">
            <w:pPr>
              <w:pStyle w:val="ListParagraph"/>
              <w:numPr>
                <w:ilvl w:val="0"/>
                <w:numId w:val="10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ijediti </w:t>
            </w:r>
            <w:r w:rsidRPr="008D043F">
              <w:rPr>
                <w:rFonts w:asciiTheme="minorHAnsi" w:eastAsia="Calibri" w:hAnsiTheme="minorHAnsi" w:cstheme="minorHAnsi"/>
                <w:b/>
                <w:sz w:val="18"/>
                <w:szCs w:val="18"/>
                <w:lang w:val="hr-HR"/>
              </w:rPr>
              <w:t>planiranje u oblasti upravljanja otpadom</w:t>
            </w:r>
            <w:r w:rsidRPr="008D043F">
              <w:rPr>
                <w:rFonts w:asciiTheme="minorHAnsi" w:eastAsia="Calibri" w:hAnsiTheme="minorHAnsi" w:cstheme="minorHAnsi"/>
                <w:sz w:val="18"/>
                <w:szCs w:val="18"/>
                <w:lang w:val="hr-HR"/>
              </w:rPr>
              <w:t xml:space="preserve"> usklađeno </w:t>
            </w:r>
            <w:r w:rsidRPr="008D043F">
              <w:rPr>
                <w:rFonts w:asciiTheme="minorHAnsi" w:hAnsiTheme="minorHAnsi" w:cstheme="minorHAnsi"/>
                <w:sz w:val="18"/>
                <w:szCs w:val="18"/>
                <w:lang w:val="hr-HR"/>
              </w:rPr>
              <w:t xml:space="preserve">s ovom </w:t>
            </w:r>
            <w:r w:rsidR="00A9711D" w:rsidRPr="008D043F">
              <w:rPr>
                <w:rFonts w:asciiTheme="minorHAnsi" w:hAnsiTheme="minorHAnsi" w:cstheme="minorHAnsi"/>
                <w:sz w:val="18"/>
                <w:szCs w:val="18"/>
                <w:lang w:val="hr-HR"/>
              </w:rPr>
              <w:t xml:space="preserve">strategijom </w:t>
            </w:r>
            <w:r w:rsidRPr="008D043F">
              <w:rPr>
                <w:rFonts w:asciiTheme="minorHAnsi" w:hAnsiTheme="minorHAnsi" w:cstheme="minorHAnsi"/>
                <w:sz w:val="18"/>
                <w:szCs w:val="18"/>
                <w:lang w:val="hr-HR"/>
              </w:rPr>
              <w:t>i principima koji transponiraju EU zahtjeve u oblasti upravljanja otpadom i to kroz:</w:t>
            </w:r>
          </w:p>
          <w:p w14:paraId="0C684064" w14:textId="77777777" w:rsidR="00C240E3" w:rsidRPr="008D043F" w:rsidRDefault="004B01AC"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w:t>
            </w:r>
            <w:r w:rsidR="00C240E3" w:rsidRPr="008D043F">
              <w:rPr>
                <w:rFonts w:asciiTheme="minorHAnsi" w:eastAsia="Calibri" w:hAnsiTheme="minorHAnsi" w:cstheme="minorHAnsi"/>
                <w:sz w:val="18"/>
                <w:szCs w:val="18"/>
                <w:lang w:val="hr-HR"/>
              </w:rPr>
              <w:t>onošenje smjernica za strateško planiranje u oblasti otpada za niže nivoe vlasti</w:t>
            </w:r>
          </w:p>
          <w:p w14:paraId="167AE52B"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u Federalnog plana upravljanja otpadom </w:t>
            </w:r>
          </w:p>
          <w:p w14:paraId="03B655E0"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u novih planova upravljanja otpadom na kantonalnom i općinskom (po potrebi i na regionalnom</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nivou u skladu s ovom </w:t>
            </w:r>
            <w:r w:rsidR="00A9711D" w:rsidRPr="008D043F">
              <w:rPr>
                <w:rFonts w:asciiTheme="minorHAnsi" w:eastAsia="Calibri" w:hAnsiTheme="minorHAnsi" w:cstheme="minorHAnsi"/>
                <w:sz w:val="18"/>
                <w:szCs w:val="18"/>
                <w:lang w:val="hr-HR"/>
              </w:rPr>
              <w:t xml:space="preserve">strategijom </w:t>
            </w:r>
            <w:r w:rsidRPr="008D043F">
              <w:rPr>
                <w:rFonts w:asciiTheme="minorHAnsi" w:eastAsia="Calibri" w:hAnsiTheme="minorHAnsi" w:cstheme="minorHAnsi"/>
                <w:sz w:val="18"/>
                <w:szCs w:val="18"/>
                <w:lang w:val="hr-HR"/>
              </w:rPr>
              <w:t>i Federalnim planom upravljanja otpadom</w:t>
            </w:r>
          </w:p>
          <w:p w14:paraId="05092F25" w14:textId="77777777" w:rsidR="00C240E3" w:rsidRPr="008D043F" w:rsidRDefault="00C240E3" w:rsidP="0068355A">
            <w:pPr>
              <w:pStyle w:val="ListParagraph"/>
              <w:numPr>
                <w:ilvl w:val="0"/>
                <w:numId w:val="10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w:t>
            </w:r>
            <w:r w:rsidRPr="008D043F">
              <w:rPr>
                <w:rFonts w:asciiTheme="minorHAnsi" w:eastAsia="Calibri" w:hAnsiTheme="minorHAnsi" w:cstheme="minorHAnsi"/>
                <w:b/>
                <w:sz w:val="18"/>
                <w:szCs w:val="18"/>
                <w:lang w:val="hr-HR"/>
              </w:rPr>
              <w:t>referentni dokument za najbolje raspoložive</w:t>
            </w:r>
            <w:r w:rsidRPr="008D043F">
              <w:rPr>
                <w:rFonts w:asciiTheme="minorHAnsi" w:eastAsia="Calibri" w:hAnsiTheme="minorHAnsi" w:cstheme="minorHAnsi"/>
                <w:sz w:val="18"/>
                <w:szCs w:val="18"/>
                <w:lang w:val="hr-HR"/>
              </w:rPr>
              <w:t xml:space="preserve"> tehnike za</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i) upravljanje otpadom i (ii) za upravljanje otpadom od eksploatacije sirovina</w:t>
            </w:r>
          </w:p>
        </w:tc>
      </w:tr>
      <w:tr w:rsidR="00A720B6" w:rsidRPr="008D043F" w14:paraId="392F3D6E"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B6817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8922201"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A720B6" w:rsidRPr="008D043F" w14:paraId="7E253D45" w14:textId="77777777" w:rsidTr="00BE159B">
        <w:trPr>
          <w:trHeight w:val="567"/>
          <w:jc w:val="center"/>
        </w:trPr>
        <w:tc>
          <w:tcPr>
            <w:tcW w:w="1421" w:type="pct"/>
            <w:vMerge w:val="restart"/>
            <w:tcBorders>
              <w:top w:val="single" w:sz="4" w:space="0" w:color="A6A6A6"/>
              <w:left w:val="single" w:sz="4" w:space="0" w:color="A6A6A6"/>
              <w:right w:val="single" w:sz="4" w:space="0" w:color="A6A6A6"/>
            </w:tcBorders>
            <w:shd w:val="clear" w:color="auto" w:fill="009D73"/>
            <w:vAlign w:val="center"/>
          </w:tcPr>
          <w:p w14:paraId="64548039" w14:textId="77777777" w:rsidR="00A720B6" w:rsidRPr="008D043F" w:rsidRDefault="00A720B6"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2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C7EDB1"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8F650C1"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84D175"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E644B12"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A0DC03"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A720B6" w:rsidRPr="008D043F" w14:paraId="4BA33AB0" w14:textId="77777777" w:rsidTr="00BE159B">
        <w:trPr>
          <w:trHeight w:val="567"/>
          <w:jc w:val="center"/>
        </w:trPr>
        <w:tc>
          <w:tcPr>
            <w:tcW w:w="1421" w:type="pct"/>
            <w:vMerge/>
            <w:tcBorders>
              <w:left w:val="single" w:sz="4" w:space="0" w:color="A6A6A6"/>
              <w:right w:val="single" w:sz="4" w:space="0" w:color="A6A6A6"/>
            </w:tcBorders>
            <w:shd w:val="clear" w:color="auto" w:fill="009D73"/>
            <w:vAlign w:val="center"/>
          </w:tcPr>
          <w:p w14:paraId="75AC8CA1" w14:textId="77777777" w:rsidR="00A720B6" w:rsidRPr="008D043F" w:rsidRDefault="00A720B6" w:rsidP="0068355A">
            <w:pPr>
              <w:spacing w:before="40" w:after="40" w:line="276" w:lineRule="auto"/>
              <w:rPr>
                <w:rFonts w:asciiTheme="minorHAnsi" w:hAnsiTheme="minorHAnsi" w:cstheme="minorHAnsi"/>
                <w:b/>
                <w:sz w:val="18"/>
                <w:szCs w:val="18"/>
                <w:lang w:val="hr-HR" w:bidi="en-US"/>
              </w:rPr>
            </w:pP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79BF365" w14:textId="77777777" w:rsidR="00A720B6" w:rsidRPr="008D043F" w:rsidRDefault="00A720B6" w:rsidP="0068355A">
            <w:pPr>
              <w:pStyle w:val="ListParagraph"/>
              <w:numPr>
                <w:ilvl w:val="0"/>
                <w:numId w:val="105"/>
              </w:numPr>
              <w:spacing w:before="40" w:after="40" w:line="276" w:lineRule="auto"/>
              <w:ind w:left="335" w:hanging="284"/>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Status izrade i usvajanja </w:t>
            </w:r>
            <w:r w:rsidR="00A9711D" w:rsidRPr="008D043F">
              <w:rPr>
                <w:rFonts w:asciiTheme="minorHAnsi" w:hAnsiTheme="minorHAnsi" w:cstheme="minorHAnsi"/>
                <w:sz w:val="18"/>
                <w:szCs w:val="18"/>
                <w:lang w:val="hr-HR"/>
              </w:rPr>
              <w:t xml:space="preserve">Akcijskih </w:t>
            </w:r>
            <w:r w:rsidRPr="008D043F">
              <w:rPr>
                <w:rFonts w:asciiTheme="minorHAnsi" w:hAnsiTheme="minorHAnsi" w:cstheme="minorHAnsi"/>
                <w:sz w:val="18"/>
                <w:szCs w:val="18"/>
                <w:lang w:val="hr-HR"/>
              </w:rPr>
              <w:t>planova za implementaciju Direktive o otpadu i Direktive o odlagalištima</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D57416"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izrađeni i usvojeni </w:t>
            </w:r>
            <w:r w:rsidR="00A9711D"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ovi</w:t>
            </w:r>
          </w:p>
        </w:tc>
        <w:tc>
          <w:tcPr>
            <w:tcW w:w="11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D33659"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a i usvojena 2 </w:t>
            </w:r>
            <w:r w:rsidR="00A9711D" w:rsidRPr="008D043F">
              <w:rPr>
                <w:rFonts w:asciiTheme="minorHAnsi" w:hAnsiTheme="minorHAnsi" w:cstheme="minorHAnsi"/>
                <w:sz w:val="18"/>
                <w:szCs w:val="18"/>
                <w:lang w:val="hr-HR" w:bidi="en-US"/>
              </w:rPr>
              <w:t xml:space="preserve">akcijska </w:t>
            </w:r>
            <w:r w:rsidRPr="008D043F">
              <w:rPr>
                <w:rFonts w:asciiTheme="minorHAnsi" w:hAnsiTheme="minorHAnsi" w:cstheme="minorHAnsi"/>
                <w:sz w:val="18"/>
                <w:szCs w:val="18"/>
                <w:lang w:val="hr-HR" w:bidi="en-US"/>
              </w:rPr>
              <w:t>plana</w:t>
            </w:r>
          </w:p>
          <w:p w14:paraId="70D8E3AC"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p>
        </w:tc>
      </w:tr>
      <w:tr w:rsidR="00A720B6" w:rsidRPr="008D043F" w14:paraId="78C1B50C" w14:textId="77777777" w:rsidTr="00BE159B">
        <w:trPr>
          <w:trHeight w:val="567"/>
          <w:jc w:val="center"/>
        </w:trPr>
        <w:tc>
          <w:tcPr>
            <w:tcW w:w="1421" w:type="pct"/>
            <w:vMerge/>
            <w:tcBorders>
              <w:left w:val="single" w:sz="4" w:space="0" w:color="A6A6A6"/>
              <w:right w:val="single" w:sz="4" w:space="0" w:color="A6A6A6"/>
            </w:tcBorders>
            <w:shd w:val="clear" w:color="auto" w:fill="009D73"/>
            <w:vAlign w:val="center"/>
          </w:tcPr>
          <w:p w14:paraId="500F5FDB" w14:textId="77777777" w:rsidR="00A720B6" w:rsidRPr="008D043F" w:rsidRDefault="00A720B6" w:rsidP="0068355A">
            <w:pPr>
              <w:spacing w:before="40" w:after="40" w:line="276" w:lineRule="auto"/>
              <w:rPr>
                <w:rFonts w:asciiTheme="minorHAnsi" w:hAnsiTheme="minorHAnsi" w:cstheme="minorHAnsi"/>
                <w:b/>
                <w:sz w:val="18"/>
                <w:szCs w:val="18"/>
                <w:lang w:val="hr-HR" w:bidi="en-US"/>
              </w:rPr>
            </w:pP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8DD404D" w14:textId="77777777" w:rsidR="00A720B6" w:rsidRPr="008D043F" w:rsidRDefault="00A720B6" w:rsidP="0068355A">
            <w:pPr>
              <w:pStyle w:val="ListParagraph"/>
              <w:numPr>
                <w:ilvl w:val="0"/>
                <w:numId w:val="105"/>
              </w:numPr>
              <w:spacing w:before="40" w:after="40" w:line="276" w:lineRule="auto"/>
              <w:ind w:left="335" w:hanging="28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đenost federalnih propisa s Direktivama i smjernicama </w:t>
            </w:r>
            <w:r w:rsidR="00EC0FC9" w:rsidRPr="008D043F">
              <w:rPr>
                <w:rFonts w:asciiTheme="minorHAnsi" w:eastAsia="Calibri" w:hAnsiTheme="minorHAnsi" w:cstheme="minorHAnsi"/>
                <w:sz w:val="18"/>
                <w:szCs w:val="18"/>
                <w:lang w:val="hr-HR"/>
              </w:rPr>
              <w:t>EU</w:t>
            </w:r>
            <w:r w:rsidRPr="008D043F">
              <w:rPr>
                <w:rFonts w:asciiTheme="minorHAnsi" w:eastAsia="Calibri" w:hAnsiTheme="minorHAnsi" w:cstheme="minorHAnsi"/>
                <w:sz w:val="18"/>
                <w:szCs w:val="18"/>
                <w:lang w:val="hr-HR"/>
              </w:rPr>
              <w:t xml:space="preserve"> za oblast upravljanja otpadom, kao i zahtjevima Bazelske konvencije </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F8D1D1"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propisi nisu usklađeni</w:t>
            </w:r>
            <w:r w:rsidRPr="008D043F">
              <w:rPr>
                <w:rFonts w:asciiTheme="minorHAnsi" w:eastAsia="Calibri" w:hAnsiTheme="minorHAnsi" w:cstheme="minorHAnsi"/>
                <w:sz w:val="18"/>
                <w:szCs w:val="18"/>
                <w:lang w:val="hr-HR"/>
              </w:rPr>
              <w:t xml:space="preserve"> s Direktivama i smjernicama </w:t>
            </w:r>
            <w:r w:rsidR="00EC0FC9" w:rsidRPr="008D043F">
              <w:rPr>
                <w:rFonts w:asciiTheme="minorHAnsi" w:eastAsia="Calibri" w:hAnsiTheme="minorHAnsi" w:cstheme="minorHAnsi"/>
                <w:sz w:val="18"/>
                <w:szCs w:val="18"/>
                <w:lang w:val="hr-HR"/>
              </w:rPr>
              <w:t>EU</w:t>
            </w:r>
            <w:r w:rsidRPr="008D043F">
              <w:rPr>
                <w:rFonts w:asciiTheme="minorHAnsi" w:eastAsia="Calibri" w:hAnsiTheme="minorHAnsi" w:cstheme="minorHAnsi"/>
                <w:sz w:val="18"/>
                <w:szCs w:val="18"/>
                <w:lang w:val="hr-HR"/>
              </w:rPr>
              <w:t xml:space="preserve"> za oblast upravljanja otpadom, kao i zahtjevima Bazelske konvencije</w:t>
            </w:r>
          </w:p>
        </w:tc>
        <w:tc>
          <w:tcPr>
            <w:tcW w:w="11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9624E8" w14:textId="77777777" w:rsidR="00A720B6" w:rsidRPr="008D043F" w:rsidRDefault="00A720B6"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Ostvarena potpuna usklađenost federalnih propisa</w:t>
            </w:r>
            <w:r w:rsidRPr="008D043F">
              <w:rPr>
                <w:rFonts w:asciiTheme="minorHAnsi" w:eastAsia="Calibri" w:hAnsiTheme="minorHAnsi" w:cstheme="minorHAnsi"/>
                <w:sz w:val="18"/>
                <w:szCs w:val="18"/>
                <w:lang w:val="hr-HR"/>
              </w:rPr>
              <w:t xml:space="preserve"> s Direktivama i smjernicama </w:t>
            </w:r>
            <w:r w:rsidR="00EC0FC9" w:rsidRPr="008D043F">
              <w:rPr>
                <w:rFonts w:asciiTheme="minorHAnsi" w:eastAsia="Calibri" w:hAnsiTheme="minorHAnsi" w:cstheme="minorHAnsi"/>
                <w:sz w:val="18"/>
                <w:szCs w:val="18"/>
                <w:lang w:val="hr-HR"/>
              </w:rPr>
              <w:t>EU</w:t>
            </w:r>
            <w:r w:rsidRPr="008D043F">
              <w:rPr>
                <w:rFonts w:asciiTheme="minorHAnsi" w:eastAsia="Calibri" w:hAnsiTheme="minorHAnsi" w:cstheme="minorHAnsi"/>
                <w:sz w:val="18"/>
                <w:szCs w:val="18"/>
                <w:lang w:val="hr-HR"/>
              </w:rPr>
              <w:t xml:space="preserve"> za oblast upravljanja otpadom, kao i zahtjevima Bazelske konvencije</w:t>
            </w:r>
          </w:p>
          <w:p w14:paraId="191293ED"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2026.)</w:t>
            </w:r>
          </w:p>
        </w:tc>
      </w:tr>
      <w:tr w:rsidR="00A720B6" w:rsidRPr="008D043F" w14:paraId="4582007B" w14:textId="77777777" w:rsidTr="00BE159B">
        <w:trPr>
          <w:trHeight w:val="567"/>
          <w:jc w:val="center"/>
        </w:trPr>
        <w:tc>
          <w:tcPr>
            <w:tcW w:w="1421" w:type="pct"/>
            <w:vMerge/>
            <w:tcBorders>
              <w:left w:val="single" w:sz="4" w:space="0" w:color="A6A6A6"/>
              <w:bottom w:val="single" w:sz="4" w:space="0" w:color="A6A6A6"/>
              <w:right w:val="single" w:sz="4" w:space="0" w:color="A6A6A6"/>
            </w:tcBorders>
            <w:shd w:val="clear" w:color="auto" w:fill="009D73"/>
            <w:vAlign w:val="center"/>
          </w:tcPr>
          <w:p w14:paraId="3A4B9847" w14:textId="77777777" w:rsidR="00A720B6" w:rsidRPr="008D043F" w:rsidRDefault="00A720B6" w:rsidP="0068355A">
            <w:pPr>
              <w:spacing w:before="40" w:after="40" w:line="276" w:lineRule="auto"/>
              <w:rPr>
                <w:rFonts w:asciiTheme="minorHAnsi" w:hAnsiTheme="minorHAnsi" w:cstheme="minorHAnsi"/>
                <w:b/>
                <w:sz w:val="18"/>
                <w:szCs w:val="18"/>
                <w:lang w:val="hr-HR" w:bidi="en-US"/>
              </w:rPr>
            </w:pP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1DACA5" w14:textId="77777777" w:rsidR="00A720B6" w:rsidRPr="008D043F" w:rsidRDefault="00A720B6" w:rsidP="0068355A">
            <w:pPr>
              <w:pStyle w:val="ListParagraph"/>
              <w:numPr>
                <w:ilvl w:val="0"/>
                <w:numId w:val="105"/>
              </w:numPr>
              <w:spacing w:before="40" w:after="40" w:line="276" w:lineRule="auto"/>
              <w:ind w:left="335" w:hanging="28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izrađenih planova upravljanja otpadom </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74E90A"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Federalni plan upravljanja otpadom (FPUO) nije izrađen</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a </w:t>
            </w:r>
            <w:r w:rsidR="00A9711D" w:rsidRPr="008D043F">
              <w:rPr>
                <w:rFonts w:asciiTheme="minorHAnsi" w:hAnsiTheme="minorHAnsi" w:cstheme="minorHAnsi"/>
                <w:sz w:val="18"/>
                <w:szCs w:val="18"/>
                <w:lang w:val="hr-HR"/>
              </w:rPr>
              <w:t xml:space="preserve">kantonalni </w:t>
            </w:r>
            <w:r w:rsidRPr="008D043F">
              <w:rPr>
                <w:rFonts w:asciiTheme="minorHAnsi" w:hAnsiTheme="minorHAnsi" w:cstheme="minorHAnsi"/>
                <w:sz w:val="18"/>
                <w:szCs w:val="18"/>
                <w:lang w:val="hr-HR"/>
              </w:rPr>
              <w:t xml:space="preserve">i općinski planovi upravljanja otpadom nisu usaglašeni s ciljevima iz ove </w:t>
            </w:r>
            <w:r w:rsidR="00A9711D" w:rsidRPr="008D043F">
              <w:rPr>
                <w:rFonts w:asciiTheme="minorHAnsi" w:hAnsiTheme="minorHAnsi" w:cstheme="minorHAnsi"/>
                <w:sz w:val="18"/>
                <w:szCs w:val="18"/>
                <w:lang w:val="hr-HR"/>
              </w:rPr>
              <w:t xml:space="preserve">strategije </w:t>
            </w:r>
            <w:r w:rsidRPr="008D043F">
              <w:rPr>
                <w:rFonts w:asciiTheme="minorHAnsi" w:hAnsiTheme="minorHAnsi" w:cstheme="minorHAnsi"/>
                <w:sz w:val="18"/>
                <w:szCs w:val="18"/>
                <w:lang w:val="hr-HR"/>
              </w:rPr>
              <w:t>i novim FPUO</w:t>
            </w:r>
            <w:r w:rsidR="00A9711D" w:rsidRPr="008D043F">
              <w:rPr>
                <w:rFonts w:asciiTheme="minorHAnsi" w:hAnsiTheme="minorHAnsi" w:cstheme="minorHAnsi"/>
                <w:sz w:val="18"/>
                <w:szCs w:val="18"/>
                <w:lang w:val="hr-HR"/>
              </w:rPr>
              <w:t>-om</w:t>
            </w:r>
          </w:p>
        </w:tc>
        <w:tc>
          <w:tcPr>
            <w:tcW w:w="11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1D2031" w14:textId="77777777" w:rsidR="00A720B6" w:rsidRPr="008D043F" w:rsidRDefault="00A720B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i usvojen novi </w:t>
            </w:r>
            <w:r w:rsidR="00A9711D" w:rsidRPr="008D043F">
              <w:rPr>
                <w:rFonts w:asciiTheme="minorHAnsi" w:hAnsiTheme="minorHAnsi" w:cstheme="minorHAnsi"/>
                <w:sz w:val="18"/>
                <w:szCs w:val="18"/>
                <w:lang w:val="hr-HR"/>
              </w:rPr>
              <w:t xml:space="preserve">federalni </w:t>
            </w:r>
            <w:r w:rsidRPr="008D043F">
              <w:rPr>
                <w:rFonts w:asciiTheme="minorHAnsi" w:hAnsiTheme="minorHAnsi" w:cstheme="minorHAnsi"/>
                <w:sz w:val="18"/>
                <w:szCs w:val="18"/>
                <w:lang w:val="hr-HR"/>
              </w:rPr>
              <w:t>plan upravljanja otpadom (2024.)</w:t>
            </w:r>
          </w:p>
          <w:p w14:paraId="5268CAE5" w14:textId="77777777" w:rsidR="00A720B6" w:rsidRPr="008D043F" w:rsidRDefault="00A720B6" w:rsidP="0068355A">
            <w:pPr>
              <w:spacing w:before="40" w:after="40" w:line="276" w:lineRule="auto"/>
              <w:rPr>
                <w:rFonts w:asciiTheme="minorHAnsi" w:hAnsiTheme="minorHAnsi" w:cstheme="minorHAnsi"/>
                <w:sz w:val="18"/>
                <w:szCs w:val="18"/>
                <w:lang w:val="hr-HR"/>
              </w:rPr>
            </w:pPr>
          </w:p>
          <w:p w14:paraId="193C9DE4" w14:textId="77777777" w:rsidR="00A720B6" w:rsidRPr="008D043F" w:rsidRDefault="00A720B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o i usvojeno 10 </w:t>
            </w:r>
            <w:r w:rsidR="00A9711D" w:rsidRPr="008D043F">
              <w:rPr>
                <w:rFonts w:asciiTheme="minorHAnsi" w:hAnsiTheme="minorHAnsi" w:cstheme="minorHAnsi"/>
                <w:sz w:val="18"/>
                <w:szCs w:val="18"/>
                <w:lang w:val="hr-HR"/>
              </w:rPr>
              <w:t xml:space="preserve">kantonalnih </w:t>
            </w:r>
            <w:r w:rsidRPr="008D043F">
              <w:rPr>
                <w:rFonts w:asciiTheme="minorHAnsi" w:hAnsiTheme="minorHAnsi" w:cstheme="minorHAnsi"/>
                <w:sz w:val="18"/>
                <w:szCs w:val="18"/>
                <w:lang w:val="hr-HR"/>
              </w:rPr>
              <w:t>i 79 općinskih planova upravljanja otpadom (2029.)</w:t>
            </w:r>
          </w:p>
        </w:tc>
      </w:tr>
      <w:tr w:rsidR="00A720B6" w:rsidRPr="008D043F" w14:paraId="4D8C2EF7"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59418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34BA61" w14:textId="77777777" w:rsidR="00C240E3" w:rsidRPr="008D043F" w:rsidRDefault="00C240E3" w:rsidP="0068355A">
            <w:pPr>
              <w:pStyle w:val="ListParagraph"/>
              <w:numPr>
                <w:ilvl w:val="0"/>
                <w:numId w:val="105"/>
              </w:numPr>
              <w:spacing w:before="40" w:after="40" w:line="276" w:lineRule="auto"/>
              <w:ind w:left="335" w:hanging="28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referentnih dokumenata o najboljim raspoloživim tehnikama iz oblasti upravljanja otpadom</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DEF441"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0</w:t>
            </w:r>
          </w:p>
          <w:p w14:paraId="374D335C"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B830C8"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w:t>
            </w:r>
          </w:p>
          <w:p w14:paraId="603432C2"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9.)</w:t>
            </w:r>
          </w:p>
        </w:tc>
      </w:tr>
      <w:tr w:rsidR="00A720B6" w:rsidRPr="008D043F" w14:paraId="392F05E5"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5F2A88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938F581" w14:textId="77777777" w:rsidR="00C240E3" w:rsidRPr="008D043F" w:rsidRDefault="003A219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A9711D"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tpadom i napredak u procesu evropskih integracija kroz usklađivanje nacionalnog zakonodavstva s pravnom </w:t>
            </w:r>
            <w:r w:rsidR="00A9711D"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A720B6" w:rsidRPr="008D043F" w14:paraId="09F63CC1"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01E63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FEA1636" w14:textId="77777777" w:rsidR="00E037AE" w:rsidRPr="008D043F" w:rsidRDefault="00E037AE"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1 489 703 KM</w:t>
            </w:r>
          </w:p>
          <w:p w14:paraId="6262F8F8" w14:textId="77777777" w:rsidR="00C240E3" w:rsidRPr="008D043F" w:rsidRDefault="00E037AE"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 xml:space="preserve">Izvor: 20% </w:t>
            </w:r>
            <w:r w:rsidR="00A9711D"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 xml:space="preserve">sredstva, 80% </w:t>
            </w:r>
            <w:r w:rsidR="00A9711D"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A720B6" w:rsidRPr="008D043F" w14:paraId="2C5CB815"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8578D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97A1AA4"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A9711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9.</w:t>
            </w:r>
          </w:p>
        </w:tc>
      </w:tr>
      <w:tr w:rsidR="00A720B6" w:rsidRPr="008D043F" w14:paraId="2839B63D"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0EC17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D1FCE49"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A720B6" w:rsidRPr="008D043F" w14:paraId="6374B89A"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11155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6C292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A720B6" w:rsidRPr="008D043F" w14:paraId="6F359E54"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DAE58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Ciljne grup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BA54ADB"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i učesnici u sistemu upravljanja otpadom</w:t>
            </w:r>
            <w:r w:rsidR="00A9711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ključujući federalnu, kantonalnu i gradsku/općinsku administraciju, komunalni sektor, privatni sektor i građane</w:t>
            </w:r>
          </w:p>
        </w:tc>
      </w:tr>
    </w:tbl>
    <w:p w14:paraId="7707F67F" w14:textId="77777777" w:rsidR="00C240E3" w:rsidRPr="008D043F" w:rsidRDefault="00C240E3" w:rsidP="0068355A">
      <w:pPr>
        <w:spacing w:line="276" w:lineRule="auto"/>
        <w:rPr>
          <w:rFonts w:asciiTheme="minorHAnsi" w:hAnsiTheme="minorHAnsi" w:cstheme="minorHAnsi"/>
          <w:sz w:val="18"/>
          <w:szCs w:val="18"/>
          <w:lang w:val="hr-HR"/>
        </w:rPr>
      </w:pPr>
    </w:p>
    <w:tbl>
      <w:tblPr>
        <w:tblW w:w="497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9"/>
        <w:gridCol w:w="3045"/>
        <w:gridCol w:w="3516"/>
        <w:gridCol w:w="3519"/>
      </w:tblGrid>
      <w:tr w:rsidR="00A720B6" w:rsidRPr="008D043F" w14:paraId="40B1CA3C" w14:textId="77777777" w:rsidTr="00BE159B">
        <w:trPr>
          <w:trHeight w:val="567"/>
          <w:jc w:val="center"/>
        </w:trPr>
        <w:tc>
          <w:tcPr>
            <w:tcW w:w="1428" w:type="pct"/>
            <w:shd w:val="clear" w:color="auto" w:fill="009D73"/>
            <w:vAlign w:val="center"/>
          </w:tcPr>
          <w:p w14:paraId="07885B4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2" w:type="pct"/>
            <w:gridSpan w:val="3"/>
            <w:shd w:val="clear" w:color="auto" w:fill="FFFFFF"/>
            <w:vAlign w:val="center"/>
          </w:tcPr>
          <w:p w14:paraId="15217C7F"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A720B6" w:rsidRPr="008D043F" w14:paraId="536EC0C3" w14:textId="77777777" w:rsidTr="00BE159B">
        <w:trPr>
          <w:trHeight w:val="567"/>
          <w:jc w:val="center"/>
        </w:trPr>
        <w:tc>
          <w:tcPr>
            <w:tcW w:w="1428" w:type="pct"/>
            <w:shd w:val="clear" w:color="auto" w:fill="009D73"/>
            <w:vAlign w:val="center"/>
          </w:tcPr>
          <w:p w14:paraId="7FA83F2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2" w:type="pct"/>
            <w:gridSpan w:val="3"/>
            <w:shd w:val="clear" w:color="auto" w:fill="FFFFFF"/>
            <w:vAlign w:val="center"/>
          </w:tcPr>
          <w:p w14:paraId="748CAA50"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2</w:t>
            </w:r>
            <w:r w:rsidR="00A720B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sistem evidencije i izvještavanja o otpadu</w:t>
            </w:r>
          </w:p>
        </w:tc>
      </w:tr>
      <w:tr w:rsidR="00A720B6" w:rsidRPr="008D043F" w14:paraId="020CC5E1" w14:textId="77777777" w:rsidTr="00BE159B">
        <w:trPr>
          <w:trHeight w:val="567"/>
          <w:jc w:val="center"/>
        </w:trPr>
        <w:tc>
          <w:tcPr>
            <w:tcW w:w="1428" w:type="pct"/>
            <w:shd w:val="clear" w:color="auto" w:fill="009D73"/>
            <w:vAlign w:val="center"/>
          </w:tcPr>
          <w:p w14:paraId="5AE5E2D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2" w:type="pct"/>
            <w:gridSpan w:val="3"/>
            <w:shd w:val="clear" w:color="auto" w:fill="FFFFFF"/>
            <w:vAlign w:val="center"/>
          </w:tcPr>
          <w:p w14:paraId="403D12F3"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2.1</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Jačanje sistema evidencije i izvještavanja o otpadu</w:t>
            </w:r>
          </w:p>
        </w:tc>
      </w:tr>
      <w:tr w:rsidR="00A720B6" w:rsidRPr="008D043F" w14:paraId="06CE1AB9" w14:textId="77777777" w:rsidTr="00BE159B">
        <w:trPr>
          <w:trHeight w:val="567"/>
          <w:jc w:val="center"/>
        </w:trPr>
        <w:tc>
          <w:tcPr>
            <w:tcW w:w="1428" w:type="pct"/>
            <w:shd w:val="clear" w:color="auto" w:fill="009D73"/>
            <w:vAlign w:val="center"/>
          </w:tcPr>
          <w:p w14:paraId="3F0FF4CC"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2" w:type="pct"/>
            <w:gridSpan w:val="3"/>
            <w:shd w:val="clear" w:color="auto" w:fill="FFFFFF"/>
            <w:vAlign w:val="center"/>
          </w:tcPr>
          <w:p w14:paraId="622F0875"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poboljša sistem evidencije i izvještavanja o otpadu kako bi se dobili pouzdani podaci, unaprijedilo strateško planiranje na svim nivoima, što će ujedno buduće investicije u sistem upravljanja otpadom učiniti održivim</w:t>
            </w:r>
          </w:p>
          <w:p w14:paraId="416452E3"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o područje djelovanja podijeljeno</w:t>
            </w:r>
            <w:r w:rsidR="00A9711D" w:rsidRPr="008D043F">
              <w:rPr>
                <w:rFonts w:asciiTheme="minorHAnsi" w:eastAsia="Calibri" w:hAnsiTheme="minorHAnsi" w:cstheme="minorHAnsi"/>
                <w:sz w:val="18"/>
                <w:szCs w:val="18"/>
                <w:lang w:val="hr-HR"/>
              </w:rPr>
              <w:t xml:space="preserve"> je</w:t>
            </w:r>
            <w:r w:rsidRPr="008D043F">
              <w:rPr>
                <w:rFonts w:asciiTheme="minorHAnsi" w:eastAsia="Calibri" w:hAnsiTheme="minorHAnsi" w:cstheme="minorHAnsi"/>
                <w:sz w:val="18"/>
                <w:szCs w:val="18"/>
                <w:lang w:val="hr-HR"/>
              </w:rPr>
              <w:t xml:space="preserve"> u tri pravca:</w:t>
            </w:r>
          </w:p>
          <w:p w14:paraId="40CC94E6" w14:textId="77777777" w:rsidR="00C240E3" w:rsidRPr="008D043F" w:rsidRDefault="00C240E3" w:rsidP="0068355A">
            <w:pPr>
              <w:pStyle w:val="ListParagraph"/>
              <w:numPr>
                <w:ilvl w:val="0"/>
                <w:numId w:val="10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nošenje </w:t>
            </w:r>
            <w:r w:rsidRPr="008D043F">
              <w:rPr>
                <w:rFonts w:asciiTheme="minorHAnsi" w:eastAsia="Calibri" w:hAnsiTheme="minorHAnsi" w:cstheme="minorHAnsi"/>
                <w:b/>
                <w:sz w:val="18"/>
                <w:szCs w:val="18"/>
                <w:lang w:val="hr-HR"/>
              </w:rPr>
              <w:t>podzakonskog akta o obaveznom određivanju količine i sastava otpada</w:t>
            </w:r>
            <w:r w:rsidRPr="008D043F">
              <w:rPr>
                <w:rFonts w:asciiTheme="minorHAnsi" w:eastAsia="Calibri" w:hAnsiTheme="minorHAnsi" w:cstheme="minorHAnsi"/>
                <w:sz w:val="18"/>
                <w:szCs w:val="18"/>
                <w:lang w:val="hr-HR"/>
              </w:rPr>
              <w:t xml:space="preserve"> </w:t>
            </w:r>
            <w:r w:rsidR="00F13AA0" w:rsidRPr="008D043F">
              <w:rPr>
                <w:rFonts w:asciiTheme="minorHAnsi" w:eastAsia="Calibri" w:hAnsiTheme="minorHAnsi" w:cstheme="minorHAnsi"/>
                <w:sz w:val="18"/>
                <w:szCs w:val="18"/>
                <w:lang w:val="hr-HR"/>
              </w:rPr>
              <w:t xml:space="preserve">vezanog za Zakon o upravljanju otpadom </w:t>
            </w:r>
            <w:r w:rsidRPr="008D043F">
              <w:rPr>
                <w:rFonts w:asciiTheme="minorHAnsi" w:eastAsia="Calibri" w:hAnsiTheme="minorHAnsi" w:cstheme="minorHAnsi"/>
                <w:sz w:val="18"/>
                <w:szCs w:val="18"/>
                <w:lang w:val="hr-HR"/>
              </w:rPr>
              <w:t xml:space="preserve">za sva komunalna </w:t>
            </w:r>
            <w:r w:rsidR="00A9711D"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 xml:space="preserve">u </w:t>
            </w:r>
            <w:r w:rsidR="00A9711D" w:rsidRPr="008D043F">
              <w:rPr>
                <w:rFonts w:asciiTheme="minorHAnsi" w:hAnsiTheme="minorHAnsi" w:cstheme="minorHAnsi"/>
                <w:sz w:val="18"/>
                <w:szCs w:val="18"/>
                <w:lang w:val="hr-HR"/>
              </w:rPr>
              <w:t xml:space="preserve">Federaciji BiH </w:t>
            </w:r>
            <w:r w:rsidRPr="008D043F">
              <w:rPr>
                <w:rFonts w:asciiTheme="minorHAnsi" w:eastAsia="Calibri" w:hAnsiTheme="minorHAnsi" w:cstheme="minorHAnsi"/>
                <w:sz w:val="18"/>
                <w:szCs w:val="18"/>
                <w:lang w:val="hr-HR"/>
              </w:rPr>
              <w:t>koji će propisati  metodologiju za uzorkovanje i standarde za analizu otpada</w:t>
            </w:r>
          </w:p>
          <w:p w14:paraId="03790B82" w14:textId="77777777" w:rsidR="00C240E3" w:rsidRPr="008D043F" w:rsidRDefault="00C240E3" w:rsidP="0068355A">
            <w:pPr>
              <w:pStyle w:val="ListParagraph"/>
              <w:numPr>
                <w:ilvl w:val="0"/>
                <w:numId w:val="10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ovlaštene </w:t>
            </w:r>
            <w:r w:rsidR="00A9711D" w:rsidRPr="008D043F">
              <w:rPr>
                <w:rFonts w:asciiTheme="minorHAnsi" w:eastAsia="Calibri" w:hAnsiTheme="minorHAnsi" w:cstheme="minorHAnsi"/>
                <w:b/>
                <w:sz w:val="18"/>
                <w:szCs w:val="18"/>
                <w:lang w:val="hr-HR"/>
              </w:rPr>
              <w:t xml:space="preserve">laboratorije </w:t>
            </w:r>
            <w:r w:rsidRPr="008D043F">
              <w:rPr>
                <w:rFonts w:asciiTheme="minorHAnsi" w:eastAsia="Calibri" w:hAnsiTheme="minorHAnsi" w:cstheme="minorHAnsi"/>
                <w:b/>
                <w:sz w:val="18"/>
                <w:szCs w:val="18"/>
                <w:lang w:val="hr-HR"/>
              </w:rPr>
              <w:t>za analizu otpada</w:t>
            </w:r>
            <w:r w:rsidRPr="008D043F">
              <w:rPr>
                <w:rFonts w:asciiTheme="minorHAnsi" w:eastAsia="Calibri" w:hAnsiTheme="minorHAnsi" w:cstheme="minorHAnsi"/>
                <w:sz w:val="18"/>
                <w:szCs w:val="18"/>
                <w:lang w:val="hr-HR"/>
              </w:rPr>
              <w:t xml:space="preserve"> </w:t>
            </w:r>
          </w:p>
          <w:p w14:paraId="55BB266F" w14:textId="77777777" w:rsidR="00C240E3" w:rsidRPr="008D043F" w:rsidRDefault="00C240E3" w:rsidP="0068355A">
            <w:pPr>
              <w:pStyle w:val="ListParagraph"/>
              <w:numPr>
                <w:ilvl w:val="0"/>
                <w:numId w:val="106"/>
              </w:numPr>
              <w:spacing w:before="40" w:after="40" w:line="276" w:lineRule="auto"/>
              <w:ind w:left="360"/>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Jačanje </w:t>
            </w:r>
            <w:r w:rsidR="009814F0" w:rsidRPr="008D043F">
              <w:rPr>
                <w:rFonts w:asciiTheme="minorHAnsi" w:eastAsia="Calibri" w:hAnsiTheme="minorHAnsi" w:cstheme="minorHAnsi"/>
                <w:b/>
                <w:sz w:val="18"/>
                <w:szCs w:val="18"/>
                <w:lang w:val="hr-HR"/>
              </w:rPr>
              <w:t>informacionog</w:t>
            </w:r>
            <w:r w:rsidR="00A9711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sistema upravljanja otpadom </w:t>
            </w:r>
            <w:r w:rsidRPr="008D043F">
              <w:rPr>
                <w:rFonts w:asciiTheme="minorHAnsi" w:eastAsia="Calibri" w:hAnsiTheme="minorHAnsi" w:cstheme="minorHAnsi"/>
                <w:sz w:val="18"/>
                <w:szCs w:val="18"/>
                <w:lang w:val="hr-HR"/>
              </w:rPr>
              <w:t>kroz</w:t>
            </w:r>
            <w:r w:rsidR="00A9711D" w:rsidRPr="008D043F">
              <w:rPr>
                <w:rFonts w:asciiTheme="minorHAnsi" w:eastAsia="Calibri" w:hAnsiTheme="minorHAnsi" w:cstheme="minorHAnsi"/>
                <w:sz w:val="18"/>
                <w:szCs w:val="18"/>
                <w:lang w:val="hr-HR"/>
              </w:rPr>
              <w:t>:</w:t>
            </w:r>
          </w:p>
          <w:p w14:paraId="07BE509C"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ntinuirano </w:t>
            </w:r>
            <w:r w:rsidR="00A9711D" w:rsidRPr="008D043F">
              <w:rPr>
                <w:rFonts w:asciiTheme="minorHAnsi" w:eastAsia="Calibri" w:hAnsiTheme="minorHAnsi" w:cstheme="minorHAnsi"/>
                <w:sz w:val="18"/>
                <w:szCs w:val="18"/>
                <w:lang w:val="hr-HR"/>
              </w:rPr>
              <w:t xml:space="preserve">nadograđivanje </w:t>
            </w:r>
            <w:r w:rsidR="009814F0" w:rsidRPr="008D043F">
              <w:rPr>
                <w:rFonts w:asciiTheme="minorHAnsi" w:eastAsia="Calibri" w:hAnsiTheme="minorHAnsi" w:cstheme="minorHAnsi"/>
                <w:sz w:val="18"/>
                <w:szCs w:val="18"/>
                <w:lang w:val="hr-HR"/>
              </w:rPr>
              <w:t>informacionog</w:t>
            </w:r>
            <w:r w:rsidR="00A9711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istem</w:t>
            </w:r>
            <w:r w:rsidR="00A9711D"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upravljanja otpadom i daljnji razvoj interoperabilnosti sistema, pripreme podataka i formi izvještaja u skladu sa zahtjevima korisnika</w:t>
            </w:r>
          </w:p>
          <w:p w14:paraId="2B2733CF"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kaciju i registraciju svih obveznika plaćanja naknade </w:t>
            </w:r>
          </w:p>
          <w:p w14:paraId="19FB5C73" w14:textId="77777777" w:rsidR="00C240E3" w:rsidRPr="008D043F" w:rsidRDefault="00C240E3" w:rsidP="0068355A">
            <w:pPr>
              <w:pStyle w:val="ListParagraph"/>
              <w:numPr>
                <w:ilvl w:val="0"/>
                <w:numId w:val="104"/>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ljudskih kapaciteta Fonda za zaštitu okoliša za upravljanje </w:t>
            </w:r>
            <w:r w:rsidR="009814F0" w:rsidRPr="008D043F">
              <w:rPr>
                <w:rFonts w:asciiTheme="minorHAnsi" w:eastAsia="Calibri" w:hAnsiTheme="minorHAnsi" w:cstheme="minorHAnsi"/>
                <w:sz w:val="18"/>
                <w:szCs w:val="18"/>
                <w:lang w:val="hr-HR"/>
              </w:rPr>
              <w:t>informacionim</w:t>
            </w:r>
            <w:r w:rsidR="00A9711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istemom upravljanja otpadom</w:t>
            </w:r>
          </w:p>
          <w:p w14:paraId="5B166FDB" w14:textId="77777777" w:rsidR="00C240E3" w:rsidRPr="008D043F" w:rsidRDefault="00C240E3" w:rsidP="0068355A">
            <w:pPr>
              <w:pStyle w:val="ListParagraph"/>
              <w:numPr>
                <w:ilvl w:val="0"/>
                <w:numId w:val="104"/>
              </w:numPr>
              <w:spacing w:before="40" w:after="40" w:line="276" w:lineRule="auto"/>
              <w:ind w:left="723"/>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vođenje godišnjih programa edukacije za sve obveznike izvještavanja o otpadu</w:t>
            </w:r>
          </w:p>
        </w:tc>
      </w:tr>
      <w:tr w:rsidR="00A720B6" w:rsidRPr="008D043F" w14:paraId="3BB3503D" w14:textId="77777777" w:rsidTr="00BE159B">
        <w:trPr>
          <w:trHeight w:val="567"/>
          <w:jc w:val="center"/>
        </w:trPr>
        <w:tc>
          <w:tcPr>
            <w:tcW w:w="1428" w:type="pct"/>
            <w:shd w:val="clear" w:color="auto" w:fill="009D73"/>
            <w:vAlign w:val="center"/>
          </w:tcPr>
          <w:p w14:paraId="2BE3EFD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2" w:type="pct"/>
            <w:gridSpan w:val="3"/>
            <w:shd w:val="clear" w:color="auto" w:fill="FFFFFF" w:themeFill="background1"/>
            <w:vAlign w:val="center"/>
          </w:tcPr>
          <w:p w14:paraId="6274F3A1"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A720B6" w:rsidRPr="008D043F" w14:paraId="07FCE0FF" w14:textId="77777777" w:rsidTr="00BE159B">
        <w:trPr>
          <w:trHeight w:val="567"/>
          <w:jc w:val="center"/>
        </w:trPr>
        <w:tc>
          <w:tcPr>
            <w:tcW w:w="1428" w:type="pct"/>
            <w:vMerge w:val="restart"/>
            <w:shd w:val="clear" w:color="auto" w:fill="009D73"/>
            <w:vAlign w:val="center"/>
          </w:tcPr>
          <w:p w14:paraId="691A0B73"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9" w:type="pct"/>
            <w:shd w:val="clear" w:color="auto" w:fill="009D73"/>
            <w:vAlign w:val="center"/>
          </w:tcPr>
          <w:p w14:paraId="27362C12"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4457A97"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6" w:type="pct"/>
            <w:shd w:val="clear" w:color="auto" w:fill="009D73"/>
            <w:vAlign w:val="center"/>
          </w:tcPr>
          <w:p w14:paraId="587CDAB4"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8DF2227"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7" w:type="pct"/>
            <w:shd w:val="clear" w:color="auto" w:fill="009D73"/>
            <w:vAlign w:val="center"/>
          </w:tcPr>
          <w:p w14:paraId="332E0830"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A720B6" w:rsidRPr="008D043F" w14:paraId="214C547E" w14:textId="77777777" w:rsidTr="00BE159B">
        <w:trPr>
          <w:trHeight w:val="567"/>
          <w:jc w:val="center"/>
        </w:trPr>
        <w:tc>
          <w:tcPr>
            <w:tcW w:w="1428" w:type="pct"/>
            <w:vMerge/>
            <w:shd w:val="clear" w:color="auto" w:fill="009D73"/>
            <w:vAlign w:val="center"/>
          </w:tcPr>
          <w:p w14:paraId="0B505C06"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079" w:type="pct"/>
            <w:shd w:val="clear" w:color="auto" w:fill="FFFFFF"/>
            <w:vAlign w:val="center"/>
          </w:tcPr>
          <w:p w14:paraId="24E70D4D"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 Status donošenja podzakonskog akta</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o obaveznom određivanju količine i sastava otpada</w:t>
            </w:r>
          </w:p>
        </w:tc>
        <w:tc>
          <w:tcPr>
            <w:tcW w:w="1246" w:type="pct"/>
            <w:shd w:val="clear" w:color="auto" w:fill="FFFFFF"/>
            <w:vAlign w:val="center"/>
          </w:tcPr>
          <w:p w14:paraId="4EF60283"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donesen podzakonski akt</w:t>
            </w:r>
          </w:p>
        </w:tc>
        <w:tc>
          <w:tcPr>
            <w:tcW w:w="1247" w:type="pct"/>
            <w:shd w:val="clear" w:color="auto" w:fill="FFFFFF"/>
            <w:vAlign w:val="center"/>
          </w:tcPr>
          <w:p w14:paraId="4ECB36A1"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Podzakonski akt</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o obaveznom određivanju količine i sastava otpada objavljen u Službenim novinama Federacije BiH</w:t>
            </w:r>
          </w:p>
          <w:p w14:paraId="64FB8C90"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2023.)</w:t>
            </w:r>
          </w:p>
        </w:tc>
      </w:tr>
      <w:tr w:rsidR="00A720B6" w:rsidRPr="008D043F" w14:paraId="0C135034" w14:textId="77777777" w:rsidTr="002435CF">
        <w:trPr>
          <w:trHeight w:val="274"/>
          <w:jc w:val="center"/>
        </w:trPr>
        <w:tc>
          <w:tcPr>
            <w:tcW w:w="1428" w:type="pct"/>
            <w:vMerge/>
            <w:shd w:val="clear" w:color="auto" w:fill="009D73"/>
            <w:vAlign w:val="center"/>
          </w:tcPr>
          <w:p w14:paraId="085239FF"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079" w:type="pct"/>
            <w:shd w:val="clear" w:color="auto" w:fill="FFFFFF"/>
            <w:vAlign w:val="center"/>
          </w:tcPr>
          <w:p w14:paraId="5587A568"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 Status uspostave ovlaštene </w:t>
            </w:r>
            <w:r w:rsidRPr="008D043F">
              <w:rPr>
                <w:rFonts w:asciiTheme="minorHAnsi" w:eastAsia="Calibri" w:hAnsiTheme="minorHAnsi" w:cstheme="minorHAnsi"/>
                <w:sz w:val="18"/>
                <w:szCs w:val="18"/>
                <w:lang w:val="hr-HR"/>
              </w:rPr>
              <w:lastRenderedPageBreak/>
              <w:t>laboratorije za analizu otpada</w:t>
            </w:r>
          </w:p>
        </w:tc>
        <w:tc>
          <w:tcPr>
            <w:tcW w:w="1246" w:type="pct"/>
            <w:shd w:val="clear" w:color="auto" w:fill="FFFFFF"/>
            <w:vAlign w:val="center"/>
          </w:tcPr>
          <w:p w14:paraId="4FE1625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Nije uspostavljenja ovlaštena laboratorija za </w:t>
            </w:r>
            <w:r w:rsidRPr="008D043F">
              <w:rPr>
                <w:rFonts w:asciiTheme="minorHAnsi" w:hAnsiTheme="minorHAnsi" w:cstheme="minorHAnsi"/>
                <w:sz w:val="18"/>
                <w:szCs w:val="18"/>
                <w:lang w:val="hr-HR" w:bidi="en-US"/>
              </w:rPr>
              <w:lastRenderedPageBreak/>
              <w:t>analizu otpada</w:t>
            </w:r>
          </w:p>
        </w:tc>
        <w:tc>
          <w:tcPr>
            <w:tcW w:w="1247" w:type="pct"/>
            <w:shd w:val="clear" w:color="auto" w:fill="FFFFFF"/>
            <w:vAlign w:val="center"/>
          </w:tcPr>
          <w:p w14:paraId="1486A276"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Uspostavljena ovlaštena laboratorija za </w:t>
            </w:r>
            <w:r w:rsidRPr="008D043F">
              <w:rPr>
                <w:rFonts w:asciiTheme="minorHAnsi" w:hAnsiTheme="minorHAnsi" w:cstheme="minorHAnsi"/>
                <w:sz w:val="18"/>
                <w:szCs w:val="18"/>
                <w:lang w:val="hr-HR" w:bidi="en-US"/>
              </w:rPr>
              <w:lastRenderedPageBreak/>
              <w:t>analizu otpada (2024.)</w:t>
            </w:r>
          </w:p>
        </w:tc>
      </w:tr>
      <w:tr w:rsidR="00A720B6" w:rsidRPr="008D043F" w14:paraId="49CF9CB6" w14:textId="77777777" w:rsidTr="00BE159B">
        <w:trPr>
          <w:trHeight w:val="567"/>
          <w:jc w:val="center"/>
        </w:trPr>
        <w:tc>
          <w:tcPr>
            <w:tcW w:w="1428" w:type="pct"/>
            <w:vMerge/>
            <w:shd w:val="clear" w:color="auto" w:fill="009D73"/>
            <w:vAlign w:val="center"/>
          </w:tcPr>
          <w:p w14:paraId="5BF88B5E"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079" w:type="pct"/>
            <w:shd w:val="clear" w:color="auto" w:fill="FFFFFF"/>
            <w:vAlign w:val="center"/>
          </w:tcPr>
          <w:p w14:paraId="690782FE"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 Unaprijeđeni moduli i analitika IS-a</w:t>
            </w:r>
          </w:p>
          <w:p w14:paraId="60392F0D"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2 Broj </w:t>
            </w:r>
            <w:r w:rsidR="00A9711D" w:rsidRPr="008D043F">
              <w:rPr>
                <w:rFonts w:asciiTheme="minorHAnsi" w:hAnsiTheme="minorHAnsi" w:cstheme="minorHAnsi"/>
                <w:sz w:val="18"/>
                <w:szCs w:val="18"/>
                <w:lang w:val="hr-HR" w:bidi="en-US"/>
              </w:rPr>
              <w:t xml:space="preserve">registriranih </w:t>
            </w:r>
            <w:r w:rsidRPr="008D043F">
              <w:rPr>
                <w:rFonts w:asciiTheme="minorHAnsi" w:hAnsiTheme="minorHAnsi" w:cstheme="minorHAnsi"/>
                <w:sz w:val="18"/>
                <w:szCs w:val="18"/>
                <w:lang w:val="hr-HR" w:bidi="en-US"/>
              </w:rPr>
              <w:t>korisnika IS-a</w:t>
            </w:r>
          </w:p>
          <w:p w14:paraId="0CCEEB54"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3 Formiran i kadrovski osposobljen  odjel za IS pri Fondu za zaštitu okoliša </w:t>
            </w:r>
            <w:r w:rsidR="00A9711D" w:rsidRPr="008D043F">
              <w:rPr>
                <w:rFonts w:asciiTheme="minorHAnsi" w:hAnsiTheme="minorHAnsi" w:cstheme="minorHAnsi"/>
                <w:sz w:val="18"/>
                <w:szCs w:val="18"/>
                <w:lang w:val="hr-HR"/>
              </w:rPr>
              <w:t>Federacije BiH</w:t>
            </w:r>
          </w:p>
          <w:p w14:paraId="7926B4AD"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c.4  Broj godišnjih obuka za obveznike izvještavanja</w:t>
            </w:r>
          </w:p>
        </w:tc>
        <w:tc>
          <w:tcPr>
            <w:tcW w:w="1246" w:type="pct"/>
            <w:shd w:val="clear" w:color="auto" w:fill="FFFFFF"/>
            <w:vAlign w:val="center"/>
          </w:tcPr>
          <w:p w14:paraId="5CEE55C5"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 Ograničene analitičke mogućnosti IS-a</w:t>
            </w:r>
          </w:p>
          <w:p w14:paraId="3E5D4966"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2 1000 korisnika</w:t>
            </w:r>
          </w:p>
          <w:p w14:paraId="1BD597F0"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3 Nije uspostavljen odjel za IS pri Fondu za zaštitu okoliša </w:t>
            </w:r>
            <w:r w:rsidR="00A9711D" w:rsidRPr="008D043F">
              <w:rPr>
                <w:rFonts w:asciiTheme="minorHAnsi" w:hAnsiTheme="minorHAnsi" w:cstheme="minorHAnsi"/>
                <w:sz w:val="18"/>
                <w:szCs w:val="18"/>
                <w:lang w:val="hr-HR"/>
              </w:rPr>
              <w:t>Federacije BiH</w:t>
            </w:r>
          </w:p>
          <w:p w14:paraId="6C32896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4. 1</w:t>
            </w:r>
          </w:p>
        </w:tc>
        <w:tc>
          <w:tcPr>
            <w:tcW w:w="1247" w:type="pct"/>
            <w:shd w:val="clear" w:color="auto" w:fill="FFFFFF"/>
            <w:vAlign w:val="center"/>
          </w:tcPr>
          <w:p w14:paraId="69CE55F6"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 IS u potpunosti odgovara svim analitičkim zahtjevima korisnika (2028.)</w:t>
            </w:r>
          </w:p>
          <w:p w14:paraId="2BC4AFE3"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2. 5000 korisnika (2032.)</w:t>
            </w:r>
          </w:p>
          <w:p w14:paraId="339C520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3 Uspostavljen odjel za IS pri Fondu za zaštitu okoliša </w:t>
            </w:r>
            <w:r w:rsidR="00A9711D" w:rsidRPr="008D043F">
              <w:rPr>
                <w:rFonts w:asciiTheme="minorHAnsi" w:hAnsiTheme="minorHAnsi" w:cstheme="minorHAnsi"/>
                <w:sz w:val="18"/>
                <w:szCs w:val="18"/>
                <w:lang w:val="hr-HR"/>
              </w:rPr>
              <w:t xml:space="preserve">Federacije BiH </w:t>
            </w:r>
            <w:r w:rsidRPr="008D043F">
              <w:rPr>
                <w:rFonts w:asciiTheme="minorHAnsi" w:hAnsiTheme="minorHAnsi" w:cstheme="minorHAnsi"/>
                <w:sz w:val="18"/>
                <w:szCs w:val="18"/>
                <w:lang w:val="hr-HR" w:bidi="en-US"/>
              </w:rPr>
              <w:t>(2025.)</w:t>
            </w:r>
          </w:p>
          <w:p w14:paraId="0F04E4F1"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4. 4 (godišnje, počevši od 2023. pa do kraja planskog perioda)</w:t>
            </w:r>
          </w:p>
        </w:tc>
      </w:tr>
      <w:tr w:rsidR="00EF29A0" w:rsidRPr="008D043F" w14:paraId="6AD7263A" w14:textId="77777777" w:rsidTr="00BE159B">
        <w:trPr>
          <w:trHeight w:val="567"/>
          <w:jc w:val="center"/>
        </w:trPr>
        <w:tc>
          <w:tcPr>
            <w:tcW w:w="1428" w:type="pct"/>
            <w:shd w:val="clear" w:color="auto" w:fill="009D73"/>
            <w:vAlign w:val="center"/>
          </w:tcPr>
          <w:p w14:paraId="3CBBBD92"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2" w:type="pct"/>
            <w:gridSpan w:val="3"/>
            <w:shd w:val="clear" w:color="auto" w:fill="FFFFFF"/>
            <w:vAlign w:val="center"/>
          </w:tcPr>
          <w:p w14:paraId="09646083"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A9711D"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tpadom </w:t>
            </w:r>
          </w:p>
        </w:tc>
      </w:tr>
      <w:tr w:rsidR="00EF29A0" w:rsidRPr="008D043F" w14:paraId="1299E585" w14:textId="77777777" w:rsidTr="00BE159B">
        <w:trPr>
          <w:trHeight w:val="567"/>
          <w:jc w:val="center"/>
        </w:trPr>
        <w:tc>
          <w:tcPr>
            <w:tcW w:w="1428" w:type="pct"/>
            <w:shd w:val="clear" w:color="auto" w:fill="009D73"/>
            <w:vAlign w:val="center"/>
          </w:tcPr>
          <w:p w14:paraId="5AE27874"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2" w:type="pct"/>
            <w:gridSpan w:val="3"/>
            <w:shd w:val="clear" w:color="auto" w:fill="FFFFFF"/>
            <w:vAlign w:val="center"/>
          </w:tcPr>
          <w:p w14:paraId="3D33DDDF" w14:textId="77777777" w:rsidR="00E037AE" w:rsidRPr="008D043F" w:rsidRDefault="00E037AE"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 208 120 KM</w:t>
            </w:r>
          </w:p>
          <w:p w14:paraId="09D384CA" w14:textId="77777777" w:rsidR="00EF29A0" w:rsidRPr="008D043F" w:rsidRDefault="00E037AE"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 xml:space="preserve">Izvor: 20% </w:t>
            </w:r>
            <w:r w:rsidR="00A9711D"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 xml:space="preserve">sredstva, 80% </w:t>
            </w:r>
            <w:r w:rsidR="00A9711D"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A720B6" w:rsidRPr="008D043F" w14:paraId="3A580807" w14:textId="77777777" w:rsidTr="00BE159B">
        <w:trPr>
          <w:trHeight w:val="567"/>
          <w:jc w:val="center"/>
        </w:trPr>
        <w:tc>
          <w:tcPr>
            <w:tcW w:w="1428" w:type="pct"/>
            <w:shd w:val="clear" w:color="auto" w:fill="009D73"/>
            <w:vAlign w:val="center"/>
          </w:tcPr>
          <w:p w14:paraId="3506D24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2" w:type="pct"/>
            <w:gridSpan w:val="3"/>
            <w:shd w:val="clear" w:color="auto" w:fill="FFFFFF"/>
            <w:vAlign w:val="center"/>
          </w:tcPr>
          <w:p w14:paraId="61BD6852"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A9711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2.</w:t>
            </w:r>
          </w:p>
        </w:tc>
      </w:tr>
      <w:tr w:rsidR="00A720B6" w:rsidRPr="008D043F" w14:paraId="4DA85A98" w14:textId="77777777" w:rsidTr="00BE159B">
        <w:trPr>
          <w:trHeight w:val="567"/>
          <w:jc w:val="center"/>
        </w:trPr>
        <w:tc>
          <w:tcPr>
            <w:tcW w:w="1428" w:type="pct"/>
            <w:shd w:val="clear" w:color="auto" w:fill="009D73"/>
            <w:vAlign w:val="center"/>
          </w:tcPr>
          <w:p w14:paraId="5E38C02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2" w:type="pct"/>
            <w:gridSpan w:val="3"/>
            <w:shd w:val="clear" w:color="auto" w:fill="FFFFFF"/>
            <w:vAlign w:val="center"/>
          </w:tcPr>
          <w:p w14:paraId="42302FD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saradnji s Vladom </w:t>
            </w:r>
            <w:r w:rsidR="00A9711D" w:rsidRPr="008D043F">
              <w:rPr>
                <w:rFonts w:asciiTheme="minorHAnsi" w:hAnsiTheme="minorHAnsi" w:cstheme="minorHAnsi"/>
                <w:sz w:val="18"/>
                <w:szCs w:val="18"/>
                <w:lang w:val="hr-HR"/>
              </w:rPr>
              <w:t>Federacije BiH</w:t>
            </w:r>
          </w:p>
        </w:tc>
      </w:tr>
      <w:tr w:rsidR="00A720B6" w:rsidRPr="008D043F" w14:paraId="3C395582" w14:textId="77777777" w:rsidTr="00BE159B">
        <w:trPr>
          <w:trHeight w:val="567"/>
          <w:jc w:val="center"/>
        </w:trPr>
        <w:tc>
          <w:tcPr>
            <w:tcW w:w="1428" w:type="pct"/>
            <w:shd w:val="clear" w:color="auto" w:fill="009D73"/>
            <w:vAlign w:val="center"/>
          </w:tcPr>
          <w:p w14:paraId="4EA84CF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2" w:type="pct"/>
            <w:gridSpan w:val="3"/>
            <w:shd w:val="clear" w:color="auto" w:fill="FFFFFF"/>
            <w:vAlign w:val="center"/>
          </w:tcPr>
          <w:p w14:paraId="299E6299"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 i Fond za zaštitu okoliša Federacije BiH</w:t>
            </w:r>
          </w:p>
        </w:tc>
      </w:tr>
      <w:tr w:rsidR="00A720B6" w:rsidRPr="008D043F" w14:paraId="2706B29F" w14:textId="77777777" w:rsidTr="00BE159B">
        <w:trPr>
          <w:trHeight w:val="567"/>
          <w:jc w:val="center"/>
        </w:trPr>
        <w:tc>
          <w:tcPr>
            <w:tcW w:w="1428" w:type="pct"/>
            <w:shd w:val="clear" w:color="auto" w:fill="009D73"/>
            <w:vAlign w:val="center"/>
          </w:tcPr>
          <w:p w14:paraId="7E92327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2" w:type="pct"/>
            <w:gridSpan w:val="3"/>
            <w:shd w:val="clear" w:color="auto" w:fill="FFFFFF"/>
            <w:vAlign w:val="center"/>
          </w:tcPr>
          <w:p w14:paraId="49A7020E" w14:textId="77777777" w:rsidR="00C240E3" w:rsidRPr="008D043F" w:rsidRDefault="00A9711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ržavna</w:t>
            </w:r>
            <w:r w:rsidR="00C240E3" w:rsidRPr="008D043F">
              <w:rPr>
                <w:rFonts w:asciiTheme="minorHAnsi" w:hAnsiTheme="minorHAnsi" w:cstheme="minorHAnsi"/>
                <w:sz w:val="18"/>
                <w:szCs w:val="18"/>
                <w:lang w:val="hr-HR" w:bidi="en-US"/>
              </w:rPr>
              <w:t xml:space="preserve">, federalna, kantonalna i gradska/općinska administracija, komunalni sektor i privatni sektor </w:t>
            </w:r>
          </w:p>
        </w:tc>
      </w:tr>
    </w:tbl>
    <w:p w14:paraId="46FF47F1" w14:textId="77777777" w:rsidR="00C240E3" w:rsidRPr="008D043F" w:rsidRDefault="00C240E3" w:rsidP="0068355A">
      <w:pPr>
        <w:spacing w:line="276" w:lineRule="auto"/>
        <w:rPr>
          <w:rFonts w:asciiTheme="minorHAnsi" w:hAnsiTheme="minorHAnsi" w:cstheme="minorHAnsi"/>
          <w:sz w:val="18"/>
          <w:szCs w:val="18"/>
          <w:lang w:val="hr-HR"/>
        </w:rPr>
      </w:pPr>
    </w:p>
    <w:tbl>
      <w:tblPr>
        <w:tblW w:w="4948"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9"/>
        <w:gridCol w:w="3355"/>
        <w:gridCol w:w="3319"/>
        <w:gridCol w:w="3324"/>
      </w:tblGrid>
      <w:tr w:rsidR="00C240E3" w:rsidRPr="008D043F" w14:paraId="703AC73A" w14:textId="77777777" w:rsidTr="00BE159B">
        <w:trPr>
          <w:trHeight w:val="567"/>
          <w:jc w:val="center"/>
        </w:trPr>
        <w:tc>
          <w:tcPr>
            <w:tcW w:w="1436" w:type="pct"/>
            <w:shd w:val="clear" w:color="auto" w:fill="009D73"/>
            <w:vAlign w:val="center"/>
          </w:tcPr>
          <w:p w14:paraId="4A77BBA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4" w:type="pct"/>
            <w:gridSpan w:val="3"/>
            <w:shd w:val="clear" w:color="auto" w:fill="FFFFFF"/>
            <w:vAlign w:val="center"/>
          </w:tcPr>
          <w:p w14:paraId="6E6693A3"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8D043F" w14:paraId="3F4A1FC4" w14:textId="77777777" w:rsidTr="00BE159B">
        <w:trPr>
          <w:trHeight w:val="567"/>
          <w:jc w:val="center"/>
        </w:trPr>
        <w:tc>
          <w:tcPr>
            <w:tcW w:w="1436" w:type="pct"/>
            <w:shd w:val="clear" w:color="auto" w:fill="009D73"/>
            <w:vAlign w:val="center"/>
          </w:tcPr>
          <w:p w14:paraId="19F9F56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4" w:type="pct"/>
            <w:gridSpan w:val="3"/>
            <w:shd w:val="clear" w:color="auto" w:fill="FFFFFF"/>
            <w:vAlign w:val="center"/>
          </w:tcPr>
          <w:p w14:paraId="25476714"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3</w:t>
            </w:r>
            <w:r w:rsidR="00A720B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vesti ekonomske i finansijske instrumente i mehanizme koji će </w:t>
            </w:r>
            <w:r w:rsidR="00A9711D" w:rsidRPr="008D043F">
              <w:rPr>
                <w:rFonts w:asciiTheme="minorHAnsi" w:hAnsiTheme="minorHAnsi" w:cstheme="minorHAnsi"/>
                <w:b/>
                <w:sz w:val="18"/>
                <w:szCs w:val="18"/>
                <w:lang w:val="hr-HR"/>
              </w:rPr>
              <w:t xml:space="preserve">utjecati </w:t>
            </w:r>
            <w:r w:rsidRPr="008D043F">
              <w:rPr>
                <w:rFonts w:asciiTheme="minorHAnsi" w:hAnsiTheme="minorHAnsi" w:cstheme="minorHAnsi"/>
                <w:b/>
                <w:sz w:val="18"/>
                <w:szCs w:val="18"/>
                <w:lang w:val="hr-HR"/>
              </w:rPr>
              <w:t>na smanjenje količine i povećanje stepena iskorištenosti svih kategorija otpada</w:t>
            </w:r>
          </w:p>
        </w:tc>
      </w:tr>
      <w:tr w:rsidR="00C240E3" w:rsidRPr="008D043F" w14:paraId="3E82B5C9" w14:textId="77777777" w:rsidTr="00BE159B">
        <w:trPr>
          <w:trHeight w:val="567"/>
          <w:jc w:val="center"/>
        </w:trPr>
        <w:tc>
          <w:tcPr>
            <w:tcW w:w="1436" w:type="pct"/>
            <w:shd w:val="clear" w:color="auto" w:fill="009D73"/>
            <w:vAlign w:val="center"/>
          </w:tcPr>
          <w:p w14:paraId="19B1703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4" w:type="pct"/>
            <w:gridSpan w:val="3"/>
            <w:shd w:val="clear" w:color="auto" w:fill="FFFFFF"/>
            <w:vAlign w:val="center"/>
          </w:tcPr>
          <w:p w14:paraId="472A581A"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3.1</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Revizija postojećih i uvođenje dodatnih ekonomskih i finansijskih instrumenta i mehanizma u oblasti upravljanja otpadom</w:t>
            </w:r>
          </w:p>
        </w:tc>
      </w:tr>
      <w:tr w:rsidR="00C240E3" w:rsidRPr="008D043F" w14:paraId="3104AD61" w14:textId="77777777" w:rsidTr="00BE159B">
        <w:trPr>
          <w:trHeight w:val="567"/>
          <w:jc w:val="center"/>
        </w:trPr>
        <w:tc>
          <w:tcPr>
            <w:tcW w:w="1436" w:type="pct"/>
            <w:shd w:val="clear" w:color="auto" w:fill="009D73"/>
            <w:vAlign w:val="center"/>
          </w:tcPr>
          <w:p w14:paraId="3784BFC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4" w:type="pct"/>
            <w:gridSpan w:val="3"/>
            <w:shd w:val="clear" w:color="auto" w:fill="FFFFFF"/>
            <w:vAlign w:val="center"/>
          </w:tcPr>
          <w:p w14:paraId="7ABE1460"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kroz finansijske instrumente podrži tranzicija ka kružnoj ekonomiji. Okvirno područje </w:t>
            </w:r>
            <w:r w:rsidR="00A9711D" w:rsidRPr="008D043F">
              <w:rPr>
                <w:rFonts w:asciiTheme="minorHAnsi" w:eastAsia="Calibri" w:hAnsiTheme="minorHAnsi" w:cstheme="minorHAnsi"/>
                <w:sz w:val="18"/>
                <w:szCs w:val="18"/>
                <w:lang w:val="hr-HR"/>
              </w:rPr>
              <w:t>djelovanja</w:t>
            </w:r>
            <w:r w:rsidRPr="008D043F">
              <w:rPr>
                <w:rFonts w:asciiTheme="minorHAnsi" w:eastAsia="Calibri" w:hAnsiTheme="minorHAnsi" w:cstheme="minorHAnsi"/>
                <w:sz w:val="18"/>
                <w:szCs w:val="18"/>
                <w:lang w:val="hr-HR"/>
              </w:rPr>
              <w:t xml:space="preserve"> usmjereno </w:t>
            </w:r>
            <w:r w:rsidR="00A9711D" w:rsidRPr="008D043F">
              <w:rPr>
                <w:rFonts w:asciiTheme="minorHAnsi" w:eastAsia="Calibri" w:hAnsiTheme="minorHAnsi" w:cstheme="minorHAnsi"/>
                <w:sz w:val="18"/>
                <w:szCs w:val="18"/>
                <w:lang w:val="hr-HR"/>
              </w:rPr>
              <w:t xml:space="preserve">je </w:t>
            </w:r>
            <w:r w:rsidRPr="008D043F">
              <w:rPr>
                <w:rFonts w:asciiTheme="minorHAnsi" w:eastAsia="Calibri" w:hAnsiTheme="minorHAnsi" w:cstheme="minorHAnsi"/>
                <w:sz w:val="18"/>
                <w:szCs w:val="18"/>
                <w:lang w:val="hr-HR"/>
              </w:rPr>
              <w:t xml:space="preserve">na analizu mogućnosti i </w:t>
            </w:r>
            <w:r w:rsidR="00A9711D" w:rsidRPr="008D043F">
              <w:rPr>
                <w:rFonts w:asciiTheme="minorHAnsi" w:eastAsia="Calibri" w:hAnsiTheme="minorHAnsi" w:cstheme="minorHAnsi"/>
                <w:sz w:val="18"/>
                <w:szCs w:val="18"/>
                <w:lang w:val="hr-HR"/>
              </w:rPr>
              <w:t xml:space="preserve">definiranje </w:t>
            </w:r>
            <w:r w:rsidRPr="008D043F">
              <w:rPr>
                <w:rFonts w:asciiTheme="minorHAnsi" w:eastAsia="Calibri" w:hAnsiTheme="minorHAnsi" w:cstheme="minorHAnsi"/>
                <w:sz w:val="18"/>
                <w:szCs w:val="18"/>
                <w:lang w:val="hr-HR"/>
              </w:rPr>
              <w:t xml:space="preserve">preporuka za reviziju postojećih i uvođenje dodatnih ekonomskih i finansijskih instrumenta i mehanizma koji će </w:t>
            </w:r>
            <w:r w:rsidR="00A9711D" w:rsidRPr="008D043F">
              <w:rPr>
                <w:rFonts w:asciiTheme="minorHAnsi" w:eastAsia="Calibri" w:hAnsiTheme="minorHAnsi" w:cstheme="minorHAnsi"/>
                <w:sz w:val="18"/>
                <w:szCs w:val="18"/>
                <w:lang w:val="hr-HR"/>
              </w:rPr>
              <w:t xml:space="preserve">utjecati </w:t>
            </w:r>
            <w:r w:rsidRPr="008D043F">
              <w:rPr>
                <w:rFonts w:asciiTheme="minorHAnsi" w:eastAsia="Calibri" w:hAnsiTheme="minorHAnsi" w:cstheme="minorHAnsi"/>
                <w:sz w:val="18"/>
                <w:szCs w:val="18"/>
                <w:lang w:val="hr-HR"/>
              </w:rPr>
              <w:t>na smanjenje količine i povećanje stepena iskorištenosti svih kategorija otpada uključujući, ali ne limitirano na</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692093F8" w14:textId="77777777" w:rsidR="00C240E3" w:rsidRPr="008D043F" w:rsidRDefault="004B01AC" w:rsidP="0068355A">
            <w:pPr>
              <w:pStyle w:val="ListParagraph"/>
              <w:numPr>
                <w:ilvl w:val="0"/>
                <w:numId w:val="10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R</w:t>
            </w:r>
            <w:r w:rsidR="00C240E3" w:rsidRPr="008D043F">
              <w:rPr>
                <w:rFonts w:asciiTheme="minorHAnsi" w:eastAsia="Calibri" w:hAnsiTheme="minorHAnsi" w:cstheme="minorHAnsi"/>
                <w:sz w:val="18"/>
                <w:szCs w:val="18"/>
                <w:lang w:val="hr-HR"/>
              </w:rPr>
              <w:t xml:space="preserve">eviziju </w:t>
            </w:r>
            <w:r w:rsidR="00A9711D" w:rsidRPr="008D043F">
              <w:rPr>
                <w:rFonts w:asciiTheme="minorHAnsi" w:eastAsia="Calibri" w:hAnsiTheme="minorHAnsi" w:cstheme="minorHAnsi"/>
                <w:sz w:val="18"/>
                <w:szCs w:val="18"/>
                <w:lang w:val="hr-HR"/>
              </w:rPr>
              <w:t xml:space="preserve">kaznene </w:t>
            </w:r>
            <w:r w:rsidR="00C240E3" w:rsidRPr="008D043F">
              <w:rPr>
                <w:rFonts w:asciiTheme="minorHAnsi" w:eastAsia="Calibri" w:hAnsiTheme="minorHAnsi" w:cstheme="minorHAnsi"/>
                <w:sz w:val="18"/>
                <w:szCs w:val="18"/>
                <w:lang w:val="hr-HR"/>
              </w:rPr>
              <w:t>politike i reviziju postojećih naknada</w:t>
            </w:r>
            <w:r w:rsidR="00A9711D" w:rsidRPr="008D043F">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kao što su naknade za plastične kese tregerice, naknada koja se plaća pri registraciji motornih vozila itd. </w:t>
            </w:r>
          </w:p>
          <w:p w14:paraId="21D97CEB" w14:textId="77777777" w:rsidR="00C240E3" w:rsidRPr="008D043F" w:rsidRDefault="004B01AC" w:rsidP="0068355A">
            <w:pPr>
              <w:pStyle w:val="ListParagraph"/>
              <w:numPr>
                <w:ilvl w:val="0"/>
                <w:numId w:val="10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w:t>
            </w:r>
            <w:r w:rsidR="00C240E3" w:rsidRPr="008D043F">
              <w:rPr>
                <w:rFonts w:asciiTheme="minorHAnsi" w:eastAsia="Calibri" w:hAnsiTheme="minorHAnsi" w:cstheme="minorHAnsi"/>
                <w:sz w:val="18"/>
                <w:szCs w:val="18"/>
                <w:lang w:val="hr-HR"/>
              </w:rPr>
              <w:t xml:space="preserve">vođenja poreza na deponiranje na neuređene općinske deponije </w:t>
            </w:r>
          </w:p>
          <w:p w14:paraId="2F9A0576" w14:textId="77777777" w:rsidR="00C240E3" w:rsidRPr="008D043F" w:rsidRDefault="004B01AC" w:rsidP="0068355A">
            <w:pPr>
              <w:pStyle w:val="ListParagraph"/>
              <w:numPr>
                <w:ilvl w:val="0"/>
                <w:numId w:val="10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w:t>
            </w:r>
            <w:r w:rsidR="00C240E3" w:rsidRPr="008D043F">
              <w:rPr>
                <w:rFonts w:asciiTheme="minorHAnsi" w:eastAsia="Calibri" w:hAnsiTheme="minorHAnsi" w:cstheme="minorHAnsi"/>
                <w:sz w:val="18"/>
                <w:szCs w:val="18"/>
                <w:lang w:val="hr-HR"/>
              </w:rPr>
              <w:t xml:space="preserve">vođenje diferencijalnih stopa naknade za različite materijale i vrste ambalaže </w:t>
            </w:r>
          </w:p>
          <w:p w14:paraId="42D03B49" w14:textId="77777777" w:rsidR="00C240E3" w:rsidRPr="008D043F" w:rsidRDefault="004B01AC" w:rsidP="0068355A">
            <w:pPr>
              <w:pStyle w:val="ListParagraph"/>
              <w:numPr>
                <w:ilvl w:val="0"/>
                <w:numId w:val="10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w:t>
            </w:r>
            <w:r w:rsidR="00C240E3" w:rsidRPr="008D043F">
              <w:rPr>
                <w:rFonts w:asciiTheme="minorHAnsi" w:eastAsia="Calibri" w:hAnsiTheme="minorHAnsi" w:cstheme="minorHAnsi"/>
                <w:sz w:val="18"/>
                <w:szCs w:val="18"/>
                <w:lang w:val="hr-HR"/>
              </w:rPr>
              <w:t>kidanje poreza na komunalne usluge, itd.</w:t>
            </w:r>
          </w:p>
          <w:p w14:paraId="497F3AEF" w14:textId="77777777" w:rsidR="00F13AA0" w:rsidRPr="008D043F" w:rsidRDefault="00A9711D" w:rsidP="0068355A">
            <w:pPr>
              <w:pStyle w:val="ListParagraph"/>
              <w:numPr>
                <w:ilvl w:val="0"/>
                <w:numId w:val="10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reiranje pravnog okvira</w:t>
            </w:r>
            <w:r w:rsidR="00F13AA0" w:rsidRPr="008D043F">
              <w:rPr>
                <w:rFonts w:asciiTheme="minorHAnsi" w:eastAsia="Calibri" w:hAnsiTheme="minorHAnsi" w:cstheme="minorHAnsi"/>
                <w:sz w:val="18"/>
                <w:szCs w:val="18"/>
                <w:lang w:val="hr-HR"/>
              </w:rPr>
              <w:t xml:space="preserve"> i </w:t>
            </w:r>
            <w:r w:rsidRPr="008D043F">
              <w:rPr>
                <w:rFonts w:asciiTheme="minorHAnsi" w:eastAsia="Calibri" w:hAnsiTheme="minorHAnsi" w:cstheme="minorHAnsi"/>
                <w:sz w:val="18"/>
                <w:szCs w:val="18"/>
                <w:lang w:val="hr-HR"/>
              </w:rPr>
              <w:t>tehničkih uslova</w:t>
            </w:r>
            <w:r w:rsidR="00F13AA0" w:rsidRPr="008D043F">
              <w:rPr>
                <w:rFonts w:asciiTheme="minorHAnsi" w:eastAsia="Calibri" w:hAnsiTheme="minorHAnsi" w:cstheme="minorHAnsi"/>
                <w:sz w:val="18"/>
                <w:szCs w:val="18"/>
                <w:lang w:val="hr-HR"/>
              </w:rPr>
              <w:t xml:space="preserve"> za ponovno iskorištenje otpada s industrijskih deponija (npr. otpad od šljake i pepela)</w:t>
            </w:r>
          </w:p>
        </w:tc>
      </w:tr>
      <w:tr w:rsidR="00C240E3" w:rsidRPr="008D043F" w14:paraId="55F7D18E" w14:textId="77777777" w:rsidTr="00BE159B">
        <w:trPr>
          <w:trHeight w:val="567"/>
          <w:jc w:val="center"/>
        </w:trPr>
        <w:tc>
          <w:tcPr>
            <w:tcW w:w="1436" w:type="pct"/>
            <w:shd w:val="clear" w:color="auto" w:fill="009D73"/>
            <w:vAlign w:val="center"/>
          </w:tcPr>
          <w:p w14:paraId="1B7C31D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4" w:type="pct"/>
            <w:gridSpan w:val="3"/>
            <w:shd w:val="clear" w:color="auto" w:fill="FFFFFF" w:themeFill="background1"/>
            <w:vAlign w:val="center"/>
          </w:tcPr>
          <w:p w14:paraId="068FCEA9"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A720B6" w:rsidRPr="008D043F" w14:paraId="47FB6D83" w14:textId="77777777" w:rsidTr="00BE159B">
        <w:trPr>
          <w:trHeight w:val="567"/>
          <w:jc w:val="center"/>
        </w:trPr>
        <w:tc>
          <w:tcPr>
            <w:tcW w:w="1436" w:type="pct"/>
            <w:vMerge w:val="restart"/>
            <w:shd w:val="clear" w:color="auto" w:fill="009D73"/>
            <w:vAlign w:val="center"/>
          </w:tcPr>
          <w:p w14:paraId="1F2F1C3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6" w:type="pct"/>
            <w:shd w:val="clear" w:color="auto" w:fill="009D73"/>
            <w:vAlign w:val="center"/>
          </w:tcPr>
          <w:p w14:paraId="6D5A2579"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65C7557"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shd w:val="clear" w:color="auto" w:fill="009D73"/>
            <w:vAlign w:val="center"/>
          </w:tcPr>
          <w:p w14:paraId="140E511E"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44A9C75"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5" w:type="pct"/>
            <w:shd w:val="clear" w:color="auto" w:fill="009D73"/>
            <w:vAlign w:val="center"/>
          </w:tcPr>
          <w:p w14:paraId="3D60DC97"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8D043F" w14:paraId="69AAFDAF" w14:textId="77777777" w:rsidTr="00BE159B">
        <w:trPr>
          <w:trHeight w:val="567"/>
          <w:jc w:val="center"/>
        </w:trPr>
        <w:tc>
          <w:tcPr>
            <w:tcW w:w="1436" w:type="pct"/>
            <w:vMerge/>
            <w:shd w:val="clear" w:color="auto" w:fill="009D73"/>
            <w:vAlign w:val="center"/>
          </w:tcPr>
          <w:p w14:paraId="13A52092"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196" w:type="pct"/>
            <w:shd w:val="clear" w:color="auto" w:fill="FFFFFF"/>
            <w:vAlign w:val="center"/>
          </w:tcPr>
          <w:p w14:paraId="40DF3CAF"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Status prijedloga za nove ekonomske i finansijske instrumente</w:t>
            </w:r>
          </w:p>
        </w:tc>
        <w:tc>
          <w:tcPr>
            <w:tcW w:w="1183" w:type="pct"/>
            <w:shd w:val="clear" w:color="auto" w:fill="FFFFFF"/>
            <w:vAlign w:val="center"/>
          </w:tcPr>
          <w:p w14:paraId="4F27CF87"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Prijedlog nije izrađen i trenutno postoje samo 2 finansijska instrumenta u oblasti upravljanja otpadom  </w:t>
            </w:r>
          </w:p>
        </w:tc>
        <w:tc>
          <w:tcPr>
            <w:tcW w:w="1185" w:type="pct"/>
            <w:shd w:val="clear" w:color="auto" w:fill="FFFFFF"/>
            <w:vAlign w:val="center"/>
          </w:tcPr>
          <w:p w14:paraId="45515299"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jedlog izrađen i pokrenute aktivnosti na uvođenju novih finansijskih instrumenata</w:t>
            </w:r>
          </w:p>
          <w:p w14:paraId="5BDA8847"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2026.)</w:t>
            </w:r>
          </w:p>
        </w:tc>
      </w:tr>
      <w:tr w:rsidR="00EF29A0" w:rsidRPr="008D043F" w14:paraId="6920D8DA" w14:textId="77777777" w:rsidTr="00BE159B">
        <w:trPr>
          <w:trHeight w:val="567"/>
          <w:jc w:val="center"/>
        </w:trPr>
        <w:tc>
          <w:tcPr>
            <w:tcW w:w="1436" w:type="pct"/>
            <w:shd w:val="clear" w:color="auto" w:fill="009D73"/>
            <w:vAlign w:val="center"/>
          </w:tcPr>
          <w:p w14:paraId="5FD30002"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4" w:type="pct"/>
            <w:gridSpan w:val="3"/>
            <w:shd w:val="clear" w:color="auto" w:fill="FFFFFF"/>
            <w:vAlign w:val="center"/>
          </w:tcPr>
          <w:p w14:paraId="3CB439F9" w14:textId="77777777" w:rsidR="00EF29A0" w:rsidRPr="008D043F" w:rsidRDefault="00F21F5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je finansijske održivosti i pružanje boljih usluga građanima i privredi </w:t>
            </w:r>
          </w:p>
        </w:tc>
      </w:tr>
      <w:tr w:rsidR="00EF29A0" w:rsidRPr="008D043F" w14:paraId="2379D603" w14:textId="77777777" w:rsidTr="00BE159B">
        <w:trPr>
          <w:trHeight w:val="567"/>
          <w:jc w:val="center"/>
        </w:trPr>
        <w:tc>
          <w:tcPr>
            <w:tcW w:w="1436" w:type="pct"/>
            <w:shd w:val="clear" w:color="auto" w:fill="009D73"/>
            <w:vAlign w:val="center"/>
          </w:tcPr>
          <w:p w14:paraId="2C2C0368"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4" w:type="pct"/>
            <w:gridSpan w:val="3"/>
            <w:shd w:val="clear" w:color="auto" w:fill="FFFFFF"/>
            <w:vAlign w:val="center"/>
          </w:tcPr>
          <w:p w14:paraId="2F8B68F3" w14:textId="77777777" w:rsidR="00E037AE" w:rsidRPr="008D043F" w:rsidRDefault="00E037AE"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58 675 KM</w:t>
            </w:r>
          </w:p>
          <w:p w14:paraId="124606A6" w14:textId="77777777" w:rsidR="00EF29A0" w:rsidRPr="008D043F" w:rsidRDefault="00E037AE"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 xml:space="preserve">Izvor: 100% </w:t>
            </w:r>
            <w:r w:rsidR="00A9711D"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sredstva</w:t>
            </w:r>
          </w:p>
        </w:tc>
      </w:tr>
      <w:tr w:rsidR="00C240E3" w:rsidRPr="008D043F" w14:paraId="3946DB41" w14:textId="77777777" w:rsidTr="00BE159B">
        <w:trPr>
          <w:trHeight w:val="567"/>
          <w:jc w:val="center"/>
        </w:trPr>
        <w:tc>
          <w:tcPr>
            <w:tcW w:w="1436" w:type="pct"/>
            <w:shd w:val="clear" w:color="auto" w:fill="009D73"/>
            <w:vAlign w:val="center"/>
          </w:tcPr>
          <w:p w14:paraId="1414046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4" w:type="pct"/>
            <w:gridSpan w:val="3"/>
            <w:shd w:val="clear" w:color="auto" w:fill="FFFFFF"/>
            <w:vAlign w:val="center"/>
          </w:tcPr>
          <w:p w14:paraId="5EFA0962"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A9711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6.</w:t>
            </w:r>
          </w:p>
        </w:tc>
      </w:tr>
      <w:tr w:rsidR="00C240E3" w:rsidRPr="008D043F" w14:paraId="6CF41E7A" w14:textId="77777777" w:rsidTr="00BE159B">
        <w:trPr>
          <w:trHeight w:val="567"/>
          <w:jc w:val="center"/>
        </w:trPr>
        <w:tc>
          <w:tcPr>
            <w:tcW w:w="1436" w:type="pct"/>
            <w:shd w:val="clear" w:color="auto" w:fill="009D73"/>
            <w:vAlign w:val="center"/>
          </w:tcPr>
          <w:p w14:paraId="6E56209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4" w:type="pct"/>
            <w:gridSpan w:val="3"/>
            <w:shd w:val="clear" w:color="auto" w:fill="FFFFFF"/>
            <w:vAlign w:val="center"/>
          </w:tcPr>
          <w:p w14:paraId="792DCBE6"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8D043F" w14:paraId="3D53A588" w14:textId="77777777" w:rsidTr="00BE159B">
        <w:trPr>
          <w:trHeight w:val="567"/>
          <w:jc w:val="center"/>
        </w:trPr>
        <w:tc>
          <w:tcPr>
            <w:tcW w:w="1436" w:type="pct"/>
            <w:shd w:val="clear" w:color="auto" w:fill="009D73"/>
            <w:vAlign w:val="center"/>
          </w:tcPr>
          <w:p w14:paraId="6C422C1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4" w:type="pct"/>
            <w:gridSpan w:val="3"/>
            <w:shd w:val="clear" w:color="auto" w:fill="FFFFFF"/>
            <w:vAlign w:val="center"/>
          </w:tcPr>
          <w:p w14:paraId="41A3A091"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ederalno ministarstvo finansija  </w:t>
            </w:r>
          </w:p>
        </w:tc>
      </w:tr>
      <w:tr w:rsidR="00C240E3" w:rsidRPr="008D043F" w14:paraId="530439A0" w14:textId="77777777" w:rsidTr="00BE159B">
        <w:trPr>
          <w:trHeight w:val="567"/>
          <w:jc w:val="center"/>
        </w:trPr>
        <w:tc>
          <w:tcPr>
            <w:tcW w:w="1436" w:type="pct"/>
            <w:shd w:val="clear" w:color="auto" w:fill="009D73"/>
            <w:vAlign w:val="center"/>
          </w:tcPr>
          <w:p w14:paraId="4D02177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4" w:type="pct"/>
            <w:gridSpan w:val="3"/>
            <w:shd w:val="clear" w:color="auto" w:fill="FFFFFF"/>
            <w:vAlign w:val="center"/>
          </w:tcPr>
          <w:p w14:paraId="644C0261"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w:t>
            </w:r>
            <w:r w:rsidR="00A9711D" w:rsidRPr="008D043F">
              <w:rPr>
                <w:rFonts w:asciiTheme="minorHAnsi" w:hAnsiTheme="minorHAnsi" w:cstheme="minorHAnsi"/>
                <w:sz w:val="18"/>
                <w:szCs w:val="18"/>
                <w:lang w:val="hr-HR"/>
              </w:rPr>
              <w:t>Federacije BiH</w:t>
            </w:r>
            <w:r w:rsidRPr="008D043F">
              <w:rPr>
                <w:rFonts w:asciiTheme="minorHAnsi" w:hAnsiTheme="minorHAnsi" w:cstheme="minorHAnsi"/>
                <w:sz w:val="18"/>
                <w:szCs w:val="18"/>
                <w:lang w:val="hr-HR" w:bidi="en-US"/>
              </w:rPr>
              <w:t>, svi učesnici u sistemu upravljanja otpadom</w:t>
            </w:r>
          </w:p>
        </w:tc>
      </w:tr>
    </w:tbl>
    <w:p w14:paraId="642388AA" w14:textId="77777777" w:rsidR="00C240E3" w:rsidRPr="008D043F" w:rsidRDefault="00C240E3" w:rsidP="0068355A">
      <w:pPr>
        <w:spacing w:line="276" w:lineRule="auto"/>
        <w:rPr>
          <w:rFonts w:asciiTheme="minorHAnsi" w:hAnsiTheme="minorHAnsi" w:cstheme="minorHAnsi"/>
          <w:sz w:val="18"/>
          <w:szCs w:val="18"/>
          <w:lang w:val="hr-HR"/>
        </w:rPr>
      </w:pPr>
    </w:p>
    <w:tbl>
      <w:tblPr>
        <w:tblW w:w="4954"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7"/>
        <w:gridCol w:w="3121"/>
        <w:gridCol w:w="3444"/>
        <w:gridCol w:w="3452"/>
      </w:tblGrid>
      <w:tr w:rsidR="00C240E3" w:rsidRPr="008D043F" w14:paraId="78439F9C"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3EBDE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08CA3E"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8D043F" w14:paraId="6296F79E"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4F23E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201A1F"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4</w:t>
            </w:r>
            <w:r w:rsidR="00A720B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jeđenje sistema upravljanja komunalnim otpadom</w:t>
            </w:r>
          </w:p>
        </w:tc>
      </w:tr>
      <w:tr w:rsidR="00C240E3" w:rsidRPr="008D043F" w14:paraId="3ED982C0"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A658D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CAC08C7"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4.1</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Reforma sektora upravljanja komunalnim otpadom</w:t>
            </w:r>
          </w:p>
        </w:tc>
      </w:tr>
      <w:tr w:rsidR="00C240E3" w:rsidRPr="008D043F" w14:paraId="595DC120"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79CC0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94FEF0"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stvori okruženje u </w:t>
            </w:r>
            <w:r w:rsidR="00A9711D" w:rsidRPr="008D043F">
              <w:rPr>
                <w:rFonts w:asciiTheme="minorHAnsi" w:eastAsia="Calibri" w:hAnsiTheme="minorHAnsi" w:cstheme="minorHAnsi"/>
                <w:sz w:val="18"/>
                <w:szCs w:val="18"/>
                <w:lang w:val="hr-HR"/>
              </w:rPr>
              <w:t xml:space="preserve">kojem </w:t>
            </w:r>
            <w:r w:rsidRPr="008D043F">
              <w:rPr>
                <w:rFonts w:asciiTheme="minorHAnsi" w:eastAsia="Calibri" w:hAnsiTheme="minorHAnsi" w:cstheme="minorHAnsi"/>
                <w:sz w:val="18"/>
                <w:szCs w:val="18"/>
                <w:lang w:val="hr-HR"/>
              </w:rPr>
              <w:t xml:space="preserve">će se podstaknuti reforma sektora upravljanja komunalnim otpadom, što će poboljšati finansijsku i operativnu održivost komunalnih </w:t>
            </w:r>
            <w:r w:rsidR="00A9711D"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 xml:space="preserve">i omogućiti </w:t>
            </w:r>
            <w:r w:rsidR="00A9711D" w:rsidRPr="008D043F">
              <w:rPr>
                <w:rFonts w:asciiTheme="minorHAnsi" w:eastAsia="Calibri" w:hAnsiTheme="minorHAnsi" w:cstheme="minorHAnsi"/>
                <w:sz w:val="18"/>
                <w:szCs w:val="18"/>
                <w:lang w:val="hr-HR"/>
              </w:rPr>
              <w:t xml:space="preserve">daljnji </w:t>
            </w:r>
            <w:r w:rsidRPr="008D043F">
              <w:rPr>
                <w:rFonts w:asciiTheme="minorHAnsi" w:eastAsia="Calibri" w:hAnsiTheme="minorHAnsi" w:cstheme="minorHAnsi"/>
                <w:sz w:val="18"/>
                <w:szCs w:val="18"/>
                <w:lang w:val="hr-HR"/>
              </w:rPr>
              <w:t>razvoj sistema i unaprjeđenje komunalne usluge</w:t>
            </w:r>
          </w:p>
          <w:p w14:paraId="3F050139"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o područje djelovanja fokusirano</w:t>
            </w:r>
            <w:r w:rsidR="00A9711D" w:rsidRPr="008D043F">
              <w:rPr>
                <w:rFonts w:asciiTheme="minorHAnsi" w:eastAsia="Calibri" w:hAnsiTheme="minorHAnsi" w:cstheme="minorHAnsi"/>
                <w:sz w:val="18"/>
                <w:szCs w:val="18"/>
                <w:lang w:val="hr-HR"/>
              </w:rPr>
              <w:t xml:space="preserve"> je</w:t>
            </w:r>
            <w:r w:rsidRPr="008D043F">
              <w:rPr>
                <w:rFonts w:asciiTheme="minorHAnsi" w:eastAsia="Calibri" w:hAnsiTheme="minorHAnsi" w:cstheme="minorHAnsi"/>
                <w:sz w:val="18"/>
                <w:szCs w:val="18"/>
                <w:lang w:val="hr-HR"/>
              </w:rPr>
              <w:t xml:space="preserve"> na:</w:t>
            </w:r>
          </w:p>
          <w:p w14:paraId="3E0CBED9" w14:textId="77777777" w:rsidR="00C240E3" w:rsidRPr="008D043F" w:rsidRDefault="00C240E3" w:rsidP="0068355A">
            <w:pPr>
              <w:pStyle w:val="ListParagraph"/>
              <w:numPr>
                <w:ilvl w:val="0"/>
                <w:numId w:val="107"/>
              </w:numPr>
              <w:spacing w:before="40" w:after="40" w:line="276" w:lineRule="auto"/>
              <w:ind w:left="360"/>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Uspostavu </w:t>
            </w:r>
            <w:r w:rsidR="00014CD9" w:rsidRPr="008D043F">
              <w:rPr>
                <w:rFonts w:asciiTheme="minorHAnsi" w:eastAsia="Calibri" w:hAnsiTheme="minorHAnsi" w:cstheme="minorHAnsi"/>
                <w:b/>
                <w:sz w:val="18"/>
                <w:szCs w:val="18"/>
                <w:lang w:val="hr-HR"/>
              </w:rPr>
              <w:t xml:space="preserve">radnog tijela </w:t>
            </w:r>
            <w:r w:rsidRPr="008D043F">
              <w:rPr>
                <w:rFonts w:asciiTheme="minorHAnsi" w:eastAsia="Calibri" w:hAnsiTheme="minorHAnsi" w:cstheme="minorHAnsi"/>
                <w:b/>
                <w:sz w:val="18"/>
                <w:szCs w:val="18"/>
                <w:lang w:val="hr-HR"/>
              </w:rPr>
              <w:t xml:space="preserve">za upravljanje komunalnim otpadom </w:t>
            </w:r>
            <w:r w:rsidR="00A9711D" w:rsidRPr="008D043F">
              <w:rPr>
                <w:rFonts w:asciiTheme="minorHAnsi" w:eastAsia="Calibri" w:hAnsiTheme="minorHAnsi" w:cstheme="minorHAnsi"/>
                <w:sz w:val="18"/>
                <w:szCs w:val="18"/>
                <w:lang w:val="hr-HR"/>
              </w:rPr>
              <w:t xml:space="preserve">koje </w:t>
            </w:r>
            <w:r w:rsidRPr="008D043F">
              <w:rPr>
                <w:rFonts w:asciiTheme="minorHAnsi" w:eastAsia="Calibri" w:hAnsiTheme="minorHAnsi" w:cstheme="minorHAnsi"/>
                <w:sz w:val="18"/>
                <w:szCs w:val="18"/>
                <w:lang w:val="hr-HR"/>
              </w:rPr>
              <w:t>će zajednički raditi na prijedlozima i implementacij</w:t>
            </w:r>
            <w:r w:rsidR="00A9711D"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reforme sektora upravljanja komunalnim otpadom</w:t>
            </w:r>
          </w:p>
          <w:p w14:paraId="0A026E31" w14:textId="77777777" w:rsidR="00C240E3" w:rsidRPr="008D043F" w:rsidRDefault="00C240E3" w:rsidP="0068355A">
            <w:pPr>
              <w:pStyle w:val="ListParagraph"/>
              <w:numPr>
                <w:ilvl w:val="0"/>
                <w:numId w:val="10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 xml:space="preserve">Pripremu Smjernica za reformu sektora upravljanja komunalnim otpadom </w:t>
            </w:r>
            <w:r w:rsidRPr="008D043F">
              <w:rPr>
                <w:rFonts w:asciiTheme="minorHAnsi" w:eastAsia="Calibri" w:hAnsiTheme="minorHAnsi" w:cstheme="minorHAnsi"/>
                <w:sz w:val="18"/>
                <w:szCs w:val="18"/>
                <w:lang w:val="hr-HR"/>
              </w:rPr>
              <w:t>na osnovu studije Analiza sektora upravljanja čvrstim komunalnim otpadom: Strateški pravci i planiranje investicija do 2025.</w:t>
            </w:r>
            <w:r w:rsidR="00A9711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g. (Svjetska banka 2018.) uključujući:</w:t>
            </w:r>
          </w:p>
          <w:p w14:paraId="1A49FBBC" w14:textId="77777777"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unaprjeđenje kantonalnih propisa o komunalnim djelatnostima u skladu s politikom propisanom na federalnom nivou </w:t>
            </w:r>
          </w:p>
          <w:p w14:paraId="234B1C09" w14:textId="77777777"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unaprjeđenje općinskih odluka o komunalnom redu kojima se uređuje upravljanje komunalnim otpadom u skladu s politikom propisanom na federalnom i kantonalnom nivou </w:t>
            </w:r>
          </w:p>
          <w:p w14:paraId="137F5CB7" w14:textId="6839A008"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mjernice za izmjenu sistematizacije općinskih službi kako bi se uspostavio poseban odjel za usluge upravljanja otpadom unutar Službe za komunalne poslove</w:t>
            </w:r>
            <w:r w:rsidR="00F558D9" w:rsidRPr="008D043F">
              <w:rPr>
                <w:rFonts w:asciiTheme="minorHAnsi" w:eastAsia="Calibri" w:hAnsiTheme="minorHAnsi" w:cstheme="minorHAnsi"/>
                <w:sz w:val="18"/>
                <w:szCs w:val="18"/>
                <w:lang w:val="hr-HR"/>
              </w:rPr>
              <w:t xml:space="preserve"> ili unaprijedila organizacija unutar Službe za komunalne poslove</w:t>
            </w:r>
            <w:r w:rsidRPr="008D043F">
              <w:rPr>
                <w:rFonts w:asciiTheme="minorHAnsi" w:eastAsia="Calibri" w:hAnsiTheme="minorHAnsi" w:cstheme="minorHAnsi"/>
                <w:sz w:val="18"/>
                <w:szCs w:val="18"/>
                <w:lang w:val="hr-HR"/>
              </w:rPr>
              <w:t xml:space="preserve"> (Napomena: opis poslova bi uključivao pripremu općinskih planova upravljanja otpadom, provođenje kampanja podizanja svijesti javnosti, </w:t>
            </w:r>
            <w:r w:rsidR="00F558D9" w:rsidRPr="008D043F">
              <w:rPr>
                <w:rFonts w:asciiTheme="minorHAnsi" w:eastAsia="Calibri" w:hAnsiTheme="minorHAnsi" w:cstheme="minorHAnsi"/>
                <w:sz w:val="18"/>
                <w:szCs w:val="18"/>
                <w:lang w:val="hr-HR"/>
              </w:rPr>
              <w:t>rješavanje pritužbi građana,</w:t>
            </w:r>
            <w:r w:rsidRPr="008D043F">
              <w:rPr>
                <w:rFonts w:asciiTheme="minorHAnsi" w:eastAsia="Calibri" w:hAnsiTheme="minorHAnsi" w:cstheme="minorHAnsi"/>
                <w:sz w:val="18"/>
                <w:szCs w:val="18"/>
                <w:lang w:val="hr-HR"/>
              </w:rPr>
              <w:t xml:space="preserve"> proračun tarifa, monitoring i inspekciju, obavljanje dodatnih aktivnosti u svrhu ostvarivanja dodatnog prihoda, itd.)</w:t>
            </w:r>
          </w:p>
          <w:p w14:paraId="18148AFC" w14:textId="77777777"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restrukturiranje (i regionalizaciju) komunalnih </w:t>
            </w:r>
            <w:r w:rsidR="00A9711D"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u svim segmentima kako bi osigurali održivost i dostupnost kvalitetne usluge upravljanje otpadom</w:t>
            </w:r>
          </w:p>
          <w:p w14:paraId="6724A95B" w14:textId="77777777"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prebacivanje </w:t>
            </w:r>
            <w:r w:rsidR="00A9711D" w:rsidRPr="008D043F">
              <w:rPr>
                <w:rFonts w:asciiTheme="minorHAnsi" w:eastAsia="Calibri" w:hAnsiTheme="minorHAnsi" w:cstheme="minorHAnsi"/>
                <w:sz w:val="18"/>
                <w:szCs w:val="18"/>
                <w:lang w:val="hr-HR"/>
              </w:rPr>
              <w:t xml:space="preserve">naplate </w:t>
            </w:r>
            <w:r w:rsidRPr="008D043F">
              <w:rPr>
                <w:rFonts w:asciiTheme="minorHAnsi" w:eastAsia="Calibri" w:hAnsiTheme="minorHAnsi" w:cstheme="minorHAnsi"/>
                <w:sz w:val="18"/>
                <w:szCs w:val="18"/>
                <w:lang w:val="hr-HR"/>
              </w:rPr>
              <w:t xml:space="preserve">računa od domaćinstava s komunalnog </w:t>
            </w:r>
            <w:r w:rsidR="00A9711D"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na općinu</w:t>
            </w:r>
          </w:p>
          <w:p w14:paraId="0481F0AA" w14:textId="77777777"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novi tarifni model za usluge upravljanja otpadom koji je ekonomski opravdan i priuštiv za sve kategorije stanovništva, uključujući ugrožene kategorije, te specificira potrebne pravne i tehničke promjene i investicije koje omogućavaju provedbu modela u praksi   </w:t>
            </w:r>
          </w:p>
          <w:p w14:paraId="07FA4CC1" w14:textId="77777777"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mjernice za formiranje komunalnih redara/komunalne policije</w:t>
            </w:r>
          </w:p>
          <w:p w14:paraId="285F34EC" w14:textId="77777777"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mjernice za razmještaj komunalne infrastrukture za odvojeno prikupljenje otpada na nivou općine</w:t>
            </w:r>
          </w:p>
          <w:p w14:paraId="677E0D09" w14:textId="77777777"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provođenje programa obuke osoblja u komunalnim </w:t>
            </w:r>
            <w:r w:rsidR="00A9711D" w:rsidRPr="008D043F">
              <w:rPr>
                <w:rFonts w:asciiTheme="minorHAnsi" w:eastAsia="Calibri" w:hAnsiTheme="minorHAnsi" w:cstheme="minorHAnsi"/>
                <w:sz w:val="18"/>
                <w:szCs w:val="18"/>
                <w:lang w:val="hr-HR"/>
              </w:rPr>
              <w:t xml:space="preserve">poduzećima </w:t>
            </w:r>
            <w:r w:rsidRPr="008D043F">
              <w:rPr>
                <w:rFonts w:asciiTheme="minorHAnsi" w:eastAsia="Calibri" w:hAnsiTheme="minorHAnsi" w:cstheme="minorHAnsi"/>
                <w:sz w:val="18"/>
                <w:szCs w:val="18"/>
                <w:lang w:val="hr-HR"/>
              </w:rPr>
              <w:t>na operativnom nivou (unaprjeđenje računovodstvenih procedura, kalkulacije tarifa, kontrole troškova, planiranja održavanja, nabavke opreme, prikupljanja podataka i izvještavanja, itd.)</w:t>
            </w:r>
          </w:p>
          <w:p w14:paraId="69C70129" w14:textId="77777777" w:rsidR="00C240E3" w:rsidRPr="008D043F" w:rsidRDefault="00C240E3" w:rsidP="0068355A">
            <w:pPr>
              <w:pStyle w:val="ListParagraph"/>
              <w:numPr>
                <w:ilvl w:val="0"/>
                <w:numId w:val="108"/>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mjernice za kreiranje i implementaciju programa komunikacije s javnošću</w:t>
            </w:r>
          </w:p>
          <w:p w14:paraId="12847B82" w14:textId="77777777" w:rsidR="00C240E3" w:rsidRPr="008D043F" w:rsidRDefault="00C240E3" w:rsidP="0068355A">
            <w:pPr>
              <w:pStyle w:val="ListParagraph"/>
              <w:numPr>
                <w:ilvl w:val="0"/>
                <w:numId w:val="10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 xml:space="preserve">Podrška u implementaciji reforme </w:t>
            </w:r>
            <w:r w:rsidRPr="008D043F">
              <w:rPr>
                <w:rFonts w:asciiTheme="minorHAnsi" w:eastAsia="Calibri" w:hAnsiTheme="minorHAnsi" w:cstheme="minorHAnsi"/>
                <w:sz w:val="18"/>
                <w:szCs w:val="18"/>
                <w:lang w:val="hr-HR"/>
              </w:rPr>
              <w:t xml:space="preserve">sektora u skladu sa Smjernicama i preporukama radne grupe </w:t>
            </w:r>
          </w:p>
          <w:p w14:paraId="7F82D622" w14:textId="77777777" w:rsidR="00C240E3" w:rsidRPr="008D043F" w:rsidRDefault="00C240E3" w:rsidP="0068355A">
            <w:pPr>
              <w:pStyle w:val="ListParagraph"/>
              <w:numPr>
                <w:ilvl w:val="0"/>
                <w:numId w:val="107"/>
              </w:numPr>
              <w:spacing w:before="40" w:after="40" w:line="276" w:lineRule="auto"/>
              <w:ind w:left="360"/>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Kontinuirano jačanje </w:t>
            </w:r>
            <w:r w:rsidR="00014CD9" w:rsidRPr="008D043F">
              <w:rPr>
                <w:rFonts w:asciiTheme="minorHAnsi" w:eastAsia="Calibri" w:hAnsiTheme="minorHAnsi" w:cstheme="minorHAnsi"/>
                <w:b/>
                <w:sz w:val="18"/>
                <w:szCs w:val="18"/>
                <w:lang w:val="hr-HR"/>
              </w:rPr>
              <w:t xml:space="preserve">kadrovskih i </w:t>
            </w:r>
            <w:r w:rsidRPr="008D043F">
              <w:rPr>
                <w:rFonts w:asciiTheme="minorHAnsi" w:eastAsia="Calibri" w:hAnsiTheme="minorHAnsi" w:cstheme="minorHAnsi"/>
                <w:b/>
                <w:sz w:val="18"/>
                <w:szCs w:val="18"/>
                <w:lang w:val="hr-HR"/>
              </w:rPr>
              <w:t xml:space="preserve">stručnih kapaciteta </w:t>
            </w:r>
            <w:r w:rsidRPr="008D043F">
              <w:rPr>
                <w:rFonts w:asciiTheme="minorHAnsi" w:eastAsia="Calibri" w:hAnsiTheme="minorHAnsi" w:cstheme="minorHAnsi"/>
                <w:sz w:val="18"/>
                <w:szCs w:val="18"/>
                <w:lang w:val="hr-HR"/>
              </w:rPr>
              <w:t xml:space="preserve">organizacija koje se bave upravljanjem otpadom na nivou kantona, općina i komunalnih </w:t>
            </w:r>
            <w:r w:rsidR="00A9711D" w:rsidRPr="008D043F">
              <w:rPr>
                <w:rFonts w:asciiTheme="minorHAnsi" w:eastAsia="Calibri" w:hAnsiTheme="minorHAnsi" w:cstheme="minorHAnsi"/>
                <w:sz w:val="18"/>
                <w:szCs w:val="18"/>
                <w:lang w:val="hr-HR"/>
              </w:rPr>
              <w:t>poduzeća</w:t>
            </w:r>
          </w:p>
        </w:tc>
      </w:tr>
      <w:tr w:rsidR="00C240E3" w:rsidRPr="008D043F" w14:paraId="22B02C46"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C6BC5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F336B81"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240E3" w:rsidRPr="008D043F" w14:paraId="50AC31F4"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9F4F5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B4D678"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9945CBB"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2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B67967"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25C4DD8"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2320C0"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8D043F" w14:paraId="604EA228" w14:textId="77777777" w:rsidTr="00BE159B">
        <w:trPr>
          <w:trHeight w:val="567"/>
          <w:jc w:val="center"/>
        </w:trPr>
        <w:tc>
          <w:tcPr>
            <w:tcW w:w="143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9052D1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1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9EAD55" w14:textId="77777777" w:rsidR="00C240E3" w:rsidRPr="008D043F" w:rsidRDefault="00C240E3"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 Status</w:t>
            </w:r>
            <w:r w:rsidRPr="008D043F">
              <w:rPr>
                <w:rFonts w:asciiTheme="minorHAnsi" w:eastAsia="Calibri" w:hAnsiTheme="minorHAnsi" w:cstheme="minorHAnsi"/>
                <w:sz w:val="18"/>
                <w:szCs w:val="18"/>
                <w:lang w:val="hr-HR"/>
              </w:rPr>
              <w:t xml:space="preserve"> formiranja Radne grupe za reformu sektora upravljanja komunalnim otpadom</w:t>
            </w:r>
          </w:p>
        </w:tc>
        <w:tc>
          <w:tcPr>
            <w:tcW w:w="122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6C6CB9"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Nije formirana Radna grupe za reformu sektora upravljanja komunalnim otpadom</w:t>
            </w:r>
          </w:p>
        </w:tc>
        <w:tc>
          <w:tcPr>
            <w:tcW w:w="122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93BCAF"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a Radna </w:t>
            </w:r>
            <w:r w:rsidR="00A9711D" w:rsidRPr="008D043F">
              <w:rPr>
                <w:rFonts w:asciiTheme="minorHAnsi" w:eastAsia="Calibri" w:hAnsiTheme="minorHAnsi" w:cstheme="minorHAnsi"/>
                <w:sz w:val="18"/>
                <w:szCs w:val="18"/>
                <w:lang w:val="hr-HR"/>
              </w:rPr>
              <w:t xml:space="preserve">grupa </w:t>
            </w:r>
            <w:r w:rsidRPr="008D043F">
              <w:rPr>
                <w:rFonts w:asciiTheme="minorHAnsi" w:eastAsia="Calibri" w:hAnsiTheme="minorHAnsi" w:cstheme="minorHAnsi"/>
                <w:sz w:val="18"/>
                <w:szCs w:val="18"/>
                <w:lang w:val="hr-HR"/>
              </w:rPr>
              <w:t>za reformu sektora upravljanja komunalnim otpadom</w:t>
            </w:r>
          </w:p>
          <w:p w14:paraId="10BA90B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p>
        </w:tc>
      </w:tr>
      <w:tr w:rsidR="00C240E3" w:rsidRPr="008D043F" w14:paraId="550AEEA8" w14:textId="77777777" w:rsidTr="00BE159B">
        <w:trPr>
          <w:trHeight w:val="567"/>
          <w:jc w:val="center"/>
        </w:trPr>
        <w:tc>
          <w:tcPr>
            <w:tcW w:w="1434"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3AFC50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1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2677FB" w14:textId="77777777" w:rsidR="00C240E3" w:rsidRPr="008D043F" w:rsidRDefault="00C240E3" w:rsidP="0068355A">
            <w:pPr>
              <w:spacing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b. Status izrade Smjernica za </w:t>
            </w:r>
            <w:r w:rsidRPr="008D043F">
              <w:rPr>
                <w:rFonts w:asciiTheme="minorHAnsi" w:eastAsia="Calibri" w:hAnsiTheme="minorHAnsi" w:cstheme="minorHAnsi"/>
                <w:sz w:val="18"/>
                <w:szCs w:val="18"/>
                <w:lang w:val="hr-HR"/>
              </w:rPr>
              <w:t>reformu sektora upravljanja komunalnim otpadom</w:t>
            </w:r>
          </w:p>
        </w:tc>
        <w:tc>
          <w:tcPr>
            <w:tcW w:w="122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D5BB3D"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e Smjernice </w:t>
            </w:r>
            <w:r w:rsidRPr="008D043F">
              <w:rPr>
                <w:rFonts w:asciiTheme="minorHAnsi" w:hAnsiTheme="minorHAnsi" w:cstheme="minorHAnsi"/>
                <w:sz w:val="18"/>
                <w:szCs w:val="18"/>
                <w:lang w:val="hr-HR"/>
              </w:rPr>
              <w:t xml:space="preserve">za </w:t>
            </w:r>
            <w:r w:rsidRPr="008D043F">
              <w:rPr>
                <w:rFonts w:asciiTheme="minorHAnsi" w:eastAsia="Calibri" w:hAnsiTheme="minorHAnsi" w:cstheme="minorHAnsi"/>
                <w:sz w:val="18"/>
                <w:szCs w:val="18"/>
                <w:lang w:val="hr-HR"/>
              </w:rPr>
              <w:t>reformu sektora upravljanja komunalnim otpadom</w:t>
            </w:r>
          </w:p>
        </w:tc>
        <w:tc>
          <w:tcPr>
            <w:tcW w:w="122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7CF1F2"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zrađene Smjernice</w:t>
            </w:r>
            <w:r w:rsidRPr="008D043F">
              <w:rPr>
                <w:rFonts w:asciiTheme="minorHAnsi" w:hAnsiTheme="minorHAnsi" w:cstheme="minorHAnsi"/>
                <w:sz w:val="18"/>
                <w:szCs w:val="18"/>
                <w:lang w:val="hr-HR"/>
              </w:rPr>
              <w:t xml:space="preserve"> za </w:t>
            </w:r>
            <w:r w:rsidRPr="008D043F">
              <w:rPr>
                <w:rFonts w:asciiTheme="minorHAnsi" w:eastAsia="Calibri" w:hAnsiTheme="minorHAnsi" w:cstheme="minorHAnsi"/>
                <w:sz w:val="18"/>
                <w:szCs w:val="18"/>
                <w:lang w:val="hr-HR"/>
              </w:rPr>
              <w:t>reformu sektora upravljanja komunalnim otpadom</w:t>
            </w:r>
          </w:p>
          <w:p w14:paraId="695AA222"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2027.)</w:t>
            </w:r>
          </w:p>
        </w:tc>
      </w:tr>
      <w:tr w:rsidR="00C240E3" w:rsidRPr="008D043F" w14:paraId="0A89EFF5" w14:textId="77777777" w:rsidTr="00BE159B">
        <w:trPr>
          <w:trHeight w:val="567"/>
          <w:jc w:val="center"/>
        </w:trPr>
        <w:tc>
          <w:tcPr>
            <w:tcW w:w="1434"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F7289FC"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1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24520E" w14:textId="77777777" w:rsidR="00C240E3" w:rsidRPr="008D043F" w:rsidRDefault="00C240E3"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c. Efikasnost i efektivnost rada komunalnih </w:t>
            </w:r>
            <w:r w:rsidR="00A9711D" w:rsidRPr="008D043F">
              <w:rPr>
                <w:rFonts w:asciiTheme="minorHAnsi" w:eastAsia="Calibri" w:hAnsiTheme="minorHAnsi" w:cstheme="minorHAnsi"/>
                <w:sz w:val="18"/>
                <w:szCs w:val="18"/>
                <w:lang w:val="hr-HR"/>
              </w:rPr>
              <w:t>poduzeća</w:t>
            </w:r>
          </w:p>
        </w:tc>
        <w:tc>
          <w:tcPr>
            <w:tcW w:w="122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6C9DD4"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zadovoljavajući nivo efikasnosti i efektivnosti rada komunalnih </w:t>
            </w:r>
            <w:r w:rsidR="00A9711D" w:rsidRPr="008D043F">
              <w:rPr>
                <w:rFonts w:asciiTheme="minorHAnsi" w:hAnsiTheme="minorHAnsi" w:cstheme="minorHAnsi"/>
                <w:sz w:val="18"/>
                <w:szCs w:val="18"/>
                <w:lang w:val="hr-HR" w:bidi="en-US"/>
              </w:rPr>
              <w:t>poduzeća</w:t>
            </w:r>
          </w:p>
        </w:tc>
        <w:tc>
          <w:tcPr>
            <w:tcW w:w="122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EFB772"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 nivo efikasnosti i efektivnosti rada komunalnih </w:t>
            </w:r>
            <w:r w:rsidR="00A9711D"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u odnosu na polazno stanje</w:t>
            </w:r>
          </w:p>
          <w:p w14:paraId="585D336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32.)</w:t>
            </w:r>
          </w:p>
        </w:tc>
      </w:tr>
      <w:tr w:rsidR="00C240E3" w:rsidRPr="008D043F" w14:paraId="43B6C788" w14:textId="77777777" w:rsidTr="00BE159B">
        <w:trPr>
          <w:trHeight w:val="567"/>
          <w:jc w:val="center"/>
        </w:trPr>
        <w:tc>
          <w:tcPr>
            <w:tcW w:w="1434"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8C72EF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1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60C272" w14:textId="77777777" w:rsidR="00C240E3" w:rsidRPr="008D043F" w:rsidRDefault="00C240E3" w:rsidP="0068355A">
            <w:pPr>
              <w:spacing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d. Broj stručnih skupova (radionice, savjetovanja, obuke) </w:t>
            </w:r>
          </w:p>
        </w:tc>
        <w:tc>
          <w:tcPr>
            <w:tcW w:w="122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1062A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1 (godišnje)</w:t>
            </w:r>
          </w:p>
        </w:tc>
        <w:tc>
          <w:tcPr>
            <w:tcW w:w="122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A5BFAA"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4 (godišnje, počevši od 2023. do kraja planskog perioda)</w:t>
            </w:r>
          </w:p>
        </w:tc>
      </w:tr>
      <w:tr w:rsidR="00EF29A0" w:rsidRPr="008D043F" w14:paraId="6B268C4D"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11801A"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86C3B29"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forma </w:t>
            </w:r>
            <w:r w:rsidR="00A9711D" w:rsidRPr="008D043F">
              <w:rPr>
                <w:rFonts w:asciiTheme="minorHAnsi" w:hAnsiTheme="minorHAnsi" w:cstheme="minorHAnsi"/>
                <w:sz w:val="18"/>
                <w:szCs w:val="18"/>
                <w:lang w:val="hr-HR" w:bidi="en-US"/>
              </w:rPr>
              <w:t xml:space="preserve">rezultira </w:t>
            </w:r>
            <w:r w:rsidRPr="008D043F">
              <w:rPr>
                <w:rFonts w:asciiTheme="minorHAnsi" w:hAnsiTheme="minorHAnsi" w:cstheme="minorHAnsi"/>
                <w:sz w:val="18"/>
                <w:szCs w:val="18"/>
                <w:lang w:val="hr-HR" w:bidi="en-US"/>
              </w:rPr>
              <w:t xml:space="preserve">u povećanju odgovornosti, transparentnosti i efikasnosti sektora upravljanja komunalnim otpadom, uz poštovanja principa nediskriminacije </w:t>
            </w:r>
          </w:p>
        </w:tc>
      </w:tr>
      <w:tr w:rsidR="00745A7C" w:rsidRPr="008D043F" w14:paraId="484481D3"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E16247" w14:textId="77777777" w:rsidR="00745A7C" w:rsidRPr="008D043F" w:rsidRDefault="00745A7C"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6"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218424D2" w14:textId="77777777" w:rsidR="00745A7C" w:rsidRPr="008D043F" w:rsidRDefault="00745A7C"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813 840 KM</w:t>
            </w:r>
          </w:p>
          <w:p w14:paraId="65855CC3" w14:textId="77777777" w:rsidR="00745A7C" w:rsidRPr="008D043F" w:rsidRDefault="00745A7C"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 xml:space="preserve">Izvor: 20% </w:t>
            </w:r>
            <w:r w:rsidR="00A9711D"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sredstva, 80% kombinacija</w:t>
            </w:r>
            <w:r w:rsidR="00A9711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A9711D"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 xml:space="preserve">EU i drugih međunarodnih donatora i </w:t>
            </w:r>
            <w:r w:rsidR="00A9711D" w:rsidRPr="008D043F">
              <w:rPr>
                <w:rFonts w:asciiTheme="minorHAnsi" w:hAnsiTheme="minorHAnsi" w:cstheme="minorHAnsi"/>
                <w:color w:val="000000" w:themeColor="text1"/>
                <w:sz w:val="18"/>
                <w:szCs w:val="18"/>
                <w:lang w:val="hr-HR"/>
              </w:rPr>
              <w:t xml:space="preserve">ostale </w:t>
            </w:r>
            <w:r w:rsidRPr="008D043F">
              <w:rPr>
                <w:rFonts w:asciiTheme="minorHAnsi" w:hAnsiTheme="minorHAnsi" w:cstheme="minorHAnsi"/>
                <w:color w:val="000000" w:themeColor="text1"/>
                <w:sz w:val="18"/>
                <w:szCs w:val="18"/>
                <w:lang w:val="hr-HR"/>
              </w:rPr>
              <w:t>donacije</w:t>
            </w:r>
          </w:p>
        </w:tc>
      </w:tr>
      <w:tr w:rsidR="00745A7C" w:rsidRPr="008D043F" w14:paraId="5E6ACD83"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356574" w14:textId="77777777" w:rsidR="00745A7C" w:rsidRPr="008D043F" w:rsidRDefault="00745A7C"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81D8E7" w14:textId="77777777" w:rsidR="00745A7C" w:rsidRPr="008D043F" w:rsidRDefault="00745A7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A9711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2.</w:t>
            </w:r>
          </w:p>
        </w:tc>
      </w:tr>
      <w:tr w:rsidR="00745A7C" w:rsidRPr="008D043F" w14:paraId="0B3E4DBA"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5B1240" w14:textId="77777777" w:rsidR="00745A7C" w:rsidRPr="008D043F" w:rsidRDefault="00745A7C"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AD7FE29" w14:textId="77777777" w:rsidR="00745A7C" w:rsidRPr="008D043F" w:rsidRDefault="00745A7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745A7C" w:rsidRPr="008D043F" w14:paraId="36D10BAE"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38A272" w14:textId="77777777" w:rsidR="00745A7C" w:rsidRPr="008D043F" w:rsidRDefault="00745A7C"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BCF35D" w14:textId="77777777" w:rsidR="00745A7C" w:rsidRPr="008D043F" w:rsidRDefault="00745A7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gradovi, komunalna </w:t>
            </w:r>
            <w:r w:rsidR="00A9711D" w:rsidRPr="008D043F">
              <w:rPr>
                <w:rFonts w:asciiTheme="minorHAnsi" w:hAnsiTheme="minorHAnsi" w:cstheme="minorHAnsi"/>
                <w:sz w:val="18"/>
                <w:szCs w:val="18"/>
                <w:lang w:val="hr-HR" w:bidi="en-US"/>
              </w:rPr>
              <w:t>poduzeća</w:t>
            </w:r>
          </w:p>
        </w:tc>
      </w:tr>
      <w:tr w:rsidR="00745A7C" w:rsidRPr="008D043F" w14:paraId="1772E158"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B9E456" w14:textId="77777777" w:rsidR="00745A7C" w:rsidRPr="008D043F" w:rsidRDefault="00745A7C"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2796DB7" w14:textId="77777777" w:rsidR="00745A7C" w:rsidRPr="008D043F" w:rsidRDefault="00745A7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munalni sektor i građani </w:t>
            </w:r>
          </w:p>
        </w:tc>
      </w:tr>
    </w:tbl>
    <w:p w14:paraId="2D3BBAF8" w14:textId="77777777" w:rsidR="00C240E3" w:rsidRPr="008D043F" w:rsidRDefault="00C240E3" w:rsidP="0068355A">
      <w:pPr>
        <w:spacing w:line="276" w:lineRule="auto"/>
        <w:rPr>
          <w:rFonts w:asciiTheme="minorHAnsi" w:hAnsiTheme="minorHAnsi" w:cstheme="minorHAnsi"/>
          <w:sz w:val="18"/>
          <w:szCs w:val="18"/>
          <w:lang w:val="hr-HR"/>
        </w:rPr>
      </w:pPr>
    </w:p>
    <w:tbl>
      <w:tblPr>
        <w:tblW w:w="4948"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8"/>
        <w:gridCol w:w="3358"/>
        <w:gridCol w:w="3319"/>
        <w:gridCol w:w="3322"/>
      </w:tblGrid>
      <w:tr w:rsidR="00C240E3" w:rsidRPr="008D043F" w14:paraId="732D559A"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780994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B861DAD"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EF0AA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8D043F" w14:paraId="6EF0E9ED"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39FA6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447BB80"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4</w:t>
            </w:r>
            <w:r w:rsidR="00EF0AA7"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sistem upravljanja komunalnim otpadom</w:t>
            </w:r>
          </w:p>
        </w:tc>
      </w:tr>
      <w:tr w:rsidR="00C240E3" w:rsidRPr="008D043F" w14:paraId="6479D3DF"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4B0D6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94EF0D3"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4.2</w:t>
            </w:r>
            <w:r w:rsidR="00EF0AA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Nabavka opreme i izgradnja infrastrukture za </w:t>
            </w:r>
            <w:r w:rsidRPr="008D043F">
              <w:rPr>
                <w:rFonts w:asciiTheme="minorHAnsi" w:hAnsiTheme="minorHAnsi" w:cstheme="minorHAnsi"/>
                <w:b/>
                <w:sz w:val="18"/>
                <w:szCs w:val="18"/>
                <w:lang w:val="hr-HR"/>
              </w:rPr>
              <w:t>upravljanje komunalnim otpadom</w:t>
            </w:r>
          </w:p>
        </w:tc>
      </w:tr>
      <w:tr w:rsidR="00C240E3" w:rsidRPr="008D043F" w14:paraId="252C046D"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C210B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081C3E"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izgradi nova i unaprijedi postojeća infrastruktura za upravljanje komunalnim otpadom, čime će se unaprijediti usluge prikupljanja, sortiranja, obrade i </w:t>
            </w:r>
            <w:r w:rsidR="00A9711D" w:rsidRPr="008D043F">
              <w:rPr>
                <w:rFonts w:asciiTheme="minorHAnsi" w:eastAsia="Calibri" w:hAnsiTheme="minorHAnsi" w:cstheme="minorHAnsi"/>
                <w:sz w:val="18"/>
                <w:szCs w:val="18"/>
                <w:lang w:val="hr-HR"/>
              </w:rPr>
              <w:t xml:space="preserve">deponiranja </w:t>
            </w:r>
            <w:r w:rsidRPr="008D043F">
              <w:rPr>
                <w:rFonts w:asciiTheme="minorHAnsi" w:eastAsia="Calibri" w:hAnsiTheme="minorHAnsi" w:cstheme="minorHAnsi"/>
                <w:sz w:val="18"/>
                <w:szCs w:val="18"/>
                <w:lang w:val="hr-HR"/>
              </w:rPr>
              <w:t xml:space="preserve">komunalnog otpada </w:t>
            </w:r>
          </w:p>
          <w:p w14:paraId="72302F3E"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o područje djelovanja fokusirano</w:t>
            </w:r>
            <w:r w:rsidR="00A9711D" w:rsidRPr="008D043F">
              <w:rPr>
                <w:rFonts w:asciiTheme="minorHAnsi" w:eastAsia="Calibri" w:hAnsiTheme="minorHAnsi" w:cstheme="minorHAnsi"/>
                <w:sz w:val="18"/>
                <w:szCs w:val="18"/>
                <w:lang w:val="hr-HR"/>
              </w:rPr>
              <w:t xml:space="preserve"> je</w:t>
            </w:r>
            <w:r w:rsidRPr="008D043F">
              <w:rPr>
                <w:rFonts w:asciiTheme="minorHAnsi" w:eastAsia="Calibri" w:hAnsiTheme="minorHAnsi" w:cstheme="minorHAnsi"/>
                <w:sz w:val="18"/>
                <w:szCs w:val="18"/>
                <w:lang w:val="hr-HR"/>
              </w:rPr>
              <w:t xml:space="preserve"> na:</w:t>
            </w:r>
          </w:p>
          <w:p w14:paraId="3D914A9F" w14:textId="77777777" w:rsidR="00C240E3" w:rsidRPr="008D043F" w:rsidRDefault="00C240E3" w:rsidP="0068355A">
            <w:pPr>
              <w:pStyle w:val="ListParagraph"/>
              <w:numPr>
                <w:ilvl w:val="0"/>
                <w:numId w:val="10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Nabavku opreme</w:t>
            </w:r>
            <w:r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b/>
                <w:sz w:val="18"/>
                <w:szCs w:val="18"/>
                <w:lang w:val="hr-HR"/>
              </w:rPr>
              <w:t>za prikupljanje i odvoz komunalnog otpada</w:t>
            </w:r>
            <w:r w:rsidRPr="008D043F">
              <w:rPr>
                <w:rFonts w:asciiTheme="minorHAnsi" w:eastAsia="Calibri" w:hAnsiTheme="minorHAnsi" w:cstheme="minorHAnsi"/>
                <w:sz w:val="18"/>
                <w:szCs w:val="18"/>
                <w:lang w:val="hr-HR"/>
              </w:rPr>
              <w:t xml:space="preserve"> (kontejnera, kamiona i ostale opreme) u skladu s potrebama iskazanim u kantonalnim/općinskim planovima upravljanja otpadom</w:t>
            </w:r>
          </w:p>
          <w:p w14:paraId="09E87B39" w14:textId="77777777" w:rsidR="00C240E3" w:rsidRPr="008D043F" w:rsidRDefault="00C240E3" w:rsidP="0068355A">
            <w:pPr>
              <w:pStyle w:val="ListParagraph"/>
              <w:numPr>
                <w:ilvl w:val="0"/>
                <w:numId w:val="10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Nabavku opreme za</w:t>
            </w:r>
            <w:r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b/>
                <w:sz w:val="18"/>
                <w:szCs w:val="18"/>
                <w:lang w:val="hr-HR"/>
              </w:rPr>
              <w:t>odvojeno prikupljanje i sortiranje otpada</w:t>
            </w:r>
            <w:r w:rsidRPr="008D043F">
              <w:rPr>
                <w:rFonts w:asciiTheme="minorHAnsi" w:eastAsia="Calibri" w:hAnsiTheme="minorHAnsi" w:cstheme="minorHAnsi"/>
                <w:sz w:val="18"/>
                <w:szCs w:val="18"/>
                <w:lang w:val="hr-HR"/>
              </w:rPr>
              <w:t xml:space="preserve"> nabavkom kontejnera/kanti, vozila i ostale opreme za odvojeno prikupljanje sekundarnih sirovina </w:t>
            </w:r>
          </w:p>
          <w:p w14:paraId="36CBFBCB" w14:textId="77777777" w:rsidR="00C240E3" w:rsidRPr="008D043F" w:rsidRDefault="00C240E3" w:rsidP="0068355A">
            <w:pPr>
              <w:pStyle w:val="ListParagraph"/>
              <w:numPr>
                <w:ilvl w:val="0"/>
                <w:numId w:val="10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 xml:space="preserve">Izgradnju kapaciteta za </w:t>
            </w:r>
            <w:r w:rsidR="00014CD9" w:rsidRPr="008D043F">
              <w:rPr>
                <w:rFonts w:asciiTheme="minorHAnsi" w:eastAsia="Calibri" w:hAnsiTheme="minorHAnsi" w:cstheme="minorHAnsi"/>
                <w:b/>
                <w:sz w:val="18"/>
                <w:szCs w:val="18"/>
                <w:lang w:val="hr-HR"/>
              </w:rPr>
              <w:t xml:space="preserve">odvojeno sakupljanje, </w:t>
            </w:r>
            <w:r w:rsidRPr="008D043F">
              <w:rPr>
                <w:rFonts w:asciiTheme="minorHAnsi" w:eastAsia="Calibri" w:hAnsiTheme="minorHAnsi" w:cstheme="minorHAnsi"/>
                <w:b/>
                <w:sz w:val="18"/>
                <w:szCs w:val="18"/>
                <w:lang w:val="hr-HR"/>
              </w:rPr>
              <w:t>preradu i zbrinjavanje otpada</w:t>
            </w:r>
            <w:r w:rsidRPr="008D043F">
              <w:rPr>
                <w:rFonts w:asciiTheme="minorHAnsi" w:eastAsia="Calibri" w:hAnsiTheme="minorHAnsi" w:cstheme="minorHAnsi"/>
                <w:sz w:val="18"/>
                <w:szCs w:val="18"/>
                <w:lang w:val="hr-HR"/>
              </w:rPr>
              <w:t xml:space="preserve"> uključujući sljedeću infrastrukturu:</w:t>
            </w:r>
          </w:p>
          <w:p w14:paraId="4A877C87"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zeleni otoci i reciklažna dvorišta</w:t>
            </w:r>
            <w:r w:rsidRPr="008D043F">
              <w:rPr>
                <w:rFonts w:asciiTheme="minorHAnsi" w:eastAsia="Calibri" w:hAnsiTheme="minorHAnsi" w:cstheme="minorHAnsi"/>
                <w:sz w:val="18"/>
                <w:szCs w:val="18"/>
                <w:lang w:val="hr-HR"/>
              </w:rPr>
              <w:t xml:space="preserve"> u skladu</w:t>
            </w:r>
            <w:r w:rsidR="00A9711D" w:rsidRPr="008D043F">
              <w:rPr>
                <w:rFonts w:asciiTheme="minorHAnsi" w:eastAsia="Calibri" w:hAnsiTheme="minorHAnsi" w:cstheme="minorHAnsi"/>
                <w:sz w:val="18"/>
                <w:szCs w:val="18"/>
                <w:lang w:val="hr-HR"/>
              </w:rPr>
              <w:t xml:space="preserve"> s</w:t>
            </w:r>
            <w:r w:rsidRPr="008D043F">
              <w:rPr>
                <w:rFonts w:asciiTheme="minorHAnsi" w:eastAsia="Calibri" w:hAnsiTheme="minorHAnsi" w:cstheme="minorHAnsi"/>
                <w:sz w:val="18"/>
                <w:szCs w:val="18"/>
                <w:lang w:val="hr-HR"/>
              </w:rPr>
              <w:t xml:space="preserve"> potrebama </w:t>
            </w:r>
            <w:r w:rsidR="00A9711D" w:rsidRPr="008D043F">
              <w:rPr>
                <w:rFonts w:asciiTheme="minorHAnsi" w:eastAsia="Calibri" w:hAnsiTheme="minorHAnsi" w:cstheme="minorHAnsi"/>
                <w:sz w:val="18"/>
                <w:szCs w:val="18"/>
                <w:lang w:val="hr-HR"/>
              </w:rPr>
              <w:t xml:space="preserve">definiranim </w:t>
            </w:r>
            <w:r w:rsidRPr="008D043F">
              <w:rPr>
                <w:rFonts w:asciiTheme="minorHAnsi" w:eastAsia="Calibri" w:hAnsiTheme="minorHAnsi" w:cstheme="minorHAnsi"/>
                <w:sz w:val="18"/>
                <w:szCs w:val="18"/>
                <w:lang w:val="hr-HR"/>
              </w:rPr>
              <w:t>u kantonalnim/općinskim planovima upravljanja otpadom</w:t>
            </w:r>
            <w:r w:rsidRPr="008D043F">
              <w:rPr>
                <w:rStyle w:val="FootnoteReference"/>
                <w:rFonts w:asciiTheme="minorHAnsi" w:eastAsia="Calibri" w:hAnsiTheme="minorHAnsi" w:cstheme="minorHAnsi"/>
                <w:sz w:val="18"/>
                <w:szCs w:val="18"/>
                <w:lang w:val="hr-HR"/>
              </w:rPr>
              <w:footnoteReference w:id="28"/>
            </w:r>
          </w:p>
          <w:p w14:paraId="4AC12275"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ove </w:t>
            </w:r>
            <w:r w:rsidRPr="008D043F">
              <w:rPr>
                <w:rFonts w:asciiTheme="minorHAnsi" w:eastAsia="Calibri" w:hAnsiTheme="minorHAnsi" w:cstheme="minorHAnsi"/>
                <w:b/>
                <w:sz w:val="18"/>
                <w:szCs w:val="18"/>
                <w:lang w:val="hr-HR"/>
              </w:rPr>
              <w:t xml:space="preserve">regionalne deponije i/ili </w:t>
            </w:r>
            <w:r w:rsidR="00A9711D" w:rsidRPr="008D043F">
              <w:rPr>
                <w:rFonts w:asciiTheme="minorHAnsi" w:eastAsia="Calibri" w:hAnsiTheme="minorHAnsi" w:cstheme="minorHAnsi"/>
                <w:b/>
                <w:sz w:val="18"/>
                <w:szCs w:val="18"/>
                <w:lang w:val="hr-HR"/>
              </w:rPr>
              <w:t xml:space="preserve">međuopćinske </w:t>
            </w:r>
            <w:r w:rsidRPr="008D043F">
              <w:rPr>
                <w:rFonts w:asciiTheme="minorHAnsi" w:eastAsia="Calibri" w:hAnsiTheme="minorHAnsi" w:cstheme="minorHAnsi"/>
                <w:b/>
                <w:sz w:val="18"/>
                <w:szCs w:val="18"/>
                <w:lang w:val="hr-HR"/>
              </w:rPr>
              <w:t>deponije i/ili nove općinske deponije i/ili unaprjeđenje postojećih općinskih deponija</w:t>
            </w:r>
            <w:r w:rsidRPr="008D043F">
              <w:rPr>
                <w:rFonts w:asciiTheme="minorHAnsi" w:eastAsia="Calibri" w:hAnsiTheme="minorHAnsi" w:cstheme="minorHAnsi"/>
                <w:sz w:val="18"/>
                <w:szCs w:val="18"/>
                <w:lang w:val="hr-HR"/>
              </w:rPr>
              <w:t xml:space="preserve"> u skladu s novim federalnim konceptom odlaganja otpada koji podrazumijeva reviziju postojećeg koncepta regionalnog odlaganja uvažavajući </w:t>
            </w:r>
            <w:r w:rsidR="00A9711D" w:rsidRPr="008D043F">
              <w:rPr>
                <w:rFonts w:asciiTheme="minorHAnsi" w:eastAsia="Calibri" w:hAnsiTheme="minorHAnsi" w:cstheme="minorHAnsi"/>
                <w:sz w:val="18"/>
                <w:szCs w:val="18"/>
                <w:lang w:val="hr-HR"/>
              </w:rPr>
              <w:t xml:space="preserve">uvjete </w:t>
            </w:r>
            <w:r w:rsidRPr="008D043F">
              <w:rPr>
                <w:rFonts w:asciiTheme="minorHAnsi" w:eastAsia="Calibri" w:hAnsiTheme="minorHAnsi" w:cstheme="minorHAnsi"/>
                <w:sz w:val="18"/>
                <w:szCs w:val="18"/>
                <w:lang w:val="hr-HR"/>
              </w:rPr>
              <w:t xml:space="preserve">geografske lociranosti i mogućnosti udruživanja u regionalni ili međuopćinski koncept </w:t>
            </w:r>
          </w:p>
          <w:p w14:paraId="6E53AD0E"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pretovarne stanice</w:t>
            </w:r>
            <w:r w:rsidRPr="008D043F">
              <w:rPr>
                <w:rFonts w:asciiTheme="minorHAnsi" w:eastAsia="Calibri" w:hAnsiTheme="minorHAnsi" w:cstheme="minorHAnsi"/>
                <w:sz w:val="18"/>
                <w:szCs w:val="18"/>
                <w:lang w:val="hr-HR"/>
              </w:rPr>
              <w:t xml:space="preserve"> u skladu s novim federalnim konceptom regionalnog odlaganja</w:t>
            </w:r>
          </w:p>
          <w:p w14:paraId="1B22E807"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gradnja novih r</w:t>
            </w:r>
            <w:r w:rsidRPr="008D043F">
              <w:rPr>
                <w:rFonts w:asciiTheme="minorHAnsi" w:eastAsia="Calibri" w:hAnsiTheme="minorHAnsi" w:cstheme="minorHAnsi"/>
                <w:b/>
                <w:sz w:val="18"/>
                <w:szCs w:val="18"/>
                <w:lang w:val="hr-HR"/>
              </w:rPr>
              <w:t>egionalnih/međuopćinskih</w:t>
            </w:r>
            <w:r w:rsidR="00014CD9" w:rsidRPr="008D043F">
              <w:rPr>
                <w:rFonts w:asciiTheme="minorHAnsi" w:eastAsia="Calibri" w:hAnsiTheme="minorHAnsi" w:cstheme="minorHAnsi"/>
                <w:b/>
                <w:sz w:val="18"/>
                <w:szCs w:val="18"/>
                <w:lang w:val="hr-HR"/>
              </w:rPr>
              <w:t>/općinskih</w:t>
            </w:r>
            <w:r w:rsidRPr="008D043F">
              <w:rPr>
                <w:rFonts w:asciiTheme="minorHAnsi" w:eastAsia="Calibri" w:hAnsiTheme="minorHAnsi" w:cstheme="minorHAnsi"/>
                <w:b/>
                <w:sz w:val="18"/>
                <w:szCs w:val="18"/>
                <w:lang w:val="hr-HR"/>
              </w:rPr>
              <w:t xml:space="preserve"> centara za upravljanje otpadom</w:t>
            </w:r>
            <w:r w:rsidRPr="008D043F">
              <w:rPr>
                <w:rFonts w:asciiTheme="minorHAnsi" w:eastAsia="Calibri" w:hAnsiTheme="minorHAnsi" w:cstheme="minorHAnsi"/>
                <w:sz w:val="18"/>
                <w:szCs w:val="18"/>
                <w:lang w:val="hr-HR"/>
              </w:rPr>
              <w:t xml:space="preserve"> u sklopu prethodno </w:t>
            </w:r>
            <w:r w:rsidR="00A9711D" w:rsidRPr="008D043F">
              <w:rPr>
                <w:rFonts w:asciiTheme="minorHAnsi" w:eastAsia="Calibri" w:hAnsiTheme="minorHAnsi" w:cstheme="minorHAnsi"/>
                <w:sz w:val="18"/>
                <w:szCs w:val="18"/>
                <w:lang w:val="hr-HR"/>
              </w:rPr>
              <w:t xml:space="preserve">definiranih </w:t>
            </w:r>
            <w:r w:rsidRPr="008D043F">
              <w:rPr>
                <w:rFonts w:asciiTheme="minorHAnsi" w:eastAsia="Calibri" w:hAnsiTheme="minorHAnsi" w:cstheme="minorHAnsi"/>
                <w:sz w:val="18"/>
                <w:szCs w:val="18"/>
                <w:lang w:val="hr-HR"/>
              </w:rPr>
              <w:t xml:space="preserve">regionalnih/međuopćinskih/općinskih odlagališta u skladu s novim federalnim konceptom odlaganja otpada koji podrazumijeva reviziju postojećeg koncepta izgradnje regionalnih centara na osnovu realnih pokazatelja o količinama otpada i finansijskoj održivosti tih centara </w:t>
            </w:r>
          </w:p>
        </w:tc>
      </w:tr>
      <w:tr w:rsidR="00C240E3" w:rsidRPr="008D043F" w14:paraId="301D41F7"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B27FB3"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ED9AF0C"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240E3" w:rsidRPr="008D043F" w14:paraId="70E85254"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787C1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3C8220"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658D979"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9BB440"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55EC50E"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BA80B4"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8D043F" w14:paraId="361B0CB4" w14:textId="77777777" w:rsidTr="00BE159B">
        <w:trPr>
          <w:trHeight w:val="567"/>
          <w:jc w:val="center"/>
        </w:trPr>
        <w:tc>
          <w:tcPr>
            <w:tcW w:w="1436"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1BAB51A9"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1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687EAA"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Količina otpada iz domaćinstava prikupljenog javnim odvozom </w:t>
            </w:r>
          </w:p>
          <w:p w14:paraId="41CFF110"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p>
          <w:p w14:paraId="615FBA38"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p>
          <w:p w14:paraId="3077D428"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w:t>
            </w:r>
            <w:r w:rsidR="00A9711D" w:rsidRPr="008D043F">
              <w:rPr>
                <w:rFonts w:asciiTheme="minorHAnsi" w:hAnsiTheme="minorHAnsi" w:cstheme="minorHAnsi"/>
                <w:sz w:val="18"/>
                <w:szCs w:val="18"/>
                <w:lang w:val="hr-HR"/>
              </w:rPr>
              <w:t xml:space="preserve">Postotak </w:t>
            </w:r>
            <w:r w:rsidRPr="008D043F">
              <w:rPr>
                <w:rFonts w:asciiTheme="minorHAnsi" w:hAnsiTheme="minorHAnsi" w:cstheme="minorHAnsi"/>
                <w:sz w:val="18"/>
                <w:szCs w:val="18"/>
                <w:lang w:val="hr-HR"/>
              </w:rPr>
              <w:t xml:space="preserve">stanovnika obuhvaćenih javnim odvozom otpada </w:t>
            </w:r>
          </w:p>
          <w:p w14:paraId="0012C5E5" w14:textId="77777777" w:rsidR="00C240E3" w:rsidRPr="008D043F" w:rsidRDefault="00C240E3" w:rsidP="0068355A">
            <w:pPr>
              <w:spacing w:before="40" w:after="40" w:line="276" w:lineRule="auto"/>
              <w:rPr>
                <w:rFonts w:asciiTheme="minorHAnsi" w:hAnsiTheme="minorHAnsi" w:cstheme="minorHAnsi"/>
                <w:sz w:val="18"/>
                <w:szCs w:val="18"/>
                <w:lang w:val="hr-HR"/>
              </w:rPr>
            </w:pP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3EA0FB"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 611.854 t/g (2020.)</w:t>
            </w:r>
          </w:p>
          <w:p w14:paraId="5CB29F44" w14:textId="77777777" w:rsidR="00EF29A0" w:rsidRPr="008D043F" w:rsidRDefault="00EF29A0" w:rsidP="0068355A">
            <w:pPr>
              <w:pStyle w:val="NormalWeb"/>
              <w:spacing w:before="40" w:after="40" w:line="276" w:lineRule="auto"/>
              <w:rPr>
                <w:rFonts w:asciiTheme="minorHAnsi" w:hAnsiTheme="minorHAnsi" w:cstheme="minorHAnsi"/>
                <w:sz w:val="18"/>
                <w:szCs w:val="18"/>
                <w:lang w:val="hr-HR"/>
              </w:rPr>
            </w:pPr>
          </w:p>
          <w:p w14:paraId="275616E5"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p>
          <w:p w14:paraId="2CB90704"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 68% (2018.)</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4EE44B"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Povećana količina otpada iz </w:t>
            </w:r>
            <w:r w:rsidR="00A9711D" w:rsidRPr="008D043F">
              <w:rPr>
                <w:rFonts w:asciiTheme="minorHAnsi" w:hAnsiTheme="minorHAnsi" w:cstheme="minorHAnsi"/>
                <w:sz w:val="18"/>
                <w:szCs w:val="18"/>
                <w:lang w:val="hr-HR"/>
              </w:rPr>
              <w:t xml:space="preserve">domaćinstava </w:t>
            </w:r>
            <w:r w:rsidRPr="008D043F">
              <w:rPr>
                <w:rFonts w:asciiTheme="minorHAnsi" w:hAnsiTheme="minorHAnsi" w:cstheme="minorHAnsi"/>
                <w:sz w:val="18"/>
                <w:szCs w:val="18"/>
                <w:lang w:val="hr-HR"/>
              </w:rPr>
              <w:t>prikupljena javnim odvozom tako da se prikupi najmanje 95% generiranog komunalnog otpada</w:t>
            </w:r>
          </w:p>
          <w:p w14:paraId="5A98E1CB"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Povećan broj stanovnika obuhvaćen </w:t>
            </w:r>
            <w:r w:rsidR="00A9711D" w:rsidRPr="008D043F">
              <w:rPr>
                <w:rFonts w:asciiTheme="minorHAnsi" w:hAnsiTheme="minorHAnsi" w:cstheme="minorHAnsi"/>
                <w:sz w:val="18"/>
                <w:szCs w:val="18"/>
                <w:lang w:val="hr-HR"/>
              </w:rPr>
              <w:t xml:space="preserve">organiziranim </w:t>
            </w:r>
            <w:r w:rsidRPr="008D043F">
              <w:rPr>
                <w:rFonts w:asciiTheme="minorHAnsi" w:hAnsiTheme="minorHAnsi" w:cstheme="minorHAnsi"/>
                <w:sz w:val="18"/>
                <w:szCs w:val="18"/>
                <w:lang w:val="hr-HR"/>
              </w:rPr>
              <w:t xml:space="preserve">prikupljanjem komunalnog otpada na 100% u urbanim područjima i 90% u ruralnim područjima </w:t>
            </w:r>
          </w:p>
        </w:tc>
      </w:tr>
      <w:tr w:rsidR="00C240E3" w:rsidRPr="008D043F" w14:paraId="2B8D96DD"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6C314B4"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1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FE29E3"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 Upravljanje otpadom – ukupne količine </w:t>
            </w:r>
          </w:p>
          <w:p w14:paraId="6599C3E7" w14:textId="77777777" w:rsidR="00C240E3" w:rsidRPr="008D043F" w:rsidRDefault="00C240E3" w:rsidP="0068355A">
            <w:pPr>
              <w:spacing w:before="40" w:after="40" w:line="276" w:lineRule="auto"/>
              <w:rPr>
                <w:rFonts w:asciiTheme="minorHAnsi" w:hAnsiTheme="minorHAnsi" w:cstheme="minorHAnsi"/>
                <w:sz w:val="18"/>
                <w:szCs w:val="18"/>
                <w:lang w:val="hr-HR"/>
              </w:rPr>
            </w:pP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FD57F9"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otpada u godini upućena na preradu/zbrinjavanje/izvoz </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kupna = 1% od proizvedenog </w:t>
            </w:r>
          </w:p>
          <w:p w14:paraId="5024CA3E"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li</w:t>
            </w:r>
          </w:p>
          <w:p w14:paraId="0637DE55" w14:textId="54AFD8B8"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ale količine prerađenog komunalnog otpada po postupcima prerade R</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592378"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otpada u godini upućena na preradu/zbrinjavanje/izvoz </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kupna = 30% od proizvedenog </w:t>
            </w:r>
          </w:p>
          <w:p w14:paraId="7EB27C18"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li</w:t>
            </w:r>
          </w:p>
          <w:p w14:paraId="204FAC31" w14:textId="77777777" w:rsidR="00C240E3" w:rsidRPr="008D043F" w:rsidRDefault="00C240E3" w:rsidP="0068355A">
            <w:pPr>
              <w:pStyle w:val="NormalWeb"/>
              <w:spacing w:before="40" w:after="40" w:line="276" w:lineRule="auto"/>
              <w:rPr>
                <w:rFonts w:asciiTheme="minorHAnsi" w:hAnsiTheme="minorHAnsi" w:cstheme="minorHAnsi"/>
                <w:i/>
                <w:iCs/>
                <w:sz w:val="18"/>
                <w:szCs w:val="18"/>
                <w:lang w:val="hr-HR"/>
              </w:rPr>
            </w:pPr>
            <w:r w:rsidRPr="008D043F">
              <w:rPr>
                <w:rFonts w:asciiTheme="minorHAnsi" w:hAnsiTheme="minorHAnsi" w:cstheme="minorHAnsi"/>
                <w:sz w:val="18"/>
                <w:szCs w:val="18"/>
                <w:lang w:val="hr-HR"/>
              </w:rPr>
              <w:t>Povećane količine prerađenog komunalnog otpada po postupcima prerade R na 30% od proizvedenog otpada u odnosu na baznu godinu (2032.)</w:t>
            </w:r>
          </w:p>
        </w:tc>
      </w:tr>
      <w:tr w:rsidR="00C240E3" w:rsidRPr="008D043F" w14:paraId="441CEA50"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1E16590"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1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F0237E0" w14:textId="77777777" w:rsidR="00C240E3" w:rsidRPr="008D043F" w:rsidRDefault="00C240E3" w:rsidP="0068355A">
            <w:pPr>
              <w:pStyle w:val="NormalWeb"/>
              <w:spacing w:before="40" w:after="40"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c.1 Kapaciteti za preradu i zbrinjavanje otpada (građevine) </w:t>
            </w:r>
          </w:p>
          <w:p w14:paraId="4326823D"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5F2D5C"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1.1 broj općinskih/gradskih reciklažnih dvorišta za odvojeno skupljanje vrsta iz komunalnog otpada: 7 </w:t>
            </w:r>
          </w:p>
          <w:p w14:paraId="595BFC09"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2 broj odlagališta – po vrstama odlagališta: 7 regionalnih i 74 općinska odlagališta</w:t>
            </w:r>
          </w:p>
          <w:p w14:paraId="38E0C867"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3 broj regionalnih centara za upravljanje otpadom (broj)</w:t>
            </w:r>
            <w:r w:rsidR="00A9711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1 (Sarajevo)</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74D6C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n broj kapaciteta za preradu i zbrinjavanje otpada u odnosu na baznu godinu (2032.)</w:t>
            </w:r>
          </w:p>
          <w:p w14:paraId="7761904C"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p>
          <w:p w14:paraId="74E9B04A"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p>
        </w:tc>
      </w:tr>
      <w:tr w:rsidR="00EF29A0" w:rsidRPr="008D043F" w14:paraId="3337AB0F"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55DA67"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CA86502"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miziranje negativnih </w:t>
            </w:r>
            <w:r w:rsidR="00A9711D"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AD3415" w:rsidRPr="008D043F">
              <w:rPr>
                <w:rFonts w:asciiTheme="minorHAnsi" w:hAnsiTheme="minorHAnsi" w:cstheme="minorHAnsi"/>
                <w:sz w:val="18"/>
                <w:szCs w:val="18"/>
                <w:lang w:val="hr-HR" w:bidi="en-US"/>
              </w:rPr>
              <w:t xml:space="preserve">okoliš </w:t>
            </w:r>
            <w:r w:rsidRPr="008D043F">
              <w:rPr>
                <w:rFonts w:asciiTheme="minorHAnsi" w:hAnsiTheme="minorHAnsi" w:cstheme="minorHAnsi"/>
                <w:sz w:val="18"/>
                <w:szCs w:val="18"/>
                <w:lang w:val="hr-HR" w:bidi="en-US"/>
              </w:rPr>
              <w:t xml:space="preserve"> i poboljšano pružanje usluga građanima i privredi </w:t>
            </w:r>
          </w:p>
        </w:tc>
      </w:tr>
      <w:tr w:rsidR="00EF29A0" w:rsidRPr="008D043F" w14:paraId="5A15C9C3"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AA342A"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1A027AC" w14:textId="77777777" w:rsidR="007C594D" w:rsidRPr="008D043F" w:rsidRDefault="007C594D"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527 096 185 KM</w:t>
            </w:r>
          </w:p>
          <w:p w14:paraId="481EA110" w14:textId="77777777" w:rsidR="00EF29A0" w:rsidRPr="008D043F" w:rsidRDefault="007C594D"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 budžetska sredstva, 90% kombinacija ‒ kreditna sredstva i sredstva EU i drugih međunarodnih donatora</w:t>
            </w:r>
          </w:p>
        </w:tc>
      </w:tr>
      <w:tr w:rsidR="00C240E3" w:rsidRPr="008D043F" w14:paraId="26CC3659"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EA2DB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E859DD"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A9711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2.</w:t>
            </w:r>
          </w:p>
        </w:tc>
      </w:tr>
      <w:tr w:rsidR="00C240E3" w:rsidRPr="008D043F" w14:paraId="5E9EF7E2"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4DBD9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70133D"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8D043F" w14:paraId="0EBFA422"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98791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oci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B6A0E9E"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gradovi, komunalna </w:t>
            </w:r>
            <w:r w:rsidR="00A9711D" w:rsidRPr="008D043F">
              <w:rPr>
                <w:rFonts w:asciiTheme="minorHAnsi" w:hAnsiTheme="minorHAnsi" w:cstheme="minorHAnsi"/>
                <w:sz w:val="18"/>
                <w:szCs w:val="18"/>
                <w:lang w:val="hr-HR" w:bidi="en-US"/>
              </w:rPr>
              <w:t>poduzeća</w:t>
            </w:r>
          </w:p>
        </w:tc>
      </w:tr>
      <w:tr w:rsidR="00C240E3" w:rsidRPr="008D043F" w14:paraId="7776C871"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0872E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2E18B7"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munalni sektor i građani </w:t>
            </w:r>
          </w:p>
        </w:tc>
      </w:tr>
    </w:tbl>
    <w:p w14:paraId="22F49E73" w14:textId="77777777" w:rsidR="00C240E3" w:rsidRPr="008D043F" w:rsidRDefault="00C240E3" w:rsidP="0068355A">
      <w:pPr>
        <w:spacing w:line="276" w:lineRule="auto"/>
        <w:rPr>
          <w:rFonts w:asciiTheme="minorHAnsi" w:hAnsiTheme="minorHAnsi" w:cstheme="minorHAnsi"/>
          <w:sz w:val="18"/>
          <w:szCs w:val="18"/>
          <w:lang w:val="hr-HR"/>
        </w:rPr>
      </w:pPr>
    </w:p>
    <w:tbl>
      <w:tblPr>
        <w:tblW w:w="4948"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9"/>
        <w:gridCol w:w="3355"/>
        <w:gridCol w:w="3319"/>
        <w:gridCol w:w="3324"/>
      </w:tblGrid>
      <w:tr w:rsidR="00C240E3" w:rsidRPr="008D043F" w14:paraId="7C967539"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D6F5DF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73E148"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5A694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8D043F" w14:paraId="218DEF54"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1C0564"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507A691"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4</w:t>
            </w:r>
            <w:r w:rsidR="005A6947"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sistem upravljanja komunalnim otpadom</w:t>
            </w:r>
          </w:p>
        </w:tc>
      </w:tr>
      <w:tr w:rsidR="00C240E3" w:rsidRPr="008D043F" w14:paraId="6DAF5AD9"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233D8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BFB95D2"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4.3</w:t>
            </w:r>
            <w:r w:rsidR="005A694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Program smanjenja količine komunalnog otpada koji se odlaže na deponije</w:t>
            </w:r>
          </w:p>
        </w:tc>
      </w:tr>
      <w:tr w:rsidR="00C240E3" w:rsidRPr="008D043F" w14:paraId="15FC5058"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3D348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164A5B"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usmjerenim akcijama djeluje na smanjenje ukupne količine komunalnog otpada koja se odlaže na deponiju. To će se postići kroz sljedeća tri okvirna područja djelovanja:</w:t>
            </w:r>
          </w:p>
          <w:p w14:paraId="502F815D" w14:textId="77777777" w:rsidR="00C240E3" w:rsidRPr="008D043F" w:rsidRDefault="00C240E3" w:rsidP="0068355A">
            <w:pPr>
              <w:pStyle w:val="ListParagraph"/>
              <w:numPr>
                <w:ilvl w:val="0"/>
                <w:numId w:val="111"/>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smanjenje</w:t>
            </w:r>
            <w:r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b/>
                <w:sz w:val="18"/>
                <w:szCs w:val="18"/>
                <w:lang w:val="hr-HR"/>
              </w:rPr>
              <w:t>nastanka otpada</w:t>
            </w:r>
            <w:r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b/>
                <w:sz w:val="18"/>
                <w:szCs w:val="18"/>
                <w:lang w:val="hr-HR"/>
              </w:rPr>
              <w:t>u domaćinstvima</w:t>
            </w:r>
            <w:r w:rsidRPr="008D043F">
              <w:rPr>
                <w:rFonts w:asciiTheme="minorHAnsi" w:eastAsia="Calibri" w:hAnsiTheme="minorHAnsi" w:cstheme="minorHAnsi"/>
                <w:sz w:val="18"/>
                <w:szCs w:val="18"/>
                <w:lang w:val="hr-HR"/>
              </w:rPr>
              <w:t xml:space="preserve"> kroz aktivnosti kao što su:</w:t>
            </w:r>
          </w:p>
          <w:p w14:paraId="4982B3D0"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mplementacija kantonalnih </w:t>
            </w:r>
            <w:r w:rsidR="00C240E3"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općinskih </w:t>
            </w:r>
            <w:r w:rsidR="00C240E3" w:rsidRPr="008D043F">
              <w:rPr>
                <w:rFonts w:asciiTheme="minorHAnsi" w:eastAsia="Calibri" w:hAnsiTheme="minorHAnsi" w:cstheme="minorHAnsi"/>
                <w:sz w:val="18"/>
                <w:szCs w:val="18"/>
                <w:lang w:val="hr-HR"/>
              </w:rPr>
              <w:t>program</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fokusiranih </w:t>
            </w:r>
            <w:r w:rsidR="00C240E3" w:rsidRPr="008D043F">
              <w:rPr>
                <w:rFonts w:asciiTheme="minorHAnsi" w:eastAsia="Calibri" w:hAnsiTheme="minorHAnsi" w:cstheme="minorHAnsi"/>
                <w:sz w:val="18"/>
                <w:szCs w:val="18"/>
                <w:lang w:val="hr-HR"/>
              </w:rPr>
              <w:t>na smanjenje upotrebe proizvoda od plastike za jednokratnu upotrebu</w:t>
            </w:r>
          </w:p>
          <w:p w14:paraId="36390309"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acija kantonalnih i općinskih programa</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w:t>
            </w:r>
            <w:r w:rsidR="00C240E3" w:rsidRPr="008D043F">
              <w:rPr>
                <w:rFonts w:asciiTheme="minorHAnsi" w:eastAsia="Calibri" w:hAnsiTheme="minorHAnsi" w:cstheme="minorHAnsi"/>
                <w:sz w:val="18"/>
                <w:szCs w:val="18"/>
                <w:lang w:val="hr-HR"/>
              </w:rPr>
              <w:t xml:space="preserve">promocije i širenja ponovne upotrebe materijala (npr. </w:t>
            </w:r>
            <w:r w:rsidRPr="008D043F">
              <w:rPr>
                <w:rFonts w:asciiTheme="minorHAnsi" w:eastAsia="Calibri" w:hAnsiTheme="minorHAnsi" w:cstheme="minorHAnsi"/>
                <w:sz w:val="18"/>
                <w:szCs w:val="18"/>
                <w:lang w:val="hr-HR"/>
              </w:rPr>
              <w:t xml:space="preserve">servisi </w:t>
            </w:r>
            <w:r w:rsidR="00C240E3" w:rsidRPr="008D043F">
              <w:rPr>
                <w:rFonts w:asciiTheme="minorHAnsi" w:eastAsia="Calibri" w:hAnsiTheme="minorHAnsi" w:cstheme="minorHAnsi"/>
                <w:sz w:val="18"/>
                <w:szCs w:val="18"/>
                <w:lang w:val="hr-HR"/>
              </w:rPr>
              <w:t>za popravku)</w:t>
            </w:r>
          </w:p>
          <w:p w14:paraId="44364D41"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acija kantonalnih i općinskih programa</w:t>
            </w:r>
            <w:r w:rsidRPr="008D043F" w:rsidDel="00A9711D">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w:t>
            </w:r>
            <w:r w:rsidR="00C240E3" w:rsidRPr="008D043F">
              <w:rPr>
                <w:rFonts w:asciiTheme="minorHAnsi" w:eastAsia="Calibri" w:hAnsiTheme="minorHAnsi" w:cstheme="minorHAnsi"/>
                <w:sz w:val="18"/>
                <w:szCs w:val="18"/>
                <w:lang w:val="hr-HR"/>
              </w:rPr>
              <w:t>prevencije nastanka otpada od hrane</w:t>
            </w:r>
          </w:p>
          <w:p w14:paraId="723EA069"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acija kantonalnih i općinskih programa</w:t>
            </w:r>
            <w:r w:rsidRPr="008D043F" w:rsidDel="00A9711D">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w:t>
            </w:r>
            <w:r w:rsidR="00C240E3" w:rsidRPr="008D043F">
              <w:rPr>
                <w:rFonts w:asciiTheme="minorHAnsi" w:eastAsia="Calibri" w:hAnsiTheme="minorHAnsi" w:cstheme="minorHAnsi"/>
                <w:sz w:val="18"/>
                <w:szCs w:val="18"/>
                <w:lang w:val="hr-HR"/>
              </w:rPr>
              <w:t>promocije i širenja kućnog kompostiranja</w:t>
            </w:r>
          </w:p>
          <w:p w14:paraId="679CC844" w14:textId="77777777" w:rsidR="00C240E3" w:rsidRPr="008D043F" w:rsidRDefault="00C240E3" w:rsidP="0068355A">
            <w:pPr>
              <w:pStyle w:val="ListParagraph"/>
              <w:numPr>
                <w:ilvl w:val="0"/>
                <w:numId w:val="111"/>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promociju odvojenog prikupljanja biorazgradivog otpada</w:t>
            </w:r>
            <w:r w:rsidRPr="008D043F">
              <w:rPr>
                <w:rFonts w:asciiTheme="minorHAnsi" w:eastAsia="Calibri" w:hAnsiTheme="minorHAnsi" w:cstheme="minorHAnsi"/>
                <w:sz w:val="18"/>
                <w:szCs w:val="18"/>
                <w:lang w:val="hr-HR"/>
              </w:rPr>
              <w:t xml:space="preserve"> koji je sastavni dio komunalnog otpada kroz aktivnosti kao što su:</w:t>
            </w:r>
          </w:p>
          <w:p w14:paraId="04BBB6BE"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240E3" w:rsidRPr="008D043F">
              <w:rPr>
                <w:rFonts w:asciiTheme="minorHAnsi" w:eastAsia="Calibri" w:hAnsiTheme="minorHAnsi" w:cstheme="minorHAnsi"/>
                <w:sz w:val="18"/>
                <w:szCs w:val="18"/>
                <w:lang w:val="hr-HR"/>
              </w:rPr>
              <w:t>koncept</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smanjenja biorazgradivog otpada koji se odlaže na deponiju u okviru Federalnog plana upravljanja otpadom</w:t>
            </w:r>
          </w:p>
          <w:p w14:paraId="305E48ED"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iprema tehničkih </w:t>
            </w:r>
            <w:r w:rsidR="00C240E3"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savjetodavnih smjernica</w:t>
            </w:r>
            <w:r w:rsidR="00C240E3" w:rsidRPr="008D043F">
              <w:rPr>
                <w:rFonts w:asciiTheme="minorHAnsi" w:eastAsia="Calibri" w:hAnsiTheme="minorHAnsi" w:cstheme="minorHAnsi"/>
                <w:sz w:val="18"/>
                <w:szCs w:val="18"/>
                <w:lang w:val="hr-HR"/>
              </w:rPr>
              <w:t xml:space="preserve"> za općine</w:t>
            </w:r>
          </w:p>
          <w:p w14:paraId="2C2084E4"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acija kantonalnih i općinskih programa</w:t>
            </w:r>
            <w:r w:rsidRPr="008D043F" w:rsidDel="00A9711D">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w:t>
            </w:r>
            <w:r w:rsidR="00C240E3" w:rsidRPr="008D043F">
              <w:rPr>
                <w:rFonts w:asciiTheme="minorHAnsi" w:eastAsia="Calibri" w:hAnsiTheme="minorHAnsi" w:cstheme="minorHAnsi"/>
                <w:sz w:val="18"/>
                <w:szCs w:val="18"/>
                <w:lang w:val="hr-HR"/>
              </w:rPr>
              <w:t>za smanjenje biorazgradivog otpada</w:t>
            </w:r>
          </w:p>
          <w:p w14:paraId="7696DBAB" w14:textId="77777777" w:rsidR="00C240E3" w:rsidRPr="008D043F" w:rsidRDefault="00C240E3" w:rsidP="0068355A">
            <w:pPr>
              <w:pStyle w:val="ListParagraph"/>
              <w:numPr>
                <w:ilvl w:val="0"/>
                <w:numId w:val="111"/>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 xml:space="preserve">energetsko iskorištavanje otpada </w:t>
            </w:r>
            <w:r w:rsidRPr="008D043F">
              <w:rPr>
                <w:rFonts w:asciiTheme="minorHAnsi" w:eastAsia="Calibri" w:hAnsiTheme="minorHAnsi" w:cstheme="minorHAnsi"/>
                <w:sz w:val="18"/>
                <w:szCs w:val="18"/>
                <w:lang w:val="hr-HR"/>
              </w:rPr>
              <w:t>kroz aktivnosti kao što su:</w:t>
            </w:r>
          </w:p>
          <w:p w14:paraId="14761BD8"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spitivanje </w:t>
            </w:r>
            <w:r w:rsidR="00C240E3" w:rsidRPr="008D043F">
              <w:rPr>
                <w:rFonts w:asciiTheme="minorHAnsi" w:eastAsia="Calibri" w:hAnsiTheme="minorHAnsi" w:cstheme="minorHAnsi"/>
                <w:sz w:val="18"/>
                <w:szCs w:val="18"/>
                <w:lang w:val="hr-HR"/>
              </w:rPr>
              <w:t xml:space="preserve">mogućnosti energetskog iskorištavanja otpada u postojećim cementarama i termoelektranama u BiH i </w:t>
            </w:r>
            <w:r w:rsidRPr="008D043F">
              <w:rPr>
                <w:rFonts w:asciiTheme="minorHAnsi" w:eastAsia="Calibri" w:hAnsiTheme="minorHAnsi" w:cstheme="minorHAnsi"/>
                <w:sz w:val="18"/>
                <w:szCs w:val="18"/>
                <w:lang w:val="hr-HR"/>
              </w:rPr>
              <w:t>izrada mape</w:t>
            </w:r>
            <w:r w:rsidR="00C240E3" w:rsidRPr="008D043F">
              <w:rPr>
                <w:rFonts w:asciiTheme="minorHAnsi" w:eastAsia="Calibri" w:hAnsiTheme="minorHAnsi" w:cstheme="minorHAnsi"/>
                <w:sz w:val="18"/>
                <w:szCs w:val="18"/>
                <w:lang w:val="hr-HR"/>
              </w:rPr>
              <w:t xml:space="preserve"> puta/plan</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akcije s iskazanim potrebama da bi se uspostavila proizvodnja RDF-a u </w:t>
            </w:r>
            <w:r w:rsidRPr="008D043F">
              <w:rPr>
                <w:rFonts w:asciiTheme="minorHAnsi" w:eastAsia="Calibri" w:hAnsiTheme="minorHAnsi" w:cstheme="minorHAnsi"/>
                <w:sz w:val="18"/>
                <w:szCs w:val="18"/>
                <w:lang w:val="hr-HR"/>
              </w:rPr>
              <w:t xml:space="preserve">Federaciji </w:t>
            </w:r>
            <w:r w:rsidR="00C240E3" w:rsidRPr="008D043F">
              <w:rPr>
                <w:rFonts w:asciiTheme="minorHAnsi" w:eastAsia="Calibri" w:hAnsiTheme="minorHAnsi" w:cstheme="minorHAnsi"/>
                <w:sz w:val="18"/>
                <w:szCs w:val="18"/>
                <w:lang w:val="hr-HR"/>
              </w:rPr>
              <w:t>BiH</w:t>
            </w:r>
          </w:p>
          <w:p w14:paraId="1216F687"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studije</w:t>
            </w:r>
            <w:r w:rsidR="00C240E3" w:rsidRPr="008D043F">
              <w:rPr>
                <w:rFonts w:asciiTheme="minorHAnsi" w:eastAsia="Calibri" w:hAnsiTheme="minorHAnsi" w:cstheme="minorHAnsi"/>
                <w:sz w:val="18"/>
                <w:szCs w:val="18"/>
                <w:lang w:val="hr-HR"/>
              </w:rPr>
              <w:t xml:space="preserve"> izvodivosti izgradnje postrojenja za tretman otpada za najveće centre u </w:t>
            </w:r>
            <w:r w:rsidRPr="008D043F">
              <w:rPr>
                <w:rFonts w:asciiTheme="minorHAnsi" w:eastAsia="Calibri" w:hAnsiTheme="minorHAnsi" w:cstheme="minorHAnsi"/>
                <w:sz w:val="18"/>
                <w:szCs w:val="18"/>
                <w:lang w:val="hr-HR"/>
              </w:rPr>
              <w:t xml:space="preserve">Federaciji </w:t>
            </w:r>
            <w:r w:rsidR="00C240E3" w:rsidRPr="008D043F">
              <w:rPr>
                <w:rFonts w:asciiTheme="minorHAnsi" w:eastAsia="Calibri" w:hAnsiTheme="minorHAnsi" w:cstheme="minorHAnsi"/>
                <w:sz w:val="18"/>
                <w:szCs w:val="18"/>
                <w:lang w:val="hr-HR"/>
              </w:rPr>
              <w:t xml:space="preserve">BIH (Sarajevo, Tuzla, Mostar, Bihać) </w:t>
            </w:r>
          </w:p>
        </w:tc>
      </w:tr>
      <w:tr w:rsidR="00C240E3" w:rsidRPr="008D043F" w14:paraId="55B59C8A"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A2F56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5ACEABA"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240E3" w:rsidRPr="008D043F" w14:paraId="2EF3A7B4" w14:textId="77777777" w:rsidTr="00BE159B">
        <w:trPr>
          <w:trHeight w:val="567"/>
          <w:jc w:val="center"/>
        </w:trPr>
        <w:tc>
          <w:tcPr>
            <w:tcW w:w="1436"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343321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19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E5CC5D"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1DDD91D"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DEF266"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205E3C2"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FF65DD"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8D043F" w14:paraId="02F417A5"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47564C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A71B14"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 Količina proizvedenog otpada u godini po stanovniku (kg/stan/dan) </w:t>
            </w: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C6955F"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1,1 kg/stan/dan </w:t>
            </w:r>
          </w:p>
          <w:p w14:paraId="345D45D0"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0.)</w:t>
            </w:r>
          </w:p>
        </w:tc>
        <w:tc>
          <w:tcPr>
            <w:tcW w:w="118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4C1067"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anje od 0,9 kg/stan/dan</w:t>
            </w:r>
          </w:p>
          <w:p w14:paraId="761E496F"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240E3" w:rsidRPr="008D043F" w14:paraId="17A5E739"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93BD334"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226FEC"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 Količina odloženog biorazgradivog</w:t>
            </w:r>
            <w:r w:rsidRPr="008D043F">
              <w:rPr>
                <w:rFonts w:asciiTheme="minorHAnsi" w:hAnsiTheme="minorHAnsi" w:cstheme="minorHAnsi"/>
                <w:sz w:val="18"/>
                <w:szCs w:val="18"/>
                <w:lang w:val="hr-HR"/>
              </w:rPr>
              <w:br/>
              <w:t xml:space="preserve">otpada na odlagalištima </w:t>
            </w: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7C5330" w14:textId="05BD4553"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00%</w:t>
            </w:r>
          </w:p>
        </w:tc>
        <w:tc>
          <w:tcPr>
            <w:tcW w:w="118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901C9F"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voriti pretpostavke za odvojeno prikupljanje 10% mase proizvedenog biorazgradivog otpada koji je sastavni dio komunalnog otpada</w:t>
            </w:r>
          </w:p>
          <w:p w14:paraId="42A6E4D7"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240E3" w:rsidRPr="008D043F" w14:paraId="2218DF67"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2A42463"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14CA05"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 Količina prerađenog otpada po postupcima prerade R, po vrsti postupka, posebno za komunalni otpad</w:t>
            </w: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971CC5"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0%</w:t>
            </w:r>
          </w:p>
        </w:tc>
        <w:tc>
          <w:tcPr>
            <w:tcW w:w="118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37B49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nje količine prerađenog otpada po postupcima prerade u odnosu na baznu godinu (2032.)</w:t>
            </w:r>
          </w:p>
        </w:tc>
      </w:tr>
      <w:tr w:rsidR="00EF29A0" w:rsidRPr="008D043F" w14:paraId="2E9EFBC1"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3F2944"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51EEE0C"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manjenje količi</w:t>
            </w:r>
            <w:r w:rsidR="00CC2A1F" w:rsidRPr="008D043F">
              <w:rPr>
                <w:rFonts w:asciiTheme="minorHAnsi" w:hAnsiTheme="minorHAnsi" w:cstheme="minorHAnsi"/>
                <w:sz w:val="18"/>
                <w:szCs w:val="18"/>
                <w:lang w:val="hr-HR" w:bidi="en-US"/>
              </w:rPr>
              <w:t>n</w:t>
            </w:r>
            <w:r w:rsidRPr="008D043F">
              <w:rPr>
                <w:rFonts w:asciiTheme="minorHAnsi" w:hAnsiTheme="minorHAnsi" w:cstheme="minorHAnsi"/>
                <w:sz w:val="18"/>
                <w:szCs w:val="18"/>
                <w:lang w:val="hr-HR" w:bidi="en-US"/>
              </w:rPr>
              <w:t xml:space="preserve">a otpada, minimiziranje negativnih </w:t>
            </w:r>
            <w:r w:rsidR="00A9711D"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A9711D" w:rsidRPr="008D043F">
              <w:rPr>
                <w:rFonts w:asciiTheme="minorHAnsi" w:hAnsiTheme="minorHAnsi" w:cstheme="minorHAnsi"/>
                <w:sz w:val="18"/>
                <w:szCs w:val="18"/>
                <w:lang w:val="hr-HR" w:bidi="en-US"/>
              </w:rPr>
              <w:t>okoliš</w:t>
            </w:r>
            <w:r w:rsidRPr="008D043F">
              <w:rPr>
                <w:rFonts w:asciiTheme="minorHAnsi" w:hAnsiTheme="minorHAnsi" w:cstheme="minorHAnsi"/>
                <w:sz w:val="18"/>
                <w:szCs w:val="18"/>
                <w:lang w:val="hr-HR" w:bidi="en-US"/>
              </w:rPr>
              <w:t xml:space="preserve"> i poboljšano pružanje usluga građanima i privredi</w:t>
            </w:r>
          </w:p>
        </w:tc>
      </w:tr>
      <w:tr w:rsidR="00EF29A0" w:rsidRPr="008D043F" w14:paraId="666692A2"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2CFA33"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C873D42" w14:textId="77777777" w:rsidR="00E776B1" w:rsidRPr="008D043F" w:rsidRDefault="00E776B1"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4 720 850 KM</w:t>
            </w:r>
          </w:p>
          <w:p w14:paraId="1B45F8CD" w14:textId="77777777" w:rsidR="00EF29A0" w:rsidRPr="008D043F" w:rsidRDefault="00E776B1"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 xml:space="preserve">Izvor: 20% </w:t>
            </w:r>
            <w:r w:rsidR="00A9711D"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sredstva, 80% kombinacija</w:t>
            </w:r>
            <w:r w:rsidR="00A9711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A9711D" w:rsidRPr="008D043F">
              <w:rPr>
                <w:rFonts w:asciiTheme="minorHAnsi" w:hAnsiTheme="minorHAnsi" w:cstheme="minorHAnsi"/>
                <w:color w:val="000000" w:themeColor="text1"/>
                <w:sz w:val="18"/>
                <w:szCs w:val="18"/>
                <w:lang w:val="hr-HR"/>
              </w:rPr>
              <w:t xml:space="preserve">kreditna </w:t>
            </w:r>
            <w:r w:rsidRPr="008D043F">
              <w:rPr>
                <w:rFonts w:asciiTheme="minorHAnsi" w:hAnsiTheme="minorHAnsi" w:cstheme="minorHAnsi"/>
                <w:color w:val="000000" w:themeColor="text1"/>
                <w:sz w:val="18"/>
                <w:szCs w:val="18"/>
                <w:lang w:val="hr-HR"/>
              </w:rPr>
              <w:t xml:space="preserve">sredstva i </w:t>
            </w:r>
            <w:r w:rsidR="00A9711D"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C240E3" w:rsidRPr="008D043F" w14:paraId="18FA0F17"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14399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AF2A03E"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A9711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2.</w:t>
            </w:r>
          </w:p>
        </w:tc>
      </w:tr>
      <w:tr w:rsidR="00C240E3" w:rsidRPr="008D043F" w14:paraId="642D793F"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21B16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9FCAA2"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8D043F" w14:paraId="3D7E9782"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91624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73B89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gradovi, komunalna </w:t>
            </w:r>
            <w:r w:rsidR="00A9711D" w:rsidRPr="008D043F">
              <w:rPr>
                <w:rFonts w:asciiTheme="minorHAnsi" w:hAnsiTheme="minorHAnsi" w:cstheme="minorHAnsi"/>
                <w:sz w:val="18"/>
                <w:szCs w:val="18"/>
                <w:lang w:val="hr-HR" w:bidi="en-US"/>
              </w:rPr>
              <w:t>poduzeća</w:t>
            </w:r>
          </w:p>
        </w:tc>
      </w:tr>
      <w:tr w:rsidR="00C240E3" w:rsidRPr="008D043F" w14:paraId="4C330812"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8737B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A7100A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i, općine i gradovi, građani </w:t>
            </w:r>
          </w:p>
        </w:tc>
      </w:tr>
    </w:tbl>
    <w:p w14:paraId="5CC9689D" w14:textId="77777777" w:rsidR="00C240E3" w:rsidRPr="008D043F" w:rsidRDefault="00C240E3" w:rsidP="0068355A">
      <w:pPr>
        <w:spacing w:line="276" w:lineRule="auto"/>
        <w:rPr>
          <w:rFonts w:asciiTheme="minorHAnsi" w:hAnsiTheme="minorHAnsi" w:cstheme="minorHAnsi"/>
          <w:sz w:val="18"/>
          <w:szCs w:val="18"/>
          <w:lang w:val="hr-HR"/>
        </w:rPr>
      </w:pPr>
    </w:p>
    <w:tbl>
      <w:tblPr>
        <w:tblW w:w="49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7"/>
        <w:gridCol w:w="3457"/>
        <w:gridCol w:w="3204"/>
        <w:gridCol w:w="3353"/>
      </w:tblGrid>
      <w:tr w:rsidR="006F5E26" w:rsidRPr="008D043F" w14:paraId="7B2E19A8" w14:textId="77777777" w:rsidTr="00BE159B">
        <w:trPr>
          <w:trHeight w:val="567"/>
          <w:jc w:val="center"/>
        </w:trPr>
        <w:tc>
          <w:tcPr>
            <w:tcW w:w="1434" w:type="pct"/>
            <w:shd w:val="clear" w:color="auto" w:fill="009D73"/>
            <w:vAlign w:val="center"/>
          </w:tcPr>
          <w:p w14:paraId="35BF333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6" w:type="pct"/>
            <w:gridSpan w:val="3"/>
            <w:shd w:val="clear" w:color="auto" w:fill="FFFFFF"/>
            <w:vAlign w:val="center"/>
          </w:tcPr>
          <w:p w14:paraId="031C9934"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5A694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6F5E26" w:rsidRPr="008D043F" w14:paraId="342EB5A3" w14:textId="77777777" w:rsidTr="00BE159B">
        <w:trPr>
          <w:trHeight w:val="567"/>
          <w:jc w:val="center"/>
        </w:trPr>
        <w:tc>
          <w:tcPr>
            <w:tcW w:w="1434" w:type="pct"/>
            <w:shd w:val="clear" w:color="auto" w:fill="009D73"/>
            <w:vAlign w:val="center"/>
          </w:tcPr>
          <w:p w14:paraId="329B43F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6" w:type="pct"/>
            <w:gridSpan w:val="3"/>
            <w:shd w:val="clear" w:color="auto" w:fill="FFFFFF"/>
            <w:vAlign w:val="center"/>
          </w:tcPr>
          <w:p w14:paraId="098AFD93"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5</w:t>
            </w:r>
            <w:r w:rsidR="005A6947"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sistem upravljanja posebnim kategorijama otpada</w:t>
            </w:r>
          </w:p>
        </w:tc>
      </w:tr>
      <w:tr w:rsidR="006F5E26" w:rsidRPr="008D043F" w14:paraId="77377732" w14:textId="77777777" w:rsidTr="00BE159B">
        <w:trPr>
          <w:trHeight w:val="567"/>
          <w:jc w:val="center"/>
        </w:trPr>
        <w:tc>
          <w:tcPr>
            <w:tcW w:w="1434" w:type="pct"/>
            <w:shd w:val="clear" w:color="auto" w:fill="009D73"/>
            <w:vAlign w:val="center"/>
          </w:tcPr>
          <w:p w14:paraId="7EFB01C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66" w:type="pct"/>
            <w:gridSpan w:val="3"/>
            <w:shd w:val="clear" w:color="auto" w:fill="FFFFFF"/>
            <w:vAlign w:val="center"/>
          </w:tcPr>
          <w:p w14:paraId="7E7F5D9E"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5.1</w:t>
            </w:r>
            <w:r w:rsidR="005A694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tvaranje </w:t>
            </w:r>
            <w:r w:rsidR="00A9711D" w:rsidRPr="008D043F">
              <w:rPr>
                <w:rFonts w:asciiTheme="minorHAnsi" w:eastAsia="Calibri" w:hAnsiTheme="minorHAnsi" w:cstheme="minorHAnsi"/>
                <w:b/>
                <w:sz w:val="18"/>
                <w:szCs w:val="18"/>
                <w:lang w:val="hr-HR"/>
              </w:rPr>
              <w:t xml:space="preserve">uvjeta </w:t>
            </w:r>
            <w:r w:rsidRPr="008D043F">
              <w:rPr>
                <w:rFonts w:asciiTheme="minorHAnsi" w:eastAsia="Calibri" w:hAnsiTheme="minorHAnsi" w:cstheme="minorHAnsi"/>
                <w:b/>
                <w:sz w:val="18"/>
                <w:szCs w:val="18"/>
                <w:lang w:val="hr-HR"/>
              </w:rPr>
              <w:t xml:space="preserve">za adekvatno prikupljanje i zbrinjavanje posebnih kategorija otpada </w:t>
            </w:r>
          </w:p>
        </w:tc>
      </w:tr>
      <w:tr w:rsidR="006F5E26" w:rsidRPr="008D043F" w14:paraId="743C8527" w14:textId="77777777" w:rsidTr="00BE159B">
        <w:trPr>
          <w:trHeight w:val="567"/>
          <w:jc w:val="center"/>
        </w:trPr>
        <w:tc>
          <w:tcPr>
            <w:tcW w:w="1434" w:type="pct"/>
            <w:shd w:val="clear" w:color="auto" w:fill="009D73"/>
            <w:vAlign w:val="center"/>
          </w:tcPr>
          <w:p w14:paraId="25E4C2A9"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66" w:type="pct"/>
            <w:gridSpan w:val="3"/>
            <w:shd w:val="clear" w:color="auto" w:fill="FFFFFF"/>
            <w:vAlign w:val="center"/>
          </w:tcPr>
          <w:p w14:paraId="540C8CDC"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usmjerenim akcijama djeluje na unaprjeđenja sistema prikupljanja i zbrinjavanja posebnih kategorija otpada. Okvirna područja djelovanja su:  </w:t>
            </w:r>
          </w:p>
          <w:p w14:paraId="0084A7FF" w14:textId="50DAB482" w:rsidR="00C240E3" w:rsidRPr="008D043F" w:rsidRDefault="00C240E3" w:rsidP="0068355A">
            <w:pPr>
              <w:pStyle w:val="ListParagraph"/>
              <w:numPr>
                <w:ilvl w:val="0"/>
                <w:numId w:val="1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naprijediti</w:t>
            </w:r>
            <w:r w:rsidRPr="008D043F">
              <w:rPr>
                <w:rFonts w:asciiTheme="minorHAnsi" w:eastAsia="Calibri" w:hAnsiTheme="minorHAnsi" w:cstheme="minorHAnsi"/>
                <w:b/>
                <w:sz w:val="18"/>
                <w:szCs w:val="18"/>
                <w:lang w:val="hr-HR"/>
              </w:rPr>
              <w:t xml:space="preserve"> sistem produžene odgovornosti proizvođača</w:t>
            </w:r>
            <w:r w:rsidRPr="008D043F">
              <w:rPr>
                <w:rFonts w:asciiTheme="minorHAnsi" w:eastAsia="Calibri" w:hAnsiTheme="minorHAnsi" w:cstheme="minorHAnsi"/>
                <w:sz w:val="18"/>
                <w:szCs w:val="18"/>
                <w:lang w:val="hr-HR"/>
              </w:rPr>
              <w:t xml:space="preserve"> implementacijom preporuka iz izvještaja Analiza sistema produžene odgovornosti proizvođača u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za ambalažu, ambalažni otpad i EE otpad (Svjetska banka</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2018</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oje podrazumijevaju između ostalog:</w:t>
            </w:r>
          </w:p>
          <w:p w14:paraId="7C2D8D77"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240E3" w:rsidRPr="008D043F">
              <w:rPr>
                <w:rFonts w:asciiTheme="minorHAnsi" w:eastAsia="Calibri" w:hAnsiTheme="minorHAnsi" w:cstheme="minorHAnsi"/>
                <w:sz w:val="18"/>
                <w:szCs w:val="18"/>
                <w:lang w:val="hr-HR"/>
              </w:rPr>
              <w:t xml:space="preserve">analiza prednosti i mana dodatnog uvođenja depozitnog sistema </w:t>
            </w:r>
          </w:p>
          <w:p w14:paraId="7A991865"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efiniranje </w:t>
            </w:r>
            <w:r w:rsidR="00C240E3" w:rsidRPr="008D043F">
              <w:rPr>
                <w:rFonts w:asciiTheme="minorHAnsi" w:eastAsia="Calibri" w:hAnsiTheme="minorHAnsi" w:cstheme="minorHAnsi"/>
                <w:sz w:val="18"/>
                <w:szCs w:val="18"/>
                <w:lang w:val="hr-HR"/>
              </w:rPr>
              <w:t xml:space="preserve">odgovornosti općina i međusobni odnos s operaterima sistema u uspostavljanju neophodne infrastrukture za odvojeno prikupljanje i sortiranje uključujući mogućnost da komunalna </w:t>
            </w:r>
            <w:r w:rsidRPr="008D043F">
              <w:rPr>
                <w:rFonts w:asciiTheme="minorHAnsi" w:eastAsia="Calibri" w:hAnsiTheme="minorHAnsi" w:cstheme="minorHAnsi"/>
                <w:sz w:val="18"/>
                <w:szCs w:val="18"/>
                <w:lang w:val="hr-HR"/>
              </w:rPr>
              <w:t xml:space="preserve">poduzeća </w:t>
            </w:r>
            <w:r w:rsidR="00C240E3" w:rsidRPr="008D043F">
              <w:rPr>
                <w:rFonts w:asciiTheme="minorHAnsi" w:eastAsia="Calibri" w:hAnsiTheme="minorHAnsi" w:cstheme="minorHAnsi"/>
                <w:sz w:val="18"/>
                <w:szCs w:val="18"/>
                <w:lang w:val="hr-HR"/>
              </w:rPr>
              <w:t>pružaju usluge sortiranja operaterima sistema na konkurentskoj osnovi</w:t>
            </w:r>
          </w:p>
          <w:p w14:paraId="5E49E455"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240E3" w:rsidRPr="008D043F">
              <w:rPr>
                <w:rFonts w:asciiTheme="minorHAnsi" w:eastAsia="Calibri" w:hAnsiTheme="minorHAnsi" w:cstheme="minorHAnsi"/>
                <w:sz w:val="18"/>
                <w:szCs w:val="18"/>
                <w:lang w:val="hr-HR"/>
              </w:rPr>
              <w:t>prijedlog</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pripreme i realizacije standardiziranog ugovora </w:t>
            </w:r>
            <w:r w:rsidRPr="008D043F">
              <w:rPr>
                <w:rFonts w:asciiTheme="minorHAnsi" w:eastAsia="Calibri" w:hAnsiTheme="minorHAnsi" w:cstheme="minorHAnsi"/>
                <w:sz w:val="18"/>
                <w:szCs w:val="18"/>
                <w:lang w:val="hr-HR"/>
              </w:rPr>
              <w:t xml:space="preserve">zbog </w:t>
            </w:r>
            <w:r w:rsidR="00C240E3" w:rsidRPr="008D043F">
              <w:rPr>
                <w:rFonts w:asciiTheme="minorHAnsi" w:eastAsia="Calibri" w:hAnsiTheme="minorHAnsi" w:cstheme="minorHAnsi"/>
                <w:sz w:val="18"/>
                <w:szCs w:val="18"/>
                <w:lang w:val="hr-HR"/>
              </w:rPr>
              <w:t>harmoniziranja odnosa između operatera sistema i lokalnih vlasti</w:t>
            </w:r>
          </w:p>
          <w:p w14:paraId="53C984A4"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240E3" w:rsidRPr="008D043F">
              <w:rPr>
                <w:rFonts w:asciiTheme="minorHAnsi" w:eastAsia="Calibri" w:hAnsiTheme="minorHAnsi" w:cstheme="minorHAnsi"/>
                <w:sz w:val="18"/>
                <w:szCs w:val="18"/>
                <w:lang w:val="hr-HR"/>
              </w:rPr>
              <w:t>prijedlog</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revidiranih zahtjeva u vezi s </w:t>
            </w:r>
            <w:r w:rsidRPr="008D043F">
              <w:rPr>
                <w:rFonts w:asciiTheme="minorHAnsi" w:eastAsia="Calibri" w:hAnsiTheme="minorHAnsi" w:cstheme="minorHAnsi"/>
                <w:sz w:val="18"/>
                <w:szCs w:val="18"/>
                <w:lang w:val="hr-HR"/>
              </w:rPr>
              <w:t xml:space="preserve">dokumentiranjem </w:t>
            </w:r>
            <w:r w:rsidR="00C240E3" w:rsidRPr="008D043F">
              <w:rPr>
                <w:rFonts w:asciiTheme="minorHAnsi" w:eastAsia="Calibri" w:hAnsiTheme="minorHAnsi" w:cstheme="minorHAnsi"/>
                <w:sz w:val="18"/>
                <w:szCs w:val="18"/>
                <w:lang w:val="hr-HR"/>
              </w:rPr>
              <w:t>i izvještavanjem</w:t>
            </w:r>
          </w:p>
          <w:p w14:paraId="74F279C4"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240E3" w:rsidRPr="008D043F">
              <w:rPr>
                <w:rFonts w:asciiTheme="minorHAnsi" w:eastAsia="Calibri" w:hAnsiTheme="minorHAnsi" w:cstheme="minorHAnsi"/>
                <w:sz w:val="18"/>
                <w:szCs w:val="18"/>
                <w:lang w:val="hr-HR"/>
              </w:rPr>
              <w:t>prijedlog</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optimiziranja postupka za podnošenje zahtjeva, izdavanje i ukidanje dozvola operaterima sistema</w:t>
            </w:r>
          </w:p>
          <w:p w14:paraId="15364D84"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240E3" w:rsidRPr="008D043F">
              <w:rPr>
                <w:rFonts w:asciiTheme="minorHAnsi" w:eastAsia="Calibri" w:hAnsiTheme="minorHAnsi" w:cstheme="minorHAnsi"/>
                <w:sz w:val="18"/>
                <w:szCs w:val="18"/>
                <w:lang w:val="hr-HR"/>
              </w:rPr>
              <w:t>prijedlog</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evidiranih </w:t>
            </w:r>
            <w:r w:rsidR="00C240E3" w:rsidRPr="008D043F">
              <w:rPr>
                <w:rFonts w:asciiTheme="minorHAnsi" w:eastAsia="Calibri" w:hAnsiTheme="minorHAnsi" w:cstheme="minorHAnsi"/>
                <w:sz w:val="18"/>
                <w:szCs w:val="18"/>
                <w:lang w:val="hr-HR"/>
              </w:rPr>
              <w:t xml:space="preserve">postupaka izračunavanja i plaćanja naknada za ambalažu koja se stavlja na tržište </w:t>
            </w:r>
          </w:p>
          <w:p w14:paraId="5F48776D"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240E3" w:rsidRPr="008D043F">
              <w:rPr>
                <w:rFonts w:asciiTheme="minorHAnsi" w:eastAsia="Calibri" w:hAnsiTheme="minorHAnsi" w:cstheme="minorHAnsi"/>
                <w:sz w:val="18"/>
                <w:szCs w:val="18"/>
                <w:lang w:val="hr-HR"/>
              </w:rPr>
              <w:t>prijedlog</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novih (povećanih) tarifa koje naplaćuje operater sistema i da operater sistema obavještava nadležno ministarstvo o svakoj promjeni tarifa. </w:t>
            </w:r>
            <w:r w:rsidRPr="008D043F">
              <w:rPr>
                <w:rFonts w:asciiTheme="minorHAnsi" w:eastAsia="Calibri" w:hAnsiTheme="minorHAnsi" w:cstheme="minorHAnsi"/>
                <w:sz w:val="18"/>
                <w:szCs w:val="18"/>
                <w:lang w:val="hr-HR"/>
              </w:rPr>
              <w:t>Nedozvoljavanje ugovora</w:t>
            </w:r>
            <w:r w:rsidR="00C240E3" w:rsidRPr="008D043F">
              <w:rPr>
                <w:rFonts w:asciiTheme="minorHAnsi" w:eastAsia="Calibri" w:hAnsiTheme="minorHAnsi" w:cstheme="minorHAnsi"/>
                <w:sz w:val="18"/>
                <w:szCs w:val="18"/>
                <w:lang w:val="hr-HR"/>
              </w:rPr>
              <w:t xml:space="preserve"> o pojedinačnim cijenama/popustima za pojedine klijente</w:t>
            </w:r>
          </w:p>
          <w:p w14:paraId="7A1A6C75"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240E3" w:rsidRPr="008D043F">
              <w:rPr>
                <w:rFonts w:asciiTheme="minorHAnsi" w:eastAsia="Calibri" w:hAnsiTheme="minorHAnsi" w:cstheme="minorHAnsi"/>
                <w:sz w:val="18"/>
                <w:szCs w:val="18"/>
                <w:lang w:val="hr-HR"/>
              </w:rPr>
              <w:t>prijedlog</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novog formata i </w:t>
            </w:r>
            <w:r w:rsidRPr="008D043F">
              <w:rPr>
                <w:rFonts w:asciiTheme="minorHAnsi" w:eastAsia="Calibri" w:hAnsiTheme="minorHAnsi" w:cstheme="minorHAnsi"/>
                <w:sz w:val="18"/>
                <w:szCs w:val="18"/>
                <w:lang w:val="hr-HR"/>
              </w:rPr>
              <w:t xml:space="preserve">obima </w:t>
            </w:r>
            <w:r w:rsidR="00C240E3" w:rsidRPr="008D043F">
              <w:rPr>
                <w:rFonts w:asciiTheme="minorHAnsi" w:eastAsia="Calibri" w:hAnsiTheme="minorHAnsi" w:cstheme="minorHAnsi"/>
                <w:sz w:val="18"/>
                <w:szCs w:val="18"/>
                <w:lang w:val="hr-HR"/>
              </w:rPr>
              <w:t>godišnjih izvještaja koje dostavljaju operateri sistema. Postupak izvještavanja treba utvrditi na koji način će se dokazivati svaka aktivnosti (npr. fakture, dostavnice, evidencija o izvaganim količinama itd.)</w:t>
            </w:r>
          </w:p>
          <w:p w14:paraId="62BFB8DE"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naliza </w:t>
            </w:r>
            <w:r w:rsidR="00C240E3" w:rsidRPr="008D043F">
              <w:rPr>
                <w:rFonts w:asciiTheme="minorHAnsi" w:eastAsia="Calibri" w:hAnsiTheme="minorHAnsi" w:cstheme="minorHAnsi"/>
                <w:sz w:val="18"/>
                <w:szCs w:val="18"/>
                <w:lang w:val="hr-HR"/>
              </w:rPr>
              <w:t>opcija uvođenja revizije godišnjih izvještaja operatera sistema i provjere količina koje prijavljuju pojedinačni poslovni subjekti</w:t>
            </w:r>
          </w:p>
          <w:p w14:paraId="7023F9EE"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transarentnih</w:t>
            </w:r>
            <w:r w:rsidR="00C240E3" w:rsidRPr="008D043F">
              <w:rPr>
                <w:rFonts w:asciiTheme="minorHAnsi" w:eastAsia="Calibri" w:hAnsiTheme="minorHAnsi" w:cstheme="minorHAnsi"/>
                <w:sz w:val="18"/>
                <w:szCs w:val="18"/>
                <w:lang w:val="hr-HR"/>
              </w:rPr>
              <w:t xml:space="preserve"> i fer </w:t>
            </w:r>
            <w:r w:rsidRPr="008D043F">
              <w:rPr>
                <w:rFonts w:asciiTheme="minorHAnsi" w:eastAsia="Calibri" w:hAnsiTheme="minorHAnsi" w:cstheme="minorHAnsi"/>
                <w:sz w:val="18"/>
                <w:szCs w:val="18"/>
                <w:lang w:val="hr-HR"/>
              </w:rPr>
              <w:t xml:space="preserve">mehanizama </w:t>
            </w:r>
            <w:r w:rsidR="00C240E3" w:rsidRPr="008D043F">
              <w:rPr>
                <w:rFonts w:asciiTheme="minorHAnsi" w:eastAsia="Calibri" w:hAnsiTheme="minorHAnsi" w:cstheme="minorHAnsi"/>
                <w:sz w:val="18"/>
                <w:szCs w:val="18"/>
                <w:lang w:val="hr-HR"/>
              </w:rPr>
              <w:t>za raspodjelu odgovornosti između nekoliko operatera sistema koji djeluju na entitetskom nivou</w:t>
            </w:r>
          </w:p>
          <w:p w14:paraId="2F382522" w14:textId="77777777" w:rsidR="00C240E3" w:rsidRPr="008D043F" w:rsidRDefault="00C240E3" w:rsidP="0068355A">
            <w:pPr>
              <w:pStyle w:val="ListParagraph"/>
              <w:numPr>
                <w:ilvl w:val="0"/>
                <w:numId w:val="1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ijediti sistem prikupljanja </w:t>
            </w:r>
            <w:r w:rsidRPr="008D043F">
              <w:rPr>
                <w:rFonts w:asciiTheme="minorHAnsi" w:eastAsia="Calibri" w:hAnsiTheme="minorHAnsi" w:cstheme="minorHAnsi"/>
                <w:b/>
                <w:sz w:val="18"/>
                <w:szCs w:val="18"/>
                <w:lang w:val="hr-HR"/>
              </w:rPr>
              <w:t xml:space="preserve">baterija i akumulatora, otpadnih guma i otpadnih ulja i otpadnih vozila </w:t>
            </w:r>
            <w:r w:rsidRPr="008D043F">
              <w:rPr>
                <w:rFonts w:asciiTheme="minorHAnsi" w:eastAsia="Calibri" w:hAnsiTheme="minorHAnsi" w:cstheme="minorHAnsi"/>
                <w:sz w:val="18"/>
                <w:szCs w:val="18"/>
                <w:lang w:val="hr-HR"/>
              </w:rPr>
              <w:t>kroz aktivnosti poput:</w:t>
            </w:r>
          </w:p>
          <w:p w14:paraId="17F564FE"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dizanja svijesti malih i srednjih </w:t>
            </w:r>
            <w:r w:rsidR="00A9711D"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po pitanju usklađenosti poslovanja sa zakonskim propisima  o upravljanju otpadom i postizanju zacrtanih ciljeva ove kategorije otpada</w:t>
            </w:r>
          </w:p>
          <w:p w14:paraId="3C301D5F"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vođenja koordiniranog inspekcijskog</w:t>
            </w:r>
            <w:r w:rsidR="00C240E3" w:rsidRPr="008D043F">
              <w:rPr>
                <w:rFonts w:asciiTheme="minorHAnsi" w:eastAsia="Calibri" w:hAnsiTheme="minorHAnsi" w:cstheme="minorHAnsi"/>
                <w:sz w:val="18"/>
                <w:szCs w:val="18"/>
                <w:lang w:val="hr-HR"/>
              </w:rPr>
              <w:t xml:space="preserve"> nadzor</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nad obveznicima implementacije pravilnika o posebnim kategorijama otpada</w:t>
            </w:r>
          </w:p>
          <w:p w14:paraId="1CE388BA"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moviranje </w:t>
            </w:r>
            <w:r w:rsidR="00C240E3" w:rsidRPr="008D043F">
              <w:rPr>
                <w:rFonts w:asciiTheme="minorHAnsi" w:eastAsia="Calibri" w:hAnsiTheme="minorHAnsi" w:cstheme="minorHAnsi"/>
                <w:sz w:val="18"/>
                <w:szCs w:val="18"/>
                <w:lang w:val="hr-HR"/>
              </w:rPr>
              <w:t>revolving fonda među privrednim društvima koja se bave sakupljanjem i reciklažom posebnih kategorija otpada kako bi unaprijedili svoje poslovanje</w:t>
            </w:r>
          </w:p>
          <w:p w14:paraId="6000F86C" w14:textId="77777777" w:rsidR="00C240E3" w:rsidRPr="008D043F" w:rsidRDefault="00C240E3" w:rsidP="0068355A">
            <w:pPr>
              <w:pStyle w:val="ListParagraph"/>
              <w:numPr>
                <w:ilvl w:val="0"/>
                <w:numId w:val="1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ijediti sistem prikupljanja i ponovnog korištenja </w:t>
            </w:r>
            <w:r w:rsidRPr="008D043F">
              <w:rPr>
                <w:rFonts w:asciiTheme="minorHAnsi" w:eastAsia="Calibri" w:hAnsiTheme="minorHAnsi" w:cstheme="minorHAnsi"/>
                <w:b/>
                <w:sz w:val="18"/>
                <w:szCs w:val="18"/>
                <w:lang w:val="hr-HR"/>
              </w:rPr>
              <w:t>građevinskog otpada</w:t>
            </w:r>
            <w:r w:rsidRPr="008D043F">
              <w:rPr>
                <w:rFonts w:asciiTheme="minorHAnsi" w:eastAsia="Calibri" w:hAnsiTheme="minorHAnsi" w:cstheme="minorHAnsi"/>
                <w:sz w:val="18"/>
                <w:szCs w:val="18"/>
                <w:lang w:val="hr-HR"/>
              </w:rPr>
              <w:t xml:space="preserve"> kroz aktivnosti poput:</w:t>
            </w:r>
          </w:p>
          <w:p w14:paraId="2047318F"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iranja </w:t>
            </w:r>
            <w:r w:rsidR="00C240E3"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izgradnje </w:t>
            </w:r>
            <w:r w:rsidR="00C240E3" w:rsidRPr="008D043F">
              <w:rPr>
                <w:rFonts w:asciiTheme="minorHAnsi" w:eastAsia="Calibri" w:hAnsiTheme="minorHAnsi" w:cstheme="minorHAnsi"/>
                <w:sz w:val="18"/>
                <w:szCs w:val="18"/>
                <w:lang w:val="hr-HR"/>
              </w:rPr>
              <w:t>reciklažnih dvorišta i odlagališta za građevinski otpad</w:t>
            </w:r>
          </w:p>
          <w:p w14:paraId="66450B1F" w14:textId="0EAA5B3B"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nošenja </w:t>
            </w:r>
            <w:r w:rsidR="00C240E3" w:rsidRPr="008D043F">
              <w:rPr>
                <w:rFonts w:asciiTheme="minorHAnsi" w:eastAsia="Calibri" w:hAnsiTheme="minorHAnsi" w:cstheme="minorHAnsi"/>
                <w:sz w:val="18"/>
                <w:szCs w:val="18"/>
                <w:lang w:val="hr-HR"/>
              </w:rPr>
              <w:t xml:space="preserve">standarda i propisa o građevinskim materijalima kojima se ukida status otpada u skladu s Pravilnikom o građevinskom otpadu (SN </w:t>
            </w:r>
            <w:r w:rsidR="00617C95" w:rsidRPr="008D043F">
              <w:rPr>
                <w:rFonts w:asciiTheme="minorHAnsi" w:eastAsia="Calibri" w:hAnsiTheme="minorHAnsi" w:cstheme="minorHAnsi"/>
                <w:sz w:val="18"/>
                <w:szCs w:val="18"/>
                <w:lang w:val="hr-HR"/>
              </w:rPr>
              <w:t>Federacije BiH</w:t>
            </w:r>
            <w:r w:rsidR="00C240E3" w:rsidRPr="008D043F">
              <w:rPr>
                <w:rFonts w:asciiTheme="minorHAnsi" w:eastAsia="Calibri" w:hAnsiTheme="minorHAnsi" w:cstheme="minorHAnsi"/>
                <w:sz w:val="18"/>
                <w:szCs w:val="18"/>
                <w:lang w:val="hr-HR"/>
              </w:rPr>
              <w:t xml:space="preserve"> 93/19) </w:t>
            </w:r>
          </w:p>
          <w:p w14:paraId="01C88BBE"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pripreme </w:t>
            </w:r>
            <w:r w:rsidR="00C240E3" w:rsidRPr="008D043F">
              <w:rPr>
                <w:rFonts w:asciiTheme="minorHAnsi" w:eastAsia="Calibri" w:hAnsiTheme="minorHAnsi" w:cstheme="minorHAnsi"/>
                <w:sz w:val="18"/>
                <w:szCs w:val="18"/>
                <w:lang w:val="hr-HR"/>
              </w:rPr>
              <w:t>smjernica za zelenu/održivu gradnju u kojim</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bi se nalazile informacije o metodama i tehnikama smanjenja nastanka građevinskog otpada (ponovno korištenje materijala, prilagodljivost, razmjena materijala, korištenje manje toksičnih materijala)</w:t>
            </w:r>
          </w:p>
          <w:p w14:paraId="05A5A595" w14:textId="77777777" w:rsidR="00C240E3" w:rsidRPr="008D043F" w:rsidRDefault="00C240E3" w:rsidP="0068355A">
            <w:pPr>
              <w:pStyle w:val="ListParagraph"/>
              <w:numPr>
                <w:ilvl w:val="0"/>
                <w:numId w:val="1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ijediti sistem prikupljanja i zbrinjavanja </w:t>
            </w:r>
            <w:r w:rsidRPr="008D043F">
              <w:rPr>
                <w:rFonts w:asciiTheme="minorHAnsi" w:eastAsia="Calibri" w:hAnsiTheme="minorHAnsi" w:cstheme="minorHAnsi"/>
                <w:b/>
                <w:sz w:val="18"/>
                <w:szCs w:val="18"/>
                <w:lang w:val="hr-HR"/>
              </w:rPr>
              <w:t xml:space="preserve">opasnog otpada </w:t>
            </w:r>
            <w:r w:rsidRPr="008D043F">
              <w:rPr>
                <w:rFonts w:asciiTheme="minorHAnsi" w:eastAsia="Calibri" w:hAnsiTheme="minorHAnsi" w:cstheme="minorHAnsi"/>
                <w:sz w:val="18"/>
                <w:szCs w:val="18"/>
                <w:lang w:val="hr-HR"/>
              </w:rPr>
              <w:t xml:space="preserve">analizom postojećih i potrebnih kapaciteta za zbrinjavanje različitih tipova opasnog otpada i analizom mogućnosti korištenja sanitarnih deponija za odlaganje </w:t>
            </w:r>
            <w:r w:rsidR="00A9711D" w:rsidRPr="008D043F">
              <w:rPr>
                <w:rFonts w:asciiTheme="minorHAnsi" w:eastAsia="Calibri" w:hAnsiTheme="minorHAnsi" w:cstheme="minorHAnsi"/>
                <w:sz w:val="18"/>
                <w:szCs w:val="18"/>
                <w:lang w:val="hr-HR"/>
              </w:rPr>
              <w:t xml:space="preserve">tretiranih </w:t>
            </w:r>
            <w:r w:rsidRPr="008D043F">
              <w:rPr>
                <w:rFonts w:asciiTheme="minorHAnsi" w:eastAsia="Calibri" w:hAnsiTheme="minorHAnsi" w:cstheme="minorHAnsi"/>
                <w:sz w:val="18"/>
                <w:szCs w:val="18"/>
                <w:lang w:val="hr-HR"/>
              </w:rPr>
              <w:t>niskokontaminiranih materijala/otpada</w:t>
            </w:r>
          </w:p>
          <w:p w14:paraId="3ECE0964" w14:textId="77777777" w:rsidR="00C240E3" w:rsidRPr="008D043F" w:rsidRDefault="00C240E3" w:rsidP="0068355A">
            <w:pPr>
              <w:pStyle w:val="ListParagraph"/>
              <w:numPr>
                <w:ilvl w:val="0"/>
                <w:numId w:val="1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voriti </w:t>
            </w:r>
            <w:r w:rsidR="00A9711D" w:rsidRPr="008D043F">
              <w:rPr>
                <w:rFonts w:asciiTheme="minorHAnsi" w:eastAsia="Calibri" w:hAnsiTheme="minorHAnsi" w:cstheme="minorHAnsi"/>
                <w:sz w:val="18"/>
                <w:szCs w:val="18"/>
                <w:lang w:val="hr-HR"/>
              </w:rPr>
              <w:t xml:space="preserve">uvjete </w:t>
            </w:r>
            <w:r w:rsidRPr="008D043F">
              <w:rPr>
                <w:rFonts w:asciiTheme="minorHAnsi" w:eastAsia="Calibri" w:hAnsiTheme="minorHAnsi" w:cstheme="minorHAnsi"/>
                <w:sz w:val="18"/>
                <w:szCs w:val="18"/>
                <w:lang w:val="hr-HR"/>
              </w:rPr>
              <w:t xml:space="preserve">za adekvatno zbrinjavanje </w:t>
            </w:r>
            <w:r w:rsidRPr="008D043F">
              <w:rPr>
                <w:rFonts w:asciiTheme="minorHAnsi" w:eastAsia="Calibri" w:hAnsiTheme="minorHAnsi" w:cstheme="minorHAnsi"/>
                <w:b/>
                <w:sz w:val="18"/>
                <w:szCs w:val="18"/>
                <w:lang w:val="hr-HR"/>
              </w:rPr>
              <w:t xml:space="preserve">otpadnog mulja koji ne može biti korišten u druge svrhe </w:t>
            </w:r>
            <w:r w:rsidRPr="008D043F">
              <w:rPr>
                <w:rFonts w:asciiTheme="minorHAnsi" w:eastAsia="Calibri" w:hAnsiTheme="minorHAnsi" w:cstheme="minorHAnsi"/>
                <w:sz w:val="18"/>
                <w:szCs w:val="18"/>
                <w:lang w:val="hr-HR"/>
              </w:rPr>
              <w:t xml:space="preserve">analizom opcija za zbrinjavanje otpadnog mulja koji ne može biti iskorišten za druge namjene, te pripremom potrebne studijske i projektne dokumentacije i izgradnjom postrojenja za tretman otpadnog mulja  </w:t>
            </w:r>
          </w:p>
          <w:p w14:paraId="014B1E02" w14:textId="77777777" w:rsidR="00C240E3" w:rsidRPr="008D043F" w:rsidRDefault="00C240E3" w:rsidP="0068355A">
            <w:pPr>
              <w:pStyle w:val="ListParagraph"/>
              <w:numPr>
                <w:ilvl w:val="0"/>
                <w:numId w:val="1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voriti </w:t>
            </w:r>
            <w:r w:rsidR="00A9711D" w:rsidRPr="008D043F">
              <w:rPr>
                <w:rFonts w:asciiTheme="minorHAnsi" w:eastAsia="Calibri" w:hAnsiTheme="minorHAnsi" w:cstheme="minorHAnsi"/>
                <w:sz w:val="18"/>
                <w:szCs w:val="18"/>
                <w:lang w:val="hr-HR"/>
              </w:rPr>
              <w:t xml:space="preserve">uvjete </w:t>
            </w:r>
            <w:r w:rsidRPr="008D043F">
              <w:rPr>
                <w:rFonts w:asciiTheme="minorHAnsi" w:eastAsia="Calibri" w:hAnsiTheme="minorHAnsi" w:cstheme="minorHAnsi"/>
                <w:sz w:val="18"/>
                <w:szCs w:val="18"/>
                <w:lang w:val="hr-HR"/>
              </w:rPr>
              <w:t xml:space="preserve">za adekvatno zbrinjavanje </w:t>
            </w:r>
            <w:r w:rsidRPr="008D043F">
              <w:rPr>
                <w:rFonts w:asciiTheme="minorHAnsi" w:eastAsia="Calibri" w:hAnsiTheme="minorHAnsi" w:cstheme="minorHAnsi"/>
                <w:b/>
                <w:sz w:val="18"/>
                <w:szCs w:val="18"/>
                <w:lang w:val="hr-HR"/>
              </w:rPr>
              <w:t>otpada životinjskog porijekla</w:t>
            </w:r>
            <w:r w:rsidRPr="008D043F">
              <w:rPr>
                <w:rFonts w:asciiTheme="minorHAnsi" w:eastAsia="Calibri" w:hAnsiTheme="minorHAnsi" w:cstheme="minorHAnsi"/>
                <w:sz w:val="18"/>
                <w:szCs w:val="18"/>
                <w:lang w:val="hr-HR"/>
              </w:rPr>
              <w:t xml:space="preserve"> </w:t>
            </w:r>
          </w:p>
          <w:p w14:paraId="39CAF15E"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ajanjem Strategije i </w:t>
            </w:r>
            <w:r w:rsidR="00A9711D"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zbrinjavanja nusproizvoda životinjskog porijekla i životinjskog otpada za BIH (2019</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2024) izrađenih u okviru EU projekta Tehnička pomoć u oblasti upravljanja nusproizvodima životinjskog porijekla i životinjskim otpadom u BiH </w:t>
            </w:r>
          </w:p>
          <w:p w14:paraId="399A774B" w14:textId="77777777" w:rsidR="00C240E3" w:rsidRPr="008D043F" w:rsidRDefault="00A9711D"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gradnjom centralnog</w:t>
            </w:r>
            <w:r w:rsidR="00C240E3" w:rsidRPr="008D043F">
              <w:rPr>
                <w:rFonts w:asciiTheme="minorHAnsi" w:eastAsia="Calibri" w:hAnsiTheme="minorHAnsi" w:cstheme="minorHAnsi"/>
                <w:sz w:val="18"/>
                <w:szCs w:val="18"/>
                <w:lang w:val="hr-HR"/>
              </w:rPr>
              <w:t xml:space="preserve"> postrojenj</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kafilerije i pretovarne stanice</w:t>
            </w:r>
          </w:p>
          <w:p w14:paraId="75DF5CDF" w14:textId="77777777" w:rsidR="00C240E3" w:rsidRPr="008D043F" w:rsidRDefault="00C240E3" w:rsidP="0068355A">
            <w:pPr>
              <w:pStyle w:val="ListParagraph"/>
              <w:numPr>
                <w:ilvl w:val="0"/>
                <w:numId w:val="1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voriti </w:t>
            </w:r>
            <w:r w:rsidR="00A9711D" w:rsidRPr="008D043F">
              <w:rPr>
                <w:rFonts w:asciiTheme="minorHAnsi" w:eastAsia="Calibri" w:hAnsiTheme="minorHAnsi" w:cstheme="minorHAnsi"/>
                <w:sz w:val="18"/>
                <w:szCs w:val="18"/>
                <w:lang w:val="hr-HR"/>
              </w:rPr>
              <w:t xml:space="preserve">uvjete </w:t>
            </w:r>
            <w:r w:rsidRPr="008D043F">
              <w:rPr>
                <w:rFonts w:asciiTheme="minorHAnsi" w:eastAsia="Calibri" w:hAnsiTheme="minorHAnsi" w:cstheme="minorHAnsi"/>
                <w:sz w:val="18"/>
                <w:szCs w:val="18"/>
                <w:lang w:val="hr-HR"/>
              </w:rPr>
              <w:t xml:space="preserve">za siguran tretman svih vrsta </w:t>
            </w:r>
            <w:r w:rsidRPr="008D043F">
              <w:rPr>
                <w:rFonts w:asciiTheme="minorHAnsi" w:eastAsia="Calibri" w:hAnsiTheme="minorHAnsi" w:cstheme="minorHAnsi"/>
                <w:b/>
                <w:sz w:val="18"/>
                <w:szCs w:val="18"/>
                <w:lang w:val="hr-HR"/>
              </w:rPr>
              <w:t xml:space="preserve">medicinskog otpada </w:t>
            </w:r>
            <w:r w:rsidRPr="008D043F">
              <w:rPr>
                <w:rFonts w:asciiTheme="minorHAnsi" w:eastAsia="Calibri" w:hAnsiTheme="minorHAnsi" w:cstheme="minorHAnsi"/>
                <w:sz w:val="18"/>
                <w:szCs w:val="18"/>
                <w:lang w:val="hr-HR"/>
              </w:rPr>
              <w:t>kroz</w:t>
            </w:r>
            <w:r w:rsidR="00A9711D" w:rsidRPr="008D043F">
              <w:rPr>
                <w:rFonts w:asciiTheme="minorHAnsi" w:eastAsia="Calibri" w:hAnsiTheme="minorHAnsi" w:cstheme="minorHAnsi"/>
                <w:sz w:val="18"/>
                <w:szCs w:val="18"/>
                <w:lang w:val="hr-HR"/>
              </w:rPr>
              <w:t>:</w:t>
            </w:r>
          </w:p>
          <w:p w14:paraId="14FAD50B"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u plana nabavke opreme za tretman infektivnog i patološkog medicinskog otpada iz zdravstvenih centara u </w:t>
            </w:r>
            <w:r w:rsidR="00A9711D"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BiH</w:t>
            </w:r>
          </w:p>
          <w:p w14:paraId="75CBCE8D"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bavku opreme za neškodljivo uništavanje infektivnog medicinskog otpada u velikim zdravstvenim centrima u </w:t>
            </w:r>
            <w:r w:rsidR="00A9711D"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BiH koji bi ujedno služili kao prihvatilišta infektivnog otpada iz pripadajućih domova zdravlja</w:t>
            </w:r>
          </w:p>
          <w:p w14:paraId="26BFE2F9"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bavku </w:t>
            </w:r>
            <w:r w:rsidR="00A9711D" w:rsidRPr="008D043F">
              <w:rPr>
                <w:rFonts w:asciiTheme="minorHAnsi" w:eastAsia="Calibri" w:hAnsiTheme="minorHAnsi" w:cstheme="minorHAnsi"/>
                <w:sz w:val="18"/>
                <w:szCs w:val="18"/>
                <w:lang w:val="hr-HR"/>
              </w:rPr>
              <w:t xml:space="preserve">opreme </w:t>
            </w:r>
            <w:r w:rsidRPr="008D043F">
              <w:rPr>
                <w:rFonts w:asciiTheme="minorHAnsi" w:eastAsia="Calibri" w:hAnsiTheme="minorHAnsi" w:cstheme="minorHAnsi"/>
                <w:sz w:val="18"/>
                <w:szCs w:val="18"/>
                <w:lang w:val="hr-HR"/>
              </w:rPr>
              <w:t xml:space="preserve">i/ili iskorištenje postojećih </w:t>
            </w:r>
            <w:r w:rsidR="00A9711D" w:rsidRPr="008D043F">
              <w:rPr>
                <w:rFonts w:asciiTheme="minorHAnsi" w:eastAsia="Calibri" w:hAnsiTheme="minorHAnsi" w:cstheme="minorHAnsi"/>
                <w:sz w:val="18"/>
                <w:szCs w:val="18"/>
                <w:lang w:val="hr-HR"/>
              </w:rPr>
              <w:t xml:space="preserve">kapaciteta </w:t>
            </w:r>
            <w:r w:rsidRPr="008D043F">
              <w:rPr>
                <w:rFonts w:asciiTheme="minorHAnsi" w:eastAsia="Calibri" w:hAnsiTheme="minorHAnsi" w:cstheme="minorHAnsi"/>
                <w:sz w:val="18"/>
                <w:szCs w:val="18"/>
                <w:lang w:val="hr-HR"/>
              </w:rPr>
              <w:t xml:space="preserve">(peći) za zbrinjavanje patološkog otpada na izvoru u velikim zdravstvenim centrima </w:t>
            </w:r>
          </w:p>
          <w:p w14:paraId="2A7325BA"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vidiranje i aktueliziranje Vodiča za upravljanje medicinskim otpadom za zdravstvene ustanove </w:t>
            </w:r>
          </w:p>
          <w:p w14:paraId="1E7B1E0C"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vođenje obavezne godišnje obuke za radnike zdravstvenih ustanova za provedbu Planova upravljanja medicinskim otpadom</w:t>
            </w:r>
          </w:p>
        </w:tc>
      </w:tr>
      <w:tr w:rsidR="006F5E26" w:rsidRPr="008D043F" w14:paraId="24E75D8A" w14:textId="77777777" w:rsidTr="00BE159B">
        <w:trPr>
          <w:trHeight w:val="567"/>
          <w:jc w:val="center"/>
        </w:trPr>
        <w:tc>
          <w:tcPr>
            <w:tcW w:w="1434" w:type="pct"/>
            <w:shd w:val="clear" w:color="auto" w:fill="009D73"/>
            <w:vAlign w:val="center"/>
          </w:tcPr>
          <w:p w14:paraId="50CD1E5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6" w:type="pct"/>
            <w:gridSpan w:val="3"/>
            <w:shd w:val="clear" w:color="auto" w:fill="FFFFFF" w:themeFill="background1"/>
            <w:vAlign w:val="center"/>
          </w:tcPr>
          <w:p w14:paraId="68126631"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F5E26" w:rsidRPr="008D043F" w14:paraId="52B25264" w14:textId="77777777" w:rsidTr="00BE159B">
        <w:trPr>
          <w:trHeight w:val="567"/>
          <w:jc w:val="center"/>
        </w:trPr>
        <w:tc>
          <w:tcPr>
            <w:tcW w:w="1434" w:type="pct"/>
            <w:vMerge w:val="restart"/>
            <w:shd w:val="clear" w:color="auto" w:fill="009D73"/>
            <w:vAlign w:val="center"/>
          </w:tcPr>
          <w:p w14:paraId="5AFC34A6"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31" w:type="pct"/>
            <w:shd w:val="clear" w:color="auto" w:fill="009D73"/>
            <w:vAlign w:val="center"/>
          </w:tcPr>
          <w:p w14:paraId="187CA304"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0869AB6"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41" w:type="pct"/>
            <w:shd w:val="clear" w:color="auto" w:fill="009D73"/>
            <w:vAlign w:val="center"/>
          </w:tcPr>
          <w:p w14:paraId="46E9EBD1"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7089782"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93" w:type="pct"/>
            <w:shd w:val="clear" w:color="auto" w:fill="009D73"/>
            <w:vAlign w:val="center"/>
          </w:tcPr>
          <w:p w14:paraId="3FA9085B"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F5E26" w:rsidRPr="008D043F" w14:paraId="67AAEE0B" w14:textId="77777777" w:rsidTr="00BE159B">
        <w:trPr>
          <w:trHeight w:val="567"/>
          <w:jc w:val="center"/>
        </w:trPr>
        <w:tc>
          <w:tcPr>
            <w:tcW w:w="1434" w:type="pct"/>
            <w:vMerge/>
            <w:shd w:val="clear" w:color="auto" w:fill="009D73"/>
            <w:vAlign w:val="center"/>
          </w:tcPr>
          <w:p w14:paraId="1E0F9D2C"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580D6877"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 Stopa recikliranja ambalažnog otpada (%)</w:t>
            </w:r>
          </w:p>
          <w:p w14:paraId="156D8203"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Stopa </w:t>
            </w:r>
            <w:r w:rsidR="00A9711D" w:rsidRPr="008D043F">
              <w:rPr>
                <w:rFonts w:asciiTheme="minorHAnsi" w:hAnsiTheme="minorHAnsi" w:cstheme="minorHAnsi"/>
                <w:sz w:val="18"/>
                <w:szCs w:val="18"/>
                <w:lang w:val="hr-HR"/>
              </w:rPr>
              <w:t xml:space="preserve">recikliranja </w:t>
            </w:r>
            <w:r w:rsidRPr="008D043F">
              <w:rPr>
                <w:rFonts w:asciiTheme="minorHAnsi" w:hAnsiTheme="minorHAnsi" w:cstheme="minorHAnsi"/>
                <w:sz w:val="18"/>
                <w:szCs w:val="18"/>
                <w:lang w:val="hr-HR"/>
              </w:rPr>
              <w:t>EE otpada (%)</w:t>
            </w:r>
          </w:p>
          <w:p w14:paraId="25216C55"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p>
        </w:tc>
        <w:tc>
          <w:tcPr>
            <w:tcW w:w="1141" w:type="pct"/>
            <w:shd w:val="clear" w:color="auto" w:fill="FFFFFF"/>
            <w:vAlign w:val="center"/>
          </w:tcPr>
          <w:p w14:paraId="0E45B80C"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w:t>
            </w:r>
          </w:p>
          <w:p w14:paraId="23B25C8F" w14:textId="77777777" w:rsidR="006F5E26" w:rsidRPr="008D043F" w:rsidRDefault="00A9711D"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pći </w:t>
            </w:r>
            <w:r w:rsidR="006F5E26" w:rsidRPr="008D043F">
              <w:rPr>
                <w:rFonts w:asciiTheme="minorHAnsi" w:hAnsiTheme="minorHAnsi" w:cstheme="minorHAnsi"/>
                <w:sz w:val="18"/>
                <w:szCs w:val="18"/>
                <w:lang w:val="hr-HR"/>
              </w:rPr>
              <w:t>cilj za iskorištenje i reciklažu ambalažnog otpada je 35% ambalaže stavljene na tržište.</w:t>
            </w:r>
          </w:p>
          <w:p w14:paraId="0C959645"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inimalna količina (%) koju treba </w:t>
            </w:r>
            <w:r w:rsidRPr="008D043F">
              <w:rPr>
                <w:rFonts w:asciiTheme="minorHAnsi" w:hAnsiTheme="minorHAnsi" w:cstheme="minorHAnsi"/>
                <w:sz w:val="18"/>
                <w:szCs w:val="18"/>
                <w:lang w:val="hr-HR"/>
              </w:rPr>
              <w:lastRenderedPageBreak/>
              <w:t>iskoristiti ili reciklirati</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61B29102"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Staklo 12%</w:t>
            </w:r>
          </w:p>
          <w:p w14:paraId="1A71DF8F"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Metal 10%</w:t>
            </w:r>
          </w:p>
          <w:p w14:paraId="1D9A1EA8"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apir 30%</w:t>
            </w:r>
          </w:p>
          <w:p w14:paraId="3C96E53A"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lastika 16%</w:t>
            </w:r>
          </w:p>
          <w:p w14:paraId="03E4C5E1"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Drvo 12%</w:t>
            </w:r>
          </w:p>
          <w:p w14:paraId="7A87FA1D"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16</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4D931F46" w14:textId="77777777" w:rsidR="006F5E26" w:rsidRPr="008D043F" w:rsidRDefault="006F5E26" w:rsidP="0068355A">
            <w:pPr>
              <w:spacing w:before="40" w:after="40" w:line="276" w:lineRule="auto"/>
              <w:rPr>
                <w:rFonts w:asciiTheme="minorHAnsi" w:hAnsiTheme="minorHAnsi" w:cstheme="minorHAnsi"/>
                <w:sz w:val="18"/>
                <w:szCs w:val="18"/>
                <w:lang w:val="hr-HR"/>
              </w:rPr>
            </w:pPr>
          </w:p>
          <w:p w14:paraId="20239A45"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 Ciljevi sakupljanja i preuzimanja otpadne opreme 35%</w:t>
            </w:r>
          </w:p>
          <w:p w14:paraId="10E21ABE"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93" w:type="pct"/>
            <w:shd w:val="clear" w:color="auto" w:fill="FFFFFF"/>
            <w:vAlign w:val="center"/>
          </w:tcPr>
          <w:p w14:paraId="4D289E0D"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a.1 Ciljevi za ambalažni otpad:</w:t>
            </w:r>
          </w:p>
          <w:p w14:paraId="2A4426F3"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30% minimalno (po težini ambalažnog otpada) će se preraditi ili spaliti u postrojenju za spaljivanje otpada s povratom energije</w:t>
            </w:r>
          </w:p>
          <w:p w14:paraId="13970408"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55%  (po težini ambalažnog otpada) će se reciklirati</w:t>
            </w:r>
            <w:r w:rsidR="00A9711D" w:rsidRPr="008D043F">
              <w:rPr>
                <w:rFonts w:asciiTheme="minorHAnsi" w:hAnsiTheme="minorHAnsi" w:cstheme="minorHAnsi"/>
                <w:sz w:val="18"/>
                <w:szCs w:val="18"/>
                <w:lang w:val="hr-HR"/>
              </w:rPr>
              <w:t>.</w:t>
            </w:r>
          </w:p>
          <w:p w14:paraId="238272E3"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oraju se postići sljedeći ciljevi za reciklažu materijala sadržanih u ambalažnom otpadu fazno do 2032:</w:t>
            </w:r>
          </w:p>
          <w:p w14:paraId="5E7E28FB"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20% po težini za staklo</w:t>
            </w:r>
          </w:p>
          <w:p w14:paraId="28F72011"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45% po težini za papir i karton</w:t>
            </w:r>
          </w:p>
          <w:p w14:paraId="2B9601D2"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0% po težini za metale </w:t>
            </w:r>
          </w:p>
          <w:p w14:paraId="34D0A05E"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19% po težini za plastiku  </w:t>
            </w:r>
          </w:p>
          <w:p w14:paraId="42A51023"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13% po težini za drvo</w:t>
            </w:r>
          </w:p>
          <w:p w14:paraId="5168EE53"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p>
          <w:p w14:paraId="418BB74D"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 Ciljevi za EE otpad:</w:t>
            </w:r>
          </w:p>
          <w:p w14:paraId="2803D3F3"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prikupiti 55% od </w:t>
            </w:r>
            <w:r w:rsidR="00A9711D" w:rsidRPr="008D043F">
              <w:rPr>
                <w:rFonts w:asciiTheme="minorHAnsi" w:hAnsiTheme="minorHAnsi" w:cstheme="minorHAnsi"/>
                <w:sz w:val="18"/>
                <w:szCs w:val="18"/>
                <w:lang w:val="hr-HR"/>
              </w:rPr>
              <w:t xml:space="preserve">količine </w:t>
            </w:r>
            <w:r w:rsidRPr="008D043F">
              <w:rPr>
                <w:rFonts w:asciiTheme="minorHAnsi" w:hAnsiTheme="minorHAnsi" w:cstheme="minorHAnsi"/>
                <w:sz w:val="18"/>
                <w:szCs w:val="18"/>
                <w:lang w:val="hr-HR"/>
              </w:rPr>
              <w:t xml:space="preserve">opreme stavljene na tržište </w:t>
            </w:r>
            <w:r w:rsidR="00A9711D" w:rsidRPr="008D043F">
              <w:rPr>
                <w:rFonts w:asciiTheme="minorHAnsi" w:eastAsia="Calibri" w:hAnsiTheme="minorHAnsi" w:cstheme="minorHAnsi"/>
                <w:sz w:val="18"/>
                <w:szCs w:val="18"/>
                <w:lang w:val="hr-HR"/>
              </w:rPr>
              <w:t xml:space="preserve">Federacije </w:t>
            </w:r>
            <w:r w:rsidRPr="008D043F">
              <w:rPr>
                <w:rFonts w:asciiTheme="minorHAnsi" w:hAnsiTheme="minorHAnsi" w:cstheme="minorHAnsi"/>
                <w:sz w:val="18"/>
                <w:szCs w:val="18"/>
                <w:lang w:val="hr-HR"/>
              </w:rPr>
              <w:t>BiH u tekućoj godini sljedećom dinamikom:</w:t>
            </w:r>
          </w:p>
          <w:p w14:paraId="35E6D5FD"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2. 40%</w:t>
            </w:r>
          </w:p>
          <w:p w14:paraId="73AC140A"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3. 40%</w:t>
            </w:r>
          </w:p>
          <w:p w14:paraId="2B89A843"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4. 42%</w:t>
            </w:r>
          </w:p>
          <w:p w14:paraId="5B08EA14"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5. 43%</w:t>
            </w:r>
          </w:p>
          <w:p w14:paraId="0008F602"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6. 45%</w:t>
            </w:r>
          </w:p>
          <w:p w14:paraId="72D25E0D"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7. 47%</w:t>
            </w:r>
          </w:p>
          <w:p w14:paraId="0B6F02D3"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8. 49%</w:t>
            </w:r>
          </w:p>
          <w:p w14:paraId="3CCC21B5"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9. 51%</w:t>
            </w:r>
          </w:p>
          <w:p w14:paraId="7E35FA69"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30. 53%</w:t>
            </w:r>
          </w:p>
          <w:p w14:paraId="77D4904B"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31. 55%</w:t>
            </w:r>
          </w:p>
          <w:p w14:paraId="30B07AB8"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70</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80% (po težini uređaja) ovisno o kategoriji će se preraditi</w:t>
            </w:r>
          </w:p>
          <w:p w14:paraId="7D60A6DA"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r w:rsidR="00A9711D" w:rsidRPr="008D043F">
              <w:rPr>
                <w:rFonts w:asciiTheme="minorHAnsi" w:hAnsiTheme="minorHAnsi" w:cstheme="minorHAnsi"/>
                <w:sz w:val="18"/>
                <w:szCs w:val="18"/>
                <w:lang w:val="hr-HR"/>
              </w:rPr>
              <w:t xml:space="preserve">između </w:t>
            </w:r>
            <w:r w:rsidRPr="008D043F">
              <w:rPr>
                <w:rFonts w:asciiTheme="minorHAnsi" w:hAnsiTheme="minorHAnsi" w:cstheme="minorHAnsi"/>
                <w:sz w:val="18"/>
                <w:szCs w:val="18"/>
                <w:lang w:val="hr-HR"/>
              </w:rPr>
              <w:t>50</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80%  (po težini uređaja) će se reciklirati</w:t>
            </w:r>
          </w:p>
          <w:p w14:paraId="7FEDFA5E"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6F5E26" w:rsidRPr="008D043F" w14:paraId="11836DC6" w14:textId="77777777" w:rsidTr="00BE159B">
        <w:trPr>
          <w:trHeight w:val="567"/>
          <w:jc w:val="center"/>
        </w:trPr>
        <w:tc>
          <w:tcPr>
            <w:tcW w:w="1434" w:type="pct"/>
            <w:vMerge w:val="restart"/>
            <w:shd w:val="clear" w:color="auto" w:fill="009D73"/>
            <w:vAlign w:val="center"/>
          </w:tcPr>
          <w:p w14:paraId="237B0C9E"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429FBD19"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Stopa </w:t>
            </w:r>
            <w:r w:rsidR="00A9711D" w:rsidRPr="008D043F">
              <w:rPr>
                <w:rFonts w:asciiTheme="minorHAnsi" w:hAnsiTheme="minorHAnsi" w:cstheme="minorHAnsi"/>
                <w:sz w:val="18"/>
                <w:szCs w:val="18"/>
                <w:lang w:val="hr-HR"/>
              </w:rPr>
              <w:t xml:space="preserve">recikliranja </w:t>
            </w:r>
            <w:r w:rsidRPr="008D043F">
              <w:rPr>
                <w:rFonts w:asciiTheme="minorHAnsi" w:hAnsiTheme="minorHAnsi" w:cstheme="minorHAnsi"/>
                <w:sz w:val="18"/>
                <w:szCs w:val="18"/>
                <w:lang w:val="hr-HR"/>
              </w:rPr>
              <w:t>baterija i akumulatora (%)</w:t>
            </w:r>
          </w:p>
          <w:p w14:paraId="05264EAA"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2 Stopa recikliranja otpadnih guma (%)</w:t>
            </w:r>
          </w:p>
          <w:p w14:paraId="29A4766C"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3 Stopa recikliranja otpadnih ulja (%)</w:t>
            </w:r>
          </w:p>
          <w:p w14:paraId="255FDC96"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4 Stopa recikliranja otpadnih vozila (%)</w:t>
            </w:r>
          </w:p>
          <w:p w14:paraId="699E27AD"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p>
          <w:p w14:paraId="73651919"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p w14:paraId="0880BA96"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p>
        </w:tc>
        <w:tc>
          <w:tcPr>
            <w:tcW w:w="1141" w:type="pct"/>
            <w:shd w:val="clear" w:color="auto" w:fill="FFFFFF"/>
            <w:vAlign w:val="center"/>
          </w:tcPr>
          <w:p w14:paraId="4D82D28D"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lazni ciljevi nisu postavljeni</w:t>
            </w:r>
          </w:p>
          <w:p w14:paraId="2ED43EB2"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93" w:type="pct"/>
            <w:shd w:val="clear" w:color="auto" w:fill="FFFFFF"/>
            <w:vAlign w:val="center"/>
          </w:tcPr>
          <w:p w14:paraId="1F75F37B"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odvojeno prikupljanje, ponovna upotreba i reciklaža 45% (po prosječnoj težini) baterija i akumulatora u odnosu na količinu stavljenu na tržište u 2021.</w:t>
            </w:r>
          </w:p>
          <w:p w14:paraId="0B0A6DBC"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otpuna zabrana odlaganja otpadnih guma i recikliranje ili ponovno iskorištavanje najmanje 70% prikupljenih otpadnih guma (</w:t>
            </w:r>
            <w:r w:rsidR="00A9711D" w:rsidRPr="008D043F">
              <w:rPr>
                <w:rFonts w:asciiTheme="minorHAnsi" w:hAnsiTheme="minorHAnsi" w:cstheme="minorHAnsi"/>
                <w:sz w:val="18"/>
                <w:szCs w:val="18"/>
                <w:lang w:val="hr-HR"/>
              </w:rPr>
              <w:t xml:space="preserve">s </w:t>
            </w:r>
            <w:r w:rsidRPr="008D043F">
              <w:rPr>
                <w:rFonts w:asciiTheme="minorHAnsi" w:hAnsiTheme="minorHAnsi" w:cstheme="minorHAnsi"/>
                <w:sz w:val="18"/>
                <w:szCs w:val="18"/>
                <w:lang w:val="hr-HR"/>
              </w:rPr>
              <w:t>obzirom</w:t>
            </w:r>
            <w:r w:rsidR="00A9711D" w:rsidRPr="008D043F">
              <w:rPr>
                <w:rFonts w:asciiTheme="minorHAnsi" w:hAnsiTheme="minorHAnsi" w:cstheme="minorHAnsi"/>
                <w:sz w:val="18"/>
                <w:szCs w:val="18"/>
                <w:lang w:val="hr-HR"/>
              </w:rPr>
              <w:t xml:space="preserve"> na to</w:t>
            </w:r>
            <w:r w:rsidRPr="008D043F">
              <w:rPr>
                <w:rFonts w:asciiTheme="minorHAnsi" w:hAnsiTheme="minorHAnsi" w:cstheme="minorHAnsi"/>
                <w:sz w:val="18"/>
                <w:szCs w:val="18"/>
                <w:lang w:val="hr-HR"/>
              </w:rPr>
              <w:t xml:space="preserve"> da je omogućeno suspaljivanje u cementarama)</w:t>
            </w:r>
          </w:p>
          <w:p w14:paraId="2A2073AE"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na godišnjem nivou, počevši od 2025. godine prikupljanje i propisno zbrinjavanje 40 % prodate količine ulja (mineralnih i sintetičkih) koje je postalo rabljeno ulje</w:t>
            </w:r>
          </w:p>
          <w:p w14:paraId="3A029E65"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reciklaža 85% otpadnih vozila (po prosječnoj težini po otpadnom vozilu)</w:t>
            </w:r>
          </w:p>
        </w:tc>
      </w:tr>
      <w:tr w:rsidR="006F5E26" w:rsidRPr="008D043F" w14:paraId="62EF6FEF" w14:textId="77777777" w:rsidTr="00BE159B">
        <w:trPr>
          <w:trHeight w:val="567"/>
          <w:jc w:val="center"/>
        </w:trPr>
        <w:tc>
          <w:tcPr>
            <w:tcW w:w="1434" w:type="pct"/>
            <w:vMerge/>
            <w:shd w:val="clear" w:color="auto" w:fill="009D73"/>
            <w:vAlign w:val="center"/>
          </w:tcPr>
          <w:p w14:paraId="7A16F9AD"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5E755D41"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w:t>
            </w:r>
            <w:r w:rsidRPr="008D043F">
              <w:rPr>
                <w:rFonts w:asciiTheme="minorHAnsi" w:eastAsiaTheme="minorHAnsi" w:hAnsiTheme="minorHAnsi" w:cstheme="minorHAnsi"/>
                <w:sz w:val="18"/>
                <w:szCs w:val="18"/>
                <w:lang w:val="hr-HR"/>
              </w:rPr>
              <w:t>. Količina proizvedenog građevinskog i ruševnog otpada u godini – ukupno (t/god)</w:t>
            </w:r>
          </w:p>
        </w:tc>
        <w:tc>
          <w:tcPr>
            <w:tcW w:w="1141" w:type="pct"/>
            <w:shd w:val="clear" w:color="auto" w:fill="FFFFFF"/>
            <w:vAlign w:val="center"/>
          </w:tcPr>
          <w:p w14:paraId="578766BF"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16.844 t/g</w:t>
            </w:r>
          </w:p>
          <w:p w14:paraId="007D88F4"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0.)</w:t>
            </w:r>
          </w:p>
        </w:tc>
        <w:tc>
          <w:tcPr>
            <w:tcW w:w="1193" w:type="pct"/>
            <w:shd w:val="clear" w:color="auto" w:fill="FFFFFF"/>
            <w:vAlign w:val="center"/>
          </w:tcPr>
          <w:p w14:paraId="6AFBAAC4"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malno 30% povećanje registriranih količina proizvedenog građevinskog i ruševnog otpada u odnosu na baznu godinu </w:t>
            </w:r>
          </w:p>
          <w:p w14:paraId="53D30EE6"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32.)</w:t>
            </w:r>
          </w:p>
        </w:tc>
      </w:tr>
      <w:tr w:rsidR="006F5E26" w:rsidRPr="008D043F" w14:paraId="1372C6E5" w14:textId="77777777" w:rsidTr="00BE159B">
        <w:trPr>
          <w:trHeight w:val="567"/>
          <w:jc w:val="center"/>
        </w:trPr>
        <w:tc>
          <w:tcPr>
            <w:tcW w:w="1434" w:type="pct"/>
            <w:vMerge/>
            <w:shd w:val="clear" w:color="auto" w:fill="009D73"/>
            <w:vAlign w:val="center"/>
          </w:tcPr>
          <w:p w14:paraId="16A6109F"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7BD873B5"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 količina proizvedenog opasnog otpada u godini – ukupno (t/god)</w:t>
            </w:r>
          </w:p>
          <w:p w14:paraId="39DBDFB0" w14:textId="77777777" w:rsidR="006F5E26" w:rsidRPr="008D043F" w:rsidRDefault="006F5E26" w:rsidP="0068355A">
            <w:pPr>
              <w:spacing w:before="40" w:after="40" w:line="276" w:lineRule="auto"/>
              <w:rPr>
                <w:rFonts w:asciiTheme="minorHAnsi" w:eastAsia="Calibri" w:hAnsiTheme="minorHAnsi" w:cstheme="minorHAnsi"/>
                <w:sz w:val="18"/>
                <w:szCs w:val="18"/>
                <w:lang w:val="hr-HR"/>
              </w:rPr>
            </w:pPr>
          </w:p>
          <w:p w14:paraId="4321435F" w14:textId="77777777" w:rsidR="006F5E26" w:rsidRPr="008D043F" w:rsidRDefault="006F5E26" w:rsidP="0068355A">
            <w:pPr>
              <w:spacing w:before="40" w:after="40" w:line="276" w:lineRule="auto"/>
              <w:rPr>
                <w:rFonts w:asciiTheme="minorHAnsi" w:eastAsia="Calibri" w:hAnsiTheme="minorHAnsi" w:cstheme="minorHAnsi"/>
                <w:sz w:val="18"/>
                <w:szCs w:val="18"/>
                <w:lang w:val="hr-HR"/>
              </w:rPr>
            </w:pPr>
          </w:p>
        </w:tc>
        <w:tc>
          <w:tcPr>
            <w:tcW w:w="1141" w:type="pct"/>
            <w:shd w:val="clear" w:color="auto" w:fill="FFFFFF"/>
            <w:vAlign w:val="center"/>
          </w:tcPr>
          <w:p w14:paraId="6E226495"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5756 t/g</w:t>
            </w:r>
          </w:p>
          <w:p w14:paraId="38799680"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0.)</w:t>
            </w:r>
          </w:p>
        </w:tc>
        <w:tc>
          <w:tcPr>
            <w:tcW w:w="1193" w:type="pct"/>
            <w:shd w:val="clear" w:color="auto" w:fill="FFFFFF"/>
            <w:vAlign w:val="center"/>
          </w:tcPr>
          <w:p w14:paraId="2B8F7568"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malno 30% povećanje registriranih količina proizvedenog opasnog otpada u odnosu na baznu godinu </w:t>
            </w:r>
          </w:p>
          <w:p w14:paraId="3997E681"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32.)</w:t>
            </w:r>
          </w:p>
        </w:tc>
      </w:tr>
      <w:tr w:rsidR="006F5E26" w:rsidRPr="008D043F" w14:paraId="27E3CAD5" w14:textId="77777777" w:rsidTr="00BE159B">
        <w:trPr>
          <w:trHeight w:val="567"/>
          <w:jc w:val="center"/>
        </w:trPr>
        <w:tc>
          <w:tcPr>
            <w:tcW w:w="1434" w:type="pct"/>
            <w:vMerge/>
            <w:shd w:val="clear" w:color="auto" w:fill="009D73"/>
            <w:vAlign w:val="center"/>
          </w:tcPr>
          <w:p w14:paraId="3545057A"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33EFDB55"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e. Količina proizvedenog otpadnog mulja </w:t>
            </w:r>
          </w:p>
        </w:tc>
        <w:tc>
          <w:tcPr>
            <w:tcW w:w="1141" w:type="pct"/>
            <w:shd w:val="clear" w:color="auto" w:fill="FFFFFF"/>
            <w:vAlign w:val="center"/>
          </w:tcPr>
          <w:p w14:paraId="13BE26B2"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ci nisu dostupni</w:t>
            </w:r>
          </w:p>
          <w:p w14:paraId="00DF33D7"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p>
        </w:tc>
        <w:tc>
          <w:tcPr>
            <w:tcW w:w="1193" w:type="pct"/>
            <w:shd w:val="clear" w:color="auto" w:fill="FFFFFF"/>
            <w:vAlign w:val="center"/>
          </w:tcPr>
          <w:p w14:paraId="0DD462ED"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6F5E26" w:rsidRPr="008D043F" w14:paraId="1664A7F1" w14:textId="77777777" w:rsidTr="00BE159B">
        <w:trPr>
          <w:trHeight w:val="567"/>
          <w:jc w:val="center"/>
        </w:trPr>
        <w:tc>
          <w:tcPr>
            <w:tcW w:w="1434" w:type="pct"/>
            <w:vMerge/>
            <w:shd w:val="clear" w:color="auto" w:fill="009D73"/>
            <w:vAlign w:val="center"/>
          </w:tcPr>
          <w:p w14:paraId="68E91D36"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231" w:type="pct"/>
            <w:shd w:val="clear" w:color="auto" w:fill="FFFFFF"/>
            <w:vAlign w:val="center"/>
          </w:tcPr>
          <w:p w14:paraId="5212A248"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 količina proizvedenog otpada životinjskog porijekla u godini – ukupno (t/god)</w:t>
            </w:r>
          </w:p>
        </w:tc>
        <w:tc>
          <w:tcPr>
            <w:tcW w:w="1141" w:type="pct"/>
            <w:shd w:val="clear" w:color="auto" w:fill="FFFFFF"/>
            <w:vAlign w:val="center"/>
          </w:tcPr>
          <w:p w14:paraId="2FE8777A"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ci nisu dostupni</w:t>
            </w:r>
          </w:p>
          <w:p w14:paraId="043C5C90"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p>
        </w:tc>
        <w:tc>
          <w:tcPr>
            <w:tcW w:w="1193" w:type="pct"/>
            <w:shd w:val="clear" w:color="auto" w:fill="FFFFFF"/>
            <w:vAlign w:val="center"/>
          </w:tcPr>
          <w:p w14:paraId="1AB7C09B"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6F5E26" w:rsidRPr="008D043F" w14:paraId="1DF5C4D4" w14:textId="77777777" w:rsidTr="00BE159B">
        <w:trPr>
          <w:trHeight w:val="567"/>
          <w:jc w:val="center"/>
        </w:trPr>
        <w:tc>
          <w:tcPr>
            <w:tcW w:w="1434" w:type="pct"/>
            <w:vMerge/>
            <w:shd w:val="clear" w:color="auto" w:fill="009D73"/>
            <w:vAlign w:val="center"/>
          </w:tcPr>
          <w:p w14:paraId="2E8B93C8"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231" w:type="pct"/>
            <w:shd w:val="clear" w:color="auto" w:fill="FFFFFF"/>
            <w:vAlign w:val="center"/>
          </w:tcPr>
          <w:p w14:paraId="3BB12138"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g. količina proizvedenog medicinskog otpada u godini – ukupno (t/god)</w:t>
            </w:r>
          </w:p>
        </w:tc>
        <w:tc>
          <w:tcPr>
            <w:tcW w:w="1141" w:type="pct"/>
            <w:shd w:val="clear" w:color="auto" w:fill="FFFFFF"/>
            <w:vAlign w:val="center"/>
          </w:tcPr>
          <w:p w14:paraId="155438B7"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ci nisu dostupni</w:t>
            </w:r>
          </w:p>
          <w:p w14:paraId="5B107003"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p>
        </w:tc>
        <w:tc>
          <w:tcPr>
            <w:tcW w:w="1193" w:type="pct"/>
            <w:shd w:val="clear" w:color="auto" w:fill="FFFFFF"/>
            <w:vAlign w:val="center"/>
          </w:tcPr>
          <w:p w14:paraId="20A61163"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a ovaj indikator se ne postavlja ciljna vrijednost, potrebno je uvesti praćenje </w:t>
            </w:r>
            <w:r w:rsidRPr="008D043F">
              <w:rPr>
                <w:rFonts w:asciiTheme="minorHAnsi" w:hAnsiTheme="minorHAnsi" w:cstheme="minorHAnsi"/>
                <w:sz w:val="18"/>
                <w:szCs w:val="18"/>
                <w:lang w:val="hr-HR" w:bidi="en-US"/>
              </w:rPr>
              <w:lastRenderedPageBreak/>
              <w:t>količina</w:t>
            </w:r>
          </w:p>
        </w:tc>
      </w:tr>
      <w:tr w:rsidR="00EF29A0" w:rsidRPr="008D043F" w14:paraId="06E13AD1" w14:textId="77777777" w:rsidTr="00BE159B">
        <w:trPr>
          <w:trHeight w:val="567"/>
          <w:jc w:val="center"/>
        </w:trPr>
        <w:tc>
          <w:tcPr>
            <w:tcW w:w="1434" w:type="pct"/>
            <w:shd w:val="clear" w:color="auto" w:fill="009D73"/>
            <w:vAlign w:val="center"/>
          </w:tcPr>
          <w:p w14:paraId="788CC5E4"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6" w:type="pct"/>
            <w:gridSpan w:val="3"/>
            <w:shd w:val="clear" w:color="auto" w:fill="FFFFFF"/>
            <w:vAlign w:val="center"/>
          </w:tcPr>
          <w:p w14:paraId="4B90A39A"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miziranje negativnih </w:t>
            </w:r>
            <w:r w:rsidR="0054419D"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54419D" w:rsidRPr="008D043F">
              <w:rPr>
                <w:rFonts w:asciiTheme="minorHAnsi" w:hAnsiTheme="minorHAnsi" w:cstheme="minorHAnsi"/>
                <w:sz w:val="18"/>
                <w:szCs w:val="18"/>
                <w:lang w:val="hr-HR" w:bidi="en-US"/>
              </w:rPr>
              <w:t>okoliš</w:t>
            </w:r>
            <w:r w:rsidRPr="008D043F">
              <w:rPr>
                <w:rFonts w:asciiTheme="minorHAnsi" w:hAnsiTheme="minorHAnsi" w:cstheme="minorHAnsi"/>
                <w:sz w:val="18"/>
                <w:szCs w:val="18"/>
                <w:lang w:val="hr-HR" w:bidi="en-US"/>
              </w:rPr>
              <w:t xml:space="preserve"> i zdravlje </w:t>
            </w:r>
          </w:p>
        </w:tc>
      </w:tr>
      <w:tr w:rsidR="00EF29A0" w:rsidRPr="008D043F" w14:paraId="46478C6E" w14:textId="77777777" w:rsidTr="00BE159B">
        <w:trPr>
          <w:trHeight w:val="567"/>
          <w:jc w:val="center"/>
        </w:trPr>
        <w:tc>
          <w:tcPr>
            <w:tcW w:w="1434" w:type="pct"/>
            <w:shd w:val="clear" w:color="auto" w:fill="009D73"/>
            <w:vAlign w:val="center"/>
          </w:tcPr>
          <w:p w14:paraId="099A1EAC"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6" w:type="pct"/>
            <w:gridSpan w:val="3"/>
            <w:shd w:val="clear" w:color="auto" w:fill="FFFFFF"/>
            <w:vAlign w:val="center"/>
          </w:tcPr>
          <w:p w14:paraId="72BA455B" w14:textId="77777777" w:rsidR="009F4AB4" w:rsidRPr="008D043F" w:rsidRDefault="009F4AB4"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102 370 724 KM</w:t>
            </w:r>
          </w:p>
          <w:p w14:paraId="649F1723" w14:textId="6F03ACB1" w:rsidR="00EF29A0" w:rsidRPr="008D043F" w:rsidRDefault="009F4AB4"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 budžetska sredstva, 90% kombinacija ‒ kreditna sredstva, sredstva EU i drugih međunarodnih donatora i ostale donacije</w:t>
            </w:r>
          </w:p>
        </w:tc>
      </w:tr>
      <w:tr w:rsidR="006F5E26" w:rsidRPr="008D043F" w14:paraId="34DB70B1" w14:textId="77777777" w:rsidTr="00BE159B">
        <w:trPr>
          <w:trHeight w:val="567"/>
          <w:jc w:val="center"/>
        </w:trPr>
        <w:tc>
          <w:tcPr>
            <w:tcW w:w="1434" w:type="pct"/>
            <w:shd w:val="clear" w:color="auto" w:fill="009D73"/>
            <w:vAlign w:val="center"/>
          </w:tcPr>
          <w:p w14:paraId="41E3355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6" w:type="pct"/>
            <w:gridSpan w:val="3"/>
            <w:shd w:val="clear" w:color="auto" w:fill="FFFFFF"/>
            <w:vAlign w:val="center"/>
          </w:tcPr>
          <w:p w14:paraId="44817111"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54419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2.</w:t>
            </w:r>
          </w:p>
        </w:tc>
      </w:tr>
      <w:tr w:rsidR="006F5E26" w:rsidRPr="008D043F" w14:paraId="665FE464" w14:textId="77777777" w:rsidTr="00BE159B">
        <w:trPr>
          <w:trHeight w:val="567"/>
          <w:jc w:val="center"/>
        </w:trPr>
        <w:tc>
          <w:tcPr>
            <w:tcW w:w="1434" w:type="pct"/>
            <w:shd w:val="clear" w:color="auto" w:fill="009D73"/>
            <w:vAlign w:val="center"/>
          </w:tcPr>
          <w:p w14:paraId="617F162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6" w:type="pct"/>
            <w:gridSpan w:val="3"/>
            <w:shd w:val="clear" w:color="auto" w:fill="FFFFFF"/>
            <w:vAlign w:val="center"/>
          </w:tcPr>
          <w:p w14:paraId="6380FC67"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6F5E26" w:rsidRPr="008D043F" w14:paraId="2C453ED9" w14:textId="77777777" w:rsidTr="00BE159B">
        <w:trPr>
          <w:trHeight w:val="567"/>
          <w:jc w:val="center"/>
        </w:trPr>
        <w:tc>
          <w:tcPr>
            <w:tcW w:w="1434" w:type="pct"/>
            <w:shd w:val="clear" w:color="auto" w:fill="009D73"/>
            <w:vAlign w:val="center"/>
          </w:tcPr>
          <w:p w14:paraId="07C9BC8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6" w:type="pct"/>
            <w:gridSpan w:val="3"/>
            <w:shd w:val="clear" w:color="auto" w:fill="FFFFFF"/>
            <w:vAlign w:val="center"/>
          </w:tcPr>
          <w:p w14:paraId="6152459B"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ederalni zavod za statistiku </w:t>
            </w:r>
          </w:p>
        </w:tc>
      </w:tr>
      <w:tr w:rsidR="006F5E26" w:rsidRPr="008D043F" w14:paraId="0A1E1AE5" w14:textId="77777777" w:rsidTr="00BE159B">
        <w:trPr>
          <w:trHeight w:val="567"/>
          <w:jc w:val="center"/>
        </w:trPr>
        <w:tc>
          <w:tcPr>
            <w:tcW w:w="1434" w:type="pct"/>
            <w:shd w:val="clear" w:color="auto" w:fill="009D73"/>
            <w:vAlign w:val="center"/>
          </w:tcPr>
          <w:p w14:paraId="7788E81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6" w:type="pct"/>
            <w:gridSpan w:val="3"/>
            <w:shd w:val="clear" w:color="auto" w:fill="FFFFFF"/>
            <w:vAlign w:val="center"/>
          </w:tcPr>
          <w:p w14:paraId="5A3DA635"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Kantoni, općine i gradovi, operateri sistema produžene odgovornosti proizvođača, obveznici izvještavanja o otpadu</w:t>
            </w:r>
          </w:p>
        </w:tc>
      </w:tr>
    </w:tbl>
    <w:p w14:paraId="3FFA7C49" w14:textId="77777777" w:rsidR="00C240E3" w:rsidRPr="008D043F" w:rsidRDefault="00C240E3" w:rsidP="0068355A">
      <w:pPr>
        <w:spacing w:line="276" w:lineRule="auto"/>
        <w:rPr>
          <w:rFonts w:asciiTheme="minorHAnsi" w:hAnsiTheme="minorHAnsi" w:cstheme="minorHAnsi"/>
          <w:sz w:val="18"/>
          <w:szCs w:val="18"/>
          <w:lang w:val="hr-HR"/>
        </w:rPr>
      </w:pPr>
    </w:p>
    <w:tbl>
      <w:tblPr>
        <w:tblW w:w="4951"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366"/>
        <w:gridCol w:w="3318"/>
        <w:gridCol w:w="3323"/>
      </w:tblGrid>
      <w:tr w:rsidR="006F5E26" w:rsidRPr="008D043F" w14:paraId="0D13A427" w14:textId="77777777" w:rsidTr="00BE159B">
        <w:trPr>
          <w:trHeight w:val="567"/>
          <w:jc w:val="center"/>
        </w:trPr>
        <w:tc>
          <w:tcPr>
            <w:tcW w:w="1435" w:type="pct"/>
            <w:shd w:val="clear" w:color="auto" w:fill="009D73"/>
            <w:vAlign w:val="center"/>
          </w:tcPr>
          <w:p w14:paraId="077EE619"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5" w:type="pct"/>
            <w:gridSpan w:val="3"/>
            <w:shd w:val="clear" w:color="auto" w:fill="FFFFFF"/>
            <w:vAlign w:val="center"/>
          </w:tcPr>
          <w:p w14:paraId="2A4DFDF0"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6F5E2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6F5E26" w:rsidRPr="008D043F" w14:paraId="659EDA87" w14:textId="77777777" w:rsidTr="00BE159B">
        <w:trPr>
          <w:trHeight w:val="567"/>
          <w:jc w:val="center"/>
        </w:trPr>
        <w:tc>
          <w:tcPr>
            <w:tcW w:w="1435" w:type="pct"/>
            <w:shd w:val="clear" w:color="auto" w:fill="009D73"/>
            <w:vAlign w:val="center"/>
          </w:tcPr>
          <w:p w14:paraId="458D15F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5" w:type="pct"/>
            <w:gridSpan w:val="3"/>
            <w:shd w:val="clear" w:color="auto" w:fill="FFFFFF"/>
            <w:vAlign w:val="center"/>
          </w:tcPr>
          <w:p w14:paraId="5090FF4C"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5</w:t>
            </w:r>
            <w:r w:rsidR="006F5E2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sistem upravljanja posebnim kategorijama otpada</w:t>
            </w:r>
          </w:p>
        </w:tc>
      </w:tr>
      <w:tr w:rsidR="006F5E26" w:rsidRPr="008D043F" w14:paraId="4FDDB5D4" w14:textId="77777777" w:rsidTr="00BE159B">
        <w:trPr>
          <w:trHeight w:val="567"/>
          <w:jc w:val="center"/>
        </w:trPr>
        <w:tc>
          <w:tcPr>
            <w:tcW w:w="1435" w:type="pct"/>
            <w:shd w:val="clear" w:color="auto" w:fill="009D73"/>
            <w:vAlign w:val="center"/>
          </w:tcPr>
          <w:p w14:paraId="1A3257A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5" w:type="pct"/>
            <w:gridSpan w:val="3"/>
            <w:shd w:val="clear" w:color="auto" w:fill="FFFFFF"/>
            <w:vAlign w:val="center"/>
          </w:tcPr>
          <w:p w14:paraId="185A00CF"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5.2</w:t>
            </w:r>
            <w:r w:rsidR="006F5E2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Jačanje tržišta otpada namijenjenog recikliranju </w:t>
            </w:r>
          </w:p>
        </w:tc>
      </w:tr>
      <w:tr w:rsidR="006F5E26" w:rsidRPr="008D043F" w14:paraId="6E6EC3A3" w14:textId="77777777" w:rsidTr="00BE159B">
        <w:trPr>
          <w:trHeight w:val="567"/>
          <w:jc w:val="center"/>
        </w:trPr>
        <w:tc>
          <w:tcPr>
            <w:tcW w:w="1435" w:type="pct"/>
            <w:shd w:val="clear" w:color="auto" w:fill="009D73"/>
            <w:vAlign w:val="center"/>
          </w:tcPr>
          <w:p w14:paraId="07955B7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5" w:type="pct"/>
            <w:gridSpan w:val="3"/>
            <w:shd w:val="clear" w:color="auto" w:fill="FFFFFF"/>
            <w:vAlign w:val="center"/>
          </w:tcPr>
          <w:p w14:paraId="07E18DDD"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usmjerenim akcijama djeluje na jačanje tržišta  otpada sa svrhom efikasnog iskorištavanja sekundarnih sirovina</w:t>
            </w:r>
            <w:r w:rsidR="0054419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postizanja optimizacije upravljanja otpadom. U okviru ove mjere predviđena su dva područja djelovanja:  </w:t>
            </w:r>
          </w:p>
          <w:p w14:paraId="730C1745" w14:textId="77777777" w:rsidR="00C240E3" w:rsidRPr="008D043F" w:rsidRDefault="00C240E3" w:rsidP="0068355A">
            <w:pPr>
              <w:pStyle w:val="ListParagraph"/>
              <w:numPr>
                <w:ilvl w:val="0"/>
                <w:numId w:val="112"/>
              </w:numPr>
              <w:spacing w:before="40" w:after="40" w:line="276" w:lineRule="auto"/>
              <w:ind w:left="360"/>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Pokretanje berze otpada</w:t>
            </w:r>
          </w:p>
          <w:p w14:paraId="31E5B6EA" w14:textId="77777777" w:rsidR="00C240E3" w:rsidRPr="008D043F" w:rsidRDefault="001A39BF"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nivanje </w:t>
            </w:r>
            <w:r w:rsidR="00C240E3" w:rsidRPr="008D043F">
              <w:rPr>
                <w:rFonts w:asciiTheme="minorHAnsi" w:eastAsia="Calibri" w:hAnsiTheme="minorHAnsi" w:cstheme="minorHAnsi"/>
                <w:sz w:val="18"/>
                <w:szCs w:val="18"/>
                <w:lang w:val="hr-HR"/>
              </w:rPr>
              <w:t xml:space="preserve">višeinteresne </w:t>
            </w:r>
            <w:r w:rsidRPr="008D043F">
              <w:rPr>
                <w:rFonts w:asciiTheme="minorHAnsi" w:eastAsia="Calibri" w:hAnsiTheme="minorHAnsi" w:cstheme="minorHAnsi"/>
                <w:sz w:val="18"/>
                <w:szCs w:val="18"/>
                <w:lang w:val="hr-HR"/>
              </w:rPr>
              <w:t xml:space="preserve">platforme </w:t>
            </w:r>
            <w:r w:rsidR="00C240E3" w:rsidRPr="008D043F">
              <w:rPr>
                <w:rFonts w:asciiTheme="minorHAnsi" w:eastAsia="Calibri" w:hAnsiTheme="minorHAnsi" w:cstheme="minorHAnsi"/>
                <w:sz w:val="18"/>
                <w:szCs w:val="18"/>
                <w:lang w:val="hr-HR"/>
              </w:rPr>
              <w:t xml:space="preserve">za saradnju koja će okupiti institucije vlasti, udruženja privrednika/privredne komore, privatni sektor, operatere sistema, fondove i donatore s ciljem saradnje na jačanju tržišta otpada namijenjenog recikliranju </w:t>
            </w:r>
          </w:p>
          <w:p w14:paraId="54A70ACB"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tehnoloških zahtjeva kojima mora udovoljavati određena vrsta otpada da bi bila prihvatljiva za recikliranje</w:t>
            </w:r>
          </w:p>
          <w:p w14:paraId="2755FB25"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ljanje berze otpada i kreiranje IT</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platforme sistema ponude i potražnje otpada</w:t>
            </w:r>
          </w:p>
          <w:p w14:paraId="28907569" w14:textId="77777777" w:rsidR="00C240E3" w:rsidRPr="008D043F" w:rsidRDefault="00C240E3" w:rsidP="0068355A">
            <w:pPr>
              <w:pStyle w:val="ListParagraph"/>
              <w:numPr>
                <w:ilvl w:val="0"/>
                <w:numId w:val="112"/>
              </w:numPr>
              <w:spacing w:before="40" w:after="40" w:line="276" w:lineRule="auto"/>
              <w:ind w:left="360"/>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Pružanje finansijske podrške reciklažnoj industriji</w:t>
            </w:r>
          </w:p>
          <w:p w14:paraId="48F5151C"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novno </w:t>
            </w:r>
            <w:r w:rsidR="001A39BF" w:rsidRPr="008D043F">
              <w:rPr>
                <w:rFonts w:asciiTheme="minorHAnsi" w:eastAsia="Calibri" w:hAnsiTheme="minorHAnsi" w:cstheme="minorHAnsi"/>
                <w:sz w:val="18"/>
                <w:szCs w:val="18"/>
                <w:lang w:val="hr-HR"/>
              </w:rPr>
              <w:t xml:space="preserve">pokretanje </w:t>
            </w:r>
            <w:r w:rsidRPr="008D043F">
              <w:rPr>
                <w:rFonts w:asciiTheme="minorHAnsi" w:eastAsia="Calibri" w:hAnsiTheme="minorHAnsi" w:cstheme="minorHAnsi"/>
                <w:sz w:val="18"/>
                <w:szCs w:val="18"/>
                <w:lang w:val="hr-HR"/>
              </w:rPr>
              <w:t xml:space="preserve">„revolving fonda“ za reciklažnu industriju pri Fondu za zaštitu okoliša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i </w:t>
            </w:r>
            <w:r w:rsidR="001A39BF" w:rsidRPr="008D043F">
              <w:rPr>
                <w:rFonts w:asciiTheme="minorHAnsi" w:eastAsia="Calibri" w:hAnsiTheme="minorHAnsi" w:cstheme="minorHAnsi"/>
                <w:sz w:val="18"/>
                <w:szCs w:val="18"/>
                <w:lang w:val="hr-HR"/>
              </w:rPr>
              <w:t xml:space="preserve">osiguravanje </w:t>
            </w:r>
            <w:r w:rsidRPr="008D043F">
              <w:rPr>
                <w:rFonts w:asciiTheme="minorHAnsi" w:eastAsia="Calibri" w:hAnsiTheme="minorHAnsi" w:cstheme="minorHAnsi"/>
                <w:sz w:val="18"/>
                <w:szCs w:val="18"/>
                <w:lang w:val="hr-HR"/>
              </w:rPr>
              <w:t>sredstava od međunarodnih donatora  za predmetni fond</w:t>
            </w:r>
          </w:p>
          <w:p w14:paraId="7D37B673"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eiranje </w:t>
            </w:r>
            <w:r w:rsidR="001A39BF" w:rsidRPr="008D043F">
              <w:rPr>
                <w:rFonts w:asciiTheme="minorHAnsi" w:eastAsia="Calibri" w:hAnsiTheme="minorHAnsi" w:cstheme="minorHAnsi"/>
                <w:sz w:val="18"/>
                <w:szCs w:val="18"/>
                <w:lang w:val="hr-HR"/>
              </w:rPr>
              <w:t>finansijskih programa</w:t>
            </w:r>
            <w:r w:rsidRPr="008D043F">
              <w:rPr>
                <w:rFonts w:asciiTheme="minorHAnsi" w:eastAsia="Calibri" w:hAnsiTheme="minorHAnsi" w:cstheme="minorHAnsi"/>
                <w:sz w:val="18"/>
                <w:szCs w:val="18"/>
                <w:lang w:val="hr-HR"/>
              </w:rPr>
              <w:t xml:space="preserve"> podrške razvoju reciklažne industrije</w:t>
            </w:r>
          </w:p>
          <w:p w14:paraId="5D5F4D77" w14:textId="77777777" w:rsidR="00C240E3" w:rsidRPr="008D043F" w:rsidRDefault="00C240E3" w:rsidP="0068355A">
            <w:pPr>
              <w:pStyle w:val="ListParagraph"/>
              <w:numPr>
                <w:ilvl w:val="0"/>
                <w:numId w:val="112"/>
              </w:numPr>
              <w:spacing w:before="40" w:after="40" w:line="276" w:lineRule="auto"/>
              <w:ind w:left="360"/>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lastRenderedPageBreak/>
              <w:t>Uključivanje neformalnih sakupljača u sistem upravljanja otpadom</w:t>
            </w:r>
          </w:p>
          <w:p w14:paraId="2C2BB974"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ključivanje neformalnih sakupljača, uključujući romsku populaciju, u višeinteresnu platformu za saradnju radi istraživanja mogućnosti legalizacije i formalizacije uključenja neformalnih sakupljača u sistem upravljanja otpadom</w:t>
            </w:r>
          </w:p>
          <w:p w14:paraId="24766E36" w14:textId="77777777" w:rsidR="00C240E3" w:rsidRPr="008D043F" w:rsidRDefault="00C240E3" w:rsidP="0068355A">
            <w:pPr>
              <w:pStyle w:val="ListParagraph"/>
              <w:numPr>
                <w:ilvl w:val="0"/>
                <w:numId w:val="110"/>
              </w:numPr>
              <w:spacing w:before="40" w:after="40" w:line="276" w:lineRule="auto"/>
              <w:ind w:left="723"/>
              <w:rPr>
                <w:rFonts w:asciiTheme="minorHAnsi" w:eastAsia="Calibri" w:hAnsiTheme="minorHAnsi" w:cstheme="minorHAnsi"/>
                <w:b/>
                <w:sz w:val="18"/>
                <w:szCs w:val="18"/>
                <w:lang w:val="hr-HR"/>
              </w:rPr>
            </w:pPr>
            <w:r w:rsidRPr="008D043F">
              <w:rPr>
                <w:rFonts w:asciiTheme="minorHAnsi" w:eastAsia="Calibri" w:hAnsiTheme="minorHAnsi" w:cstheme="minorHAnsi"/>
                <w:sz w:val="18"/>
                <w:szCs w:val="18"/>
                <w:lang w:val="hr-HR"/>
              </w:rPr>
              <w:t>Izrada mape puta i preporuka za općine za uključivanje neformalnih sakupljača u sistem upravljanja otpadom</w:t>
            </w:r>
          </w:p>
        </w:tc>
      </w:tr>
      <w:tr w:rsidR="006F5E26" w:rsidRPr="008D043F" w14:paraId="3C1C67F7" w14:textId="77777777" w:rsidTr="00BE159B">
        <w:trPr>
          <w:trHeight w:val="567"/>
          <w:jc w:val="center"/>
        </w:trPr>
        <w:tc>
          <w:tcPr>
            <w:tcW w:w="1435" w:type="pct"/>
            <w:shd w:val="clear" w:color="auto" w:fill="009D73"/>
            <w:vAlign w:val="center"/>
          </w:tcPr>
          <w:p w14:paraId="2A5442F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5" w:type="pct"/>
            <w:gridSpan w:val="3"/>
            <w:shd w:val="clear" w:color="auto" w:fill="FFFFFF" w:themeFill="background1"/>
            <w:vAlign w:val="center"/>
          </w:tcPr>
          <w:p w14:paraId="7D9AF0FF"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F5E26" w:rsidRPr="008D043F" w14:paraId="42987812" w14:textId="77777777" w:rsidTr="00BE159B">
        <w:trPr>
          <w:trHeight w:val="567"/>
          <w:jc w:val="center"/>
        </w:trPr>
        <w:tc>
          <w:tcPr>
            <w:tcW w:w="1435" w:type="pct"/>
            <w:shd w:val="clear" w:color="auto" w:fill="009D73"/>
            <w:vAlign w:val="center"/>
          </w:tcPr>
          <w:p w14:paraId="28CD35FD"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9" w:type="pct"/>
            <w:shd w:val="clear" w:color="auto" w:fill="009D73"/>
            <w:vAlign w:val="center"/>
          </w:tcPr>
          <w:p w14:paraId="639CFAC8"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84DBCA0"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2" w:type="pct"/>
            <w:shd w:val="clear" w:color="auto" w:fill="009D73"/>
            <w:vAlign w:val="center"/>
          </w:tcPr>
          <w:p w14:paraId="794A042A"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78EA862"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4" w:type="pct"/>
            <w:shd w:val="clear" w:color="auto" w:fill="009D73"/>
            <w:vAlign w:val="center"/>
          </w:tcPr>
          <w:p w14:paraId="26DE8B73"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F5E26" w:rsidRPr="008D043F" w14:paraId="15ADF0D4" w14:textId="77777777" w:rsidTr="00BE159B">
        <w:trPr>
          <w:trHeight w:val="567"/>
          <w:jc w:val="center"/>
        </w:trPr>
        <w:tc>
          <w:tcPr>
            <w:tcW w:w="1435" w:type="pct"/>
            <w:vMerge w:val="restart"/>
            <w:shd w:val="clear" w:color="auto" w:fill="009D73"/>
            <w:vAlign w:val="center"/>
          </w:tcPr>
          <w:p w14:paraId="6E431457"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199" w:type="pct"/>
            <w:shd w:val="clear" w:color="auto" w:fill="FFFFFF"/>
            <w:vAlign w:val="center"/>
          </w:tcPr>
          <w:p w14:paraId="1E704A97" w14:textId="77777777" w:rsidR="006F5E26" w:rsidRPr="008D043F" w:rsidRDefault="006F5E26"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 Status </w:t>
            </w:r>
            <w:r w:rsidR="001A39BF" w:rsidRPr="008D043F">
              <w:rPr>
                <w:rFonts w:asciiTheme="minorHAnsi" w:eastAsia="Calibri" w:hAnsiTheme="minorHAnsi" w:cstheme="minorHAnsi"/>
                <w:sz w:val="18"/>
                <w:szCs w:val="18"/>
                <w:lang w:val="hr-HR"/>
              </w:rPr>
              <w:t xml:space="preserve">formiranja </w:t>
            </w:r>
            <w:r w:rsidRPr="008D043F">
              <w:rPr>
                <w:rFonts w:asciiTheme="minorHAnsi" w:eastAsia="Calibri" w:hAnsiTheme="minorHAnsi" w:cstheme="minorHAnsi"/>
                <w:sz w:val="18"/>
                <w:szCs w:val="18"/>
                <w:lang w:val="hr-HR"/>
              </w:rPr>
              <w:t>Berze otpada</w:t>
            </w:r>
          </w:p>
        </w:tc>
        <w:tc>
          <w:tcPr>
            <w:tcW w:w="1182" w:type="pct"/>
            <w:shd w:val="clear" w:color="auto" w:fill="FFFFFF"/>
            <w:vAlign w:val="center"/>
          </w:tcPr>
          <w:p w14:paraId="54EA356E" w14:textId="77777777" w:rsidR="006F5E26" w:rsidRPr="008D043F" w:rsidRDefault="006F5E26"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erza otpada nije formirana</w:t>
            </w:r>
          </w:p>
        </w:tc>
        <w:tc>
          <w:tcPr>
            <w:tcW w:w="1184" w:type="pct"/>
            <w:shd w:val="clear" w:color="auto" w:fill="FFFFFF"/>
            <w:vAlign w:val="center"/>
          </w:tcPr>
          <w:p w14:paraId="3810AE1A" w14:textId="77777777" w:rsidR="006F5E26" w:rsidRPr="008D043F" w:rsidRDefault="006F5E26"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a i funkcionalna berza otpada </w:t>
            </w:r>
          </w:p>
          <w:p w14:paraId="72F3FFEC" w14:textId="77777777" w:rsidR="006F5E26" w:rsidRPr="008D043F" w:rsidRDefault="006F5E26"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7.)</w:t>
            </w:r>
          </w:p>
        </w:tc>
      </w:tr>
      <w:tr w:rsidR="006F5E26" w:rsidRPr="008D043F" w14:paraId="08D6BE7A" w14:textId="77777777" w:rsidTr="00BE159B">
        <w:trPr>
          <w:trHeight w:val="567"/>
          <w:jc w:val="center"/>
        </w:trPr>
        <w:tc>
          <w:tcPr>
            <w:tcW w:w="1435" w:type="pct"/>
            <w:vMerge/>
            <w:shd w:val="clear" w:color="auto" w:fill="009D73"/>
            <w:vAlign w:val="center"/>
          </w:tcPr>
          <w:p w14:paraId="4CFCC4AA"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199" w:type="pct"/>
            <w:shd w:val="clear" w:color="auto" w:fill="FFFFFF"/>
            <w:vAlign w:val="center"/>
          </w:tcPr>
          <w:p w14:paraId="18118AD2"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 Ulaganja u reciklažnu industriju iz revolving fonda</w:t>
            </w:r>
          </w:p>
        </w:tc>
        <w:tc>
          <w:tcPr>
            <w:tcW w:w="1182" w:type="pct"/>
            <w:shd w:val="clear" w:color="auto" w:fill="FFFFFF"/>
            <w:vAlign w:val="center"/>
          </w:tcPr>
          <w:p w14:paraId="740764B1" w14:textId="77777777" w:rsidR="006F5E26" w:rsidRPr="008D043F" w:rsidRDefault="006F5E26" w:rsidP="0068355A">
            <w:pPr>
              <w:spacing w:before="40" w:after="40"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84" w:type="pct"/>
            <w:shd w:val="clear" w:color="auto" w:fill="FFFFFF"/>
            <w:vAlign w:val="center"/>
          </w:tcPr>
          <w:p w14:paraId="5AAEC24D"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ntinuirani rast godišnjih sredstava plasiranih iz revolving fonda</w:t>
            </w:r>
          </w:p>
          <w:p w14:paraId="7D60E24E"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odišnje, počevši od 2024. pa do kraja planskog perioda)</w:t>
            </w:r>
          </w:p>
        </w:tc>
      </w:tr>
      <w:tr w:rsidR="006F5E26" w:rsidRPr="008D043F" w14:paraId="01B06992" w14:textId="77777777" w:rsidTr="00BE159B">
        <w:trPr>
          <w:trHeight w:val="567"/>
          <w:jc w:val="center"/>
        </w:trPr>
        <w:tc>
          <w:tcPr>
            <w:tcW w:w="1435" w:type="pct"/>
            <w:vMerge/>
            <w:shd w:val="clear" w:color="auto" w:fill="009D73"/>
            <w:vAlign w:val="center"/>
          </w:tcPr>
          <w:p w14:paraId="315616C7"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199" w:type="pct"/>
            <w:shd w:val="clear" w:color="auto" w:fill="FFFFFF"/>
            <w:vAlign w:val="center"/>
          </w:tcPr>
          <w:p w14:paraId="4EB49C92"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 Status neformalnih sakupljača u sistemu reciklaže</w:t>
            </w:r>
          </w:p>
        </w:tc>
        <w:tc>
          <w:tcPr>
            <w:tcW w:w="1182" w:type="pct"/>
            <w:shd w:val="clear" w:color="auto" w:fill="FFFFFF"/>
            <w:vAlign w:val="center"/>
          </w:tcPr>
          <w:p w14:paraId="01E7636F"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formalni sakupljači nisu formalno prepoznati kao dio sistema reciklaže</w:t>
            </w:r>
          </w:p>
        </w:tc>
        <w:tc>
          <w:tcPr>
            <w:tcW w:w="1184" w:type="pct"/>
            <w:shd w:val="clear" w:color="auto" w:fill="FFFFFF"/>
            <w:vAlign w:val="center"/>
          </w:tcPr>
          <w:p w14:paraId="24DE5D5C"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formalni sakupljači su formalno prepoznati kao dio sistema reciklaže (2026.)</w:t>
            </w:r>
          </w:p>
        </w:tc>
      </w:tr>
      <w:tr w:rsidR="00EF29A0" w:rsidRPr="008D043F" w14:paraId="5A227D0B" w14:textId="77777777" w:rsidTr="00BE159B">
        <w:trPr>
          <w:trHeight w:val="567"/>
          <w:jc w:val="center"/>
        </w:trPr>
        <w:tc>
          <w:tcPr>
            <w:tcW w:w="1435" w:type="pct"/>
            <w:shd w:val="clear" w:color="auto" w:fill="009D73"/>
            <w:vAlign w:val="center"/>
          </w:tcPr>
          <w:p w14:paraId="67CEB3AB"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5" w:type="pct"/>
            <w:gridSpan w:val="3"/>
            <w:shd w:val="clear" w:color="auto" w:fill="FFFFFF"/>
            <w:vAlign w:val="center"/>
          </w:tcPr>
          <w:p w14:paraId="7FCF98B6"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manjenje količine otpada</w:t>
            </w:r>
            <w:r w:rsidR="00642DCA" w:rsidRPr="008D043F">
              <w:rPr>
                <w:rFonts w:asciiTheme="minorHAnsi" w:hAnsiTheme="minorHAnsi" w:cstheme="minorHAnsi"/>
                <w:sz w:val="18"/>
                <w:szCs w:val="18"/>
                <w:lang w:val="hr-HR" w:bidi="en-US"/>
              </w:rPr>
              <w:t>, unapr</w:t>
            </w:r>
            <w:r w:rsidR="001A39BF" w:rsidRPr="008D043F">
              <w:rPr>
                <w:rFonts w:asciiTheme="minorHAnsi" w:hAnsiTheme="minorHAnsi" w:cstheme="minorHAnsi"/>
                <w:sz w:val="18"/>
                <w:szCs w:val="18"/>
                <w:lang w:val="hr-HR" w:bidi="en-US"/>
              </w:rPr>
              <w:t>j</w:t>
            </w:r>
            <w:r w:rsidR="00642DCA" w:rsidRPr="008D043F">
              <w:rPr>
                <w:rFonts w:asciiTheme="minorHAnsi" w:hAnsiTheme="minorHAnsi" w:cstheme="minorHAnsi"/>
                <w:sz w:val="18"/>
                <w:szCs w:val="18"/>
                <w:lang w:val="hr-HR" w:bidi="en-US"/>
              </w:rPr>
              <w:t xml:space="preserve">eđenje zaštite </w:t>
            </w:r>
            <w:r w:rsidR="001A39BF"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i mogućnost za rast</w:t>
            </w:r>
            <w:r w:rsidR="00642DCA" w:rsidRPr="008D043F">
              <w:rPr>
                <w:rFonts w:asciiTheme="minorHAnsi" w:hAnsiTheme="minorHAnsi" w:cstheme="minorHAnsi"/>
                <w:sz w:val="18"/>
                <w:szCs w:val="18"/>
                <w:lang w:val="hr-HR" w:bidi="en-US"/>
              </w:rPr>
              <w:t xml:space="preserve"> kroz pojačanu aktivnost privatnog sektora </w:t>
            </w:r>
            <w:r w:rsidRPr="008D043F">
              <w:rPr>
                <w:rFonts w:asciiTheme="minorHAnsi" w:hAnsiTheme="minorHAnsi" w:cstheme="minorHAnsi"/>
                <w:sz w:val="18"/>
                <w:szCs w:val="18"/>
                <w:lang w:val="hr-HR" w:bidi="en-US"/>
              </w:rPr>
              <w:t xml:space="preserve"> </w:t>
            </w:r>
          </w:p>
        </w:tc>
      </w:tr>
      <w:tr w:rsidR="00EF29A0" w:rsidRPr="008D043F" w14:paraId="50808084" w14:textId="77777777" w:rsidTr="00BE159B">
        <w:trPr>
          <w:trHeight w:val="443"/>
          <w:jc w:val="center"/>
        </w:trPr>
        <w:tc>
          <w:tcPr>
            <w:tcW w:w="1435" w:type="pct"/>
            <w:shd w:val="clear" w:color="auto" w:fill="009D73"/>
            <w:vAlign w:val="center"/>
          </w:tcPr>
          <w:p w14:paraId="782403CE"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5" w:type="pct"/>
            <w:gridSpan w:val="3"/>
            <w:shd w:val="clear" w:color="auto" w:fill="FFFFFF"/>
            <w:vAlign w:val="center"/>
          </w:tcPr>
          <w:p w14:paraId="00923303" w14:textId="77777777" w:rsidR="009F4AB4" w:rsidRPr="008D043F" w:rsidRDefault="009F4AB4"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98 954 KM</w:t>
            </w:r>
          </w:p>
          <w:p w14:paraId="259B43B0" w14:textId="03BBA27B" w:rsidR="00EF29A0" w:rsidRPr="008D043F" w:rsidRDefault="009F4AB4"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 budžetska sredstva</w:t>
            </w:r>
          </w:p>
        </w:tc>
      </w:tr>
      <w:tr w:rsidR="006F5E26" w:rsidRPr="008D043F" w14:paraId="36208B7D" w14:textId="77777777" w:rsidTr="00BE159B">
        <w:trPr>
          <w:trHeight w:val="567"/>
          <w:jc w:val="center"/>
        </w:trPr>
        <w:tc>
          <w:tcPr>
            <w:tcW w:w="1435" w:type="pct"/>
            <w:shd w:val="clear" w:color="auto" w:fill="009D73"/>
            <w:vAlign w:val="center"/>
          </w:tcPr>
          <w:p w14:paraId="6CCF300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5" w:type="pct"/>
            <w:gridSpan w:val="3"/>
            <w:shd w:val="clear" w:color="auto" w:fill="FFFFFF"/>
            <w:vAlign w:val="center"/>
          </w:tcPr>
          <w:p w14:paraId="637261D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1A39B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0.</w:t>
            </w:r>
          </w:p>
        </w:tc>
      </w:tr>
      <w:tr w:rsidR="006F5E26" w:rsidRPr="008D043F" w14:paraId="74CEFA29" w14:textId="77777777" w:rsidTr="00BE159B">
        <w:trPr>
          <w:trHeight w:val="567"/>
          <w:jc w:val="center"/>
        </w:trPr>
        <w:tc>
          <w:tcPr>
            <w:tcW w:w="1435" w:type="pct"/>
            <w:shd w:val="clear" w:color="auto" w:fill="009D73"/>
            <w:vAlign w:val="center"/>
          </w:tcPr>
          <w:p w14:paraId="1994031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5" w:type="pct"/>
            <w:gridSpan w:val="3"/>
            <w:shd w:val="clear" w:color="auto" w:fill="FFFFFF"/>
            <w:vAlign w:val="center"/>
          </w:tcPr>
          <w:p w14:paraId="5E476A89"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6F5E26" w:rsidRPr="008D043F" w14:paraId="0A5ABA8E" w14:textId="77777777" w:rsidTr="00BE159B">
        <w:trPr>
          <w:trHeight w:val="567"/>
          <w:jc w:val="center"/>
        </w:trPr>
        <w:tc>
          <w:tcPr>
            <w:tcW w:w="1435" w:type="pct"/>
            <w:shd w:val="clear" w:color="auto" w:fill="009D73"/>
            <w:vAlign w:val="center"/>
          </w:tcPr>
          <w:p w14:paraId="435FE26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5" w:type="pct"/>
            <w:gridSpan w:val="3"/>
            <w:shd w:val="clear" w:color="auto" w:fill="FFFFFF"/>
            <w:vAlign w:val="center"/>
          </w:tcPr>
          <w:p w14:paraId="507DEF86"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ond za zaštitu okoliša </w:t>
            </w:r>
            <w:r w:rsidR="001A39BF" w:rsidRPr="008D043F">
              <w:rPr>
                <w:rFonts w:asciiTheme="minorHAnsi" w:eastAsia="Calibri" w:hAnsiTheme="minorHAnsi" w:cstheme="minorHAnsi"/>
                <w:sz w:val="18"/>
                <w:szCs w:val="18"/>
                <w:lang w:val="hr-HR"/>
              </w:rPr>
              <w:t xml:space="preserve">Federacije </w:t>
            </w:r>
            <w:r w:rsidRPr="008D043F">
              <w:rPr>
                <w:rFonts w:asciiTheme="minorHAnsi" w:hAnsiTheme="minorHAnsi" w:cstheme="minorHAnsi"/>
                <w:sz w:val="18"/>
                <w:szCs w:val="18"/>
                <w:lang w:val="hr-HR" w:bidi="en-US"/>
              </w:rPr>
              <w:t xml:space="preserve">BiH, kantonalne i općinske vlasti i komunalna </w:t>
            </w:r>
            <w:r w:rsidR="001A39BF" w:rsidRPr="008D043F">
              <w:rPr>
                <w:rFonts w:asciiTheme="minorHAnsi" w:hAnsiTheme="minorHAnsi" w:cstheme="minorHAnsi"/>
                <w:sz w:val="18"/>
                <w:szCs w:val="18"/>
                <w:lang w:val="hr-HR" w:bidi="en-US"/>
              </w:rPr>
              <w:t>poduzeća</w:t>
            </w:r>
          </w:p>
        </w:tc>
      </w:tr>
      <w:tr w:rsidR="006F5E26" w:rsidRPr="008D043F" w14:paraId="7B08C856" w14:textId="77777777" w:rsidTr="00BE159B">
        <w:trPr>
          <w:trHeight w:val="567"/>
          <w:jc w:val="center"/>
        </w:trPr>
        <w:tc>
          <w:tcPr>
            <w:tcW w:w="1435" w:type="pct"/>
            <w:shd w:val="clear" w:color="auto" w:fill="009D73"/>
            <w:vAlign w:val="center"/>
          </w:tcPr>
          <w:p w14:paraId="55B38904"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5" w:type="pct"/>
            <w:gridSpan w:val="3"/>
            <w:shd w:val="clear" w:color="auto" w:fill="FFFFFF"/>
            <w:vAlign w:val="center"/>
          </w:tcPr>
          <w:p w14:paraId="639C3777"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ciklažna industrija, neformalni sakupljači otpada</w:t>
            </w:r>
          </w:p>
        </w:tc>
      </w:tr>
    </w:tbl>
    <w:p w14:paraId="1AFA91F7" w14:textId="77777777" w:rsidR="00C240E3" w:rsidRPr="008D043F" w:rsidRDefault="00C240E3" w:rsidP="0068355A">
      <w:pPr>
        <w:spacing w:line="276" w:lineRule="auto"/>
        <w:rPr>
          <w:rFonts w:asciiTheme="minorHAnsi" w:hAnsiTheme="minorHAnsi" w:cstheme="minorHAnsi"/>
          <w:sz w:val="18"/>
          <w:szCs w:val="18"/>
          <w:lang w:val="hr-HR"/>
        </w:rPr>
      </w:pPr>
    </w:p>
    <w:tbl>
      <w:tblPr>
        <w:tblW w:w="4948"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9"/>
        <w:gridCol w:w="3355"/>
        <w:gridCol w:w="3319"/>
        <w:gridCol w:w="3324"/>
      </w:tblGrid>
      <w:tr w:rsidR="00C240E3" w:rsidRPr="008D043F" w14:paraId="5C751A3F" w14:textId="77777777" w:rsidTr="00BE159B">
        <w:trPr>
          <w:trHeight w:val="567"/>
          <w:jc w:val="center"/>
        </w:trPr>
        <w:tc>
          <w:tcPr>
            <w:tcW w:w="1436" w:type="pct"/>
            <w:shd w:val="clear" w:color="auto" w:fill="009D73"/>
            <w:vAlign w:val="center"/>
          </w:tcPr>
          <w:p w14:paraId="19BE7AF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64" w:type="pct"/>
            <w:gridSpan w:val="3"/>
            <w:shd w:val="clear" w:color="auto" w:fill="FFFFFF"/>
            <w:vAlign w:val="center"/>
          </w:tcPr>
          <w:p w14:paraId="3B80EF9C"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6F5E2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8D043F" w14:paraId="0EAB19A2" w14:textId="77777777" w:rsidTr="00BE159B">
        <w:trPr>
          <w:trHeight w:val="567"/>
          <w:jc w:val="center"/>
        </w:trPr>
        <w:tc>
          <w:tcPr>
            <w:tcW w:w="1436" w:type="pct"/>
            <w:shd w:val="clear" w:color="auto" w:fill="009D73"/>
            <w:vAlign w:val="center"/>
          </w:tcPr>
          <w:p w14:paraId="137CD64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4" w:type="pct"/>
            <w:gridSpan w:val="3"/>
            <w:shd w:val="clear" w:color="auto" w:fill="FFFFFF"/>
            <w:vAlign w:val="center"/>
          </w:tcPr>
          <w:p w14:paraId="37353125"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6</w:t>
            </w:r>
            <w:r w:rsidR="006F5E2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Sanirati površine pod neadekvatno odloženim otpadom</w:t>
            </w:r>
          </w:p>
        </w:tc>
      </w:tr>
      <w:tr w:rsidR="00C240E3" w:rsidRPr="008D043F" w14:paraId="7312644B" w14:textId="77777777" w:rsidTr="00BE159B">
        <w:trPr>
          <w:trHeight w:val="567"/>
          <w:jc w:val="center"/>
        </w:trPr>
        <w:tc>
          <w:tcPr>
            <w:tcW w:w="1436" w:type="pct"/>
            <w:shd w:val="clear" w:color="auto" w:fill="009D73"/>
            <w:vAlign w:val="center"/>
          </w:tcPr>
          <w:p w14:paraId="5503106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4" w:type="pct"/>
            <w:gridSpan w:val="3"/>
            <w:shd w:val="clear" w:color="auto" w:fill="FFFFFF"/>
            <w:vAlign w:val="center"/>
          </w:tcPr>
          <w:p w14:paraId="71981960"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6.1</w:t>
            </w:r>
            <w:r w:rsidR="006F5E2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w:t>
            </w:r>
            <w:r w:rsidRPr="008D043F">
              <w:rPr>
                <w:rFonts w:asciiTheme="minorHAnsi" w:hAnsiTheme="minorHAnsi" w:cstheme="minorHAnsi"/>
                <w:b/>
                <w:sz w:val="18"/>
                <w:szCs w:val="18"/>
                <w:lang w:val="hr-HR"/>
              </w:rPr>
              <w:t>Ukloniti i sanirati napuštena odlagališta</w:t>
            </w:r>
            <w:r w:rsidRPr="008D043F">
              <w:rPr>
                <w:rFonts w:asciiTheme="minorHAnsi" w:eastAsia="Calibri" w:hAnsiTheme="minorHAnsi" w:cstheme="minorHAnsi"/>
                <w:b/>
                <w:sz w:val="18"/>
                <w:szCs w:val="18"/>
                <w:lang w:val="hr-HR"/>
              </w:rPr>
              <w:t xml:space="preserve"> </w:t>
            </w:r>
          </w:p>
        </w:tc>
      </w:tr>
      <w:tr w:rsidR="00C240E3" w:rsidRPr="008D043F" w14:paraId="07B3F7DF" w14:textId="77777777" w:rsidTr="00BE159B">
        <w:trPr>
          <w:trHeight w:val="567"/>
          <w:jc w:val="center"/>
        </w:trPr>
        <w:tc>
          <w:tcPr>
            <w:tcW w:w="1436" w:type="pct"/>
            <w:shd w:val="clear" w:color="auto" w:fill="009D73"/>
            <w:vAlign w:val="center"/>
          </w:tcPr>
          <w:p w14:paraId="239E8B2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64" w:type="pct"/>
            <w:gridSpan w:val="3"/>
            <w:shd w:val="clear" w:color="auto" w:fill="FFFFFF"/>
            <w:vAlign w:val="center"/>
          </w:tcPr>
          <w:p w14:paraId="144D4564"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uklone i saniraju površine pod neadekvatno odloženim otpadom</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uključujući </w:t>
            </w:r>
            <w:r w:rsidR="001A39BF" w:rsidRPr="008D043F">
              <w:rPr>
                <w:rFonts w:asciiTheme="minorHAnsi" w:eastAsia="Calibri" w:hAnsiTheme="minorHAnsi" w:cstheme="minorHAnsi"/>
                <w:sz w:val="18"/>
                <w:szCs w:val="18"/>
                <w:lang w:val="hr-HR"/>
              </w:rPr>
              <w:t xml:space="preserve">postojeće </w:t>
            </w:r>
            <w:r w:rsidRPr="008D043F">
              <w:rPr>
                <w:rFonts w:asciiTheme="minorHAnsi" w:eastAsia="Calibri" w:hAnsiTheme="minorHAnsi" w:cstheme="minorHAnsi"/>
                <w:sz w:val="18"/>
                <w:szCs w:val="18"/>
                <w:lang w:val="hr-HR"/>
              </w:rPr>
              <w:t>službene deponije</w:t>
            </w:r>
            <w:r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sz w:val="18"/>
                <w:szCs w:val="18"/>
                <w:lang w:val="hr-HR"/>
              </w:rPr>
              <w:t xml:space="preserve">koje su u nadležnosti kantona, općina i gradova i komunalnih </w:t>
            </w:r>
            <w:r w:rsidR="001A39BF" w:rsidRPr="008D043F">
              <w:rPr>
                <w:rFonts w:asciiTheme="minorHAnsi" w:eastAsia="Calibri" w:hAnsiTheme="minorHAnsi" w:cstheme="minorHAnsi"/>
                <w:sz w:val="18"/>
                <w:szCs w:val="18"/>
                <w:lang w:val="hr-HR"/>
              </w:rPr>
              <w:t>poduzeća,</w:t>
            </w:r>
            <w:r w:rsidR="001A39BF"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sz w:val="18"/>
                <w:szCs w:val="18"/>
                <w:lang w:val="hr-HR"/>
              </w:rPr>
              <w:t xml:space="preserve">te sanacija tzv. „crnih tačaka”, odnosno napuštenih industrijskih odlagališta koja nerijetko nemaju ni vlasnika i gdje </w:t>
            </w:r>
            <w:r w:rsidR="001A39BF" w:rsidRPr="008D043F">
              <w:rPr>
                <w:rFonts w:asciiTheme="minorHAnsi" w:eastAsia="Calibri" w:hAnsiTheme="minorHAnsi" w:cstheme="minorHAnsi"/>
                <w:sz w:val="18"/>
                <w:szCs w:val="18"/>
                <w:lang w:val="hr-HR"/>
              </w:rPr>
              <w:t xml:space="preserve">Federacija </w:t>
            </w:r>
            <w:r w:rsidRPr="008D043F">
              <w:rPr>
                <w:rFonts w:asciiTheme="minorHAnsi" w:eastAsia="Calibri" w:hAnsiTheme="minorHAnsi" w:cstheme="minorHAnsi"/>
                <w:sz w:val="18"/>
                <w:szCs w:val="18"/>
                <w:lang w:val="hr-HR"/>
              </w:rPr>
              <w:t xml:space="preserve">BiH treba preuzeti odgovornost za njihovu sanaciju. U okviru ove mjere </w:t>
            </w:r>
            <w:r w:rsidR="001A39BF" w:rsidRPr="008D043F">
              <w:rPr>
                <w:rFonts w:asciiTheme="minorHAnsi" w:eastAsia="Calibri" w:hAnsiTheme="minorHAnsi" w:cstheme="minorHAnsi"/>
                <w:sz w:val="18"/>
                <w:szCs w:val="18"/>
                <w:lang w:val="hr-HR"/>
              </w:rPr>
              <w:t xml:space="preserve">predviđena </w:t>
            </w:r>
            <w:r w:rsidRPr="008D043F">
              <w:rPr>
                <w:rFonts w:asciiTheme="minorHAnsi" w:eastAsia="Calibri" w:hAnsiTheme="minorHAnsi" w:cstheme="minorHAnsi"/>
                <w:sz w:val="18"/>
                <w:szCs w:val="18"/>
                <w:lang w:val="hr-HR"/>
              </w:rPr>
              <w:t>su sljedeća područja djelovanja:</w:t>
            </w:r>
          </w:p>
          <w:p w14:paraId="736BC838" w14:textId="77777777" w:rsidR="00C240E3" w:rsidRPr="008D043F" w:rsidRDefault="00C240E3" w:rsidP="0068355A">
            <w:pPr>
              <w:pStyle w:val="ListParagraph"/>
              <w:spacing w:before="40" w:after="40" w:line="276" w:lineRule="auto"/>
              <w:ind w:left="0"/>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a. Ažurirati listu i izraditi katalog žarišnih tačaka (</w:t>
            </w:r>
            <w:r w:rsidRPr="008D043F">
              <w:rPr>
                <w:rFonts w:asciiTheme="minorHAnsi" w:eastAsia="Calibri" w:hAnsiTheme="minorHAnsi" w:cstheme="minorHAnsi"/>
                <w:b/>
                <w:i/>
                <w:sz w:val="18"/>
                <w:szCs w:val="18"/>
                <w:lang w:val="hr-HR"/>
              </w:rPr>
              <w:t>hot spots</w:t>
            </w:r>
            <w:r w:rsidRPr="008D043F">
              <w:rPr>
                <w:rFonts w:asciiTheme="minorHAnsi" w:eastAsia="Calibri" w:hAnsiTheme="minorHAnsi" w:cstheme="minorHAnsi"/>
                <w:b/>
                <w:sz w:val="18"/>
                <w:szCs w:val="18"/>
                <w:lang w:val="hr-HR"/>
              </w:rPr>
              <w:t>)</w:t>
            </w:r>
            <w:r w:rsidR="001A39BF"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uključujući odlagališta komunalnog i industrijskog otpada </w:t>
            </w:r>
          </w:p>
          <w:p w14:paraId="08ED03B5" w14:textId="77777777" w:rsidR="00C240E3" w:rsidRPr="008D043F" w:rsidRDefault="00C240E3" w:rsidP="0068355A">
            <w:pPr>
              <w:pStyle w:val="ListParagraph"/>
              <w:spacing w:before="40" w:after="40" w:line="276" w:lineRule="auto"/>
              <w:ind w:left="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b. Izraditi studije izvodljivosti sanacije napuštenih odlagališta i sanirati napuštena odlagališta</w:t>
            </w:r>
          </w:p>
        </w:tc>
      </w:tr>
      <w:tr w:rsidR="00C240E3" w:rsidRPr="008D043F" w14:paraId="3690EBA8" w14:textId="77777777" w:rsidTr="00BE159B">
        <w:trPr>
          <w:trHeight w:val="567"/>
          <w:jc w:val="center"/>
        </w:trPr>
        <w:tc>
          <w:tcPr>
            <w:tcW w:w="1436" w:type="pct"/>
            <w:shd w:val="clear" w:color="auto" w:fill="009D73"/>
            <w:vAlign w:val="center"/>
          </w:tcPr>
          <w:p w14:paraId="1E38D39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4" w:type="pct"/>
            <w:gridSpan w:val="3"/>
            <w:shd w:val="clear" w:color="auto" w:fill="FFFFFF" w:themeFill="background1"/>
            <w:vAlign w:val="center"/>
          </w:tcPr>
          <w:p w14:paraId="05194C4D"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157F6" w:rsidRPr="008D043F" w14:paraId="6B508519" w14:textId="77777777" w:rsidTr="00BE159B">
        <w:trPr>
          <w:trHeight w:val="567"/>
          <w:jc w:val="center"/>
        </w:trPr>
        <w:tc>
          <w:tcPr>
            <w:tcW w:w="1436" w:type="pct"/>
            <w:vMerge w:val="restart"/>
            <w:shd w:val="clear" w:color="auto" w:fill="009D73"/>
            <w:vAlign w:val="center"/>
          </w:tcPr>
          <w:p w14:paraId="70AD630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6" w:type="pct"/>
            <w:shd w:val="clear" w:color="auto" w:fill="009D73"/>
            <w:vAlign w:val="center"/>
          </w:tcPr>
          <w:p w14:paraId="46BCB299"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01C741E"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shd w:val="clear" w:color="auto" w:fill="009D73"/>
            <w:vAlign w:val="center"/>
          </w:tcPr>
          <w:p w14:paraId="6E9F893F"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9613ABB"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5" w:type="pct"/>
            <w:shd w:val="clear" w:color="auto" w:fill="009D73"/>
            <w:vAlign w:val="center"/>
          </w:tcPr>
          <w:p w14:paraId="22171A16"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157F6" w:rsidRPr="008D043F" w14:paraId="0D74456F" w14:textId="77777777" w:rsidTr="00BE159B">
        <w:trPr>
          <w:trHeight w:val="227"/>
          <w:jc w:val="center"/>
        </w:trPr>
        <w:tc>
          <w:tcPr>
            <w:tcW w:w="1436" w:type="pct"/>
            <w:vMerge/>
            <w:shd w:val="clear" w:color="auto" w:fill="009D73"/>
            <w:vAlign w:val="center"/>
          </w:tcPr>
          <w:p w14:paraId="0B0EF863"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shd w:val="clear" w:color="auto" w:fill="FFFFFF"/>
            <w:vAlign w:val="center"/>
          </w:tcPr>
          <w:p w14:paraId="585B9B72"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 Status izrade kataloga žarišnih tačaka</w:t>
            </w:r>
          </w:p>
        </w:tc>
        <w:tc>
          <w:tcPr>
            <w:tcW w:w="1183" w:type="pct"/>
            <w:shd w:val="clear" w:color="auto" w:fill="FFFFFF"/>
            <w:vAlign w:val="center"/>
          </w:tcPr>
          <w:p w14:paraId="4D674811"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je izrađen katalog žarišnih tačaka</w:t>
            </w:r>
          </w:p>
        </w:tc>
        <w:tc>
          <w:tcPr>
            <w:tcW w:w="1185" w:type="pct"/>
            <w:shd w:val="clear" w:color="auto" w:fill="FFFFFF"/>
            <w:vAlign w:val="center"/>
          </w:tcPr>
          <w:p w14:paraId="0E44A459"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 katalog žarišnih tačaka </w:t>
            </w:r>
          </w:p>
          <w:p w14:paraId="7A619A95"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5.)</w:t>
            </w:r>
          </w:p>
        </w:tc>
      </w:tr>
      <w:tr w:rsidR="006157F6" w:rsidRPr="008D043F" w14:paraId="3EE9379A" w14:textId="77777777" w:rsidTr="00BE159B">
        <w:trPr>
          <w:trHeight w:val="567"/>
          <w:jc w:val="center"/>
        </w:trPr>
        <w:tc>
          <w:tcPr>
            <w:tcW w:w="1436" w:type="pct"/>
            <w:vMerge/>
            <w:shd w:val="clear" w:color="auto" w:fill="009D73"/>
            <w:vAlign w:val="center"/>
          </w:tcPr>
          <w:p w14:paraId="40987E2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shd w:val="clear" w:color="auto" w:fill="FFFFFF"/>
            <w:vAlign w:val="center"/>
          </w:tcPr>
          <w:p w14:paraId="352D6FCC"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 Broj uklonjenih i saniranih napuštenih odlagališta</w:t>
            </w:r>
          </w:p>
        </w:tc>
        <w:tc>
          <w:tcPr>
            <w:tcW w:w="1183" w:type="pct"/>
            <w:shd w:val="clear" w:color="auto" w:fill="FFFFFF"/>
            <w:vAlign w:val="center"/>
          </w:tcPr>
          <w:p w14:paraId="2B26AAB8"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0</w:t>
            </w:r>
          </w:p>
        </w:tc>
        <w:tc>
          <w:tcPr>
            <w:tcW w:w="1185" w:type="pct"/>
            <w:shd w:val="clear" w:color="auto" w:fill="FFFFFF"/>
            <w:vAlign w:val="center"/>
          </w:tcPr>
          <w:p w14:paraId="057024DF"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5</w:t>
            </w:r>
          </w:p>
          <w:p w14:paraId="3A433230"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32.)</w:t>
            </w:r>
          </w:p>
        </w:tc>
      </w:tr>
      <w:tr w:rsidR="00EF29A0" w:rsidRPr="008D043F" w14:paraId="661D7445" w14:textId="77777777" w:rsidTr="00BE159B">
        <w:trPr>
          <w:trHeight w:val="567"/>
          <w:jc w:val="center"/>
        </w:trPr>
        <w:tc>
          <w:tcPr>
            <w:tcW w:w="1436" w:type="pct"/>
            <w:shd w:val="clear" w:color="auto" w:fill="009D73"/>
            <w:vAlign w:val="center"/>
          </w:tcPr>
          <w:p w14:paraId="1406D275"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4" w:type="pct"/>
            <w:gridSpan w:val="3"/>
            <w:shd w:val="clear" w:color="auto" w:fill="FFFFFF"/>
            <w:vAlign w:val="center"/>
          </w:tcPr>
          <w:p w14:paraId="64C49F3B" w14:textId="77777777" w:rsidR="00EF29A0" w:rsidRPr="008D043F" w:rsidRDefault="00642DC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je kvaliteta </w:t>
            </w:r>
            <w:r w:rsidR="001A39BF"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minimiziranje negativnih </w:t>
            </w:r>
            <w:r w:rsidR="001A39BF"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i zagađenja s napuštenih odlagališta </w:t>
            </w:r>
          </w:p>
        </w:tc>
      </w:tr>
      <w:tr w:rsidR="00EF29A0" w:rsidRPr="008D043F" w14:paraId="13E865D9" w14:textId="77777777" w:rsidTr="00BE159B">
        <w:trPr>
          <w:trHeight w:val="567"/>
          <w:jc w:val="center"/>
        </w:trPr>
        <w:tc>
          <w:tcPr>
            <w:tcW w:w="1436" w:type="pct"/>
            <w:shd w:val="clear" w:color="auto" w:fill="009D73"/>
            <w:vAlign w:val="center"/>
          </w:tcPr>
          <w:p w14:paraId="1302731B"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4" w:type="pct"/>
            <w:gridSpan w:val="3"/>
            <w:shd w:val="clear" w:color="auto" w:fill="FFFFFF"/>
            <w:vAlign w:val="center"/>
          </w:tcPr>
          <w:p w14:paraId="12DD49F1" w14:textId="77777777" w:rsidR="008B5126" w:rsidRPr="008D043F" w:rsidRDefault="008B5126"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0 047 258 KM</w:t>
            </w:r>
          </w:p>
          <w:p w14:paraId="754930F7" w14:textId="4E6A6769" w:rsidR="00EF29A0" w:rsidRPr="008D043F" w:rsidRDefault="008B5126"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20% budžetska sredstva, 80% kombinacija ‒ sredstva EU i drugih međunarodnih donatora i ostale donacije</w:t>
            </w:r>
          </w:p>
        </w:tc>
      </w:tr>
      <w:tr w:rsidR="00C240E3" w:rsidRPr="008D043F" w14:paraId="1882BB0B" w14:textId="77777777" w:rsidTr="00BE159B">
        <w:trPr>
          <w:trHeight w:val="567"/>
          <w:jc w:val="center"/>
        </w:trPr>
        <w:tc>
          <w:tcPr>
            <w:tcW w:w="1436" w:type="pct"/>
            <w:shd w:val="clear" w:color="auto" w:fill="009D73"/>
            <w:vAlign w:val="center"/>
          </w:tcPr>
          <w:p w14:paraId="559801E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4" w:type="pct"/>
            <w:gridSpan w:val="3"/>
            <w:shd w:val="clear" w:color="auto" w:fill="FFFFFF"/>
            <w:vAlign w:val="center"/>
          </w:tcPr>
          <w:p w14:paraId="438D22F4"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1A39B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0.</w:t>
            </w:r>
          </w:p>
        </w:tc>
      </w:tr>
      <w:tr w:rsidR="00C240E3" w:rsidRPr="008D043F" w14:paraId="100CB075" w14:textId="77777777" w:rsidTr="00BE159B">
        <w:trPr>
          <w:trHeight w:val="567"/>
          <w:jc w:val="center"/>
        </w:trPr>
        <w:tc>
          <w:tcPr>
            <w:tcW w:w="1436" w:type="pct"/>
            <w:shd w:val="clear" w:color="auto" w:fill="009D73"/>
            <w:vAlign w:val="center"/>
          </w:tcPr>
          <w:p w14:paraId="6A4E44A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4" w:type="pct"/>
            <w:gridSpan w:val="3"/>
            <w:shd w:val="clear" w:color="auto" w:fill="FFFFFF"/>
            <w:vAlign w:val="center"/>
          </w:tcPr>
          <w:p w14:paraId="57AC8239"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8D043F" w14:paraId="53EC94CB" w14:textId="77777777" w:rsidTr="00BE159B">
        <w:trPr>
          <w:trHeight w:val="567"/>
          <w:jc w:val="center"/>
        </w:trPr>
        <w:tc>
          <w:tcPr>
            <w:tcW w:w="1436" w:type="pct"/>
            <w:shd w:val="clear" w:color="auto" w:fill="009D73"/>
            <w:vAlign w:val="center"/>
          </w:tcPr>
          <w:p w14:paraId="51DA339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4" w:type="pct"/>
            <w:gridSpan w:val="3"/>
            <w:shd w:val="clear" w:color="auto" w:fill="FFFFFF"/>
            <w:vAlign w:val="center"/>
          </w:tcPr>
          <w:p w14:paraId="3AFB40AA"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i gradovi </w:t>
            </w:r>
          </w:p>
        </w:tc>
      </w:tr>
      <w:tr w:rsidR="00C240E3" w:rsidRPr="008D043F" w14:paraId="54FBA8D5" w14:textId="77777777" w:rsidTr="00BE159B">
        <w:trPr>
          <w:trHeight w:val="567"/>
          <w:jc w:val="center"/>
        </w:trPr>
        <w:tc>
          <w:tcPr>
            <w:tcW w:w="1436" w:type="pct"/>
            <w:shd w:val="clear" w:color="auto" w:fill="009D73"/>
            <w:vAlign w:val="center"/>
          </w:tcPr>
          <w:p w14:paraId="3615243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Ciljne grupe</w:t>
            </w:r>
          </w:p>
        </w:tc>
        <w:tc>
          <w:tcPr>
            <w:tcW w:w="3564" w:type="pct"/>
            <w:gridSpan w:val="3"/>
            <w:shd w:val="clear" w:color="auto" w:fill="FFFFFF"/>
            <w:vAlign w:val="center"/>
          </w:tcPr>
          <w:p w14:paraId="641A0340"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Građani </w:t>
            </w:r>
          </w:p>
        </w:tc>
      </w:tr>
    </w:tbl>
    <w:p w14:paraId="5588D383" w14:textId="77777777" w:rsidR="00D05B00" w:rsidRPr="008D043F" w:rsidRDefault="00D05B00" w:rsidP="0068355A">
      <w:pPr>
        <w:spacing w:line="276" w:lineRule="auto"/>
        <w:rPr>
          <w:rFonts w:asciiTheme="minorHAnsi" w:hAnsiTheme="minorHAnsi" w:cstheme="minorHAnsi"/>
          <w:sz w:val="18"/>
          <w:szCs w:val="18"/>
          <w:lang w:val="hr-HR"/>
        </w:rPr>
      </w:pPr>
    </w:p>
    <w:tbl>
      <w:tblPr>
        <w:tblW w:w="4951"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7"/>
        <w:gridCol w:w="3366"/>
        <w:gridCol w:w="3321"/>
        <w:gridCol w:w="3321"/>
      </w:tblGrid>
      <w:tr w:rsidR="00C240E3" w:rsidRPr="008D043F" w14:paraId="3C5F4ECD" w14:textId="77777777" w:rsidTr="00BE159B">
        <w:trPr>
          <w:trHeight w:val="567"/>
          <w:jc w:val="center"/>
        </w:trPr>
        <w:tc>
          <w:tcPr>
            <w:tcW w:w="1435" w:type="pct"/>
            <w:shd w:val="clear" w:color="auto" w:fill="009D73"/>
            <w:vAlign w:val="center"/>
          </w:tcPr>
          <w:p w14:paraId="7D27242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5" w:type="pct"/>
            <w:gridSpan w:val="3"/>
            <w:shd w:val="clear" w:color="auto" w:fill="FFFFFF"/>
            <w:vAlign w:val="center"/>
          </w:tcPr>
          <w:p w14:paraId="61A2C4A8"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6157F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8D043F" w14:paraId="511FEFE4" w14:textId="77777777" w:rsidTr="00BE159B">
        <w:trPr>
          <w:trHeight w:val="567"/>
          <w:jc w:val="center"/>
        </w:trPr>
        <w:tc>
          <w:tcPr>
            <w:tcW w:w="1435" w:type="pct"/>
            <w:shd w:val="clear" w:color="auto" w:fill="009D73"/>
            <w:vAlign w:val="center"/>
          </w:tcPr>
          <w:p w14:paraId="2F5EEC49"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5" w:type="pct"/>
            <w:gridSpan w:val="3"/>
            <w:shd w:val="clear" w:color="auto" w:fill="FFFFFF"/>
            <w:vAlign w:val="center"/>
          </w:tcPr>
          <w:p w14:paraId="679B6FE1" w14:textId="77777777" w:rsidR="00C240E3" w:rsidRPr="008D043F" w:rsidRDefault="00C240E3"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7</w:t>
            </w:r>
            <w:r w:rsidR="006157F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Jačati svijest o pravilnom razdvajanju, prikupljanju i odlaganju otpada</w:t>
            </w:r>
          </w:p>
        </w:tc>
      </w:tr>
      <w:tr w:rsidR="00C240E3" w:rsidRPr="008D043F" w14:paraId="1E5FA11C" w14:textId="77777777" w:rsidTr="00BE159B">
        <w:trPr>
          <w:trHeight w:val="567"/>
          <w:jc w:val="center"/>
        </w:trPr>
        <w:tc>
          <w:tcPr>
            <w:tcW w:w="1435" w:type="pct"/>
            <w:shd w:val="clear" w:color="auto" w:fill="009D73"/>
            <w:vAlign w:val="center"/>
          </w:tcPr>
          <w:p w14:paraId="5142DFE9"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5" w:type="pct"/>
            <w:gridSpan w:val="3"/>
            <w:shd w:val="clear" w:color="auto" w:fill="FFFFFF"/>
            <w:vAlign w:val="center"/>
          </w:tcPr>
          <w:p w14:paraId="0D94BE92"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7.1</w:t>
            </w:r>
            <w:r w:rsidR="006157F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Provođenje savremenih edukativno-informativnih, rodno osjetljivih i inkluzivnih kampanja jačanja svijesti na svim nivoima (federalni, kantonalni, općinski)</w:t>
            </w:r>
          </w:p>
        </w:tc>
      </w:tr>
      <w:tr w:rsidR="00C240E3" w:rsidRPr="008D043F" w14:paraId="04C570F8" w14:textId="77777777" w:rsidTr="00BE159B">
        <w:trPr>
          <w:trHeight w:val="567"/>
          <w:jc w:val="center"/>
        </w:trPr>
        <w:tc>
          <w:tcPr>
            <w:tcW w:w="1435" w:type="pct"/>
            <w:shd w:val="clear" w:color="auto" w:fill="009D73"/>
            <w:vAlign w:val="center"/>
          </w:tcPr>
          <w:p w14:paraId="55B4803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5" w:type="pct"/>
            <w:gridSpan w:val="3"/>
            <w:shd w:val="clear" w:color="auto" w:fill="FFFFFF"/>
            <w:vAlign w:val="center"/>
          </w:tcPr>
          <w:p w14:paraId="08A8B8E6"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razviti svijest, ne samo na građana već i privrednika o pravilnom upravljanju otpadom, ciljajući najviše na sprječavanje nastanka otpada i </w:t>
            </w:r>
            <w:r w:rsidR="001A39BF" w:rsidRPr="008D043F">
              <w:rPr>
                <w:rFonts w:asciiTheme="minorHAnsi" w:eastAsia="Calibri" w:hAnsiTheme="minorHAnsi" w:cstheme="minorHAnsi"/>
                <w:sz w:val="18"/>
                <w:szCs w:val="18"/>
                <w:lang w:val="hr-HR"/>
              </w:rPr>
              <w:t xml:space="preserve">reciklažu, </w:t>
            </w:r>
            <w:r w:rsidRPr="008D043F">
              <w:rPr>
                <w:rFonts w:asciiTheme="minorHAnsi" w:eastAsia="Calibri" w:hAnsiTheme="minorHAnsi" w:cstheme="minorHAnsi"/>
                <w:sz w:val="18"/>
                <w:szCs w:val="18"/>
                <w:lang w:val="hr-HR"/>
              </w:rPr>
              <w:t xml:space="preserve">ali i razumijevanje </w:t>
            </w:r>
            <w:r w:rsidR="001A39BF" w:rsidRPr="008D043F">
              <w:rPr>
                <w:rFonts w:asciiTheme="minorHAnsi" w:eastAsia="Calibri" w:hAnsiTheme="minorHAnsi" w:cstheme="minorHAnsi"/>
                <w:sz w:val="18"/>
                <w:szCs w:val="18"/>
                <w:lang w:val="hr-HR"/>
              </w:rPr>
              <w:t xml:space="preserve">funkcioniranje </w:t>
            </w:r>
            <w:r w:rsidRPr="008D043F">
              <w:rPr>
                <w:rFonts w:asciiTheme="minorHAnsi" w:eastAsia="Calibri" w:hAnsiTheme="minorHAnsi" w:cstheme="minorHAnsi"/>
                <w:sz w:val="18"/>
                <w:szCs w:val="18"/>
                <w:lang w:val="hr-HR"/>
              </w:rPr>
              <w:t>sistema prikupljanja i odlaganja otpada. U okviru mjere planirano je provođenje različitih programa obuka i podizanja javne svijesti kako slijedi:</w:t>
            </w:r>
          </w:p>
          <w:p w14:paraId="4BC9F205" w14:textId="77777777" w:rsidR="00C240E3" w:rsidRPr="008D043F" w:rsidRDefault="00C240E3" w:rsidP="0068355A">
            <w:pPr>
              <w:pStyle w:val="ListParagraph"/>
              <w:numPr>
                <w:ilvl w:val="0"/>
                <w:numId w:val="1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irati programe podizanja javne svijest</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o održivoj proizvodnji i potrošnji</w:t>
            </w:r>
          </w:p>
          <w:p w14:paraId="1D5698F0" w14:textId="77777777" w:rsidR="00C240E3" w:rsidRPr="008D043F" w:rsidRDefault="00C240E3" w:rsidP="0068355A">
            <w:pPr>
              <w:pStyle w:val="ListParagraph"/>
              <w:numPr>
                <w:ilvl w:val="0"/>
                <w:numId w:val="1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dizati javnu svijest i provoditi pilot</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te koji imaju za cilj implementaciju odredbi iz propisa o zabrani korištenja plastičnih proizvoda za jednokratnu upotrebu </w:t>
            </w:r>
          </w:p>
          <w:p w14:paraId="1E35F0FA" w14:textId="77777777" w:rsidR="00C240E3" w:rsidRPr="008D043F" w:rsidRDefault="00C240E3" w:rsidP="0068355A">
            <w:pPr>
              <w:pStyle w:val="ListParagraph"/>
              <w:numPr>
                <w:ilvl w:val="0"/>
                <w:numId w:val="1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irati inkluzivne programe obuke za popravku i reciklažu različitih vrsta proizvoda (namještaj, elektronski uređaji, i sl.)</w:t>
            </w:r>
          </w:p>
          <w:p w14:paraId="166A6CBB" w14:textId="77777777" w:rsidR="00C240E3" w:rsidRPr="008D043F" w:rsidRDefault="00C240E3" w:rsidP="0068355A">
            <w:pPr>
              <w:pStyle w:val="ListParagraph"/>
              <w:numPr>
                <w:ilvl w:val="0"/>
                <w:numId w:val="1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voditi kontinuirane kampanje i edukacije putem medija i direktnog kontakta sa stanovništvom o načinu i značaju pravilnog razvrstavanja otpada, značaju smanjenja, ponovne upotrebe, reciklaže otpada i kompostiranja i sl.</w:t>
            </w:r>
          </w:p>
          <w:p w14:paraId="0BDA0778" w14:textId="77777777" w:rsidR="00C240E3" w:rsidRPr="008D043F" w:rsidRDefault="00C240E3" w:rsidP="0068355A">
            <w:pPr>
              <w:pStyle w:val="ListParagraph"/>
              <w:numPr>
                <w:ilvl w:val="0"/>
                <w:numId w:val="1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dizati javnu svijest i svijest privrednih subjekata o ispravnom postupanju s i upravljanju posebnim kategorijama otpada</w:t>
            </w:r>
          </w:p>
          <w:p w14:paraId="465D4FA6" w14:textId="77777777" w:rsidR="00C240E3" w:rsidRPr="008D043F" w:rsidRDefault="001A39BF" w:rsidP="0068355A">
            <w:pPr>
              <w:pStyle w:val="ListParagraph"/>
              <w:numPr>
                <w:ilvl w:val="0"/>
                <w:numId w:val="1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ntegrirati </w:t>
            </w:r>
            <w:r w:rsidR="00C240E3" w:rsidRPr="008D043F">
              <w:rPr>
                <w:rFonts w:asciiTheme="minorHAnsi" w:eastAsia="Calibri" w:hAnsiTheme="minorHAnsi" w:cstheme="minorHAnsi"/>
                <w:sz w:val="18"/>
                <w:szCs w:val="18"/>
                <w:lang w:val="hr-HR"/>
              </w:rPr>
              <w:t>programe obuke o upravljanju otpadom u nastavne programe u osnovnim i srednjim školama i kurikulume na univerzitetima</w:t>
            </w:r>
          </w:p>
        </w:tc>
      </w:tr>
      <w:tr w:rsidR="00C240E3" w:rsidRPr="008D043F" w14:paraId="05003FAB" w14:textId="77777777" w:rsidTr="00BE159B">
        <w:trPr>
          <w:trHeight w:val="567"/>
          <w:jc w:val="center"/>
        </w:trPr>
        <w:tc>
          <w:tcPr>
            <w:tcW w:w="1435" w:type="pct"/>
            <w:shd w:val="clear" w:color="auto" w:fill="009D73"/>
            <w:vAlign w:val="center"/>
          </w:tcPr>
          <w:p w14:paraId="258B8F8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5" w:type="pct"/>
            <w:gridSpan w:val="3"/>
            <w:shd w:val="clear" w:color="auto" w:fill="FFFFFF" w:themeFill="background1"/>
            <w:vAlign w:val="center"/>
          </w:tcPr>
          <w:p w14:paraId="760DA858"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157F6" w:rsidRPr="008D043F" w14:paraId="50C05838" w14:textId="77777777" w:rsidTr="00BE159B">
        <w:trPr>
          <w:trHeight w:val="567"/>
          <w:jc w:val="center"/>
        </w:trPr>
        <w:tc>
          <w:tcPr>
            <w:tcW w:w="1435" w:type="pct"/>
            <w:vMerge w:val="restart"/>
            <w:shd w:val="clear" w:color="auto" w:fill="009D73"/>
            <w:vAlign w:val="center"/>
          </w:tcPr>
          <w:p w14:paraId="759734CC"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9" w:type="pct"/>
            <w:shd w:val="clear" w:color="auto" w:fill="009D73"/>
            <w:vAlign w:val="center"/>
          </w:tcPr>
          <w:p w14:paraId="44D1605C"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F6A72C7"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shd w:val="clear" w:color="auto" w:fill="009D73"/>
            <w:vAlign w:val="center"/>
          </w:tcPr>
          <w:p w14:paraId="21C20F77"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CD81389"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3" w:type="pct"/>
            <w:shd w:val="clear" w:color="auto" w:fill="009D73"/>
            <w:vAlign w:val="center"/>
          </w:tcPr>
          <w:p w14:paraId="7872374C"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8D043F" w14:paraId="5D92205A" w14:textId="77777777" w:rsidTr="00BE159B">
        <w:trPr>
          <w:trHeight w:val="283"/>
          <w:jc w:val="center"/>
        </w:trPr>
        <w:tc>
          <w:tcPr>
            <w:tcW w:w="1435" w:type="pct"/>
            <w:vMerge/>
            <w:shd w:val="clear" w:color="auto" w:fill="009D73"/>
            <w:vAlign w:val="center"/>
          </w:tcPr>
          <w:p w14:paraId="7E052EB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9" w:type="pct"/>
            <w:shd w:val="clear" w:color="auto" w:fill="FFFFFF"/>
            <w:vAlign w:val="center"/>
          </w:tcPr>
          <w:p w14:paraId="27DD07AE"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Generalna percepcija statusa razvoja javne svijesti</w:t>
            </w:r>
          </w:p>
        </w:tc>
        <w:tc>
          <w:tcPr>
            <w:tcW w:w="1183" w:type="pct"/>
            <w:shd w:val="clear" w:color="auto" w:fill="FFFFFF"/>
            <w:vAlign w:val="center"/>
          </w:tcPr>
          <w:p w14:paraId="657C6DDC"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ska generalna percepcija statusa razvoja javne svijesti</w:t>
            </w:r>
          </w:p>
        </w:tc>
        <w:tc>
          <w:tcPr>
            <w:tcW w:w="1183" w:type="pct"/>
            <w:shd w:val="clear" w:color="auto" w:fill="FFFFFF"/>
            <w:vAlign w:val="center"/>
          </w:tcPr>
          <w:p w14:paraId="718F6DFB"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a generalna percepcija statusa razvoja javne svijesti</w:t>
            </w:r>
          </w:p>
          <w:p w14:paraId="267B26F4"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32.)</w:t>
            </w:r>
          </w:p>
        </w:tc>
      </w:tr>
      <w:tr w:rsidR="00EF29A0" w:rsidRPr="008D043F" w14:paraId="118C8CB7" w14:textId="77777777" w:rsidTr="00BE159B">
        <w:trPr>
          <w:trHeight w:val="567"/>
          <w:jc w:val="center"/>
        </w:trPr>
        <w:tc>
          <w:tcPr>
            <w:tcW w:w="1435" w:type="pct"/>
            <w:shd w:val="clear" w:color="auto" w:fill="009D73"/>
            <w:vAlign w:val="center"/>
          </w:tcPr>
          <w:p w14:paraId="49F00200"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5" w:type="pct"/>
            <w:gridSpan w:val="3"/>
            <w:shd w:val="clear" w:color="auto" w:fill="FFFFFF"/>
            <w:vAlign w:val="center"/>
          </w:tcPr>
          <w:p w14:paraId="178983A8" w14:textId="77777777" w:rsidR="00EF29A0" w:rsidRPr="008D043F" w:rsidRDefault="00642DC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a </w:t>
            </w:r>
            <w:r w:rsidR="001A39BF"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stanovništva o pravilnom upravljanju otpadom</w:t>
            </w:r>
            <w:r w:rsidR="00E6564A" w:rsidRPr="008D043F">
              <w:rPr>
                <w:rFonts w:asciiTheme="minorHAnsi" w:hAnsiTheme="minorHAnsi" w:cstheme="minorHAnsi"/>
                <w:sz w:val="18"/>
                <w:szCs w:val="18"/>
                <w:lang w:val="hr-HR" w:bidi="en-US"/>
              </w:rPr>
              <w:t xml:space="preserve">, uz jednake mogućnosti učešća žena i muškaraca, posebno pripadnika i pripadnica ranjivih grupa </w:t>
            </w:r>
          </w:p>
        </w:tc>
      </w:tr>
      <w:tr w:rsidR="00EF29A0" w:rsidRPr="008D043F" w14:paraId="2D254355" w14:textId="77777777" w:rsidTr="00BE159B">
        <w:trPr>
          <w:trHeight w:val="567"/>
          <w:jc w:val="center"/>
        </w:trPr>
        <w:tc>
          <w:tcPr>
            <w:tcW w:w="1435" w:type="pct"/>
            <w:shd w:val="clear" w:color="auto" w:fill="009D73"/>
            <w:vAlign w:val="center"/>
          </w:tcPr>
          <w:p w14:paraId="57FF034C" w14:textId="7777777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 izvorima finansiranja</w:t>
            </w:r>
          </w:p>
        </w:tc>
        <w:tc>
          <w:tcPr>
            <w:tcW w:w="3565" w:type="pct"/>
            <w:gridSpan w:val="3"/>
            <w:shd w:val="clear" w:color="auto" w:fill="FFFFFF"/>
            <w:vAlign w:val="center"/>
          </w:tcPr>
          <w:p w14:paraId="6D2E6B00" w14:textId="77777777" w:rsidR="00741546" w:rsidRPr="008D043F" w:rsidRDefault="0074154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046 762 KM</w:t>
            </w:r>
          </w:p>
          <w:p w14:paraId="28CBCA86" w14:textId="77777777" w:rsidR="00EF29A0" w:rsidRPr="008D043F" w:rsidRDefault="0074154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 xml:space="preserve">Izvor: 10% </w:t>
            </w:r>
            <w:r w:rsidR="001A39BF"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 xml:space="preserve">sredstva, 90% </w:t>
            </w:r>
            <w:r w:rsidR="001A39BF"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C240E3" w:rsidRPr="008D043F" w14:paraId="33F79283" w14:textId="77777777" w:rsidTr="00BE159B">
        <w:trPr>
          <w:trHeight w:val="567"/>
          <w:jc w:val="center"/>
        </w:trPr>
        <w:tc>
          <w:tcPr>
            <w:tcW w:w="1435" w:type="pct"/>
            <w:shd w:val="clear" w:color="auto" w:fill="009D73"/>
            <w:vAlign w:val="center"/>
          </w:tcPr>
          <w:p w14:paraId="0994E6C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5" w:type="pct"/>
            <w:gridSpan w:val="3"/>
            <w:shd w:val="clear" w:color="auto" w:fill="FFFFFF"/>
            <w:vAlign w:val="center"/>
          </w:tcPr>
          <w:p w14:paraId="3065298B"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1A39B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0.</w:t>
            </w:r>
          </w:p>
        </w:tc>
      </w:tr>
      <w:tr w:rsidR="00C240E3" w:rsidRPr="008D043F" w14:paraId="18B8DA0D" w14:textId="77777777" w:rsidTr="00BE159B">
        <w:trPr>
          <w:trHeight w:val="567"/>
          <w:jc w:val="center"/>
        </w:trPr>
        <w:tc>
          <w:tcPr>
            <w:tcW w:w="1435" w:type="pct"/>
            <w:shd w:val="clear" w:color="auto" w:fill="009D73"/>
            <w:vAlign w:val="center"/>
          </w:tcPr>
          <w:p w14:paraId="3BBC7D5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5" w:type="pct"/>
            <w:gridSpan w:val="3"/>
            <w:shd w:val="clear" w:color="auto" w:fill="FFFFFF"/>
            <w:vAlign w:val="center"/>
          </w:tcPr>
          <w:p w14:paraId="49212C9A"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8D043F" w14:paraId="308009F2" w14:textId="77777777" w:rsidTr="00BE159B">
        <w:trPr>
          <w:trHeight w:val="567"/>
          <w:jc w:val="center"/>
        </w:trPr>
        <w:tc>
          <w:tcPr>
            <w:tcW w:w="1435" w:type="pct"/>
            <w:shd w:val="clear" w:color="auto" w:fill="009D73"/>
            <w:vAlign w:val="center"/>
          </w:tcPr>
          <w:p w14:paraId="0691F0D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5" w:type="pct"/>
            <w:gridSpan w:val="3"/>
            <w:shd w:val="clear" w:color="auto" w:fill="FFFFFF"/>
            <w:vAlign w:val="center"/>
          </w:tcPr>
          <w:p w14:paraId="27D1A3A7"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i gradovi </w:t>
            </w:r>
          </w:p>
        </w:tc>
      </w:tr>
      <w:tr w:rsidR="00C240E3" w:rsidRPr="008D043F" w14:paraId="7E3C8C6F" w14:textId="77777777" w:rsidTr="00BE159B">
        <w:trPr>
          <w:trHeight w:val="567"/>
          <w:jc w:val="center"/>
        </w:trPr>
        <w:tc>
          <w:tcPr>
            <w:tcW w:w="1435" w:type="pct"/>
            <w:shd w:val="clear" w:color="auto" w:fill="009D73"/>
            <w:vAlign w:val="center"/>
          </w:tcPr>
          <w:p w14:paraId="3B0A5F4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5" w:type="pct"/>
            <w:gridSpan w:val="3"/>
            <w:shd w:val="clear" w:color="auto" w:fill="FFFFFF"/>
            <w:vAlign w:val="center"/>
          </w:tcPr>
          <w:p w14:paraId="17F71DBD"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Građani i privredni subjekti</w:t>
            </w:r>
          </w:p>
        </w:tc>
      </w:tr>
    </w:tbl>
    <w:p w14:paraId="4452D7CD" w14:textId="691E5DF9" w:rsidR="00783AA9" w:rsidRPr="008D043F" w:rsidRDefault="00783AA9" w:rsidP="0068355A">
      <w:pPr>
        <w:spacing w:after="160" w:line="276" w:lineRule="auto"/>
        <w:rPr>
          <w:rFonts w:asciiTheme="minorHAnsi" w:hAnsiTheme="minorHAnsi" w:cstheme="minorHAnsi"/>
          <w:lang w:val="hr-HR"/>
        </w:rPr>
      </w:pPr>
    </w:p>
    <w:p w14:paraId="392DA9A4" w14:textId="77777777" w:rsidR="00B13A5C" w:rsidRPr="008D043F" w:rsidRDefault="00783AA9" w:rsidP="0068355A">
      <w:pPr>
        <w:pStyle w:val="Head2"/>
        <w:spacing w:line="276" w:lineRule="auto"/>
        <w:rPr>
          <w:rFonts w:asciiTheme="minorHAnsi" w:hAnsiTheme="minorHAnsi"/>
          <w:lang w:val="hr-HR"/>
        </w:rPr>
      </w:pPr>
      <w:bookmarkStart w:id="225" w:name="_Toc104460941"/>
      <w:r w:rsidRPr="008D043F">
        <w:rPr>
          <w:rFonts w:asciiTheme="minorHAnsi" w:hAnsiTheme="minorHAnsi"/>
          <w:lang w:val="hr-HR"/>
        </w:rPr>
        <w:t>Aneks 3.</w:t>
      </w:r>
      <w:r w:rsidR="00B0168D" w:rsidRPr="008D043F">
        <w:rPr>
          <w:rFonts w:asciiTheme="minorHAnsi" w:hAnsiTheme="minorHAnsi"/>
          <w:lang w:val="hr-HR"/>
        </w:rPr>
        <w:t xml:space="preserve"> </w:t>
      </w:r>
      <w:r w:rsidRPr="008D043F">
        <w:rPr>
          <w:rFonts w:asciiTheme="minorHAnsi" w:hAnsiTheme="minorHAnsi"/>
          <w:lang w:val="hr-HR"/>
        </w:rPr>
        <w:t>Detaljan pregled mjera  za Biodiverzitet i zaštita prirode</w:t>
      </w:r>
      <w:bookmarkEnd w:id="225"/>
    </w:p>
    <w:tbl>
      <w:tblPr>
        <w:tblW w:w="494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7"/>
        <w:gridCol w:w="3021"/>
        <w:gridCol w:w="3483"/>
        <w:gridCol w:w="3481"/>
      </w:tblGrid>
      <w:tr w:rsidR="00E35C39" w:rsidRPr="008D043F" w14:paraId="1ACCC43B" w14:textId="77777777" w:rsidTr="00BE159B">
        <w:trPr>
          <w:trHeight w:val="567"/>
          <w:jc w:val="center"/>
        </w:trPr>
        <w:tc>
          <w:tcPr>
            <w:tcW w:w="1437" w:type="pct"/>
            <w:shd w:val="clear" w:color="auto" w:fill="009D73"/>
            <w:vAlign w:val="center"/>
          </w:tcPr>
          <w:p w14:paraId="27D1CE1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3" w:type="pct"/>
            <w:gridSpan w:val="3"/>
            <w:shd w:val="clear" w:color="auto" w:fill="FFFFFF"/>
            <w:vAlign w:val="center"/>
          </w:tcPr>
          <w:p w14:paraId="36DB6C0B"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811471" w:rsidRPr="008D043F">
              <w:rPr>
                <w:rFonts w:asciiTheme="minorHAnsi" w:eastAsia="Calibri" w:hAnsiTheme="minorHAnsi" w:cstheme="minorHAnsi"/>
                <w:b/>
                <w:sz w:val="18"/>
                <w:szCs w:val="18"/>
                <w:lang w:val="hr-HR"/>
              </w:rPr>
              <w:t>Očuvanje biološke i pejzažne raznolikosti</w:t>
            </w:r>
          </w:p>
        </w:tc>
      </w:tr>
      <w:tr w:rsidR="00E35C39" w:rsidRPr="008D043F" w14:paraId="19B12D7E" w14:textId="77777777" w:rsidTr="00BE159B">
        <w:trPr>
          <w:trHeight w:val="567"/>
          <w:jc w:val="center"/>
        </w:trPr>
        <w:tc>
          <w:tcPr>
            <w:tcW w:w="1437" w:type="pct"/>
            <w:shd w:val="clear" w:color="auto" w:fill="009D73"/>
            <w:vAlign w:val="center"/>
          </w:tcPr>
          <w:p w14:paraId="3C90C3E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3" w:type="pct"/>
            <w:gridSpan w:val="3"/>
            <w:shd w:val="clear" w:color="auto" w:fill="FFFFFF"/>
            <w:vAlign w:val="center"/>
          </w:tcPr>
          <w:p w14:paraId="18B959A7" w14:textId="77777777" w:rsidR="00E35C39" w:rsidRPr="008D043F" w:rsidRDefault="00E35C39"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1. Unaprijediti pravni okvir </w:t>
            </w:r>
            <w:r w:rsidR="001A39BF" w:rsidRPr="008D043F">
              <w:rPr>
                <w:rFonts w:asciiTheme="minorHAnsi" w:hAnsiTheme="minorHAnsi" w:cstheme="minorHAnsi"/>
                <w:b/>
                <w:sz w:val="18"/>
                <w:szCs w:val="18"/>
                <w:lang w:val="hr-HR" w:eastAsia="zh-TW"/>
              </w:rPr>
              <w:t xml:space="preserve">Federacije </w:t>
            </w:r>
            <w:r w:rsidRPr="008D043F">
              <w:rPr>
                <w:rFonts w:asciiTheme="minorHAnsi" w:hAnsiTheme="minorHAnsi" w:cstheme="minorHAnsi"/>
                <w:b/>
                <w:sz w:val="18"/>
                <w:szCs w:val="18"/>
                <w:lang w:val="hr-HR" w:eastAsia="zh-TW"/>
              </w:rPr>
              <w:t xml:space="preserve">BiH za biodiverzitet i očuvanje prirode kroz usklađivanje zakonodavstva s pravnom </w:t>
            </w:r>
            <w:r w:rsidR="001A39BF" w:rsidRPr="008D043F">
              <w:rPr>
                <w:rFonts w:asciiTheme="minorHAnsi" w:hAnsiTheme="minorHAnsi" w:cstheme="minorHAnsi"/>
                <w:b/>
                <w:sz w:val="18"/>
                <w:szCs w:val="18"/>
                <w:lang w:val="hr-HR" w:eastAsia="zh-TW"/>
              </w:rPr>
              <w:t xml:space="preserve">stečevinom </w:t>
            </w:r>
            <w:r w:rsidRPr="008D043F">
              <w:rPr>
                <w:rFonts w:asciiTheme="minorHAnsi" w:hAnsiTheme="minorHAnsi" w:cstheme="minorHAnsi"/>
                <w:b/>
                <w:sz w:val="18"/>
                <w:szCs w:val="18"/>
                <w:lang w:val="hr-HR" w:eastAsia="zh-TW"/>
              </w:rPr>
              <w:t>EU i međunarodnim sporazumima</w:t>
            </w:r>
          </w:p>
        </w:tc>
      </w:tr>
      <w:tr w:rsidR="00E35C39" w:rsidRPr="008D043F" w14:paraId="19B15172" w14:textId="77777777" w:rsidTr="00BE159B">
        <w:trPr>
          <w:trHeight w:val="567"/>
          <w:jc w:val="center"/>
        </w:trPr>
        <w:tc>
          <w:tcPr>
            <w:tcW w:w="1437" w:type="pct"/>
            <w:shd w:val="clear" w:color="auto" w:fill="009D73"/>
            <w:vAlign w:val="center"/>
          </w:tcPr>
          <w:p w14:paraId="3D2AFBB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3" w:type="pct"/>
            <w:gridSpan w:val="3"/>
            <w:shd w:val="clear" w:color="auto" w:fill="FFFFFF"/>
            <w:vAlign w:val="center"/>
          </w:tcPr>
          <w:p w14:paraId="350847A5"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1.1. Usklađivati i harmonizirati propise za očuvanje i održivu upotrebu biodiverziteta  i zaštitu prirode s pravnom </w:t>
            </w:r>
            <w:r w:rsidR="001A39BF" w:rsidRPr="008D043F">
              <w:rPr>
                <w:rFonts w:asciiTheme="minorHAnsi" w:eastAsia="Calibri" w:hAnsiTheme="minorHAnsi" w:cstheme="minorHAnsi"/>
                <w:b/>
                <w:sz w:val="18"/>
                <w:szCs w:val="18"/>
                <w:lang w:val="hr-HR"/>
              </w:rPr>
              <w:t xml:space="preserve">stečevinom </w:t>
            </w:r>
            <w:r w:rsidRPr="008D043F">
              <w:rPr>
                <w:rFonts w:asciiTheme="minorHAnsi" w:eastAsia="Calibri" w:hAnsiTheme="minorHAnsi" w:cstheme="minorHAnsi"/>
                <w:b/>
                <w:sz w:val="18"/>
                <w:szCs w:val="18"/>
                <w:lang w:val="hr-HR"/>
              </w:rPr>
              <w:t>EU i međunarodnim sporazumima za biodiverzitet</w:t>
            </w:r>
          </w:p>
        </w:tc>
      </w:tr>
      <w:tr w:rsidR="00E35C39" w:rsidRPr="008D043F" w14:paraId="0755BCB1" w14:textId="77777777" w:rsidTr="00BE159B">
        <w:trPr>
          <w:trHeight w:val="567"/>
          <w:jc w:val="center"/>
        </w:trPr>
        <w:tc>
          <w:tcPr>
            <w:tcW w:w="1437" w:type="pct"/>
            <w:shd w:val="clear" w:color="auto" w:fill="009D73"/>
            <w:vAlign w:val="center"/>
          </w:tcPr>
          <w:p w14:paraId="428E4759"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63" w:type="pct"/>
            <w:gridSpan w:val="3"/>
            <w:shd w:val="clear" w:color="auto" w:fill="FFFFFF"/>
            <w:vAlign w:val="center"/>
          </w:tcPr>
          <w:p w14:paraId="6753FF5D"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kreirati adekvatan i harmoniziran pravni osnov za primjenu odredbi pravne </w:t>
            </w:r>
            <w:r w:rsidR="001A39BF" w:rsidRPr="008D043F">
              <w:rPr>
                <w:rFonts w:asciiTheme="minorHAnsi" w:eastAsia="Calibri" w:hAnsiTheme="minorHAnsi" w:cstheme="minorHAnsi"/>
                <w:sz w:val="18"/>
                <w:szCs w:val="18"/>
                <w:lang w:val="hr-HR"/>
              </w:rPr>
              <w:t xml:space="preserve">stečevine EU </w:t>
            </w:r>
            <w:r w:rsidRPr="008D043F">
              <w:rPr>
                <w:rFonts w:asciiTheme="minorHAnsi" w:eastAsia="Calibri" w:hAnsiTheme="minorHAnsi" w:cstheme="minorHAnsi"/>
                <w:sz w:val="18"/>
                <w:szCs w:val="18"/>
                <w:lang w:val="hr-HR"/>
              </w:rPr>
              <w:t xml:space="preserve">i ratificiranih međunarodnih sporazuma za biodiverzitet, u pripadajućim administracijama i u relevantnim sektorima na područj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p w14:paraId="1C78916B"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586F684C"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 xml:space="preserve">a. </w:t>
            </w:r>
            <w:r w:rsidR="001A39BF" w:rsidRPr="008D043F">
              <w:rPr>
                <w:rFonts w:asciiTheme="minorHAnsi" w:eastAsia="Calibri" w:hAnsiTheme="minorHAnsi" w:cstheme="minorHAnsi"/>
                <w:b/>
                <w:sz w:val="18"/>
                <w:szCs w:val="18"/>
                <w:lang w:val="hr-HR"/>
              </w:rPr>
              <w:t>Unaprjeđivanje pravnog okvira</w:t>
            </w:r>
            <w:r w:rsidRPr="008D043F">
              <w:rPr>
                <w:rFonts w:asciiTheme="minorHAnsi" w:eastAsia="Calibri" w:hAnsiTheme="minorHAnsi" w:cstheme="minorHAnsi"/>
                <w:b/>
                <w:sz w:val="18"/>
                <w:szCs w:val="18"/>
                <w:lang w:val="hr-HR"/>
              </w:rPr>
              <w:t xml:space="preserve"> za očuvanje biološke i pejzažne raznolikosti </w:t>
            </w:r>
            <w:r w:rsidR="001A39BF" w:rsidRPr="008D043F">
              <w:rPr>
                <w:rFonts w:asciiTheme="minorHAnsi" w:eastAsia="Calibri" w:hAnsiTheme="minorHAnsi" w:cstheme="minorHAnsi"/>
                <w:b/>
                <w:sz w:val="18"/>
                <w:szCs w:val="18"/>
                <w:lang w:val="hr-HR"/>
              </w:rPr>
              <w:t xml:space="preserve">Federacije </w:t>
            </w:r>
            <w:r w:rsidRPr="008D043F">
              <w:rPr>
                <w:rFonts w:asciiTheme="minorHAnsi" w:eastAsia="Calibri" w:hAnsiTheme="minorHAnsi" w:cstheme="minorHAnsi"/>
                <w:b/>
                <w:sz w:val="18"/>
                <w:szCs w:val="18"/>
                <w:lang w:val="hr-HR"/>
              </w:rPr>
              <w:t>BiH</w:t>
            </w:r>
          </w:p>
          <w:p w14:paraId="45010ED0" w14:textId="77777777" w:rsidR="00E35C39" w:rsidRPr="008D043F" w:rsidRDefault="00E35C39" w:rsidP="0068355A">
            <w:pPr>
              <w:numPr>
                <w:ilvl w:val="0"/>
                <w:numId w:val="36"/>
              </w:numPr>
              <w:spacing w:before="40" w:after="40" w:line="276" w:lineRule="auto"/>
              <w:contextualSpacing/>
              <w:rPr>
                <w:rFonts w:asciiTheme="minorHAnsi" w:eastAsia="Calibri" w:hAnsiTheme="minorHAnsi" w:cstheme="minorHAnsi"/>
                <w:sz w:val="18"/>
                <w:szCs w:val="18"/>
                <w:lang w:val="hr-HR"/>
              </w:rPr>
            </w:pPr>
            <w:bookmarkStart w:id="226" w:name="_Hlk94472183"/>
            <w:r w:rsidRPr="008D043F">
              <w:rPr>
                <w:rFonts w:asciiTheme="minorHAnsi" w:eastAsia="Calibri" w:hAnsiTheme="minorHAnsi" w:cstheme="minorHAnsi"/>
                <w:sz w:val="18"/>
                <w:szCs w:val="18"/>
                <w:lang w:val="hr-HR"/>
              </w:rPr>
              <w:t xml:space="preserve">Dodatno uskladiti Zakon o zaštiti prirode s Direktivom Savjeta 92/43/EEZ od 21. maja 1992. godine o konzervaciji prirodnih staniš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divlje faune i flore</w:t>
            </w:r>
          </w:p>
          <w:p w14:paraId="54A22E48" w14:textId="77777777" w:rsidR="00E35C39" w:rsidRPr="008D043F" w:rsidRDefault="00E35C39" w:rsidP="0068355A">
            <w:pPr>
              <w:numPr>
                <w:ilvl w:val="0"/>
                <w:numId w:val="3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odatno uskladiti  Zakon o zaštiti prirode s Direktivom 2009/147/EZ  Evropskog parlamenta i Savjeta od 30. novembra 2009. godine o očuvanju divljih ptica (</w:t>
            </w:r>
            <w:r w:rsidR="001A39BF" w:rsidRPr="008D043F">
              <w:rPr>
                <w:rFonts w:asciiTheme="minorHAnsi" w:eastAsia="Calibri" w:hAnsiTheme="minorHAnsi" w:cstheme="minorHAnsi"/>
                <w:sz w:val="18"/>
                <w:szCs w:val="18"/>
                <w:lang w:val="hr-HR"/>
              </w:rPr>
              <w:t xml:space="preserve">kodificirana </w:t>
            </w:r>
            <w:r w:rsidRPr="008D043F">
              <w:rPr>
                <w:rFonts w:asciiTheme="minorHAnsi" w:eastAsia="Calibri" w:hAnsiTheme="minorHAnsi" w:cstheme="minorHAnsi"/>
                <w:sz w:val="18"/>
                <w:szCs w:val="18"/>
                <w:lang w:val="hr-HR"/>
              </w:rPr>
              <w:t>verzija Direktive 79/406/EZ i njenih izmjena</w:t>
            </w:r>
          </w:p>
          <w:p w14:paraId="6CD66F7F" w14:textId="77777777" w:rsidR="00E35C39" w:rsidRPr="008D043F" w:rsidRDefault="00E35C39" w:rsidP="0068355A">
            <w:pPr>
              <w:numPr>
                <w:ilvl w:val="0"/>
                <w:numId w:val="3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datno uskladiti Zakon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s Uredbom Savjeta (EZ)  br. 338/97 od 9. decembra 1996. godine o zaštiti vrsta divlje faune i flore putem regulacije trgovine istima i odredbama CITES konvencije</w:t>
            </w:r>
          </w:p>
          <w:p w14:paraId="79805830" w14:textId="77777777" w:rsidR="00E35C39" w:rsidRPr="008D043F" w:rsidRDefault="00E35C39" w:rsidP="0068355A">
            <w:pPr>
              <w:numPr>
                <w:ilvl w:val="0"/>
                <w:numId w:val="3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 Zakon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 Konvencijom o zaštiti migratornih vrsta divljih životina (CMS) i AEWA </w:t>
            </w:r>
            <w:r w:rsidRPr="008D043F">
              <w:rPr>
                <w:rFonts w:asciiTheme="minorHAnsi" w:eastAsia="Calibri" w:hAnsiTheme="minorHAnsi" w:cstheme="minorHAnsi"/>
                <w:sz w:val="18"/>
                <w:szCs w:val="18"/>
                <w:lang w:val="hr-HR"/>
              </w:rPr>
              <w:lastRenderedPageBreak/>
              <w:t>sporazumom</w:t>
            </w:r>
          </w:p>
          <w:p w14:paraId="4A04DCD9" w14:textId="4D0815D6" w:rsidR="008430B9" w:rsidRPr="008D043F" w:rsidRDefault="008430B9" w:rsidP="0068355A">
            <w:pPr>
              <w:numPr>
                <w:ilvl w:val="0"/>
                <w:numId w:val="36"/>
              </w:numPr>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Razviti dodatne mehanizme  za implementaciju Nagoya protokola i dodatnog Kuala Lumpur protokola u Federaciji BiH</w:t>
            </w:r>
          </w:p>
          <w:bookmarkEnd w:id="226"/>
          <w:p w14:paraId="4069FFB8"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 xml:space="preserve">b. </w:t>
            </w:r>
            <w:bookmarkStart w:id="227" w:name="_Hlk94472468"/>
            <w:r w:rsidR="001A39BF" w:rsidRPr="008D043F">
              <w:rPr>
                <w:rFonts w:asciiTheme="minorHAnsi" w:eastAsia="Calibri" w:hAnsiTheme="minorHAnsi" w:cstheme="minorHAnsi"/>
                <w:b/>
                <w:sz w:val="18"/>
                <w:szCs w:val="18"/>
                <w:lang w:val="hr-HR"/>
              </w:rPr>
              <w:t>Unaprjeđivanje</w:t>
            </w:r>
            <w:r w:rsidRPr="008D043F">
              <w:rPr>
                <w:rFonts w:asciiTheme="minorHAnsi" w:eastAsia="Calibri" w:hAnsiTheme="minorHAnsi" w:cstheme="minorHAnsi"/>
                <w:b/>
                <w:sz w:val="18"/>
                <w:szCs w:val="18"/>
                <w:lang w:val="hr-HR"/>
              </w:rPr>
              <w:t xml:space="preserve"> vertikalnog uklađivanja pravnog okvira za očuvanje biološke i pejzažne raznolikosti </w:t>
            </w:r>
            <w:r w:rsidR="001A39BF" w:rsidRPr="008D043F">
              <w:rPr>
                <w:rFonts w:asciiTheme="minorHAnsi" w:eastAsia="Calibri" w:hAnsiTheme="minorHAnsi" w:cstheme="minorHAnsi"/>
                <w:b/>
                <w:sz w:val="18"/>
                <w:szCs w:val="18"/>
                <w:lang w:val="hr-HR"/>
              </w:rPr>
              <w:t xml:space="preserve">Federacije </w:t>
            </w:r>
            <w:r w:rsidRPr="008D043F">
              <w:rPr>
                <w:rFonts w:asciiTheme="minorHAnsi" w:eastAsia="Calibri" w:hAnsiTheme="minorHAnsi" w:cstheme="minorHAnsi"/>
                <w:b/>
                <w:sz w:val="18"/>
                <w:szCs w:val="18"/>
                <w:lang w:val="hr-HR"/>
              </w:rPr>
              <w:t>BiH</w:t>
            </w:r>
          </w:p>
          <w:p w14:paraId="3D841D8C" w14:textId="77777777" w:rsidR="00E35C39" w:rsidRPr="008D043F" w:rsidRDefault="00E35C39" w:rsidP="0068355A">
            <w:pPr>
              <w:numPr>
                <w:ilvl w:val="0"/>
                <w:numId w:val="3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Harmonizirati pravni okvir za zaštitu prirode s pravnom </w:t>
            </w:r>
            <w:r w:rsidR="001A39BF" w:rsidRPr="008D043F">
              <w:rPr>
                <w:rFonts w:asciiTheme="minorHAnsi" w:eastAsia="Calibri" w:hAnsiTheme="minorHAnsi" w:cstheme="minorHAnsi"/>
                <w:sz w:val="18"/>
                <w:szCs w:val="18"/>
                <w:lang w:val="hr-HR"/>
              </w:rPr>
              <w:t xml:space="preserve">stečevinom EU </w:t>
            </w:r>
            <w:r w:rsidRPr="008D043F">
              <w:rPr>
                <w:rFonts w:asciiTheme="minorHAnsi" w:eastAsia="Calibri" w:hAnsiTheme="minorHAnsi" w:cstheme="minorHAnsi"/>
                <w:sz w:val="18"/>
                <w:szCs w:val="18"/>
                <w:lang w:val="hr-HR"/>
              </w:rPr>
              <w:t xml:space="preserve">i zakonodavstvom BiH, </w:t>
            </w:r>
            <w:r w:rsidR="001A39BF" w:rsidRPr="008D043F">
              <w:rPr>
                <w:rFonts w:asciiTheme="minorHAnsi" w:eastAsia="Calibri" w:hAnsiTheme="minorHAnsi" w:cstheme="minorHAnsi"/>
                <w:sz w:val="18"/>
                <w:szCs w:val="18"/>
                <w:lang w:val="hr-HR"/>
              </w:rPr>
              <w:t>Republike Srpske</w:t>
            </w:r>
            <w:r w:rsidRPr="008D043F">
              <w:rPr>
                <w:rFonts w:asciiTheme="minorHAnsi" w:eastAsia="Calibri" w:hAnsiTheme="minorHAnsi" w:cstheme="minorHAnsi"/>
                <w:sz w:val="18"/>
                <w:szCs w:val="18"/>
                <w:lang w:val="hr-HR"/>
              </w:rPr>
              <w:t xml:space="preserve"> i </w:t>
            </w:r>
            <w:r w:rsidR="001A39BF" w:rsidRPr="008D043F">
              <w:rPr>
                <w:rFonts w:asciiTheme="minorHAnsi" w:eastAsia="Calibri" w:hAnsiTheme="minorHAnsi" w:cstheme="minorHAnsi"/>
                <w:sz w:val="18"/>
                <w:szCs w:val="18"/>
                <w:lang w:val="hr-HR"/>
              </w:rPr>
              <w:t>Brčko distrikta BiH</w:t>
            </w:r>
          </w:p>
          <w:p w14:paraId="103E69A8" w14:textId="77777777" w:rsidR="008430B9" w:rsidRPr="008D043F" w:rsidRDefault="008430B9" w:rsidP="0068355A">
            <w:pPr>
              <w:numPr>
                <w:ilvl w:val="0"/>
                <w:numId w:val="35"/>
              </w:numPr>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Koordinirati i harmonizirati unaprjeđenje pravnog okvira i implementacije legislative za zaštitu prirode u kantonima Federacije BiH  u skladu s pravnom stečevinom EU</w:t>
            </w:r>
          </w:p>
          <w:bookmarkEnd w:id="227"/>
          <w:p w14:paraId="718C960C"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c. </w:t>
            </w:r>
            <w:bookmarkStart w:id="228" w:name="_Hlk94472705"/>
            <w:r w:rsidR="001A39BF" w:rsidRPr="008D043F">
              <w:rPr>
                <w:rFonts w:asciiTheme="minorHAnsi" w:eastAsia="Calibri" w:hAnsiTheme="minorHAnsi" w:cstheme="minorHAnsi"/>
                <w:b/>
                <w:sz w:val="18"/>
                <w:szCs w:val="18"/>
                <w:lang w:val="hr-HR"/>
              </w:rPr>
              <w:t>Unaprjeđenje procesa</w:t>
            </w:r>
            <w:r w:rsidRPr="008D043F">
              <w:rPr>
                <w:rFonts w:asciiTheme="minorHAnsi" w:eastAsia="Calibri" w:hAnsiTheme="minorHAnsi" w:cstheme="minorHAnsi"/>
                <w:b/>
                <w:sz w:val="18"/>
                <w:szCs w:val="18"/>
                <w:lang w:val="hr-HR"/>
              </w:rPr>
              <w:t xml:space="preserve"> horizontalnog </w:t>
            </w:r>
            <w:r w:rsidR="001A39BF" w:rsidRPr="008D043F">
              <w:rPr>
                <w:rFonts w:asciiTheme="minorHAnsi" w:eastAsia="Calibri" w:hAnsiTheme="minorHAnsi" w:cstheme="minorHAnsi"/>
                <w:b/>
                <w:sz w:val="18"/>
                <w:szCs w:val="18"/>
                <w:lang w:val="hr-HR"/>
              </w:rPr>
              <w:t xml:space="preserve">usklađivanja </w:t>
            </w:r>
            <w:r w:rsidRPr="008D043F">
              <w:rPr>
                <w:rFonts w:asciiTheme="minorHAnsi" w:eastAsia="Calibri" w:hAnsiTheme="minorHAnsi" w:cstheme="minorHAnsi"/>
                <w:b/>
                <w:sz w:val="18"/>
                <w:szCs w:val="18"/>
                <w:lang w:val="hr-HR"/>
              </w:rPr>
              <w:t xml:space="preserve">pravnog okvira za očuvanje biološke i pejzažne raznolikosti </w:t>
            </w:r>
            <w:r w:rsidR="001A39BF" w:rsidRPr="008D043F">
              <w:rPr>
                <w:rFonts w:asciiTheme="minorHAnsi" w:eastAsia="Calibri" w:hAnsiTheme="minorHAnsi" w:cstheme="minorHAnsi"/>
                <w:b/>
                <w:sz w:val="18"/>
                <w:szCs w:val="18"/>
                <w:lang w:val="hr-HR"/>
              </w:rPr>
              <w:t xml:space="preserve">Federacije </w:t>
            </w:r>
            <w:r w:rsidRPr="008D043F">
              <w:rPr>
                <w:rFonts w:asciiTheme="minorHAnsi" w:eastAsia="Calibri" w:hAnsiTheme="minorHAnsi" w:cstheme="minorHAnsi"/>
                <w:b/>
                <w:sz w:val="18"/>
                <w:szCs w:val="18"/>
                <w:lang w:val="hr-HR"/>
              </w:rPr>
              <w:t>BiH</w:t>
            </w:r>
          </w:p>
          <w:bookmarkEnd w:id="228"/>
          <w:p w14:paraId="39653788" w14:textId="77777777" w:rsidR="00E35C39" w:rsidRPr="008D043F" w:rsidRDefault="00E35C39" w:rsidP="0068355A">
            <w:pPr>
              <w:numPr>
                <w:ilvl w:val="0"/>
                <w:numId w:val="34"/>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 Zakon o veterinarstv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 Direktivom Savjeta 1999/22/EZ od 29. marta 1999. godine o držanju divljih životinja u zoološkim vrtovima, te s relevantnim zakonima BiH (Zakon o veterinarstv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r w:rsidR="001A39BF" w:rsidRPr="008D043F">
              <w:rPr>
                <w:rFonts w:asciiTheme="minorHAnsi" w:eastAsia="Calibri" w:hAnsiTheme="minorHAnsi" w:cstheme="minorHAnsi"/>
                <w:sz w:val="18"/>
                <w:szCs w:val="18"/>
                <w:lang w:val="hr-HR"/>
              </w:rPr>
              <w:t>“, broj</w:t>
            </w:r>
            <w:r w:rsidRPr="008D043F">
              <w:rPr>
                <w:rFonts w:asciiTheme="minorHAnsi" w:eastAsia="Calibri" w:hAnsiTheme="minorHAnsi" w:cstheme="minorHAnsi"/>
                <w:sz w:val="18"/>
                <w:szCs w:val="18"/>
                <w:lang w:val="hr-HR"/>
              </w:rPr>
              <w:t xml:space="preserve"> 46/00) </w:t>
            </w:r>
          </w:p>
          <w:p w14:paraId="7B1028E8" w14:textId="77777777" w:rsidR="00E35C39" w:rsidRPr="008D043F" w:rsidRDefault="00E35C39" w:rsidP="0068355A">
            <w:pPr>
              <w:numPr>
                <w:ilvl w:val="0"/>
                <w:numId w:val="34"/>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 Zakon o lovstv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s Uredbom Savjeta (EEZ) br. 3254/91 od 4. novembra 1991. godine o zabrani klopki za noge, te s relevantnim zakonima BiH (Zakon o lovstvu (</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r w:rsidR="001A39BF" w:rsidRPr="008D043F">
              <w:rPr>
                <w:rFonts w:asciiTheme="minorHAnsi" w:eastAsia="Calibri" w:hAnsiTheme="minorHAnsi" w:cstheme="minorHAnsi"/>
                <w:sz w:val="18"/>
                <w:szCs w:val="18"/>
                <w:lang w:val="hr-HR"/>
              </w:rPr>
              <w:t>“, broj</w:t>
            </w:r>
            <w:r w:rsidRPr="008D043F">
              <w:rPr>
                <w:rFonts w:asciiTheme="minorHAnsi" w:eastAsia="Calibri" w:hAnsiTheme="minorHAnsi" w:cstheme="minorHAnsi"/>
                <w:sz w:val="18"/>
                <w:szCs w:val="18"/>
                <w:lang w:val="hr-HR"/>
              </w:rPr>
              <w:t xml:space="preserve"> 4/06, 8/10, 81/14))</w:t>
            </w:r>
          </w:p>
          <w:p w14:paraId="35FE3794" w14:textId="77777777" w:rsidR="00E35C39" w:rsidRPr="008D043F" w:rsidRDefault="00E35C39" w:rsidP="0068355A">
            <w:pPr>
              <w:numPr>
                <w:ilvl w:val="0"/>
                <w:numId w:val="34"/>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  Zakon o veterinarstv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 Uredbom (EZ) br. 1007/2009 </w:t>
            </w:r>
            <w:r w:rsidR="001A39BF" w:rsidRPr="008D043F">
              <w:rPr>
                <w:rFonts w:asciiTheme="minorHAnsi" w:eastAsia="Calibri" w:hAnsiTheme="minorHAnsi" w:cstheme="minorHAnsi"/>
                <w:sz w:val="18"/>
                <w:szCs w:val="18"/>
                <w:lang w:val="hr-HR"/>
              </w:rPr>
              <w:t xml:space="preserve">Evropskog </w:t>
            </w:r>
            <w:r w:rsidRPr="008D043F">
              <w:rPr>
                <w:rFonts w:asciiTheme="minorHAnsi" w:eastAsia="Calibri" w:hAnsiTheme="minorHAnsi" w:cstheme="minorHAnsi"/>
                <w:sz w:val="18"/>
                <w:szCs w:val="18"/>
                <w:lang w:val="hr-HR"/>
              </w:rPr>
              <w:t>parlamenta i Vijeća od 16. septembra 2009. o trgovini proizvodima od tuljana</w:t>
            </w:r>
          </w:p>
          <w:p w14:paraId="74A706CC"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d</w:t>
            </w:r>
            <w:bookmarkStart w:id="229" w:name="_Hlk94472815"/>
            <w:r w:rsidRPr="008D043F">
              <w:rPr>
                <w:rFonts w:asciiTheme="minorHAnsi" w:eastAsia="Calibri" w:hAnsiTheme="minorHAnsi" w:cstheme="minorHAnsi"/>
                <w:b/>
                <w:sz w:val="18"/>
                <w:szCs w:val="18"/>
                <w:lang w:val="hr-HR"/>
              </w:rPr>
              <w:t xml:space="preserve">. </w:t>
            </w:r>
            <w:r w:rsidR="001A39BF" w:rsidRPr="008D043F">
              <w:rPr>
                <w:rFonts w:asciiTheme="minorHAnsi" w:eastAsia="Calibri" w:hAnsiTheme="minorHAnsi" w:cstheme="minorHAnsi"/>
                <w:b/>
                <w:sz w:val="18"/>
                <w:szCs w:val="18"/>
                <w:lang w:val="hr-HR"/>
              </w:rPr>
              <w:t>Unaprjeđenje implementacije</w:t>
            </w:r>
            <w:r w:rsidRPr="008D043F">
              <w:rPr>
                <w:rFonts w:asciiTheme="minorHAnsi" w:eastAsia="Calibri" w:hAnsiTheme="minorHAnsi" w:cstheme="minorHAnsi"/>
                <w:b/>
                <w:sz w:val="18"/>
                <w:szCs w:val="18"/>
                <w:lang w:val="hr-HR"/>
              </w:rPr>
              <w:t xml:space="preserve"> propisa</w:t>
            </w:r>
            <w:r w:rsidR="001A39BF" w:rsidRPr="008D043F">
              <w:rPr>
                <w:rFonts w:asciiTheme="minorHAnsi" w:eastAsia="Calibri" w:hAnsiTheme="minorHAnsi" w:cstheme="minorHAnsi"/>
                <w:b/>
                <w:sz w:val="18"/>
                <w:szCs w:val="18"/>
                <w:lang w:val="hr-HR"/>
              </w:rPr>
              <w:t xml:space="preserve"> Federacije BiH</w:t>
            </w:r>
            <w:r w:rsidRPr="008D043F">
              <w:rPr>
                <w:rFonts w:asciiTheme="minorHAnsi" w:eastAsia="Calibri" w:hAnsiTheme="minorHAnsi" w:cstheme="minorHAnsi"/>
                <w:b/>
                <w:sz w:val="18"/>
                <w:szCs w:val="18"/>
                <w:lang w:val="hr-HR"/>
              </w:rPr>
              <w:t xml:space="preserve"> za očuvanje biološke </w:t>
            </w:r>
            <w:r w:rsidR="00763286" w:rsidRPr="008D043F">
              <w:rPr>
                <w:rFonts w:asciiTheme="minorHAnsi" w:eastAsia="Calibri" w:hAnsiTheme="minorHAnsi" w:cstheme="minorHAnsi"/>
                <w:b/>
                <w:sz w:val="18"/>
                <w:szCs w:val="18"/>
                <w:lang w:val="hr-HR"/>
              </w:rPr>
              <w:t>i</w:t>
            </w:r>
            <w:r w:rsidRPr="008D043F">
              <w:rPr>
                <w:rFonts w:asciiTheme="minorHAnsi" w:eastAsia="Calibri" w:hAnsiTheme="minorHAnsi" w:cstheme="minorHAnsi"/>
                <w:b/>
                <w:sz w:val="18"/>
                <w:szCs w:val="18"/>
                <w:lang w:val="hr-HR"/>
              </w:rPr>
              <w:t xml:space="preserve"> pejzažne raznolikosti </w:t>
            </w:r>
            <w:r w:rsidR="001A39BF" w:rsidRPr="008D043F">
              <w:rPr>
                <w:rFonts w:asciiTheme="minorHAnsi" w:eastAsia="Calibri" w:hAnsiTheme="minorHAnsi" w:cstheme="minorHAnsi"/>
                <w:b/>
                <w:sz w:val="18"/>
                <w:szCs w:val="18"/>
                <w:lang w:val="hr-HR"/>
              </w:rPr>
              <w:t>Federacije BiH</w:t>
            </w:r>
            <w:bookmarkEnd w:id="229"/>
          </w:p>
          <w:p w14:paraId="46BCBEBD" w14:textId="77777777" w:rsidR="00E35C39" w:rsidRPr="008D043F" w:rsidRDefault="00E35C39" w:rsidP="0068355A">
            <w:pPr>
              <w:numPr>
                <w:ilvl w:val="0"/>
                <w:numId w:val="33"/>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nijeti nedostajuće provedbene propise Zakona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p w14:paraId="51EE3199" w14:textId="16A8D10C" w:rsidR="00E35C39" w:rsidRPr="008D043F" w:rsidRDefault="00E35C39" w:rsidP="0068355A">
            <w:pPr>
              <w:numPr>
                <w:ilvl w:val="0"/>
                <w:numId w:val="33"/>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1A39BF" w:rsidRPr="008D043F">
              <w:rPr>
                <w:rFonts w:asciiTheme="minorHAnsi" w:eastAsia="Calibri" w:hAnsiTheme="minorHAnsi" w:cstheme="minorHAnsi"/>
                <w:sz w:val="18"/>
                <w:szCs w:val="18"/>
                <w:lang w:val="hr-HR"/>
              </w:rPr>
              <w:t xml:space="preserve">uvjete </w:t>
            </w:r>
            <w:r w:rsidRPr="008D043F">
              <w:rPr>
                <w:rFonts w:asciiTheme="minorHAnsi" w:eastAsia="Calibri" w:hAnsiTheme="minorHAnsi" w:cstheme="minorHAnsi"/>
                <w:sz w:val="18"/>
                <w:szCs w:val="18"/>
                <w:lang w:val="hr-HR"/>
              </w:rPr>
              <w:t xml:space="preserve">po Odluci Vijeća ministara BiH  o uvjetima i načinu  provedbe Konvencije o međunarodnoj trgovini ugroženim vrstama divljih životinja i biljaka (CITES) u </w:t>
            </w:r>
            <w:r w:rsidR="00B32D80" w:rsidRPr="008D043F">
              <w:rPr>
                <w:rFonts w:asciiTheme="minorHAnsi" w:eastAsia="Calibri" w:hAnsiTheme="minorHAnsi" w:cstheme="minorHAnsi"/>
                <w:sz w:val="18"/>
                <w:szCs w:val="18"/>
                <w:lang w:val="hr-HR"/>
              </w:rPr>
              <w:t>BiH</w:t>
            </w:r>
          </w:p>
          <w:p w14:paraId="39F1ABB9" w14:textId="77777777" w:rsidR="00E35C39" w:rsidRPr="008D043F" w:rsidRDefault="00E35C39" w:rsidP="0068355A">
            <w:pPr>
              <w:numPr>
                <w:ilvl w:val="0"/>
                <w:numId w:val="33"/>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1A39BF" w:rsidRPr="008D043F">
              <w:rPr>
                <w:rFonts w:asciiTheme="minorHAnsi" w:eastAsia="Calibri" w:hAnsiTheme="minorHAnsi" w:cstheme="minorHAnsi"/>
                <w:sz w:val="18"/>
                <w:szCs w:val="18"/>
                <w:lang w:val="hr-HR"/>
              </w:rPr>
              <w:t xml:space="preserve">uvjete </w:t>
            </w:r>
            <w:r w:rsidRPr="008D043F">
              <w:rPr>
                <w:rFonts w:asciiTheme="minorHAnsi" w:eastAsia="Calibri" w:hAnsiTheme="minorHAnsi" w:cstheme="minorHAnsi"/>
                <w:sz w:val="18"/>
                <w:szCs w:val="18"/>
                <w:lang w:val="hr-HR"/>
              </w:rPr>
              <w:t xml:space="preserve">za </w:t>
            </w:r>
            <w:bookmarkStart w:id="230" w:name="_Hlk94473028"/>
            <w:r w:rsidRPr="008D043F">
              <w:rPr>
                <w:rFonts w:asciiTheme="minorHAnsi" w:eastAsia="Calibri" w:hAnsiTheme="minorHAnsi" w:cstheme="minorHAnsi"/>
                <w:sz w:val="18"/>
                <w:szCs w:val="18"/>
                <w:lang w:val="hr-HR"/>
              </w:rPr>
              <w:t>implementaciju NBSAP-a u skladu s Globalnim okvirom za biodiverzitet</w:t>
            </w:r>
            <w:bookmarkEnd w:id="230"/>
          </w:p>
        </w:tc>
      </w:tr>
      <w:tr w:rsidR="00E35C39" w:rsidRPr="008D043F" w14:paraId="122B92B5" w14:textId="77777777" w:rsidTr="00BE159B">
        <w:trPr>
          <w:trHeight w:val="567"/>
          <w:jc w:val="center"/>
        </w:trPr>
        <w:tc>
          <w:tcPr>
            <w:tcW w:w="1437" w:type="pct"/>
            <w:shd w:val="clear" w:color="auto" w:fill="009D73"/>
            <w:vAlign w:val="center"/>
          </w:tcPr>
          <w:p w14:paraId="7F3475A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3" w:type="pct"/>
            <w:gridSpan w:val="3"/>
            <w:tcBorders>
              <w:bottom w:val="single" w:sz="4" w:space="0" w:color="A6A6A6"/>
            </w:tcBorders>
            <w:shd w:val="clear" w:color="auto" w:fill="FFFFFF" w:themeFill="background1"/>
            <w:vAlign w:val="center"/>
          </w:tcPr>
          <w:p w14:paraId="1A92F0C6"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0B75CD2C" w14:textId="77777777" w:rsidTr="00BE159B">
        <w:trPr>
          <w:trHeight w:val="567"/>
          <w:jc w:val="center"/>
        </w:trPr>
        <w:tc>
          <w:tcPr>
            <w:tcW w:w="1437" w:type="pct"/>
            <w:vMerge w:val="restart"/>
            <w:shd w:val="clear" w:color="auto" w:fill="009D73"/>
            <w:vAlign w:val="center"/>
          </w:tcPr>
          <w:p w14:paraId="2CA7D4C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8" w:type="pct"/>
            <w:shd w:val="clear" w:color="auto" w:fill="009D73"/>
            <w:vAlign w:val="center"/>
          </w:tcPr>
          <w:p w14:paraId="3D9A20B8"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CE6118D"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013C3ED8"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F43982A"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2" w:type="pct"/>
            <w:shd w:val="clear" w:color="auto" w:fill="009D73"/>
            <w:vAlign w:val="center"/>
          </w:tcPr>
          <w:p w14:paraId="5F319033"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1878DB87" w14:textId="77777777" w:rsidTr="00BE159B">
        <w:trPr>
          <w:trHeight w:val="567"/>
          <w:jc w:val="center"/>
        </w:trPr>
        <w:tc>
          <w:tcPr>
            <w:tcW w:w="1437" w:type="pct"/>
            <w:vMerge/>
            <w:shd w:val="clear" w:color="auto" w:fill="009D73"/>
            <w:vAlign w:val="center"/>
          </w:tcPr>
          <w:p w14:paraId="414CBFE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8" w:type="pct"/>
            <w:shd w:val="clear" w:color="auto" w:fill="FFFFFF"/>
            <w:vAlign w:val="center"/>
          </w:tcPr>
          <w:p w14:paraId="386A5C6E" w14:textId="77777777" w:rsidR="00E35C39" w:rsidRPr="008D043F" w:rsidRDefault="00E35C39" w:rsidP="0068355A">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đenost </w:t>
            </w:r>
            <w:r w:rsidR="001A39BF" w:rsidRPr="008D043F">
              <w:rPr>
                <w:rFonts w:asciiTheme="minorHAnsi" w:eastAsia="Calibri" w:hAnsiTheme="minorHAnsi" w:cstheme="minorHAnsi"/>
                <w:sz w:val="18"/>
                <w:szCs w:val="18"/>
                <w:lang w:val="hr-HR"/>
              </w:rPr>
              <w:t xml:space="preserve">Zakona </w:t>
            </w:r>
            <w:r w:rsidRPr="008D043F">
              <w:rPr>
                <w:rFonts w:asciiTheme="minorHAnsi" w:eastAsia="Calibri" w:hAnsiTheme="minorHAnsi" w:cstheme="minorHAnsi"/>
                <w:sz w:val="18"/>
                <w:szCs w:val="18"/>
                <w:lang w:val="hr-HR"/>
              </w:rPr>
              <w:t xml:space="preserve">za zaštitu prirode s pravnom </w:t>
            </w:r>
            <w:r w:rsidR="001A39BF" w:rsidRPr="008D043F">
              <w:rPr>
                <w:rFonts w:asciiTheme="minorHAnsi" w:eastAsia="Calibri" w:hAnsiTheme="minorHAnsi" w:cstheme="minorHAnsi"/>
                <w:sz w:val="18"/>
                <w:szCs w:val="18"/>
                <w:lang w:val="hr-HR"/>
              </w:rPr>
              <w:t>stečevinom EU i</w:t>
            </w:r>
            <w:r w:rsidRPr="008D043F">
              <w:rPr>
                <w:rFonts w:asciiTheme="minorHAnsi" w:eastAsia="Calibri" w:hAnsiTheme="minorHAnsi" w:cstheme="minorHAnsi"/>
                <w:sz w:val="18"/>
                <w:szCs w:val="18"/>
                <w:lang w:val="hr-HR"/>
              </w:rPr>
              <w:t xml:space="preserve"> međunarodnim sporazumima</w:t>
            </w:r>
          </w:p>
        </w:tc>
        <w:tc>
          <w:tcPr>
            <w:tcW w:w="1243" w:type="pct"/>
            <w:shd w:val="clear" w:color="auto" w:fill="FFFFFF"/>
            <w:vAlign w:val="center"/>
          </w:tcPr>
          <w:p w14:paraId="6368B031"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akon nije dovoljno usklađen s pravnom </w:t>
            </w:r>
            <w:r w:rsidR="001A39BF"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 za biodiverzitet</w:t>
            </w:r>
          </w:p>
        </w:tc>
        <w:tc>
          <w:tcPr>
            <w:tcW w:w="1242" w:type="pct"/>
            <w:shd w:val="clear" w:color="auto" w:fill="FFFFFF"/>
            <w:vAlign w:val="center"/>
          </w:tcPr>
          <w:p w14:paraId="423C2589"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bidi="en-US"/>
              </w:rPr>
              <w:t xml:space="preserve">Zakon </w:t>
            </w:r>
            <w:r w:rsidR="001A39BF" w:rsidRPr="008D043F">
              <w:rPr>
                <w:rFonts w:asciiTheme="minorHAnsi" w:eastAsia="Calibri" w:hAnsiTheme="minorHAnsi" w:cstheme="minorHAnsi"/>
                <w:sz w:val="18"/>
                <w:szCs w:val="18"/>
                <w:lang w:val="hr-HR" w:bidi="en-US"/>
              </w:rPr>
              <w:t>djelimično</w:t>
            </w:r>
            <w:r w:rsidRPr="008D043F">
              <w:rPr>
                <w:rFonts w:asciiTheme="minorHAnsi" w:eastAsia="Calibri" w:hAnsiTheme="minorHAnsi" w:cstheme="minorHAnsi"/>
                <w:sz w:val="18"/>
                <w:szCs w:val="18"/>
                <w:lang w:val="hr-HR" w:bidi="en-US"/>
              </w:rPr>
              <w:t xml:space="preserve">, u visokom stepenu, usklađen s pravnom </w:t>
            </w:r>
            <w:r w:rsidR="001A39BF" w:rsidRPr="008D043F">
              <w:rPr>
                <w:rFonts w:asciiTheme="minorHAnsi" w:eastAsia="Calibri" w:hAnsiTheme="minorHAnsi" w:cstheme="minorHAnsi"/>
                <w:sz w:val="18"/>
                <w:szCs w:val="18"/>
                <w:lang w:val="hr-HR" w:bidi="en-US"/>
              </w:rPr>
              <w:t xml:space="preserve">stečevinom EU </w:t>
            </w:r>
            <w:r w:rsidR="00763286" w:rsidRPr="008D043F">
              <w:rPr>
                <w:rFonts w:asciiTheme="minorHAnsi" w:eastAsia="Calibri" w:hAnsiTheme="minorHAnsi" w:cstheme="minorHAnsi"/>
                <w:sz w:val="18"/>
                <w:szCs w:val="18"/>
                <w:lang w:val="hr-HR" w:bidi="en-US"/>
              </w:rPr>
              <w:t>i</w:t>
            </w:r>
            <w:r w:rsidRPr="008D043F">
              <w:rPr>
                <w:rFonts w:asciiTheme="minorHAnsi" w:eastAsia="Calibri" w:hAnsiTheme="minorHAnsi" w:cstheme="minorHAnsi"/>
                <w:sz w:val="18"/>
                <w:szCs w:val="18"/>
                <w:lang w:val="hr-HR" w:bidi="en-US"/>
              </w:rPr>
              <w:t xml:space="preserve"> </w:t>
            </w:r>
            <w:r w:rsidR="001A39BF" w:rsidRPr="008D043F">
              <w:rPr>
                <w:rFonts w:asciiTheme="minorHAnsi" w:eastAsia="Calibri" w:hAnsiTheme="minorHAnsi" w:cstheme="minorHAnsi"/>
                <w:sz w:val="18"/>
                <w:szCs w:val="18"/>
                <w:lang w:val="hr-HR" w:bidi="en-US"/>
              </w:rPr>
              <w:t xml:space="preserve">međunarodnim </w:t>
            </w:r>
            <w:r w:rsidRPr="008D043F">
              <w:rPr>
                <w:rFonts w:asciiTheme="minorHAnsi" w:eastAsia="Calibri" w:hAnsiTheme="minorHAnsi" w:cstheme="minorHAnsi"/>
                <w:sz w:val="18"/>
                <w:szCs w:val="18"/>
                <w:lang w:val="hr-HR" w:bidi="en-US"/>
              </w:rPr>
              <w:t>sporazumima za biodiverzitet (2025</w:t>
            </w:r>
            <w:r w:rsidR="001A39BF" w:rsidRPr="008D043F">
              <w:rPr>
                <w:rFonts w:asciiTheme="minorHAnsi" w:eastAsia="Calibri" w:hAnsiTheme="minorHAnsi" w:cstheme="minorHAnsi"/>
                <w:sz w:val="18"/>
                <w:szCs w:val="18"/>
                <w:lang w:val="hr-HR" w:bidi="en-US"/>
              </w:rPr>
              <w:t>.</w:t>
            </w:r>
            <w:r w:rsidRPr="008D043F">
              <w:rPr>
                <w:rFonts w:asciiTheme="minorHAnsi" w:eastAsia="Calibri" w:hAnsiTheme="minorHAnsi" w:cstheme="minorHAnsi"/>
                <w:sz w:val="18"/>
                <w:szCs w:val="18"/>
                <w:lang w:val="hr-HR" w:bidi="en-US"/>
              </w:rPr>
              <w:t>)</w:t>
            </w:r>
          </w:p>
        </w:tc>
      </w:tr>
      <w:tr w:rsidR="00E35C39" w:rsidRPr="008D043F" w14:paraId="2972994B" w14:textId="77777777" w:rsidTr="00BE159B">
        <w:trPr>
          <w:trHeight w:val="567"/>
          <w:jc w:val="center"/>
        </w:trPr>
        <w:tc>
          <w:tcPr>
            <w:tcW w:w="1437" w:type="pct"/>
            <w:vMerge/>
            <w:shd w:val="clear" w:color="auto" w:fill="009D73"/>
            <w:vAlign w:val="center"/>
          </w:tcPr>
          <w:p w14:paraId="6F8A8CF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8" w:type="pct"/>
            <w:shd w:val="clear" w:color="auto" w:fill="FFFFFF"/>
            <w:vAlign w:val="center"/>
          </w:tcPr>
          <w:p w14:paraId="314E4E59" w14:textId="77777777" w:rsidR="00E35C39" w:rsidRPr="008D043F" w:rsidRDefault="00E35C39" w:rsidP="0068355A">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harmonizacije pravnog okvira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s drugim administracijama</w:t>
            </w:r>
          </w:p>
        </w:tc>
        <w:tc>
          <w:tcPr>
            <w:tcW w:w="1243" w:type="pct"/>
            <w:shd w:val="clear" w:color="auto" w:fill="FFFFFF"/>
            <w:vAlign w:val="center"/>
          </w:tcPr>
          <w:p w14:paraId="242080C7"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avni okvir </w:t>
            </w:r>
            <w:r w:rsidR="001A39B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nije harmoniziran s drugim administracijama </w:t>
            </w:r>
          </w:p>
        </w:tc>
        <w:tc>
          <w:tcPr>
            <w:tcW w:w="1242" w:type="pct"/>
            <w:shd w:val="clear" w:color="auto" w:fill="FFFFFF"/>
            <w:vAlign w:val="center"/>
          </w:tcPr>
          <w:p w14:paraId="0DF920F9"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avni okvir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harmoniziran </w:t>
            </w:r>
            <w:r w:rsidR="001A39BF" w:rsidRPr="008D043F">
              <w:rPr>
                <w:rFonts w:asciiTheme="minorHAnsi" w:eastAsia="Calibri" w:hAnsiTheme="minorHAnsi" w:cstheme="minorHAnsi"/>
                <w:sz w:val="18"/>
                <w:szCs w:val="18"/>
                <w:lang w:val="hr-HR"/>
              </w:rPr>
              <w:t xml:space="preserve">s </w:t>
            </w:r>
            <w:r w:rsidRPr="008D043F">
              <w:rPr>
                <w:rFonts w:asciiTheme="minorHAnsi" w:eastAsia="Calibri" w:hAnsiTheme="minorHAnsi" w:cstheme="minorHAnsi"/>
                <w:sz w:val="18"/>
                <w:szCs w:val="18"/>
                <w:lang w:val="hr-HR"/>
              </w:rPr>
              <w:t xml:space="preserve">drugim admistracijama </w:t>
            </w:r>
            <w:r w:rsidRPr="008D043F">
              <w:rPr>
                <w:rFonts w:asciiTheme="minorHAnsi" w:eastAsia="Calibri" w:hAnsiTheme="minorHAnsi" w:cstheme="minorHAnsi"/>
                <w:sz w:val="18"/>
                <w:szCs w:val="18"/>
                <w:lang w:val="hr-HR" w:bidi="en-US"/>
              </w:rPr>
              <w:t>(2025</w:t>
            </w:r>
            <w:r w:rsidR="001A39BF" w:rsidRPr="008D043F">
              <w:rPr>
                <w:rFonts w:asciiTheme="minorHAnsi" w:eastAsia="Calibri" w:hAnsiTheme="minorHAnsi" w:cstheme="minorHAnsi"/>
                <w:sz w:val="18"/>
                <w:szCs w:val="18"/>
                <w:lang w:val="hr-HR" w:bidi="en-US"/>
              </w:rPr>
              <w:t>.</w:t>
            </w:r>
            <w:r w:rsidRPr="008D043F">
              <w:rPr>
                <w:rFonts w:asciiTheme="minorHAnsi" w:eastAsia="Calibri" w:hAnsiTheme="minorHAnsi" w:cstheme="minorHAnsi"/>
                <w:sz w:val="18"/>
                <w:szCs w:val="18"/>
                <w:lang w:val="hr-HR" w:bidi="en-US"/>
              </w:rPr>
              <w:t>)</w:t>
            </w:r>
          </w:p>
        </w:tc>
      </w:tr>
      <w:tr w:rsidR="00E35C39" w:rsidRPr="008D043F" w14:paraId="36DFA4A7" w14:textId="77777777" w:rsidTr="00BE159B">
        <w:trPr>
          <w:trHeight w:val="567"/>
          <w:jc w:val="center"/>
        </w:trPr>
        <w:tc>
          <w:tcPr>
            <w:tcW w:w="1437" w:type="pct"/>
            <w:vMerge/>
            <w:shd w:val="clear" w:color="auto" w:fill="009D73"/>
            <w:vAlign w:val="center"/>
          </w:tcPr>
          <w:p w14:paraId="2C6FABD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8" w:type="pct"/>
            <w:shd w:val="clear" w:color="auto" w:fill="FFFFFF"/>
            <w:vAlign w:val="center"/>
          </w:tcPr>
          <w:p w14:paraId="5320FA0D" w14:textId="77777777" w:rsidR="00E35C39" w:rsidRPr="008D043F" w:rsidRDefault="00E35C39" w:rsidP="0068355A">
            <w:pPr>
              <w:numPr>
                <w:ilvl w:val="0"/>
                <w:numId w:val="19"/>
              </w:numPr>
              <w:spacing w:before="40" w:after="40" w:line="276" w:lineRule="auto"/>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Usklađenost sektorskih propisa s pravnom </w:t>
            </w:r>
            <w:r w:rsidR="001A39BF" w:rsidRPr="008D043F">
              <w:rPr>
                <w:rFonts w:asciiTheme="minorHAnsi" w:hAnsiTheme="minorHAnsi" w:cstheme="minorHAnsi"/>
                <w:color w:val="000000"/>
                <w:sz w:val="18"/>
                <w:szCs w:val="18"/>
                <w:lang w:val="hr-HR"/>
              </w:rPr>
              <w:t>stečevinom EU i</w:t>
            </w:r>
            <w:r w:rsidRPr="008D043F">
              <w:rPr>
                <w:rFonts w:asciiTheme="minorHAnsi" w:hAnsiTheme="minorHAnsi" w:cstheme="minorHAnsi"/>
                <w:color w:val="000000"/>
                <w:sz w:val="18"/>
                <w:szCs w:val="18"/>
                <w:lang w:val="hr-HR"/>
              </w:rPr>
              <w:t xml:space="preserve"> međunarodnim sporazumima</w:t>
            </w:r>
          </w:p>
          <w:p w14:paraId="3325AA7A" w14:textId="77777777" w:rsidR="00E35C39" w:rsidRPr="008D043F" w:rsidRDefault="00E35C39" w:rsidP="0068355A">
            <w:pPr>
              <w:spacing w:before="40" w:after="40" w:line="276" w:lineRule="auto"/>
              <w:ind w:left="360"/>
              <w:contextualSpacing/>
              <w:rPr>
                <w:rFonts w:asciiTheme="minorHAnsi" w:hAnsiTheme="minorHAnsi" w:cstheme="minorHAnsi"/>
                <w:color w:val="000000"/>
                <w:sz w:val="18"/>
                <w:szCs w:val="18"/>
                <w:lang w:val="hr-HR"/>
              </w:rPr>
            </w:pPr>
          </w:p>
        </w:tc>
        <w:tc>
          <w:tcPr>
            <w:tcW w:w="1243" w:type="pct"/>
            <w:shd w:val="clear" w:color="auto" w:fill="FFFFFF"/>
            <w:vAlign w:val="center"/>
          </w:tcPr>
          <w:p w14:paraId="4709D76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ektorski propisi nisu usklađeni </w:t>
            </w:r>
            <w:r w:rsidR="001A39BF"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 xml:space="preserve">pravnom </w:t>
            </w:r>
            <w:r w:rsidR="001A39BF"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w:t>
            </w:r>
          </w:p>
        </w:tc>
        <w:tc>
          <w:tcPr>
            <w:tcW w:w="1242" w:type="pct"/>
            <w:shd w:val="clear" w:color="auto" w:fill="FFFFFF"/>
            <w:vAlign w:val="center"/>
          </w:tcPr>
          <w:p w14:paraId="5F9A208D"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ektorski propisi usklađeni s pravnom </w:t>
            </w:r>
            <w:r w:rsidR="001A39BF"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w:t>
            </w:r>
          </w:p>
        </w:tc>
      </w:tr>
      <w:tr w:rsidR="008430B9" w:rsidRPr="008D043F" w14:paraId="083FB6D8" w14:textId="77777777" w:rsidTr="00BE159B">
        <w:trPr>
          <w:trHeight w:val="567"/>
          <w:jc w:val="center"/>
        </w:trPr>
        <w:tc>
          <w:tcPr>
            <w:tcW w:w="1437" w:type="pct"/>
            <w:shd w:val="clear" w:color="auto" w:fill="009D73"/>
            <w:vAlign w:val="center"/>
          </w:tcPr>
          <w:p w14:paraId="3CBC75EE" w14:textId="77777777" w:rsidR="008430B9" w:rsidRPr="008D043F" w:rsidRDefault="008430B9" w:rsidP="0068355A">
            <w:pPr>
              <w:spacing w:before="40" w:after="40" w:line="276" w:lineRule="auto"/>
              <w:rPr>
                <w:rFonts w:asciiTheme="minorHAnsi" w:hAnsiTheme="minorHAnsi" w:cstheme="minorHAnsi"/>
                <w:b/>
                <w:color w:val="FFFFFF" w:themeColor="background1"/>
                <w:sz w:val="18"/>
                <w:szCs w:val="18"/>
                <w:lang w:val="hr-HR" w:bidi="en-US"/>
              </w:rPr>
            </w:pPr>
          </w:p>
        </w:tc>
        <w:tc>
          <w:tcPr>
            <w:tcW w:w="1078" w:type="pct"/>
            <w:shd w:val="clear" w:color="auto" w:fill="FFFFFF"/>
            <w:vAlign w:val="center"/>
          </w:tcPr>
          <w:p w14:paraId="25050E71" w14:textId="0A5C6CE5" w:rsidR="008430B9" w:rsidRPr="008D043F" w:rsidRDefault="008430B9" w:rsidP="0068355A">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Razvoj mehanizama za  implementaciju Zakona o zaštiti prirode </w:t>
            </w:r>
          </w:p>
        </w:tc>
        <w:tc>
          <w:tcPr>
            <w:tcW w:w="1243" w:type="pct"/>
            <w:shd w:val="clear" w:color="auto" w:fill="FFFFFF"/>
            <w:vAlign w:val="center"/>
          </w:tcPr>
          <w:p w14:paraId="4E07DCDE" w14:textId="1D8372C4" w:rsidR="008430B9" w:rsidRPr="008D043F" w:rsidRDefault="00A22B1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Nizak</w:t>
            </w:r>
            <w:r w:rsidR="008430B9" w:rsidRPr="008D043F">
              <w:rPr>
                <w:rFonts w:asciiTheme="minorHAnsi" w:hAnsiTheme="minorHAnsi" w:cstheme="minorHAnsi"/>
                <w:sz w:val="18"/>
                <w:szCs w:val="18"/>
                <w:lang w:val="bs-Latn-BA" w:bidi="en-US"/>
              </w:rPr>
              <w:t xml:space="preserve"> </w:t>
            </w:r>
          </w:p>
        </w:tc>
        <w:tc>
          <w:tcPr>
            <w:tcW w:w="1242" w:type="pct"/>
            <w:shd w:val="clear" w:color="auto" w:fill="FFFFFF"/>
            <w:vAlign w:val="center"/>
          </w:tcPr>
          <w:p w14:paraId="1EB105FE" w14:textId="1142960B" w:rsidR="008430B9" w:rsidRPr="008D043F" w:rsidRDefault="00A22B1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Visok (2023.)</w:t>
            </w:r>
          </w:p>
        </w:tc>
      </w:tr>
      <w:tr w:rsidR="00E35C39" w:rsidRPr="008D043F" w14:paraId="2283AF9C" w14:textId="77777777" w:rsidTr="00BE159B">
        <w:trPr>
          <w:trHeight w:val="567"/>
          <w:jc w:val="center"/>
        </w:trPr>
        <w:tc>
          <w:tcPr>
            <w:tcW w:w="1437" w:type="pct"/>
            <w:shd w:val="clear" w:color="auto" w:fill="009D73"/>
            <w:vAlign w:val="center"/>
          </w:tcPr>
          <w:p w14:paraId="0F564095"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3" w:type="pct"/>
            <w:gridSpan w:val="3"/>
            <w:shd w:val="clear" w:color="auto" w:fill="FFFFFF"/>
            <w:vAlign w:val="center"/>
          </w:tcPr>
          <w:p w14:paraId="7AF84BDF" w14:textId="77777777" w:rsidR="00E35C39" w:rsidRPr="008D043F" w:rsidRDefault="00B80C0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w:t>
            </w:r>
            <w:r w:rsidR="001A39BF" w:rsidRPr="008D043F">
              <w:rPr>
                <w:rFonts w:asciiTheme="minorHAnsi" w:hAnsiTheme="minorHAnsi" w:cstheme="minorHAnsi"/>
                <w:sz w:val="18"/>
                <w:szCs w:val="18"/>
                <w:lang w:val="hr-HR"/>
              </w:rPr>
              <w:t xml:space="preserve">upravljanja </w:t>
            </w:r>
            <w:r w:rsidRPr="008D043F">
              <w:rPr>
                <w:rFonts w:asciiTheme="minorHAnsi" w:hAnsiTheme="minorHAnsi" w:cstheme="minorHAnsi"/>
                <w:sz w:val="18"/>
                <w:szCs w:val="18"/>
                <w:lang w:val="hr-HR"/>
              </w:rPr>
              <w:t xml:space="preserve">i </w:t>
            </w:r>
            <w:r w:rsidR="001A39BF" w:rsidRPr="008D043F">
              <w:rPr>
                <w:rFonts w:asciiTheme="minorHAnsi" w:hAnsiTheme="minorHAnsi" w:cstheme="minorHAnsi"/>
                <w:sz w:val="18"/>
                <w:szCs w:val="18"/>
                <w:lang w:val="hr-HR"/>
              </w:rPr>
              <w:t xml:space="preserve">zaštite </w:t>
            </w:r>
            <w:r w:rsidRPr="008D043F">
              <w:rPr>
                <w:rFonts w:asciiTheme="minorHAnsi" w:hAnsiTheme="minorHAnsi" w:cstheme="minorHAnsi"/>
                <w:sz w:val="18"/>
                <w:szCs w:val="18"/>
                <w:lang w:val="hr-HR"/>
              </w:rPr>
              <w:t xml:space="preserve">biodiverziteta, i očuvanje prirode, i napredak u procesu evropskih integracija kroz usklađivanje nacionalnog zakonodavstva s pravnom </w:t>
            </w:r>
            <w:r w:rsidR="001A39BF" w:rsidRPr="008D043F">
              <w:rPr>
                <w:rFonts w:asciiTheme="minorHAnsi" w:hAnsiTheme="minorHAnsi" w:cstheme="minorHAnsi"/>
                <w:sz w:val="18"/>
                <w:szCs w:val="18"/>
                <w:lang w:val="hr-HR"/>
              </w:rPr>
              <w:t xml:space="preserve">stečevinom </w:t>
            </w:r>
            <w:r w:rsidRPr="008D043F">
              <w:rPr>
                <w:rFonts w:asciiTheme="minorHAnsi" w:hAnsiTheme="minorHAnsi" w:cstheme="minorHAnsi"/>
                <w:sz w:val="18"/>
                <w:szCs w:val="18"/>
                <w:lang w:val="hr-HR"/>
              </w:rPr>
              <w:t>EU</w:t>
            </w:r>
          </w:p>
        </w:tc>
      </w:tr>
      <w:tr w:rsidR="00E35C39" w:rsidRPr="008D043F" w14:paraId="3237495F" w14:textId="77777777" w:rsidTr="00BE159B">
        <w:trPr>
          <w:trHeight w:val="567"/>
          <w:jc w:val="center"/>
        </w:trPr>
        <w:tc>
          <w:tcPr>
            <w:tcW w:w="1437" w:type="pct"/>
            <w:shd w:val="clear" w:color="auto" w:fill="009D73"/>
            <w:vAlign w:val="center"/>
          </w:tcPr>
          <w:p w14:paraId="30F4C86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3" w:type="pct"/>
            <w:gridSpan w:val="3"/>
            <w:shd w:val="clear" w:color="auto" w:fill="FFFFFF"/>
            <w:vAlign w:val="center"/>
          </w:tcPr>
          <w:p w14:paraId="39B9750E"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283 675 KM</w:t>
            </w:r>
          </w:p>
          <w:p w14:paraId="1ACC7F2B" w14:textId="77777777" w:rsidR="00E35C39"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10% budžetska sredstva, 90% sredstva EU i drugih međunarodnih donatora</w:t>
            </w:r>
          </w:p>
        </w:tc>
      </w:tr>
      <w:tr w:rsidR="00E35C39" w:rsidRPr="008D043F" w14:paraId="52417F89" w14:textId="77777777" w:rsidTr="00BE159B">
        <w:trPr>
          <w:trHeight w:val="567"/>
          <w:jc w:val="center"/>
        </w:trPr>
        <w:tc>
          <w:tcPr>
            <w:tcW w:w="1437" w:type="pct"/>
            <w:shd w:val="clear" w:color="auto" w:fill="009D73"/>
            <w:vAlign w:val="center"/>
          </w:tcPr>
          <w:p w14:paraId="0E06968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3" w:type="pct"/>
            <w:gridSpan w:val="3"/>
            <w:shd w:val="clear" w:color="auto" w:fill="FFFFFF"/>
            <w:vAlign w:val="center"/>
          </w:tcPr>
          <w:p w14:paraId="2DCAA5A5"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5.</w:t>
            </w:r>
          </w:p>
        </w:tc>
      </w:tr>
      <w:tr w:rsidR="00E35C39" w:rsidRPr="008D043F" w14:paraId="0B2B2551" w14:textId="77777777" w:rsidTr="00BE159B">
        <w:trPr>
          <w:trHeight w:val="567"/>
          <w:jc w:val="center"/>
        </w:trPr>
        <w:tc>
          <w:tcPr>
            <w:tcW w:w="1437" w:type="pct"/>
            <w:shd w:val="clear" w:color="auto" w:fill="009D73"/>
            <w:vAlign w:val="center"/>
          </w:tcPr>
          <w:p w14:paraId="35C6876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3" w:type="pct"/>
            <w:gridSpan w:val="3"/>
            <w:shd w:val="clear" w:color="auto" w:fill="FFFFFF"/>
            <w:vAlign w:val="center"/>
          </w:tcPr>
          <w:p w14:paraId="1C448190"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2456F4F8" w14:textId="77777777" w:rsidTr="00BE159B">
        <w:trPr>
          <w:trHeight w:val="567"/>
          <w:jc w:val="center"/>
        </w:trPr>
        <w:tc>
          <w:tcPr>
            <w:tcW w:w="1437" w:type="pct"/>
            <w:shd w:val="clear" w:color="auto" w:fill="009D73"/>
            <w:vAlign w:val="center"/>
          </w:tcPr>
          <w:p w14:paraId="11434A2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3" w:type="pct"/>
            <w:gridSpan w:val="3"/>
            <w:shd w:val="clear" w:color="auto" w:fill="FFFFFF"/>
            <w:vAlign w:val="center"/>
          </w:tcPr>
          <w:p w14:paraId="5D8076B5" w14:textId="1E9C2B69"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MVTEO, MTO, MPVŠ,</w:t>
            </w:r>
            <w:r w:rsidR="00463F6D" w:rsidRPr="008D043F">
              <w:rPr>
                <w:rFonts w:asciiTheme="minorHAnsi" w:hAnsiTheme="minorHAnsi" w:cstheme="minorHAnsi"/>
                <w:sz w:val="18"/>
                <w:szCs w:val="18"/>
                <w:lang w:val="hr-HR" w:bidi="en-US"/>
              </w:rPr>
              <w:t xml:space="preserve"> ostali nosioci,</w:t>
            </w:r>
            <w:r w:rsidRPr="008D043F">
              <w:rPr>
                <w:rFonts w:asciiTheme="minorHAnsi" w:hAnsiTheme="minorHAnsi" w:cstheme="minorHAnsi"/>
                <w:sz w:val="18"/>
                <w:szCs w:val="18"/>
                <w:lang w:val="hr-HR" w:bidi="en-US"/>
              </w:rPr>
              <w:t xml:space="preserve"> kantonalna ministarstva</w:t>
            </w:r>
          </w:p>
        </w:tc>
      </w:tr>
      <w:tr w:rsidR="00E35C39" w:rsidRPr="008D043F" w14:paraId="4371010E" w14:textId="77777777" w:rsidTr="00BE159B">
        <w:trPr>
          <w:trHeight w:val="567"/>
          <w:jc w:val="center"/>
        </w:trPr>
        <w:tc>
          <w:tcPr>
            <w:tcW w:w="1437" w:type="pct"/>
            <w:shd w:val="clear" w:color="auto" w:fill="009D73"/>
            <w:vAlign w:val="center"/>
          </w:tcPr>
          <w:p w14:paraId="3700813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3" w:type="pct"/>
            <w:gridSpan w:val="3"/>
            <w:shd w:val="clear" w:color="auto" w:fill="FFFFFF"/>
            <w:vAlign w:val="center"/>
          </w:tcPr>
          <w:p w14:paraId="2969305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očuvanje biološke </w:t>
            </w:r>
            <w:r w:rsidR="00763286"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ejzažne raznolikosti, nevladine organizacije</w:t>
            </w:r>
          </w:p>
        </w:tc>
      </w:tr>
    </w:tbl>
    <w:p w14:paraId="61424270"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E35C39" w:rsidRPr="008D043F" w14:paraId="35988EBB" w14:textId="77777777" w:rsidTr="00BE159B">
        <w:trPr>
          <w:trHeight w:val="567"/>
          <w:jc w:val="center"/>
        </w:trPr>
        <w:tc>
          <w:tcPr>
            <w:tcW w:w="1438" w:type="pct"/>
            <w:shd w:val="clear" w:color="auto" w:fill="009D73"/>
            <w:vAlign w:val="center"/>
          </w:tcPr>
          <w:p w14:paraId="45FBA00C"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6137D2A3"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811471" w:rsidRPr="008D043F">
              <w:rPr>
                <w:rFonts w:asciiTheme="minorHAnsi" w:eastAsia="Calibri" w:hAnsiTheme="minorHAnsi" w:cstheme="minorHAnsi"/>
                <w:b/>
                <w:sz w:val="18"/>
                <w:szCs w:val="18"/>
                <w:lang w:val="hr-HR"/>
              </w:rPr>
              <w:t>Očuvanje biološke i pejzažne raznolikosti</w:t>
            </w:r>
          </w:p>
        </w:tc>
      </w:tr>
      <w:tr w:rsidR="00E35C39" w:rsidRPr="008D043F" w14:paraId="63C74A96" w14:textId="77777777" w:rsidTr="00BE159B">
        <w:trPr>
          <w:trHeight w:val="567"/>
          <w:jc w:val="center"/>
        </w:trPr>
        <w:tc>
          <w:tcPr>
            <w:tcW w:w="1438" w:type="pct"/>
            <w:shd w:val="clear" w:color="auto" w:fill="009D73"/>
            <w:vAlign w:val="center"/>
          </w:tcPr>
          <w:p w14:paraId="38A87BC5"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32A0F442" w14:textId="77777777" w:rsidR="00E35C39" w:rsidRPr="008D043F" w:rsidRDefault="00E35C39" w:rsidP="0068355A">
            <w:pPr>
              <w:spacing w:before="40" w:after="40" w:line="276" w:lineRule="auto"/>
              <w:rPr>
                <w:rFonts w:asciiTheme="minorHAnsi" w:hAnsiTheme="minorHAnsi" w:cstheme="minorHAnsi"/>
                <w:b/>
                <w:color w:val="FF0000"/>
                <w:sz w:val="18"/>
                <w:szCs w:val="18"/>
                <w:lang w:val="hr-HR" w:eastAsia="zh-TW"/>
              </w:rPr>
            </w:pPr>
            <w:bookmarkStart w:id="231" w:name="_Hlk94615527"/>
            <w:r w:rsidRPr="008D043F">
              <w:rPr>
                <w:rFonts w:asciiTheme="minorHAnsi" w:hAnsiTheme="minorHAnsi" w:cstheme="minorHAnsi"/>
                <w:b/>
                <w:sz w:val="18"/>
                <w:szCs w:val="18"/>
                <w:lang w:val="hr-HR" w:eastAsia="zh-TW"/>
              </w:rPr>
              <w:t>3.2. Ojačati institucije</w:t>
            </w:r>
            <w:r w:rsidR="001A39BF" w:rsidRPr="008D043F">
              <w:rPr>
                <w:rFonts w:asciiTheme="minorHAnsi" w:eastAsia="Calibri" w:hAnsiTheme="minorHAnsi" w:cstheme="minorHAnsi"/>
                <w:b/>
                <w:sz w:val="18"/>
                <w:szCs w:val="18"/>
                <w:lang w:val="hr-HR"/>
              </w:rPr>
              <w:t xml:space="preserve"> Federacije BiH</w:t>
            </w:r>
            <w:r w:rsidRPr="008D043F">
              <w:rPr>
                <w:rFonts w:asciiTheme="minorHAnsi" w:hAnsiTheme="minorHAnsi" w:cstheme="minorHAnsi"/>
                <w:b/>
                <w:sz w:val="18"/>
                <w:szCs w:val="18"/>
                <w:lang w:val="hr-HR" w:eastAsia="zh-TW"/>
              </w:rPr>
              <w:t>, nadležne za provođenje propisa i aktivnosti u zaštiti prirode</w:t>
            </w:r>
            <w:bookmarkEnd w:id="231"/>
          </w:p>
        </w:tc>
      </w:tr>
      <w:tr w:rsidR="00E35C39" w:rsidRPr="008D043F" w14:paraId="7A574DE5" w14:textId="77777777" w:rsidTr="00BE159B">
        <w:trPr>
          <w:trHeight w:val="567"/>
          <w:jc w:val="center"/>
        </w:trPr>
        <w:tc>
          <w:tcPr>
            <w:tcW w:w="1438" w:type="pct"/>
            <w:shd w:val="clear" w:color="auto" w:fill="009D73"/>
            <w:vAlign w:val="center"/>
          </w:tcPr>
          <w:p w14:paraId="6F8548B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67426CDD" w14:textId="77777777" w:rsidR="00E35C39" w:rsidRPr="008D043F" w:rsidRDefault="00E35C39" w:rsidP="0068355A">
            <w:pPr>
              <w:spacing w:line="276" w:lineRule="auto"/>
              <w:rPr>
                <w:rFonts w:asciiTheme="minorHAnsi" w:eastAsia="Calibri" w:hAnsiTheme="minorHAnsi" w:cstheme="minorHAnsi"/>
                <w:b/>
                <w:sz w:val="18"/>
                <w:szCs w:val="18"/>
                <w:lang w:val="hr-HR"/>
              </w:rPr>
            </w:pPr>
            <w:bookmarkStart w:id="232" w:name="_Hlk94615566"/>
            <w:r w:rsidRPr="008D043F">
              <w:rPr>
                <w:rFonts w:asciiTheme="minorHAnsi" w:eastAsia="Calibri" w:hAnsiTheme="minorHAnsi" w:cstheme="minorHAnsi"/>
                <w:b/>
                <w:sz w:val="18"/>
                <w:szCs w:val="18"/>
                <w:lang w:val="hr-HR"/>
              </w:rPr>
              <w:t xml:space="preserve">3.2.1. Uspostava stručne institucije za zaštitu prirode u skladu sa Zakonom o zaštiti prirode </w:t>
            </w:r>
            <w:r w:rsidR="001A39BF" w:rsidRPr="008D043F">
              <w:rPr>
                <w:rFonts w:asciiTheme="minorHAnsi" w:eastAsia="Calibri" w:hAnsiTheme="minorHAnsi" w:cstheme="minorHAnsi"/>
                <w:b/>
                <w:sz w:val="18"/>
                <w:szCs w:val="18"/>
                <w:lang w:val="hr-HR"/>
              </w:rPr>
              <w:t>Federacije BiH</w:t>
            </w:r>
            <w:bookmarkEnd w:id="232"/>
          </w:p>
        </w:tc>
      </w:tr>
      <w:tr w:rsidR="00E35C39" w:rsidRPr="008D043F" w14:paraId="0B969706" w14:textId="77777777" w:rsidTr="00BE159B">
        <w:trPr>
          <w:trHeight w:val="567"/>
          <w:jc w:val="center"/>
        </w:trPr>
        <w:tc>
          <w:tcPr>
            <w:tcW w:w="1438" w:type="pct"/>
            <w:shd w:val="clear" w:color="auto" w:fill="009D73"/>
            <w:vAlign w:val="center"/>
          </w:tcPr>
          <w:p w14:paraId="025454D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78466489"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33" w:name="_Hlk94615645"/>
            <w:r w:rsidRPr="008D043F">
              <w:rPr>
                <w:rFonts w:asciiTheme="minorHAnsi" w:eastAsia="Calibri" w:hAnsiTheme="minorHAnsi" w:cstheme="minorHAnsi"/>
                <w:sz w:val="18"/>
                <w:szCs w:val="18"/>
                <w:lang w:val="hr-HR"/>
              </w:rPr>
              <w:t xml:space="preserve">Cilj ove mjere je postizanje društvene odluke o uspostavi stručne institucije u skladu s odredbama Zakona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bookmarkStart w:id="234" w:name="_Hlk94615912"/>
            <w:r w:rsidRPr="008D043F">
              <w:rPr>
                <w:rFonts w:asciiTheme="minorHAnsi" w:eastAsia="Calibri" w:hAnsiTheme="minorHAnsi" w:cstheme="minorHAnsi"/>
                <w:sz w:val="18"/>
                <w:szCs w:val="18"/>
                <w:lang w:val="hr-HR"/>
              </w:rPr>
              <w:t xml:space="preserve">Poslovi i zadaci stručne institucije su propisani Zakonom, te njeno nepostojanje direktno rezultira nemogućnošću provođenja propisa. </w:t>
            </w:r>
          </w:p>
          <w:bookmarkEnd w:id="233"/>
          <w:bookmarkEnd w:id="234"/>
          <w:p w14:paraId="3F8BC5B9"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702D0E9D" w14:textId="77777777" w:rsidR="00E35C39" w:rsidRPr="008D043F" w:rsidRDefault="001A39BF" w:rsidP="0068355A">
            <w:pPr>
              <w:numPr>
                <w:ilvl w:val="0"/>
                <w:numId w:val="32"/>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izanje </w:t>
            </w:r>
            <w:r w:rsidR="00E35C39" w:rsidRPr="008D043F">
              <w:rPr>
                <w:rFonts w:asciiTheme="minorHAnsi" w:eastAsia="Calibri" w:hAnsiTheme="minorHAnsi" w:cstheme="minorHAnsi"/>
                <w:sz w:val="18"/>
                <w:szCs w:val="18"/>
                <w:lang w:val="hr-HR"/>
              </w:rPr>
              <w:t>saglasnost</w:t>
            </w:r>
            <w:r w:rsidRPr="008D043F">
              <w:rPr>
                <w:rFonts w:asciiTheme="minorHAnsi" w:eastAsia="Calibri" w:hAnsiTheme="minorHAnsi" w:cstheme="minorHAnsi"/>
                <w:sz w:val="18"/>
                <w:szCs w:val="18"/>
                <w:lang w:val="hr-HR"/>
              </w:rPr>
              <w:t>i</w:t>
            </w:r>
            <w:r w:rsidR="00E35C39" w:rsidRPr="008D043F">
              <w:rPr>
                <w:rFonts w:asciiTheme="minorHAnsi" w:eastAsia="Calibri" w:hAnsiTheme="minorHAnsi" w:cstheme="minorHAnsi"/>
                <w:sz w:val="18"/>
                <w:szCs w:val="18"/>
                <w:lang w:val="hr-HR"/>
              </w:rPr>
              <w:t xml:space="preserve"> i </w:t>
            </w:r>
            <w:r w:rsidRPr="008D043F">
              <w:rPr>
                <w:rFonts w:asciiTheme="minorHAnsi" w:eastAsia="Calibri" w:hAnsiTheme="minorHAnsi" w:cstheme="minorHAnsi"/>
                <w:sz w:val="18"/>
                <w:szCs w:val="18"/>
                <w:lang w:val="hr-HR"/>
              </w:rPr>
              <w:t xml:space="preserve">donošenje odluke </w:t>
            </w:r>
            <w:r w:rsidR="00E35C39" w:rsidRPr="008D043F">
              <w:rPr>
                <w:rFonts w:asciiTheme="minorHAnsi" w:eastAsia="Calibri" w:hAnsiTheme="minorHAnsi" w:cstheme="minorHAnsi"/>
                <w:sz w:val="18"/>
                <w:szCs w:val="18"/>
                <w:lang w:val="hr-HR"/>
              </w:rPr>
              <w:t>o uspostavi stručne institiucije</w:t>
            </w:r>
          </w:p>
        </w:tc>
      </w:tr>
      <w:tr w:rsidR="00E35C39" w:rsidRPr="008D043F" w14:paraId="1E7EF4F7" w14:textId="77777777" w:rsidTr="00BE159B">
        <w:trPr>
          <w:trHeight w:val="567"/>
          <w:jc w:val="center"/>
        </w:trPr>
        <w:tc>
          <w:tcPr>
            <w:tcW w:w="1438" w:type="pct"/>
            <w:shd w:val="clear" w:color="auto" w:fill="009D73"/>
            <w:vAlign w:val="center"/>
          </w:tcPr>
          <w:p w14:paraId="2B2C6991"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2" w:type="pct"/>
            <w:gridSpan w:val="3"/>
            <w:tcBorders>
              <w:bottom w:val="single" w:sz="4" w:space="0" w:color="A6A6A6"/>
            </w:tcBorders>
            <w:shd w:val="clear" w:color="auto" w:fill="FFFFFF" w:themeFill="background1"/>
            <w:vAlign w:val="center"/>
          </w:tcPr>
          <w:p w14:paraId="61DAB5D7"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563CD46C" w14:textId="77777777" w:rsidTr="00BE159B">
        <w:trPr>
          <w:trHeight w:val="567"/>
          <w:jc w:val="center"/>
        </w:trPr>
        <w:tc>
          <w:tcPr>
            <w:tcW w:w="1438" w:type="pct"/>
            <w:vMerge w:val="restart"/>
            <w:shd w:val="clear" w:color="auto" w:fill="009D73"/>
            <w:vAlign w:val="center"/>
          </w:tcPr>
          <w:p w14:paraId="078864E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1692A13F"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240A663"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553BD5CB"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3859E91"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68210800"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3A6E87BC" w14:textId="77777777" w:rsidTr="00BE159B">
        <w:trPr>
          <w:trHeight w:val="567"/>
          <w:jc w:val="center"/>
        </w:trPr>
        <w:tc>
          <w:tcPr>
            <w:tcW w:w="1438" w:type="pct"/>
            <w:vMerge/>
            <w:shd w:val="clear" w:color="auto" w:fill="009D73"/>
            <w:vAlign w:val="center"/>
          </w:tcPr>
          <w:p w14:paraId="76AE06B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0D440E92"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dluka o uspostavi stručne institucije</w:t>
            </w:r>
          </w:p>
        </w:tc>
        <w:tc>
          <w:tcPr>
            <w:tcW w:w="1243" w:type="pct"/>
            <w:shd w:val="clear" w:color="auto" w:fill="FFFFFF"/>
            <w:vAlign w:val="center"/>
          </w:tcPr>
          <w:p w14:paraId="06EFAF2A"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institucija ne postoji</w:t>
            </w:r>
          </w:p>
        </w:tc>
        <w:tc>
          <w:tcPr>
            <w:tcW w:w="1244" w:type="pct"/>
            <w:shd w:val="clear" w:color="auto" w:fill="FFFFFF"/>
            <w:vAlign w:val="center"/>
          </w:tcPr>
          <w:p w14:paraId="341F939C" w14:textId="77777777" w:rsidR="00E35C39" w:rsidRPr="008D043F" w:rsidRDefault="001A39BF"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nesena </w:t>
            </w:r>
            <w:r w:rsidR="00E35C39" w:rsidRPr="008D043F">
              <w:rPr>
                <w:rFonts w:asciiTheme="minorHAnsi" w:eastAsia="Calibri" w:hAnsiTheme="minorHAnsi" w:cstheme="minorHAnsi"/>
                <w:sz w:val="18"/>
                <w:szCs w:val="18"/>
                <w:lang w:val="hr-HR"/>
              </w:rPr>
              <w:t>odluka o uspostavi stručne institucije (2024</w:t>
            </w:r>
            <w:r w:rsidRPr="008D043F">
              <w:rPr>
                <w:rFonts w:asciiTheme="minorHAnsi" w:eastAsia="Calibri" w:hAnsiTheme="minorHAnsi" w:cstheme="minorHAnsi"/>
                <w:sz w:val="18"/>
                <w:szCs w:val="18"/>
                <w:lang w:val="hr-HR"/>
              </w:rPr>
              <w:t>.</w:t>
            </w:r>
            <w:r w:rsidR="00E35C39" w:rsidRPr="008D043F">
              <w:rPr>
                <w:rFonts w:asciiTheme="minorHAnsi" w:eastAsia="Calibri" w:hAnsiTheme="minorHAnsi" w:cstheme="minorHAnsi"/>
                <w:sz w:val="18"/>
                <w:szCs w:val="18"/>
                <w:lang w:val="hr-HR"/>
              </w:rPr>
              <w:t>)</w:t>
            </w:r>
          </w:p>
        </w:tc>
      </w:tr>
      <w:tr w:rsidR="00E35C39" w:rsidRPr="008D043F" w14:paraId="3CF1F568" w14:textId="77777777" w:rsidTr="00BE159B">
        <w:trPr>
          <w:trHeight w:val="567"/>
          <w:jc w:val="center"/>
        </w:trPr>
        <w:tc>
          <w:tcPr>
            <w:tcW w:w="1438" w:type="pct"/>
            <w:shd w:val="clear" w:color="auto" w:fill="009D73"/>
            <w:vAlign w:val="center"/>
          </w:tcPr>
          <w:p w14:paraId="3D5A1CC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2" w:type="pct"/>
            <w:gridSpan w:val="3"/>
            <w:shd w:val="clear" w:color="auto" w:fill="FFFFFF"/>
            <w:vAlign w:val="center"/>
          </w:tcPr>
          <w:p w14:paraId="450DC957" w14:textId="77777777" w:rsidR="00E35C39" w:rsidRPr="008D043F" w:rsidRDefault="00CC2A1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Poboljšanje zaštite</w:t>
            </w:r>
            <w:r w:rsidR="00B80C09" w:rsidRPr="008D043F">
              <w:rPr>
                <w:rFonts w:asciiTheme="minorHAnsi" w:hAnsiTheme="minorHAnsi" w:cstheme="minorHAnsi"/>
                <w:sz w:val="18"/>
                <w:szCs w:val="18"/>
                <w:lang w:val="hr-HR"/>
              </w:rPr>
              <w:t xml:space="preserve"> i </w:t>
            </w:r>
            <w:r w:rsidRPr="008D043F">
              <w:rPr>
                <w:rFonts w:asciiTheme="minorHAnsi" w:hAnsiTheme="minorHAnsi" w:cstheme="minorHAnsi"/>
                <w:sz w:val="18"/>
                <w:szCs w:val="18"/>
                <w:lang w:val="hr-HR"/>
              </w:rPr>
              <w:t>unapr</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eđenja</w:t>
            </w:r>
            <w:r w:rsidR="00B80C09" w:rsidRPr="008D043F">
              <w:rPr>
                <w:rFonts w:asciiTheme="minorHAnsi" w:hAnsiTheme="minorHAnsi" w:cstheme="minorHAnsi"/>
                <w:sz w:val="18"/>
                <w:szCs w:val="18"/>
                <w:lang w:val="hr-HR"/>
              </w:rPr>
              <w:t xml:space="preserve"> biodiverziteta i očuvanj</w:t>
            </w:r>
            <w:r w:rsidRPr="008D043F">
              <w:rPr>
                <w:rFonts w:asciiTheme="minorHAnsi" w:hAnsiTheme="minorHAnsi" w:cstheme="minorHAnsi"/>
                <w:sz w:val="18"/>
                <w:szCs w:val="18"/>
                <w:lang w:val="hr-HR"/>
              </w:rPr>
              <w:t>a</w:t>
            </w:r>
            <w:r w:rsidR="00B80C09" w:rsidRPr="008D043F">
              <w:rPr>
                <w:rFonts w:asciiTheme="minorHAnsi" w:hAnsiTheme="minorHAnsi" w:cstheme="minorHAnsi"/>
                <w:sz w:val="18"/>
                <w:szCs w:val="18"/>
                <w:lang w:val="hr-HR"/>
              </w:rPr>
              <w:t xml:space="preserve"> prirode </w:t>
            </w:r>
          </w:p>
        </w:tc>
      </w:tr>
      <w:tr w:rsidR="00E35C39" w:rsidRPr="008D043F" w14:paraId="284A7CAE" w14:textId="77777777" w:rsidTr="00BE159B">
        <w:trPr>
          <w:trHeight w:val="567"/>
          <w:jc w:val="center"/>
        </w:trPr>
        <w:tc>
          <w:tcPr>
            <w:tcW w:w="1438" w:type="pct"/>
            <w:shd w:val="clear" w:color="auto" w:fill="009D73"/>
            <w:vAlign w:val="center"/>
          </w:tcPr>
          <w:p w14:paraId="296078B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2" w:type="pct"/>
            <w:gridSpan w:val="3"/>
            <w:shd w:val="clear" w:color="auto" w:fill="FFFFFF"/>
            <w:vAlign w:val="center"/>
          </w:tcPr>
          <w:p w14:paraId="7503C777" w14:textId="77777777" w:rsidR="00741546" w:rsidRPr="008D043F" w:rsidRDefault="0074154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 876 KM</w:t>
            </w:r>
          </w:p>
          <w:p w14:paraId="2D0808E8" w14:textId="77777777" w:rsidR="00E35C39" w:rsidRPr="008D043F" w:rsidRDefault="0074154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 xml:space="preserve">Izvor: 100% </w:t>
            </w:r>
            <w:r w:rsidR="001A39BF"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sredstva</w:t>
            </w:r>
          </w:p>
        </w:tc>
      </w:tr>
      <w:tr w:rsidR="00E35C39" w:rsidRPr="008D043F" w14:paraId="386798A8" w14:textId="77777777" w:rsidTr="00BE159B">
        <w:trPr>
          <w:trHeight w:val="567"/>
          <w:jc w:val="center"/>
        </w:trPr>
        <w:tc>
          <w:tcPr>
            <w:tcW w:w="1438" w:type="pct"/>
            <w:shd w:val="clear" w:color="auto" w:fill="009D73"/>
            <w:vAlign w:val="center"/>
          </w:tcPr>
          <w:p w14:paraId="4C9DF53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2" w:type="pct"/>
            <w:gridSpan w:val="3"/>
            <w:shd w:val="clear" w:color="auto" w:fill="FFFFFF"/>
            <w:vAlign w:val="center"/>
          </w:tcPr>
          <w:p w14:paraId="62D59FFD"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4.</w:t>
            </w:r>
          </w:p>
        </w:tc>
      </w:tr>
      <w:tr w:rsidR="00E35C39" w:rsidRPr="008D043F" w14:paraId="75F7BDCF" w14:textId="77777777" w:rsidTr="00BE159B">
        <w:trPr>
          <w:trHeight w:val="567"/>
          <w:jc w:val="center"/>
        </w:trPr>
        <w:tc>
          <w:tcPr>
            <w:tcW w:w="1438" w:type="pct"/>
            <w:shd w:val="clear" w:color="auto" w:fill="009D73"/>
            <w:vAlign w:val="center"/>
          </w:tcPr>
          <w:p w14:paraId="7958468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4A95F57E"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359055A7" w14:textId="77777777" w:rsidTr="00BE159B">
        <w:trPr>
          <w:trHeight w:val="567"/>
          <w:jc w:val="center"/>
        </w:trPr>
        <w:tc>
          <w:tcPr>
            <w:tcW w:w="1438" w:type="pct"/>
            <w:shd w:val="clear" w:color="auto" w:fill="009D73"/>
            <w:vAlign w:val="center"/>
          </w:tcPr>
          <w:p w14:paraId="3C39A2A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2" w:type="pct"/>
            <w:gridSpan w:val="3"/>
            <w:shd w:val="clear" w:color="auto" w:fill="FFFFFF"/>
            <w:vAlign w:val="center"/>
          </w:tcPr>
          <w:p w14:paraId="0A212B8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1A39B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w:t>
            </w:r>
          </w:p>
        </w:tc>
      </w:tr>
      <w:tr w:rsidR="00E35C39" w:rsidRPr="008D043F" w14:paraId="5262B4C9" w14:textId="77777777" w:rsidTr="00BE159B">
        <w:trPr>
          <w:trHeight w:val="567"/>
          <w:jc w:val="center"/>
        </w:trPr>
        <w:tc>
          <w:tcPr>
            <w:tcW w:w="1438" w:type="pct"/>
            <w:shd w:val="clear" w:color="auto" w:fill="009D73"/>
            <w:vAlign w:val="center"/>
          </w:tcPr>
          <w:p w14:paraId="7D32BF8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2" w:type="pct"/>
            <w:gridSpan w:val="3"/>
            <w:shd w:val="clear" w:color="auto" w:fill="FFFFFF"/>
            <w:vAlign w:val="center"/>
          </w:tcPr>
          <w:p w14:paraId="1EEBAD43"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očuvanje biološke </w:t>
            </w:r>
            <w:r w:rsidR="00763286"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ejzažne raznolikosti, nevladine organizacije</w:t>
            </w:r>
          </w:p>
        </w:tc>
      </w:tr>
    </w:tbl>
    <w:p w14:paraId="2FBE6DDE"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0A0" w:firstRow="1" w:lastRow="0" w:firstColumn="1" w:lastColumn="0" w:noHBand="0" w:noVBand="0"/>
      </w:tblPr>
      <w:tblGrid>
        <w:gridCol w:w="4028"/>
        <w:gridCol w:w="3011"/>
        <w:gridCol w:w="3481"/>
        <w:gridCol w:w="3484"/>
      </w:tblGrid>
      <w:tr w:rsidR="00E35C39" w:rsidRPr="008D043F" w14:paraId="437009ED" w14:textId="77777777" w:rsidTr="00BE159B">
        <w:trPr>
          <w:trHeight w:val="567"/>
          <w:jc w:val="center"/>
        </w:trPr>
        <w:tc>
          <w:tcPr>
            <w:tcW w:w="1438" w:type="pct"/>
            <w:shd w:val="clear" w:color="auto" w:fill="009D73"/>
            <w:vAlign w:val="center"/>
          </w:tcPr>
          <w:p w14:paraId="3789B83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396DC6CA"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811471" w:rsidRPr="008D043F">
              <w:rPr>
                <w:rFonts w:asciiTheme="minorHAnsi" w:eastAsia="Calibri" w:hAnsiTheme="minorHAnsi" w:cstheme="minorHAnsi"/>
                <w:b/>
                <w:sz w:val="18"/>
                <w:szCs w:val="18"/>
                <w:lang w:val="hr-HR"/>
              </w:rPr>
              <w:t>Očuvanje biološke i pejzažne raznolikosti</w:t>
            </w:r>
          </w:p>
        </w:tc>
      </w:tr>
      <w:tr w:rsidR="00E35C39" w:rsidRPr="008D043F" w14:paraId="328F3CCB" w14:textId="77777777" w:rsidTr="00BE159B">
        <w:trPr>
          <w:trHeight w:val="567"/>
          <w:jc w:val="center"/>
        </w:trPr>
        <w:tc>
          <w:tcPr>
            <w:tcW w:w="1438" w:type="pct"/>
            <w:shd w:val="clear" w:color="auto" w:fill="009D73"/>
            <w:vAlign w:val="center"/>
          </w:tcPr>
          <w:p w14:paraId="3C399B1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08FED071" w14:textId="77777777" w:rsidR="00E35C39" w:rsidRPr="008D043F" w:rsidRDefault="00E35C39" w:rsidP="0068355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3.2. Ojačati institucije</w:t>
            </w:r>
            <w:r w:rsidR="001A39BF" w:rsidRPr="008D043F">
              <w:rPr>
                <w:rFonts w:asciiTheme="minorHAnsi" w:eastAsia="Calibri" w:hAnsiTheme="minorHAnsi" w:cstheme="minorHAnsi"/>
                <w:b/>
                <w:sz w:val="18"/>
                <w:szCs w:val="18"/>
                <w:lang w:val="hr-HR"/>
              </w:rPr>
              <w:t xml:space="preserve"> Federacije BiH</w:t>
            </w:r>
            <w:r w:rsidRPr="008D043F">
              <w:rPr>
                <w:rFonts w:asciiTheme="minorHAnsi" w:hAnsiTheme="minorHAnsi" w:cstheme="minorHAnsi"/>
                <w:b/>
                <w:sz w:val="18"/>
                <w:szCs w:val="18"/>
                <w:lang w:val="hr-HR" w:eastAsia="zh-TW"/>
              </w:rPr>
              <w:t>, nadležne za provođenje propisa i aktivnosti u zaštiti prirode</w:t>
            </w:r>
          </w:p>
        </w:tc>
      </w:tr>
      <w:tr w:rsidR="00E35C39" w:rsidRPr="008D043F" w14:paraId="6F8E9C03" w14:textId="77777777" w:rsidTr="00BE159B">
        <w:trPr>
          <w:trHeight w:val="567"/>
          <w:jc w:val="center"/>
        </w:trPr>
        <w:tc>
          <w:tcPr>
            <w:tcW w:w="1438" w:type="pct"/>
            <w:shd w:val="clear" w:color="auto" w:fill="009D73"/>
            <w:vAlign w:val="center"/>
          </w:tcPr>
          <w:p w14:paraId="3C1C04F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19F88EE5" w14:textId="77777777" w:rsidR="00E35C39" w:rsidRPr="008D043F" w:rsidRDefault="00E35C39" w:rsidP="0068355A">
            <w:pPr>
              <w:spacing w:line="276" w:lineRule="auto"/>
              <w:rPr>
                <w:rFonts w:asciiTheme="minorHAnsi" w:eastAsia="Calibri" w:hAnsiTheme="minorHAnsi" w:cstheme="minorHAnsi"/>
                <w:b/>
                <w:sz w:val="18"/>
                <w:szCs w:val="18"/>
                <w:lang w:val="hr-HR"/>
              </w:rPr>
            </w:pPr>
            <w:bookmarkStart w:id="235" w:name="_Hlk94615991"/>
            <w:r w:rsidRPr="008D043F">
              <w:rPr>
                <w:rFonts w:asciiTheme="minorHAnsi" w:eastAsia="Calibri" w:hAnsiTheme="minorHAnsi" w:cstheme="minorHAnsi"/>
                <w:b/>
                <w:sz w:val="18"/>
                <w:szCs w:val="18"/>
                <w:lang w:val="hr-HR"/>
              </w:rPr>
              <w:t xml:space="preserve">3.2.2. </w:t>
            </w:r>
            <w:r w:rsidR="001A39BF" w:rsidRPr="008D043F">
              <w:rPr>
                <w:rFonts w:asciiTheme="minorHAnsi" w:eastAsia="Calibri" w:hAnsiTheme="minorHAnsi" w:cstheme="minorHAnsi"/>
                <w:b/>
                <w:sz w:val="18"/>
                <w:szCs w:val="18"/>
                <w:lang w:val="hr-HR"/>
              </w:rPr>
              <w:t xml:space="preserve">Osigurati </w:t>
            </w:r>
            <w:r w:rsidRPr="008D043F">
              <w:rPr>
                <w:rFonts w:asciiTheme="minorHAnsi" w:eastAsia="Calibri" w:hAnsiTheme="minorHAnsi" w:cstheme="minorHAnsi"/>
                <w:b/>
                <w:sz w:val="18"/>
                <w:szCs w:val="18"/>
                <w:lang w:val="hr-HR"/>
              </w:rPr>
              <w:t xml:space="preserve">početne  finansijske, ljudske i tehničke kapacitete za rad  stručne institucije za zaštitu prirode </w:t>
            </w:r>
            <w:r w:rsidR="001A39BF" w:rsidRPr="008D043F">
              <w:rPr>
                <w:rFonts w:asciiTheme="minorHAnsi" w:eastAsia="Calibri" w:hAnsiTheme="minorHAnsi" w:cstheme="minorHAnsi"/>
                <w:b/>
                <w:sz w:val="18"/>
                <w:szCs w:val="18"/>
                <w:lang w:val="hr-HR"/>
              </w:rPr>
              <w:t xml:space="preserve">Federacije BiH </w:t>
            </w:r>
            <w:r w:rsidRPr="008D043F">
              <w:rPr>
                <w:rFonts w:asciiTheme="minorHAnsi" w:eastAsia="Calibri" w:hAnsiTheme="minorHAnsi" w:cstheme="minorHAnsi"/>
                <w:b/>
                <w:sz w:val="18"/>
                <w:szCs w:val="18"/>
                <w:lang w:val="hr-HR"/>
              </w:rPr>
              <w:t>i kantonalnih zavoda/stručnih institucija za zaštitu prirode</w:t>
            </w:r>
            <w:bookmarkEnd w:id="235"/>
          </w:p>
        </w:tc>
      </w:tr>
      <w:tr w:rsidR="00E35C39" w:rsidRPr="008D043F" w14:paraId="12CAA9E7" w14:textId="77777777" w:rsidTr="00BE159B">
        <w:trPr>
          <w:trHeight w:val="567"/>
          <w:jc w:val="center"/>
        </w:trPr>
        <w:tc>
          <w:tcPr>
            <w:tcW w:w="1438" w:type="pct"/>
            <w:shd w:val="clear" w:color="auto" w:fill="009D73"/>
            <w:vAlign w:val="center"/>
          </w:tcPr>
          <w:p w14:paraId="4D04217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3284AE2B" w14:textId="31648B75"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36" w:name="_Hlk94616033"/>
            <w:r w:rsidRPr="008D043F">
              <w:rPr>
                <w:rFonts w:asciiTheme="minorHAnsi" w:eastAsia="Calibri" w:hAnsiTheme="minorHAnsi" w:cstheme="minorHAnsi"/>
                <w:sz w:val="18"/>
                <w:szCs w:val="18"/>
                <w:lang w:val="hr-HR"/>
              </w:rPr>
              <w:t xml:space="preserve">Cilj ove mjere je inicijalni razvoj stručnih, tehničkih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finansijskih kapaciteta za provođenje poslova očuvanja biodiverziteta zaštite prirode, propisanih Zakonom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bookmarkStart w:id="237" w:name="_Hlk94616316"/>
            <w:r w:rsidRPr="008D043F">
              <w:rPr>
                <w:rFonts w:asciiTheme="minorHAnsi" w:eastAsia="Calibri" w:hAnsiTheme="minorHAnsi" w:cstheme="minorHAnsi"/>
                <w:sz w:val="18"/>
                <w:szCs w:val="18"/>
                <w:lang w:val="hr-HR"/>
              </w:rPr>
              <w:t xml:space="preserve">Cilj posebnog izdvajanja ove mjere je ostvarivanje praktičnog, formalnog i vremenski adekvatnog </w:t>
            </w:r>
            <w:r w:rsidR="001A39BF" w:rsidRPr="008D043F">
              <w:rPr>
                <w:rFonts w:asciiTheme="minorHAnsi" w:eastAsia="Calibri" w:hAnsiTheme="minorHAnsi" w:cstheme="minorHAnsi"/>
                <w:sz w:val="18"/>
                <w:szCs w:val="18"/>
                <w:lang w:val="hr-HR"/>
              </w:rPr>
              <w:t xml:space="preserve">preduvjeta </w:t>
            </w:r>
            <w:r w:rsidRPr="008D043F">
              <w:rPr>
                <w:rFonts w:asciiTheme="minorHAnsi" w:eastAsia="Calibri" w:hAnsiTheme="minorHAnsi" w:cstheme="minorHAnsi"/>
                <w:sz w:val="18"/>
                <w:szCs w:val="18"/>
                <w:lang w:val="hr-HR"/>
              </w:rPr>
              <w:t xml:space="preserve">za poduzimanje drugih mjera u okviru različitih prioriteta u ranoj fazi implementacije </w:t>
            </w:r>
            <w:r w:rsidR="00376C47" w:rsidRPr="008D043F">
              <w:rPr>
                <w:rFonts w:asciiTheme="minorHAnsi" w:eastAsia="Calibri" w:hAnsiTheme="minorHAnsi" w:cstheme="minorHAnsi"/>
                <w:sz w:val="18"/>
                <w:szCs w:val="18"/>
                <w:lang w:val="hr-HR"/>
              </w:rPr>
              <w:t>Strategije za nivo</w:t>
            </w:r>
            <w:r w:rsidRPr="008D043F">
              <w:rPr>
                <w:rFonts w:asciiTheme="minorHAnsi" w:eastAsia="Calibri" w:hAnsiTheme="minorHAnsi" w:cstheme="minorHAnsi"/>
                <w:sz w:val="18"/>
                <w:szCs w:val="18"/>
                <w:lang w:val="hr-HR"/>
              </w:rPr>
              <w:t xml:space="preserv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p>
          <w:bookmarkEnd w:id="236"/>
          <w:bookmarkEnd w:id="237"/>
          <w:p w14:paraId="271A7C97"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1EBF82F9" w14:textId="4A3AA0A9" w:rsidR="008430B9" w:rsidRPr="008D043F" w:rsidRDefault="008430B9" w:rsidP="0068355A">
            <w:pPr>
              <w:numPr>
                <w:ilvl w:val="0"/>
                <w:numId w:val="31"/>
              </w:numPr>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lastRenderedPageBreak/>
              <w:t xml:space="preserve">Priprema Plana rada stručne institucije za zaštitu prirode Federacije BiH za period od 10 godina </w:t>
            </w:r>
          </w:p>
          <w:p w14:paraId="341056CF" w14:textId="77777777" w:rsidR="008430B9" w:rsidRPr="008D043F" w:rsidRDefault="008430B9" w:rsidP="0068355A">
            <w:pPr>
              <w:numPr>
                <w:ilvl w:val="0"/>
                <w:numId w:val="31"/>
              </w:numPr>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Osiguravanje inicijalne tehničke infrastrukture  i drugih kapaciteta stručne institucije za zaštitu prirode Federacije BiH i kantonalnih stručnih institucija</w:t>
            </w:r>
          </w:p>
          <w:p w14:paraId="34B795BA" w14:textId="77777777" w:rsidR="00E35C39" w:rsidRPr="008D043F" w:rsidRDefault="001A39BF" w:rsidP="0068355A">
            <w:pPr>
              <w:numPr>
                <w:ilvl w:val="0"/>
                <w:numId w:val="31"/>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stručne procjene</w:t>
            </w:r>
            <w:r w:rsidR="00E35C39" w:rsidRPr="008D043F">
              <w:rPr>
                <w:rFonts w:asciiTheme="minorHAnsi" w:eastAsia="Calibri" w:hAnsiTheme="minorHAnsi" w:cstheme="minorHAnsi"/>
                <w:sz w:val="18"/>
                <w:szCs w:val="18"/>
                <w:lang w:val="hr-HR"/>
              </w:rPr>
              <w:t xml:space="preserve"> punih finansijkih, ljudskih i tehničkih </w:t>
            </w:r>
          </w:p>
          <w:p w14:paraId="01F7CB0E" w14:textId="77777777" w:rsidR="00E35C39" w:rsidRPr="008D043F" w:rsidRDefault="00E35C39" w:rsidP="0068355A">
            <w:pPr>
              <w:spacing w:before="40" w:after="40" w:line="276" w:lineRule="auto"/>
              <w:ind w:left="72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apaciteta za rad stručne institucije za zaštitu prirode </w:t>
            </w:r>
          </w:p>
          <w:p w14:paraId="1A3588B8" w14:textId="77777777" w:rsidR="00E35C39" w:rsidRPr="008D043F" w:rsidRDefault="001A39BF" w:rsidP="0068355A">
            <w:pPr>
              <w:numPr>
                <w:ilvl w:val="0"/>
                <w:numId w:val="31"/>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stručne procjene</w:t>
            </w:r>
            <w:r w:rsidR="00E35C39" w:rsidRPr="008D043F">
              <w:rPr>
                <w:rFonts w:asciiTheme="minorHAnsi" w:eastAsia="Calibri" w:hAnsiTheme="minorHAnsi" w:cstheme="minorHAnsi"/>
                <w:sz w:val="18"/>
                <w:szCs w:val="18"/>
                <w:lang w:val="hr-HR"/>
              </w:rPr>
              <w:t xml:space="preserve"> postojećih i potrebnih kapaciteta u oblasti zaštite prirode u kantonima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 xml:space="preserve">BiH, te u skladu s rezultatima poticati kadrovsko jačanje institucija </w:t>
            </w:r>
            <w:r w:rsidRPr="008D043F">
              <w:rPr>
                <w:rFonts w:asciiTheme="minorHAnsi" w:eastAsia="Calibri" w:hAnsiTheme="minorHAnsi" w:cstheme="minorHAnsi"/>
                <w:sz w:val="18"/>
                <w:szCs w:val="18"/>
                <w:lang w:val="hr-HR"/>
              </w:rPr>
              <w:t>sistema</w:t>
            </w:r>
          </w:p>
        </w:tc>
      </w:tr>
      <w:tr w:rsidR="00E35C39" w:rsidRPr="008D043F" w14:paraId="0DC333AD" w14:textId="77777777" w:rsidTr="00BE159B">
        <w:trPr>
          <w:trHeight w:val="567"/>
          <w:jc w:val="center"/>
        </w:trPr>
        <w:tc>
          <w:tcPr>
            <w:tcW w:w="1438" w:type="pct"/>
            <w:shd w:val="clear" w:color="auto" w:fill="009D73"/>
            <w:vAlign w:val="center"/>
          </w:tcPr>
          <w:p w14:paraId="03E4D019"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shd w:val="clear" w:color="auto" w:fill="FFFFFF" w:themeFill="background1"/>
            <w:vAlign w:val="center"/>
          </w:tcPr>
          <w:p w14:paraId="7C100600"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0BAD5310" w14:textId="77777777" w:rsidTr="00BE159B">
        <w:trPr>
          <w:trHeight w:val="567"/>
          <w:jc w:val="center"/>
        </w:trPr>
        <w:tc>
          <w:tcPr>
            <w:tcW w:w="1438" w:type="pct"/>
            <w:vMerge w:val="restart"/>
            <w:shd w:val="clear" w:color="auto" w:fill="009D73"/>
            <w:vAlign w:val="center"/>
          </w:tcPr>
          <w:p w14:paraId="14A2292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2C1069B9"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CB4A16C"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08A15D17"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17CFF51"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235B969A"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7FDC1AF5" w14:textId="77777777" w:rsidTr="00BE159B">
        <w:trPr>
          <w:trHeight w:val="567"/>
          <w:jc w:val="center"/>
        </w:trPr>
        <w:tc>
          <w:tcPr>
            <w:tcW w:w="1438" w:type="pct"/>
            <w:vMerge/>
            <w:shd w:val="clear" w:color="auto" w:fill="009D73"/>
            <w:vAlign w:val="center"/>
          </w:tcPr>
          <w:p w14:paraId="13583A5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3AC412C6"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razvoja inicijalnih kapaciteta stručne institucije</w:t>
            </w:r>
          </w:p>
        </w:tc>
        <w:tc>
          <w:tcPr>
            <w:tcW w:w="1243" w:type="pct"/>
            <w:shd w:val="clear" w:color="auto" w:fill="FFFFFF"/>
            <w:vAlign w:val="center"/>
          </w:tcPr>
          <w:p w14:paraId="0F10FB9E"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institucija ne postoji</w:t>
            </w:r>
          </w:p>
        </w:tc>
        <w:tc>
          <w:tcPr>
            <w:tcW w:w="1244" w:type="pct"/>
            <w:shd w:val="clear" w:color="auto" w:fill="FFFFFF"/>
            <w:vAlign w:val="center"/>
          </w:tcPr>
          <w:p w14:paraId="19918D08"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ljena stručna institucija (2025</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E35C39" w:rsidRPr="008D043F" w14:paraId="0130CC6D" w14:textId="77777777" w:rsidTr="00BE159B">
        <w:trPr>
          <w:trHeight w:val="567"/>
          <w:jc w:val="center"/>
        </w:trPr>
        <w:tc>
          <w:tcPr>
            <w:tcW w:w="1438" w:type="pct"/>
            <w:shd w:val="clear" w:color="auto" w:fill="009D73"/>
            <w:vAlign w:val="center"/>
          </w:tcPr>
          <w:p w14:paraId="3A032BE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2" w:type="pct"/>
            <w:gridSpan w:val="3"/>
            <w:shd w:val="clear" w:color="auto" w:fill="FFFFFF"/>
            <w:vAlign w:val="center"/>
          </w:tcPr>
          <w:p w14:paraId="26B82359" w14:textId="77777777" w:rsidR="00E35C39" w:rsidRPr="008D043F" w:rsidRDefault="0077635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Sistemsko u</w:t>
            </w:r>
            <w:r w:rsidR="00B80C09" w:rsidRPr="008D043F">
              <w:rPr>
                <w:rFonts w:asciiTheme="minorHAnsi" w:hAnsiTheme="minorHAnsi" w:cstheme="minorHAnsi"/>
                <w:sz w:val="18"/>
                <w:szCs w:val="18"/>
                <w:lang w:val="hr-HR"/>
              </w:rPr>
              <w:t>napr</w:t>
            </w:r>
            <w:r w:rsidR="001A39BF" w:rsidRPr="008D043F">
              <w:rPr>
                <w:rFonts w:asciiTheme="minorHAnsi" w:hAnsiTheme="minorHAnsi" w:cstheme="minorHAnsi"/>
                <w:sz w:val="18"/>
                <w:szCs w:val="18"/>
                <w:lang w:val="hr-HR"/>
              </w:rPr>
              <w:t>j</w:t>
            </w:r>
            <w:r w:rsidR="00B80C09" w:rsidRPr="008D043F">
              <w:rPr>
                <w:rFonts w:asciiTheme="minorHAnsi" w:hAnsiTheme="minorHAnsi" w:cstheme="minorHAnsi"/>
                <w:sz w:val="18"/>
                <w:szCs w:val="18"/>
                <w:lang w:val="hr-HR"/>
              </w:rPr>
              <w:t xml:space="preserve">eđenje </w:t>
            </w:r>
            <w:r w:rsidR="001A39BF" w:rsidRPr="008D043F">
              <w:rPr>
                <w:rFonts w:asciiTheme="minorHAnsi" w:hAnsiTheme="minorHAnsi" w:cstheme="minorHAnsi"/>
                <w:sz w:val="18"/>
                <w:szCs w:val="18"/>
                <w:lang w:val="hr-HR"/>
              </w:rPr>
              <w:t xml:space="preserve">upravljanja </w:t>
            </w:r>
            <w:r w:rsidR="00B80C09" w:rsidRPr="008D043F">
              <w:rPr>
                <w:rFonts w:asciiTheme="minorHAnsi" w:hAnsiTheme="minorHAnsi" w:cstheme="minorHAnsi"/>
                <w:sz w:val="18"/>
                <w:szCs w:val="18"/>
                <w:lang w:val="hr-HR"/>
              </w:rPr>
              <w:t xml:space="preserve">i </w:t>
            </w:r>
            <w:r w:rsidR="001A39BF" w:rsidRPr="008D043F">
              <w:rPr>
                <w:rFonts w:asciiTheme="minorHAnsi" w:hAnsiTheme="minorHAnsi" w:cstheme="minorHAnsi"/>
                <w:sz w:val="18"/>
                <w:szCs w:val="18"/>
                <w:lang w:val="hr-HR"/>
              </w:rPr>
              <w:t xml:space="preserve">zaštite </w:t>
            </w:r>
            <w:r w:rsidR="00B80C09" w:rsidRPr="008D043F">
              <w:rPr>
                <w:rFonts w:asciiTheme="minorHAnsi" w:hAnsiTheme="minorHAnsi" w:cstheme="minorHAnsi"/>
                <w:sz w:val="18"/>
                <w:szCs w:val="18"/>
                <w:lang w:val="hr-HR"/>
              </w:rPr>
              <w:t xml:space="preserve">biodiverziteta i očuvanje prirode </w:t>
            </w:r>
            <w:r w:rsidRPr="008D043F">
              <w:rPr>
                <w:rFonts w:asciiTheme="minorHAnsi" w:hAnsiTheme="minorHAnsi" w:cstheme="minorHAnsi"/>
                <w:sz w:val="18"/>
                <w:szCs w:val="18"/>
                <w:lang w:val="hr-HR"/>
              </w:rPr>
              <w:t xml:space="preserve">kroz jačanje institucionalnih i ljudskih kapaciteta i povećanje dostupnih finansijskih resursa </w:t>
            </w:r>
          </w:p>
        </w:tc>
      </w:tr>
      <w:tr w:rsidR="00E35C39" w:rsidRPr="008D043F" w14:paraId="252F331A" w14:textId="77777777" w:rsidTr="00BE159B">
        <w:trPr>
          <w:trHeight w:val="567"/>
          <w:jc w:val="center"/>
        </w:trPr>
        <w:tc>
          <w:tcPr>
            <w:tcW w:w="1438" w:type="pct"/>
            <w:shd w:val="clear" w:color="auto" w:fill="009D73"/>
            <w:vAlign w:val="center"/>
          </w:tcPr>
          <w:p w14:paraId="481F22D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2" w:type="pct"/>
            <w:gridSpan w:val="3"/>
            <w:shd w:val="clear" w:color="auto" w:fill="FFFFFF"/>
            <w:vAlign w:val="center"/>
          </w:tcPr>
          <w:p w14:paraId="6D87DF74"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573 548 KM</w:t>
            </w:r>
          </w:p>
          <w:p w14:paraId="1094528A" w14:textId="77777777" w:rsidR="00741546"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 budžetska sredstva, 80% sredstva EU i drugih međunarodnih donatora</w:t>
            </w:r>
          </w:p>
        </w:tc>
      </w:tr>
      <w:tr w:rsidR="00E35C39" w:rsidRPr="008D043F" w14:paraId="758E49EC" w14:textId="77777777" w:rsidTr="00BE159B">
        <w:trPr>
          <w:trHeight w:val="567"/>
          <w:jc w:val="center"/>
        </w:trPr>
        <w:tc>
          <w:tcPr>
            <w:tcW w:w="1438" w:type="pct"/>
            <w:shd w:val="clear" w:color="auto" w:fill="009D73"/>
            <w:vAlign w:val="center"/>
          </w:tcPr>
          <w:p w14:paraId="1EC8446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2" w:type="pct"/>
            <w:gridSpan w:val="3"/>
            <w:shd w:val="clear" w:color="auto" w:fill="FFFFFF"/>
            <w:vAlign w:val="center"/>
          </w:tcPr>
          <w:p w14:paraId="03F5536E"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25.</w:t>
            </w:r>
            <w:r w:rsidR="00811471" w:rsidRPr="008D043F">
              <w:rPr>
                <w:rFonts w:asciiTheme="minorHAnsi" w:hAnsiTheme="minorHAnsi" w:cstheme="minorHAnsi"/>
                <w:sz w:val="18"/>
                <w:szCs w:val="18"/>
                <w:lang w:val="hr-HR" w:bidi="en-US"/>
              </w:rPr>
              <w:t xml:space="preserve"> na nivou Federacije BiH</w:t>
            </w:r>
          </w:p>
        </w:tc>
      </w:tr>
      <w:tr w:rsidR="00E35C39" w:rsidRPr="008D043F" w14:paraId="2D06F9DF" w14:textId="77777777" w:rsidTr="00BE159B">
        <w:trPr>
          <w:trHeight w:val="567"/>
          <w:jc w:val="center"/>
        </w:trPr>
        <w:tc>
          <w:tcPr>
            <w:tcW w:w="1438" w:type="pct"/>
            <w:shd w:val="clear" w:color="auto" w:fill="009D73"/>
            <w:vAlign w:val="center"/>
          </w:tcPr>
          <w:p w14:paraId="6EB6CDF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76080724" w14:textId="46325F24"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r w:rsidR="00811471" w:rsidRPr="008D043F">
              <w:rPr>
                <w:rFonts w:asciiTheme="minorHAnsi" w:hAnsiTheme="minorHAnsi" w:cstheme="minorHAnsi"/>
                <w:sz w:val="18"/>
                <w:szCs w:val="18"/>
                <w:lang w:val="hr-HR" w:bidi="en-US"/>
              </w:rPr>
              <w:t>/</w:t>
            </w:r>
            <w:r w:rsidR="008430B9" w:rsidRPr="008D043F">
              <w:rPr>
                <w:rFonts w:asciiTheme="minorHAnsi" w:hAnsiTheme="minorHAnsi" w:cstheme="minorHAnsi"/>
                <w:sz w:val="18"/>
                <w:szCs w:val="18"/>
                <w:lang w:val="hr-HR" w:bidi="en-US"/>
              </w:rPr>
              <w:t>kantonalna ministarstva</w:t>
            </w:r>
            <w:r w:rsidR="001E498C" w:rsidRPr="008D043F">
              <w:rPr>
                <w:rFonts w:asciiTheme="minorHAnsi" w:hAnsiTheme="minorHAnsi" w:cstheme="minorHAnsi"/>
                <w:sz w:val="18"/>
                <w:szCs w:val="18"/>
                <w:lang w:val="hr-HR" w:bidi="en-US"/>
              </w:rPr>
              <w:t xml:space="preserve"> nadležna za zaštitu prirode</w:t>
            </w:r>
            <w:r w:rsidR="008430B9" w:rsidRPr="008D043F">
              <w:rPr>
                <w:rFonts w:asciiTheme="minorHAnsi" w:hAnsiTheme="minorHAnsi" w:cstheme="minorHAnsi"/>
                <w:sz w:val="18"/>
                <w:szCs w:val="18"/>
                <w:lang w:val="hr-HR" w:bidi="en-US"/>
              </w:rPr>
              <w:t xml:space="preserve"> </w:t>
            </w:r>
          </w:p>
        </w:tc>
      </w:tr>
      <w:tr w:rsidR="00E35C39" w:rsidRPr="008D043F" w14:paraId="22CEB101" w14:textId="77777777" w:rsidTr="00BE159B">
        <w:trPr>
          <w:trHeight w:val="567"/>
          <w:jc w:val="center"/>
        </w:trPr>
        <w:tc>
          <w:tcPr>
            <w:tcW w:w="1438" w:type="pct"/>
            <w:shd w:val="clear" w:color="auto" w:fill="009D73"/>
            <w:vAlign w:val="center"/>
          </w:tcPr>
          <w:p w14:paraId="7FACBB59"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2" w:type="pct"/>
            <w:gridSpan w:val="3"/>
            <w:shd w:val="clear" w:color="auto" w:fill="FFFFFF"/>
            <w:vAlign w:val="center"/>
          </w:tcPr>
          <w:p w14:paraId="209C2F48"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1A39B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r w:rsidR="0081147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811471" w:rsidRPr="008D043F">
              <w:rPr>
                <w:rFonts w:asciiTheme="minorHAnsi" w:hAnsiTheme="minorHAnsi" w:cstheme="minorHAnsi"/>
                <w:sz w:val="18"/>
                <w:szCs w:val="18"/>
                <w:lang w:val="hr-HR" w:bidi="en-US"/>
              </w:rPr>
              <w:t>kantonalne vlade</w:t>
            </w:r>
          </w:p>
        </w:tc>
      </w:tr>
      <w:tr w:rsidR="00E35C39" w:rsidRPr="008D043F" w14:paraId="4381F66F" w14:textId="77777777" w:rsidTr="00BE159B">
        <w:trPr>
          <w:trHeight w:val="567"/>
          <w:jc w:val="center"/>
        </w:trPr>
        <w:tc>
          <w:tcPr>
            <w:tcW w:w="1438" w:type="pct"/>
            <w:shd w:val="clear" w:color="auto" w:fill="009D73"/>
            <w:vAlign w:val="center"/>
          </w:tcPr>
          <w:p w14:paraId="6E6930A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2" w:type="pct"/>
            <w:gridSpan w:val="3"/>
            <w:shd w:val="clear" w:color="auto" w:fill="FFFFFF"/>
            <w:vAlign w:val="center"/>
          </w:tcPr>
          <w:p w14:paraId="547C66D6"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očuvanje biološke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ejzažne raznolikosti, nevladine organizacije</w:t>
            </w:r>
          </w:p>
        </w:tc>
      </w:tr>
    </w:tbl>
    <w:p w14:paraId="6BD7E03B"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E35C39" w:rsidRPr="008D043F" w14:paraId="679B8EB7" w14:textId="77777777" w:rsidTr="00BE159B">
        <w:trPr>
          <w:trHeight w:val="567"/>
          <w:jc w:val="center"/>
        </w:trPr>
        <w:tc>
          <w:tcPr>
            <w:tcW w:w="1438" w:type="pct"/>
            <w:shd w:val="clear" w:color="auto" w:fill="009D73"/>
            <w:vAlign w:val="center"/>
          </w:tcPr>
          <w:p w14:paraId="53C2247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59FD5B11"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811471" w:rsidRPr="008D043F">
              <w:rPr>
                <w:rFonts w:asciiTheme="minorHAnsi" w:eastAsia="Calibri" w:hAnsiTheme="minorHAnsi" w:cstheme="minorHAnsi"/>
                <w:b/>
                <w:sz w:val="18"/>
                <w:szCs w:val="18"/>
                <w:lang w:val="hr-HR"/>
              </w:rPr>
              <w:t>Očuvanje biološke i pejzažne raznolikosti</w:t>
            </w:r>
          </w:p>
        </w:tc>
      </w:tr>
      <w:tr w:rsidR="00E35C39" w:rsidRPr="008D043F" w14:paraId="5D2D1A3A" w14:textId="77777777" w:rsidTr="00BE159B">
        <w:trPr>
          <w:trHeight w:val="567"/>
          <w:jc w:val="center"/>
        </w:trPr>
        <w:tc>
          <w:tcPr>
            <w:tcW w:w="1438" w:type="pct"/>
            <w:shd w:val="clear" w:color="auto" w:fill="009D73"/>
            <w:vAlign w:val="center"/>
          </w:tcPr>
          <w:p w14:paraId="55BEDFC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169B4184" w14:textId="77777777" w:rsidR="00E35C39" w:rsidRPr="008D043F" w:rsidRDefault="00E35C39" w:rsidP="0068355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3.2. Ojačati institucije</w:t>
            </w:r>
            <w:r w:rsidR="001A39BF" w:rsidRPr="008D043F">
              <w:rPr>
                <w:rFonts w:asciiTheme="minorHAnsi" w:eastAsia="Calibri" w:hAnsiTheme="minorHAnsi" w:cstheme="minorHAnsi"/>
                <w:b/>
                <w:sz w:val="18"/>
                <w:szCs w:val="18"/>
                <w:lang w:val="hr-HR"/>
              </w:rPr>
              <w:t xml:space="preserve"> Federacije BiH</w:t>
            </w:r>
            <w:r w:rsidRPr="008D043F">
              <w:rPr>
                <w:rFonts w:asciiTheme="minorHAnsi" w:hAnsiTheme="minorHAnsi" w:cstheme="minorHAnsi"/>
                <w:b/>
                <w:sz w:val="18"/>
                <w:szCs w:val="18"/>
                <w:lang w:val="hr-HR" w:eastAsia="zh-TW"/>
              </w:rPr>
              <w:t>, nadležne za provođenje propisa i aktivnosti u zaštiti prirode</w:t>
            </w:r>
          </w:p>
        </w:tc>
      </w:tr>
      <w:tr w:rsidR="00E35C39" w:rsidRPr="008D043F" w14:paraId="7CF62A9D" w14:textId="77777777" w:rsidTr="00BE159B">
        <w:trPr>
          <w:trHeight w:val="567"/>
          <w:jc w:val="center"/>
        </w:trPr>
        <w:tc>
          <w:tcPr>
            <w:tcW w:w="1438" w:type="pct"/>
            <w:shd w:val="clear" w:color="auto" w:fill="009D73"/>
            <w:vAlign w:val="center"/>
          </w:tcPr>
          <w:p w14:paraId="2654028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62" w:type="pct"/>
            <w:gridSpan w:val="3"/>
            <w:shd w:val="clear" w:color="auto" w:fill="FFFFFF"/>
            <w:vAlign w:val="center"/>
          </w:tcPr>
          <w:p w14:paraId="7FF1DE9D" w14:textId="77777777" w:rsidR="00E35C39" w:rsidRPr="008D043F" w:rsidRDefault="00E35C39" w:rsidP="0068355A">
            <w:pPr>
              <w:spacing w:line="276" w:lineRule="auto"/>
              <w:rPr>
                <w:rFonts w:asciiTheme="minorHAnsi" w:eastAsia="Calibri" w:hAnsiTheme="minorHAnsi" w:cstheme="minorHAnsi"/>
                <w:b/>
                <w:sz w:val="18"/>
                <w:szCs w:val="18"/>
                <w:lang w:val="hr-HR"/>
              </w:rPr>
            </w:pPr>
            <w:bookmarkStart w:id="238" w:name="_Hlk94616371"/>
            <w:r w:rsidRPr="008D043F">
              <w:rPr>
                <w:rFonts w:asciiTheme="minorHAnsi" w:eastAsia="Calibri" w:hAnsiTheme="minorHAnsi" w:cstheme="minorHAnsi"/>
                <w:b/>
                <w:sz w:val="18"/>
                <w:szCs w:val="18"/>
                <w:lang w:val="hr-HR"/>
              </w:rPr>
              <w:t xml:space="preserve">3.2.3. </w:t>
            </w:r>
            <w:r w:rsidR="001A39BF" w:rsidRPr="008D043F">
              <w:rPr>
                <w:rFonts w:asciiTheme="minorHAnsi" w:eastAsia="Calibri" w:hAnsiTheme="minorHAnsi" w:cstheme="minorHAnsi"/>
                <w:b/>
                <w:sz w:val="18"/>
                <w:szCs w:val="18"/>
                <w:lang w:val="hr-HR"/>
              </w:rPr>
              <w:t xml:space="preserve">Osigurati </w:t>
            </w:r>
            <w:r w:rsidRPr="008D043F">
              <w:rPr>
                <w:rFonts w:asciiTheme="minorHAnsi" w:eastAsia="Calibri" w:hAnsiTheme="minorHAnsi" w:cstheme="minorHAnsi"/>
                <w:b/>
                <w:sz w:val="18"/>
                <w:szCs w:val="18"/>
                <w:lang w:val="hr-HR"/>
              </w:rPr>
              <w:t xml:space="preserve">pune finansijske, ljudske i tehničke kapacitete za rad stručne institucije za zaštitu prirode </w:t>
            </w:r>
            <w:r w:rsidR="001A39BF" w:rsidRPr="008D043F">
              <w:rPr>
                <w:rFonts w:asciiTheme="minorHAnsi" w:eastAsia="Calibri" w:hAnsiTheme="minorHAnsi" w:cstheme="minorHAnsi"/>
                <w:b/>
                <w:sz w:val="18"/>
                <w:szCs w:val="18"/>
                <w:lang w:val="hr-HR"/>
              </w:rPr>
              <w:t xml:space="preserve">Federacije BiH </w:t>
            </w:r>
            <w:r w:rsidRPr="008D043F">
              <w:rPr>
                <w:rFonts w:asciiTheme="minorHAnsi" w:eastAsia="Calibri" w:hAnsiTheme="minorHAnsi" w:cstheme="minorHAnsi"/>
                <w:b/>
                <w:sz w:val="18"/>
                <w:szCs w:val="18"/>
                <w:lang w:val="hr-HR"/>
              </w:rPr>
              <w:t>i kantonalnih zavoda/stručnih institucija za zaštitu prirode</w:t>
            </w:r>
            <w:bookmarkEnd w:id="238"/>
          </w:p>
        </w:tc>
      </w:tr>
      <w:tr w:rsidR="00E35C39" w:rsidRPr="008D043F" w14:paraId="7AD95501" w14:textId="77777777" w:rsidTr="00BE159B">
        <w:trPr>
          <w:trHeight w:val="567"/>
          <w:jc w:val="center"/>
        </w:trPr>
        <w:tc>
          <w:tcPr>
            <w:tcW w:w="1438" w:type="pct"/>
            <w:shd w:val="clear" w:color="auto" w:fill="009D73"/>
            <w:vAlign w:val="center"/>
          </w:tcPr>
          <w:p w14:paraId="0ACDB35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1066A0AC" w14:textId="6997353D"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39" w:name="_Hlk94616655"/>
            <w:r w:rsidRPr="008D043F">
              <w:rPr>
                <w:rFonts w:asciiTheme="minorHAnsi" w:eastAsia="Calibri" w:hAnsiTheme="minorHAnsi" w:cstheme="minorHAnsi"/>
                <w:sz w:val="18"/>
                <w:szCs w:val="18"/>
                <w:lang w:val="hr-HR"/>
              </w:rPr>
              <w:t xml:space="preserve">Cilj ove mjere je puni razvoj stručnih, tehničkih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finansijskih kapaciteta za provođenje poslova očuvanja biodiverziteta zaštite prirode, propisanih Zakonom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Cilj posebnog izdvajanja ove mjere je </w:t>
            </w:r>
            <w:r w:rsidR="001A39BF" w:rsidRPr="008D043F">
              <w:rPr>
                <w:rFonts w:asciiTheme="minorHAnsi" w:eastAsia="Calibri" w:hAnsiTheme="minorHAnsi" w:cstheme="minorHAnsi"/>
                <w:sz w:val="18"/>
                <w:szCs w:val="18"/>
                <w:lang w:val="hr-HR"/>
              </w:rPr>
              <w:t xml:space="preserve">daljnji </w:t>
            </w:r>
            <w:r w:rsidRPr="008D043F">
              <w:rPr>
                <w:rFonts w:asciiTheme="minorHAnsi" w:eastAsia="Calibri" w:hAnsiTheme="minorHAnsi" w:cstheme="minorHAnsi"/>
                <w:sz w:val="18"/>
                <w:szCs w:val="18"/>
                <w:lang w:val="hr-HR"/>
              </w:rPr>
              <w:t xml:space="preserve">razvoj do svih neophodnih kapaciteta za obavljanje Zakonom propisanih poslova u toku trajanja implementacije </w:t>
            </w:r>
            <w:r w:rsidR="00376C47" w:rsidRPr="008D043F">
              <w:rPr>
                <w:rFonts w:asciiTheme="minorHAnsi" w:eastAsia="Calibri" w:hAnsiTheme="minorHAnsi" w:cstheme="minorHAnsi"/>
                <w:sz w:val="18"/>
                <w:szCs w:val="18"/>
                <w:lang w:val="hr-HR"/>
              </w:rPr>
              <w:t>Strategije za nivo</w:t>
            </w:r>
            <w:r w:rsidRPr="008D043F">
              <w:rPr>
                <w:rFonts w:asciiTheme="minorHAnsi" w:eastAsia="Calibri" w:hAnsiTheme="minorHAnsi" w:cstheme="minorHAnsi"/>
                <w:sz w:val="18"/>
                <w:szCs w:val="18"/>
                <w:lang w:val="hr-HR"/>
              </w:rPr>
              <w:t xml:space="preserv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bookmarkEnd w:id="239"/>
          <w:p w14:paraId="4C2EAE91"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p>
          <w:p w14:paraId="564402C7" w14:textId="77777777" w:rsidR="00753E6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7F31CD5" w14:textId="77777777" w:rsidR="00753E69" w:rsidRPr="008D043F" w:rsidRDefault="001A39BF" w:rsidP="0068355A">
            <w:pPr>
              <w:pStyle w:val="ListParagraph"/>
              <w:numPr>
                <w:ilvl w:val="0"/>
                <w:numId w:val="3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mplementacija </w:t>
            </w:r>
            <w:r w:rsidR="00E35C39" w:rsidRPr="008D043F">
              <w:rPr>
                <w:rFonts w:asciiTheme="minorHAnsi" w:eastAsia="Calibri" w:hAnsiTheme="minorHAnsi" w:cstheme="minorHAnsi"/>
                <w:sz w:val="18"/>
                <w:szCs w:val="18"/>
                <w:lang w:val="hr-HR"/>
              </w:rPr>
              <w:t>Plana rada stručne institucije</w:t>
            </w:r>
          </w:p>
          <w:p w14:paraId="341A952B" w14:textId="1E9B5406" w:rsidR="005D387B" w:rsidRPr="008D043F" w:rsidRDefault="001A39BF" w:rsidP="0068355A">
            <w:pPr>
              <w:pStyle w:val="ListParagraph"/>
              <w:numPr>
                <w:ilvl w:val="0"/>
                <w:numId w:val="3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kapaciteta</w:t>
            </w:r>
            <w:r w:rsidR="005D387B" w:rsidRPr="008D043F">
              <w:rPr>
                <w:rFonts w:asciiTheme="minorHAnsi" w:eastAsia="Calibri" w:hAnsiTheme="minorHAnsi" w:cstheme="minorHAnsi"/>
                <w:sz w:val="18"/>
                <w:szCs w:val="18"/>
                <w:lang w:val="hr-HR"/>
              </w:rPr>
              <w:t xml:space="preserve"> kantonalnih stručnih institucija</w:t>
            </w:r>
          </w:p>
        </w:tc>
      </w:tr>
      <w:tr w:rsidR="00E35C39" w:rsidRPr="008D043F" w14:paraId="7E1F5A62" w14:textId="77777777" w:rsidTr="00BE159B">
        <w:trPr>
          <w:trHeight w:val="567"/>
          <w:jc w:val="center"/>
        </w:trPr>
        <w:tc>
          <w:tcPr>
            <w:tcW w:w="1438" w:type="pct"/>
            <w:shd w:val="clear" w:color="auto" w:fill="009D73"/>
            <w:vAlign w:val="center"/>
          </w:tcPr>
          <w:p w14:paraId="7E9F050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tcBorders>
              <w:bottom w:val="single" w:sz="4" w:space="0" w:color="A6A6A6"/>
            </w:tcBorders>
            <w:shd w:val="clear" w:color="auto" w:fill="FFFFFF" w:themeFill="background1"/>
            <w:vAlign w:val="center"/>
          </w:tcPr>
          <w:p w14:paraId="35905BD2"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57798908" w14:textId="77777777" w:rsidTr="0003030A">
        <w:trPr>
          <w:trHeight w:val="274"/>
          <w:jc w:val="center"/>
        </w:trPr>
        <w:tc>
          <w:tcPr>
            <w:tcW w:w="1438" w:type="pct"/>
            <w:vMerge w:val="restart"/>
            <w:shd w:val="clear" w:color="auto" w:fill="009D73"/>
            <w:vAlign w:val="center"/>
          </w:tcPr>
          <w:p w14:paraId="13DB4C4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5F0AF29F"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20AB6FF"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301B2A6E"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D3796FA"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78A7C690"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52F9F896" w14:textId="77777777" w:rsidTr="00BE159B">
        <w:trPr>
          <w:trHeight w:val="567"/>
          <w:jc w:val="center"/>
        </w:trPr>
        <w:tc>
          <w:tcPr>
            <w:tcW w:w="1438" w:type="pct"/>
            <w:vMerge/>
            <w:shd w:val="clear" w:color="auto" w:fill="009D73"/>
            <w:vAlign w:val="center"/>
          </w:tcPr>
          <w:p w14:paraId="6C8AE885"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280736BF"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razvoja punih kapaciteta stručne institucije</w:t>
            </w:r>
          </w:p>
        </w:tc>
        <w:tc>
          <w:tcPr>
            <w:tcW w:w="1243" w:type="pct"/>
            <w:shd w:val="clear" w:color="auto" w:fill="FFFFFF"/>
            <w:vAlign w:val="center"/>
          </w:tcPr>
          <w:p w14:paraId="37CBFDC0"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institucija ne postoji</w:t>
            </w:r>
          </w:p>
        </w:tc>
        <w:tc>
          <w:tcPr>
            <w:tcW w:w="1244" w:type="pct"/>
            <w:shd w:val="clear" w:color="auto" w:fill="FFFFFF"/>
            <w:vAlign w:val="center"/>
          </w:tcPr>
          <w:p w14:paraId="27D289B7"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fikasna stručna institucija (2030</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E35C39" w:rsidRPr="008D043F" w14:paraId="41F73183" w14:textId="77777777" w:rsidTr="00BE159B">
        <w:trPr>
          <w:trHeight w:val="567"/>
          <w:jc w:val="center"/>
        </w:trPr>
        <w:tc>
          <w:tcPr>
            <w:tcW w:w="1438" w:type="pct"/>
            <w:shd w:val="clear" w:color="auto" w:fill="009D73"/>
            <w:vAlign w:val="center"/>
          </w:tcPr>
          <w:p w14:paraId="5AC27AC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2" w:type="pct"/>
            <w:gridSpan w:val="3"/>
            <w:shd w:val="clear" w:color="auto" w:fill="FFFFFF"/>
            <w:vAlign w:val="center"/>
          </w:tcPr>
          <w:p w14:paraId="71ED9197" w14:textId="77777777" w:rsidR="00E35C39" w:rsidRPr="008D043F" w:rsidRDefault="0077635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Sistemsko unapr</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w:t>
            </w:r>
            <w:r w:rsidR="001A39BF" w:rsidRPr="008D043F">
              <w:rPr>
                <w:rFonts w:asciiTheme="minorHAnsi" w:hAnsiTheme="minorHAnsi" w:cstheme="minorHAnsi"/>
                <w:sz w:val="18"/>
                <w:szCs w:val="18"/>
                <w:lang w:val="hr-HR"/>
              </w:rPr>
              <w:t xml:space="preserve">upravljanja </w:t>
            </w:r>
            <w:r w:rsidRPr="008D043F">
              <w:rPr>
                <w:rFonts w:asciiTheme="minorHAnsi" w:hAnsiTheme="minorHAnsi" w:cstheme="minorHAnsi"/>
                <w:sz w:val="18"/>
                <w:szCs w:val="18"/>
                <w:lang w:val="hr-HR"/>
              </w:rPr>
              <w:t xml:space="preserve">i </w:t>
            </w:r>
            <w:r w:rsidR="001A39BF" w:rsidRPr="008D043F">
              <w:rPr>
                <w:rFonts w:asciiTheme="minorHAnsi" w:hAnsiTheme="minorHAnsi" w:cstheme="minorHAnsi"/>
                <w:sz w:val="18"/>
                <w:szCs w:val="18"/>
                <w:lang w:val="hr-HR"/>
              </w:rPr>
              <w:t xml:space="preserve">zaštite </w:t>
            </w:r>
            <w:r w:rsidRPr="008D043F">
              <w:rPr>
                <w:rFonts w:asciiTheme="minorHAnsi" w:hAnsiTheme="minorHAnsi" w:cstheme="minorHAnsi"/>
                <w:sz w:val="18"/>
                <w:szCs w:val="18"/>
                <w:lang w:val="hr-HR"/>
              </w:rPr>
              <w:t>biodiverziteta i očuvanje prirode kroz jačanje institucionalnih i ljudskih kapaciteta i povećanje dostupnih finansijskih resursa</w:t>
            </w:r>
          </w:p>
        </w:tc>
      </w:tr>
      <w:tr w:rsidR="00E35C39" w:rsidRPr="008D043F" w14:paraId="563B2AC3" w14:textId="77777777" w:rsidTr="00BE159B">
        <w:trPr>
          <w:trHeight w:val="567"/>
          <w:jc w:val="center"/>
        </w:trPr>
        <w:tc>
          <w:tcPr>
            <w:tcW w:w="1438" w:type="pct"/>
            <w:shd w:val="clear" w:color="auto" w:fill="009D73"/>
            <w:vAlign w:val="center"/>
          </w:tcPr>
          <w:p w14:paraId="4333388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2" w:type="pct"/>
            <w:gridSpan w:val="3"/>
            <w:shd w:val="clear" w:color="auto" w:fill="FFFFFF"/>
            <w:vAlign w:val="center"/>
          </w:tcPr>
          <w:p w14:paraId="1F0D110D" w14:textId="77777777" w:rsidR="00275A0F" w:rsidRPr="008D043F" w:rsidRDefault="00275A0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 979 048 KM</w:t>
            </w:r>
          </w:p>
          <w:p w14:paraId="5353F06B" w14:textId="77777777" w:rsidR="00E35C39" w:rsidRPr="008D043F" w:rsidRDefault="00275A0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 xml:space="preserve">Izvor: 10% </w:t>
            </w:r>
            <w:r w:rsidR="001A39BF"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 xml:space="preserve">sredstva, 90% </w:t>
            </w:r>
            <w:r w:rsidR="001A39BF"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E35C39" w:rsidRPr="008D043F" w14:paraId="42A55A3E" w14:textId="77777777" w:rsidTr="00BE159B">
        <w:trPr>
          <w:trHeight w:val="567"/>
          <w:jc w:val="center"/>
        </w:trPr>
        <w:tc>
          <w:tcPr>
            <w:tcW w:w="1438" w:type="pct"/>
            <w:shd w:val="clear" w:color="auto" w:fill="009D73"/>
            <w:vAlign w:val="center"/>
          </w:tcPr>
          <w:p w14:paraId="36E4584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2" w:type="pct"/>
            <w:gridSpan w:val="3"/>
            <w:shd w:val="clear" w:color="auto" w:fill="FFFFFF"/>
            <w:vAlign w:val="center"/>
          </w:tcPr>
          <w:p w14:paraId="711B62A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2030.</w:t>
            </w:r>
          </w:p>
        </w:tc>
      </w:tr>
      <w:tr w:rsidR="00E35C39" w:rsidRPr="008D043F" w14:paraId="1AA5177E" w14:textId="77777777" w:rsidTr="00BE159B">
        <w:trPr>
          <w:trHeight w:val="567"/>
          <w:jc w:val="center"/>
        </w:trPr>
        <w:tc>
          <w:tcPr>
            <w:tcW w:w="1438" w:type="pct"/>
            <w:shd w:val="clear" w:color="auto" w:fill="009D73"/>
            <w:vAlign w:val="center"/>
          </w:tcPr>
          <w:p w14:paraId="5C83DCC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49BAB456" w14:textId="1578C990" w:rsidR="00E35C39" w:rsidRPr="008D043F" w:rsidRDefault="008430B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resorna kantonalna ministarstva </w:t>
            </w:r>
          </w:p>
        </w:tc>
      </w:tr>
      <w:tr w:rsidR="00E35C39" w:rsidRPr="008D043F" w14:paraId="77662F0E" w14:textId="77777777" w:rsidTr="00BE159B">
        <w:trPr>
          <w:trHeight w:val="567"/>
          <w:jc w:val="center"/>
        </w:trPr>
        <w:tc>
          <w:tcPr>
            <w:tcW w:w="1438" w:type="pct"/>
            <w:shd w:val="clear" w:color="auto" w:fill="009D73"/>
            <w:vAlign w:val="center"/>
          </w:tcPr>
          <w:p w14:paraId="4A8304D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2" w:type="pct"/>
            <w:gridSpan w:val="3"/>
            <w:shd w:val="clear" w:color="auto" w:fill="FFFFFF"/>
            <w:vAlign w:val="center"/>
          </w:tcPr>
          <w:p w14:paraId="1F5E155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1A39B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r w:rsidR="001A39B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5D387B" w:rsidRPr="008D043F">
              <w:rPr>
                <w:rFonts w:asciiTheme="minorHAnsi" w:hAnsiTheme="minorHAnsi" w:cstheme="minorHAnsi"/>
                <w:sz w:val="18"/>
                <w:szCs w:val="18"/>
                <w:lang w:val="hr-HR" w:bidi="en-US"/>
              </w:rPr>
              <w:t>vlade kantona</w:t>
            </w:r>
          </w:p>
        </w:tc>
      </w:tr>
      <w:tr w:rsidR="00E35C39" w:rsidRPr="008D043F" w14:paraId="52601F65" w14:textId="77777777" w:rsidTr="00BE159B">
        <w:trPr>
          <w:trHeight w:val="567"/>
          <w:jc w:val="center"/>
        </w:trPr>
        <w:tc>
          <w:tcPr>
            <w:tcW w:w="1438" w:type="pct"/>
            <w:shd w:val="clear" w:color="auto" w:fill="009D73"/>
            <w:vAlign w:val="center"/>
          </w:tcPr>
          <w:p w14:paraId="2628149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2" w:type="pct"/>
            <w:gridSpan w:val="3"/>
            <w:shd w:val="clear" w:color="auto" w:fill="FFFFFF"/>
            <w:vAlign w:val="center"/>
          </w:tcPr>
          <w:p w14:paraId="6AAB8D7F"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očuvanje biološke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ejzažne raznolikosti, nevladine organizacije</w:t>
            </w:r>
          </w:p>
        </w:tc>
      </w:tr>
    </w:tbl>
    <w:p w14:paraId="4CA152DD"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E35C39" w:rsidRPr="008D043F" w14:paraId="5EF68D92" w14:textId="77777777" w:rsidTr="00BE159B">
        <w:trPr>
          <w:trHeight w:val="567"/>
          <w:jc w:val="center"/>
        </w:trPr>
        <w:tc>
          <w:tcPr>
            <w:tcW w:w="1438" w:type="pct"/>
            <w:shd w:val="clear" w:color="auto" w:fill="009D73"/>
            <w:vAlign w:val="center"/>
          </w:tcPr>
          <w:p w14:paraId="63F4B4B6"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62" w:type="pct"/>
            <w:gridSpan w:val="3"/>
            <w:shd w:val="clear" w:color="auto" w:fill="FFFFFF"/>
            <w:vAlign w:val="center"/>
          </w:tcPr>
          <w:p w14:paraId="3DC58E72"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5D387B" w:rsidRPr="008D043F">
              <w:rPr>
                <w:rFonts w:asciiTheme="minorHAnsi" w:eastAsia="Calibri" w:hAnsiTheme="minorHAnsi" w:cstheme="minorHAnsi"/>
                <w:b/>
                <w:sz w:val="18"/>
                <w:szCs w:val="18"/>
                <w:lang w:val="hr-HR"/>
              </w:rPr>
              <w:t>Očuvanje biološke i pejzažne raznolikosti</w:t>
            </w:r>
          </w:p>
        </w:tc>
      </w:tr>
      <w:tr w:rsidR="00E35C39" w:rsidRPr="008D043F" w14:paraId="17C26461" w14:textId="77777777" w:rsidTr="00BE159B">
        <w:trPr>
          <w:trHeight w:val="567"/>
          <w:jc w:val="center"/>
        </w:trPr>
        <w:tc>
          <w:tcPr>
            <w:tcW w:w="1438" w:type="pct"/>
            <w:shd w:val="clear" w:color="auto" w:fill="009D73"/>
            <w:vAlign w:val="center"/>
          </w:tcPr>
          <w:p w14:paraId="33A1F1E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66CB13C5" w14:textId="77777777" w:rsidR="00E35C39" w:rsidRPr="008D043F" w:rsidRDefault="00E35C39" w:rsidP="0068355A">
            <w:pPr>
              <w:spacing w:before="40" w:after="40" w:line="276" w:lineRule="auto"/>
              <w:rPr>
                <w:rFonts w:asciiTheme="minorHAnsi" w:hAnsiTheme="minorHAnsi" w:cstheme="minorHAnsi"/>
                <w:b/>
                <w:color w:val="FF0000"/>
                <w:sz w:val="18"/>
                <w:szCs w:val="18"/>
                <w:lang w:val="hr-HR" w:eastAsia="zh-TW"/>
              </w:rPr>
            </w:pPr>
            <w:bookmarkStart w:id="240" w:name="_Hlk94616713"/>
            <w:r w:rsidRPr="008D043F">
              <w:rPr>
                <w:rFonts w:asciiTheme="minorHAnsi" w:hAnsiTheme="minorHAnsi" w:cstheme="minorHAnsi"/>
                <w:b/>
                <w:sz w:val="18"/>
                <w:szCs w:val="18"/>
                <w:lang w:val="hr-HR" w:eastAsia="zh-TW"/>
              </w:rPr>
              <w:t xml:space="preserve">3.3. Uspostaviti koordinaciju, komunikaciju i izvještavanje o biodiverzitetu i očuvanju prirode u </w:t>
            </w:r>
            <w:r w:rsidR="001A39BF" w:rsidRPr="008D043F">
              <w:rPr>
                <w:rFonts w:asciiTheme="minorHAnsi" w:eastAsia="Calibri" w:hAnsiTheme="minorHAnsi" w:cstheme="minorHAnsi"/>
                <w:b/>
                <w:sz w:val="18"/>
                <w:szCs w:val="18"/>
                <w:lang w:val="hr-HR"/>
              </w:rPr>
              <w:t>Federaciji BiH</w:t>
            </w:r>
            <w:bookmarkEnd w:id="240"/>
          </w:p>
        </w:tc>
      </w:tr>
      <w:tr w:rsidR="00E35C39" w:rsidRPr="008D043F" w14:paraId="22EF2CBD" w14:textId="77777777" w:rsidTr="00BE159B">
        <w:trPr>
          <w:trHeight w:val="567"/>
          <w:jc w:val="center"/>
        </w:trPr>
        <w:tc>
          <w:tcPr>
            <w:tcW w:w="1438" w:type="pct"/>
            <w:shd w:val="clear" w:color="auto" w:fill="009D73"/>
            <w:vAlign w:val="center"/>
          </w:tcPr>
          <w:p w14:paraId="1791A1B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48F610CC" w14:textId="77777777" w:rsidR="00E35C39" w:rsidRPr="008D043F" w:rsidRDefault="00E35C39" w:rsidP="0068355A">
            <w:pPr>
              <w:spacing w:line="276" w:lineRule="auto"/>
              <w:rPr>
                <w:rFonts w:asciiTheme="minorHAnsi" w:eastAsia="Calibri" w:hAnsiTheme="minorHAnsi" w:cstheme="minorHAnsi"/>
                <w:b/>
                <w:sz w:val="18"/>
                <w:szCs w:val="18"/>
                <w:lang w:val="hr-HR"/>
              </w:rPr>
            </w:pPr>
            <w:bookmarkStart w:id="241" w:name="_Hlk94616755"/>
            <w:r w:rsidRPr="008D043F">
              <w:rPr>
                <w:rFonts w:asciiTheme="minorHAnsi" w:eastAsia="Calibri" w:hAnsiTheme="minorHAnsi" w:cstheme="minorHAnsi"/>
                <w:b/>
                <w:sz w:val="18"/>
                <w:szCs w:val="18"/>
                <w:lang w:val="hr-HR"/>
              </w:rPr>
              <w:t xml:space="preserve">3.3.1.  U okviru  stručne institucije za zaštitu prirode formirati Odsjek za koordinaciju stručnih poslova na zaštiti i monitoringu prirode u </w:t>
            </w:r>
            <w:r w:rsidR="001A39BF" w:rsidRPr="008D043F">
              <w:rPr>
                <w:rFonts w:asciiTheme="minorHAnsi" w:eastAsia="Calibri" w:hAnsiTheme="minorHAnsi" w:cstheme="minorHAnsi"/>
                <w:b/>
                <w:sz w:val="18"/>
                <w:szCs w:val="18"/>
                <w:lang w:val="hr-HR"/>
              </w:rPr>
              <w:t>Federaciji BiH</w:t>
            </w:r>
            <w:bookmarkEnd w:id="241"/>
          </w:p>
        </w:tc>
      </w:tr>
      <w:tr w:rsidR="00E35C39" w:rsidRPr="008D043F" w14:paraId="04D396AB" w14:textId="77777777" w:rsidTr="00BE159B">
        <w:trPr>
          <w:trHeight w:val="567"/>
          <w:jc w:val="center"/>
        </w:trPr>
        <w:tc>
          <w:tcPr>
            <w:tcW w:w="1438" w:type="pct"/>
            <w:shd w:val="clear" w:color="auto" w:fill="009D73"/>
            <w:vAlign w:val="center"/>
          </w:tcPr>
          <w:p w14:paraId="4C94253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6A640DDC"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42" w:name="_Hlk94616860"/>
            <w:r w:rsidRPr="008D043F">
              <w:rPr>
                <w:rFonts w:asciiTheme="minorHAnsi" w:eastAsia="Calibri" w:hAnsiTheme="minorHAnsi" w:cstheme="minorHAnsi"/>
                <w:sz w:val="18"/>
                <w:szCs w:val="18"/>
                <w:lang w:val="hr-HR"/>
              </w:rPr>
              <w:t xml:space="preserve">Cilj ove mjere je koordinirani razvoj mjera zaštite prirode u svim administracijama </w:t>
            </w:r>
            <w:r w:rsidR="00763286"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ručnim institucijama na područj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Posebna potreba za koordinacijom postoji u prikupljanju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obradi podataka po osnovu monitoringa vrs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na području svih kantona u </w:t>
            </w:r>
            <w:r w:rsidR="001A39BF"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BiH</w:t>
            </w:r>
            <w:bookmarkEnd w:id="242"/>
            <w:r w:rsidRPr="008D043F">
              <w:rPr>
                <w:rFonts w:asciiTheme="minorHAnsi" w:eastAsia="Calibri" w:hAnsiTheme="minorHAnsi" w:cstheme="minorHAnsi"/>
                <w:sz w:val="18"/>
                <w:szCs w:val="18"/>
                <w:lang w:val="hr-HR"/>
              </w:rPr>
              <w:t xml:space="preserve">. </w:t>
            </w:r>
          </w:p>
          <w:p w14:paraId="1B74A630"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65183D2D"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ordinacija između resornih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ektorskih institucija na svim nivoima u </w:t>
            </w:r>
            <w:r w:rsidR="001A39BF"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BiH</w:t>
            </w:r>
          </w:p>
          <w:p w14:paraId="6DEFDAF6" w14:textId="77777777" w:rsidR="00E35C39" w:rsidRPr="008D043F" w:rsidRDefault="00E35C39"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iti redovnu komunikaciju s kantonalnim ministarstvima nadležnim za zaštitu prirode</w:t>
            </w:r>
          </w:p>
          <w:p w14:paraId="25AFF3A0" w14:textId="6F5FD475" w:rsidR="00E35C39" w:rsidRPr="008D043F" w:rsidRDefault="00E35C39"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iti koordinaciju djelatnosti s kantonalnim zavodima/stručnim institucijama za zaštitu prirode</w:t>
            </w:r>
          </w:p>
          <w:p w14:paraId="4A667B66" w14:textId="7AC7B4C6" w:rsidR="008430B9" w:rsidRPr="008D043F" w:rsidRDefault="008430B9" w:rsidP="0068355A">
            <w:pPr>
              <w:pStyle w:val="ListParagraph"/>
              <w:numPr>
                <w:ilvl w:val="0"/>
                <w:numId w:val="20"/>
              </w:num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sigurati koordinaciju sa kantonalnim javnim ustanovama/preduzećima koja upravljaju zaštićenim prirodnim područjima u Federaciji BiH</w:t>
            </w:r>
          </w:p>
          <w:p w14:paraId="6A21F619" w14:textId="77777777" w:rsidR="00E35C39" w:rsidRPr="008D043F" w:rsidRDefault="001A39BF"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E35C39" w:rsidRPr="008D043F">
              <w:rPr>
                <w:rFonts w:asciiTheme="minorHAnsi" w:eastAsia="Calibri" w:hAnsiTheme="minorHAnsi" w:cstheme="minorHAnsi"/>
                <w:sz w:val="18"/>
                <w:szCs w:val="18"/>
                <w:lang w:val="hr-HR"/>
              </w:rPr>
              <w:t xml:space="preserve">prikupljanje i protok podataka o biodiverzitetu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BiH za kontinuirano izvještavanje BiH  prema EEA</w:t>
            </w:r>
          </w:p>
          <w:p w14:paraId="33EB0708" w14:textId="77777777" w:rsidR="00E35C39" w:rsidRPr="008D043F" w:rsidRDefault="001A39BF"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E35C39" w:rsidRPr="008D043F">
              <w:rPr>
                <w:rFonts w:asciiTheme="minorHAnsi" w:eastAsia="Calibri" w:hAnsiTheme="minorHAnsi" w:cstheme="minorHAnsi"/>
                <w:sz w:val="18"/>
                <w:szCs w:val="18"/>
                <w:lang w:val="hr-HR"/>
              </w:rPr>
              <w:t xml:space="preserve">prikupljanje i protok </w:t>
            </w:r>
            <w:r w:rsidRPr="008D043F">
              <w:rPr>
                <w:rFonts w:asciiTheme="minorHAnsi" w:eastAsia="Calibri" w:hAnsiTheme="minorHAnsi" w:cstheme="minorHAnsi"/>
                <w:sz w:val="18"/>
                <w:szCs w:val="18"/>
                <w:lang w:val="hr-HR"/>
              </w:rPr>
              <w:t xml:space="preserve">federalnih </w:t>
            </w:r>
            <w:r w:rsidR="00E35C39" w:rsidRPr="008D043F">
              <w:rPr>
                <w:rFonts w:asciiTheme="minorHAnsi" w:eastAsia="Calibri" w:hAnsiTheme="minorHAnsi" w:cstheme="minorHAnsi"/>
                <w:sz w:val="18"/>
                <w:szCs w:val="18"/>
                <w:lang w:val="hr-HR"/>
              </w:rPr>
              <w:t>podaka o biodiverzitetu u BiH prema zahtjevima okvira za monitoring Konvencije o biološkoj raznolikosti</w:t>
            </w:r>
          </w:p>
          <w:p w14:paraId="5A79919A" w14:textId="77777777" w:rsidR="00E35C39" w:rsidRPr="008D043F" w:rsidRDefault="001A39BF"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E35C39" w:rsidRPr="008D043F">
              <w:rPr>
                <w:rFonts w:asciiTheme="minorHAnsi" w:eastAsia="Calibri" w:hAnsiTheme="minorHAnsi" w:cstheme="minorHAnsi"/>
                <w:sz w:val="18"/>
                <w:szCs w:val="18"/>
                <w:lang w:val="hr-HR"/>
              </w:rPr>
              <w:t xml:space="preserve">prikupljanje i protok </w:t>
            </w:r>
            <w:r w:rsidRPr="008D043F">
              <w:rPr>
                <w:rFonts w:asciiTheme="minorHAnsi" w:eastAsia="Calibri" w:hAnsiTheme="minorHAnsi" w:cstheme="minorHAnsi"/>
                <w:sz w:val="18"/>
                <w:szCs w:val="18"/>
                <w:lang w:val="hr-HR"/>
              </w:rPr>
              <w:t xml:space="preserve">federalnih </w:t>
            </w:r>
            <w:r w:rsidR="00E35C39" w:rsidRPr="008D043F">
              <w:rPr>
                <w:rFonts w:asciiTheme="minorHAnsi" w:eastAsia="Calibri" w:hAnsiTheme="minorHAnsi" w:cstheme="minorHAnsi"/>
                <w:sz w:val="18"/>
                <w:szCs w:val="18"/>
                <w:lang w:val="hr-HR"/>
              </w:rPr>
              <w:t>podataka o biodiverzitetu prema zahtjevima Direktive o staništima i Direktive o pticama</w:t>
            </w:r>
          </w:p>
        </w:tc>
      </w:tr>
      <w:tr w:rsidR="00E35C39" w:rsidRPr="008D043F" w14:paraId="09820E61" w14:textId="77777777" w:rsidTr="00BE159B">
        <w:trPr>
          <w:trHeight w:val="567"/>
          <w:jc w:val="center"/>
        </w:trPr>
        <w:tc>
          <w:tcPr>
            <w:tcW w:w="1438" w:type="pct"/>
            <w:shd w:val="clear" w:color="auto" w:fill="009D73"/>
            <w:vAlign w:val="center"/>
          </w:tcPr>
          <w:p w14:paraId="4447C9C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tcBorders>
              <w:bottom w:val="single" w:sz="4" w:space="0" w:color="A6A6A6"/>
            </w:tcBorders>
            <w:shd w:val="clear" w:color="auto" w:fill="FFFFFF" w:themeFill="background1"/>
            <w:vAlign w:val="center"/>
          </w:tcPr>
          <w:p w14:paraId="1115B9B5"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93409D" w:rsidRPr="008D043F" w14:paraId="5DAA7E8D" w14:textId="77777777" w:rsidTr="00BE159B">
        <w:trPr>
          <w:trHeight w:val="567"/>
          <w:jc w:val="center"/>
        </w:trPr>
        <w:tc>
          <w:tcPr>
            <w:tcW w:w="1438" w:type="pct"/>
            <w:vMerge w:val="restart"/>
            <w:shd w:val="clear" w:color="auto" w:fill="009D73"/>
            <w:vAlign w:val="center"/>
          </w:tcPr>
          <w:p w14:paraId="5D6E468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6A937D3B"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7382D61"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0131C021"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CA455F4"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778252AC"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741D9FD2" w14:textId="77777777" w:rsidTr="00BE159B">
        <w:trPr>
          <w:trHeight w:val="567"/>
          <w:jc w:val="center"/>
        </w:trPr>
        <w:tc>
          <w:tcPr>
            <w:tcW w:w="1438" w:type="pct"/>
            <w:vMerge/>
            <w:shd w:val="clear" w:color="auto" w:fill="009D73"/>
            <w:vAlign w:val="center"/>
          </w:tcPr>
          <w:p w14:paraId="70C5E0F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7254DD64"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efikasnosti protoka informacija </w:t>
            </w:r>
            <w:r w:rsidR="00763286"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odataka o stanju biodiverziteta/prirode</w:t>
            </w:r>
          </w:p>
        </w:tc>
        <w:tc>
          <w:tcPr>
            <w:tcW w:w="1243" w:type="pct"/>
            <w:shd w:val="clear" w:color="auto" w:fill="FFFFFF"/>
            <w:vAlign w:val="center"/>
          </w:tcPr>
          <w:p w14:paraId="3CBE27D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ordinacija u prikupljanju informacija i podataka je niska </w:t>
            </w:r>
          </w:p>
        </w:tc>
        <w:tc>
          <w:tcPr>
            <w:tcW w:w="1244" w:type="pct"/>
            <w:shd w:val="clear" w:color="auto" w:fill="FFFFFF"/>
            <w:vAlign w:val="center"/>
          </w:tcPr>
          <w:p w14:paraId="660BF75D"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Efikasan protok informacija </w:t>
            </w:r>
            <w:r w:rsidR="00763286"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rikupljanje podataka o stanju biodiverziteta/prirode (2025</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E35C39" w:rsidRPr="008D043F" w14:paraId="27766C34" w14:textId="77777777" w:rsidTr="00BE159B">
        <w:trPr>
          <w:trHeight w:val="567"/>
          <w:jc w:val="center"/>
        </w:trPr>
        <w:tc>
          <w:tcPr>
            <w:tcW w:w="1438" w:type="pct"/>
            <w:shd w:val="clear" w:color="auto" w:fill="009D73"/>
            <w:vAlign w:val="center"/>
          </w:tcPr>
          <w:p w14:paraId="2F8930D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2" w:type="pct"/>
            <w:gridSpan w:val="3"/>
            <w:shd w:val="clear" w:color="auto" w:fill="FFFFFF"/>
            <w:vAlign w:val="center"/>
          </w:tcPr>
          <w:p w14:paraId="3D23F4E3" w14:textId="77777777" w:rsidR="00E35C39" w:rsidRPr="008D043F" w:rsidRDefault="00CC2A1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1A39BF"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w:t>
            </w:r>
            <w:r w:rsidR="001A39BF" w:rsidRPr="008D043F">
              <w:rPr>
                <w:rFonts w:asciiTheme="minorHAnsi" w:hAnsiTheme="minorHAnsi" w:cstheme="minorHAnsi"/>
                <w:sz w:val="18"/>
                <w:szCs w:val="18"/>
                <w:lang w:val="hr-HR" w:bidi="en-US"/>
              </w:rPr>
              <w:t xml:space="preserve">zaštite </w:t>
            </w:r>
            <w:r w:rsidRPr="008D043F">
              <w:rPr>
                <w:rFonts w:asciiTheme="minorHAnsi" w:hAnsiTheme="minorHAnsi" w:cstheme="minorHAnsi"/>
                <w:sz w:val="18"/>
                <w:szCs w:val="18"/>
                <w:lang w:val="hr-HR" w:bidi="en-US"/>
              </w:rPr>
              <w:t xml:space="preserve">prirode kroz jačanje institucionalnih i ljudskih kapaciteta </w:t>
            </w:r>
          </w:p>
        </w:tc>
      </w:tr>
      <w:tr w:rsidR="00E35C39" w:rsidRPr="008D043F" w14:paraId="23E9E49A" w14:textId="77777777" w:rsidTr="00BE159B">
        <w:trPr>
          <w:trHeight w:val="567"/>
          <w:jc w:val="center"/>
        </w:trPr>
        <w:tc>
          <w:tcPr>
            <w:tcW w:w="1438" w:type="pct"/>
            <w:shd w:val="clear" w:color="auto" w:fill="009D73"/>
            <w:vAlign w:val="center"/>
          </w:tcPr>
          <w:p w14:paraId="0521C22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 izvorima finansiranja</w:t>
            </w:r>
          </w:p>
        </w:tc>
        <w:tc>
          <w:tcPr>
            <w:tcW w:w="3562" w:type="pct"/>
            <w:gridSpan w:val="3"/>
            <w:shd w:val="clear" w:color="auto" w:fill="FFFFFF"/>
            <w:vAlign w:val="center"/>
          </w:tcPr>
          <w:p w14:paraId="173CA0D0" w14:textId="77777777" w:rsidR="008B5126"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 015 735 KM</w:t>
            </w:r>
          </w:p>
          <w:p w14:paraId="72A44B4E" w14:textId="0BF200EA" w:rsidR="00E35C39"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w:t>
            </w:r>
            <w:r w:rsidRPr="008D043F">
              <w:rPr>
                <w:rFonts w:asciiTheme="minorHAnsi" w:hAnsiTheme="minorHAnsi" w:cstheme="minorHAnsi"/>
                <w:color w:val="000000" w:themeColor="text1"/>
                <w:sz w:val="18"/>
                <w:szCs w:val="18"/>
                <w:lang w:val="hr-HR"/>
              </w:rPr>
              <w:t>30% budžetska sredstva, 70% kombinacija ‒ sredstva EU i drugih međunarodnih donatora i ostale donacije</w:t>
            </w:r>
          </w:p>
        </w:tc>
      </w:tr>
      <w:tr w:rsidR="00E35C39" w:rsidRPr="008D043F" w14:paraId="40616595" w14:textId="77777777" w:rsidTr="00BE159B">
        <w:trPr>
          <w:trHeight w:val="567"/>
          <w:jc w:val="center"/>
        </w:trPr>
        <w:tc>
          <w:tcPr>
            <w:tcW w:w="1438" w:type="pct"/>
            <w:shd w:val="clear" w:color="auto" w:fill="009D73"/>
            <w:vAlign w:val="center"/>
          </w:tcPr>
          <w:p w14:paraId="5EF3A5C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2" w:type="pct"/>
            <w:gridSpan w:val="3"/>
            <w:shd w:val="clear" w:color="auto" w:fill="FFFFFF"/>
            <w:vAlign w:val="center"/>
          </w:tcPr>
          <w:p w14:paraId="442AFE0F"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30.</w:t>
            </w:r>
          </w:p>
        </w:tc>
      </w:tr>
      <w:tr w:rsidR="00E35C39" w:rsidRPr="008D043F" w14:paraId="418E3927" w14:textId="77777777" w:rsidTr="00BE159B">
        <w:trPr>
          <w:trHeight w:val="567"/>
          <w:jc w:val="center"/>
        </w:trPr>
        <w:tc>
          <w:tcPr>
            <w:tcW w:w="1438" w:type="pct"/>
            <w:shd w:val="clear" w:color="auto" w:fill="009D73"/>
            <w:vAlign w:val="center"/>
          </w:tcPr>
          <w:p w14:paraId="7382E0B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7EF2BECA"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60953D8A" w14:textId="77777777" w:rsidTr="00BE159B">
        <w:trPr>
          <w:trHeight w:val="567"/>
          <w:jc w:val="center"/>
        </w:trPr>
        <w:tc>
          <w:tcPr>
            <w:tcW w:w="1438" w:type="pct"/>
            <w:shd w:val="clear" w:color="auto" w:fill="009D73"/>
            <w:vAlign w:val="center"/>
          </w:tcPr>
          <w:p w14:paraId="08336B0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2" w:type="pct"/>
            <w:gridSpan w:val="3"/>
            <w:shd w:val="clear" w:color="auto" w:fill="FFFFFF"/>
            <w:vAlign w:val="center"/>
          </w:tcPr>
          <w:p w14:paraId="379EC26A" w14:textId="50276AF1" w:rsidR="00E35C39" w:rsidRPr="008D043F" w:rsidRDefault="005431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FMOIT, sektorska ministarstva na federalnom nivou, kantonalna ministarstva nadležna za zaštitu prirode, kantonalna ministarstva nadležna za sektore poljoprivrede, vodoprivrede i šumarstva, , kantonalne javne ustanove/preduzeća koja upravljaju zaštićenim prirodnim područjima u Federaciji BiH</w:t>
            </w:r>
          </w:p>
        </w:tc>
      </w:tr>
      <w:tr w:rsidR="00E35C39" w:rsidRPr="008D043F" w14:paraId="7F85E6CD" w14:textId="77777777" w:rsidTr="00BE159B">
        <w:trPr>
          <w:trHeight w:val="567"/>
          <w:jc w:val="center"/>
        </w:trPr>
        <w:tc>
          <w:tcPr>
            <w:tcW w:w="1438" w:type="pct"/>
            <w:shd w:val="clear" w:color="auto" w:fill="009D73"/>
            <w:vAlign w:val="center"/>
          </w:tcPr>
          <w:p w14:paraId="5866B996"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2" w:type="pct"/>
            <w:gridSpan w:val="3"/>
            <w:shd w:val="clear" w:color="auto" w:fill="FFFFFF"/>
            <w:vAlign w:val="center"/>
          </w:tcPr>
          <w:p w14:paraId="77EAA341"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pravne </w:t>
            </w:r>
            <w:r w:rsidR="00763286"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tručne institucije na federalnom i kantonalnim nivoima</w:t>
            </w:r>
          </w:p>
        </w:tc>
      </w:tr>
    </w:tbl>
    <w:p w14:paraId="4EF43FC8"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E35C39" w:rsidRPr="008D043F" w14:paraId="539A5C37" w14:textId="77777777" w:rsidTr="00BE159B">
        <w:trPr>
          <w:trHeight w:val="567"/>
          <w:jc w:val="center"/>
        </w:trPr>
        <w:tc>
          <w:tcPr>
            <w:tcW w:w="1438" w:type="pct"/>
            <w:shd w:val="clear" w:color="auto" w:fill="009D73"/>
            <w:vAlign w:val="center"/>
          </w:tcPr>
          <w:p w14:paraId="0B3FB87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269595A3"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5D387B" w:rsidRPr="008D043F">
              <w:rPr>
                <w:rFonts w:asciiTheme="minorHAnsi" w:eastAsia="Calibri" w:hAnsiTheme="minorHAnsi" w:cstheme="minorHAnsi"/>
                <w:b/>
                <w:sz w:val="18"/>
                <w:szCs w:val="18"/>
                <w:lang w:val="hr-HR"/>
              </w:rPr>
              <w:t>Očuvanje biološke i pejzažne raznolikosti</w:t>
            </w:r>
          </w:p>
        </w:tc>
      </w:tr>
      <w:tr w:rsidR="00E35C39" w:rsidRPr="008D043F" w14:paraId="7BECB3D5" w14:textId="77777777" w:rsidTr="00BE159B">
        <w:trPr>
          <w:trHeight w:val="567"/>
          <w:jc w:val="center"/>
        </w:trPr>
        <w:tc>
          <w:tcPr>
            <w:tcW w:w="1438" w:type="pct"/>
            <w:shd w:val="clear" w:color="auto" w:fill="009D73"/>
            <w:vAlign w:val="center"/>
          </w:tcPr>
          <w:p w14:paraId="63D0873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51DF3B24" w14:textId="77777777" w:rsidR="00E35C39" w:rsidRPr="008D043F" w:rsidRDefault="00E35C39" w:rsidP="0068355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3. Uspostaviti koordinaciju, komunikaciju i izvještavanje o biodiverzitetu i očuvanju prirode u </w:t>
            </w:r>
            <w:r w:rsidR="001A39BF" w:rsidRPr="008D043F">
              <w:rPr>
                <w:rFonts w:asciiTheme="minorHAnsi" w:eastAsia="Calibri" w:hAnsiTheme="minorHAnsi" w:cstheme="minorHAnsi"/>
                <w:b/>
                <w:sz w:val="18"/>
                <w:szCs w:val="18"/>
                <w:lang w:val="hr-HR"/>
              </w:rPr>
              <w:t>Federaciji BiH</w:t>
            </w:r>
          </w:p>
        </w:tc>
      </w:tr>
      <w:tr w:rsidR="00E35C39" w:rsidRPr="008D043F" w14:paraId="0AECD915" w14:textId="77777777" w:rsidTr="00BE159B">
        <w:trPr>
          <w:trHeight w:val="567"/>
          <w:jc w:val="center"/>
        </w:trPr>
        <w:tc>
          <w:tcPr>
            <w:tcW w:w="1438" w:type="pct"/>
            <w:shd w:val="clear" w:color="auto" w:fill="009D73"/>
            <w:vAlign w:val="center"/>
          </w:tcPr>
          <w:p w14:paraId="42BBF7D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401F46D3" w14:textId="77777777" w:rsidR="00E35C39" w:rsidRPr="008D043F" w:rsidRDefault="00E35C39" w:rsidP="0068355A">
            <w:pPr>
              <w:spacing w:line="276" w:lineRule="auto"/>
              <w:rPr>
                <w:rFonts w:asciiTheme="minorHAnsi" w:eastAsia="Calibri" w:hAnsiTheme="minorHAnsi" w:cstheme="minorHAnsi"/>
                <w:b/>
                <w:sz w:val="18"/>
                <w:szCs w:val="18"/>
                <w:lang w:val="hr-HR"/>
              </w:rPr>
            </w:pPr>
            <w:bookmarkStart w:id="243" w:name="_Hlk94616908"/>
            <w:r w:rsidRPr="008D043F">
              <w:rPr>
                <w:rFonts w:asciiTheme="minorHAnsi" w:eastAsia="Calibri" w:hAnsiTheme="minorHAnsi" w:cstheme="minorHAnsi"/>
                <w:b/>
                <w:sz w:val="18"/>
                <w:szCs w:val="18"/>
                <w:lang w:val="hr-HR"/>
              </w:rPr>
              <w:t xml:space="preserve">3.3.2. Uspostaviti i učiniti dostupnom bazu podataka s rezultatima realiziranih, tekućih i budućih projekata o biološkoj raznolikosti </w:t>
            </w:r>
            <w:r w:rsidR="001A39BF" w:rsidRPr="008D043F">
              <w:rPr>
                <w:rFonts w:asciiTheme="minorHAnsi" w:eastAsia="Calibri" w:hAnsiTheme="minorHAnsi" w:cstheme="minorHAnsi"/>
                <w:b/>
                <w:sz w:val="18"/>
                <w:szCs w:val="18"/>
                <w:lang w:val="hr-HR"/>
              </w:rPr>
              <w:t>Federacije BiH</w:t>
            </w:r>
            <w:bookmarkEnd w:id="243"/>
          </w:p>
        </w:tc>
      </w:tr>
      <w:tr w:rsidR="00E35C39" w:rsidRPr="008D043F" w14:paraId="502F8EE7" w14:textId="77777777" w:rsidTr="00BE159B">
        <w:trPr>
          <w:trHeight w:val="567"/>
          <w:jc w:val="center"/>
        </w:trPr>
        <w:tc>
          <w:tcPr>
            <w:tcW w:w="1438" w:type="pct"/>
            <w:shd w:val="clear" w:color="auto" w:fill="009D73"/>
            <w:vAlign w:val="center"/>
          </w:tcPr>
          <w:p w14:paraId="3B50B89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22C68160"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44" w:name="_Hlk94617005"/>
            <w:r w:rsidRPr="008D043F">
              <w:rPr>
                <w:rFonts w:asciiTheme="minorHAnsi" w:eastAsia="Calibri" w:hAnsiTheme="minorHAnsi" w:cstheme="minorHAnsi"/>
                <w:sz w:val="18"/>
                <w:szCs w:val="18"/>
                <w:lang w:val="hr-HR"/>
              </w:rPr>
              <w:t xml:space="preserve">Cilj ove mjere je transparentan pristup rezultatima </w:t>
            </w:r>
            <w:r w:rsidR="001A39BF" w:rsidRPr="008D043F">
              <w:rPr>
                <w:rFonts w:asciiTheme="minorHAnsi" w:eastAsia="Calibri" w:hAnsiTheme="minorHAnsi" w:cstheme="minorHAnsi"/>
                <w:sz w:val="18"/>
                <w:szCs w:val="18"/>
                <w:lang w:val="hr-HR"/>
              </w:rPr>
              <w:t xml:space="preserve">realiziranih </w:t>
            </w:r>
            <w:r w:rsidRPr="008D043F">
              <w:rPr>
                <w:rFonts w:asciiTheme="minorHAnsi" w:eastAsia="Calibri" w:hAnsiTheme="minorHAnsi" w:cstheme="minorHAnsi"/>
                <w:sz w:val="18"/>
                <w:szCs w:val="18"/>
                <w:lang w:val="hr-HR"/>
              </w:rPr>
              <w:t xml:space="preserve">projekata za očuvanje biodiverzite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zaštitu prirode u </w:t>
            </w:r>
            <w:r w:rsidR="001A39BF"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 xml:space="preserve">BiH. Pripremom javno dostupne baze bi se stvorile osnove za procjenu nedostajućih znanja i podataka o biodiverzitet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i pravilno usmjeravanje sredstva na popunjavanje nedostataka.  </w:t>
            </w:r>
          </w:p>
          <w:bookmarkEnd w:id="244"/>
          <w:p w14:paraId="345E17C4"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18C29684" w14:textId="77777777" w:rsidR="00E35C39" w:rsidRPr="008D043F" w:rsidRDefault="001A39BF"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standardiziranog formata/protokola za unos rezultata realiziranih projekata finansiranih domaćim javnim i međunarodnim sredstvima u</w:t>
            </w:r>
            <w:r w:rsidR="00E35C39" w:rsidRPr="008D043F">
              <w:rPr>
                <w:rFonts w:asciiTheme="minorHAnsi" w:eastAsia="Calibri" w:hAnsiTheme="minorHAnsi" w:cstheme="minorHAnsi"/>
                <w:sz w:val="18"/>
                <w:szCs w:val="18"/>
                <w:lang w:val="hr-HR"/>
              </w:rPr>
              <w:t xml:space="preserve"> saradnji s Fondom za zaštitu okoliša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 xml:space="preserve">BiH </w:t>
            </w:r>
          </w:p>
          <w:p w14:paraId="7C151766" w14:textId="77777777" w:rsidR="00E35C39" w:rsidRPr="008D043F" w:rsidRDefault="001A39BF"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stručne procjene</w:t>
            </w:r>
            <w:r w:rsidR="00E35C39" w:rsidRPr="008D043F">
              <w:rPr>
                <w:rFonts w:asciiTheme="minorHAnsi" w:eastAsia="Calibri" w:hAnsiTheme="minorHAnsi" w:cstheme="minorHAnsi"/>
                <w:sz w:val="18"/>
                <w:szCs w:val="18"/>
                <w:lang w:val="hr-HR"/>
              </w:rPr>
              <w:t xml:space="preserve"> nedostajućih podataka i znanja o biološkoj raznolikosti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BiH</w:t>
            </w:r>
          </w:p>
        </w:tc>
      </w:tr>
      <w:tr w:rsidR="00E35C39" w:rsidRPr="008D043F" w14:paraId="4A6C8AE2" w14:textId="77777777" w:rsidTr="00BE159B">
        <w:trPr>
          <w:trHeight w:val="567"/>
          <w:jc w:val="center"/>
        </w:trPr>
        <w:tc>
          <w:tcPr>
            <w:tcW w:w="1438" w:type="pct"/>
            <w:shd w:val="clear" w:color="auto" w:fill="009D73"/>
            <w:vAlign w:val="center"/>
          </w:tcPr>
          <w:p w14:paraId="4B8A0EA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tcBorders>
              <w:bottom w:val="single" w:sz="4" w:space="0" w:color="A6A6A6"/>
            </w:tcBorders>
            <w:shd w:val="clear" w:color="auto" w:fill="FFFFFF" w:themeFill="background1"/>
            <w:vAlign w:val="center"/>
          </w:tcPr>
          <w:p w14:paraId="0A611B9A"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586E7283" w14:textId="77777777" w:rsidTr="00BE159B">
        <w:trPr>
          <w:trHeight w:val="567"/>
          <w:jc w:val="center"/>
        </w:trPr>
        <w:tc>
          <w:tcPr>
            <w:tcW w:w="1438" w:type="pct"/>
            <w:vMerge w:val="restart"/>
            <w:shd w:val="clear" w:color="auto" w:fill="009D73"/>
            <w:vAlign w:val="center"/>
          </w:tcPr>
          <w:p w14:paraId="4118D2D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705CB082"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EEC4C7C"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3A3F0232"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E440724"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32D2B4CA"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7CB304A2" w14:textId="77777777" w:rsidTr="00BE159B">
        <w:trPr>
          <w:trHeight w:val="567"/>
          <w:jc w:val="center"/>
        </w:trPr>
        <w:tc>
          <w:tcPr>
            <w:tcW w:w="1438" w:type="pct"/>
            <w:vMerge/>
            <w:shd w:val="clear" w:color="auto" w:fill="009D73"/>
            <w:vAlign w:val="center"/>
          </w:tcPr>
          <w:p w14:paraId="202BF039"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50AB6C02"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korištenja protokola za unos rezultata projekata</w:t>
            </w:r>
          </w:p>
        </w:tc>
        <w:tc>
          <w:tcPr>
            <w:tcW w:w="1243" w:type="pct"/>
            <w:shd w:val="clear" w:color="auto" w:fill="FFFFFF"/>
            <w:vAlign w:val="center"/>
          </w:tcPr>
          <w:p w14:paraId="5B5B767F"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zultati realiziranih projekata nisu dostupni</w:t>
            </w:r>
          </w:p>
        </w:tc>
        <w:tc>
          <w:tcPr>
            <w:tcW w:w="1244" w:type="pct"/>
            <w:shd w:val="clear" w:color="auto" w:fill="FFFFFF"/>
            <w:vAlign w:val="center"/>
          </w:tcPr>
          <w:p w14:paraId="5EDDC3F2"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stupni </w:t>
            </w:r>
            <w:r w:rsidR="001A39BF" w:rsidRPr="008D043F">
              <w:rPr>
                <w:rFonts w:asciiTheme="minorHAnsi" w:eastAsia="Calibri" w:hAnsiTheme="minorHAnsi" w:cstheme="minorHAnsi"/>
                <w:sz w:val="18"/>
                <w:szCs w:val="18"/>
                <w:lang w:val="hr-HR"/>
              </w:rPr>
              <w:t xml:space="preserve">standardizirani </w:t>
            </w:r>
            <w:r w:rsidRPr="008D043F">
              <w:rPr>
                <w:rFonts w:asciiTheme="minorHAnsi" w:eastAsia="Calibri" w:hAnsiTheme="minorHAnsi" w:cstheme="minorHAnsi"/>
                <w:sz w:val="18"/>
                <w:szCs w:val="18"/>
                <w:lang w:val="hr-HR"/>
              </w:rPr>
              <w:t xml:space="preserve">rezultati </w:t>
            </w:r>
            <w:r w:rsidR="001A39BF" w:rsidRPr="008D043F">
              <w:rPr>
                <w:rFonts w:asciiTheme="minorHAnsi" w:eastAsia="Calibri" w:hAnsiTheme="minorHAnsi" w:cstheme="minorHAnsi"/>
                <w:sz w:val="18"/>
                <w:szCs w:val="18"/>
                <w:lang w:val="hr-HR"/>
              </w:rPr>
              <w:t xml:space="preserve">realiziranih </w:t>
            </w:r>
            <w:r w:rsidRPr="008D043F">
              <w:rPr>
                <w:rFonts w:asciiTheme="minorHAnsi" w:eastAsia="Calibri" w:hAnsiTheme="minorHAnsi" w:cstheme="minorHAnsi"/>
                <w:sz w:val="18"/>
                <w:szCs w:val="18"/>
                <w:lang w:val="hr-HR"/>
              </w:rPr>
              <w:t>projekata (2025</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E35C39" w:rsidRPr="008D043F" w14:paraId="0082BA25" w14:textId="77777777" w:rsidTr="00BE159B">
        <w:trPr>
          <w:trHeight w:val="567"/>
          <w:jc w:val="center"/>
        </w:trPr>
        <w:tc>
          <w:tcPr>
            <w:tcW w:w="1438" w:type="pct"/>
            <w:vMerge/>
            <w:shd w:val="clear" w:color="auto" w:fill="009D73"/>
            <w:vAlign w:val="center"/>
          </w:tcPr>
          <w:p w14:paraId="7AC5C65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1057E662"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procjene nedostajućih </w:t>
            </w:r>
            <w:r w:rsidR="001A39BF" w:rsidRPr="008D043F">
              <w:rPr>
                <w:rFonts w:asciiTheme="minorHAnsi" w:eastAsia="Calibri" w:hAnsiTheme="minorHAnsi" w:cstheme="minorHAnsi"/>
                <w:sz w:val="18"/>
                <w:szCs w:val="18"/>
                <w:lang w:val="hr-HR"/>
              </w:rPr>
              <w:t>p</w:t>
            </w:r>
            <w:r w:rsidRPr="008D043F">
              <w:rPr>
                <w:rFonts w:asciiTheme="minorHAnsi" w:eastAsia="Calibri" w:hAnsiTheme="minorHAnsi" w:cstheme="minorHAnsi"/>
                <w:sz w:val="18"/>
                <w:szCs w:val="18"/>
                <w:lang w:val="hr-HR"/>
              </w:rPr>
              <w:t xml:space="preserve">odataka o biodiverzitet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243" w:type="pct"/>
            <w:shd w:val="clear" w:color="auto" w:fill="FFFFFF"/>
            <w:vAlign w:val="center"/>
          </w:tcPr>
          <w:p w14:paraId="172DF62D"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edostajući podaci nisu </w:t>
            </w:r>
            <w:r w:rsidR="001A39BF" w:rsidRPr="008D043F">
              <w:rPr>
                <w:rFonts w:asciiTheme="minorHAnsi" w:eastAsia="Calibri" w:hAnsiTheme="minorHAnsi" w:cstheme="minorHAnsi"/>
                <w:sz w:val="18"/>
                <w:szCs w:val="18"/>
                <w:lang w:val="hr-HR"/>
              </w:rPr>
              <w:t>identificirani</w:t>
            </w:r>
          </w:p>
        </w:tc>
        <w:tc>
          <w:tcPr>
            <w:tcW w:w="1244" w:type="pct"/>
            <w:shd w:val="clear" w:color="auto" w:fill="FFFFFF"/>
            <w:vAlign w:val="center"/>
          </w:tcPr>
          <w:p w14:paraId="5949D524" w14:textId="77777777" w:rsidR="00E35C39" w:rsidRPr="008D043F" w:rsidRDefault="001A39BF"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cirani </w:t>
            </w:r>
            <w:r w:rsidR="00E35C39" w:rsidRPr="008D043F">
              <w:rPr>
                <w:rFonts w:asciiTheme="minorHAnsi" w:eastAsia="Calibri" w:hAnsiTheme="minorHAnsi" w:cstheme="minorHAnsi"/>
                <w:sz w:val="18"/>
                <w:szCs w:val="18"/>
                <w:lang w:val="hr-HR"/>
              </w:rPr>
              <w:t xml:space="preserve">nedostaci u podacima o biodiverzitetu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 xml:space="preserve">BiH </w:t>
            </w:r>
          </w:p>
        </w:tc>
      </w:tr>
      <w:tr w:rsidR="00E35C39" w:rsidRPr="008D043F" w14:paraId="3AB0A5A9" w14:textId="77777777" w:rsidTr="00BE159B">
        <w:trPr>
          <w:trHeight w:val="567"/>
          <w:jc w:val="center"/>
        </w:trPr>
        <w:tc>
          <w:tcPr>
            <w:tcW w:w="1438" w:type="pct"/>
            <w:shd w:val="clear" w:color="auto" w:fill="009D73"/>
            <w:vAlign w:val="center"/>
          </w:tcPr>
          <w:p w14:paraId="322BDEC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2" w:type="pct"/>
            <w:gridSpan w:val="3"/>
            <w:shd w:val="clear" w:color="auto" w:fill="FFFFFF"/>
            <w:vAlign w:val="center"/>
          </w:tcPr>
          <w:p w14:paraId="580E611E" w14:textId="77777777" w:rsidR="00E35C39" w:rsidRPr="008D043F" w:rsidRDefault="00185007"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dostupnosti podataka </w:t>
            </w:r>
            <w:r w:rsidR="001A39BF" w:rsidRPr="008D043F">
              <w:rPr>
                <w:rFonts w:asciiTheme="minorHAnsi" w:hAnsiTheme="minorHAnsi" w:cstheme="minorHAnsi"/>
                <w:sz w:val="18"/>
                <w:szCs w:val="18"/>
                <w:lang w:val="hr-HR"/>
              </w:rPr>
              <w:t xml:space="preserve">koja </w:t>
            </w:r>
            <w:r w:rsidRPr="008D043F">
              <w:rPr>
                <w:rFonts w:asciiTheme="minorHAnsi" w:hAnsiTheme="minorHAnsi" w:cstheme="minorHAnsi"/>
                <w:sz w:val="18"/>
                <w:szCs w:val="18"/>
                <w:lang w:val="hr-HR"/>
              </w:rPr>
              <w:t xml:space="preserve">utiče da se buduće politike kreiraju na osnovu činjenica i odgovarajućih analiza </w:t>
            </w:r>
          </w:p>
        </w:tc>
      </w:tr>
      <w:tr w:rsidR="00E35C39" w:rsidRPr="008D043F" w14:paraId="23BA36D0" w14:textId="77777777" w:rsidTr="00BE159B">
        <w:trPr>
          <w:trHeight w:val="567"/>
          <w:jc w:val="center"/>
        </w:trPr>
        <w:tc>
          <w:tcPr>
            <w:tcW w:w="1438" w:type="pct"/>
            <w:shd w:val="clear" w:color="auto" w:fill="009D73"/>
            <w:vAlign w:val="center"/>
          </w:tcPr>
          <w:p w14:paraId="25D019D1"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2" w:type="pct"/>
            <w:gridSpan w:val="3"/>
            <w:shd w:val="clear" w:color="auto" w:fill="FFFFFF"/>
            <w:vAlign w:val="center"/>
          </w:tcPr>
          <w:p w14:paraId="3B7B1D19"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42 270 KM</w:t>
            </w:r>
          </w:p>
          <w:p w14:paraId="7D182E6E" w14:textId="77777777" w:rsidR="00E35C39"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w:t>
            </w:r>
            <w:r w:rsidRPr="008D043F">
              <w:rPr>
                <w:rFonts w:asciiTheme="minorHAnsi" w:hAnsiTheme="minorHAnsi" w:cstheme="minorHAnsi"/>
                <w:color w:val="000000" w:themeColor="text1"/>
                <w:sz w:val="18"/>
                <w:szCs w:val="18"/>
                <w:lang w:val="hr-HR"/>
              </w:rPr>
              <w:t>20% budžetska sredstva, 80% sredstva EU i drugih međunarodnih donatora</w:t>
            </w:r>
          </w:p>
        </w:tc>
      </w:tr>
      <w:tr w:rsidR="00E35C39" w:rsidRPr="008D043F" w14:paraId="0B60DCE3" w14:textId="77777777" w:rsidTr="00BE159B">
        <w:trPr>
          <w:trHeight w:val="567"/>
          <w:jc w:val="center"/>
        </w:trPr>
        <w:tc>
          <w:tcPr>
            <w:tcW w:w="1438" w:type="pct"/>
            <w:shd w:val="clear" w:color="auto" w:fill="009D73"/>
            <w:vAlign w:val="center"/>
          </w:tcPr>
          <w:p w14:paraId="39D57EF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2" w:type="pct"/>
            <w:gridSpan w:val="3"/>
            <w:shd w:val="clear" w:color="auto" w:fill="FFFFFF"/>
            <w:vAlign w:val="center"/>
          </w:tcPr>
          <w:p w14:paraId="4E7576F1"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3.</w:t>
            </w:r>
            <w:r w:rsidR="005D387B" w:rsidRPr="008D043F">
              <w:rPr>
                <w:rFonts w:asciiTheme="minorHAnsi" w:hAnsiTheme="minorHAnsi" w:cstheme="minorHAnsi"/>
                <w:sz w:val="18"/>
                <w:szCs w:val="18"/>
                <w:lang w:val="hr-HR" w:bidi="en-US"/>
              </w:rPr>
              <w:t xml:space="preserve"> s kontinuitetom do 2030.</w:t>
            </w:r>
          </w:p>
        </w:tc>
      </w:tr>
      <w:tr w:rsidR="00E35C39" w:rsidRPr="008D043F" w14:paraId="1102DAD5" w14:textId="77777777" w:rsidTr="00BE159B">
        <w:trPr>
          <w:trHeight w:val="567"/>
          <w:jc w:val="center"/>
        </w:trPr>
        <w:tc>
          <w:tcPr>
            <w:tcW w:w="1438" w:type="pct"/>
            <w:shd w:val="clear" w:color="auto" w:fill="009D73"/>
            <w:vAlign w:val="center"/>
          </w:tcPr>
          <w:p w14:paraId="1E06A21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7F844974"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16B82E76" w14:textId="77777777" w:rsidTr="00BE159B">
        <w:trPr>
          <w:trHeight w:val="567"/>
          <w:jc w:val="center"/>
        </w:trPr>
        <w:tc>
          <w:tcPr>
            <w:tcW w:w="1438" w:type="pct"/>
            <w:shd w:val="clear" w:color="auto" w:fill="009D73"/>
            <w:vAlign w:val="center"/>
          </w:tcPr>
          <w:p w14:paraId="3591E23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2" w:type="pct"/>
            <w:gridSpan w:val="3"/>
            <w:shd w:val="clear" w:color="auto" w:fill="FFFFFF"/>
            <w:vAlign w:val="center"/>
          </w:tcPr>
          <w:p w14:paraId="38A1153A"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ZO, naučne institucije, nevladine organizacije</w:t>
            </w:r>
          </w:p>
        </w:tc>
      </w:tr>
      <w:tr w:rsidR="00E35C39" w:rsidRPr="008D043F" w14:paraId="3741C60C" w14:textId="77777777" w:rsidTr="00BE159B">
        <w:trPr>
          <w:trHeight w:val="567"/>
          <w:jc w:val="center"/>
        </w:trPr>
        <w:tc>
          <w:tcPr>
            <w:tcW w:w="1438" w:type="pct"/>
            <w:shd w:val="clear" w:color="auto" w:fill="009D73"/>
            <w:vAlign w:val="center"/>
          </w:tcPr>
          <w:p w14:paraId="32DB16EC"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2" w:type="pct"/>
            <w:gridSpan w:val="3"/>
            <w:shd w:val="clear" w:color="auto" w:fill="FFFFFF"/>
            <w:vAlign w:val="center"/>
          </w:tcPr>
          <w:p w14:paraId="1A0B1C1A"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ektorska ministarstva na federalnom nivou, kantonalna resorna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ektorska ministarstva, stručne institucije, naučne institucije, nevladine organizacije</w:t>
            </w:r>
          </w:p>
        </w:tc>
      </w:tr>
    </w:tbl>
    <w:p w14:paraId="71578177"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5D387B" w:rsidRPr="008D043F" w14:paraId="4A2DA5E8" w14:textId="77777777" w:rsidTr="00BE159B">
        <w:trPr>
          <w:trHeight w:val="567"/>
          <w:jc w:val="center"/>
        </w:trPr>
        <w:tc>
          <w:tcPr>
            <w:tcW w:w="1438" w:type="pct"/>
            <w:shd w:val="clear" w:color="auto" w:fill="009D73"/>
            <w:vAlign w:val="center"/>
          </w:tcPr>
          <w:p w14:paraId="450E9A88"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5C4B2740" w14:textId="77777777" w:rsidR="005D387B" w:rsidRPr="008D043F" w:rsidRDefault="005D387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5D387B" w:rsidRPr="008D043F" w14:paraId="56054A9C" w14:textId="77777777" w:rsidTr="00BE159B">
        <w:trPr>
          <w:trHeight w:val="567"/>
          <w:jc w:val="center"/>
        </w:trPr>
        <w:tc>
          <w:tcPr>
            <w:tcW w:w="1438" w:type="pct"/>
            <w:shd w:val="clear" w:color="auto" w:fill="009D73"/>
            <w:vAlign w:val="center"/>
          </w:tcPr>
          <w:p w14:paraId="54427F16"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1612459D" w14:textId="77777777" w:rsidR="005D387B" w:rsidRPr="008D043F" w:rsidRDefault="005D387B"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3. Uspostaviti koordinaciju, komunikaciju i izvještavanje o biodiverzitetu i očuvanju prirode u </w:t>
            </w:r>
            <w:r w:rsidR="001A39BF" w:rsidRPr="008D043F">
              <w:rPr>
                <w:rFonts w:asciiTheme="minorHAnsi" w:eastAsia="Calibri" w:hAnsiTheme="minorHAnsi" w:cstheme="minorHAnsi"/>
                <w:b/>
                <w:sz w:val="18"/>
                <w:szCs w:val="18"/>
                <w:lang w:val="hr-HR"/>
              </w:rPr>
              <w:t>Federaciji BiH</w:t>
            </w:r>
          </w:p>
        </w:tc>
      </w:tr>
      <w:tr w:rsidR="005D387B" w:rsidRPr="008D043F" w14:paraId="60AB4AB9" w14:textId="77777777" w:rsidTr="00BE159B">
        <w:trPr>
          <w:trHeight w:val="567"/>
          <w:jc w:val="center"/>
        </w:trPr>
        <w:tc>
          <w:tcPr>
            <w:tcW w:w="1438" w:type="pct"/>
            <w:shd w:val="clear" w:color="auto" w:fill="009D73"/>
            <w:vAlign w:val="center"/>
          </w:tcPr>
          <w:p w14:paraId="240C33D1"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032C970C" w14:textId="77777777" w:rsidR="005D387B" w:rsidRPr="008D043F" w:rsidRDefault="005D387B" w:rsidP="0068355A">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3.3. U skladu s INSPIRE direktivom, kroz </w:t>
            </w:r>
            <w:r w:rsidR="009814F0" w:rsidRPr="008D043F">
              <w:rPr>
                <w:rFonts w:asciiTheme="minorHAnsi" w:eastAsia="Calibri" w:hAnsiTheme="minorHAnsi" w:cstheme="minorHAnsi"/>
                <w:b/>
                <w:sz w:val="18"/>
                <w:szCs w:val="18"/>
                <w:lang w:val="hr-HR"/>
              </w:rPr>
              <w:t>informacion</w:t>
            </w:r>
            <w:r w:rsidR="001A39BF" w:rsidRPr="008D043F">
              <w:rPr>
                <w:rFonts w:asciiTheme="minorHAnsi" w:eastAsia="Calibri" w:hAnsiTheme="minorHAnsi" w:cstheme="minorHAnsi"/>
                <w:b/>
                <w:sz w:val="18"/>
                <w:szCs w:val="18"/>
                <w:lang w:val="hr-HR"/>
              </w:rPr>
              <w:t xml:space="preserve">i </w:t>
            </w:r>
            <w:r w:rsidRPr="008D043F">
              <w:rPr>
                <w:rFonts w:asciiTheme="minorHAnsi" w:eastAsia="Calibri" w:hAnsiTheme="minorHAnsi" w:cstheme="minorHAnsi"/>
                <w:b/>
                <w:sz w:val="18"/>
                <w:szCs w:val="18"/>
                <w:lang w:val="hr-HR"/>
              </w:rPr>
              <w:t xml:space="preserve">sistem za zaštitu prirode </w:t>
            </w:r>
            <w:r w:rsidR="001A39BF" w:rsidRPr="008D043F">
              <w:rPr>
                <w:rFonts w:asciiTheme="minorHAnsi" w:eastAsia="Calibri" w:hAnsiTheme="minorHAnsi" w:cstheme="minorHAnsi"/>
                <w:b/>
                <w:sz w:val="18"/>
                <w:szCs w:val="18"/>
                <w:lang w:val="hr-HR"/>
              </w:rPr>
              <w:t xml:space="preserve">Federacije BiH osigurati </w:t>
            </w:r>
            <w:r w:rsidRPr="008D043F">
              <w:rPr>
                <w:rFonts w:asciiTheme="minorHAnsi" w:eastAsia="Calibri" w:hAnsiTheme="minorHAnsi" w:cstheme="minorHAnsi"/>
                <w:b/>
                <w:sz w:val="18"/>
                <w:szCs w:val="18"/>
                <w:lang w:val="hr-HR"/>
              </w:rPr>
              <w:t>uvid u informacije o stanju  zaštićenih i strogo zaštićenih vrsta i područja, te vrsta i staništa od interesa za Zajednicu</w:t>
            </w:r>
            <w:r w:rsidRPr="008D043F">
              <w:rPr>
                <w:rFonts w:asciiTheme="minorHAnsi" w:hAnsiTheme="minorHAnsi" w:cstheme="minorHAnsi"/>
                <w:b/>
                <w:sz w:val="18"/>
                <w:szCs w:val="18"/>
                <w:lang w:val="hr-HR"/>
              </w:rPr>
              <w:t xml:space="preserve"> </w:t>
            </w:r>
          </w:p>
        </w:tc>
      </w:tr>
      <w:tr w:rsidR="005D387B" w:rsidRPr="008D043F" w14:paraId="6CCA327C" w14:textId="77777777" w:rsidTr="00BE159B">
        <w:trPr>
          <w:trHeight w:val="567"/>
          <w:jc w:val="center"/>
        </w:trPr>
        <w:tc>
          <w:tcPr>
            <w:tcW w:w="1438" w:type="pct"/>
            <w:shd w:val="clear" w:color="auto" w:fill="009D73"/>
            <w:vAlign w:val="center"/>
          </w:tcPr>
          <w:p w14:paraId="265E9139"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14F60569" w14:textId="77777777" w:rsidR="005D387B" w:rsidRPr="008D043F" w:rsidRDefault="005D387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w:t>
            </w:r>
            <w:r w:rsidR="001A39BF" w:rsidRPr="008D043F">
              <w:rPr>
                <w:rFonts w:asciiTheme="minorHAnsi" w:eastAsia="Calibri" w:hAnsiTheme="minorHAnsi" w:cstheme="minorHAnsi"/>
                <w:sz w:val="18"/>
                <w:szCs w:val="18"/>
                <w:lang w:val="hr-HR"/>
              </w:rPr>
              <w:t xml:space="preserve">osigurati </w:t>
            </w:r>
            <w:r w:rsidRPr="008D043F">
              <w:rPr>
                <w:rFonts w:asciiTheme="minorHAnsi" w:eastAsia="Calibri" w:hAnsiTheme="minorHAnsi" w:cstheme="minorHAnsi"/>
                <w:sz w:val="18"/>
                <w:szCs w:val="18"/>
                <w:lang w:val="hr-HR"/>
              </w:rPr>
              <w:t xml:space="preserve">transparentan uvid u stanje biodiverziteta kroz </w:t>
            </w:r>
            <w:r w:rsidR="009814F0" w:rsidRPr="008D043F">
              <w:rPr>
                <w:rFonts w:asciiTheme="minorHAnsi" w:eastAsia="Calibri" w:hAnsiTheme="minorHAnsi" w:cstheme="minorHAnsi"/>
                <w:sz w:val="18"/>
                <w:szCs w:val="18"/>
                <w:lang w:val="hr-HR"/>
              </w:rPr>
              <w:t>informacioni</w:t>
            </w:r>
            <w:r w:rsidR="001A39B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istem za zaštitu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Javnost informacija o stanju biodiverziteta </w:t>
            </w:r>
            <w:r w:rsidR="001A39BF" w:rsidRPr="008D043F">
              <w:rPr>
                <w:rFonts w:asciiTheme="minorHAnsi" w:eastAsia="Calibri" w:hAnsiTheme="minorHAnsi" w:cstheme="minorHAnsi"/>
                <w:sz w:val="18"/>
                <w:szCs w:val="18"/>
                <w:lang w:val="hr-HR"/>
              </w:rPr>
              <w:t xml:space="preserve">određenog </w:t>
            </w:r>
            <w:r w:rsidRPr="008D043F">
              <w:rPr>
                <w:rFonts w:asciiTheme="minorHAnsi" w:eastAsia="Calibri" w:hAnsiTheme="minorHAnsi" w:cstheme="minorHAnsi"/>
                <w:sz w:val="18"/>
                <w:szCs w:val="18"/>
                <w:lang w:val="hr-HR"/>
              </w:rPr>
              <w:t xml:space="preserve">područja predstavlja osnovu za procese </w:t>
            </w:r>
            <w:r w:rsidR="001A39BF" w:rsidRPr="008D043F">
              <w:rPr>
                <w:rFonts w:asciiTheme="minorHAnsi" w:eastAsia="Calibri" w:hAnsiTheme="minorHAnsi" w:cstheme="minorHAnsi"/>
                <w:sz w:val="18"/>
                <w:szCs w:val="18"/>
                <w:lang w:val="hr-HR"/>
              </w:rPr>
              <w:t xml:space="preserve">okolišnog </w:t>
            </w:r>
            <w:r w:rsidRPr="008D043F">
              <w:rPr>
                <w:rFonts w:asciiTheme="minorHAnsi" w:eastAsia="Calibri" w:hAnsiTheme="minorHAnsi" w:cstheme="minorHAnsi"/>
                <w:sz w:val="18"/>
                <w:szCs w:val="18"/>
                <w:lang w:val="hr-HR"/>
              </w:rPr>
              <w:t xml:space="preserve">planiranja i upravljanja. </w:t>
            </w:r>
          </w:p>
          <w:p w14:paraId="3D3A4E7C" w14:textId="77777777" w:rsidR="005D387B" w:rsidRPr="008D043F" w:rsidRDefault="005D387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00E1AD83" w14:textId="77777777" w:rsidR="005D387B" w:rsidRPr="008D043F" w:rsidRDefault="001A39BF" w:rsidP="0068355A">
            <w:pPr>
              <w:numPr>
                <w:ilvl w:val="0"/>
                <w:numId w:val="23"/>
              </w:numPr>
              <w:spacing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Građenje Modula</w:t>
            </w:r>
            <w:r w:rsidR="005D387B" w:rsidRPr="008D043F">
              <w:rPr>
                <w:rFonts w:asciiTheme="minorHAnsi" w:eastAsia="Calibri" w:hAnsiTheme="minorHAnsi" w:cstheme="minorHAnsi"/>
                <w:sz w:val="18"/>
                <w:szCs w:val="18"/>
                <w:lang w:val="hr-HR"/>
              </w:rPr>
              <w:t xml:space="preserve"> zaštićenih i strogo zaštićenih vrsta i područja, te  vrsta i staništa od interesa za Zajednicu na rezultatima monitoringa i učiniti</w:t>
            </w:r>
            <w:r w:rsidRPr="008D043F">
              <w:rPr>
                <w:rFonts w:asciiTheme="minorHAnsi" w:eastAsia="Calibri" w:hAnsiTheme="minorHAnsi" w:cstheme="minorHAnsi"/>
                <w:sz w:val="18"/>
                <w:szCs w:val="18"/>
                <w:lang w:val="hr-HR"/>
              </w:rPr>
              <w:t xml:space="preserve"> ih</w:t>
            </w:r>
            <w:r w:rsidR="005D387B" w:rsidRPr="008D043F">
              <w:rPr>
                <w:rFonts w:asciiTheme="minorHAnsi" w:eastAsia="Calibri" w:hAnsiTheme="minorHAnsi" w:cstheme="minorHAnsi"/>
                <w:sz w:val="18"/>
                <w:szCs w:val="18"/>
                <w:lang w:val="hr-HR"/>
              </w:rPr>
              <w:t xml:space="preserve"> javno dostupnim</w:t>
            </w:r>
            <w:r w:rsidRPr="008D043F">
              <w:rPr>
                <w:rFonts w:asciiTheme="minorHAnsi" w:eastAsia="Calibri" w:hAnsiTheme="minorHAnsi" w:cstheme="minorHAnsi"/>
                <w:sz w:val="18"/>
                <w:szCs w:val="18"/>
                <w:lang w:val="hr-HR"/>
              </w:rPr>
              <w:t>a</w:t>
            </w:r>
            <w:r w:rsidR="005D387B" w:rsidRPr="008D043F">
              <w:rPr>
                <w:rFonts w:asciiTheme="minorHAnsi" w:hAnsiTheme="minorHAnsi" w:cstheme="minorHAnsi"/>
                <w:sz w:val="18"/>
                <w:szCs w:val="18"/>
                <w:lang w:val="hr-HR"/>
              </w:rPr>
              <w:t xml:space="preserve"> </w:t>
            </w:r>
          </w:p>
        </w:tc>
      </w:tr>
      <w:tr w:rsidR="005D387B" w:rsidRPr="008D043F" w14:paraId="727471D9" w14:textId="77777777" w:rsidTr="00BE159B">
        <w:trPr>
          <w:trHeight w:val="567"/>
          <w:jc w:val="center"/>
        </w:trPr>
        <w:tc>
          <w:tcPr>
            <w:tcW w:w="1438" w:type="pct"/>
            <w:shd w:val="clear" w:color="auto" w:fill="009D73"/>
            <w:vAlign w:val="center"/>
          </w:tcPr>
          <w:p w14:paraId="23FFAC38"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tcBorders>
              <w:bottom w:val="single" w:sz="4" w:space="0" w:color="A6A6A6"/>
            </w:tcBorders>
            <w:shd w:val="clear" w:color="auto" w:fill="FFFFFF" w:themeFill="background1"/>
            <w:vAlign w:val="center"/>
          </w:tcPr>
          <w:p w14:paraId="227EB863" w14:textId="77777777" w:rsidR="005D387B" w:rsidRPr="008D043F" w:rsidRDefault="005D387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5D387B" w:rsidRPr="008D043F" w14:paraId="7E80F2FA" w14:textId="77777777" w:rsidTr="00BE159B">
        <w:trPr>
          <w:trHeight w:val="567"/>
          <w:jc w:val="center"/>
        </w:trPr>
        <w:tc>
          <w:tcPr>
            <w:tcW w:w="1438" w:type="pct"/>
            <w:vMerge w:val="restart"/>
            <w:shd w:val="clear" w:color="auto" w:fill="009D73"/>
            <w:vAlign w:val="center"/>
          </w:tcPr>
          <w:p w14:paraId="78408166"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075" w:type="pct"/>
            <w:shd w:val="clear" w:color="auto" w:fill="009D73"/>
            <w:vAlign w:val="center"/>
          </w:tcPr>
          <w:p w14:paraId="5DB111BA"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D01E728"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7D0DDA85"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7851D3A"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68BEE5C0"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5D387B" w:rsidRPr="008D043F" w14:paraId="04143B10" w14:textId="77777777" w:rsidTr="00BE159B">
        <w:trPr>
          <w:trHeight w:val="567"/>
          <w:jc w:val="center"/>
        </w:trPr>
        <w:tc>
          <w:tcPr>
            <w:tcW w:w="1438" w:type="pct"/>
            <w:vMerge/>
            <w:shd w:val="clear" w:color="auto" w:fill="009D73"/>
            <w:vAlign w:val="center"/>
          </w:tcPr>
          <w:p w14:paraId="33F6672B"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0EE0AA53" w14:textId="77777777" w:rsidR="005D387B" w:rsidRPr="008D043F" w:rsidRDefault="005D387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unosa podataka na ISZP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o stalnom praćenju stanja zaštićenih vrs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od interesa </w:t>
            </w:r>
            <w:r w:rsidR="001A39BF" w:rsidRPr="008D043F">
              <w:rPr>
                <w:rFonts w:asciiTheme="minorHAnsi" w:eastAsia="Calibri" w:hAnsiTheme="minorHAnsi" w:cstheme="minorHAnsi"/>
                <w:sz w:val="18"/>
                <w:szCs w:val="18"/>
                <w:lang w:val="hr-HR"/>
              </w:rPr>
              <w:t>za Zajednicu</w:t>
            </w:r>
            <w:r w:rsidRPr="008D043F">
              <w:rPr>
                <w:rFonts w:asciiTheme="minorHAnsi" w:eastAsia="Calibri" w:hAnsiTheme="minorHAnsi" w:cstheme="minorHAnsi"/>
                <w:sz w:val="18"/>
                <w:szCs w:val="18"/>
                <w:lang w:val="hr-HR"/>
              </w:rPr>
              <w:t xml:space="preserve"> </w:t>
            </w:r>
          </w:p>
        </w:tc>
        <w:tc>
          <w:tcPr>
            <w:tcW w:w="1243" w:type="pct"/>
            <w:shd w:val="clear" w:color="auto" w:fill="FFFFFF"/>
            <w:vAlign w:val="center"/>
          </w:tcPr>
          <w:p w14:paraId="5BF2F37D" w14:textId="77777777" w:rsidR="005D387B" w:rsidRPr="008D043F" w:rsidRDefault="005D38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daci o praćenju stanja vrsta i staništa nisu dostupni </w:t>
            </w:r>
          </w:p>
        </w:tc>
        <w:tc>
          <w:tcPr>
            <w:tcW w:w="1244" w:type="pct"/>
            <w:shd w:val="clear" w:color="auto" w:fill="FFFFFF"/>
            <w:vAlign w:val="center"/>
          </w:tcPr>
          <w:p w14:paraId="1273EB3D" w14:textId="77777777" w:rsidR="005D387B" w:rsidRPr="008D043F" w:rsidRDefault="005D387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daci o praćenju stanja vrsta i staništa javno dostupni</w:t>
            </w:r>
            <w:r w:rsidR="001A39B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na ISZP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r>
      <w:tr w:rsidR="005D387B" w:rsidRPr="008D043F" w14:paraId="243120C0" w14:textId="77777777" w:rsidTr="00BE159B">
        <w:trPr>
          <w:trHeight w:val="567"/>
          <w:jc w:val="center"/>
        </w:trPr>
        <w:tc>
          <w:tcPr>
            <w:tcW w:w="1438" w:type="pct"/>
            <w:shd w:val="clear" w:color="auto" w:fill="009D73"/>
            <w:vAlign w:val="center"/>
          </w:tcPr>
          <w:p w14:paraId="172A7542"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2" w:type="pct"/>
            <w:gridSpan w:val="3"/>
            <w:shd w:val="clear" w:color="auto" w:fill="FFFFFF"/>
            <w:vAlign w:val="center"/>
          </w:tcPr>
          <w:p w14:paraId="52E13167" w14:textId="77777777" w:rsidR="005D387B" w:rsidRPr="008D043F" w:rsidRDefault="005D38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dostupnosti podataka </w:t>
            </w:r>
            <w:r w:rsidR="001A39BF" w:rsidRPr="008D043F">
              <w:rPr>
                <w:rFonts w:asciiTheme="minorHAnsi" w:hAnsiTheme="minorHAnsi" w:cstheme="minorHAnsi"/>
                <w:sz w:val="18"/>
                <w:szCs w:val="18"/>
                <w:lang w:val="hr-HR"/>
              </w:rPr>
              <w:t xml:space="preserve">koja </w:t>
            </w:r>
            <w:r w:rsidRPr="008D043F">
              <w:rPr>
                <w:rFonts w:asciiTheme="minorHAnsi" w:hAnsiTheme="minorHAnsi" w:cstheme="minorHAnsi"/>
                <w:sz w:val="18"/>
                <w:szCs w:val="18"/>
                <w:lang w:val="hr-HR"/>
              </w:rPr>
              <w:t>utiče da se buduće politike kreiraju na osnovu činjenica i odgovarajućih analiza</w:t>
            </w:r>
          </w:p>
        </w:tc>
      </w:tr>
      <w:tr w:rsidR="005D387B" w:rsidRPr="008D043F" w14:paraId="2591D03E" w14:textId="77777777" w:rsidTr="00BE159B">
        <w:trPr>
          <w:trHeight w:val="567"/>
          <w:jc w:val="center"/>
        </w:trPr>
        <w:tc>
          <w:tcPr>
            <w:tcW w:w="1438" w:type="pct"/>
            <w:shd w:val="clear" w:color="auto" w:fill="009D73"/>
            <w:vAlign w:val="center"/>
          </w:tcPr>
          <w:p w14:paraId="0BC2218C"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2" w:type="pct"/>
            <w:gridSpan w:val="3"/>
            <w:shd w:val="clear" w:color="auto" w:fill="FFFFFF"/>
            <w:vAlign w:val="center"/>
          </w:tcPr>
          <w:p w14:paraId="318DA963"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96 824 KM</w:t>
            </w:r>
          </w:p>
          <w:p w14:paraId="22A81747" w14:textId="77777777" w:rsidR="00FF5A52"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w:t>
            </w:r>
            <w:r w:rsidRPr="008D043F">
              <w:rPr>
                <w:rFonts w:asciiTheme="minorHAnsi" w:hAnsiTheme="minorHAnsi" w:cstheme="minorHAnsi"/>
                <w:color w:val="000000" w:themeColor="text1"/>
                <w:sz w:val="18"/>
                <w:szCs w:val="18"/>
                <w:lang w:val="hr-HR"/>
              </w:rPr>
              <w:t>10% budžetska sredstva, 90% sredstva EU i drugih međunarodnih donatora</w:t>
            </w:r>
          </w:p>
        </w:tc>
      </w:tr>
      <w:tr w:rsidR="005D387B" w:rsidRPr="008D043F" w14:paraId="3767F00E" w14:textId="77777777" w:rsidTr="00BE159B">
        <w:trPr>
          <w:trHeight w:val="567"/>
          <w:jc w:val="center"/>
        </w:trPr>
        <w:tc>
          <w:tcPr>
            <w:tcW w:w="1438" w:type="pct"/>
            <w:shd w:val="clear" w:color="auto" w:fill="009D73"/>
            <w:vAlign w:val="center"/>
          </w:tcPr>
          <w:p w14:paraId="65EE9F02"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2" w:type="pct"/>
            <w:gridSpan w:val="3"/>
            <w:shd w:val="clear" w:color="auto" w:fill="FFFFFF"/>
            <w:vAlign w:val="center"/>
          </w:tcPr>
          <w:p w14:paraId="0E56EA51" w14:textId="77777777" w:rsidR="005D387B" w:rsidRPr="008D043F" w:rsidRDefault="005D38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7–2030</w:t>
            </w:r>
            <w:r w:rsidR="001A39B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5D387B" w:rsidRPr="008D043F" w14:paraId="222ABEC5" w14:textId="77777777" w:rsidTr="00BE159B">
        <w:trPr>
          <w:trHeight w:val="567"/>
          <w:jc w:val="center"/>
        </w:trPr>
        <w:tc>
          <w:tcPr>
            <w:tcW w:w="1438" w:type="pct"/>
            <w:shd w:val="clear" w:color="auto" w:fill="009D73"/>
            <w:vAlign w:val="center"/>
          </w:tcPr>
          <w:p w14:paraId="29711FA1"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73D73575" w14:textId="77777777" w:rsidR="005D387B" w:rsidRPr="008D043F" w:rsidRDefault="005D38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5D387B" w:rsidRPr="008D043F" w14:paraId="3788406C" w14:textId="77777777" w:rsidTr="00BE159B">
        <w:trPr>
          <w:trHeight w:val="567"/>
          <w:jc w:val="center"/>
        </w:trPr>
        <w:tc>
          <w:tcPr>
            <w:tcW w:w="1438" w:type="pct"/>
            <w:shd w:val="clear" w:color="auto" w:fill="009D73"/>
            <w:vAlign w:val="center"/>
          </w:tcPr>
          <w:p w14:paraId="5CE54961"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2" w:type="pct"/>
            <w:gridSpan w:val="3"/>
            <w:shd w:val="clear" w:color="auto" w:fill="FFFFFF"/>
            <w:vAlign w:val="center"/>
          </w:tcPr>
          <w:p w14:paraId="633D08D2" w14:textId="77777777" w:rsidR="005D387B" w:rsidRPr="008D043F" w:rsidRDefault="005D38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ZO, institucije i organizacije koje vrše monitoring</w:t>
            </w:r>
          </w:p>
        </w:tc>
      </w:tr>
      <w:tr w:rsidR="005D387B" w:rsidRPr="008D043F" w14:paraId="637D7747" w14:textId="77777777" w:rsidTr="00BE159B">
        <w:trPr>
          <w:trHeight w:val="567"/>
          <w:jc w:val="center"/>
        </w:trPr>
        <w:tc>
          <w:tcPr>
            <w:tcW w:w="1438" w:type="pct"/>
            <w:shd w:val="clear" w:color="auto" w:fill="009D73"/>
            <w:vAlign w:val="center"/>
          </w:tcPr>
          <w:p w14:paraId="011C4ACD"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2" w:type="pct"/>
            <w:gridSpan w:val="3"/>
            <w:shd w:val="clear" w:color="auto" w:fill="FFFFFF"/>
            <w:vAlign w:val="center"/>
          </w:tcPr>
          <w:p w14:paraId="356E4C9A" w14:textId="77777777" w:rsidR="005D387B" w:rsidRPr="008D043F" w:rsidRDefault="005D38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sorna i sektorska ministarstva, naučne institucije, nevladine organizacije</w:t>
            </w:r>
          </w:p>
        </w:tc>
      </w:tr>
    </w:tbl>
    <w:p w14:paraId="5F55C119" w14:textId="77777777" w:rsidR="005D387B" w:rsidRPr="008D043F" w:rsidRDefault="005D387B" w:rsidP="0068355A">
      <w:pPr>
        <w:spacing w:line="276" w:lineRule="auto"/>
        <w:rPr>
          <w:rFonts w:asciiTheme="minorHAnsi" w:hAnsiTheme="minorHAnsi" w:cstheme="minorHAnsi"/>
          <w:sz w:val="18"/>
          <w:szCs w:val="18"/>
          <w:lang w:val="hr-HR"/>
        </w:rPr>
      </w:pPr>
    </w:p>
    <w:tbl>
      <w:tblPr>
        <w:tblW w:w="494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8"/>
        <w:gridCol w:w="3014"/>
        <w:gridCol w:w="3481"/>
        <w:gridCol w:w="3481"/>
      </w:tblGrid>
      <w:tr w:rsidR="00E35C39" w:rsidRPr="008D043F" w14:paraId="654DCDD3"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DDC1E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164DBB8"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5D387B" w:rsidRPr="008D043F">
              <w:rPr>
                <w:rFonts w:asciiTheme="minorHAnsi" w:eastAsia="Calibri" w:hAnsiTheme="minorHAnsi" w:cstheme="minorHAnsi"/>
                <w:b/>
                <w:sz w:val="18"/>
                <w:szCs w:val="18"/>
                <w:lang w:val="hr-HR"/>
              </w:rPr>
              <w:t>Očuvanje biološke i pejzažne raznolikosti</w:t>
            </w:r>
          </w:p>
        </w:tc>
      </w:tr>
      <w:tr w:rsidR="00E35C39" w:rsidRPr="008D043F" w14:paraId="00212201" w14:textId="77777777" w:rsidTr="00A945A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DE096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51B3732" w14:textId="7EB4C383" w:rsidR="00E35C39" w:rsidRPr="008D043F" w:rsidRDefault="00E35C39" w:rsidP="0068355A">
            <w:pPr>
              <w:spacing w:line="276" w:lineRule="auto"/>
              <w:rPr>
                <w:rFonts w:asciiTheme="minorHAnsi" w:hAnsiTheme="minorHAnsi" w:cstheme="minorHAnsi"/>
                <w:b/>
                <w:sz w:val="18"/>
                <w:szCs w:val="18"/>
                <w:lang w:val="hr-HR"/>
              </w:rPr>
            </w:pPr>
            <w:bookmarkStart w:id="245" w:name="_Hlk94617185"/>
            <w:r w:rsidRPr="008D043F">
              <w:rPr>
                <w:rFonts w:asciiTheme="minorHAnsi" w:hAnsiTheme="minorHAnsi" w:cstheme="minorHAnsi"/>
                <w:b/>
                <w:sz w:val="18"/>
                <w:szCs w:val="18"/>
                <w:lang w:val="hr-HR" w:eastAsia="zh-TW"/>
              </w:rPr>
              <w:t xml:space="preserve">3.4. </w:t>
            </w:r>
            <w:r w:rsidR="00A945AB" w:rsidRPr="008D043F">
              <w:rPr>
                <w:rFonts w:asciiTheme="minorHAnsi" w:hAnsiTheme="minorHAnsi" w:cstheme="minorHAnsi"/>
                <w:b/>
                <w:sz w:val="18"/>
                <w:szCs w:val="18"/>
                <w:lang w:val="hr-HR"/>
              </w:rPr>
              <w:t>Uspostaviti za praćenje stanja i zaštitu biodiverziteta/prirode u Federaciji BiH po standardima pravne stečevine EU i međunarodnih sporazuma</w:t>
            </w:r>
            <w:bookmarkEnd w:id="245"/>
          </w:p>
        </w:tc>
      </w:tr>
      <w:tr w:rsidR="00E35C39" w:rsidRPr="008D043F" w14:paraId="688ACC60"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22339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bookmarkStart w:id="246" w:name="_Hlk94617290"/>
            <w:r w:rsidRPr="008D043F">
              <w:rPr>
                <w:rFonts w:asciiTheme="minorHAnsi" w:hAnsiTheme="minorHAnsi" w:cstheme="minorHAnsi"/>
                <w:b/>
                <w:color w:val="FFFFFF" w:themeColor="background1"/>
                <w:sz w:val="18"/>
                <w:szCs w:val="18"/>
                <w:lang w:val="hr-HR" w:bidi="en-US"/>
              </w:rPr>
              <w:t>Naziv mjer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522F12B" w14:textId="77777777" w:rsidR="00E35C39" w:rsidRPr="008D043F" w:rsidRDefault="00E35C39" w:rsidP="0068355A">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4.1. </w:t>
            </w:r>
            <w:r w:rsidR="00977992" w:rsidRPr="008D043F">
              <w:rPr>
                <w:rFonts w:asciiTheme="minorHAnsi" w:eastAsia="Calibri" w:hAnsiTheme="minorHAnsi" w:cstheme="minorHAnsi"/>
                <w:b/>
                <w:sz w:val="18"/>
                <w:szCs w:val="18"/>
                <w:lang w:val="hr-HR"/>
              </w:rPr>
              <w:t>Kroz rad stručnih i naučnih institucija u</w:t>
            </w:r>
            <w:r w:rsidRPr="008D043F">
              <w:rPr>
                <w:rFonts w:asciiTheme="minorHAnsi" w:eastAsia="Calibri" w:hAnsiTheme="minorHAnsi" w:cstheme="minorHAnsi"/>
                <w:b/>
                <w:sz w:val="18"/>
                <w:szCs w:val="18"/>
                <w:lang w:val="hr-HR"/>
              </w:rPr>
              <w:t xml:space="preserve">spostaviti sistem monitoringa vrsta s </w:t>
            </w:r>
            <w:r w:rsidR="001A39BF" w:rsidRPr="008D043F">
              <w:rPr>
                <w:rFonts w:asciiTheme="minorHAnsi" w:eastAsia="Calibri" w:hAnsiTheme="minorHAnsi" w:cstheme="minorHAnsi"/>
                <w:b/>
                <w:sz w:val="18"/>
                <w:szCs w:val="18"/>
                <w:lang w:val="hr-HR"/>
              </w:rPr>
              <w:t xml:space="preserve">Crvene </w:t>
            </w:r>
            <w:r w:rsidRPr="008D043F">
              <w:rPr>
                <w:rFonts w:asciiTheme="minorHAnsi" w:eastAsia="Calibri" w:hAnsiTheme="minorHAnsi" w:cstheme="minorHAnsi"/>
                <w:b/>
                <w:sz w:val="18"/>
                <w:szCs w:val="18"/>
                <w:lang w:val="hr-HR"/>
              </w:rPr>
              <w:t xml:space="preserve">liste,  vrsta </w:t>
            </w:r>
            <w:r w:rsidR="001A39BF" w:rsidRPr="008D043F">
              <w:rPr>
                <w:rFonts w:asciiTheme="minorHAnsi" w:eastAsia="Calibri" w:hAnsiTheme="minorHAnsi" w:cstheme="minorHAnsi"/>
                <w:b/>
                <w:sz w:val="18"/>
                <w:szCs w:val="18"/>
                <w:lang w:val="hr-HR"/>
              </w:rPr>
              <w:t>i</w:t>
            </w:r>
            <w:r w:rsidRPr="008D043F">
              <w:rPr>
                <w:rFonts w:asciiTheme="minorHAnsi" w:eastAsia="Calibri" w:hAnsiTheme="minorHAnsi" w:cstheme="minorHAnsi"/>
                <w:b/>
                <w:sz w:val="18"/>
                <w:szCs w:val="18"/>
                <w:lang w:val="hr-HR"/>
              </w:rPr>
              <w:t xml:space="preserve"> staništa od interesa za Zajednicu u </w:t>
            </w:r>
            <w:r w:rsidR="001A39BF" w:rsidRPr="008D043F">
              <w:rPr>
                <w:rFonts w:asciiTheme="minorHAnsi" w:eastAsia="Calibri" w:hAnsiTheme="minorHAnsi" w:cstheme="minorHAnsi"/>
                <w:b/>
                <w:sz w:val="18"/>
                <w:szCs w:val="18"/>
                <w:lang w:val="hr-HR"/>
              </w:rPr>
              <w:t xml:space="preserve">Federaciji BiH </w:t>
            </w:r>
            <w:r w:rsidRPr="008D043F">
              <w:rPr>
                <w:rFonts w:asciiTheme="minorHAnsi" w:eastAsia="Calibri" w:hAnsiTheme="minorHAnsi" w:cstheme="minorHAnsi"/>
                <w:b/>
                <w:sz w:val="18"/>
                <w:szCs w:val="18"/>
                <w:lang w:val="hr-HR"/>
              </w:rPr>
              <w:t xml:space="preserve">i  specifičnih ekosistema </w:t>
            </w:r>
            <w:r w:rsidR="001A39BF" w:rsidRPr="008D043F">
              <w:rPr>
                <w:rFonts w:asciiTheme="minorHAnsi" w:eastAsia="Calibri" w:hAnsiTheme="minorHAnsi" w:cstheme="minorHAnsi"/>
                <w:b/>
                <w:sz w:val="18"/>
                <w:szCs w:val="18"/>
                <w:lang w:val="hr-HR"/>
              </w:rPr>
              <w:t xml:space="preserve">Federacije BiH </w:t>
            </w:r>
            <w:r w:rsidRPr="008D043F">
              <w:rPr>
                <w:rFonts w:asciiTheme="minorHAnsi" w:eastAsia="Calibri" w:hAnsiTheme="minorHAnsi" w:cstheme="minorHAnsi"/>
                <w:b/>
                <w:sz w:val="18"/>
                <w:szCs w:val="18"/>
                <w:lang w:val="hr-HR"/>
              </w:rPr>
              <w:t>(kanjoni, gorski, visokoplaninski, močvarni i kraški ekosistemi)</w:t>
            </w:r>
          </w:p>
        </w:tc>
      </w:tr>
      <w:bookmarkEnd w:id="246"/>
      <w:tr w:rsidR="00E35C39" w:rsidRPr="008D043F" w14:paraId="5E45DD46"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CF756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D8249F"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razvoj stručnih i naučnih kapaciteta za sistem ciljanog, </w:t>
            </w:r>
            <w:r w:rsidR="001A39BF" w:rsidRPr="008D043F">
              <w:rPr>
                <w:rFonts w:asciiTheme="minorHAnsi" w:eastAsia="Calibri" w:hAnsiTheme="minorHAnsi" w:cstheme="minorHAnsi"/>
                <w:sz w:val="18"/>
                <w:szCs w:val="18"/>
                <w:lang w:val="hr-HR"/>
              </w:rPr>
              <w:t>standardiziranog i</w:t>
            </w:r>
            <w:r w:rsidRPr="008D043F">
              <w:rPr>
                <w:rFonts w:asciiTheme="minorHAnsi" w:eastAsia="Calibri" w:hAnsiTheme="minorHAnsi" w:cstheme="minorHAnsi"/>
                <w:sz w:val="18"/>
                <w:szCs w:val="18"/>
                <w:lang w:val="hr-HR"/>
              </w:rPr>
              <w:t xml:space="preserve"> redovnog monitoringa seta vrsta, staništa i područja, te kapaciteta za pripremu, protok i obradu bioloških i ekoloških informacija.</w:t>
            </w:r>
          </w:p>
          <w:p w14:paraId="3301BBAF"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6489ECD5" w14:textId="77777777" w:rsidR="00E35C39" w:rsidRPr="008D043F" w:rsidRDefault="001A39BF"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procjene</w:t>
            </w:r>
            <w:r w:rsidR="00E35C39" w:rsidRPr="008D043F">
              <w:rPr>
                <w:rFonts w:asciiTheme="minorHAnsi" w:eastAsia="Calibri" w:hAnsiTheme="minorHAnsi" w:cstheme="minorHAnsi"/>
                <w:sz w:val="18"/>
                <w:szCs w:val="18"/>
                <w:lang w:val="hr-HR"/>
              </w:rPr>
              <w:t xml:space="preserve"> kapaciteta naučnih institucija,  organizacija i </w:t>
            </w:r>
            <w:r w:rsidRPr="008D043F">
              <w:rPr>
                <w:rFonts w:asciiTheme="minorHAnsi" w:eastAsia="Calibri" w:hAnsiTheme="minorHAnsi" w:cstheme="minorHAnsi"/>
                <w:sz w:val="18"/>
                <w:szCs w:val="18"/>
                <w:lang w:val="hr-HR"/>
              </w:rPr>
              <w:t xml:space="preserve">udruženja </w:t>
            </w:r>
            <w:r w:rsidR="00E35C39" w:rsidRPr="008D043F">
              <w:rPr>
                <w:rFonts w:asciiTheme="minorHAnsi" w:eastAsia="Calibri" w:hAnsiTheme="minorHAnsi" w:cstheme="minorHAnsi"/>
                <w:sz w:val="18"/>
                <w:szCs w:val="18"/>
                <w:lang w:val="hr-HR"/>
              </w:rPr>
              <w:t xml:space="preserve">s kapacitetima za redovni monitoring  </w:t>
            </w:r>
          </w:p>
          <w:p w14:paraId="1A4F936E" w14:textId="77777777" w:rsidR="00E35C39" w:rsidRPr="008D043F" w:rsidRDefault="001A39BF"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programa razvoja sistema redovnog monitoringa u</w:t>
            </w:r>
            <w:r w:rsidR="00E35C39" w:rsidRPr="008D043F">
              <w:rPr>
                <w:rFonts w:asciiTheme="minorHAnsi" w:eastAsia="Calibri" w:hAnsiTheme="minorHAnsi" w:cstheme="minorHAnsi"/>
                <w:sz w:val="18"/>
                <w:szCs w:val="18"/>
                <w:lang w:val="hr-HR"/>
              </w:rPr>
              <w:t xml:space="preserve"> saradnji s Fondom za zaštitu okoliša </w:t>
            </w:r>
            <w:r w:rsidRPr="008D043F">
              <w:rPr>
                <w:rFonts w:asciiTheme="minorHAnsi" w:eastAsia="Calibri" w:hAnsiTheme="minorHAnsi" w:cstheme="minorHAnsi"/>
                <w:sz w:val="18"/>
                <w:szCs w:val="18"/>
                <w:lang w:val="hr-HR"/>
              </w:rPr>
              <w:t>Federacije</w:t>
            </w:r>
            <w:r w:rsidR="00E35C39" w:rsidRPr="008D043F">
              <w:rPr>
                <w:rFonts w:asciiTheme="minorHAnsi" w:eastAsia="Calibri" w:hAnsiTheme="minorHAnsi" w:cstheme="minorHAnsi"/>
                <w:sz w:val="18"/>
                <w:szCs w:val="18"/>
                <w:lang w:val="hr-HR"/>
              </w:rPr>
              <w:t xml:space="preserve">BiH </w:t>
            </w:r>
          </w:p>
          <w:p w14:paraId="79D79396" w14:textId="77777777" w:rsidR="00E35C39" w:rsidRPr="008D043F" w:rsidRDefault="001A39BF" w:rsidP="0068355A">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Vršenje obuke za standardizirano izvještavanje o redovnom monitoringu zaštićenih i strogo zaštićenih vrsta, vrsta od interesa za Zajednicu, staništa s Aneksa I Direktive o staništima i specifičnih ekosistema Federacije BiH</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u</w:t>
            </w:r>
            <w:r w:rsidR="00E35C39" w:rsidRPr="008D043F">
              <w:rPr>
                <w:rFonts w:asciiTheme="minorHAnsi" w:eastAsia="Calibri" w:hAnsiTheme="minorHAnsi" w:cstheme="minorHAnsi"/>
                <w:sz w:val="18"/>
                <w:szCs w:val="18"/>
                <w:lang w:val="hr-HR"/>
              </w:rPr>
              <w:t xml:space="preserve"> saradnji s Fondom za zaštitu okoliša </w:t>
            </w:r>
          </w:p>
        </w:tc>
      </w:tr>
      <w:tr w:rsidR="00E35C39" w:rsidRPr="008D043F" w14:paraId="60FD381D"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46A2F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5E6C415"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1A0426DB" w14:textId="77777777" w:rsidTr="00BE159B">
        <w:trPr>
          <w:trHeight w:val="567"/>
          <w:jc w:val="center"/>
        </w:trPr>
        <w:tc>
          <w:tcPr>
            <w:tcW w:w="1438"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D5E8C3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373350"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3B86997"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B7A46A"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42B5931"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0968BF"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09D6508B" w14:textId="77777777" w:rsidTr="00BE159B">
        <w:trPr>
          <w:trHeight w:val="567"/>
          <w:jc w:val="center"/>
        </w:trPr>
        <w:tc>
          <w:tcPr>
            <w:tcW w:w="143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C534D4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C7FBE7" w14:textId="77777777" w:rsidR="00E35C39" w:rsidRPr="008D043F" w:rsidRDefault="00E35C39" w:rsidP="0068355A">
            <w:pPr>
              <w:numPr>
                <w:ilvl w:val="0"/>
                <w:numId w:val="21"/>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vrs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pod stalnim monitoringom</w:t>
            </w:r>
          </w:p>
          <w:p w14:paraId="1D178A5D" w14:textId="77777777" w:rsidR="00E35C39" w:rsidRPr="008D043F" w:rsidRDefault="00E35C39" w:rsidP="0068355A">
            <w:pPr>
              <w:numPr>
                <w:ilvl w:val="0"/>
                <w:numId w:val="21"/>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područja pod stalnim monitoringom</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23C32A"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Kapaciteti za ciljani monitoring nisu razvijeni i/ili nisu u funkciji</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02F0A3"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fikasan sistem monitoringa stanja vrsta, staništa i područja (2025</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E35C39" w:rsidRPr="008D043F" w14:paraId="3DB176BA"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DCA83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52EC111" w14:textId="77777777" w:rsidR="00E35C39" w:rsidRPr="008D043F" w:rsidRDefault="0018500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1A39BF"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zaštite prirode  </w:t>
            </w:r>
          </w:p>
        </w:tc>
      </w:tr>
      <w:tr w:rsidR="00E35C39" w:rsidRPr="008D043F" w14:paraId="6D6CE873"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249755"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CE88F3"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621 079 KM</w:t>
            </w:r>
          </w:p>
          <w:p w14:paraId="4868896D" w14:textId="77777777" w:rsidR="00E35C39"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 budžetska sredstva, 80% sredstva EU i drugih međunarodnih donatora</w:t>
            </w:r>
          </w:p>
        </w:tc>
      </w:tr>
      <w:tr w:rsidR="00E35C39" w:rsidRPr="008D043F" w14:paraId="7F573DA5"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1E6A0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7D772AD"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2029.</w:t>
            </w:r>
          </w:p>
        </w:tc>
      </w:tr>
      <w:tr w:rsidR="00E35C39" w:rsidRPr="008D043F" w14:paraId="0C8FC1FE"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E4EB3C"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9214638"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0E894F4F"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11D34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0E28EB4"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ZO, naučne institucije, nevladine organizacije</w:t>
            </w:r>
          </w:p>
        </w:tc>
      </w:tr>
      <w:tr w:rsidR="00E35C39" w:rsidRPr="008D043F" w14:paraId="39628346"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B451D9"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B4DBD6"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a sektorska ministarstva, kantonalna resorna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ektorska ministarstva, stručne institucije, naučne institucije, nevladine organizacije</w:t>
            </w:r>
          </w:p>
        </w:tc>
      </w:tr>
    </w:tbl>
    <w:p w14:paraId="1352E8CD" w14:textId="77777777" w:rsidR="00E35C39" w:rsidRPr="008D043F" w:rsidRDefault="00E35C39"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E35C39" w:rsidRPr="008D043F" w14:paraId="2F0DEC26" w14:textId="77777777" w:rsidTr="00BE159B">
        <w:trPr>
          <w:trHeight w:val="567"/>
          <w:jc w:val="center"/>
        </w:trPr>
        <w:tc>
          <w:tcPr>
            <w:tcW w:w="1418" w:type="pct"/>
            <w:shd w:val="clear" w:color="auto" w:fill="009D73"/>
            <w:vAlign w:val="center"/>
          </w:tcPr>
          <w:p w14:paraId="6EB9C82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68416007" w14:textId="77777777"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5D387B" w:rsidRPr="008D043F">
              <w:rPr>
                <w:rFonts w:asciiTheme="minorHAnsi" w:eastAsia="Calibri" w:hAnsiTheme="minorHAnsi" w:cstheme="minorHAnsi"/>
                <w:b/>
                <w:sz w:val="18"/>
                <w:szCs w:val="18"/>
                <w:lang w:val="hr-HR"/>
              </w:rPr>
              <w:t>Očuvanje biološke i pejzažne raznolikosti</w:t>
            </w:r>
          </w:p>
        </w:tc>
      </w:tr>
      <w:tr w:rsidR="00E35C39" w:rsidRPr="008D043F" w14:paraId="1D7291B6" w14:textId="77777777" w:rsidTr="00BE159B">
        <w:trPr>
          <w:trHeight w:val="567"/>
          <w:jc w:val="center"/>
        </w:trPr>
        <w:tc>
          <w:tcPr>
            <w:tcW w:w="1418" w:type="pct"/>
            <w:shd w:val="clear" w:color="auto" w:fill="009D73"/>
            <w:vAlign w:val="center"/>
          </w:tcPr>
          <w:p w14:paraId="44292E1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7ADA22B6" w14:textId="3A685A26" w:rsidR="00E35C39" w:rsidRPr="008D043F" w:rsidRDefault="00A945AB" w:rsidP="0068355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4. </w:t>
            </w:r>
            <w:r w:rsidRPr="008D043F">
              <w:rPr>
                <w:rFonts w:asciiTheme="minorHAnsi" w:hAnsiTheme="minorHAnsi" w:cstheme="minorHAnsi"/>
                <w:b/>
                <w:sz w:val="18"/>
                <w:szCs w:val="18"/>
                <w:lang w:val="hr-HR"/>
              </w:rPr>
              <w:t>Uspostaviti za praćenje stanja i zaštitu biodiverziteta/prirode u Federaciji BiH po standardima pravne stečevine EU i međunarodnih sporazuma</w:t>
            </w:r>
          </w:p>
        </w:tc>
      </w:tr>
      <w:tr w:rsidR="00E35C39" w:rsidRPr="008D043F" w14:paraId="6F1F55A9" w14:textId="77777777" w:rsidTr="00BE159B">
        <w:trPr>
          <w:trHeight w:val="567"/>
          <w:jc w:val="center"/>
        </w:trPr>
        <w:tc>
          <w:tcPr>
            <w:tcW w:w="1418" w:type="pct"/>
            <w:shd w:val="clear" w:color="auto" w:fill="009D73"/>
            <w:vAlign w:val="center"/>
          </w:tcPr>
          <w:p w14:paraId="4F4CB4A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bookmarkStart w:id="247" w:name="_Hlk94618104"/>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4CBC4E94" w14:textId="50573F24" w:rsidR="00E35C39" w:rsidRPr="008D043F" w:rsidRDefault="00E35C39" w:rsidP="0068355A">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4.2. </w:t>
            </w:r>
            <w:r w:rsidR="00543173" w:rsidRPr="008D043F">
              <w:rPr>
                <w:rFonts w:asciiTheme="minorHAnsi" w:eastAsia="Calibri" w:hAnsiTheme="minorHAnsi" w:cstheme="minorHAnsi"/>
                <w:b/>
                <w:sz w:val="18"/>
                <w:szCs w:val="18"/>
                <w:lang w:val="hr-HR"/>
              </w:rPr>
              <w:t xml:space="preserve">Pružiti </w:t>
            </w:r>
            <w:r w:rsidRPr="008D043F">
              <w:rPr>
                <w:rFonts w:asciiTheme="minorHAnsi" w:eastAsia="Calibri" w:hAnsiTheme="minorHAnsi" w:cstheme="minorHAnsi"/>
                <w:b/>
                <w:sz w:val="18"/>
                <w:szCs w:val="18"/>
                <w:lang w:val="hr-HR"/>
              </w:rPr>
              <w:t xml:space="preserve">podršku nevladinim organizacijama </w:t>
            </w:r>
            <w:r w:rsidR="001A39BF" w:rsidRPr="008D043F">
              <w:rPr>
                <w:rFonts w:asciiTheme="minorHAnsi" w:eastAsia="Calibri" w:hAnsiTheme="minorHAnsi" w:cstheme="minorHAnsi"/>
                <w:b/>
                <w:sz w:val="18"/>
                <w:szCs w:val="18"/>
                <w:lang w:val="hr-HR"/>
              </w:rPr>
              <w:t xml:space="preserve">registriranim </w:t>
            </w:r>
            <w:r w:rsidRPr="008D043F">
              <w:rPr>
                <w:rFonts w:asciiTheme="minorHAnsi" w:eastAsia="Calibri" w:hAnsiTheme="minorHAnsi" w:cstheme="minorHAnsi"/>
                <w:b/>
                <w:sz w:val="18"/>
                <w:szCs w:val="18"/>
                <w:lang w:val="hr-HR"/>
              </w:rPr>
              <w:t xml:space="preserve">za praćenje stanja biološke </w:t>
            </w:r>
            <w:r w:rsidR="001A39BF" w:rsidRPr="008D043F">
              <w:rPr>
                <w:rFonts w:asciiTheme="minorHAnsi" w:eastAsia="Calibri" w:hAnsiTheme="minorHAnsi" w:cstheme="minorHAnsi"/>
                <w:b/>
                <w:sz w:val="18"/>
                <w:szCs w:val="18"/>
                <w:lang w:val="hr-HR"/>
              </w:rPr>
              <w:t xml:space="preserve">raznolikosti </w:t>
            </w:r>
            <w:r w:rsidRPr="008D043F">
              <w:rPr>
                <w:rFonts w:asciiTheme="minorHAnsi" w:eastAsia="Calibri" w:hAnsiTheme="minorHAnsi" w:cstheme="minorHAnsi"/>
                <w:b/>
                <w:sz w:val="18"/>
                <w:szCs w:val="18"/>
                <w:lang w:val="hr-HR"/>
              </w:rPr>
              <w:t xml:space="preserve">u </w:t>
            </w:r>
            <w:r w:rsidR="001A39BF" w:rsidRPr="008D043F">
              <w:rPr>
                <w:rFonts w:asciiTheme="minorHAnsi" w:eastAsia="Calibri" w:hAnsiTheme="minorHAnsi" w:cstheme="minorHAnsi"/>
                <w:b/>
                <w:sz w:val="18"/>
                <w:szCs w:val="18"/>
                <w:lang w:val="hr-HR"/>
              </w:rPr>
              <w:t>Federaciji BiH</w:t>
            </w:r>
          </w:p>
        </w:tc>
      </w:tr>
      <w:bookmarkEnd w:id="247"/>
      <w:tr w:rsidR="00E35C39" w:rsidRPr="008D043F" w14:paraId="462B7D29" w14:textId="77777777" w:rsidTr="00BE159B">
        <w:trPr>
          <w:trHeight w:val="567"/>
          <w:jc w:val="center"/>
        </w:trPr>
        <w:tc>
          <w:tcPr>
            <w:tcW w:w="1418" w:type="pct"/>
            <w:shd w:val="clear" w:color="auto" w:fill="009D73"/>
            <w:vAlign w:val="center"/>
          </w:tcPr>
          <w:p w14:paraId="202622B1"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582" w:type="pct"/>
            <w:gridSpan w:val="3"/>
            <w:shd w:val="clear" w:color="auto" w:fill="FFFFFF"/>
            <w:vAlign w:val="center"/>
          </w:tcPr>
          <w:p w14:paraId="720DA229"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48" w:name="_Hlk94618214"/>
            <w:r w:rsidRPr="008D043F">
              <w:rPr>
                <w:rFonts w:asciiTheme="minorHAnsi" w:eastAsia="Calibri" w:hAnsiTheme="minorHAnsi" w:cstheme="minorHAnsi"/>
                <w:sz w:val="18"/>
                <w:szCs w:val="18"/>
                <w:lang w:val="hr-HR"/>
              </w:rPr>
              <w:t xml:space="preserve">Cilj ove mjere je </w:t>
            </w:r>
            <w:r w:rsidR="001A39BF" w:rsidRPr="008D043F">
              <w:rPr>
                <w:rFonts w:asciiTheme="minorHAnsi" w:eastAsia="Calibri" w:hAnsiTheme="minorHAnsi" w:cstheme="minorHAnsi"/>
                <w:sz w:val="18"/>
                <w:szCs w:val="18"/>
                <w:lang w:val="hr-HR"/>
              </w:rPr>
              <w:t xml:space="preserve">osigurati </w:t>
            </w:r>
            <w:r w:rsidRPr="008D043F">
              <w:rPr>
                <w:rFonts w:asciiTheme="minorHAnsi" w:eastAsia="Calibri" w:hAnsiTheme="minorHAnsi" w:cstheme="minorHAnsi"/>
                <w:sz w:val="18"/>
                <w:szCs w:val="18"/>
                <w:lang w:val="hr-HR"/>
              </w:rPr>
              <w:t xml:space="preserve">rad naučnih i stručnih kapaciteta, </w:t>
            </w:r>
            <w:r w:rsidR="001A39BF" w:rsidRPr="008D043F">
              <w:rPr>
                <w:rFonts w:asciiTheme="minorHAnsi" w:eastAsia="Calibri" w:hAnsiTheme="minorHAnsi" w:cstheme="minorHAnsi"/>
                <w:sz w:val="18"/>
                <w:szCs w:val="18"/>
                <w:lang w:val="hr-HR"/>
              </w:rPr>
              <w:t xml:space="preserve">organiziranih </w:t>
            </w:r>
            <w:r w:rsidRPr="008D043F">
              <w:rPr>
                <w:rFonts w:asciiTheme="minorHAnsi" w:eastAsia="Calibri" w:hAnsiTheme="minorHAnsi" w:cstheme="minorHAnsi"/>
                <w:sz w:val="18"/>
                <w:szCs w:val="18"/>
                <w:lang w:val="hr-HR"/>
              </w:rPr>
              <w:t>kroz nevladin sekor, na ciljanom monitoringu vrsta, staništa i područja iz mjere 3.4.1.</w:t>
            </w:r>
          </w:p>
          <w:bookmarkEnd w:id="248"/>
          <w:p w14:paraId="1012F223"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1DFEA47" w14:textId="77777777" w:rsidR="00E35C39" w:rsidRPr="008D043F" w:rsidRDefault="001A39BF" w:rsidP="0068355A">
            <w:pPr>
              <w:numPr>
                <w:ilvl w:val="0"/>
                <w:numId w:val="22"/>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siguravanje kontinuirane podrške NVO</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ektoru za ciljani monitoring vrsta i područja u</w:t>
            </w:r>
            <w:r w:rsidR="00E35C39" w:rsidRPr="008D043F">
              <w:rPr>
                <w:rFonts w:asciiTheme="minorHAnsi" w:eastAsia="Calibri" w:hAnsiTheme="minorHAnsi" w:cstheme="minorHAnsi"/>
                <w:sz w:val="18"/>
                <w:szCs w:val="18"/>
                <w:lang w:val="hr-HR"/>
              </w:rPr>
              <w:t xml:space="preserve"> saradnji s Fondom za zaštitu okoliša</w:t>
            </w:r>
          </w:p>
        </w:tc>
      </w:tr>
      <w:tr w:rsidR="00E35C39" w:rsidRPr="008D043F" w14:paraId="0E6CF314" w14:textId="77777777" w:rsidTr="00BE159B">
        <w:trPr>
          <w:trHeight w:val="567"/>
          <w:jc w:val="center"/>
        </w:trPr>
        <w:tc>
          <w:tcPr>
            <w:tcW w:w="1418" w:type="pct"/>
            <w:shd w:val="clear" w:color="auto" w:fill="009D73"/>
            <w:vAlign w:val="center"/>
          </w:tcPr>
          <w:p w14:paraId="0D6D5FC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3800B6AE"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7732F113" w14:textId="77777777" w:rsidTr="00BE159B">
        <w:trPr>
          <w:trHeight w:val="567"/>
          <w:jc w:val="center"/>
        </w:trPr>
        <w:tc>
          <w:tcPr>
            <w:tcW w:w="1418" w:type="pct"/>
            <w:vMerge w:val="restart"/>
            <w:shd w:val="clear" w:color="auto" w:fill="009D73"/>
            <w:vAlign w:val="center"/>
          </w:tcPr>
          <w:p w14:paraId="04B5ECC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52497611"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74359F7"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1DDF593C"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C6F19FB"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6D447B16"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59A8AC04" w14:textId="77777777" w:rsidTr="00753E69">
        <w:trPr>
          <w:trHeight w:val="274"/>
          <w:jc w:val="center"/>
        </w:trPr>
        <w:tc>
          <w:tcPr>
            <w:tcW w:w="1418" w:type="pct"/>
            <w:vMerge/>
            <w:shd w:val="clear" w:color="auto" w:fill="009D73"/>
            <w:vAlign w:val="center"/>
          </w:tcPr>
          <w:p w14:paraId="7857704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4D7BD9F7"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ina i kontinuitet sredstava dodijeljenih NVO</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ektoru u svrhu monitoringa</w:t>
            </w:r>
          </w:p>
        </w:tc>
        <w:tc>
          <w:tcPr>
            <w:tcW w:w="1269" w:type="pct"/>
            <w:shd w:val="clear" w:color="auto" w:fill="FFFFFF"/>
            <w:vAlign w:val="center"/>
          </w:tcPr>
          <w:p w14:paraId="2365C827"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stalna izdvajanja za NVO</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ektor u cilju vršenja monitoringa vrsta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odručja</w:t>
            </w:r>
          </w:p>
        </w:tc>
        <w:tc>
          <w:tcPr>
            <w:tcW w:w="1271" w:type="pct"/>
            <w:shd w:val="clear" w:color="auto" w:fill="FFFFFF"/>
            <w:vAlign w:val="center"/>
          </w:tcPr>
          <w:p w14:paraId="12BC3778" w14:textId="75942228" w:rsidR="00753E6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e stalna izdvajanja za </w:t>
            </w:r>
            <w:r w:rsidR="00030BD0" w:rsidRPr="008D043F">
              <w:rPr>
                <w:rFonts w:asciiTheme="minorHAnsi" w:eastAsia="Calibri" w:hAnsiTheme="minorHAnsi" w:cstheme="minorHAnsi"/>
                <w:sz w:val="18"/>
                <w:szCs w:val="18"/>
                <w:lang w:val="hr-HR"/>
              </w:rPr>
              <w:t>NVO-</w:t>
            </w:r>
            <w:r w:rsidRPr="008D043F">
              <w:rPr>
                <w:rFonts w:asciiTheme="minorHAnsi" w:eastAsia="Calibri" w:hAnsiTheme="minorHAnsi" w:cstheme="minorHAnsi"/>
                <w:sz w:val="18"/>
                <w:szCs w:val="18"/>
                <w:lang w:val="hr-HR"/>
              </w:rPr>
              <w:t xml:space="preserve">sektor u cilju vršenja monitoringa vrs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odručja</w:t>
            </w:r>
          </w:p>
        </w:tc>
      </w:tr>
      <w:tr w:rsidR="00E35C39" w:rsidRPr="008D043F" w14:paraId="35ECC339" w14:textId="77777777" w:rsidTr="00BE159B">
        <w:trPr>
          <w:trHeight w:val="567"/>
          <w:jc w:val="center"/>
        </w:trPr>
        <w:tc>
          <w:tcPr>
            <w:tcW w:w="1418" w:type="pct"/>
            <w:shd w:val="clear" w:color="auto" w:fill="009D73"/>
            <w:vAlign w:val="center"/>
          </w:tcPr>
          <w:p w14:paraId="36DC02D9"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3166202A" w14:textId="77777777" w:rsidR="00E35C39" w:rsidRPr="008D043F" w:rsidRDefault="00C32EB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Poboljšanje prim</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ne </w:t>
            </w:r>
            <w:r w:rsidR="00185007" w:rsidRPr="008D043F">
              <w:rPr>
                <w:rFonts w:asciiTheme="minorHAnsi" w:hAnsiTheme="minorHAnsi" w:cstheme="minorHAnsi"/>
                <w:sz w:val="18"/>
                <w:szCs w:val="18"/>
                <w:lang w:val="hr-HR"/>
              </w:rPr>
              <w:t>principa</w:t>
            </w:r>
            <w:r w:rsidRPr="008D043F">
              <w:rPr>
                <w:rFonts w:asciiTheme="minorHAnsi" w:hAnsiTheme="minorHAnsi" w:cstheme="minorHAnsi"/>
                <w:sz w:val="18"/>
                <w:szCs w:val="18"/>
                <w:lang w:val="hr-HR"/>
              </w:rPr>
              <w:t xml:space="preserve"> dobrog upravljanja kroz veću transparentnost i učešće građana</w:t>
            </w:r>
            <w:r w:rsidR="005C7CFE" w:rsidRPr="008D043F">
              <w:rPr>
                <w:rFonts w:asciiTheme="minorHAnsi" w:hAnsiTheme="minorHAnsi" w:cstheme="minorHAnsi"/>
                <w:sz w:val="18"/>
                <w:szCs w:val="18"/>
                <w:lang w:val="hr-HR"/>
              </w:rPr>
              <w:t>. Unapr</w:t>
            </w:r>
            <w:r w:rsidR="001A39BF" w:rsidRPr="008D043F">
              <w:rPr>
                <w:rFonts w:asciiTheme="minorHAnsi" w:hAnsiTheme="minorHAnsi" w:cstheme="minorHAnsi"/>
                <w:sz w:val="18"/>
                <w:szCs w:val="18"/>
                <w:lang w:val="hr-HR"/>
              </w:rPr>
              <w:t>j</w:t>
            </w:r>
            <w:r w:rsidR="005C7CFE" w:rsidRPr="008D043F">
              <w:rPr>
                <w:rFonts w:asciiTheme="minorHAnsi" w:hAnsiTheme="minorHAnsi" w:cstheme="minorHAnsi"/>
                <w:sz w:val="18"/>
                <w:szCs w:val="18"/>
                <w:lang w:val="hr-HR"/>
              </w:rPr>
              <w:t>eđenje dostupnosti podataka monitoringa kroz partnerstvo s civilnim sektorom</w:t>
            </w:r>
            <w:r w:rsidRPr="008D043F">
              <w:rPr>
                <w:rFonts w:asciiTheme="minorHAnsi" w:hAnsiTheme="minorHAnsi" w:cstheme="minorHAnsi"/>
                <w:sz w:val="18"/>
                <w:szCs w:val="18"/>
                <w:lang w:val="hr-HR"/>
              </w:rPr>
              <w:t xml:space="preserve"> </w:t>
            </w:r>
          </w:p>
        </w:tc>
      </w:tr>
      <w:tr w:rsidR="00E35C39" w:rsidRPr="008D043F" w14:paraId="4BD93EE2" w14:textId="77777777" w:rsidTr="00BE159B">
        <w:trPr>
          <w:trHeight w:val="567"/>
          <w:jc w:val="center"/>
        </w:trPr>
        <w:tc>
          <w:tcPr>
            <w:tcW w:w="1418" w:type="pct"/>
            <w:shd w:val="clear" w:color="auto" w:fill="009D73"/>
            <w:vAlign w:val="center"/>
          </w:tcPr>
          <w:p w14:paraId="570A44FC"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40056B3D"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45 010 KM</w:t>
            </w:r>
          </w:p>
          <w:p w14:paraId="2AEFC805" w14:textId="77777777" w:rsidR="00E35C39"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 budžetska sredstva, 80% sredstva EU i drugih međunarodnih donatora</w:t>
            </w:r>
          </w:p>
        </w:tc>
      </w:tr>
      <w:tr w:rsidR="00E35C39" w:rsidRPr="008D043F" w14:paraId="10272C62" w14:textId="77777777" w:rsidTr="00BE159B">
        <w:trPr>
          <w:trHeight w:val="567"/>
          <w:jc w:val="center"/>
        </w:trPr>
        <w:tc>
          <w:tcPr>
            <w:tcW w:w="1418" w:type="pct"/>
            <w:shd w:val="clear" w:color="auto" w:fill="009D73"/>
            <w:vAlign w:val="center"/>
          </w:tcPr>
          <w:p w14:paraId="684E407C"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1D0CD3D4"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E35C39" w:rsidRPr="008D043F" w14:paraId="4BAB2BF0" w14:textId="77777777" w:rsidTr="00BE159B">
        <w:trPr>
          <w:trHeight w:val="567"/>
          <w:jc w:val="center"/>
        </w:trPr>
        <w:tc>
          <w:tcPr>
            <w:tcW w:w="1418" w:type="pct"/>
            <w:shd w:val="clear" w:color="auto" w:fill="009D73"/>
            <w:vAlign w:val="center"/>
          </w:tcPr>
          <w:p w14:paraId="49DE603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731D71FF"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7FA2961D" w14:textId="77777777" w:rsidTr="00BE159B">
        <w:trPr>
          <w:trHeight w:val="567"/>
          <w:jc w:val="center"/>
        </w:trPr>
        <w:tc>
          <w:tcPr>
            <w:tcW w:w="1418" w:type="pct"/>
            <w:shd w:val="clear" w:color="auto" w:fill="009D73"/>
            <w:vAlign w:val="center"/>
          </w:tcPr>
          <w:p w14:paraId="00C16A09"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170D9890"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ZO</w:t>
            </w:r>
          </w:p>
        </w:tc>
      </w:tr>
      <w:tr w:rsidR="00E35C39" w:rsidRPr="008D043F" w14:paraId="09BCD520" w14:textId="77777777" w:rsidTr="00BE159B">
        <w:trPr>
          <w:trHeight w:val="567"/>
          <w:jc w:val="center"/>
        </w:trPr>
        <w:tc>
          <w:tcPr>
            <w:tcW w:w="1418" w:type="pct"/>
            <w:shd w:val="clear" w:color="auto" w:fill="009D73"/>
            <w:vAlign w:val="center"/>
          </w:tcPr>
          <w:p w14:paraId="1B65DF05"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2E298415"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vladine organizacije</w:t>
            </w:r>
          </w:p>
        </w:tc>
      </w:tr>
    </w:tbl>
    <w:p w14:paraId="2C48E8A5" w14:textId="77777777" w:rsidR="00E35C39" w:rsidRPr="008D043F" w:rsidRDefault="00E35C39"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897844" w:rsidRPr="008D043F" w14:paraId="0817A33A" w14:textId="77777777" w:rsidTr="00BE159B">
        <w:trPr>
          <w:trHeight w:val="567"/>
          <w:jc w:val="center"/>
        </w:trPr>
        <w:tc>
          <w:tcPr>
            <w:tcW w:w="1418" w:type="pct"/>
            <w:shd w:val="clear" w:color="auto" w:fill="009D73"/>
            <w:vAlign w:val="center"/>
          </w:tcPr>
          <w:p w14:paraId="0411C861"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3940DAD3" w14:textId="77777777" w:rsidR="00897844" w:rsidRPr="008D043F" w:rsidRDefault="0089784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897844" w:rsidRPr="008D043F" w14:paraId="29C59C65" w14:textId="77777777" w:rsidTr="00BE159B">
        <w:trPr>
          <w:trHeight w:val="567"/>
          <w:jc w:val="center"/>
        </w:trPr>
        <w:tc>
          <w:tcPr>
            <w:tcW w:w="1418" w:type="pct"/>
            <w:shd w:val="clear" w:color="auto" w:fill="009D73"/>
            <w:vAlign w:val="center"/>
          </w:tcPr>
          <w:p w14:paraId="0DDDA1FE"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0A9C506A" w14:textId="27720A3D" w:rsidR="00897844" w:rsidRPr="008D043F" w:rsidRDefault="00A945AB" w:rsidP="0068355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4. </w:t>
            </w:r>
            <w:r w:rsidRPr="008D043F">
              <w:rPr>
                <w:rFonts w:asciiTheme="minorHAnsi" w:hAnsiTheme="minorHAnsi" w:cstheme="minorHAnsi"/>
                <w:b/>
                <w:sz w:val="18"/>
                <w:szCs w:val="18"/>
                <w:lang w:val="hr-HR"/>
              </w:rPr>
              <w:t>Uspostaviti za praćenje stanja i zaštitu biodiverziteta/prirode u Federaciji BiH po standardima pravne stečevine EU i međunarodnih sporazuma</w:t>
            </w:r>
          </w:p>
        </w:tc>
      </w:tr>
      <w:tr w:rsidR="00897844" w:rsidRPr="008D043F" w14:paraId="09423F92" w14:textId="77777777" w:rsidTr="00BE159B">
        <w:trPr>
          <w:trHeight w:val="567"/>
          <w:jc w:val="center"/>
        </w:trPr>
        <w:tc>
          <w:tcPr>
            <w:tcW w:w="1418" w:type="pct"/>
            <w:shd w:val="clear" w:color="auto" w:fill="009D73"/>
            <w:vAlign w:val="center"/>
          </w:tcPr>
          <w:p w14:paraId="1D0D96C6"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82" w:type="pct"/>
            <w:gridSpan w:val="3"/>
            <w:shd w:val="clear" w:color="auto" w:fill="FFFFFF"/>
            <w:vAlign w:val="center"/>
          </w:tcPr>
          <w:p w14:paraId="2D5DF9BB" w14:textId="5CFF9BE0" w:rsidR="00897844" w:rsidRPr="008D043F" w:rsidRDefault="00897844" w:rsidP="0068355A">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4.3. </w:t>
            </w:r>
            <w:r w:rsidR="00543173" w:rsidRPr="008D043F">
              <w:rPr>
                <w:rFonts w:asciiTheme="minorHAnsi" w:eastAsia="Calibri" w:hAnsiTheme="minorHAnsi" w:cstheme="minorHAnsi"/>
                <w:b/>
                <w:sz w:val="18"/>
                <w:szCs w:val="18"/>
                <w:lang w:val="hr-HR"/>
              </w:rPr>
              <w:t>R</w:t>
            </w:r>
            <w:r w:rsidRPr="008D043F">
              <w:rPr>
                <w:rFonts w:asciiTheme="minorHAnsi" w:eastAsia="Calibri" w:hAnsiTheme="minorHAnsi" w:cstheme="minorHAnsi"/>
                <w:b/>
                <w:sz w:val="18"/>
                <w:szCs w:val="18"/>
                <w:lang w:val="hr-HR"/>
              </w:rPr>
              <w:t xml:space="preserve">azviti pune tehničke </w:t>
            </w:r>
            <w:r w:rsidR="00FC5E7B" w:rsidRPr="008D043F">
              <w:rPr>
                <w:rFonts w:asciiTheme="minorHAnsi" w:eastAsia="Calibri" w:hAnsiTheme="minorHAnsi" w:cstheme="minorHAnsi"/>
                <w:b/>
                <w:sz w:val="18"/>
                <w:szCs w:val="18"/>
                <w:lang w:val="hr-HR"/>
              </w:rPr>
              <w:t>i</w:t>
            </w:r>
            <w:r w:rsidRPr="008D043F">
              <w:rPr>
                <w:rFonts w:asciiTheme="minorHAnsi" w:eastAsia="Calibri" w:hAnsiTheme="minorHAnsi" w:cstheme="minorHAnsi"/>
                <w:b/>
                <w:sz w:val="18"/>
                <w:szCs w:val="18"/>
                <w:lang w:val="hr-HR"/>
              </w:rPr>
              <w:t xml:space="preserve"> ljudske kapacitete za provođenje mjera zaštite prirode u zaštićenim i drugim područjima ekološke mreže, te za 50% povećati administrativne kapacitete u institucijama za zaštitu prirode</w:t>
            </w:r>
          </w:p>
        </w:tc>
      </w:tr>
      <w:tr w:rsidR="00897844" w:rsidRPr="008D043F" w14:paraId="3B1BC3DF" w14:textId="77777777" w:rsidTr="00BE159B">
        <w:trPr>
          <w:trHeight w:val="567"/>
          <w:jc w:val="center"/>
        </w:trPr>
        <w:tc>
          <w:tcPr>
            <w:tcW w:w="1418" w:type="pct"/>
            <w:shd w:val="clear" w:color="auto" w:fill="009D73"/>
            <w:vAlign w:val="center"/>
          </w:tcPr>
          <w:p w14:paraId="4D8D8633"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49623B47"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razvoj tehničkih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ljudskih kapaciteta u zaštićenim područjima, drugim područjima koje provode efikasne mjere zaštite, kao što su lovna područja, sjemenske sastojine, ribolovna područja itd</w:t>
            </w:r>
            <w:r w:rsidR="00FC5E7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a također i kapacitete u ustanovama za zaštitu prirode. </w:t>
            </w:r>
          </w:p>
          <w:p w14:paraId="5888EA15"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178918EC" w14:textId="77777777" w:rsidR="00897844" w:rsidRPr="008D043F" w:rsidRDefault="00FC5E7B" w:rsidP="0068355A">
            <w:pPr>
              <w:numPr>
                <w:ilvl w:val="0"/>
                <w:numId w:val="23"/>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nje </w:t>
            </w:r>
            <w:r w:rsidR="00897844" w:rsidRPr="008D043F">
              <w:rPr>
                <w:rFonts w:asciiTheme="minorHAnsi" w:hAnsiTheme="minorHAnsi" w:cstheme="minorHAnsi"/>
                <w:sz w:val="18"/>
                <w:szCs w:val="18"/>
                <w:lang w:val="hr-HR"/>
              </w:rPr>
              <w:t xml:space="preserve">i kontinuirano </w:t>
            </w:r>
            <w:r w:rsidRPr="008D043F">
              <w:rPr>
                <w:rFonts w:asciiTheme="minorHAnsi" w:hAnsiTheme="minorHAnsi" w:cstheme="minorHAnsi"/>
                <w:sz w:val="18"/>
                <w:szCs w:val="18"/>
                <w:lang w:val="hr-HR"/>
              </w:rPr>
              <w:t xml:space="preserve">provođenje </w:t>
            </w:r>
            <w:r w:rsidR="00897844" w:rsidRPr="008D043F">
              <w:rPr>
                <w:rFonts w:asciiTheme="minorHAnsi" w:hAnsiTheme="minorHAnsi" w:cstheme="minorHAnsi"/>
                <w:sz w:val="18"/>
                <w:szCs w:val="18"/>
                <w:lang w:val="hr-HR"/>
              </w:rPr>
              <w:t>Program</w:t>
            </w:r>
            <w:r w:rsidRPr="008D043F">
              <w:rPr>
                <w:rFonts w:asciiTheme="minorHAnsi" w:hAnsiTheme="minorHAnsi" w:cstheme="minorHAnsi"/>
                <w:sz w:val="18"/>
                <w:szCs w:val="18"/>
                <w:lang w:val="hr-HR"/>
              </w:rPr>
              <w:t>a</w:t>
            </w:r>
            <w:r w:rsidR="00897844" w:rsidRPr="008D043F">
              <w:rPr>
                <w:rFonts w:asciiTheme="minorHAnsi" w:hAnsiTheme="minorHAnsi" w:cstheme="minorHAnsi"/>
                <w:sz w:val="18"/>
                <w:szCs w:val="18"/>
                <w:lang w:val="hr-HR"/>
              </w:rPr>
              <w:t xml:space="preserve"> jačanja stručnih kapaciteta za zaštitu prirode u zaštićenim područjima i područjima ekološke mreže </w:t>
            </w:r>
            <w:r w:rsidRPr="008D043F">
              <w:rPr>
                <w:rFonts w:asciiTheme="minorHAnsi" w:hAnsiTheme="minorHAnsi" w:cstheme="minorHAnsi"/>
                <w:sz w:val="18"/>
                <w:szCs w:val="18"/>
                <w:lang w:val="hr-HR"/>
              </w:rPr>
              <w:t xml:space="preserve">Federacije </w:t>
            </w:r>
            <w:r w:rsidR="00897844" w:rsidRPr="008D043F">
              <w:rPr>
                <w:rFonts w:asciiTheme="minorHAnsi" w:hAnsiTheme="minorHAnsi" w:cstheme="minorHAnsi"/>
                <w:sz w:val="18"/>
                <w:szCs w:val="18"/>
                <w:lang w:val="hr-HR"/>
              </w:rPr>
              <w:t>BiH, uključujući međunarodnu saradnju u upravljanju zaštićenim područjima i područjima ekološke mreže</w:t>
            </w:r>
          </w:p>
          <w:p w14:paraId="018DE1CA" w14:textId="77777777" w:rsidR="00897844" w:rsidRPr="008D043F" w:rsidRDefault="00FC5E7B" w:rsidP="0068355A">
            <w:pPr>
              <w:numPr>
                <w:ilvl w:val="0"/>
                <w:numId w:val="23"/>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nje </w:t>
            </w:r>
            <w:r w:rsidR="00897844" w:rsidRPr="008D043F">
              <w:rPr>
                <w:rFonts w:asciiTheme="minorHAnsi" w:hAnsiTheme="minorHAnsi" w:cstheme="minorHAnsi"/>
                <w:sz w:val="18"/>
                <w:szCs w:val="18"/>
                <w:lang w:val="hr-HR"/>
              </w:rPr>
              <w:t xml:space="preserve">i kontinuirano </w:t>
            </w:r>
            <w:r w:rsidRPr="008D043F">
              <w:rPr>
                <w:rFonts w:asciiTheme="minorHAnsi" w:hAnsiTheme="minorHAnsi" w:cstheme="minorHAnsi"/>
                <w:sz w:val="18"/>
                <w:szCs w:val="18"/>
                <w:lang w:val="hr-HR"/>
              </w:rPr>
              <w:t>provođenje</w:t>
            </w:r>
            <w:r w:rsidR="00897844" w:rsidRPr="008D043F">
              <w:rPr>
                <w:rFonts w:asciiTheme="minorHAnsi" w:hAnsiTheme="minorHAnsi" w:cstheme="minorHAnsi"/>
                <w:sz w:val="18"/>
                <w:szCs w:val="18"/>
                <w:lang w:val="hr-HR"/>
              </w:rPr>
              <w:t xml:space="preserve"> Program</w:t>
            </w:r>
            <w:r w:rsidRPr="008D043F">
              <w:rPr>
                <w:rFonts w:asciiTheme="minorHAnsi" w:hAnsiTheme="minorHAnsi" w:cstheme="minorHAnsi"/>
                <w:sz w:val="18"/>
                <w:szCs w:val="18"/>
                <w:lang w:val="hr-HR"/>
              </w:rPr>
              <w:t>a</w:t>
            </w:r>
            <w:r w:rsidR="00897844" w:rsidRPr="008D043F">
              <w:rPr>
                <w:rFonts w:asciiTheme="minorHAnsi" w:hAnsiTheme="minorHAnsi" w:cstheme="minorHAnsi"/>
                <w:sz w:val="18"/>
                <w:szCs w:val="18"/>
                <w:lang w:val="hr-HR"/>
              </w:rPr>
              <w:t xml:space="preserve"> jačanja administrativnih kapaciteta za zaštitu prirode </w:t>
            </w:r>
            <w:r w:rsidRPr="008D043F">
              <w:rPr>
                <w:rFonts w:asciiTheme="minorHAnsi" w:hAnsiTheme="minorHAnsi" w:cstheme="minorHAnsi"/>
                <w:sz w:val="18"/>
                <w:szCs w:val="18"/>
                <w:lang w:val="hr-HR"/>
              </w:rPr>
              <w:t xml:space="preserve">Federacije </w:t>
            </w:r>
            <w:r w:rsidR="00897844" w:rsidRPr="008D043F">
              <w:rPr>
                <w:rFonts w:asciiTheme="minorHAnsi" w:hAnsiTheme="minorHAnsi" w:cstheme="minorHAnsi"/>
                <w:sz w:val="18"/>
                <w:szCs w:val="18"/>
                <w:lang w:val="hr-HR"/>
              </w:rPr>
              <w:t>BiH</w:t>
            </w:r>
          </w:p>
        </w:tc>
      </w:tr>
      <w:tr w:rsidR="00897844" w:rsidRPr="008D043F" w14:paraId="42960B07" w14:textId="77777777" w:rsidTr="00BE159B">
        <w:trPr>
          <w:trHeight w:val="567"/>
          <w:jc w:val="center"/>
        </w:trPr>
        <w:tc>
          <w:tcPr>
            <w:tcW w:w="1418" w:type="pct"/>
            <w:shd w:val="clear" w:color="auto" w:fill="009D73"/>
            <w:vAlign w:val="center"/>
          </w:tcPr>
          <w:p w14:paraId="33361269"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3C6D27A0" w14:textId="77777777" w:rsidR="00897844" w:rsidRPr="008D043F" w:rsidRDefault="0089784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897844" w:rsidRPr="008D043F" w14:paraId="59481149" w14:textId="77777777" w:rsidTr="00BE159B">
        <w:trPr>
          <w:trHeight w:val="567"/>
          <w:jc w:val="center"/>
        </w:trPr>
        <w:tc>
          <w:tcPr>
            <w:tcW w:w="1418" w:type="pct"/>
            <w:vMerge w:val="restart"/>
            <w:shd w:val="clear" w:color="auto" w:fill="009D73"/>
            <w:vAlign w:val="center"/>
          </w:tcPr>
          <w:p w14:paraId="1131E696"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4267B034"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EDF9F12"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03E649C3"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4A8779C"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0" w:type="pct"/>
            <w:shd w:val="clear" w:color="auto" w:fill="009D73"/>
            <w:vAlign w:val="center"/>
          </w:tcPr>
          <w:p w14:paraId="3E01773C"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897844" w:rsidRPr="008D043F" w14:paraId="6963F555" w14:textId="77777777" w:rsidTr="00BE159B">
        <w:trPr>
          <w:trHeight w:val="567"/>
          <w:jc w:val="center"/>
        </w:trPr>
        <w:tc>
          <w:tcPr>
            <w:tcW w:w="1418" w:type="pct"/>
            <w:vMerge/>
            <w:shd w:val="clear" w:color="auto" w:fill="009D73"/>
            <w:vAlign w:val="center"/>
          </w:tcPr>
          <w:p w14:paraId="3CCC0B37"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7AD713D2"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razvoja stručnih kapaciteta za zaštitu prirode</w:t>
            </w:r>
          </w:p>
        </w:tc>
        <w:tc>
          <w:tcPr>
            <w:tcW w:w="1269" w:type="pct"/>
            <w:shd w:val="clear" w:color="auto" w:fill="FFFFFF"/>
            <w:vAlign w:val="center"/>
          </w:tcPr>
          <w:p w14:paraId="28204D23"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p>
        </w:tc>
        <w:tc>
          <w:tcPr>
            <w:tcW w:w="1270" w:type="pct"/>
            <w:shd w:val="clear" w:color="auto" w:fill="FFFFFF"/>
            <w:vAlign w:val="center"/>
          </w:tcPr>
          <w:p w14:paraId="7A3BF647"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897844" w:rsidRPr="008D043F" w14:paraId="3C7A95A1" w14:textId="77777777" w:rsidTr="00BE159B">
        <w:trPr>
          <w:trHeight w:val="567"/>
          <w:jc w:val="center"/>
        </w:trPr>
        <w:tc>
          <w:tcPr>
            <w:tcW w:w="1418" w:type="pct"/>
            <w:vMerge/>
            <w:shd w:val="clear" w:color="auto" w:fill="009D73"/>
            <w:vAlign w:val="center"/>
          </w:tcPr>
          <w:p w14:paraId="3AC79B51"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169E3950"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jačanja razvoja administrativnih kapaciteta za zaštitu prirode</w:t>
            </w:r>
          </w:p>
        </w:tc>
        <w:tc>
          <w:tcPr>
            <w:tcW w:w="1269" w:type="pct"/>
            <w:shd w:val="clear" w:color="auto" w:fill="FFFFFF"/>
            <w:vAlign w:val="center"/>
          </w:tcPr>
          <w:p w14:paraId="4F095F18"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zak </w:t>
            </w:r>
          </w:p>
        </w:tc>
        <w:tc>
          <w:tcPr>
            <w:tcW w:w="1270" w:type="pct"/>
            <w:shd w:val="clear" w:color="auto" w:fill="FFFFFF"/>
            <w:vAlign w:val="center"/>
          </w:tcPr>
          <w:p w14:paraId="3591FBED"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Visok </w:t>
            </w:r>
          </w:p>
        </w:tc>
      </w:tr>
      <w:tr w:rsidR="00897844" w:rsidRPr="008D043F" w14:paraId="2B11D3CF" w14:textId="77777777" w:rsidTr="00BE159B">
        <w:trPr>
          <w:trHeight w:val="567"/>
          <w:jc w:val="center"/>
        </w:trPr>
        <w:tc>
          <w:tcPr>
            <w:tcW w:w="1418" w:type="pct"/>
            <w:shd w:val="clear" w:color="auto" w:fill="009D73"/>
            <w:vAlign w:val="center"/>
          </w:tcPr>
          <w:p w14:paraId="45CB15DC"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1B1260A1"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čanje ljudskih i institucionalnih kapaciteta za zaštitu prirode</w:t>
            </w:r>
          </w:p>
        </w:tc>
      </w:tr>
      <w:tr w:rsidR="00897844" w:rsidRPr="008D043F" w14:paraId="0C96282D" w14:textId="77777777" w:rsidTr="00BE159B">
        <w:trPr>
          <w:trHeight w:val="567"/>
          <w:jc w:val="center"/>
        </w:trPr>
        <w:tc>
          <w:tcPr>
            <w:tcW w:w="1418" w:type="pct"/>
            <w:shd w:val="clear" w:color="auto" w:fill="009D73"/>
            <w:vAlign w:val="center"/>
          </w:tcPr>
          <w:p w14:paraId="65F78570"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63C70056" w14:textId="77777777" w:rsidR="007C594D" w:rsidRPr="008D043F" w:rsidRDefault="007C594D"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1 029 348 KM</w:t>
            </w:r>
          </w:p>
          <w:p w14:paraId="6464DD99" w14:textId="77777777" w:rsidR="00897844"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w:t>
            </w:r>
            <w:r w:rsidRPr="008D043F">
              <w:rPr>
                <w:rFonts w:asciiTheme="minorHAnsi" w:hAnsiTheme="minorHAnsi" w:cstheme="minorHAnsi"/>
                <w:color w:val="000000" w:themeColor="text1"/>
                <w:sz w:val="18"/>
                <w:szCs w:val="18"/>
                <w:lang w:val="hr-HR"/>
              </w:rPr>
              <w:t>30% budžetska sredstva, 70% sredstva EU i drugih međunarodnih donatora</w:t>
            </w:r>
          </w:p>
        </w:tc>
      </w:tr>
      <w:tr w:rsidR="00897844" w:rsidRPr="008D043F" w14:paraId="00733E24" w14:textId="77777777" w:rsidTr="00BE159B">
        <w:trPr>
          <w:trHeight w:val="567"/>
          <w:jc w:val="center"/>
        </w:trPr>
        <w:tc>
          <w:tcPr>
            <w:tcW w:w="1418" w:type="pct"/>
            <w:shd w:val="clear" w:color="auto" w:fill="009D73"/>
            <w:vAlign w:val="center"/>
          </w:tcPr>
          <w:p w14:paraId="779007E8"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6B8C4D02"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2030</w:t>
            </w:r>
            <w:r w:rsidR="00FC5E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897844" w:rsidRPr="008D043F" w14:paraId="497F6984" w14:textId="77777777" w:rsidTr="00BE159B">
        <w:trPr>
          <w:trHeight w:val="567"/>
          <w:jc w:val="center"/>
        </w:trPr>
        <w:tc>
          <w:tcPr>
            <w:tcW w:w="1418" w:type="pct"/>
            <w:shd w:val="clear" w:color="auto" w:fill="009D73"/>
            <w:vAlign w:val="center"/>
          </w:tcPr>
          <w:p w14:paraId="60239AA8"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50F105FC"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897844" w:rsidRPr="008D043F" w14:paraId="1D205E5B" w14:textId="77777777" w:rsidTr="00BE159B">
        <w:trPr>
          <w:trHeight w:val="567"/>
          <w:jc w:val="center"/>
        </w:trPr>
        <w:tc>
          <w:tcPr>
            <w:tcW w:w="1418" w:type="pct"/>
            <w:shd w:val="clear" w:color="auto" w:fill="009D73"/>
            <w:vAlign w:val="center"/>
          </w:tcPr>
          <w:p w14:paraId="37FFC60B"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6A5D6CB5"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stručna institucija za zaštitu prirode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897844" w:rsidRPr="008D043F" w14:paraId="601F75F2" w14:textId="77777777" w:rsidTr="00BE159B">
        <w:trPr>
          <w:trHeight w:val="567"/>
          <w:jc w:val="center"/>
        </w:trPr>
        <w:tc>
          <w:tcPr>
            <w:tcW w:w="1418" w:type="pct"/>
            <w:shd w:val="clear" w:color="auto" w:fill="009D73"/>
            <w:vAlign w:val="center"/>
          </w:tcPr>
          <w:p w14:paraId="7DD09389"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Ciljne grupe</w:t>
            </w:r>
          </w:p>
        </w:tc>
        <w:tc>
          <w:tcPr>
            <w:tcW w:w="3582" w:type="pct"/>
            <w:gridSpan w:val="3"/>
            <w:shd w:val="clear" w:color="auto" w:fill="FFFFFF"/>
            <w:vAlign w:val="center"/>
          </w:tcPr>
          <w:p w14:paraId="45B8DDBD"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risnici zaštićenih područja, stanovništvo na području </w:t>
            </w:r>
            <w:r w:rsidR="00FC5E7B" w:rsidRPr="008D043F">
              <w:rPr>
                <w:rFonts w:asciiTheme="minorHAnsi" w:hAnsiTheme="minorHAnsi" w:cstheme="minorHAnsi"/>
                <w:sz w:val="18"/>
                <w:szCs w:val="18"/>
                <w:lang w:val="hr-HR" w:bidi="en-US"/>
              </w:rPr>
              <w:t xml:space="preserve">ekološke </w:t>
            </w:r>
            <w:r w:rsidRPr="008D043F">
              <w:rPr>
                <w:rFonts w:asciiTheme="minorHAnsi" w:hAnsiTheme="minorHAnsi" w:cstheme="minorHAnsi"/>
                <w:sz w:val="18"/>
                <w:szCs w:val="18"/>
                <w:lang w:val="hr-HR" w:bidi="en-US"/>
              </w:rPr>
              <w:t>mreže</w:t>
            </w:r>
          </w:p>
        </w:tc>
      </w:tr>
    </w:tbl>
    <w:p w14:paraId="31FCC066" w14:textId="77777777" w:rsidR="00897844" w:rsidRPr="008D043F" w:rsidRDefault="00897844" w:rsidP="0068355A">
      <w:pPr>
        <w:spacing w:line="276" w:lineRule="auto"/>
        <w:rPr>
          <w:rFonts w:asciiTheme="minorHAnsi" w:hAnsiTheme="minorHAnsi" w:cstheme="minorHAnsi"/>
          <w:sz w:val="18"/>
          <w:szCs w:val="18"/>
          <w:lang w:val="hr-HR"/>
        </w:rPr>
      </w:pPr>
    </w:p>
    <w:tbl>
      <w:tblPr>
        <w:tblW w:w="4841"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2"/>
        <w:gridCol w:w="2868"/>
        <w:gridCol w:w="3483"/>
        <w:gridCol w:w="3480"/>
      </w:tblGrid>
      <w:tr w:rsidR="00DE283B" w:rsidRPr="008D043F" w14:paraId="5A0EC869" w14:textId="77777777" w:rsidTr="00BE159B">
        <w:trPr>
          <w:trHeight w:val="567"/>
          <w:jc w:val="center"/>
        </w:trPr>
        <w:tc>
          <w:tcPr>
            <w:tcW w:w="1418" w:type="pct"/>
            <w:shd w:val="clear" w:color="auto" w:fill="009D73"/>
            <w:vAlign w:val="center"/>
          </w:tcPr>
          <w:p w14:paraId="486DC9B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36E06851"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74255E71" w14:textId="77777777" w:rsidTr="00BE159B">
        <w:trPr>
          <w:trHeight w:val="567"/>
          <w:jc w:val="center"/>
        </w:trPr>
        <w:tc>
          <w:tcPr>
            <w:tcW w:w="1418" w:type="pct"/>
            <w:shd w:val="clear" w:color="auto" w:fill="009D73"/>
            <w:vAlign w:val="center"/>
          </w:tcPr>
          <w:p w14:paraId="042B4DF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0C5A02AD" w14:textId="1A123B1F" w:rsidR="00DE283B" w:rsidRPr="008D043F" w:rsidRDefault="00A945AB" w:rsidP="0068355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4. </w:t>
            </w:r>
            <w:r w:rsidRPr="008D043F">
              <w:rPr>
                <w:rFonts w:asciiTheme="minorHAnsi" w:hAnsiTheme="minorHAnsi" w:cstheme="minorHAnsi"/>
                <w:b/>
                <w:sz w:val="18"/>
                <w:szCs w:val="18"/>
                <w:lang w:val="hr-HR"/>
              </w:rPr>
              <w:t>Uspostaviti za praćenje stanja i zaštitu biodiverziteta/prirode u Federaciji BiH po standardima pravne stečevine EU i međunarodnih sporazuma</w:t>
            </w:r>
          </w:p>
        </w:tc>
      </w:tr>
      <w:tr w:rsidR="00DE283B" w:rsidRPr="008D043F" w14:paraId="5549F23E" w14:textId="77777777" w:rsidTr="00BE159B">
        <w:trPr>
          <w:trHeight w:val="567"/>
          <w:jc w:val="center"/>
        </w:trPr>
        <w:tc>
          <w:tcPr>
            <w:tcW w:w="1418" w:type="pct"/>
            <w:shd w:val="clear" w:color="auto" w:fill="009D73"/>
            <w:vAlign w:val="center"/>
          </w:tcPr>
          <w:p w14:paraId="58A50CB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4EE57F1A" w14:textId="4BC952A9" w:rsidR="00DE283B" w:rsidRPr="008D043F" w:rsidRDefault="00DE283B" w:rsidP="0068355A">
            <w:pPr>
              <w:spacing w:line="276" w:lineRule="auto"/>
              <w:rPr>
                <w:rFonts w:asciiTheme="minorHAnsi" w:eastAsia="Calibri" w:hAnsiTheme="minorHAnsi" w:cstheme="minorHAnsi"/>
                <w:b/>
                <w:sz w:val="18"/>
                <w:szCs w:val="18"/>
                <w:lang w:val="hr-HR"/>
              </w:rPr>
            </w:pPr>
            <w:bookmarkStart w:id="249" w:name="_Hlk94619074"/>
            <w:r w:rsidRPr="008D043F">
              <w:rPr>
                <w:rFonts w:asciiTheme="minorHAnsi" w:eastAsia="Calibri" w:hAnsiTheme="minorHAnsi" w:cstheme="minorHAnsi"/>
                <w:b/>
                <w:sz w:val="18"/>
                <w:szCs w:val="18"/>
                <w:lang w:val="hr-HR"/>
              </w:rPr>
              <w:t xml:space="preserve">3.4.4. Unaprijediti inspekcijski nadzor u provođenju Zakona za zaštitu prirode </w:t>
            </w:r>
            <w:r w:rsidR="00FC5E7B" w:rsidRPr="008D043F">
              <w:rPr>
                <w:rFonts w:asciiTheme="minorHAnsi" w:eastAsia="Calibri" w:hAnsiTheme="minorHAnsi" w:cstheme="minorHAnsi"/>
                <w:b/>
                <w:sz w:val="18"/>
                <w:szCs w:val="18"/>
                <w:lang w:val="hr-HR"/>
              </w:rPr>
              <w:t xml:space="preserve">Federacije BiH </w:t>
            </w:r>
            <w:r w:rsidRPr="008D043F">
              <w:rPr>
                <w:rFonts w:asciiTheme="minorHAnsi" w:eastAsia="Calibri" w:hAnsiTheme="minorHAnsi" w:cstheme="minorHAnsi"/>
                <w:b/>
                <w:sz w:val="18"/>
                <w:szCs w:val="18"/>
                <w:lang w:val="hr-HR"/>
              </w:rPr>
              <w:t>i drugih zakona koji propisuju mjere zaštite biodiverziteta</w:t>
            </w:r>
            <w:bookmarkEnd w:id="249"/>
          </w:p>
        </w:tc>
      </w:tr>
      <w:tr w:rsidR="00DE283B" w:rsidRPr="008D043F" w14:paraId="2C165246" w14:textId="77777777" w:rsidTr="00BE159B">
        <w:trPr>
          <w:trHeight w:val="567"/>
          <w:jc w:val="center"/>
        </w:trPr>
        <w:tc>
          <w:tcPr>
            <w:tcW w:w="1418" w:type="pct"/>
            <w:shd w:val="clear" w:color="auto" w:fill="009D73"/>
            <w:vAlign w:val="center"/>
          </w:tcPr>
          <w:p w14:paraId="10DF20A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5AF437E6"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50" w:name="_Hlk94619203"/>
            <w:r w:rsidRPr="008D043F">
              <w:rPr>
                <w:rFonts w:asciiTheme="minorHAnsi" w:eastAsia="Calibri" w:hAnsiTheme="minorHAnsi" w:cstheme="minorHAnsi"/>
                <w:sz w:val="18"/>
                <w:szCs w:val="18"/>
                <w:lang w:val="hr-HR"/>
              </w:rPr>
              <w:t xml:space="preserve">Cilj ove mjere je razvoj kapaciteta za nadzor u provođenju propisa o zaštiti prirod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 obzirom na sadašnje kapacitete, inspekcijski nadzor u provođenju relevantnih propisa nije provodiv. </w:t>
            </w:r>
          </w:p>
          <w:bookmarkEnd w:id="250"/>
          <w:p w14:paraId="66116A37"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5249CE4" w14:textId="77777777" w:rsidR="00DE283B" w:rsidRPr="008D043F" w:rsidRDefault="00FC5E7B" w:rsidP="0068355A">
            <w:pPr>
              <w:numPr>
                <w:ilvl w:val="0"/>
                <w:numId w:val="24"/>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većanje kapaciteta</w:t>
            </w:r>
            <w:r w:rsidR="00DE283B" w:rsidRPr="008D043F">
              <w:rPr>
                <w:rFonts w:asciiTheme="minorHAnsi" w:hAnsiTheme="minorHAnsi" w:cstheme="minorHAnsi"/>
                <w:sz w:val="18"/>
                <w:szCs w:val="18"/>
                <w:lang w:val="hr-HR"/>
              </w:rPr>
              <w:t xml:space="preserve"> za inspekcijski nadzor u primjeni ZZP</w:t>
            </w:r>
            <w:r w:rsidRPr="008D043F">
              <w:rPr>
                <w:rFonts w:asciiTheme="minorHAnsi" w:hAnsiTheme="minorHAnsi" w:cstheme="minorHAnsi"/>
                <w:sz w:val="18"/>
                <w:szCs w:val="18"/>
                <w:lang w:val="hr-HR"/>
              </w:rPr>
              <w:t>-a</w:t>
            </w:r>
            <w:r w:rsidR="00DE28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Federacije </w:t>
            </w:r>
            <w:r w:rsidR="00DE283B" w:rsidRPr="008D043F">
              <w:rPr>
                <w:rFonts w:asciiTheme="minorHAnsi" w:hAnsiTheme="minorHAnsi" w:cstheme="minorHAnsi"/>
                <w:sz w:val="18"/>
                <w:szCs w:val="18"/>
                <w:lang w:val="hr-HR"/>
              </w:rPr>
              <w:t xml:space="preserve">BiH, kantonalnih zakona za zaštitu prirode </w:t>
            </w:r>
            <w:r w:rsidRPr="008D043F">
              <w:rPr>
                <w:rFonts w:asciiTheme="minorHAnsi" w:hAnsiTheme="minorHAnsi" w:cstheme="minorHAnsi"/>
                <w:sz w:val="18"/>
                <w:szCs w:val="18"/>
                <w:lang w:val="hr-HR"/>
              </w:rPr>
              <w:t>i</w:t>
            </w:r>
            <w:r w:rsidR="00DE283B" w:rsidRPr="008D043F">
              <w:rPr>
                <w:rFonts w:asciiTheme="minorHAnsi" w:hAnsiTheme="minorHAnsi" w:cstheme="minorHAnsi"/>
                <w:sz w:val="18"/>
                <w:szCs w:val="18"/>
                <w:lang w:val="hr-HR"/>
              </w:rPr>
              <w:t xml:space="preserve"> relevantnih sektorskih propisa</w:t>
            </w:r>
          </w:p>
          <w:p w14:paraId="28A3B9A9" w14:textId="77777777" w:rsidR="00DE283B" w:rsidRPr="008D043F" w:rsidRDefault="00FC5E7B" w:rsidP="0068355A">
            <w:pPr>
              <w:numPr>
                <w:ilvl w:val="0"/>
                <w:numId w:val="24"/>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je </w:t>
            </w:r>
            <w:r w:rsidR="00DE283B" w:rsidRPr="008D043F">
              <w:rPr>
                <w:rFonts w:asciiTheme="minorHAnsi" w:hAnsiTheme="minorHAnsi" w:cstheme="minorHAnsi"/>
                <w:sz w:val="18"/>
                <w:szCs w:val="18"/>
                <w:lang w:val="hr-HR"/>
              </w:rPr>
              <w:t>broj</w:t>
            </w:r>
            <w:r w:rsidRPr="008D043F">
              <w:rPr>
                <w:rFonts w:asciiTheme="minorHAnsi" w:hAnsiTheme="minorHAnsi" w:cstheme="minorHAnsi"/>
                <w:sz w:val="18"/>
                <w:szCs w:val="18"/>
                <w:lang w:val="hr-HR"/>
              </w:rPr>
              <w:t>a</w:t>
            </w:r>
            <w:r w:rsidR="00DE283B" w:rsidRPr="008D043F">
              <w:rPr>
                <w:rFonts w:asciiTheme="minorHAnsi" w:hAnsiTheme="minorHAnsi" w:cstheme="minorHAnsi"/>
                <w:sz w:val="18"/>
                <w:szCs w:val="18"/>
                <w:lang w:val="hr-HR"/>
              </w:rPr>
              <w:t xml:space="preserve"> ciljanih inspekcijskih nadzora </w:t>
            </w:r>
          </w:p>
        </w:tc>
      </w:tr>
      <w:tr w:rsidR="00DE283B" w:rsidRPr="008D043F" w14:paraId="38514B95" w14:textId="77777777" w:rsidTr="00BE159B">
        <w:trPr>
          <w:trHeight w:val="567"/>
          <w:jc w:val="center"/>
        </w:trPr>
        <w:tc>
          <w:tcPr>
            <w:tcW w:w="1418" w:type="pct"/>
            <w:shd w:val="clear" w:color="auto" w:fill="009D73"/>
            <w:vAlign w:val="center"/>
          </w:tcPr>
          <w:p w14:paraId="6F5F250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301BDF46"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4AF77B23" w14:textId="77777777" w:rsidTr="00BE159B">
        <w:trPr>
          <w:trHeight w:val="567"/>
          <w:jc w:val="center"/>
        </w:trPr>
        <w:tc>
          <w:tcPr>
            <w:tcW w:w="1418" w:type="pct"/>
            <w:vMerge w:val="restart"/>
            <w:shd w:val="clear" w:color="auto" w:fill="009D73"/>
            <w:vAlign w:val="center"/>
          </w:tcPr>
          <w:p w14:paraId="21CD741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5" w:type="pct"/>
            <w:shd w:val="clear" w:color="auto" w:fill="009D73"/>
            <w:vAlign w:val="center"/>
          </w:tcPr>
          <w:p w14:paraId="61EB4B7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ABB7F3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260BDFB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091F93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9" w:type="pct"/>
            <w:shd w:val="clear" w:color="auto" w:fill="009D73"/>
            <w:vAlign w:val="center"/>
          </w:tcPr>
          <w:p w14:paraId="6B12CAB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61ADD506" w14:textId="77777777" w:rsidTr="00BE159B">
        <w:trPr>
          <w:trHeight w:val="567"/>
          <w:jc w:val="center"/>
        </w:trPr>
        <w:tc>
          <w:tcPr>
            <w:tcW w:w="1418" w:type="pct"/>
            <w:vMerge/>
            <w:shd w:val="clear" w:color="auto" w:fill="009D73"/>
            <w:vAlign w:val="center"/>
          </w:tcPr>
          <w:p w14:paraId="133BD17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5" w:type="pct"/>
            <w:shd w:val="clear" w:color="auto" w:fill="FFFFFF"/>
            <w:vAlign w:val="center"/>
          </w:tcPr>
          <w:p w14:paraId="78DED32F" w14:textId="77777777" w:rsidR="00DE283B" w:rsidRPr="008D043F" w:rsidRDefault="00DE283B" w:rsidP="0068355A">
            <w:pPr>
              <w:numPr>
                <w:ilvl w:val="0"/>
                <w:numId w:val="37"/>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razvoja  </w:t>
            </w:r>
          </w:p>
          <w:p w14:paraId="1758AAF0" w14:textId="77777777" w:rsidR="00DE283B" w:rsidRPr="008D043F" w:rsidRDefault="00DE283B" w:rsidP="0068355A">
            <w:pPr>
              <w:spacing w:before="40" w:after="40" w:line="276" w:lineRule="auto"/>
              <w:ind w:left="72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apaciteta za nadzor </w:t>
            </w:r>
          </w:p>
          <w:p w14:paraId="3FA26C37" w14:textId="77777777" w:rsidR="00DE283B" w:rsidRPr="008D043F" w:rsidRDefault="00DE283B" w:rsidP="0068355A">
            <w:pPr>
              <w:spacing w:before="40" w:after="40" w:line="276" w:lineRule="auto"/>
              <w:ind w:left="72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štite prirode</w:t>
            </w:r>
          </w:p>
          <w:p w14:paraId="551E4834" w14:textId="77777777" w:rsidR="00DE283B" w:rsidRPr="008D043F" w:rsidRDefault="00DE283B" w:rsidP="0068355A">
            <w:pPr>
              <w:numPr>
                <w:ilvl w:val="0"/>
                <w:numId w:val="37"/>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inspekcijskih </w:t>
            </w:r>
          </w:p>
          <w:p w14:paraId="05C4E503" w14:textId="77777777" w:rsidR="00DE283B" w:rsidRPr="008D043F" w:rsidRDefault="00DE283B" w:rsidP="0068355A">
            <w:pPr>
              <w:spacing w:before="40" w:after="40" w:line="276" w:lineRule="auto"/>
              <w:ind w:left="72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dzora</w:t>
            </w:r>
          </w:p>
        </w:tc>
        <w:tc>
          <w:tcPr>
            <w:tcW w:w="1269" w:type="pct"/>
            <w:shd w:val="clear" w:color="auto" w:fill="FFFFFF"/>
            <w:vAlign w:val="center"/>
          </w:tcPr>
          <w:p w14:paraId="6D9249B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p>
        </w:tc>
        <w:tc>
          <w:tcPr>
            <w:tcW w:w="1269" w:type="pct"/>
            <w:shd w:val="clear" w:color="auto" w:fill="FFFFFF"/>
            <w:vAlign w:val="center"/>
          </w:tcPr>
          <w:p w14:paraId="20225F46"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DE283B" w:rsidRPr="008D043F" w14:paraId="4D1978C1" w14:textId="77777777" w:rsidTr="00BE159B">
        <w:trPr>
          <w:trHeight w:val="567"/>
          <w:jc w:val="center"/>
        </w:trPr>
        <w:tc>
          <w:tcPr>
            <w:tcW w:w="1418" w:type="pct"/>
            <w:shd w:val="clear" w:color="auto" w:fill="009D73"/>
            <w:vAlign w:val="center"/>
          </w:tcPr>
          <w:p w14:paraId="64D223C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6CB3E9B3"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ačanje ljudskih i institucionalnih kapaciteta za zaštitu prirode </w:t>
            </w:r>
          </w:p>
        </w:tc>
      </w:tr>
      <w:tr w:rsidR="00DE283B" w:rsidRPr="008D043F" w14:paraId="335DB7DB" w14:textId="77777777" w:rsidTr="00BE159B">
        <w:trPr>
          <w:trHeight w:val="567"/>
          <w:jc w:val="center"/>
        </w:trPr>
        <w:tc>
          <w:tcPr>
            <w:tcW w:w="1418" w:type="pct"/>
            <w:shd w:val="clear" w:color="auto" w:fill="009D73"/>
            <w:vAlign w:val="center"/>
          </w:tcPr>
          <w:p w14:paraId="653A605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0B8F272D" w14:textId="77777777" w:rsidR="00EC51BD" w:rsidRPr="008D043F" w:rsidRDefault="00EC51BD"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1 489 000 KM</w:t>
            </w:r>
          </w:p>
          <w:p w14:paraId="0DDEB1F5" w14:textId="77777777" w:rsidR="00DE283B" w:rsidRPr="008D043F" w:rsidRDefault="00EC51B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20% </w:t>
            </w:r>
            <w:r w:rsidR="00FC5E7B" w:rsidRPr="008D043F">
              <w:rPr>
                <w:rFonts w:asciiTheme="minorHAnsi" w:hAnsiTheme="minorHAnsi" w:cstheme="minorHAnsi"/>
                <w:color w:val="000000" w:themeColor="text1"/>
                <w:sz w:val="18"/>
                <w:szCs w:val="18"/>
                <w:lang w:val="hr-HR" w:bidi="en-US"/>
              </w:rPr>
              <w:t xml:space="preserve">budžetska </w:t>
            </w:r>
            <w:r w:rsidRPr="008D043F">
              <w:rPr>
                <w:rFonts w:asciiTheme="minorHAnsi" w:hAnsiTheme="minorHAnsi" w:cstheme="minorHAnsi"/>
                <w:color w:val="000000" w:themeColor="text1"/>
                <w:sz w:val="18"/>
                <w:szCs w:val="18"/>
                <w:lang w:val="hr-HR" w:bidi="en-US"/>
              </w:rPr>
              <w:t xml:space="preserve">sredstva, 80% </w:t>
            </w:r>
            <w:r w:rsidR="00FC5E7B" w:rsidRPr="008D043F">
              <w:rPr>
                <w:rFonts w:asciiTheme="minorHAnsi" w:hAnsiTheme="minorHAnsi" w:cstheme="minorHAnsi"/>
                <w:color w:val="000000" w:themeColor="text1"/>
                <w:sz w:val="18"/>
                <w:szCs w:val="18"/>
                <w:lang w:val="hr-HR" w:bidi="en-US"/>
              </w:rPr>
              <w:t xml:space="preserve">sredstva </w:t>
            </w:r>
            <w:r w:rsidRPr="008D043F">
              <w:rPr>
                <w:rFonts w:asciiTheme="minorHAnsi" w:hAnsiTheme="minorHAnsi" w:cstheme="minorHAnsi"/>
                <w:color w:val="000000" w:themeColor="text1"/>
                <w:sz w:val="18"/>
                <w:szCs w:val="18"/>
                <w:lang w:val="hr-HR" w:bidi="en-US"/>
              </w:rPr>
              <w:t>EU i drugih međunarodnih donatora</w:t>
            </w:r>
          </w:p>
        </w:tc>
      </w:tr>
      <w:tr w:rsidR="00DE283B" w:rsidRPr="008D043F" w14:paraId="1D387A05" w14:textId="77777777" w:rsidTr="00BE159B">
        <w:trPr>
          <w:trHeight w:val="567"/>
          <w:jc w:val="center"/>
        </w:trPr>
        <w:tc>
          <w:tcPr>
            <w:tcW w:w="1418" w:type="pct"/>
            <w:shd w:val="clear" w:color="auto" w:fill="009D73"/>
            <w:vAlign w:val="center"/>
          </w:tcPr>
          <w:p w14:paraId="2D631AB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4E047CE7"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2030</w:t>
            </w:r>
            <w:r w:rsidR="00FC5E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E283B" w:rsidRPr="008D043F" w14:paraId="135CA408" w14:textId="77777777" w:rsidTr="00BE159B">
        <w:trPr>
          <w:trHeight w:val="567"/>
          <w:jc w:val="center"/>
        </w:trPr>
        <w:tc>
          <w:tcPr>
            <w:tcW w:w="1418" w:type="pct"/>
            <w:shd w:val="clear" w:color="auto" w:fill="009D73"/>
            <w:vAlign w:val="center"/>
          </w:tcPr>
          <w:p w14:paraId="1AADCBF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stitucija odgovorna za koordinaciju implementacije mjere</w:t>
            </w:r>
          </w:p>
        </w:tc>
        <w:tc>
          <w:tcPr>
            <w:tcW w:w="3582" w:type="pct"/>
            <w:gridSpan w:val="3"/>
            <w:shd w:val="clear" w:color="auto" w:fill="FFFFFF"/>
            <w:vAlign w:val="center"/>
          </w:tcPr>
          <w:p w14:paraId="18767469"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UZIP</w:t>
            </w:r>
          </w:p>
        </w:tc>
      </w:tr>
      <w:tr w:rsidR="00DE283B" w:rsidRPr="008D043F" w14:paraId="7CA5F21C" w14:textId="77777777" w:rsidTr="00BE159B">
        <w:trPr>
          <w:trHeight w:val="567"/>
          <w:jc w:val="center"/>
        </w:trPr>
        <w:tc>
          <w:tcPr>
            <w:tcW w:w="1418" w:type="pct"/>
            <w:shd w:val="clear" w:color="auto" w:fill="009D73"/>
            <w:vAlign w:val="center"/>
          </w:tcPr>
          <w:p w14:paraId="640D901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775E6DC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ZIP, Vlad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kantonalne vlade, KUIP, kantonalne uprave za šumarstvo, lovačka udruženja</w:t>
            </w:r>
          </w:p>
        </w:tc>
      </w:tr>
      <w:tr w:rsidR="00DE283B" w:rsidRPr="008D043F" w14:paraId="66734E5C" w14:textId="77777777" w:rsidTr="00BE159B">
        <w:trPr>
          <w:trHeight w:val="567"/>
          <w:jc w:val="center"/>
        </w:trPr>
        <w:tc>
          <w:tcPr>
            <w:tcW w:w="1418" w:type="pct"/>
            <w:shd w:val="clear" w:color="auto" w:fill="009D73"/>
            <w:vAlign w:val="center"/>
          </w:tcPr>
          <w:p w14:paraId="05460A6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6B097FA8"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vnost</w:t>
            </w:r>
          </w:p>
        </w:tc>
      </w:tr>
    </w:tbl>
    <w:p w14:paraId="709202D9"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502A4B9B" w14:textId="77777777" w:rsidTr="00BE159B">
        <w:trPr>
          <w:trHeight w:val="567"/>
          <w:jc w:val="center"/>
        </w:trPr>
        <w:tc>
          <w:tcPr>
            <w:tcW w:w="1418" w:type="pct"/>
            <w:shd w:val="clear" w:color="auto" w:fill="009D73"/>
            <w:vAlign w:val="center"/>
          </w:tcPr>
          <w:p w14:paraId="2C84407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68A9ABA2"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400B924C" w14:textId="77777777" w:rsidTr="00BE159B">
        <w:trPr>
          <w:trHeight w:val="567"/>
          <w:jc w:val="center"/>
        </w:trPr>
        <w:tc>
          <w:tcPr>
            <w:tcW w:w="1418" w:type="pct"/>
            <w:shd w:val="clear" w:color="auto" w:fill="009D73"/>
            <w:vAlign w:val="center"/>
          </w:tcPr>
          <w:p w14:paraId="01A3466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6FD10076" w14:textId="77777777" w:rsidR="00DE283B" w:rsidRPr="008D043F" w:rsidRDefault="00DE283B" w:rsidP="0068355A">
            <w:pPr>
              <w:spacing w:before="40" w:after="40" w:line="276" w:lineRule="auto"/>
              <w:rPr>
                <w:rFonts w:asciiTheme="minorHAnsi" w:hAnsiTheme="minorHAnsi" w:cstheme="minorHAnsi"/>
                <w:b/>
                <w:color w:val="FF0000"/>
                <w:sz w:val="18"/>
                <w:szCs w:val="18"/>
                <w:lang w:val="hr-HR" w:eastAsia="zh-TW"/>
              </w:rPr>
            </w:pPr>
            <w:bookmarkStart w:id="251" w:name="_Hlk94620167"/>
            <w:r w:rsidRPr="008D043F">
              <w:rPr>
                <w:rFonts w:asciiTheme="minorHAnsi" w:hAnsiTheme="minorHAnsi" w:cstheme="minorHAnsi"/>
                <w:b/>
                <w:sz w:val="18"/>
                <w:szCs w:val="18"/>
                <w:lang w:val="hr-HR" w:eastAsia="zh-TW"/>
              </w:rPr>
              <w:t xml:space="preserve">3.5.  Izvršiti inventarizaciju biodiverziteta </w:t>
            </w:r>
            <w:r w:rsidR="00FC5E7B" w:rsidRPr="008D043F">
              <w:rPr>
                <w:rFonts w:asciiTheme="minorHAnsi" w:eastAsia="Calibri" w:hAnsiTheme="minorHAnsi" w:cstheme="minorHAnsi"/>
                <w:b/>
                <w:sz w:val="18"/>
                <w:szCs w:val="18"/>
                <w:lang w:val="hr-HR"/>
              </w:rPr>
              <w:t xml:space="preserve">Federacije BiH </w:t>
            </w:r>
            <w:r w:rsidRPr="008D043F">
              <w:rPr>
                <w:rFonts w:asciiTheme="minorHAnsi" w:hAnsiTheme="minorHAnsi" w:cstheme="minorHAnsi"/>
                <w:b/>
                <w:sz w:val="18"/>
                <w:szCs w:val="18"/>
                <w:lang w:val="hr-HR" w:eastAsia="zh-TW"/>
              </w:rPr>
              <w:t xml:space="preserve">na ekosistemskom, specijskom i </w:t>
            </w:r>
            <w:r w:rsidR="00FC5E7B" w:rsidRPr="008D043F">
              <w:rPr>
                <w:rFonts w:asciiTheme="minorHAnsi" w:hAnsiTheme="minorHAnsi" w:cstheme="minorHAnsi"/>
                <w:b/>
                <w:sz w:val="18"/>
                <w:szCs w:val="18"/>
                <w:lang w:val="hr-HR" w:eastAsia="zh-TW"/>
              </w:rPr>
              <w:t xml:space="preserve">genetskom </w:t>
            </w:r>
            <w:r w:rsidRPr="008D043F">
              <w:rPr>
                <w:rFonts w:asciiTheme="minorHAnsi" w:hAnsiTheme="minorHAnsi" w:cstheme="minorHAnsi"/>
                <w:b/>
                <w:sz w:val="18"/>
                <w:szCs w:val="18"/>
                <w:lang w:val="hr-HR" w:eastAsia="zh-TW"/>
              </w:rPr>
              <w:t>nivou</w:t>
            </w:r>
            <w:bookmarkEnd w:id="251"/>
          </w:p>
        </w:tc>
      </w:tr>
      <w:tr w:rsidR="00DE283B" w:rsidRPr="008D043F" w14:paraId="2D2D8625" w14:textId="77777777" w:rsidTr="00BE159B">
        <w:trPr>
          <w:trHeight w:val="567"/>
          <w:jc w:val="center"/>
        </w:trPr>
        <w:tc>
          <w:tcPr>
            <w:tcW w:w="1418" w:type="pct"/>
            <w:shd w:val="clear" w:color="auto" w:fill="009D73"/>
            <w:vAlign w:val="center"/>
          </w:tcPr>
          <w:p w14:paraId="16F8547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auto"/>
            <w:vAlign w:val="center"/>
          </w:tcPr>
          <w:p w14:paraId="4FCE01F2" w14:textId="77777777" w:rsidR="00DE283B" w:rsidRPr="008D043F" w:rsidRDefault="00DE283B" w:rsidP="0068355A">
            <w:pPr>
              <w:spacing w:line="276" w:lineRule="auto"/>
              <w:rPr>
                <w:rFonts w:asciiTheme="minorHAnsi" w:eastAsia="Calibri" w:hAnsiTheme="minorHAnsi" w:cstheme="minorHAnsi"/>
                <w:b/>
                <w:sz w:val="18"/>
                <w:szCs w:val="18"/>
                <w:lang w:val="hr-HR"/>
              </w:rPr>
            </w:pPr>
            <w:bookmarkStart w:id="252" w:name="_Hlk94620238"/>
            <w:r w:rsidRPr="008D043F">
              <w:rPr>
                <w:rFonts w:asciiTheme="minorHAnsi" w:eastAsia="Calibri" w:hAnsiTheme="minorHAnsi" w:cstheme="minorHAnsi"/>
                <w:b/>
                <w:sz w:val="18"/>
                <w:szCs w:val="18"/>
                <w:lang w:val="hr-HR"/>
              </w:rPr>
              <w:t>3.5.1. Izvršiti inventarizaciju flore, faune, fungi</w:t>
            </w:r>
            <w:r w:rsidR="00FC5E7B" w:rsidRPr="008D043F">
              <w:rPr>
                <w:rFonts w:asciiTheme="minorHAnsi" w:eastAsia="Calibri" w:hAnsiTheme="minorHAnsi" w:cstheme="minorHAnsi"/>
                <w:b/>
                <w:sz w:val="18"/>
                <w:szCs w:val="18"/>
                <w:lang w:val="hr-HR"/>
              </w:rPr>
              <w:t>j</w:t>
            </w:r>
            <w:r w:rsidRPr="008D043F">
              <w:rPr>
                <w:rFonts w:asciiTheme="minorHAnsi" w:eastAsia="Calibri" w:hAnsiTheme="minorHAnsi" w:cstheme="minorHAnsi"/>
                <w:b/>
                <w:sz w:val="18"/>
                <w:szCs w:val="18"/>
                <w:lang w:val="hr-HR"/>
              </w:rPr>
              <w:t xml:space="preserve">e i </w:t>
            </w:r>
            <w:r w:rsidR="00FC5E7B" w:rsidRPr="008D043F">
              <w:rPr>
                <w:rFonts w:asciiTheme="minorHAnsi" w:eastAsia="Calibri" w:hAnsiTheme="minorHAnsi" w:cstheme="minorHAnsi"/>
                <w:b/>
                <w:sz w:val="18"/>
                <w:szCs w:val="18"/>
                <w:lang w:val="hr-HR"/>
              </w:rPr>
              <w:t xml:space="preserve">genetskog </w:t>
            </w:r>
            <w:r w:rsidRPr="008D043F">
              <w:rPr>
                <w:rFonts w:asciiTheme="minorHAnsi" w:eastAsia="Calibri" w:hAnsiTheme="minorHAnsi" w:cstheme="minorHAnsi"/>
                <w:b/>
                <w:sz w:val="18"/>
                <w:szCs w:val="18"/>
                <w:lang w:val="hr-HR"/>
              </w:rPr>
              <w:t xml:space="preserve">diverziteta </w:t>
            </w:r>
            <w:r w:rsidR="00FC5E7B" w:rsidRPr="008D043F">
              <w:rPr>
                <w:rFonts w:asciiTheme="minorHAnsi" w:eastAsia="Calibri" w:hAnsiTheme="minorHAnsi" w:cstheme="minorHAnsi"/>
                <w:b/>
                <w:sz w:val="18"/>
                <w:szCs w:val="18"/>
                <w:lang w:val="hr-HR"/>
              </w:rPr>
              <w:t>Federacije BiH</w:t>
            </w:r>
            <w:bookmarkEnd w:id="252"/>
          </w:p>
        </w:tc>
      </w:tr>
      <w:tr w:rsidR="00DE283B" w:rsidRPr="008D043F" w14:paraId="2F9ACC71" w14:textId="77777777" w:rsidTr="00BE159B">
        <w:trPr>
          <w:trHeight w:val="567"/>
          <w:jc w:val="center"/>
        </w:trPr>
        <w:tc>
          <w:tcPr>
            <w:tcW w:w="1418" w:type="pct"/>
            <w:shd w:val="clear" w:color="auto" w:fill="009D73"/>
            <w:vAlign w:val="center"/>
          </w:tcPr>
          <w:p w14:paraId="467FFC2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36F84ACA"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53" w:name="_Hlk94620482"/>
            <w:r w:rsidRPr="008D043F">
              <w:rPr>
                <w:rFonts w:asciiTheme="minorHAnsi" w:eastAsia="Calibri" w:hAnsiTheme="minorHAnsi" w:cstheme="minorHAnsi"/>
                <w:sz w:val="18"/>
                <w:szCs w:val="18"/>
                <w:lang w:val="hr-HR"/>
              </w:rPr>
              <w:t xml:space="preserve">Cilj ove mjere je priprema i realizacija plana i finansijskog programa za inventarizaciju biljnog i životinskog svijeta, te gljiva, uz pripadajući </w:t>
            </w:r>
            <w:r w:rsidR="00FC5E7B" w:rsidRPr="008D043F">
              <w:rPr>
                <w:rFonts w:asciiTheme="minorHAnsi" w:eastAsia="Calibri" w:hAnsiTheme="minorHAnsi" w:cstheme="minorHAnsi"/>
                <w:sz w:val="18"/>
                <w:szCs w:val="18"/>
                <w:lang w:val="hr-HR"/>
              </w:rPr>
              <w:t xml:space="preserve">genetski </w:t>
            </w:r>
            <w:r w:rsidRPr="008D043F">
              <w:rPr>
                <w:rFonts w:asciiTheme="minorHAnsi" w:eastAsia="Calibri" w:hAnsiTheme="minorHAnsi" w:cstheme="minorHAnsi"/>
                <w:sz w:val="18"/>
                <w:szCs w:val="18"/>
                <w:lang w:val="hr-HR"/>
              </w:rPr>
              <w:t xml:space="preserve">diverzitet ovih grupa organizama na područj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p>
          <w:bookmarkEnd w:id="253"/>
          <w:p w14:paraId="6E5A0830"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0EF90D5B" w14:textId="77777777" w:rsidR="00DE283B" w:rsidRPr="008D043F" w:rsidRDefault="00FC5E7B" w:rsidP="0068355A">
            <w:pPr>
              <w:numPr>
                <w:ilvl w:val="0"/>
                <w:numId w:val="25"/>
              </w:numPr>
              <w:spacing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i realizacija</w:t>
            </w:r>
            <w:r w:rsidR="00DE283B" w:rsidRPr="008D043F">
              <w:rPr>
                <w:rFonts w:asciiTheme="minorHAnsi" w:eastAsia="Calibri" w:hAnsiTheme="minorHAnsi" w:cstheme="minorHAnsi"/>
                <w:sz w:val="18"/>
                <w:szCs w:val="18"/>
                <w:lang w:val="hr-HR"/>
              </w:rPr>
              <w:t xml:space="preserve"> plan</w:t>
            </w:r>
            <w:r w:rsidRPr="008D043F">
              <w:rPr>
                <w:rFonts w:asciiTheme="minorHAnsi" w:eastAsia="Calibri" w:hAnsiTheme="minorHAnsi" w:cstheme="minorHAnsi"/>
                <w:sz w:val="18"/>
                <w:szCs w:val="18"/>
                <w:lang w:val="hr-HR"/>
              </w:rPr>
              <w:t>a</w:t>
            </w:r>
            <w:r w:rsidR="00DE283B" w:rsidRPr="008D043F">
              <w:rPr>
                <w:rFonts w:asciiTheme="minorHAnsi" w:eastAsia="Calibri" w:hAnsiTheme="minorHAnsi" w:cstheme="minorHAnsi"/>
                <w:sz w:val="18"/>
                <w:szCs w:val="18"/>
                <w:lang w:val="hr-HR"/>
              </w:rPr>
              <w:t xml:space="preserve"> za inventarizaciju flore, faune, fungije i migratornih afričko-</w:t>
            </w:r>
            <w:r w:rsidRPr="008D043F">
              <w:rPr>
                <w:rFonts w:asciiTheme="minorHAnsi" w:eastAsia="Calibri" w:hAnsiTheme="minorHAnsi" w:cstheme="minorHAnsi"/>
                <w:sz w:val="18"/>
                <w:szCs w:val="18"/>
                <w:lang w:val="hr-HR"/>
              </w:rPr>
              <w:t xml:space="preserve">evroazijskih </w:t>
            </w:r>
            <w:r w:rsidR="00DE283B" w:rsidRPr="008D043F">
              <w:rPr>
                <w:rFonts w:asciiTheme="minorHAnsi" w:eastAsia="Calibri" w:hAnsiTheme="minorHAnsi" w:cstheme="minorHAnsi"/>
                <w:sz w:val="18"/>
                <w:szCs w:val="18"/>
                <w:lang w:val="hr-HR"/>
              </w:rPr>
              <w:t xml:space="preserve">vrsta ptica u </w:t>
            </w:r>
            <w:r w:rsidRPr="008D043F">
              <w:rPr>
                <w:rFonts w:asciiTheme="minorHAnsi" w:eastAsia="Calibri" w:hAnsiTheme="minorHAnsi" w:cstheme="minorHAnsi"/>
                <w:sz w:val="18"/>
                <w:szCs w:val="18"/>
                <w:lang w:val="hr-HR"/>
              </w:rPr>
              <w:t xml:space="preserve">Federaciji </w:t>
            </w:r>
            <w:r w:rsidR="00DE283B" w:rsidRPr="008D043F">
              <w:rPr>
                <w:rFonts w:asciiTheme="minorHAnsi" w:eastAsia="Calibri" w:hAnsiTheme="minorHAnsi" w:cstheme="minorHAnsi"/>
                <w:sz w:val="18"/>
                <w:szCs w:val="18"/>
                <w:lang w:val="hr-HR"/>
              </w:rPr>
              <w:t>BiH</w:t>
            </w:r>
          </w:p>
          <w:p w14:paraId="03820F8A" w14:textId="77777777" w:rsidR="00DE283B" w:rsidRPr="008D043F" w:rsidRDefault="00FC5E7B" w:rsidP="0068355A">
            <w:pPr>
              <w:numPr>
                <w:ilvl w:val="0"/>
                <w:numId w:val="25"/>
              </w:numPr>
              <w:spacing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iprema </w:t>
            </w:r>
            <w:r w:rsidR="00DE283B" w:rsidRPr="008D043F">
              <w:rPr>
                <w:rFonts w:asciiTheme="minorHAnsi" w:eastAsia="Calibri" w:hAnsiTheme="minorHAnsi" w:cstheme="minorHAnsi"/>
                <w:sz w:val="18"/>
                <w:szCs w:val="18"/>
                <w:lang w:val="hr-HR"/>
              </w:rPr>
              <w:t>program</w:t>
            </w:r>
            <w:r w:rsidRPr="008D043F">
              <w:rPr>
                <w:rFonts w:asciiTheme="minorHAnsi" w:eastAsia="Calibri" w:hAnsiTheme="minorHAnsi" w:cstheme="minorHAnsi"/>
                <w:sz w:val="18"/>
                <w:szCs w:val="18"/>
                <w:lang w:val="hr-HR"/>
              </w:rPr>
              <w:t>a</w:t>
            </w:r>
            <w:r w:rsidR="00DE283B" w:rsidRPr="008D043F">
              <w:rPr>
                <w:rFonts w:asciiTheme="minorHAnsi" w:eastAsia="Calibri" w:hAnsiTheme="minorHAnsi" w:cstheme="minorHAnsi"/>
                <w:sz w:val="18"/>
                <w:szCs w:val="18"/>
                <w:lang w:val="hr-HR"/>
              </w:rPr>
              <w:t xml:space="preserve"> finansiranja inventarizacije flore, faune, fungije i migratornih afričko-</w:t>
            </w:r>
            <w:r w:rsidRPr="008D043F">
              <w:rPr>
                <w:rFonts w:asciiTheme="minorHAnsi" w:eastAsia="Calibri" w:hAnsiTheme="minorHAnsi" w:cstheme="minorHAnsi"/>
                <w:sz w:val="18"/>
                <w:szCs w:val="18"/>
                <w:lang w:val="hr-HR"/>
              </w:rPr>
              <w:t xml:space="preserve">evroazijskih </w:t>
            </w:r>
            <w:r w:rsidR="00DE283B" w:rsidRPr="008D043F">
              <w:rPr>
                <w:rFonts w:asciiTheme="minorHAnsi" w:eastAsia="Calibri" w:hAnsiTheme="minorHAnsi" w:cstheme="minorHAnsi"/>
                <w:sz w:val="18"/>
                <w:szCs w:val="18"/>
                <w:lang w:val="hr-HR"/>
              </w:rPr>
              <w:t xml:space="preserve">vrsta ptica u </w:t>
            </w:r>
            <w:r w:rsidRPr="008D043F">
              <w:rPr>
                <w:rFonts w:asciiTheme="minorHAnsi" w:eastAsia="Calibri" w:hAnsiTheme="minorHAnsi" w:cstheme="minorHAnsi"/>
                <w:sz w:val="18"/>
                <w:szCs w:val="18"/>
                <w:lang w:val="hr-HR"/>
              </w:rPr>
              <w:t xml:space="preserve">Federaciji </w:t>
            </w:r>
            <w:r w:rsidR="00DE283B" w:rsidRPr="008D043F">
              <w:rPr>
                <w:rFonts w:asciiTheme="minorHAnsi" w:eastAsia="Calibri" w:hAnsiTheme="minorHAnsi" w:cstheme="minorHAnsi"/>
                <w:sz w:val="18"/>
                <w:szCs w:val="18"/>
                <w:lang w:val="hr-HR"/>
              </w:rPr>
              <w:t>BiH</w:t>
            </w:r>
          </w:p>
        </w:tc>
      </w:tr>
      <w:tr w:rsidR="00DE283B" w:rsidRPr="008D043F" w14:paraId="5F631C8B" w14:textId="77777777" w:rsidTr="00BE159B">
        <w:trPr>
          <w:trHeight w:val="567"/>
          <w:jc w:val="center"/>
        </w:trPr>
        <w:tc>
          <w:tcPr>
            <w:tcW w:w="1418" w:type="pct"/>
            <w:shd w:val="clear" w:color="auto" w:fill="009D73"/>
            <w:vAlign w:val="center"/>
          </w:tcPr>
          <w:p w14:paraId="60A1E47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3DC59147"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62EB3E9D" w14:textId="77777777" w:rsidTr="00BE159B">
        <w:trPr>
          <w:trHeight w:val="567"/>
          <w:jc w:val="center"/>
        </w:trPr>
        <w:tc>
          <w:tcPr>
            <w:tcW w:w="1418" w:type="pct"/>
            <w:vMerge w:val="restart"/>
            <w:shd w:val="clear" w:color="auto" w:fill="009D73"/>
            <w:vAlign w:val="center"/>
          </w:tcPr>
          <w:p w14:paraId="784AF2D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6E52DC9F"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BE6BAB7"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5D960187"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EC58C6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5BA84EFE"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6B3DAB7C" w14:textId="77777777" w:rsidTr="00BE159B">
        <w:trPr>
          <w:trHeight w:val="567"/>
          <w:jc w:val="center"/>
        </w:trPr>
        <w:tc>
          <w:tcPr>
            <w:tcW w:w="1418" w:type="pct"/>
            <w:vMerge/>
            <w:shd w:val="clear" w:color="auto" w:fill="009D73"/>
            <w:vAlign w:val="center"/>
          </w:tcPr>
          <w:p w14:paraId="75CDECC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780206D4"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kompletnosti studija inventure biljaka, životinja, gljiva i migratornih ptica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269" w:type="pct"/>
            <w:shd w:val="clear" w:color="auto" w:fill="FFFFFF"/>
            <w:vAlign w:val="center"/>
          </w:tcPr>
          <w:p w14:paraId="00CCE03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rađena inventura biljaka, životinja, gljiva, migratornih ptica u </w:t>
            </w:r>
            <w:r w:rsidR="00FC5E7B"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BiH</w:t>
            </w:r>
          </w:p>
        </w:tc>
        <w:tc>
          <w:tcPr>
            <w:tcW w:w="1271" w:type="pct"/>
            <w:shd w:val="clear" w:color="auto" w:fill="FFFFFF"/>
            <w:vAlign w:val="center"/>
          </w:tcPr>
          <w:p w14:paraId="4EC15DF0"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nventura biljaka, životinja, gljiva i migratornih ptica u </w:t>
            </w:r>
            <w:r w:rsidR="00FC5E7B"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BiH urađena</w:t>
            </w:r>
          </w:p>
        </w:tc>
      </w:tr>
      <w:tr w:rsidR="00DE283B" w:rsidRPr="008D043F" w14:paraId="3F05FE41" w14:textId="77777777" w:rsidTr="00BE159B">
        <w:trPr>
          <w:trHeight w:val="567"/>
          <w:jc w:val="center"/>
        </w:trPr>
        <w:tc>
          <w:tcPr>
            <w:tcW w:w="1418" w:type="pct"/>
            <w:shd w:val="clear" w:color="auto" w:fill="009D73"/>
            <w:vAlign w:val="center"/>
          </w:tcPr>
          <w:p w14:paraId="37E89D8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71F0D41B"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e zaštite i unapređenja svih nivoa biodiverziteta. </w:t>
            </w:r>
          </w:p>
        </w:tc>
      </w:tr>
      <w:tr w:rsidR="00DE283B" w:rsidRPr="008D043F" w14:paraId="3249D41A" w14:textId="77777777" w:rsidTr="00BE159B">
        <w:trPr>
          <w:trHeight w:val="567"/>
          <w:jc w:val="center"/>
        </w:trPr>
        <w:tc>
          <w:tcPr>
            <w:tcW w:w="1418" w:type="pct"/>
            <w:shd w:val="clear" w:color="auto" w:fill="009D73"/>
            <w:vAlign w:val="center"/>
          </w:tcPr>
          <w:p w14:paraId="63F7D38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 izvorima finansiranja</w:t>
            </w:r>
          </w:p>
        </w:tc>
        <w:tc>
          <w:tcPr>
            <w:tcW w:w="3582" w:type="pct"/>
            <w:gridSpan w:val="3"/>
            <w:shd w:val="clear" w:color="auto" w:fill="FFFFFF"/>
            <w:vAlign w:val="center"/>
          </w:tcPr>
          <w:p w14:paraId="2B4FC948" w14:textId="77777777" w:rsidR="008B5126"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4 084 819 KM</w:t>
            </w:r>
          </w:p>
          <w:p w14:paraId="732D7762" w14:textId="2EE9A939" w:rsidR="00DE283B"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 budžetska sredstva, 80% kombinacija ‒ sredstva EU i drugih međunarodnih donatora i ostale donacije</w:t>
            </w:r>
          </w:p>
        </w:tc>
      </w:tr>
      <w:tr w:rsidR="00DE283B" w:rsidRPr="008D043F" w14:paraId="5986D42F" w14:textId="77777777" w:rsidTr="00BE159B">
        <w:trPr>
          <w:trHeight w:val="567"/>
          <w:jc w:val="center"/>
        </w:trPr>
        <w:tc>
          <w:tcPr>
            <w:tcW w:w="1418" w:type="pct"/>
            <w:shd w:val="clear" w:color="auto" w:fill="009D73"/>
            <w:vAlign w:val="center"/>
          </w:tcPr>
          <w:p w14:paraId="555AB9B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1492A9C0"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7.</w:t>
            </w:r>
          </w:p>
        </w:tc>
      </w:tr>
      <w:tr w:rsidR="00DE283B" w:rsidRPr="008D043F" w14:paraId="1B48E791" w14:textId="77777777" w:rsidTr="00BE159B">
        <w:trPr>
          <w:trHeight w:val="567"/>
          <w:jc w:val="center"/>
        </w:trPr>
        <w:tc>
          <w:tcPr>
            <w:tcW w:w="1418" w:type="pct"/>
            <w:shd w:val="clear" w:color="auto" w:fill="009D73"/>
            <w:vAlign w:val="center"/>
          </w:tcPr>
          <w:p w14:paraId="2486FA1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69346D10"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3DD34736" w14:textId="77777777" w:rsidTr="00BE159B">
        <w:trPr>
          <w:trHeight w:val="567"/>
          <w:jc w:val="center"/>
        </w:trPr>
        <w:tc>
          <w:tcPr>
            <w:tcW w:w="1418" w:type="pct"/>
            <w:shd w:val="clear" w:color="auto" w:fill="009D73"/>
            <w:vAlign w:val="center"/>
          </w:tcPr>
          <w:p w14:paraId="56E8569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2A4F433D"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FZO, naučne institucije, nevladine organizacije</w:t>
            </w:r>
          </w:p>
        </w:tc>
      </w:tr>
      <w:tr w:rsidR="00DE283B" w:rsidRPr="008D043F" w14:paraId="55DC3F5D" w14:textId="77777777" w:rsidTr="00BE159B">
        <w:trPr>
          <w:trHeight w:val="567"/>
          <w:jc w:val="center"/>
        </w:trPr>
        <w:tc>
          <w:tcPr>
            <w:tcW w:w="1418" w:type="pct"/>
            <w:shd w:val="clear" w:color="auto" w:fill="009D73"/>
            <w:vAlign w:val="center"/>
          </w:tcPr>
          <w:p w14:paraId="6D5FCA7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0EE72DFF"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sorna i sektorska ministarstva, naučne institucije, nevladine organizacije, javnost</w:t>
            </w:r>
          </w:p>
        </w:tc>
      </w:tr>
    </w:tbl>
    <w:p w14:paraId="7D77C7AB"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36E093DF" w14:textId="77777777" w:rsidTr="00BE159B">
        <w:trPr>
          <w:trHeight w:val="567"/>
          <w:jc w:val="center"/>
        </w:trPr>
        <w:tc>
          <w:tcPr>
            <w:tcW w:w="1418" w:type="pct"/>
            <w:shd w:val="clear" w:color="auto" w:fill="009D73"/>
            <w:vAlign w:val="center"/>
          </w:tcPr>
          <w:p w14:paraId="7733F91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1FE8891B"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72150333" w14:textId="77777777" w:rsidTr="00BE159B">
        <w:trPr>
          <w:trHeight w:val="567"/>
          <w:jc w:val="center"/>
        </w:trPr>
        <w:tc>
          <w:tcPr>
            <w:tcW w:w="1418" w:type="pct"/>
            <w:shd w:val="clear" w:color="auto" w:fill="009D73"/>
            <w:vAlign w:val="center"/>
          </w:tcPr>
          <w:p w14:paraId="60959B4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66735872" w14:textId="77777777" w:rsidR="00DE283B" w:rsidRPr="008D043F" w:rsidRDefault="00DE283B" w:rsidP="0068355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5. Izvršiti inventarizaciju biodiverziteta </w:t>
            </w:r>
            <w:r w:rsidR="00FC5E7B" w:rsidRPr="008D043F">
              <w:rPr>
                <w:rFonts w:asciiTheme="minorHAnsi" w:eastAsia="Calibri" w:hAnsiTheme="minorHAnsi" w:cstheme="minorHAnsi"/>
                <w:b/>
                <w:sz w:val="18"/>
                <w:szCs w:val="18"/>
                <w:lang w:val="hr-HR"/>
              </w:rPr>
              <w:t xml:space="preserve">Federacije BiH </w:t>
            </w:r>
            <w:r w:rsidRPr="008D043F">
              <w:rPr>
                <w:rFonts w:asciiTheme="minorHAnsi" w:hAnsiTheme="minorHAnsi" w:cstheme="minorHAnsi"/>
                <w:b/>
                <w:sz w:val="18"/>
                <w:szCs w:val="18"/>
                <w:lang w:val="hr-HR" w:eastAsia="zh-TW"/>
              </w:rPr>
              <w:t xml:space="preserve">na ekosistemskom, specijskom i </w:t>
            </w:r>
            <w:r w:rsidR="00FC5E7B" w:rsidRPr="008D043F">
              <w:rPr>
                <w:rFonts w:asciiTheme="minorHAnsi" w:hAnsiTheme="minorHAnsi" w:cstheme="minorHAnsi"/>
                <w:b/>
                <w:sz w:val="18"/>
                <w:szCs w:val="18"/>
                <w:lang w:val="hr-HR" w:eastAsia="zh-TW"/>
              </w:rPr>
              <w:t xml:space="preserve">genetskom </w:t>
            </w:r>
            <w:r w:rsidRPr="008D043F">
              <w:rPr>
                <w:rFonts w:asciiTheme="minorHAnsi" w:hAnsiTheme="minorHAnsi" w:cstheme="minorHAnsi"/>
                <w:b/>
                <w:sz w:val="18"/>
                <w:szCs w:val="18"/>
                <w:lang w:val="hr-HR" w:eastAsia="zh-TW"/>
              </w:rPr>
              <w:t>nivou</w:t>
            </w:r>
          </w:p>
        </w:tc>
      </w:tr>
      <w:tr w:rsidR="00DE283B" w:rsidRPr="008D043F" w14:paraId="5A07435F" w14:textId="77777777" w:rsidTr="00BE159B">
        <w:trPr>
          <w:trHeight w:val="567"/>
          <w:jc w:val="center"/>
        </w:trPr>
        <w:tc>
          <w:tcPr>
            <w:tcW w:w="1418" w:type="pct"/>
            <w:shd w:val="clear" w:color="auto" w:fill="009D73"/>
            <w:vAlign w:val="center"/>
          </w:tcPr>
          <w:p w14:paraId="2B28AA0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52106533" w14:textId="77777777" w:rsidR="00DE283B" w:rsidRPr="008D043F" w:rsidRDefault="00DE283B" w:rsidP="0068355A">
            <w:pPr>
              <w:spacing w:line="276" w:lineRule="auto"/>
              <w:rPr>
                <w:rFonts w:asciiTheme="minorHAnsi" w:eastAsia="Calibri" w:hAnsiTheme="minorHAnsi" w:cstheme="minorHAnsi"/>
                <w:b/>
                <w:sz w:val="18"/>
                <w:szCs w:val="18"/>
                <w:lang w:val="hr-HR"/>
              </w:rPr>
            </w:pPr>
            <w:bookmarkStart w:id="254" w:name="_Hlk94620850"/>
            <w:r w:rsidRPr="008D043F">
              <w:rPr>
                <w:rFonts w:asciiTheme="minorHAnsi" w:eastAsia="Calibri" w:hAnsiTheme="minorHAnsi" w:cstheme="minorHAnsi"/>
                <w:b/>
                <w:sz w:val="18"/>
                <w:szCs w:val="18"/>
                <w:lang w:val="hr-HR"/>
              </w:rPr>
              <w:t xml:space="preserve">3.5.2. Revidirati i </w:t>
            </w:r>
            <w:r w:rsidR="00FC5E7B" w:rsidRPr="008D043F">
              <w:rPr>
                <w:rFonts w:asciiTheme="minorHAnsi" w:eastAsia="Calibri" w:hAnsiTheme="minorHAnsi" w:cstheme="minorHAnsi"/>
                <w:b/>
                <w:sz w:val="18"/>
                <w:szCs w:val="18"/>
                <w:lang w:val="hr-HR"/>
              </w:rPr>
              <w:t xml:space="preserve">organizirati </w:t>
            </w:r>
            <w:r w:rsidRPr="008D043F">
              <w:rPr>
                <w:rFonts w:asciiTheme="minorHAnsi" w:eastAsia="Calibri" w:hAnsiTheme="minorHAnsi" w:cstheme="minorHAnsi"/>
                <w:b/>
                <w:sz w:val="18"/>
                <w:szCs w:val="18"/>
                <w:lang w:val="hr-HR"/>
              </w:rPr>
              <w:t>listu invazivnih vrsta</w:t>
            </w:r>
            <w:bookmarkEnd w:id="254"/>
          </w:p>
        </w:tc>
      </w:tr>
      <w:tr w:rsidR="00DE283B" w:rsidRPr="008D043F" w14:paraId="7A7E6C95" w14:textId="77777777" w:rsidTr="00BE159B">
        <w:trPr>
          <w:trHeight w:val="567"/>
          <w:jc w:val="center"/>
        </w:trPr>
        <w:tc>
          <w:tcPr>
            <w:tcW w:w="1418" w:type="pct"/>
            <w:shd w:val="clear" w:color="auto" w:fill="009D73"/>
            <w:vAlign w:val="center"/>
          </w:tcPr>
          <w:p w14:paraId="63B0784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0403947D" w14:textId="0575014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55" w:name="_Hlk94621019"/>
            <w:r w:rsidRPr="008D043F">
              <w:rPr>
                <w:rFonts w:asciiTheme="minorHAnsi" w:eastAsia="Calibri" w:hAnsiTheme="minorHAnsi" w:cstheme="minorHAnsi"/>
                <w:sz w:val="18"/>
                <w:szCs w:val="18"/>
                <w:lang w:val="hr-HR"/>
              </w:rPr>
              <w:t xml:space="preserve">Cilj ove mjere je redovna revizija prve liste invazivnih vrsta u </w:t>
            </w:r>
            <w:r w:rsidR="00FC5E7B" w:rsidRPr="008D043F">
              <w:rPr>
                <w:rFonts w:asciiTheme="minorHAnsi" w:eastAsia="Calibri" w:hAnsiTheme="minorHAnsi" w:cstheme="minorHAnsi"/>
                <w:sz w:val="18"/>
                <w:szCs w:val="18"/>
                <w:lang w:val="hr-HR"/>
              </w:rPr>
              <w:t xml:space="preserve">Federacij </w:t>
            </w:r>
            <w:r w:rsidRPr="008D043F">
              <w:rPr>
                <w:rFonts w:asciiTheme="minorHAnsi" w:eastAsia="Calibri" w:hAnsiTheme="minorHAnsi" w:cstheme="minorHAnsi"/>
                <w:sz w:val="18"/>
                <w:szCs w:val="18"/>
                <w:lang w:val="hr-HR"/>
              </w:rPr>
              <w:t>BiH</w:t>
            </w:r>
            <w:r w:rsidR="00FC5E7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implementacija planova za njihovo suzbijanje i spr</w:t>
            </w:r>
            <w:r w:rsidR="00FC5E7B"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čavanje širenja. </w:t>
            </w:r>
          </w:p>
          <w:bookmarkEnd w:id="255"/>
          <w:p w14:paraId="18643E94"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58C16BF6" w14:textId="77777777" w:rsidR="00DE283B" w:rsidRPr="008D043F" w:rsidRDefault="00FC5E7B" w:rsidP="0068355A">
            <w:pPr>
              <w:numPr>
                <w:ilvl w:val="0"/>
                <w:numId w:val="25"/>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noviranje liste</w:t>
            </w:r>
            <w:r w:rsidR="00DE283B" w:rsidRPr="008D043F">
              <w:rPr>
                <w:rFonts w:asciiTheme="minorHAnsi" w:hAnsiTheme="minorHAnsi" w:cstheme="minorHAnsi"/>
                <w:sz w:val="18"/>
                <w:szCs w:val="18"/>
                <w:lang w:val="hr-HR"/>
              </w:rPr>
              <w:t xml:space="preserve"> invazivnih vrsta u </w:t>
            </w:r>
            <w:r w:rsidRPr="008D043F">
              <w:rPr>
                <w:rFonts w:asciiTheme="minorHAnsi" w:hAnsiTheme="minorHAnsi" w:cstheme="minorHAnsi"/>
                <w:sz w:val="18"/>
                <w:szCs w:val="18"/>
                <w:lang w:val="hr-HR"/>
              </w:rPr>
              <w:t xml:space="preserve">Federaciji </w:t>
            </w:r>
            <w:r w:rsidR="00DE283B"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na osnovu monitoringa</w:t>
            </w:r>
          </w:p>
          <w:p w14:paraId="0F579F0D" w14:textId="77777777" w:rsidR="00DE283B" w:rsidRPr="008D043F" w:rsidRDefault="00FC5E7B" w:rsidP="0068355A">
            <w:pPr>
              <w:numPr>
                <w:ilvl w:val="0"/>
                <w:numId w:val="25"/>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prema crne</w:t>
            </w:r>
            <w:r w:rsidR="00DE28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ive </w:t>
            </w:r>
            <w:r w:rsidR="00DE283B"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bijele liste</w:t>
            </w:r>
            <w:r w:rsidR="00DE283B" w:rsidRPr="008D043F">
              <w:rPr>
                <w:rFonts w:asciiTheme="minorHAnsi" w:hAnsiTheme="minorHAnsi" w:cstheme="minorHAnsi"/>
                <w:sz w:val="18"/>
                <w:szCs w:val="18"/>
                <w:lang w:val="hr-HR"/>
              </w:rPr>
              <w:t xml:space="preserve"> invazivnih vrsta </w:t>
            </w:r>
            <w:r w:rsidRPr="008D043F">
              <w:rPr>
                <w:rFonts w:asciiTheme="minorHAnsi" w:hAnsiTheme="minorHAnsi" w:cstheme="minorHAnsi"/>
                <w:sz w:val="18"/>
                <w:szCs w:val="18"/>
                <w:lang w:val="hr-HR"/>
              </w:rPr>
              <w:t xml:space="preserve">Federacije </w:t>
            </w:r>
            <w:r w:rsidR="00DE283B" w:rsidRPr="008D043F">
              <w:rPr>
                <w:rFonts w:asciiTheme="minorHAnsi" w:hAnsiTheme="minorHAnsi" w:cstheme="minorHAnsi"/>
                <w:sz w:val="18"/>
                <w:szCs w:val="18"/>
                <w:lang w:val="hr-HR"/>
              </w:rPr>
              <w:t>BiH</w:t>
            </w:r>
          </w:p>
          <w:p w14:paraId="2F7D71AB" w14:textId="77777777" w:rsidR="00DE283B" w:rsidRPr="008D043F" w:rsidRDefault="00FC5E7B" w:rsidP="0068355A">
            <w:pPr>
              <w:numPr>
                <w:ilvl w:val="0"/>
                <w:numId w:val="25"/>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prema i implementacija akcijskih</w:t>
            </w:r>
            <w:r w:rsidR="00DE28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lanova </w:t>
            </w:r>
            <w:r w:rsidR="00DE283B" w:rsidRPr="008D043F">
              <w:rPr>
                <w:rFonts w:asciiTheme="minorHAnsi" w:hAnsiTheme="minorHAnsi" w:cstheme="minorHAnsi"/>
                <w:sz w:val="18"/>
                <w:szCs w:val="18"/>
                <w:lang w:val="hr-HR"/>
              </w:rPr>
              <w:t>za invazivne vrste s pripadajućih listi</w:t>
            </w:r>
          </w:p>
        </w:tc>
      </w:tr>
      <w:tr w:rsidR="00DE283B" w:rsidRPr="008D043F" w14:paraId="4FEF86C6" w14:textId="77777777" w:rsidTr="00BE159B">
        <w:trPr>
          <w:trHeight w:val="567"/>
          <w:jc w:val="center"/>
        </w:trPr>
        <w:tc>
          <w:tcPr>
            <w:tcW w:w="1418" w:type="pct"/>
            <w:shd w:val="clear" w:color="auto" w:fill="009D73"/>
            <w:vAlign w:val="center"/>
          </w:tcPr>
          <w:p w14:paraId="5F188A8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4B8888A9"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7AD3912A" w14:textId="77777777" w:rsidTr="00BE159B">
        <w:trPr>
          <w:trHeight w:val="567"/>
          <w:jc w:val="center"/>
        </w:trPr>
        <w:tc>
          <w:tcPr>
            <w:tcW w:w="1418" w:type="pct"/>
            <w:vMerge w:val="restart"/>
            <w:shd w:val="clear" w:color="auto" w:fill="009D73"/>
            <w:vAlign w:val="center"/>
          </w:tcPr>
          <w:p w14:paraId="3312296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5ACC301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65D8EA3"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2E35EA7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570BC9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31007D4C"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0BD9E874" w14:textId="77777777" w:rsidTr="00BE159B">
        <w:trPr>
          <w:trHeight w:val="567"/>
          <w:jc w:val="center"/>
        </w:trPr>
        <w:tc>
          <w:tcPr>
            <w:tcW w:w="1418" w:type="pct"/>
            <w:vMerge/>
            <w:shd w:val="clear" w:color="auto" w:fill="009D73"/>
            <w:vAlign w:val="center"/>
          </w:tcPr>
          <w:p w14:paraId="2175002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2094AB5F"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usklađenosti crne</w:t>
            </w:r>
            <w:r w:rsidR="00FC5E7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sive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bijele liste invazivnih vrsta s realnim stanjem invazivnih vrsta na </w:t>
            </w:r>
            <w:r w:rsidR="00FC5E7B" w:rsidRPr="008D043F">
              <w:rPr>
                <w:rFonts w:asciiTheme="minorHAnsi" w:eastAsia="Calibri" w:hAnsiTheme="minorHAnsi" w:cstheme="minorHAnsi"/>
                <w:sz w:val="18"/>
                <w:szCs w:val="18"/>
                <w:lang w:val="hr-HR"/>
              </w:rPr>
              <w:lastRenderedPageBreak/>
              <w:t>p</w:t>
            </w:r>
            <w:r w:rsidRPr="008D043F">
              <w:rPr>
                <w:rFonts w:asciiTheme="minorHAnsi" w:eastAsia="Calibri" w:hAnsiTheme="minorHAnsi" w:cstheme="minorHAnsi"/>
                <w:sz w:val="18"/>
                <w:szCs w:val="18"/>
                <w:lang w:val="hr-HR"/>
              </w:rPr>
              <w:t xml:space="preserve">odručj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269" w:type="pct"/>
            <w:shd w:val="clear" w:color="auto" w:fill="FFFFFF"/>
            <w:vAlign w:val="center"/>
          </w:tcPr>
          <w:p w14:paraId="027F1A0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Inicijalna lista invazivnih vrsta u </w:t>
            </w:r>
            <w:r w:rsidR="00FC5E7B" w:rsidRPr="008D043F">
              <w:rPr>
                <w:rFonts w:asciiTheme="minorHAnsi" w:hAnsiTheme="minorHAnsi" w:cstheme="minorHAnsi"/>
                <w:sz w:val="18"/>
                <w:szCs w:val="18"/>
                <w:lang w:val="hr-HR" w:bidi="en-US"/>
              </w:rPr>
              <w:t xml:space="preserve">Federaciji BiH </w:t>
            </w:r>
          </w:p>
        </w:tc>
        <w:tc>
          <w:tcPr>
            <w:tcW w:w="1271" w:type="pct"/>
            <w:shd w:val="clear" w:color="auto" w:fill="FFFFFF"/>
            <w:vAlign w:val="center"/>
          </w:tcPr>
          <w:p w14:paraId="61155E92"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rna, siva</w:t>
            </w:r>
            <w:r w:rsidR="00FC5E7B"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bijela lista usklađena s realnim stanjem invazivnih vrsta na </w:t>
            </w:r>
            <w:r w:rsidR="00FC5E7B" w:rsidRPr="008D043F">
              <w:rPr>
                <w:rFonts w:asciiTheme="minorHAnsi" w:eastAsia="Calibri" w:hAnsiTheme="minorHAnsi" w:cstheme="minorHAnsi"/>
                <w:sz w:val="18"/>
                <w:szCs w:val="18"/>
                <w:lang w:val="hr-HR"/>
              </w:rPr>
              <w:t>p</w:t>
            </w:r>
            <w:r w:rsidRPr="008D043F">
              <w:rPr>
                <w:rFonts w:asciiTheme="minorHAnsi" w:eastAsia="Calibri" w:hAnsiTheme="minorHAnsi" w:cstheme="minorHAnsi"/>
                <w:sz w:val="18"/>
                <w:szCs w:val="18"/>
                <w:lang w:val="hr-HR"/>
              </w:rPr>
              <w:t xml:space="preserve">odručj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p>
        </w:tc>
      </w:tr>
      <w:tr w:rsidR="00DE283B" w:rsidRPr="008D043F" w14:paraId="3A1E08E9" w14:textId="77777777" w:rsidTr="00BE159B">
        <w:trPr>
          <w:trHeight w:val="567"/>
          <w:jc w:val="center"/>
        </w:trPr>
        <w:tc>
          <w:tcPr>
            <w:tcW w:w="1418" w:type="pct"/>
            <w:shd w:val="clear" w:color="auto" w:fill="009D73"/>
            <w:vAlign w:val="center"/>
          </w:tcPr>
          <w:p w14:paraId="41B7535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310579CA"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boljšanje zaštite i unapr</w:t>
            </w:r>
            <w:r w:rsidR="00FC5E7B"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a biodiverziteta i minimiziranje negativnih </w:t>
            </w:r>
            <w:r w:rsidR="00FC5E7B"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invazivnih </w:t>
            </w:r>
            <w:r w:rsidR="00FC5E7B" w:rsidRPr="008D043F">
              <w:rPr>
                <w:rFonts w:asciiTheme="minorHAnsi" w:hAnsiTheme="minorHAnsi" w:cstheme="minorHAnsi"/>
                <w:sz w:val="18"/>
                <w:szCs w:val="18"/>
                <w:lang w:val="hr-HR" w:bidi="en-US"/>
              </w:rPr>
              <w:t xml:space="preserve">vrsta </w:t>
            </w:r>
            <w:r w:rsidRPr="008D043F">
              <w:rPr>
                <w:rFonts w:asciiTheme="minorHAnsi" w:hAnsiTheme="minorHAnsi" w:cstheme="minorHAnsi"/>
                <w:sz w:val="18"/>
                <w:szCs w:val="18"/>
                <w:lang w:val="hr-HR" w:bidi="en-US"/>
              </w:rPr>
              <w:t xml:space="preserve">u </w:t>
            </w:r>
            <w:r w:rsidR="00FC5E7B" w:rsidRPr="008D043F">
              <w:rPr>
                <w:rFonts w:asciiTheme="minorHAnsi" w:hAnsiTheme="minorHAnsi" w:cstheme="minorHAnsi"/>
                <w:sz w:val="18"/>
                <w:szCs w:val="18"/>
                <w:lang w:val="hr-HR" w:bidi="en-US"/>
              </w:rPr>
              <w:t>Federaciji</w:t>
            </w:r>
            <w:r w:rsidRPr="008D043F">
              <w:rPr>
                <w:rFonts w:asciiTheme="minorHAnsi" w:hAnsiTheme="minorHAnsi" w:cstheme="minorHAnsi"/>
                <w:sz w:val="18"/>
                <w:szCs w:val="18"/>
                <w:lang w:val="hr-HR" w:bidi="en-US"/>
              </w:rPr>
              <w:t xml:space="preserve">BiH </w:t>
            </w:r>
          </w:p>
        </w:tc>
      </w:tr>
      <w:tr w:rsidR="00DE283B" w:rsidRPr="008D043F" w14:paraId="3FC6B784" w14:textId="77777777" w:rsidTr="00BE159B">
        <w:trPr>
          <w:trHeight w:val="567"/>
          <w:jc w:val="center"/>
        </w:trPr>
        <w:tc>
          <w:tcPr>
            <w:tcW w:w="1418" w:type="pct"/>
            <w:shd w:val="clear" w:color="auto" w:fill="009D73"/>
            <w:vAlign w:val="center"/>
          </w:tcPr>
          <w:p w14:paraId="2D4893E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545F0D23" w14:textId="77777777" w:rsidR="00365249" w:rsidRPr="008D043F" w:rsidRDefault="0036524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2 405 KM</w:t>
            </w:r>
          </w:p>
          <w:p w14:paraId="5D87DA18" w14:textId="77777777" w:rsidR="00DE283B" w:rsidRPr="008D043F" w:rsidRDefault="0036524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 xml:space="preserve">Izvor: 100% </w:t>
            </w:r>
            <w:r w:rsidR="00FC5E7B"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sredstva</w:t>
            </w:r>
          </w:p>
        </w:tc>
      </w:tr>
      <w:tr w:rsidR="00DE283B" w:rsidRPr="008D043F" w14:paraId="5DE66DB1" w14:textId="77777777" w:rsidTr="00BE159B">
        <w:trPr>
          <w:trHeight w:val="567"/>
          <w:jc w:val="center"/>
        </w:trPr>
        <w:tc>
          <w:tcPr>
            <w:tcW w:w="1418" w:type="pct"/>
            <w:shd w:val="clear" w:color="auto" w:fill="009D73"/>
            <w:vAlign w:val="center"/>
          </w:tcPr>
          <w:p w14:paraId="457B12E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1D90FA7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8–2029.</w:t>
            </w:r>
          </w:p>
        </w:tc>
      </w:tr>
      <w:tr w:rsidR="00DE283B" w:rsidRPr="008D043F" w14:paraId="61BA315C" w14:textId="77777777" w:rsidTr="00BE159B">
        <w:trPr>
          <w:trHeight w:val="567"/>
          <w:jc w:val="center"/>
        </w:trPr>
        <w:tc>
          <w:tcPr>
            <w:tcW w:w="1418" w:type="pct"/>
            <w:shd w:val="clear" w:color="auto" w:fill="009D73"/>
            <w:vAlign w:val="center"/>
          </w:tcPr>
          <w:p w14:paraId="6C0B08C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7E5D70B8"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7A0264DE" w14:textId="77777777" w:rsidTr="00BE159B">
        <w:trPr>
          <w:trHeight w:val="567"/>
          <w:jc w:val="center"/>
        </w:trPr>
        <w:tc>
          <w:tcPr>
            <w:tcW w:w="1418" w:type="pct"/>
            <w:shd w:val="clear" w:color="auto" w:fill="009D73"/>
            <w:vAlign w:val="center"/>
          </w:tcPr>
          <w:p w14:paraId="3F0493A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2DA04EF9"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stručna institucija za zaštitu prirode, naučne institucije, nevladine organizacije</w:t>
            </w:r>
          </w:p>
        </w:tc>
      </w:tr>
      <w:tr w:rsidR="00DE283B" w:rsidRPr="008D043F" w14:paraId="43FE72DF" w14:textId="77777777" w:rsidTr="00BE159B">
        <w:trPr>
          <w:trHeight w:val="567"/>
          <w:jc w:val="center"/>
        </w:trPr>
        <w:tc>
          <w:tcPr>
            <w:tcW w:w="1418" w:type="pct"/>
            <w:shd w:val="clear" w:color="auto" w:fill="009D73"/>
            <w:vAlign w:val="center"/>
          </w:tcPr>
          <w:p w14:paraId="48E4A49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068C009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sorna i sektorska ministarstva, naučne institucije, nevladine organizacije, javnost</w:t>
            </w:r>
          </w:p>
        </w:tc>
      </w:tr>
    </w:tbl>
    <w:p w14:paraId="1389B7B2"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2352EDC9" w14:textId="77777777" w:rsidTr="00BE159B">
        <w:trPr>
          <w:trHeight w:val="567"/>
          <w:jc w:val="center"/>
        </w:trPr>
        <w:tc>
          <w:tcPr>
            <w:tcW w:w="1418" w:type="pct"/>
            <w:shd w:val="clear" w:color="auto" w:fill="009D73"/>
            <w:vAlign w:val="center"/>
          </w:tcPr>
          <w:p w14:paraId="2558E39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5E209722"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3D28CDC3" w14:textId="77777777" w:rsidTr="00BE159B">
        <w:trPr>
          <w:trHeight w:val="567"/>
          <w:jc w:val="center"/>
        </w:trPr>
        <w:tc>
          <w:tcPr>
            <w:tcW w:w="1418" w:type="pct"/>
            <w:shd w:val="clear" w:color="auto" w:fill="009D73"/>
            <w:vAlign w:val="center"/>
          </w:tcPr>
          <w:p w14:paraId="3F790A3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2189C3CA" w14:textId="77777777" w:rsidR="00DE283B" w:rsidRPr="008D043F" w:rsidRDefault="00DE283B" w:rsidP="0068355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5.  Izvršiti inventarizaciju biodiverziteta </w:t>
            </w:r>
            <w:r w:rsidR="00FC5E7B" w:rsidRPr="008D043F">
              <w:rPr>
                <w:rFonts w:asciiTheme="minorHAnsi" w:eastAsia="Calibri" w:hAnsiTheme="minorHAnsi" w:cstheme="minorHAnsi"/>
                <w:b/>
                <w:sz w:val="18"/>
                <w:szCs w:val="18"/>
                <w:lang w:val="hr-HR"/>
              </w:rPr>
              <w:t xml:space="preserve">Federacije BiH </w:t>
            </w:r>
            <w:r w:rsidRPr="008D043F">
              <w:rPr>
                <w:rFonts w:asciiTheme="minorHAnsi" w:hAnsiTheme="minorHAnsi" w:cstheme="minorHAnsi"/>
                <w:b/>
                <w:sz w:val="18"/>
                <w:szCs w:val="18"/>
                <w:lang w:val="hr-HR" w:eastAsia="zh-TW"/>
              </w:rPr>
              <w:t xml:space="preserve">na ekosistemskom, specijskom i </w:t>
            </w:r>
            <w:r w:rsidR="00FC5E7B" w:rsidRPr="008D043F">
              <w:rPr>
                <w:rFonts w:asciiTheme="minorHAnsi" w:hAnsiTheme="minorHAnsi" w:cstheme="minorHAnsi"/>
                <w:b/>
                <w:sz w:val="18"/>
                <w:szCs w:val="18"/>
                <w:lang w:val="hr-HR" w:eastAsia="zh-TW"/>
              </w:rPr>
              <w:t xml:space="preserve">genetskom </w:t>
            </w:r>
            <w:r w:rsidRPr="008D043F">
              <w:rPr>
                <w:rFonts w:asciiTheme="minorHAnsi" w:hAnsiTheme="minorHAnsi" w:cstheme="minorHAnsi"/>
                <w:b/>
                <w:sz w:val="18"/>
                <w:szCs w:val="18"/>
                <w:lang w:val="hr-HR" w:eastAsia="zh-TW"/>
              </w:rPr>
              <w:t>nivou</w:t>
            </w:r>
          </w:p>
        </w:tc>
      </w:tr>
      <w:tr w:rsidR="00DE283B" w:rsidRPr="008D043F" w14:paraId="30586539" w14:textId="77777777" w:rsidTr="00BE159B">
        <w:trPr>
          <w:trHeight w:val="567"/>
          <w:jc w:val="center"/>
        </w:trPr>
        <w:tc>
          <w:tcPr>
            <w:tcW w:w="1418" w:type="pct"/>
            <w:shd w:val="clear" w:color="auto" w:fill="009D73"/>
            <w:vAlign w:val="center"/>
          </w:tcPr>
          <w:p w14:paraId="616A803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4DC597AB" w14:textId="77777777" w:rsidR="00DE283B" w:rsidRPr="008D043F" w:rsidRDefault="00DE283B" w:rsidP="0068355A">
            <w:pPr>
              <w:spacing w:line="276" w:lineRule="auto"/>
              <w:rPr>
                <w:rFonts w:asciiTheme="minorHAnsi" w:eastAsia="Calibri" w:hAnsiTheme="minorHAnsi" w:cstheme="minorHAnsi"/>
                <w:b/>
                <w:sz w:val="18"/>
                <w:szCs w:val="18"/>
                <w:lang w:val="hr-HR"/>
              </w:rPr>
            </w:pPr>
            <w:bookmarkStart w:id="256" w:name="_Hlk94621089"/>
            <w:r w:rsidRPr="008D043F">
              <w:rPr>
                <w:rFonts w:asciiTheme="minorHAnsi" w:eastAsia="Calibri" w:hAnsiTheme="minorHAnsi" w:cstheme="minorHAnsi"/>
                <w:b/>
                <w:sz w:val="18"/>
                <w:szCs w:val="18"/>
                <w:lang w:val="hr-HR"/>
              </w:rPr>
              <w:t xml:space="preserve">3.5.3. Pripremiti kartu staništa </w:t>
            </w:r>
            <w:r w:rsidR="00FC5E7B" w:rsidRPr="008D043F">
              <w:rPr>
                <w:rFonts w:asciiTheme="minorHAnsi" w:eastAsia="Calibri" w:hAnsiTheme="minorHAnsi" w:cstheme="minorHAnsi"/>
                <w:b/>
                <w:sz w:val="18"/>
                <w:szCs w:val="18"/>
                <w:lang w:val="hr-HR"/>
              </w:rPr>
              <w:t>Federacije BiH</w:t>
            </w:r>
            <w:bookmarkEnd w:id="256"/>
          </w:p>
        </w:tc>
      </w:tr>
      <w:tr w:rsidR="00DE283B" w:rsidRPr="008D043F" w14:paraId="14B0A3E7" w14:textId="77777777" w:rsidTr="00BE159B">
        <w:trPr>
          <w:trHeight w:val="567"/>
          <w:jc w:val="center"/>
        </w:trPr>
        <w:tc>
          <w:tcPr>
            <w:tcW w:w="1418" w:type="pct"/>
            <w:shd w:val="clear" w:color="auto" w:fill="009D73"/>
            <w:vAlign w:val="center"/>
          </w:tcPr>
          <w:p w14:paraId="4A2FF6F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82" w:type="pct"/>
            <w:gridSpan w:val="3"/>
            <w:shd w:val="clear" w:color="auto" w:fill="FFFFFF"/>
            <w:vAlign w:val="center"/>
          </w:tcPr>
          <w:p w14:paraId="2D22A24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57" w:name="_Hlk94621298"/>
            <w:r w:rsidRPr="008D043F">
              <w:rPr>
                <w:rFonts w:asciiTheme="minorHAnsi" w:eastAsia="Calibri" w:hAnsiTheme="minorHAnsi" w:cstheme="minorHAnsi"/>
                <w:sz w:val="18"/>
                <w:szCs w:val="18"/>
                <w:lang w:val="hr-HR"/>
              </w:rPr>
              <w:t xml:space="preserve">Cilj ove mjere je  priprema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realizacija prve inventure staništa na područj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Lista staništa rasprostranjenih na područj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treba biti naučno usaglašena s tipovima staništa u </w:t>
            </w:r>
            <w:r w:rsidR="00FC5E7B" w:rsidRPr="008D043F">
              <w:rPr>
                <w:rFonts w:asciiTheme="minorHAnsi" w:eastAsia="Calibri" w:hAnsiTheme="minorHAnsi" w:cstheme="minorHAnsi"/>
                <w:sz w:val="18"/>
                <w:szCs w:val="18"/>
                <w:lang w:val="hr-HR"/>
              </w:rPr>
              <w:t>Republici Srpskoj</w:t>
            </w:r>
            <w:r w:rsidRPr="008D043F">
              <w:rPr>
                <w:rFonts w:asciiTheme="minorHAnsi" w:eastAsia="Calibri" w:hAnsiTheme="minorHAnsi" w:cstheme="minorHAnsi"/>
                <w:sz w:val="18"/>
                <w:szCs w:val="18"/>
                <w:lang w:val="hr-HR"/>
              </w:rPr>
              <w:t xml:space="preserve"> </w:t>
            </w:r>
            <w:r w:rsidR="00FC5E7B" w:rsidRPr="008D043F">
              <w:rPr>
                <w:rFonts w:asciiTheme="minorHAnsi" w:eastAsia="Calibri" w:hAnsiTheme="minorHAnsi" w:cstheme="minorHAnsi"/>
                <w:sz w:val="18"/>
                <w:szCs w:val="18"/>
                <w:lang w:val="hr-HR"/>
              </w:rPr>
              <w:t xml:space="preserve">Brčko distriktu </w:t>
            </w:r>
            <w:r w:rsidRPr="008D043F">
              <w:rPr>
                <w:rFonts w:asciiTheme="minorHAnsi" w:eastAsia="Calibri" w:hAnsiTheme="minorHAnsi" w:cstheme="minorHAnsi"/>
                <w:sz w:val="18"/>
                <w:szCs w:val="18"/>
                <w:lang w:val="hr-HR"/>
              </w:rPr>
              <w:t xml:space="preserve">BiH. Mapa staništa treba biti geokodirana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rezentirana kroz IZZP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kao informacija neophodna u procesima ekološkog planiranja </w:t>
            </w:r>
            <w:r w:rsidR="00FC5E7B"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upravljanja. </w:t>
            </w:r>
          </w:p>
          <w:bookmarkEnd w:id="257"/>
          <w:p w14:paraId="24B91068"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6AB7349B" w14:textId="77777777" w:rsidR="00DE283B" w:rsidRPr="008D043F" w:rsidRDefault="00FC5E7B" w:rsidP="0068355A">
            <w:pPr>
              <w:numPr>
                <w:ilvl w:val="0"/>
                <w:numId w:val="25"/>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dentifikacija postojećih kartografskih podataka</w:t>
            </w:r>
            <w:r w:rsidR="00DE283B" w:rsidRPr="008D043F">
              <w:rPr>
                <w:rFonts w:asciiTheme="minorHAnsi" w:hAnsiTheme="minorHAnsi" w:cstheme="minorHAnsi"/>
                <w:sz w:val="18"/>
                <w:szCs w:val="18"/>
                <w:lang w:val="hr-HR"/>
              </w:rPr>
              <w:t xml:space="preserve"> za kartu staništa </w:t>
            </w:r>
            <w:r w:rsidRPr="008D043F">
              <w:rPr>
                <w:rFonts w:asciiTheme="minorHAnsi" w:hAnsiTheme="minorHAnsi" w:cstheme="minorHAnsi"/>
                <w:sz w:val="18"/>
                <w:szCs w:val="18"/>
                <w:lang w:val="hr-HR"/>
              </w:rPr>
              <w:t xml:space="preserve">Federacije </w:t>
            </w:r>
            <w:r w:rsidR="00DE283B" w:rsidRPr="008D043F">
              <w:rPr>
                <w:rFonts w:asciiTheme="minorHAnsi" w:hAnsiTheme="minorHAnsi" w:cstheme="minorHAnsi"/>
                <w:sz w:val="18"/>
                <w:szCs w:val="18"/>
                <w:lang w:val="hr-HR"/>
              </w:rPr>
              <w:t xml:space="preserve">BiH </w:t>
            </w:r>
          </w:p>
          <w:p w14:paraId="1169FB73" w14:textId="77777777" w:rsidR="00DE283B" w:rsidRPr="008D043F" w:rsidRDefault="00FC5E7B" w:rsidP="0068355A">
            <w:pPr>
              <w:numPr>
                <w:ilvl w:val="0"/>
                <w:numId w:val="25"/>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dentifikacija </w:t>
            </w:r>
            <w:r w:rsidR="00DE283B"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w:t>
            </w:r>
            <w:r w:rsidR="00DE283B" w:rsidRPr="008D043F">
              <w:rPr>
                <w:rFonts w:asciiTheme="minorHAnsi" w:hAnsiTheme="minorHAnsi" w:cstheme="minorHAnsi"/>
                <w:sz w:val="18"/>
                <w:szCs w:val="18"/>
                <w:lang w:val="hr-HR"/>
              </w:rPr>
              <w:t xml:space="preserve"> u saradnji s </w:t>
            </w:r>
            <w:r w:rsidRPr="008D043F">
              <w:rPr>
                <w:rFonts w:asciiTheme="minorHAnsi" w:hAnsiTheme="minorHAnsi" w:cstheme="minorHAnsi"/>
                <w:sz w:val="18"/>
                <w:szCs w:val="18"/>
                <w:lang w:val="hr-HR"/>
              </w:rPr>
              <w:t xml:space="preserve">Republikom Srpskom </w:t>
            </w:r>
            <w:r w:rsidR="00DE283B"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 xml:space="preserve">Brčko distriktom </w:t>
            </w:r>
            <w:r w:rsidR="00DE283B"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w:t>
            </w:r>
            <w:r w:rsidR="00DE283B" w:rsidRPr="008D043F">
              <w:rPr>
                <w:rFonts w:asciiTheme="minorHAnsi" w:hAnsiTheme="minorHAnsi" w:cstheme="minorHAnsi"/>
                <w:sz w:val="18"/>
                <w:szCs w:val="18"/>
                <w:lang w:val="hr-HR"/>
              </w:rPr>
              <w:t xml:space="preserve"> naučno  </w:t>
            </w:r>
            <w:r w:rsidRPr="008D043F">
              <w:rPr>
                <w:rFonts w:asciiTheme="minorHAnsi" w:hAnsiTheme="minorHAnsi" w:cstheme="minorHAnsi"/>
                <w:sz w:val="18"/>
                <w:szCs w:val="18"/>
                <w:lang w:val="hr-HR"/>
              </w:rPr>
              <w:t xml:space="preserve">usaglašavanje liste </w:t>
            </w:r>
            <w:r w:rsidR="00DE283B" w:rsidRPr="008D043F">
              <w:rPr>
                <w:rFonts w:asciiTheme="minorHAnsi" w:hAnsiTheme="minorHAnsi" w:cstheme="minorHAnsi"/>
                <w:sz w:val="18"/>
                <w:szCs w:val="18"/>
                <w:lang w:val="hr-HR"/>
              </w:rPr>
              <w:t xml:space="preserve">staništa u BiH </w:t>
            </w:r>
            <w:r w:rsidRPr="008D043F">
              <w:rPr>
                <w:rFonts w:asciiTheme="minorHAnsi" w:hAnsiTheme="minorHAnsi" w:cstheme="minorHAnsi"/>
                <w:sz w:val="18"/>
                <w:szCs w:val="18"/>
                <w:lang w:val="hr-HR"/>
              </w:rPr>
              <w:t>i Federaciji BiH</w:t>
            </w:r>
          </w:p>
          <w:p w14:paraId="29E015CA" w14:textId="77777777" w:rsidR="00DE283B" w:rsidRPr="008D043F" w:rsidRDefault="00FC5E7B" w:rsidP="0068355A">
            <w:pPr>
              <w:numPr>
                <w:ilvl w:val="0"/>
                <w:numId w:val="25"/>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da </w:t>
            </w:r>
            <w:r w:rsidR="00DE283B"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 xml:space="preserve">činjenje </w:t>
            </w:r>
            <w:r w:rsidR="00DE283B" w:rsidRPr="008D043F">
              <w:rPr>
                <w:rFonts w:asciiTheme="minorHAnsi" w:hAnsiTheme="minorHAnsi" w:cstheme="minorHAnsi"/>
                <w:sz w:val="18"/>
                <w:szCs w:val="18"/>
                <w:lang w:val="hr-HR"/>
              </w:rPr>
              <w:t xml:space="preserve">javno dostupnom </w:t>
            </w:r>
            <w:r w:rsidRPr="008D043F">
              <w:rPr>
                <w:rFonts w:asciiTheme="minorHAnsi" w:hAnsiTheme="minorHAnsi" w:cstheme="minorHAnsi"/>
                <w:sz w:val="18"/>
                <w:szCs w:val="18"/>
                <w:lang w:val="hr-HR"/>
              </w:rPr>
              <w:t xml:space="preserve">karte staništa Federacije </w:t>
            </w:r>
            <w:r w:rsidR="00DE283B" w:rsidRPr="008D043F">
              <w:rPr>
                <w:rFonts w:asciiTheme="minorHAnsi" w:hAnsiTheme="minorHAnsi" w:cstheme="minorHAnsi"/>
                <w:sz w:val="18"/>
                <w:szCs w:val="18"/>
                <w:lang w:val="hr-HR"/>
              </w:rPr>
              <w:t>BiH</w:t>
            </w:r>
          </w:p>
        </w:tc>
      </w:tr>
      <w:tr w:rsidR="00DE283B" w:rsidRPr="008D043F" w14:paraId="101A1812" w14:textId="77777777" w:rsidTr="00BE159B">
        <w:trPr>
          <w:trHeight w:val="567"/>
          <w:jc w:val="center"/>
        </w:trPr>
        <w:tc>
          <w:tcPr>
            <w:tcW w:w="1418" w:type="pct"/>
            <w:shd w:val="clear" w:color="auto" w:fill="009D73"/>
            <w:vAlign w:val="center"/>
          </w:tcPr>
          <w:p w14:paraId="578C8D4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2" w:type="pct"/>
            <w:gridSpan w:val="3"/>
            <w:tcBorders>
              <w:bottom w:val="single" w:sz="4" w:space="0" w:color="A6A6A6"/>
            </w:tcBorders>
            <w:shd w:val="clear" w:color="auto" w:fill="FFFFFF" w:themeFill="background1"/>
            <w:vAlign w:val="center"/>
          </w:tcPr>
          <w:p w14:paraId="461433F5"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1E9EDF48" w14:textId="77777777" w:rsidTr="00BE159B">
        <w:trPr>
          <w:trHeight w:val="567"/>
          <w:jc w:val="center"/>
        </w:trPr>
        <w:tc>
          <w:tcPr>
            <w:tcW w:w="1418" w:type="pct"/>
            <w:vMerge w:val="restart"/>
            <w:shd w:val="clear" w:color="auto" w:fill="009D73"/>
            <w:vAlign w:val="center"/>
          </w:tcPr>
          <w:p w14:paraId="541A2AC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0AE6FB2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A3D636D"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001C3427"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50970B1"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66351CCD"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6437E3E6" w14:textId="77777777" w:rsidTr="00BE159B">
        <w:trPr>
          <w:trHeight w:val="567"/>
          <w:jc w:val="center"/>
        </w:trPr>
        <w:tc>
          <w:tcPr>
            <w:tcW w:w="1418" w:type="pct"/>
            <w:vMerge/>
            <w:shd w:val="clear" w:color="auto" w:fill="009D73"/>
            <w:vAlign w:val="center"/>
          </w:tcPr>
          <w:p w14:paraId="4FE89BD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29AF0994"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kompletnosti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dostupnosti karte staništa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p>
        </w:tc>
        <w:tc>
          <w:tcPr>
            <w:tcW w:w="1269" w:type="pct"/>
            <w:shd w:val="clear" w:color="auto" w:fill="FFFFFF"/>
            <w:vAlign w:val="center"/>
          </w:tcPr>
          <w:p w14:paraId="3B0F4C6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rta staništ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ne postoji</w:t>
            </w:r>
          </w:p>
        </w:tc>
        <w:tc>
          <w:tcPr>
            <w:tcW w:w="1271" w:type="pct"/>
            <w:shd w:val="clear" w:color="auto" w:fill="FFFFFF"/>
            <w:vAlign w:val="center"/>
          </w:tcPr>
          <w:p w14:paraId="54F2085E" w14:textId="77777777" w:rsidR="00DE283B" w:rsidRPr="008D043F" w:rsidRDefault="00FC5E7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cirani </w:t>
            </w:r>
            <w:r w:rsidR="00DE283B" w:rsidRPr="008D043F">
              <w:rPr>
                <w:rFonts w:asciiTheme="minorHAnsi" w:eastAsia="Calibri" w:hAnsiTheme="minorHAnsi" w:cstheme="minorHAnsi"/>
                <w:sz w:val="18"/>
                <w:szCs w:val="18"/>
                <w:lang w:val="hr-HR"/>
              </w:rPr>
              <w:t xml:space="preserve">tipovi staništa predstavljeni na javno dostupnoj karti staništa </w:t>
            </w:r>
            <w:r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 xml:space="preserve">BiH </w:t>
            </w:r>
          </w:p>
        </w:tc>
      </w:tr>
      <w:tr w:rsidR="00DE283B" w:rsidRPr="008D043F" w14:paraId="59EEEBC8" w14:textId="77777777" w:rsidTr="00BE159B">
        <w:trPr>
          <w:trHeight w:val="567"/>
          <w:jc w:val="center"/>
        </w:trPr>
        <w:tc>
          <w:tcPr>
            <w:tcW w:w="1418" w:type="pct"/>
            <w:shd w:val="clear" w:color="auto" w:fill="009D73"/>
            <w:vAlign w:val="center"/>
          </w:tcPr>
          <w:p w14:paraId="4F2EE20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54A1B02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FC5E7B"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zaštite prirode </w:t>
            </w:r>
          </w:p>
        </w:tc>
      </w:tr>
      <w:tr w:rsidR="00DE283B" w:rsidRPr="008D043F" w14:paraId="70685EEE" w14:textId="77777777" w:rsidTr="00BE159B">
        <w:trPr>
          <w:trHeight w:val="567"/>
          <w:jc w:val="center"/>
        </w:trPr>
        <w:tc>
          <w:tcPr>
            <w:tcW w:w="1418" w:type="pct"/>
            <w:shd w:val="clear" w:color="auto" w:fill="009D73"/>
            <w:vAlign w:val="center"/>
          </w:tcPr>
          <w:p w14:paraId="3DD832E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18C17089" w14:textId="77777777" w:rsidR="008B5126"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58 876 KM</w:t>
            </w:r>
          </w:p>
          <w:p w14:paraId="19190884" w14:textId="5006E7F3" w:rsidR="00DE283B"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 budžetska sredstva, 80% sredstva EU i drugih međunarodnih donatora</w:t>
            </w:r>
          </w:p>
        </w:tc>
      </w:tr>
      <w:tr w:rsidR="00DE283B" w:rsidRPr="008D043F" w14:paraId="6BB21066" w14:textId="77777777" w:rsidTr="00BE159B">
        <w:trPr>
          <w:trHeight w:val="567"/>
          <w:jc w:val="center"/>
        </w:trPr>
        <w:tc>
          <w:tcPr>
            <w:tcW w:w="1418" w:type="pct"/>
            <w:shd w:val="clear" w:color="auto" w:fill="009D73"/>
            <w:vAlign w:val="center"/>
          </w:tcPr>
          <w:p w14:paraId="6F0ECC6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25C402F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2027.</w:t>
            </w:r>
          </w:p>
        </w:tc>
      </w:tr>
      <w:tr w:rsidR="00DE283B" w:rsidRPr="008D043F" w14:paraId="7EAAD366" w14:textId="77777777" w:rsidTr="00BE159B">
        <w:trPr>
          <w:trHeight w:val="567"/>
          <w:jc w:val="center"/>
        </w:trPr>
        <w:tc>
          <w:tcPr>
            <w:tcW w:w="1418" w:type="pct"/>
            <w:shd w:val="clear" w:color="auto" w:fill="009D73"/>
            <w:vAlign w:val="center"/>
          </w:tcPr>
          <w:p w14:paraId="292BF70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16B025E7"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194EED8D" w14:textId="77777777" w:rsidTr="00BE159B">
        <w:trPr>
          <w:trHeight w:val="567"/>
          <w:jc w:val="center"/>
        </w:trPr>
        <w:tc>
          <w:tcPr>
            <w:tcW w:w="1418" w:type="pct"/>
            <w:shd w:val="clear" w:color="auto" w:fill="009D73"/>
            <w:vAlign w:val="center"/>
          </w:tcPr>
          <w:p w14:paraId="7A7CF10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2636A46F"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ZO, FMPU, naučne institucije </w:t>
            </w:r>
          </w:p>
        </w:tc>
      </w:tr>
      <w:tr w:rsidR="00DE283B" w:rsidRPr="008D043F" w14:paraId="703E9EBD" w14:textId="77777777" w:rsidTr="00BE159B">
        <w:trPr>
          <w:trHeight w:val="567"/>
          <w:jc w:val="center"/>
        </w:trPr>
        <w:tc>
          <w:tcPr>
            <w:tcW w:w="1418" w:type="pct"/>
            <w:shd w:val="clear" w:color="auto" w:fill="009D73"/>
            <w:vAlign w:val="center"/>
          </w:tcPr>
          <w:p w14:paraId="03FBE8A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721A265C"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sorna i sektorska ministarstva, naučne institucije, nevladine organizacije, javnost</w:t>
            </w:r>
          </w:p>
        </w:tc>
      </w:tr>
    </w:tbl>
    <w:p w14:paraId="2D5CBAAA"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20FE6EAD" w14:textId="77777777" w:rsidTr="00BE159B">
        <w:trPr>
          <w:trHeight w:val="567"/>
          <w:jc w:val="center"/>
        </w:trPr>
        <w:tc>
          <w:tcPr>
            <w:tcW w:w="1418" w:type="pct"/>
            <w:shd w:val="clear" w:color="auto" w:fill="009D73"/>
            <w:vAlign w:val="center"/>
          </w:tcPr>
          <w:p w14:paraId="5971C4E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7C9CA8A3"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57845655" w14:textId="77777777" w:rsidTr="00BE159B">
        <w:trPr>
          <w:trHeight w:val="567"/>
          <w:jc w:val="center"/>
        </w:trPr>
        <w:tc>
          <w:tcPr>
            <w:tcW w:w="1418" w:type="pct"/>
            <w:shd w:val="clear" w:color="auto" w:fill="009D73"/>
            <w:vAlign w:val="center"/>
          </w:tcPr>
          <w:p w14:paraId="5BE8A74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0765629A" w14:textId="77777777" w:rsidR="00DE283B" w:rsidRPr="008D043F" w:rsidRDefault="00DE283B" w:rsidP="0068355A">
            <w:pPr>
              <w:spacing w:before="40" w:after="40" w:line="276" w:lineRule="auto"/>
              <w:rPr>
                <w:rFonts w:asciiTheme="minorHAnsi" w:hAnsiTheme="minorHAnsi" w:cstheme="minorHAnsi"/>
                <w:b/>
                <w:color w:val="FF0000"/>
                <w:sz w:val="18"/>
                <w:szCs w:val="18"/>
                <w:lang w:val="hr-HR" w:eastAsia="zh-TW"/>
              </w:rPr>
            </w:pPr>
            <w:bookmarkStart w:id="258" w:name="_Hlk94621385"/>
            <w:r w:rsidRPr="008D043F">
              <w:rPr>
                <w:rFonts w:asciiTheme="minorHAnsi" w:hAnsiTheme="minorHAnsi" w:cstheme="minorHAnsi"/>
                <w:b/>
                <w:sz w:val="18"/>
                <w:szCs w:val="18"/>
                <w:lang w:val="hr-HR" w:eastAsia="zh-TW"/>
              </w:rPr>
              <w:t xml:space="preserve">3.6. Ekološki značajna područja prostorno povezati u ekološku mrežu na površini 17% teritorije Federacije BiH </w:t>
            </w:r>
            <w:bookmarkEnd w:id="258"/>
          </w:p>
        </w:tc>
      </w:tr>
      <w:tr w:rsidR="00DE283B" w:rsidRPr="008D043F" w14:paraId="6BC524B3" w14:textId="77777777" w:rsidTr="00BE159B">
        <w:trPr>
          <w:trHeight w:val="567"/>
          <w:jc w:val="center"/>
        </w:trPr>
        <w:tc>
          <w:tcPr>
            <w:tcW w:w="1418" w:type="pct"/>
            <w:shd w:val="clear" w:color="auto" w:fill="009D73"/>
            <w:vAlign w:val="center"/>
          </w:tcPr>
          <w:p w14:paraId="0AF0D10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53908EDA" w14:textId="77777777" w:rsidR="00DE283B" w:rsidRPr="008D043F" w:rsidRDefault="00DE283B" w:rsidP="0068355A">
            <w:pPr>
              <w:spacing w:line="276" w:lineRule="auto"/>
              <w:rPr>
                <w:rFonts w:asciiTheme="minorHAnsi" w:eastAsia="Calibri" w:hAnsiTheme="minorHAnsi" w:cstheme="minorHAnsi"/>
                <w:b/>
                <w:sz w:val="18"/>
                <w:szCs w:val="18"/>
                <w:lang w:val="hr-HR"/>
              </w:rPr>
            </w:pPr>
            <w:bookmarkStart w:id="259" w:name="_Hlk94621547"/>
            <w:r w:rsidRPr="008D043F">
              <w:rPr>
                <w:rFonts w:asciiTheme="minorHAnsi" w:eastAsia="Calibri" w:hAnsiTheme="minorHAnsi" w:cstheme="minorHAnsi"/>
                <w:b/>
                <w:sz w:val="18"/>
                <w:szCs w:val="18"/>
                <w:lang w:val="hr-HR"/>
              </w:rPr>
              <w:t>3.6.1. Provesti javnu kampanju za promociju ekološke mreže (mreže Područja od interesa za Zajednicu)</w:t>
            </w:r>
            <w:bookmarkEnd w:id="259"/>
          </w:p>
        </w:tc>
      </w:tr>
      <w:tr w:rsidR="00DE283B" w:rsidRPr="008D043F" w14:paraId="1BCCA76C" w14:textId="77777777" w:rsidTr="000240F4">
        <w:trPr>
          <w:trHeight w:val="274"/>
          <w:jc w:val="center"/>
        </w:trPr>
        <w:tc>
          <w:tcPr>
            <w:tcW w:w="1418" w:type="pct"/>
            <w:shd w:val="clear" w:color="auto" w:fill="009D73"/>
            <w:vAlign w:val="center"/>
          </w:tcPr>
          <w:p w14:paraId="051DC94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62BEC7E9"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60" w:name="_Hlk94621838"/>
            <w:r w:rsidRPr="008D043F">
              <w:rPr>
                <w:rFonts w:asciiTheme="minorHAnsi" w:eastAsia="Calibri" w:hAnsiTheme="minorHAnsi" w:cstheme="minorHAnsi"/>
                <w:sz w:val="18"/>
                <w:szCs w:val="18"/>
                <w:lang w:val="hr-HR"/>
              </w:rPr>
              <w:t xml:space="preserve">Cilj ove mjere je podizanje javne svijesti o koristima od ekološke mrež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adašnje stanje javne svijesti o potrebi očuvanja biodiverziteta u povoljnom stanju ne </w:t>
            </w:r>
            <w:r w:rsidR="00FC5E7B" w:rsidRPr="008D043F">
              <w:rPr>
                <w:rFonts w:asciiTheme="minorHAnsi" w:eastAsia="Calibri" w:hAnsiTheme="minorHAnsi" w:cstheme="minorHAnsi"/>
                <w:sz w:val="18"/>
                <w:szCs w:val="18"/>
                <w:lang w:val="hr-HR"/>
              </w:rPr>
              <w:t xml:space="preserve">garantira </w:t>
            </w:r>
            <w:r w:rsidRPr="008D043F">
              <w:rPr>
                <w:rFonts w:asciiTheme="minorHAnsi" w:eastAsia="Calibri" w:hAnsiTheme="minorHAnsi" w:cstheme="minorHAnsi"/>
                <w:sz w:val="18"/>
                <w:szCs w:val="18"/>
                <w:lang w:val="hr-HR"/>
              </w:rPr>
              <w:t xml:space="preserve">saglasnost interesnih strana za uspostavu ekološke mreže, te je neophodno uložiti sredstva u njenu promociju.  </w:t>
            </w:r>
          </w:p>
          <w:bookmarkEnd w:id="260"/>
          <w:p w14:paraId="4C0814CE"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6D12F089"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sredstava </w:t>
            </w:r>
            <w:r w:rsidR="00DE283B" w:rsidRPr="008D043F">
              <w:rPr>
                <w:rFonts w:asciiTheme="minorHAnsi" w:eastAsia="Calibri" w:hAnsiTheme="minorHAnsi" w:cstheme="minorHAnsi"/>
                <w:sz w:val="18"/>
                <w:szCs w:val="18"/>
                <w:lang w:val="hr-HR"/>
              </w:rPr>
              <w:t xml:space="preserve">za kampanju promocije ekološke mreže </w:t>
            </w:r>
            <w:r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BiH</w:t>
            </w:r>
          </w:p>
          <w:p w14:paraId="0AA29F79"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Realizacija kampanje </w:t>
            </w:r>
            <w:r w:rsidR="00DE283B" w:rsidRPr="008D043F">
              <w:rPr>
                <w:rFonts w:asciiTheme="minorHAnsi" w:eastAsia="Calibri" w:hAnsiTheme="minorHAnsi" w:cstheme="minorHAnsi"/>
                <w:sz w:val="18"/>
                <w:szCs w:val="18"/>
                <w:lang w:val="hr-HR"/>
              </w:rPr>
              <w:t>u skladu s ciljevima</w:t>
            </w:r>
            <w:r w:rsidRPr="008D043F">
              <w:rPr>
                <w:rFonts w:asciiTheme="minorHAnsi" w:eastAsia="Calibri" w:hAnsiTheme="minorHAnsi" w:cstheme="minorHAnsi"/>
                <w:sz w:val="18"/>
                <w:szCs w:val="18"/>
                <w:lang w:val="hr-HR"/>
              </w:rPr>
              <w:t xml:space="preserve"> putem medija</w:t>
            </w:r>
          </w:p>
        </w:tc>
      </w:tr>
      <w:tr w:rsidR="00DE283B" w:rsidRPr="008D043F" w14:paraId="235E9653" w14:textId="77777777" w:rsidTr="00BE159B">
        <w:trPr>
          <w:trHeight w:val="567"/>
          <w:jc w:val="center"/>
        </w:trPr>
        <w:tc>
          <w:tcPr>
            <w:tcW w:w="1418" w:type="pct"/>
            <w:shd w:val="clear" w:color="auto" w:fill="009D73"/>
            <w:vAlign w:val="center"/>
          </w:tcPr>
          <w:p w14:paraId="153F922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42D5E929"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5D13391C" w14:textId="77777777" w:rsidTr="00BE159B">
        <w:trPr>
          <w:trHeight w:val="567"/>
          <w:jc w:val="center"/>
        </w:trPr>
        <w:tc>
          <w:tcPr>
            <w:tcW w:w="1418" w:type="pct"/>
            <w:vMerge w:val="restart"/>
            <w:shd w:val="clear" w:color="auto" w:fill="009D73"/>
            <w:vAlign w:val="center"/>
          </w:tcPr>
          <w:p w14:paraId="7EB9AC1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340CDD0E"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C893A20"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6787C7DF"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F0BA5B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5CE1CA1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2C287DD6" w14:textId="77777777" w:rsidTr="00BE159B">
        <w:trPr>
          <w:trHeight w:val="567"/>
          <w:jc w:val="center"/>
        </w:trPr>
        <w:tc>
          <w:tcPr>
            <w:tcW w:w="1418" w:type="pct"/>
            <w:vMerge/>
            <w:shd w:val="clear" w:color="auto" w:fill="009D73"/>
            <w:vAlign w:val="center"/>
          </w:tcPr>
          <w:p w14:paraId="4582D61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475B1D6C" w14:textId="54357CE2"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vo javne svijesti o koristima od ekološke mreže u</w:t>
            </w:r>
            <w:r w:rsidR="00617C95" w:rsidRPr="008D043F">
              <w:rPr>
                <w:rFonts w:asciiTheme="minorHAnsi" w:eastAsia="Calibri" w:hAnsiTheme="minorHAnsi" w:cstheme="minorHAnsi"/>
                <w:sz w:val="18"/>
                <w:szCs w:val="18"/>
                <w:lang w:val="hr-HR"/>
              </w:rPr>
              <w:t xml:space="preserve"> </w:t>
            </w:r>
            <w:r w:rsidR="00FC5E7B"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BiH</w:t>
            </w:r>
          </w:p>
        </w:tc>
        <w:tc>
          <w:tcPr>
            <w:tcW w:w="1269" w:type="pct"/>
            <w:shd w:val="clear" w:color="auto" w:fill="FFFFFF"/>
            <w:vAlign w:val="center"/>
          </w:tcPr>
          <w:p w14:paraId="0D848A82" w14:textId="77777777" w:rsidR="00DE283B" w:rsidRPr="008D043F" w:rsidRDefault="00FC5E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w:t>
            </w:r>
          </w:p>
        </w:tc>
        <w:tc>
          <w:tcPr>
            <w:tcW w:w="1271" w:type="pct"/>
            <w:shd w:val="clear" w:color="auto" w:fill="FFFFFF"/>
            <w:vAlign w:val="center"/>
          </w:tcPr>
          <w:p w14:paraId="30C261A3"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DE283B" w:rsidRPr="008D043F" w14:paraId="47EEBF0B" w14:textId="77777777" w:rsidTr="00BE159B">
        <w:trPr>
          <w:trHeight w:val="567"/>
          <w:jc w:val="center"/>
        </w:trPr>
        <w:tc>
          <w:tcPr>
            <w:tcW w:w="1418" w:type="pct"/>
            <w:shd w:val="clear" w:color="auto" w:fill="009D73"/>
            <w:vAlign w:val="center"/>
          </w:tcPr>
          <w:p w14:paraId="2870497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76C03CF0"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a </w:t>
            </w:r>
            <w:r w:rsidR="00FC5E7B"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 xml:space="preserve">stanovništva o značaju ekoloških mreža </w:t>
            </w:r>
          </w:p>
        </w:tc>
      </w:tr>
      <w:tr w:rsidR="00DE283B" w:rsidRPr="008D043F" w14:paraId="6C3A9423" w14:textId="77777777" w:rsidTr="00BE159B">
        <w:trPr>
          <w:trHeight w:val="567"/>
          <w:jc w:val="center"/>
        </w:trPr>
        <w:tc>
          <w:tcPr>
            <w:tcW w:w="1418" w:type="pct"/>
            <w:shd w:val="clear" w:color="auto" w:fill="009D73"/>
            <w:vAlign w:val="center"/>
          </w:tcPr>
          <w:p w14:paraId="2D23EC9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5637AC9A" w14:textId="77777777" w:rsidR="00EF2F20"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72 442 KM</w:t>
            </w:r>
          </w:p>
          <w:p w14:paraId="30E56AAF" w14:textId="77777777" w:rsidR="00DE283B"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30% budžetska sredstva, 70% sredstva EU i drugih međunarodnih donatora</w:t>
            </w:r>
          </w:p>
        </w:tc>
      </w:tr>
      <w:tr w:rsidR="00DE283B" w:rsidRPr="008D043F" w14:paraId="1E5C8319" w14:textId="77777777" w:rsidTr="00BE159B">
        <w:trPr>
          <w:trHeight w:val="567"/>
          <w:jc w:val="center"/>
        </w:trPr>
        <w:tc>
          <w:tcPr>
            <w:tcW w:w="1418" w:type="pct"/>
            <w:shd w:val="clear" w:color="auto" w:fill="009D73"/>
            <w:vAlign w:val="center"/>
          </w:tcPr>
          <w:p w14:paraId="1E51F76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498C1709"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25.</w:t>
            </w:r>
          </w:p>
        </w:tc>
      </w:tr>
      <w:tr w:rsidR="00DE283B" w:rsidRPr="008D043F" w14:paraId="4943D457" w14:textId="77777777" w:rsidTr="00BE159B">
        <w:trPr>
          <w:trHeight w:val="567"/>
          <w:jc w:val="center"/>
        </w:trPr>
        <w:tc>
          <w:tcPr>
            <w:tcW w:w="1418" w:type="pct"/>
            <w:shd w:val="clear" w:color="auto" w:fill="009D73"/>
            <w:vAlign w:val="center"/>
          </w:tcPr>
          <w:p w14:paraId="5E1E0CD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41DFFEE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4DF55246" w14:textId="77777777" w:rsidTr="00BE159B">
        <w:trPr>
          <w:trHeight w:val="567"/>
          <w:jc w:val="center"/>
        </w:trPr>
        <w:tc>
          <w:tcPr>
            <w:tcW w:w="1418" w:type="pct"/>
            <w:shd w:val="clear" w:color="auto" w:fill="009D73"/>
            <w:vAlign w:val="center"/>
          </w:tcPr>
          <w:p w14:paraId="4A35EC5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11B7A9AF"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ZO, stručna institucija za zaštitu prirode, mediji</w:t>
            </w:r>
          </w:p>
        </w:tc>
      </w:tr>
      <w:tr w:rsidR="00DE283B" w:rsidRPr="008D043F" w14:paraId="4AADEE76" w14:textId="77777777" w:rsidTr="00BE159B">
        <w:trPr>
          <w:trHeight w:val="567"/>
          <w:jc w:val="center"/>
        </w:trPr>
        <w:tc>
          <w:tcPr>
            <w:tcW w:w="1418" w:type="pct"/>
            <w:shd w:val="clear" w:color="auto" w:fill="009D73"/>
            <w:vAlign w:val="center"/>
          </w:tcPr>
          <w:p w14:paraId="57622E0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6C8BCFC0"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Lokalne zajednice, resorna i sektorska ministarstva, naučne institucije, nevladine organizacije, javnost</w:t>
            </w:r>
          </w:p>
        </w:tc>
      </w:tr>
    </w:tbl>
    <w:p w14:paraId="0DA20C7F"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735D4271" w14:textId="77777777" w:rsidTr="00BE159B">
        <w:trPr>
          <w:trHeight w:val="567"/>
          <w:jc w:val="center"/>
        </w:trPr>
        <w:tc>
          <w:tcPr>
            <w:tcW w:w="1418" w:type="pct"/>
            <w:shd w:val="clear" w:color="auto" w:fill="009D73"/>
            <w:vAlign w:val="center"/>
          </w:tcPr>
          <w:p w14:paraId="1CC61FA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77B845DE"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268DF437" w14:textId="77777777" w:rsidTr="00BE159B">
        <w:trPr>
          <w:trHeight w:val="567"/>
          <w:jc w:val="center"/>
        </w:trPr>
        <w:tc>
          <w:tcPr>
            <w:tcW w:w="1418" w:type="pct"/>
            <w:shd w:val="clear" w:color="auto" w:fill="009D73"/>
            <w:vAlign w:val="center"/>
          </w:tcPr>
          <w:p w14:paraId="5BCADF5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10E7C56F" w14:textId="77777777" w:rsidR="00DE283B" w:rsidRPr="008D043F" w:rsidRDefault="00DE283B" w:rsidP="0068355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6. Ekološki značajna područja prostorno povezati u ekološku mrežu na površini 17% teritorije Federacije BiH </w:t>
            </w:r>
          </w:p>
        </w:tc>
      </w:tr>
      <w:tr w:rsidR="00DE283B" w:rsidRPr="008D043F" w14:paraId="1895F9E7" w14:textId="77777777" w:rsidTr="00BE159B">
        <w:trPr>
          <w:trHeight w:val="567"/>
          <w:jc w:val="center"/>
        </w:trPr>
        <w:tc>
          <w:tcPr>
            <w:tcW w:w="1418" w:type="pct"/>
            <w:shd w:val="clear" w:color="auto" w:fill="009D73"/>
            <w:vAlign w:val="center"/>
          </w:tcPr>
          <w:p w14:paraId="2EDEA0F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2DD32743" w14:textId="77777777" w:rsidR="00DE283B" w:rsidRPr="008D043F" w:rsidRDefault="00DE283B" w:rsidP="0068355A">
            <w:pPr>
              <w:spacing w:line="276" w:lineRule="auto"/>
              <w:rPr>
                <w:rFonts w:asciiTheme="minorHAnsi" w:eastAsia="Calibri" w:hAnsiTheme="minorHAnsi" w:cstheme="minorHAnsi"/>
                <w:b/>
                <w:sz w:val="18"/>
                <w:szCs w:val="18"/>
                <w:lang w:val="hr-HR"/>
              </w:rPr>
            </w:pPr>
            <w:bookmarkStart w:id="261" w:name="_Hlk94621876"/>
            <w:r w:rsidRPr="008D043F">
              <w:rPr>
                <w:rFonts w:asciiTheme="minorHAnsi" w:eastAsia="Calibri" w:hAnsiTheme="minorHAnsi" w:cstheme="minorHAnsi"/>
                <w:b/>
                <w:sz w:val="18"/>
                <w:szCs w:val="18"/>
                <w:lang w:val="hr-HR"/>
              </w:rPr>
              <w:t xml:space="preserve">3.6.2. Provesti konsultativni proces sa zajednicama lokalne samouprave i interesnim stranama u svim područjima Plana za ekološku mrežu </w:t>
            </w:r>
            <w:r w:rsidR="00FC5E7B" w:rsidRPr="008D043F">
              <w:rPr>
                <w:rFonts w:asciiTheme="minorHAnsi" w:eastAsia="Calibri" w:hAnsiTheme="minorHAnsi" w:cstheme="minorHAnsi"/>
                <w:b/>
                <w:sz w:val="18"/>
                <w:szCs w:val="18"/>
                <w:lang w:val="hr-HR"/>
              </w:rPr>
              <w:t>Federacije BiH</w:t>
            </w:r>
            <w:bookmarkEnd w:id="261"/>
          </w:p>
        </w:tc>
      </w:tr>
      <w:tr w:rsidR="00DE283B" w:rsidRPr="008D043F" w14:paraId="53283D4F" w14:textId="77777777" w:rsidTr="00BE159B">
        <w:trPr>
          <w:trHeight w:val="567"/>
          <w:jc w:val="center"/>
        </w:trPr>
        <w:tc>
          <w:tcPr>
            <w:tcW w:w="1418" w:type="pct"/>
            <w:shd w:val="clear" w:color="auto" w:fill="009D73"/>
            <w:vAlign w:val="center"/>
          </w:tcPr>
          <w:p w14:paraId="4CA0CE1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82" w:type="pct"/>
            <w:gridSpan w:val="3"/>
            <w:shd w:val="clear" w:color="auto" w:fill="FFFFFF"/>
            <w:vAlign w:val="center"/>
          </w:tcPr>
          <w:p w14:paraId="500FF50B"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62" w:name="_Hlk94622051"/>
            <w:r w:rsidRPr="008D043F">
              <w:rPr>
                <w:rFonts w:asciiTheme="minorHAnsi" w:eastAsia="Calibri" w:hAnsiTheme="minorHAnsi" w:cstheme="minorHAnsi"/>
                <w:sz w:val="18"/>
                <w:szCs w:val="18"/>
                <w:lang w:val="hr-HR"/>
              </w:rPr>
              <w:t xml:space="preserve">Cilj ove mjere je postizanje saglasnosti lokalnih zajednica i interesnih strana za uključivanje područja u ekološku mrež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Konsultativni proces treba uključiti sve interesne strane na pojedinim područjima, te </w:t>
            </w:r>
            <w:r w:rsidR="00FC5E7B" w:rsidRPr="008D043F">
              <w:rPr>
                <w:rFonts w:asciiTheme="minorHAnsi" w:eastAsia="Calibri" w:hAnsiTheme="minorHAnsi" w:cstheme="minorHAnsi"/>
                <w:sz w:val="18"/>
                <w:szCs w:val="18"/>
                <w:lang w:val="hr-HR"/>
              </w:rPr>
              <w:t xml:space="preserve">osigurati </w:t>
            </w:r>
            <w:r w:rsidRPr="008D043F">
              <w:rPr>
                <w:rFonts w:asciiTheme="minorHAnsi" w:eastAsia="Calibri" w:hAnsiTheme="minorHAnsi" w:cstheme="minorHAnsi"/>
                <w:sz w:val="18"/>
                <w:szCs w:val="18"/>
                <w:lang w:val="hr-HR"/>
              </w:rPr>
              <w:t xml:space="preserve">zajedničko razumijevanje,  dugoročnu brigu o stanju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rovođenje mjera zaštite biodiverziteta na svakom području ekološke mreže.   </w:t>
            </w:r>
          </w:p>
          <w:bookmarkEnd w:id="262"/>
          <w:p w14:paraId="0F387DEB"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Okvirno područje djelovanja je: </w:t>
            </w:r>
          </w:p>
          <w:p w14:paraId="05434876"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plana</w:t>
            </w:r>
            <w:r w:rsidR="00DE283B" w:rsidRPr="008D043F">
              <w:rPr>
                <w:rFonts w:asciiTheme="minorHAnsi" w:eastAsia="Calibri" w:hAnsiTheme="minorHAnsi" w:cstheme="minorHAnsi"/>
                <w:sz w:val="18"/>
                <w:szCs w:val="18"/>
                <w:lang w:val="hr-HR"/>
              </w:rPr>
              <w:t xml:space="preserve"> za provođenje konsultativnog procesa  u javnosti na području Plana za ekološku mrežu </w:t>
            </w:r>
            <w:r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BiH</w:t>
            </w:r>
          </w:p>
          <w:p w14:paraId="013F912A"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stručnih </w:t>
            </w:r>
            <w:r w:rsidR="00DE283B"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finansijskih kapaciteta</w:t>
            </w:r>
            <w:r w:rsidR="00DE283B" w:rsidRPr="008D043F">
              <w:rPr>
                <w:rFonts w:asciiTheme="minorHAnsi" w:eastAsia="Calibri" w:hAnsiTheme="minorHAnsi" w:cstheme="minorHAnsi"/>
                <w:sz w:val="18"/>
                <w:szCs w:val="18"/>
                <w:lang w:val="hr-HR"/>
              </w:rPr>
              <w:t xml:space="preserve"> za provođenje konsultativnog procesa s interesnim stranama i lokalnim zajednicama</w:t>
            </w:r>
          </w:p>
          <w:p w14:paraId="7EB0B7DE"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ealizacija konsultativnog procesa</w:t>
            </w:r>
            <w:r w:rsidR="00DE283B" w:rsidRPr="008D043F">
              <w:rPr>
                <w:rFonts w:asciiTheme="minorHAnsi" w:eastAsia="Calibri" w:hAnsiTheme="minorHAnsi" w:cstheme="minorHAnsi"/>
                <w:sz w:val="18"/>
                <w:szCs w:val="18"/>
                <w:lang w:val="hr-HR"/>
              </w:rPr>
              <w:t xml:space="preserve"> u cilju sticanja saglasnosti za uspostavu ekološke mreže</w:t>
            </w:r>
          </w:p>
          <w:p w14:paraId="5C8AC805"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čanje komunikacije</w:t>
            </w:r>
            <w:r w:rsidR="00DE283B" w:rsidRPr="008D043F">
              <w:rPr>
                <w:rFonts w:asciiTheme="minorHAnsi" w:eastAsia="Calibri" w:hAnsiTheme="minorHAnsi" w:cstheme="minorHAnsi"/>
                <w:sz w:val="18"/>
                <w:szCs w:val="18"/>
                <w:lang w:val="hr-HR"/>
              </w:rPr>
              <w:t xml:space="preserve"> i </w:t>
            </w:r>
            <w:r w:rsidRPr="008D043F">
              <w:rPr>
                <w:rFonts w:asciiTheme="minorHAnsi" w:eastAsia="Calibri" w:hAnsiTheme="minorHAnsi" w:cstheme="minorHAnsi"/>
                <w:sz w:val="18"/>
                <w:szCs w:val="18"/>
                <w:lang w:val="hr-HR"/>
              </w:rPr>
              <w:t xml:space="preserve">saradnje </w:t>
            </w:r>
            <w:r w:rsidR="00DE283B" w:rsidRPr="008D043F">
              <w:rPr>
                <w:rFonts w:asciiTheme="minorHAnsi" w:eastAsia="Calibri" w:hAnsiTheme="minorHAnsi" w:cstheme="minorHAnsi"/>
                <w:sz w:val="18"/>
                <w:szCs w:val="18"/>
                <w:lang w:val="hr-HR"/>
              </w:rPr>
              <w:t>s lokalnom zajednicom u zaštićenim područjima i područjima buduće ekološke mreže u funkciji edukacije i provođenja mjera za poboljšanje stanja prirode i postizanje ciljeva očuvanja ekološke mreže, a posebno njihovog aktivnog uključivanja u zaštitu prirode</w:t>
            </w:r>
          </w:p>
        </w:tc>
      </w:tr>
      <w:tr w:rsidR="00DE283B" w:rsidRPr="008D043F" w14:paraId="276F981F" w14:textId="77777777" w:rsidTr="00BE159B">
        <w:trPr>
          <w:trHeight w:val="567"/>
          <w:jc w:val="center"/>
        </w:trPr>
        <w:tc>
          <w:tcPr>
            <w:tcW w:w="1418" w:type="pct"/>
            <w:shd w:val="clear" w:color="auto" w:fill="009D73"/>
            <w:vAlign w:val="center"/>
          </w:tcPr>
          <w:p w14:paraId="49C4E33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214D2420"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60968663" w14:textId="77777777" w:rsidTr="00BE159B">
        <w:trPr>
          <w:trHeight w:val="567"/>
          <w:jc w:val="center"/>
        </w:trPr>
        <w:tc>
          <w:tcPr>
            <w:tcW w:w="1418" w:type="pct"/>
            <w:vMerge w:val="restart"/>
            <w:shd w:val="clear" w:color="auto" w:fill="009D73"/>
            <w:vAlign w:val="center"/>
          </w:tcPr>
          <w:p w14:paraId="7F2BB57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4ADCF4F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9AE68B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52F33AA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81DBECE"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082DD023"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14FB26A2" w14:textId="77777777" w:rsidTr="00BE159B">
        <w:trPr>
          <w:trHeight w:val="567"/>
          <w:jc w:val="center"/>
        </w:trPr>
        <w:tc>
          <w:tcPr>
            <w:tcW w:w="1418" w:type="pct"/>
            <w:vMerge/>
            <w:shd w:val="clear" w:color="auto" w:fill="009D73"/>
            <w:vAlign w:val="center"/>
          </w:tcPr>
          <w:p w14:paraId="09AE5C3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01151C3A"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saglasnosti lokalnih zajednica za uključivanje područja u ekološku mrež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269" w:type="pct"/>
            <w:shd w:val="clear" w:color="auto" w:fill="FFFFFF"/>
            <w:vAlign w:val="center"/>
          </w:tcPr>
          <w:p w14:paraId="21E899EA" w14:textId="77777777" w:rsidR="00DE283B" w:rsidRPr="008D043F" w:rsidRDefault="00FC5E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w:t>
            </w:r>
          </w:p>
        </w:tc>
        <w:tc>
          <w:tcPr>
            <w:tcW w:w="1271" w:type="pct"/>
            <w:shd w:val="clear" w:color="auto" w:fill="FFFFFF"/>
            <w:vAlign w:val="center"/>
          </w:tcPr>
          <w:p w14:paraId="73656C5D"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DE283B" w:rsidRPr="008D043F" w14:paraId="224C8DFE" w14:textId="77777777" w:rsidTr="00BE159B">
        <w:trPr>
          <w:trHeight w:val="567"/>
          <w:jc w:val="center"/>
        </w:trPr>
        <w:tc>
          <w:tcPr>
            <w:tcW w:w="1418" w:type="pct"/>
            <w:shd w:val="clear" w:color="auto" w:fill="009D73"/>
            <w:vAlign w:val="center"/>
          </w:tcPr>
          <w:p w14:paraId="0205D3D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349DBC46"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Efikasnije upravljanje kroz redovno učešće </w:t>
            </w:r>
            <w:r w:rsidR="00FC5E7B" w:rsidRPr="008D043F">
              <w:rPr>
                <w:rFonts w:asciiTheme="minorHAnsi" w:hAnsiTheme="minorHAnsi" w:cstheme="minorHAnsi"/>
                <w:sz w:val="18"/>
                <w:szCs w:val="18"/>
                <w:lang w:val="hr-HR" w:bidi="en-US"/>
              </w:rPr>
              <w:t xml:space="preserve">zainteresiranih </w:t>
            </w:r>
            <w:r w:rsidRPr="008D043F">
              <w:rPr>
                <w:rFonts w:asciiTheme="minorHAnsi" w:hAnsiTheme="minorHAnsi" w:cstheme="minorHAnsi"/>
                <w:sz w:val="18"/>
                <w:szCs w:val="18"/>
                <w:lang w:val="hr-HR" w:bidi="en-US"/>
              </w:rPr>
              <w:t xml:space="preserve">strana i transparentnost. Povećana </w:t>
            </w:r>
            <w:r w:rsidR="00FC5E7B"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 xml:space="preserve">stanovništva i aktivno uključivanje u zaštitu prirode </w:t>
            </w:r>
          </w:p>
        </w:tc>
      </w:tr>
      <w:tr w:rsidR="00DE283B" w:rsidRPr="008D043F" w14:paraId="13CB9E7D" w14:textId="77777777" w:rsidTr="00BE159B">
        <w:trPr>
          <w:trHeight w:val="567"/>
          <w:jc w:val="center"/>
        </w:trPr>
        <w:tc>
          <w:tcPr>
            <w:tcW w:w="1418" w:type="pct"/>
            <w:shd w:val="clear" w:color="auto" w:fill="009D73"/>
            <w:vAlign w:val="center"/>
          </w:tcPr>
          <w:p w14:paraId="6DF01B7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2F5AAE66" w14:textId="77777777" w:rsidR="00EF2F20"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800 985 KM</w:t>
            </w:r>
          </w:p>
          <w:p w14:paraId="44E156CC" w14:textId="77777777" w:rsidR="00DE283B"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30% budžetska sredstva, 70% sredstva EU i drugih međunarodnih donatora</w:t>
            </w:r>
          </w:p>
        </w:tc>
      </w:tr>
      <w:tr w:rsidR="00DE283B" w:rsidRPr="008D043F" w14:paraId="549A7652" w14:textId="77777777" w:rsidTr="00BE159B">
        <w:trPr>
          <w:trHeight w:val="567"/>
          <w:jc w:val="center"/>
        </w:trPr>
        <w:tc>
          <w:tcPr>
            <w:tcW w:w="1418" w:type="pct"/>
            <w:shd w:val="clear" w:color="auto" w:fill="009D73"/>
            <w:vAlign w:val="center"/>
          </w:tcPr>
          <w:p w14:paraId="058BD4B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606D1A65"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2030.</w:t>
            </w:r>
          </w:p>
        </w:tc>
      </w:tr>
      <w:tr w:rsidR="00DE283B" w:rsidRPr="008D043F" w14:paraId="74A43957" w14:textId="77777777" w:rsidTr="00BE159B">
        <w:trPr>
          <w:trHeight w:val="567"/>
          <w:jc w:val="center"/>
        </w:trPr>
        <w:tc>
          <w:tcPr>
            <w:tcW w:w="1418" w:type="pct"/>
            <w:shd w:val="clear" w:color="auto" w:fill="009D73"/>
            <w:vAlign w:val="center"/>
          </w:tcPr>
          <w:p w14:paraId="44BA1BA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32C2C249"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35CF4376" w14:textId="77777777" w:rsidTr="00BE159B">
        <w:trPr>
          <w:trHeight w:val="567"/>
          <w:jc w:val="center"/>
        </w:trPr>
        <w:tc>
          <w:tcPr>
            <w:tcW w:w="1418" w:type="pct"/>
            <w:shd w:val="clear" w:color="auto" w:fill="009D73"/>
            <w:vAlign w:val="center"/>
          </w:tcPr>
          <w:p w14:paraId="5B38C21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2B7B574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ZO, stručna institucija za zaštitu prirode, </w:t>
            </w:r>
            <w:r w:rsidRPr="008D043F">
              <w:rPr>
                <w:rFonts w:asciiTheme="minorHAnsi" w:eastAsia="Calibri" w:hAnsiTheme="minorHAnsi" w:cstheme="minorHAnsi"/>
                <w:sz w:val="18"/>
                <w:szCs w:val="18"/>
                <w:lang w:val="hr-HR"/>
              </w:rPr>
              <w:t>radna društva (lovačka, ribolovna, planinarska), lokalni proizvođači, ponuđači smještaja, udruženja žena, organizacije mladih, obrazovne institucije</w:t>
            </w:r>
          </w:p>
        </w:tc>
      </w:tr>
      <w:tr w:rsidR="00DE283B" w:rsidRPr="008D043F" w14:paraId="34EAF5E5" w14:textId="77777777" w:rsidTr="00BE159B">
        <w:trPr>
          <w:trHeight w:val="567"/>
          <w:jc w:val="center"/>
        </w:trPr>
        <w:tc>
          <w:tcPr>
            <w:tcW w:w="1418" w:type="pct"/>
            <w:shd w:val="clear" w:color="auto" w:fill="009D73"/>
            <w:vAlign w:val="center"/>
          </w:tcPr>
          <w:p w14:paraId="6B5BE07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3EBEB32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Lokalne zajednice, resorna i sektorska ministarstva, naučne institucije, nevladine organizacije, javnost</w:t>
            </w:r>
          </w:p>
        </w:tc>
      </w:tr>
    </w:tbl>
    <w:p w14:paraId="34E8242A"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11677278" w14:textId="77777777" w:rsidTr="002D5100">
        <w:trPr>
          <w:trHeight w:val="567"/>
          <w:jc w:val="center"/>
        </w:trPr>
        <w:tc>
          <w:tcPr>
            <w:tcW w:w="1418" w:type="pct"/>
            <w:shd w:val="clear" w:color="auto" w:fill="009D73"/>
            <w:vAlign w:val="center"/>
          </w:tcPr>
          <w:p w14:paraId="48C02E2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0FB798A4"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3EEB04CF" w14:textId="77777777" w:rsidTr="002D5100">
        <w:trPr>
          <w:trHeight w:val="567"/>
          <w:jc w:val="center"/>
        </w:trPr>
        <w:tc>
          <w:tcPr>
            <w:tcW w:w="1418" w:type="pct"/>
            <w:shd w:val="clear" w:color="auto" w:fill="009D73"/>
            <w:vAlign w:val="center"/>
          </w:tcPr>
          <w:p w14:paraId="489F237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63" w:name="_Hlk94622410"/>
            <w:r w:rsidRPr="008D043F">
              <w:rPr>
                <w:rFonts w:asciiTheme="minorHAnsi" w:hAnsiTheme="minorHAnsi" w:cstheme="minorHAnsi"/>
                <w:b/>
                <w:color w:val="FFFFFF" w:themeColor="background1"/>
                <w:sz w:val="18"/>
                <w:szCs w:val="18"/>
                <w:lang w:val="hr-HR" w:bidi="en-US"/>
              </w:rPr>
              <w:lastRenderedPageBreak/>
              <w:t>Prioritet</w:t>
            </w:r>
          </w:p>
        </w:tc>
        <w:tc>
          <w:tcPr>
            <w:tcW w:w="3582" w:type="pct"/>
            <w:gridSpan w:val="3"/>
            <w:shd w:val="clear" w:color="auto" w:fill="FFFFFF"/>
            <w:vAlign w:val="center"/>
          </w:tcPr>
          <w:p w14:paraId="1C21273D" w14:textId="77777777" w:rsidR="00DE283B" w:rsidRPr="008D043F" w:rsidRDefault="00DE283B"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3.6.</w:t>
            </w:r>
            <w:r w:rsidRPr="008D043F">
              <w:rPr>
                <w:rFonts w:asciiTheme="minorHAnsi" w:hAnsiTheme="minorHAnsi" w:cstheme="minorHAnsi"/>
                <w:sz w:val="18"/>
                <w:szCs w:val="18"/>
                <w:lang w:val="hr-HR"/>
              </w:rPr>
              <w:t xml:space="preserve"> </w:t>
            </w:r>
            <w:r w:rsidRPr="008D043F">
              <w:rPr>
                <w:rFonts w:asciiTheme="minorHAnsi" w:hAnsiTheme="minorHAnsi" w:cstheme="minorHAnsi"/>
                <w:b/>
                <w:sz w:val="18"/>
                <w:szCs w:val="18"/>
                <w:lang w:val="hr-HR" w:eastAsia="zh-TW"/>
              </w:rPr>
              <w:t>Ekološki značajna područja prostorno povezati u ekološku mrežu na površini 17% teritorije Federacije BiH</w:t>
            </w:r>
          </w:p>
        </w:tc>
      </w:tr>
      <w:tr w:rsidR="00DE283B" w:rsidRPr="008D043F" w14:paraId="5AD1B6AA" w14:textId="77777777" w:rsidTr="002D5100">
        <w:trPr>
          <w:trHeight w:val="567"/>
          <w:jc w:val="center"/>
        </w:trPr>
        <w:tc>
          <w:tcPr>
            <w:tcW w:w="1418" w:type="pct"/>
            <w:shd w:val="clear" w:color="auto" w:fill="009D73"/>
            <w:vAlign w:val="center"/>
          </w:tcPr>
          <w:p w14:paraId="5924552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64" w:name="_Hlk94622610"/>
            <w:bookmarkEnd w:id="263"/>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61E2F4AF" w14:textId="77777777" w:rsidR="00DE283B" w:rsidRPr="008D043F" w:rsidRDefault="00DE283B" w:rsidP="0068355A">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6.3. Uspostavljati nova zaštićena područja i </w:t>
            </w:r>
            <w:r w:rsidR="00FC5E7B" w:rsidRPr="008D043F">
              <w:rPr>
                <w:rFonts w:asciiTheme="minorHAnsi" w:eastAsia="Calibri" w:hAnsiTheme="minorHAnsi" w:cstheme="minorHAnsi"/>
                <w:b/>
                <w:sz w:val="18"/>
                <w:szCs w:val="18"/>
                <w:lang w:val="hr-HR"/>
              </w:rPr>
              <w:t xml:space="preserve">identificirati </w:t>
            </w:r>
            <w:r w:rsidRPr="008D043F">
              <w:rPr>
                <w:rFonts w:asciiTheme="minorHAnsi" w:eastAsia="Calibri" w:hAnsiTheme="minorHAnsi" w:cstheme="minorHAnsi"/>
                <w:b/>
                <w:sz w:val="18"/>
                <w:szCs w:val="18"/>
                <w:lang w:val="hr-HR"/>
              </w:rPr>
              <w:t xml:space="preserve">područja pod drugim efikasnim mjerama zaštite u </w:t>
            </w:r>
            <w:r w:rsidR="00FC5E7B" w:rsidRPr="008D043F">
              <w:rPr>
                <w:rFonts w:asciiTheme="minorHAnsi" w:eastAsia="Calibri" w:hAnsiTheme="minorHAnsi" w:cstheme="minorHAnsi"/>
                <w:b/>
                <w:sz w:val="18"/>
                <w:szCs w:val="18"/>
                <w:lang w:val="hr-HR"/>
              </w:rPr>
              <w:t>Federaciji BiH</w:t>
            </w:r>
          </w:p>
        </w:tc>
      </w:tr>
      <w:bookmarkEnd w:id="264"/>
      <w:tr w:rsidR="00DE283B" w:rsidRPr="008D043F" w14:paraId="167C4E35" w14:textId="77777777" w:rsidTr="002D5100">
        <w:trPr>
          <w:trHeight w:val="567"/>
          <w:jc w:val="center"/>
        </w:trPr>
        <w:tc>
          <w:tcPr>
            <w:tcW w:w="1418" w:type="pct"/>
            <w:shd w:val="clear" w:color="auto" w:fill="009D73"/>
            <w:vAlign w:val="center"/>
          </w:tcPr>
          <w:p w14:paraId="3A59707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143CAE32" w14:textId="45C7D409"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65" w:name="_Hlk94622793"/>
            <w:r w:rsidRPr="008D043F">
              <w:rPr>
                <w:rFonts w:asciiTheme="minorHAnsi" w:eastAsia="Calibri" w:hAnsiTheme="minorHAnsi" w:cstheme="minorHAnsi"/>
                <w:sz w:val="18"/>
                <w:szCs w:val="18"/>
                <w:lang w:val="hr-HR"/>
              </w:rPr>
              <w:t xml:space="preserve">Cilj ove mjere je očuvanje i zaštita najmanje 50 % staništa vrsta s </w:t>
            </w:r>
            <w:r w:rsidR="00FC5E7B" w:rsidRPr="008D043F">
              <w:rPr>
                <w:rFonts w:asciiTheme="minorHAnsi" w:eastAsia="Calibri" w:hAnsiTheme="minorHAnsi" w:cstheme="minorHAnsi"/>
                <w:sz w:val="18"/>
                <w:szCs w:val="18"/>
                <w:lang w:val="hr-HR"/>
              </w:rPr>
              <w:t xml:space="preserve">Crvene </w:t>
            </w:r>
            <w:r w:rsidRPr="008D043F">
              <w:rPr>
                <w:rFonts w:asciiTheme="minorHAnsi" w:eastAsia="Calibri" w:hAnsiTheme="minorHAnsi" w:cstheme="minorHAnsi"/>
                <w:sz w:val="18"/>
                <w:szCs w:val="18"/>
                <w:lang w:val="hr-HR"/>
              </w:rPr>
              <w:t xml:space="preserve">list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 skladu s važećim prostornim planom, pravnom </w:t>
            </w:r>
            <w:r w:rsidR="00FC5E7B" w:rsidRPr="008D043F">
              <w:rPr>
                <w:rFonts w:asciiTheme="minorHAnsi" w:eastAsia="Calibri" w:hAnsiTheme="minorHAnsi" w:cstheme="minorHAnsi"/>
                <w:sz w:val="18"/>
                <w:szCs w:val="18"/>
                <w:lang w:val="hr-HR"/>
              </w:rPr>
              <w:t>stečevinom EU</w:t>
            </w:r>
            <w:r w:rsidRPr="008D043F">
              <w:rPr>
                <w:rFonts w:asciiTheme="minorHAnsi" w:eastAsia="Calibri" w:hAnsiTheme="minorHAnsi" w:cstheme="minorHAnsi"/>
                <w:sz w:val="18"/>
                <w:szCs w:val="18"/>
                <w:lang w:val="hr-HR"/>
              </w:rPr>
              <w:t xml:space="preserve">, međunarodnim sporazumima  i Globalnim okvirom za biodiverzitet. Mjera podrazumijeva provođenje postupaka za nova zaštićena područja i identifikaciju drugih područjima na </w:t>
            </w:r>
            <w:r w:rsidR="00FC5E7B" w:rsidRPr="008D043F">
              <w:rPr>
                <w:rFonts w:asciiTheme="minorHAnsi" w:eastAsia="Calibri" w:hAnsiTheme="minorHAnsi" w:cstheme="minorHAnsi"/>
                <w:sz w:val="18"/>
                <w:szCs w:val="18"/>
                <w:lang w:val="hr-HR"/>
              </w:rPr>
              <w:t xml:space="preserve">kojima </w:t>
            </w:r>
            <w:r w:rsidRPr="008D043F">
              <w:rPr>
                <w:rFonts w:asciiTheme="minorHAnsi" w:eastAsia="Calibri" w:hAnsiTheme="minorHAnsi" w:cstheme="minorHAnsi"/>
                <w:sz w:val="18"/>
                <w:szCs w:val="18"/>
                <w:lang w:val="hr-HR"/>
              </w:rPr>
              <w:t>se provode efikasne mjere zaštite, kao što su lovna</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I ribolovna područja, sjemenske sastojine, vodozaštitne zone itd.                </w:t>
            </w:r>
          </w:p>
          <w:bookmarkEnd w:id="265"/>
          <w:p w14:paraId="76F37EA4"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764E488B"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plana i provođenje postupaka i procedura proglašenja novih zaštićenih područja u</w:t>
            </w:r>
            <w:r w:rsidR="00DE283B" w:rsidRPr="008D043F">
              <w:rPr>
                <w:rFonts w:asciiTheme="minorHAnsi" w:eastAsia="Calibri" w:hAnsiTheme="minorHAnsi" w:cstheme="minorHAnsi"/>
                <w:sz w:val="18"/>
                <w:szCs w:val="18"/>
                <w:lang w:val="hr-HR"/>
              </w:rPr>
              <w:t xml:space="preserve"> saradnji s drugim federalnim i kantonalnim institucijama </w:t>
            </w:r>
          </w:p>
          <w:p w14:paraId="3441FD26"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avanje revizije</w:t>
            </w:r>
            <w:r w:rsidR="00DE283B" w:rsidRPr="008D043F">
              <w:rPr>
                <w:rFonts w:asciiTheme="minorHAnsi" w:eastAsia="Calibri" w:hAnsiTheme="minorHAnsi" w:cstheme="minorHAnsi"/>
                <w:sz w:val="18"/>
                <w:szCs w:val="18"/>
                <w:lang w:val="hr-HR"/>
              </w:rPr>
              <w:t xml:space="preserve"> IBA i Ramsar područja</w:t>
            </w:r>
          </w:p>
          <w:p w14:paraId="62996FFF"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kacija područja pod drugim efikasnim mjerama očuvanja (OECM) u Federaciji BiH </w:t>
            </w:r>
            <w:r w:rsidR="00DE283B" w:rsidRPr="008D043F">
              <w:rPr>
                <w:rFonts w:asciiTheme="minorHAnsi" w:eastAsia="Calibri" w:hAnsiTheme="minorHAnsi" w:cstheme="minorHAnsi"/>
                <w:sz w:val="18"/>
                <w:szCs w:val="18"/>
                <w:lang w:val="hr-HR"/>
              </w:rPr>
              <w:t xml:space="preserve"> saradnji s Ministarstvom PVŠ </w:t>
            </w:r>
          </w:p>
          <w:p w14:paraId="336A77A2"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azvijanje integralnih sistema</w:t>
            </w:r>
            <w:r w:rsidR="00DE283B" w:rsidRPr="008D043F">
              <w:rPr>
                <w:rFonts w:asciiTheme="minorHAnsi" w:eastAsia="Calibri" w:hAnsiTheme="minorHAnsi" w:cstheme="minorHAnsi"/>
                <w:sz w:val="18"/>
                <w:szCs w:val="18"/>
                <w:lang w:val="hr-HR"/>
              </w:rPr>
              <w:t xml:space="preserve"> zaštite i upravljanja zaštićenim područjima i drugim ekološki značajnim područjima kao dijelovima ekološke mreže</w:t>
            </w:r>
          </w:p>
        </w:tc>
      </w:tr>
      <w:tr w:rsidR="00DE283B" w:rsidRPr="008D043F" w14:paraId="7B77E98E" w14:textId="77777777" w:rsidTr="002D5100">
        <w:trPr>
          <w:trHeight w:val="567"/>
          <w:jc w:val="center"/>
        </w:trPr>
        <w:tc>
          <w:tcPr>
            <w:tcW w:w="1418" w:type="pct"/>
            <w:shd w:val="clear" w:color="auto" w:fill="009D73"/>
            <w:vAlign w:val="center"/>
          </w:tcPr>
          <w:p w14:paraId="39D0FE4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21B6C387"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5111973C" w14:textId="77777777" w:rsidTr="002D5100">
        <w:trPr>
          <w:trHeight w:val="567"/>
          <w:jc w:val="center"/>
        </w:trPr>
        <w:tc>
          <w:tcPr>
            <w:tcW w:w="1418" w:type="pct"/>
            <w:vMerge w:val="restart"/>
            <w:shd w:val="clear" w:color="auto" w:fill="009D73"/>
            <w:vAlign w:val="center"/>
          </w:tcPr>
          <w:p w14:paraId="4247F2C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5D39C8C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CD8909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6B3025A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121835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6DB843E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45CFBB8B" w14:textId="77777777" w:rsidTr="002D5100">
        <w:trPr>
          <w:trHeight w:val="567"/>
          <w:jc w:val="center"/>
        </w:trPr>
        <w:tc>
          <w:tcPr>
            <w:tcW w:w="1418" w:type="pct"/>
            <w:vMerge/>
            <w:shd w:val="clear" w:color="auto" w:fill="009D73"/>
            <w:vAlign w:val="center"/>
          </w:tcPr>
          <w:p w14:paraId="2AE3BA2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vAlign w:val="center"/>
          </w:tcPr>
          <w:p w14:paraId="7D685BF3"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 staništa vrsta s </w:t>
            </w:r>
            <w:r w:rsidR="00FC5E7B" w:rsidRPr="008D043F">
              <w:rPr>
                <w:rFonts w:asciiTheme="minorHAnsi" w:hAnsiTheme="minorHAnsi" w:cstheme="minorHAnsi"/>
                <w:sz w:val="18"/>
                <w:szCs w:val="18"/>
                <w:lang w:val="hr-HR"/>
              </w:rPr>
              <w:t xml:space="preserve">Crvene </w:t>
            </w:r>
            <w:r w:rsidRPr="008D043F">
              <w:rPr>
                <w:rFonts w:asciiTheme="minorHAnsi" w:hAnsiTheme="minorHAnsi" w:cstheme="minorHAnsi"/>
                <w:sz w:val="18"/>
                <w:szCs w:val="18"/>
                <w:lang w:val="hr-HR"/>
              </w:rPr>
              <w:t xml:space="preserve">liste </w:t>
            </w:r>
            <w:r w:rsidR="00FC5E7B"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 koji se nalazi u zaštićenim područjima i područjima pod drugim efikasnim mjerama očuvanja</w:t>
            </w:r>
          </w:p>
        </w:tc>
        <w:tc>
          <w:tcPr>
            <w:tcW w:w="1269" w:type="pct"/>
            <w:shd w:val="clear" w:color="auto" w:fill="FFFFFF"/>
          </w:tcPr>
          <w:p w14:paraId="279C82EC" w14:textId="77777777" w:rsidR="00DE283B" w:rsidRPr="008D043F" w:rsidRDefault="00DE283B"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ecifični biodiverzitet </w:t>
            </w:r>
            <w:r w:rsidR="00FC5E7B"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 nije dovoljno zaštićen (2022</w:t>
            </w:r>
            <w:r w:rsidR="00FC5E7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271" w:type="pct"/>
            <w:shd w:val="clear" w:color="auto" w:fill="FFFFFF"/>
          </w:tcPr>
          <w:p w14:paraId="3A576523" w14:textId="77777777" w:rsidR="00DE283B" w:rsidRPr="008D043F" w:rsidRDefault="00DE283B"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štićena područja i područja pod drugim efikasnim mjerama očuvanja efikasno štite specifični biodiverzitet </w:t>
            </w:r>
            <w:r w:rsidR="00FC5E7B"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 (2030</w:t>
            </w:r>
            <w:r w:rsidR="00FC5E7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E283B" w:rsidRPr="008D043F" w14:paraId="67FE8574" w14:textId="77777777" w:rsidTr="002D5100">
        <w:trPr>
          <w:trHeight w:val="567"/>
          <w:jc w:val="center"/>
        </w:trPr>
        <w:tc>
          <w:tcPr>
            <w:tcW w:w="1418" w:type="pct"/>
            <w:shd w:val="clear" w:color="auto" w:fill="009D73"/>
            <w:vAlign w:val="center"/>
          </w:tcPr>
          <w:p w14:paraId="4D5A967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274A49D0"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sidR="00FC5E7B"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a zaštita i očuvanje biološke raznolikosti, njihova obnova i održivo korištenje </w:t>
            </w:r>
          </w:p>
        </w:tc>
      </w:tr>
      <w:tr w:rsidR="00DE283B" w:rsidRPr="008D043F" w14:paraId="63BB376F" w14:textId="77777777" w:rsidTr="002D5100">
        <w:trPr>
          <w:trHeight w:val="567"/>
          <w:jc w:val="center"/>
        </w:trPr>
        <w:tc>
          <w:tcPr>
            <w:tcW w:w="1418" w:type="pct"/>
            <w:shd w:val="clear" w:color="auto" w:fill="009D73"/>
            <w:vAlign w:val="center"/>
          </w:tcPr>
          <w:p w14:paraId="2A52ABA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408EF5F6" w14:textId="77777777" w:rsidR="00EC51BD" w:rsidRPr="008D043F" w:rsidRDefault="00EC51BD"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2 578 263 KM</w:t>
            </w:r>
          </w:p>
          <w:p w14:paraId="477EBA3B" w14:textId="77777777" w:rsidR="00DE283B" w:rsidRPr="008D043F" w:rsidRDefault="00EC51B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10% </w:t>
            </w:r>
            <w:r w:rsidR="00FC5E7B" w:rsidRPr="008D043F">
              <w:rPr>
                <w:rFonts w:asciiTheme="minorHAnsi" w:hAnsiTheme="minorHAnsi" w:cstheme="minorHAnsi"/>
                <w:color w:val="000000" w:themeColor="text1"/>
                <w:sz w:val="18"/>
                <w:szCs w:val="18"/>
                <w:lang w:val="hr-HR" w:bidi="en-US"/>
              </w:rPr>
              <w:t xml:space="preserve">budžetska </w:t>
            </w:r>
            <w:r w:rsidRPr="008D043F">
              <w:rPr>
                <w:rFonts w:asciiTheme="minorHAnsi" w:hAnsiTheme="minorHAnsi" w:cstheme="minorHAnsi"/>
                <w:color w:val="000000" w:themeColor="text1"/>
                <w:sz w:val="18"/>
                <w:szCs w:val="18"/>
                <w:lang w:val="hr-HR" w:bidi="en-US"/>
              </w:rPr>
              <w:t xml:space="preserve">sredstva, 90% </w:t>
            </w:r>
            <w:r w:rsidR="00FC5E7B" w:rsidRPr="008D043F">
              <w:rPr>
                <w:rFonts w:asciiTheme="minorHAnsi" w:hAnsiTheme="minorHAnsi" w:cstheme="minorHAnsi"/>
                <w:color w:val="000000" w:themeColor="text1"/>
                <w:sz w:val="18"/>
                <w:szCs w:val="18"/>
                <w:lang w:val="hr-HR" w:bidi="en-US"/>
              </w:rPr>
              <w:t xml:space="preserve">sredstva </w:t>
            </w:r>
            <w:r w:rsidRPr="008D043F">
              <w:rPr>
                <w:rFonts w:asciiTheme="minorHAnsi" w:hAnsiTheme="minorHAnsi" w:cstheme="minorHAnsi"/>
                <w:color w:val="000000" w:themeColor="text1"/>
                <w:sz w:val="18"/>
                <w:szCs w:val="18"/>
                <w:lang w:val="hr-HR" w:bidi="en-US"/>
              </w:rPr>
              <w:t>EU i drugih međunarodnih donatora</w:t>
            </w:r>
          </w:p>
        </w:tc>
      </w:tr>
      <w:tr w:rsidR="00DE283B" w:rsidRPr="008D043F" w14:paraId="46FCBBEE" w14:textId="77777777" w:rsidTr="002D5100">
        <w:trPr>
          <w:trHeight w:val="567"/>
          <w:jc w:val="center"/>
        </w:trPr>
        <w:tc>
          <w:tcPr>
            <w:tcW w:w="1418" w:type="pct"/>
            <w:shd w:val="clear" w:color="auto" w:fill="009D73"/>
            <w:vAlign w:val="center"/>
          </w:tcPr>
          <w:p w14:paraId="204A7A8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644BB21C"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DE283B" w:rsidRPr="008D043F" w14:paraId="5454E1AD" w14:textId="77777777" w:rsidTr="002D5100">
        <w:trPr>
          <w:trHeight w:val="567"/>
          <w:jc w:val="center"/>
        </w:trPr>
        <w:tc>
          <w:tcPr>
            <w:tcW w:w="1418" w:type="pct"/>
            <w:shd w:val="clear" w:color="auto" w:fill="009D73"/>
            <w:vAlign w:val="center"/>
          </w:tcPr>
          <w:p w14:paraId="68C2788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stitucija odgovorna za koordinaciju implementacije mjere</w:t>
            </w:r>
          </w:p>
        </w:tc>
        <w:tc>
          <w:tcPr>
            <w:tcW w:w="3582" w:type="pct"/>
            <w:gridSpan w:val="3"/>
            <w:shd w:val="clear" w:color="auto" w:fill="FFFFFF"/>
            <w:vAlign w:val="center"/>
          </w:tcPr>
          <w:p w14:paraId="07975998"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5D598ABD" w14:textId="77777777" w:rsidTr="002D5100">
        <w:trPr>
          <w:trHeight w:val="567"/>
          <w:jc w:val="center"/>
        </w:trPr>
        <w:tc>
          <w:tcPr>
            <w:tcW w:w="1418" w:type="pct"/>
            <w:shd w:val="clear" w:color="auto" w:fill="009D73"/>
            <w:vAlign w:val="center"/>
          </w:tcPr>
          <w:p w14:paraId="5762924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7B934F63" w14:textId="5FAD389A" w:rsidR="00DE283B" w:rsidRPr="008D043F" w:rsidRDefault="005431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FMOIT, stručna institucija za zaštitu prirode Federacije BiH, federalna i kantonalna ministarstva nadležna za zaštitu prirode, te za sektore privrede, poljoprivrede, vodoprivrede i šumarstva, energetike, saobraćaja i prostornog planiranja, kantonalne javne ustanove/preduzeća koja upravljaju zaštićenim prirodnim područjima u Federaciji BiH, stručne institucije za zaštitu prirode</w:t>
            </w:r>
          </w:p>
        </w:tc>
      </w:tr>
      <w:tr w:rsidR="00DE283B" w:rsidRPr="008D043F" w14:paraId="73CA15B2" w14:textId="77777777" w:rsidTr="002D5100">
        <w:trPr>
          <w:trHeight w:val="567"/>
          <w:jc w:val="center"/>
        </w:trPr>
        <w:tc>
          <w:tcPr>
            <w:tcW w:w="1418" w:type="pct"/>
            <w:shd w:val="clear" w:color="auto" w:fill="009D73"/>
            <w:vAlign w:val="center"/>
          </w:tcPr>
          <w:p w14:paraId="4F2C659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7541AE56"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lad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vlade kantona, resorna i sektorska ministarstva,  lokalne zajednice, nevladine organizacije, javnost</w:t>
            </w:r>
          </w:p>
        </w:tc>
      </w:tr>
    </w:tbl>
    <w:p w14:paraId="2AAF42A1"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35F89C6A" w14:textId="77777777" w:rsidTr="002D5100">
        <w:trPr>
          <w:trHeight w:val="567"/>
          <w:jc w:val="center"/>
        </w:trPr>
        <w:tc>
          <w:tcPr>
            <w:tcW w:w="1418" w:type="pct"/>
            <w:shd w:val="clear" w:color="auto" w:fill="009D73"/>
            <w:vAlign w:val="center"/>
          </w:tcPr>
          <w:p w14:paraId="209BE2C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17586A74"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4CC9AEAA" w14:textId="77777777" w:rsidTr="002D5100">
        <w:trPr>
          <w:trHeight w:val="567"/>
          <w:jc w:val="center"/>
        </w:trPr>
        <w:tc>
          <w:tcPr>
            <w:tcW w:w="1418" w:type="pct"/>
            <w:shd w:val="clear" w:color="auto" w:fill="009D73"/>
            <w:vAlign w:val="center"/>
          </w:tcPr>
          <w:p w14:paraId="1D9551C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046FB6EF" w14:textId="77777777" w:rsidR="00DE283B" w:rsidRPr="008D043F" w:rsidRDefault="00DE283B"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6. </w:t>
            </w:r>
            <w:r w:rsidRPr="008D043F">
              <w:rPr>
                <w:rFonts w:asciiTheme="minorHAnsi" w:hAnsiTheme="minorHAnsi" w:cstheme="minorHAnsi"/>
                <w:b/>
                <w:sz w:val="18"/>
                <w:szCs w:val="18"/>
                <w:lang w:val="hr-HR"/>
              </w:rPr>
              <w:t>Ekološki značajna područja prostorno povezati u ekološku mrežu na površini 17% teritorije Federacije BiH</w:t>
            </w:r>
            <w:r w:rsidRPr="008D043F">
              <w:rPr>
                <w:rFonts w:asciiTheme="minorHAnsi" w:hAnsiTheme="minorHAnsi" w:cstheme="minorHAnsi"/>
                <w:b/>
                <w:sz w:val="18"/>
                <w:szCs w:val="18"/>
                <w:lang w:val="hr-HR" w:eastAsia="zh-TW"/>
              </w:rPr>
              <w:t xml:space="preserve"> </w:t>
            </w:r>
          </w:p>
        </w:tc>
      </w:tr>
      <w:tr w:rsidR="00DE283B" w:rsidRPr="008D043F" w14:paraId="5E9040B5" w14:textId="77777777" w:rsidTr="002D5100">
        <w:trPr>
          <w:trHeight w:val="567"/>
          <w:jc w:val="center"/>
        </w:trPr>
        <w:tc>
          <w:tcPr>
            <w:tcW w:w="1418" w:type="pct"/>
            <w:shd w:val="clear" w:color="auto" w:fill="009D73"/>
            <w:vAlign w:val="center"/>
          </w:tcPr>
          <w:p w14:paraId="703E804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66" w:name="_Hlk94622195"/>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28CD144B" w14:textId="77777777" w:rsidR="00DE283B" w:rsidRPr="008D043F" w:rsidRDefault="00DE283B" w:rsidP="0068355A">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6.4. Uspostaviti ekološku mrežu </w:t>
            </w:r>
            <w:r w:rsidR="00FC5E7B" w:rsidRPr="008D043F">
              <w:rPr>
                <w:rFonts w:asciiTheme="minorHAnsi" w:eastAsia="Calibri" w:hAnsiTheme="minorHAnsi" w:cstheme="minorHAnsi"/>
                <w:b/>
                <w:sz w:val="18"/>
                <w:szCs w:val="18"/>
                <w:lang w:val="hr-HR"/>
              </w:rPr>
              <w:t>Federacije BiH</w:t>
            </w:r>
          </w:p>
        </w:tc>
      </w:tr>
      <w:bookmarkEnd w:id="266"/>
      <w:tr w:rsidR="00DE283B" w:rsidRPr="008D043F" w14:paraId="14C426B3" w14:textId="77777777" w:rsidTr="002D5100">
        <w:trPr>
          <w:trHeight w:val="567"/>
          <w:jc w:val="center"/>
        </w:trPr>
        <w:tc>
          <w:tcPr>
            <w:tcW w:w="1418" w:type="pct"/>
            <w:shd w:val="clear" w:color="auto" w:fill="009D73"/>
            <w:vAlign w:val="center"/>
          </w:tcPr>
          <w:p w14:paraId="5F0F5A2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6B03B5A2"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67" w:name="_Hlk94622345"/>
            <w:r w:rsidRPr="008D043F">
              <w:rPr>
                <w:rFonts w:asciiTheme="minorHAnsi" w:eastAsia="Calibri" w:hAnsiTheme="minorHAnsi" w:cstheme="minorHAnsi"/>
                <w:sz w:val="18"/>
                <w:szCs w:val="18"/>
                <w:lang w:val="hr-HR"/>
              </w:rPr>
              <w:t xml:space="preserve">Cilj ove mjere je donošenje akta o području ekološke mrež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i primjena mjera zaštite, što predstavlja propis nakon terenske validacije nultog stanja biodiverziteta od interesa za zaštitu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nakon postignute saglasnosti lokalnih zajednica o uključivanju pojedinih područja. </w:t>
            </w:r>
          </w:p>
          <w:bookmarkEnd w:id="267"/>
          <w:p w14:paraId="085BEBA9"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96C63C6"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siguravanje sredstava</w:t>
            </w:r>
            <w:r w:rsidR="00DE283B" w:rsidRPr="008D043F">
              <w:rPr>
                <w:rFonts w:asciiTheme="minorHAnsi" w:eastAsia="Calibri" w:hAnsiTheme="minorHAnsi" w:cstheme="minorHAnsi"/>
                <w:sz w:val="18"/>
                <w:szCs w:val="18"/>
                <w:lang w:val="hr-HR"/>
              </w:rPr>
              <w:t xml:space="preserve"> za terensku validaciju nultog stanja zaštićenih i strogo zaštićenih vrsta, vrsta od interesa za Zajednicu, stanja staništa s Aneksa I Direktive o staništima i stanja specifičnih ekosistema</w:t>
            </w:r>
          </w:p>
          <w:p w14:paraId="5E3C714E"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vršavanje terenske validacije </w:t>
            </w:r>
            <w:r w:rsidR="00DE283B" w:rsidRPr="008D043F">
              <w:rPr>
                <w:rFonts w:asciiTheme="minorHAnsi" w:eastAsia="Calibri" w:hAnsiTheme="minorHAnsi" w:cstheme="minorHAnsi"/>
                <w:sz w:val="18"/>
                <w:szCs w:val="18"/>
                <w:lang w:val="hr-HR"/>
              </w:rPr>
              <w:t xml:space="preserve">nultog stanja zaštićenih i strogo zaštićenih vrsta, vrsta od interesa za Zajednicu, stanja staništa s Aneksa I Direktive o staništima i stanja specifičnih ekosistema (kanjoni, gorski, visokoplaninski, močvarni i kraški ekosistemi) </w:t>
            </w:r>
          </w:p>
          <w:p w14:paraId="4FD39706"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aglašavanje uspostave</w:t>
            </w:r>
            <w:r w:rsidR="00DE283B" w:rsidRPr="008D043F">
              <w:rPr>
                <w:rFonts w:asciiTheme="minorHAnsi" w:eastAsia="Calibri" w:hAnsiTheme="minorHAnsi" w:cstheme="minorHAnsi"/>
                <w:sz w:val="18"/>
                <w:szCs w:val="18"/>
                <w:lang w:val="hr-HR"/>
              </w:rPr>
              <w:t xml:space="preserve"> ekološke mreže s drugim razvojnim i prostorno-planskim procesima i drugim jurisdikcijama u BiH</w:t>
            </w:r>
          </w:p>
          <w:p w14:paraId="0355AB48"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glašavanje ekološke mreže Federacije</w:t>
            </w:r>
            <w:r w:rsidR="00DE283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iH</w:t>
            </w:r>
          </w:p>
          <w:p w14:paraId="0898A46E"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azvoj i implementacija procedura</w:t>
            </w:r>
            <w:r w:rsidR="00DE283B" w:rsidRPr="008D043F">
              <w:rPr>
                <w:rFonts w:asciiTheme="minorHAnsi" w:eastAsia="Calibri" w:hAnsiTheme="minorHAnsi" w:cstheme="minorHAnsi"/>
                <w:sz w:val="18"/>
                <w:szCs w:val="18"/>
                <w:lang w:val="hr-HR"/>
              </w:rPr>
              <w:t xml:space="preserve"> postupka ocjene prihvatljivosti za zahvate i programe na području ekološke mreže </w:t>
            </w:r>
          </w:p>
          <w:p w14:paraId="62E8B712"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moviranje održivog turizma na području ekološke mreže Federacije BiH kroz </w:t>
            </w:r>
            <w:r w:rsidR="00DE283B" w:rsidRPr="008D043F">
              <w:rPr>
                <w:rFonts w:asciiTheme="minorHAnsi" w:eastAsia="Calibri" w:hAnsiTheme="minorHAnsi" w:cstheme="minorHAnsi"/>
                <w:sz w:val="18"/>
                <w:szCs w:val="18"/>
                <w:lang w:val="hr-HR"/>
              </w:rPr>
              <w:t xml:space="preserve">rad javnih ustanova </w:t>
            </w:r>
          </w:p>
        </w:tc>
      </w:tr>
      <w:tr w:rsidR="00DE283B" w:rsidRPr="008D043F" w14:paraId="67531D40" w14:textId="77777777" w:rsidTr="002D5100">
        <w:trPr>
          <w:trHeight w:val="567"/>
          <w:jc w:val="center"/>
        </w:trPr>
        <w:tc>
          <w:tcPr>
            <w:tcW w:w="1418" w:type="pct"/>
            <w:shd w:val="clear" w:color="auto" w:fill="009D73"/>
            <w:vAlign w:val="center"/>
          </w:tcPr>
          <w:p w14:paraId="440D6FD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5288DB55"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2E7AB931" w14:textId="77777777" w:rsidTr="002D5100">
        <w:trPr>
          <w:trHeight w:val="567"/>
          <w:jc w:val="center"/>
        </w:trPr>
        <w:tc>
          <w:tcPr>
            <w:tcW w:w="1418" w:type="pct"/>
            <w:vMerge w:val="restart"/>
            <w:shd w:val="clear" w:color="auto" w:fill="009D73"/>
            <w:vAlign w:val="center"/>
          </w:tcPr>
          <w:p w14:paraId="7A96042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682944B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23D514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zlaznog rezultata i krajnjeg </w:t>
            </w:r>
            <w:r w:rsidRPr="008D043F">
              <w:rPr>
                <w:rFonts w:asciiTheme="minorHAnsi" w:hAnsiTheme="minorHAnsi" w:cstheme="minorHAnsi"/>
                <w:b/>
                <w:color w:val="FFFFFF" w:themeColor="background1"/>
                <w:sz w:val="18"/>
                <w:szCs w:val="18"/>
                <w:lang w:val="hr-HR" w:bidi="en-US"/>
              </w:rPr>
              <w:lastRenderedPageBreak/>
              <w:t>rezultata)</w:t>
            </w:r>
          </w:p>
        </w:tc>
        <w:tc>
          <w:tcPr>
            <w:tcW w:w="1269" w:type="pct"/>
            <w:shd w:val="clear" w:color="auto" w:fill="009D73"/>
            <w:vAlign w:val="center"/>
          </w:tcPr>
          <w:p w14:paraId="5564113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olazna vrijednost</w:t>
            </w:r>
          </w:p>
          <w:p w14:paraId="7AF577E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360665C3"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230E4E31" w14:textId="77777777" w:rsidTr="002D5100">
        <w:trPr>
          <w:trHeight w:val="567"/>
          <w:jc w:val="center"/>
        </w:trPr>
        <w:tc>
          <w:tcPr>
            <w:tcW w:w="1418" w:type="pct"/>
            <w:vMerge/>
            <w:shd w:val="clear" w:color="auto" w:fill="009D73"/>
            <w:vAlign w:val="center"/>
          </w:tcPr>
          <w:p w14:paraId="351F4DF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0CFFBDCD"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ekološke mreže </w:t>
            </w:r>
            <w:r w:rsidR="00FC5E7B" w:rsidRPr="008D043F">
              <w:rPr>
                <w:rFonts w:asciiTheme="minorHAnsi" w:eastAsia="Calibri" w:hAnsiTheme="minorHAnsi" w:cstheme="minorHAnsi"/>
                <w:sz w:val="18"/>
                <w:szCs w:val="18"/>
                <w:lang w:val="hr-HR"/>
              </w:rPr>
              <w:t>Federacije BiH</w:t>
            </w:r>
          </w:p>
        </w:tc>
        <w:tc>
          <w:tcPr>
            <w:tcW w:w="1269" w:type="pct"/>
            <w:shd w:val="clear" w:color="auto" w:fill="FFFFFF"/>
            <w:vAlign w:val="center"/>
          </w:tcPr>
          <w:p w14:paraId="4A21219C"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Ekološka mreža postoji samo na nivou Plana Natura 2000 u BiH </w:t>
            </w:r>
          </w:p>
        </w:tc>
        <w:tc>
          <w:tcPr>
            <w:tcW w:w="1271" w:type="pct"/>
            <w:shd w:val="clear" w:color="auto" w:fill="FFFFFF"/>
            <w:vAlign w:val="center"/>
          </w:tcPr>
          <w:p w14:paraId="74134A17"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Ekološka mreža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spostavljena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funkcionalna u cilju očuvanja biodiverziteta</w:t>
            </w:r>
          </w:p>
        </w:tc>
      </w:tr>
      <w:tr w:rsidR="00DE283B" w:rsidRPr="008D043F" w14:paraId="6197CD16" w14:textId="77777777" w:rsidTr="002D5100">
        <w:trPr>
          <w:trHeight w:val="567"/>
          <w:jc w:val="center"/>
        </w:trPr>
        <w:tc>
          <w:tcPr>
            <w:tcW w:w="1418" w:type="pct"/>
            <w:shd w:val="clear" w:color="auto" w:fill="009D73"/>
            <w:vAlign w:val="center"/>
          </w:tcPr>
          <w:p w14:paraId="76DA6EC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34D81B30" w14:textId="77777777" w:rsidR="00DE283B" w:rsidRPr="008D043F" w:rsidRDefault="00FC5E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Unaprijeđena </w:t>
            </w:r>
            <w:r w:rsidR="00DE283B" w:rsidRPr="008D043F">
              <w:rPr>
                <w:rFonts w:asciiTheme="minorHAnsi" w:hAnsiTheme="minorHAnsi" w:cstheme="minorHAnsi"/>
                <w:sz w:val="18"/>
                <w:szCs w:val="18"/>
                <w:lang w:val="hr-HR"/>
              </w:rPr>
              <w:t xml:space="preserve">zaštita i očuvanje biološke raznolikosti, njihova obnova i održivo korištenje </w:t>
            </w:r>
          </w:p>
        </w:tc>
      </w:tr>
      <w:tr w:rsidR="00DE283B" w:rsidRPr="008D043F" w14:paraId="6BEC02B8" w14:textId="77777777" w:rsidTr="002D5100">
        <w:trPr>
          <w:trHeight w:val="567"/>
          <w:jc w:val="center"/>
        </w:trPr>
        <w:tc>
          <w:tcPr>
            <w:tcW w:w="1418" w:type="pct"/>
            <w:shd w:val="clear" w:color="auto" w:fill="009D73"/>
            <w:vAlign w:val="center"/>
          </w:tcPr>
          <w:p w14:paraId="17A3BE3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0F76D859" w14:textId="77777777" w:rsidR="008B5126"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 545 909 KM</w:t>
            </w:r>
          </w:p>
          <w:p w14:paraId="58B9D34C" w14:textId="5D567512" w:rsidR="00DE283B"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sredstva EU i drugih međunarodnih donatora</w:t>
            </w:r>
          </w:p>
        </w:tc>
      </w:tr>
      <w:tr w:rsidR="00DE283B" w:rsidRPr="008D043F" w14:paraId="1F7FDB82" w14:textId="77777777" w:rsidTr="002D5100">
        <w:trPr>
          <w:trHeight w:val="567"/>
          <w:jc w:val="center"/>
        </w:trPr>
        <w:tc>
          <w:tcPr>
            <w:tcW w:w="1418" w:type="pct"/>
            <w:shd w:val="clear" w:color="auto" w:fill="009D73"/>
            <w:vAlign w:val="center"/>
          </w:tcPr>
          <w:p w14:paraId="58312D3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719FEE2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8–2030</w:t>
            </w:r>
            <w:r w:rsidR="00FC5E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E283B" w:rsidRPr="008D043F" w14:paraId="59C68865" w14:textId="77777777" w:rsidTr="002D5100">
        <w:trPr>
          <w:trHeight w:val="567"/>
          <w:jc w:val="center"/>
        </w:trPr>
        <w:tc>
          <w:tcPr>
            <w:tcW w:w="1418" w:type="pct"/>
            <w:shd w:val="clear" w:color="auto" w:fill="009D73"/>
            <w:vAlign w:val="center"/>
          </w:tcPr>
          <w:p w14:paraId="0714CA9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43ACDDD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6FECB88D" w14:textId="77777777" w:rsidTr="002D5100">
        <w:trPr>
          <w:trHeight w:val="567"/>
          <w:jc w:val="center"/>
        </w:trPr>
        <w:tc>
          <w:tcPr>
            <w:tcW w:w="1418" w:type="pct"/>
            <w:shd w:val="clear" w:color="auto" w:fill="009D73"/>
            <w:vAlign w:val="center"/>
          </w:tcPr>
          <w:p w14:paraId="306B72F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25274E1F"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ZO, stručna institucija za zaštitu prirode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DE283B" w:rsidRPr="008D043F" w14:paraId="002737BB" w14:textId="77777777" w:rsidTr="002D5100">
        <w:trPr>
          <w:trHeight w:val="567"/>
          <w:jc w:val="center"/>
        </w:trPr>
        <w:tc>
          <w:tcPr>
            <w:tcW w:w="1418" w:type="pct"/>
            <w:shd w:val="clear" w:color="auto" w:fill="009D73"/>
            <w:vAlign w:val="center"/>
          </w:tcPr>
          <w:p w14:paraId="6770E96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71B6780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Lokalne zajednice, resorna i sektorska ministarstva, naučne institucije, nevladine organizacije, javnost</w:t>
            </w:r>
          </w:p>
        </w:tc>
      </w:tr>
    </w:tbl>
    <w:p w14:paraId="7B91A139" w14:textId="77777777" w:rsidR="00DE283B" w:rsidRPr="008D043F" w:rsidRDefault="00DE283B" w:rsidP="0068355A">
      <w:pPr>
        <w:spacing w:line="276" w:lineRule="auto"/>
        <w:rPr>
          <w:rFonts w:asciiTheme="minorHAnsi" w:hAnsiTheme="minorHAnsi" w:cstheme="minorHAnsi"/>
          <w:sz w:val="18"/>
          <w:szCs w:val="18"/>
          <w:lang w:val="hr-HR"/>
        </w:rPr>
      </w:pPr>
    </w:p>
    <w:tbl>
      <w:tblPr>
        <w:tblW w:w="484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918"/>
        <w:gridCol w:w="3462"/>
        <w:gridCol w:w="3467"/>
      </w:tblGrid>
      <w:tr w:rsidR="00DE283B" w:rsidRPr="008D043F" w14:paraId="695A7CE9" w14:textId="77777777" w:rsidTr="002D5100">
        <w:trPr>
          <w:trHeight w:val="567"/>
          <w:jc w:val="center"/>
        </w:trPr>
        <w:tc>
          <w:tcPr>
            <w:tcW w:w="1416" w:type="pct"/>
            <w:shd w:val="clear" w:color="auto" w:fill="009D73"/>
            <w:vAlign w:val="center"/>
          </w:tcPr>
          <w:p w14:paraId="1CE312E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4" w:type="pct"/>
            <w:gridSpan w:val="3"/>
            <w:shd w:val="clear" w:color="auto" w:fill="auto"/>
            <w:vAlign w:val="center"/>
          </w:tcPr>
          <w:p w14:paraId="4E59E2B1"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6A1155CE" w14:textId="77777777" w:rsidTr="002D5100">
        <w:trPr>
          <w:trHeight w:val="567"/>
          <w:jc w:val="center"/>
        </w:trPr>
        <w:tc>
          <w:tcPr>
            <w:tcW w:w="1416" w:type="pct"/>
            <w:shd w:val="clear" w:color="auto" w:fill="009D73"/>
            <w:vAlign w:val="center"/>
          </w:tcPr>
          <w:p w14:paraId="4F76E3F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4" w:type="pct"/>
            <w:gridSpan w:val="3"/>
            <w:shd w:val="clear" w:color="auto" w:fill="FFFFFF"/>
            <w:vAlign w:val="center"/>
          </w:tcPr>
          <w:p w14:paraId="1F145519" w14:textId="77777777" w:rsidR="00DE283B" w:rsidRPr="008D043F" w:rsidRDefault="00DE283B" w:rsidP="0068355A">
            <w:pPr>
              <w:spacing w:before="40" w:after="40" w:line="276" w:lineRule="auto"/>
              <w:rPr>
                <w:rFonts w:asciiTheme="minorHAnsi" w:hAnsiTheme="minorHAnsi" w:cstheme="minorHAnsi"/>
                <w:b/>
                <w:sz w:val="18"/>
                <w:szCs w:val="18"/>
                <w:lang w:val="hr-HR" w:eastAsia="zh-TW"/>
              </w:rPr>
            </w:pPr>
            <w:bookmarkStart w:id="268" w:name="_Hlk94622875"/>
            <w:r w:rsidRPr="008D043F">
              <w:rPr>
                <w:rFonts w:asciiTheme="minorHAnsi" w:hAnsiTheme="minorHAnsi" w:cstheme="minorHAnsi"/>
                <w:b/>
                <w:sz w:val="18"/>
                <w:szCs w:val="18"/>
                <w:lang w:val="hr-HR" w:eastAsia="zh-TW"/>
              </w:rPr>
              <w:t xml:space="preserve">3.7. Unaprijediti međusektorsku saradnju i političku podršku u </w:t>
            </w:r>
            <w:r w:rsidR="00FC5E7B" w:rsidRPr="008D043F">
              <w:rPr>
                <w:rFonts w:asciiTheme="minorHAnsi" w:eastAsia="Calibri" w:hAnsiTheme="minorHAnsi" w:cstheme="minorHAnsi"/>
                <w:b/>
                <w:sz w:val="18"/>
                <w:szCs w:val="18"/>
                <w:lang w:val="hr-HR"/>
              </w:rPr>
              <w:t xml:space="preserve">Federaciji BiH </w:t>
            </w:r>
            <w:r w:rsidRPr="008D043F">
              <w:rPr>
                <w:rFonts w:asciiTheme="minorHAnsi" w:hAnsiTheme="minorHAnsi" w:cstheme="minorHAnsi"/>
                <w:b/>
                <w:sz w:val="18"/>
                <w:szCs w:val="18"/>
                <w:lang w:val="hr-HR" w:eastAsia="zh-TW"/>
              </w:rPr>
              <w:t xml:space="preserve">za integraciju zaštite biodiverziteta u sektorske politike i zakonodavstvo </w:t>
            </w:r>
            <w:bookmarkEnd w:id="268"/>
          </w:p>
        </w:tc>
      </w:tr>
      <w:tr w:rsidR="00DE283B" w:rsidRPr="008D043F" w14:paraId="6799FB79" w14:textId="77777777" w:rsidTr="002D5100">
        <w:trPr>
          <w:trHeight w:val="567"/>
          <w:jc w:val="center"/>
        </w:trPr>
        <w:tc>
          <w:tcPr>
            <w:tcW w:w="1416" w:type="pct"/>
            <w:shd w:val="clear" w:color="auto" w:fill="009D73"/>
            <w:vAlign w:val="center"/>
          </w:tcPr>
          <w:p w14:paraId="3615A2B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4" w:type="pct"/>
            <w:gridSpan w:val="3"/>
            <w:shd w:val="clear" w:color="auto" w:fill="FFFFFF"/>
            <w:vAlign w:val="center"/>
          </w:tcPr>
          <w:p w14:paraId="771123DE" w14:textId="77777777" w:rsidR="00DE283B" w:rsidRPr="008D043F" w:rsidRDefault="00DE283B" w:rsidP="0068355A">
            <w:pPr>
              <w:spacing w:line="276" w:lineRule="auto"/>
              <w:rPr>
                <w:rFonts w:asciiTheme="minorHAnsi" w:eastAsia="Calibri" w:hAnsiTheme="minorHAnsi" w:cstheme="minorHAnsi"/>
                <w:b/>
                <w:sz w:val="18"/>
                <w:szCs w:val="18"/>
                <w:lang w:val="hr-HR"/>
              </w:rPr>
            </w:pPr>
            <w:bookmarkStart w:id="269" w:name="_Hlk94622961"/>
            <w:r w:rsidRPr="008D043F">
              <w:rPr>
                <w:rFonts w:asciiTheme="minorHAnsi" w:eastAsia="Calibri" w:hAnsiTheme="minorHAnsi" w:cstheme="minorHAnsi"/>
                <w:b/>
                <w:sz w:val="18"/>
                <w:szCs w:val="18"/>
                <w:lang w:val="hr-HR"/>
              </w:rPr>
              <w:t xml:space="preserve">3.7.1. </w:t>
            </w:r>
            <w:r w:rsidR="00FC5E7B" w:rsidRPr="008D043F">
              <w:rPr>
                <w:rFonts w:asciiTheme="minorHAnsi" w:eastAsia="Calibri" w:hAnsiTheme="minorHAnsi" w:cstheme="minorHAnsi"/>
                <w:b/>
                <w:sz w:val="18"/>
                <w:szCs w:val="18"/>
                <w:lang w:val="hr-HR"/>
              </w:rPr>
              <w:t xml:space="preserve">Osigurati  </w:t>
            </w:r>
            <w:r w:rsidRPr="008D043F">
              <w:rPr>
                <w:rFonts w:asciiTheme="minorHAnsi" w:eastAsia="Calibri" w:hAnsiTheme="minorHAnsi" w:cstheme="minorHAnsi"/>
                <w:b/>
                <w:sz w:val="18"/>
                <w:szCs w:val="18"/>
                <w:lang w:val="hr-HR"/>
              </w:rPr>
              <w:t xml:space="preserve">međusektorsku podršku za implementaciju novih NBSAP ciljeva na području </w:t>
            </w:r>
            <w:r w:rsidR="00FC5E7B" w:rsidRPr="008D043F">
              <w:rPr>
                <w:rFonts w:asciiTheme="minorHAnsi" w:eastAsia="Calibri" w:hAnsiTheme="minorHAnsi" w:cstheme="minorHAnsi"/>
                <w:b/>
                <w:sz w:val="18"/>
                <w:szCs w:val="18"/>
                <w:lang w:val="hr-HR"/>
              </w:rPr>
              <w:t>Federacije BiH</w:t>
            </w:r>
            <w:bookmarkEnd w:id="269"/>
          </w:p>
        </w:tc>
      </w:tr>
      <w:tr w:rsidR="00DE283B" w:rsidRPr="008D043F" w14:paraId="074C9609" w14:textId="77777777" w:rsidTr="002D5100">
        <w:trPr>
          <w:trHeight w:val="567"/>
          <w:jc w:val="center"/>
        </w:trPr>
        <w:tc>
          <w:tcPr>
            <w:tcW w:w="1416" w:type="pct"/>
            <w:shd w:val="clear" w:color="auto" w:fill="009D73"/>
            <w:vAlign w:val="center"/>
          </w:tcPr>
          <w:p w14:paraId="19514CA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4" w:type="pct"/>
            <w:gridSpan w:val="3"/>
            <w:shd w:val="clear" w:color="auto" w:fill="FFFFFF"/>
            <w:vAlign w:val="center"/>
          </w:tcPr>
          <w:p w14:paraId="5EF6EB53" w14:textId="018F5828"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ugoročno očuvanje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održiva upotreba biodiverziteta kao rezultat sektorskih politika. S obzirom </w:t>
            </w:r>
            <w:r w:rsidR="00FC5E7B" w:rsidRPr="008D043F">
              <w:rPr>
                <w:rFonts w:asciiTheme="minorHAnsi" w:eastAsia="Calibri" w:hAnsiTheme="minorHAnsi" w:cstheme="minorHAnsi"/>
                <w:sz w:val="18"/>
                <w:szCs w:val="18"/>
                <w:lang w:val="hr-HR"/>
              </w:rPr>
              <w:t xml:space="preserve">na to </w:t>
            </w:r>
            <w:r w:rsidRPr="008D043F">
              <w:rPr>
                <w:rFonts w:asciiTheme="minorHAnsi" w:eastAsia="Calibri" w:hAnsiTheme="minorHAnsi" w:cstheme="minorHAnsi"/>
                <w:sz w:val="18"/>
                <w:szCs w:val="18"/>
                <w:lang w:val="hr-HR"/>
              </w:rPr>
              <w:t xml:space="preserve">da je važnost posljednjeg NBSAP-a istekla 2020. godine, revidirani NBSAP će biti pripremljen tokom ranog perioda implementacije </w:t>
            </w:r>
            <w:r w:rsidR="00376C47" w:rsidRPr="008D043F">
              <w:rPr>
                <w:rFonts w:asciiTheme="minorHAnsi" w:eastAsia="Calibri" w:hAnsiTheme="minorHAnsi" w:cstheme="minorHAnsi"/>
                <w:sz w:val="18"/>
                <w:szCs w:val="18"/>
                <w:lang w:val="hr-HR"/>
              </w:rPr>
              <w:t>Strategije za nivo</w:t>
            </w:r>
            <w:r w:rsidRPr="008D043F">
              <w:rPr>
                <w:rFonts w:asciiTheme="minorHAnsi" w:eastAsia="Calibri" w:hAnsiTheme="minorHAnsi" w:cstheme="minorHAnsi"/>
                <w:sz w:val="18"/>
                <w:szCs w:val="18"/>
                <w:lang w:val="hr-HR"/>
              </w:rPr>
              <w:t xml:space="preserv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Implementacija revidiranog NBSAP</w:t>
            </w:r>
            <w:r w:rsidR="00FC5E7B"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je, između ostalog, i u nadležnosti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 skladu s globalnim ciljevima za biodiverzitet, revidirani NBSAP će nastojati </w:t>
            </w:r>
            <w:r w:rsidR="00FC5E7B" w:rsidRPr="008D043F">
              <w:rPr>
                <w:rFonts w:asciiTheme="minorHAnsi" w:eastAsia="Calibri" w:hAnsiTheme="minorHAnsi" w:cstheme="minorHAnsi"/>
                <w:sz w:val="18"/>
                <w:szCs w:val="18"/>
                <w:lang w:val="hr-HR"/>
              </w:rPr>
              <w:t xml:space="preserve">integrirati </w:t>
            </w:r>
            <w:r w:rsidRPr="008D043F">
              <w:rPr>
                <w:rFonts w:asciiTheme="minorHAnsi" w:eastAsia="Calibri" w:hAnsiTheme="minorHAnsi" w:cstheme="minorHAnsi"/>
                <w:sz w:val="18"/>
                <w:szCs w:val="18"/>
                <w:lang w:val="hr-HR"/>
              </w:rPr>
              <w:t xml:space="preserve">zaštitu biodiverziteta u sektorske politike u najboljoj mogućoj mjeri. </w:t>
            </w:r>
          </w:p>
          <w:p w14:paraId="41AEB9A0"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67140D3C" w14:textId="77777777" w:rsidR="00DE283B" w:rsidRPr="008D043F" w:rsidRDefault="00FC5E7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dentifikacija i podržavanje projekata</w:t>
            </w:r>
            <w:r w:rsidR="00DE283B" w:rsidRPr="008D043F">
              <w:rPr>
                <w:rFonts w:asciiTheme="minorHAnsi" w:eastAsia="Calibri" w:hAnsiTheme="minorHAnsi" w:cstheme="minorHAnsi"/>
                <w:sz w:val="18"/>
                <w:szCs w:val="18"/>
                <w:lang w:val="hr-HR"/>
              </w:rPr>
              <w:t xml:space="preserve"> koji osiguravaju zaštitu prirode i održivu upotrebu biodiverziteta kroz različite sektorske politike</w:t>
            </w:r>
          </w:p>
        </w:tc>
      </w:tr>
      <w:tr w:rsidR="00DE283B" w:rsidRPr="008D043F" w14:paraId="137AF563" w14:textId="77777777" w:rsidTr="002D5100">
        <w:trPr>
          <w:trHeight w:val="567"/>
          <w:jc w:val="center"/>
        </w:trPr>
        <w:tc>
          <w:tcPr>
            <w:tcW w:w="1416" w:type="pct"/>
            <w:shd w:val="clear" w:color="auto" w:fill="009D73"/>
            <w:vAlign w:val="center"/>
          </w:tcPr>
          <w:p w14:paraId="2024859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4" w:type="pct"/>
            <w:gridSpan w:val="3"/>
            <w:tcBorders>
              <w:bottom w:val="single" w:sz="4" w:space="0" w:color="A6A6A6"/>
            </w:tcBorders>
            <w:shd w:val="clear" w:color="auto" w:fill="FFFFFF" w:themeFill="background1"/>
            <w:vAlign w:val="center"/>
          </w:tcPr>
          <w:p w14:paraId="34253BFC"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01D00DE0" w14:textId="77777777" w:rsidTr="002D5100">
        <w:trPr>
          <w:trHeight w:val="567"/>
          <w:jc w:val="center"/>
        </w:trPr>
        <w:tc>
          <w:tcPr>
            <w:tcW w:w="1416" w:type="pct"/>
            <w:vMerge w:val="restart"/>
            <w:shd w:val="clear" w:color="auto" w:fill="009D73"/>
            <w:vAlign w:val="center"/>
          </w:tcPr>
          <w:p w14:paraId="6F248B5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62" w:type="pct"/>
            <w:shd w:val="clear" w:color="auto" w:fill="009D73"/>
            <w:vAlign w:val="center"/>
          </w:tcPr>
          <w:p w14:paraId="6802612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E56A36F"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0" w:type="pct"/>
            <w:shd w:val="clear" w:color="auto" w:fill="009D73"/>
            <w:vAlign w:val="center"/>
          </w:tcPr>
          <w:p w14:paraId="1CC8B9FC"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B93B82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2" w:type="pct"/>
            <w:shd w:val="clear" w:color="auto" w:fill="009D73"/>
            <w:vAlign w:val="center"/>
          </w:tcPr>
          <w:p w14:paraId="4D0CDEE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543173" w:rsidRPr="008D043F" w14:paraId="267F8DE0" w14:textId="77777777" w:rsidTr="002D5100">
        <w:trPr>
          <w:trHeight w:val="567"/>
          <w:jc w:val="center"/>
        </w:trPr>
        <w:tc>
          <w:tcPr>
            <w:tcW w:w="1416" w:type="pct"/>
            <w:vMerge/>
            <w:shd w:val="clear" w:color="auto" w:fill="009D73"/>
            <w:vAlign w:val="center"/>
          </w:tcPr>
          <w:p w14:paraId="25B10891" w14:textId="77777777" w:rsidR="00543173" w:rsidRPr="008D043F" w:rsidRDefault="00543173" w:rsidP="0068355A">
            <w:pPr>
              <w:spacing w:before="40" w:after="40" w:line="276" w:lineRule="auto"/>
              <w:rPr>
                <w:rFonts w:asciiTheme="minorHAnsi" w:hAnsiTheme="minorHAnsi" w:cstheme="minorHAnsi"/>
                <w:b/>
                <w:color w:val="FFFFFF" w:themeColor="background1"/>
                <w:sz w:val="18"/>
                <w:szCs w:val="18"/>
                <w:lang w:val="hr-HR" w:bidi="en-US"/>
              </w:rPr>
            </w:pPr>
          </w:p>
        </w:tc>
        <w:tc>
          <w:tcPr>
            <w:tcW w:w="1062" w:type="pct"/>
            <w:shd w:val="clear" w:color="auto" w:fill="FFFFFF"/>
            <w:vAlign w:val="center"/>
          </w:tcPr>
          <w:p w14:paraId="13A27361" w14:textId="1E9693B8" w:rsidR="00543173" w:rsidRPr="008D043F" w:rsidRDefault="005431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Broj projekata koji doprinosi aktivnoj zaštiti biodiverziteta/prirode </w:t>
            </w:r>
          </w:p>
        </w:tc>
        <w:tc>
          <w:tcPr>
            <w:tcW w:w="1260" w:type="pct"/>
            <w:shd w:val="clear" w:color="auto" w:fill="FFFFFF"/>
            <w:vAlign w:val="center"/>
          </w:tcPr>
          <w:p w14:paraId="5A310C68" w14:textId="0B377D9E" w:rsidR="00543173" w:rsidRPr="008D043F" w:rsidRDefault="005431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Mali broj projekata iz oblasti očuvanja biodiverziteta  </w:t>
            </w:r>
          </w:p>
        </w:tc>
        <w:tc>
          <w:tcPr>
            <w:tcW w:w="1262" w:type="pct"/>
            <w:shd w:val="clear" w:color="auto" w:fill="FFFFFF"/>
            <w:vAlign w:val="center"/>
          </w:tcPr>
          <w:p w14:paraId="26B5C627" w14:textId="705EA124" w:rsidR="00543173" w:rsidRPr="008D043F" w:rsidRDefault="005431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Visok broj sektorskih projekata iz oblasti očuvanja biodiverziteta </w:t>
            </w:r>
          </w:p>
        </w:tc>
      </w:tr>
      <w:tr w:rsidR="00DE283B" w:rsidRPr="008D043F" w14:paraId="272F1A92" w14:textId="77777777" w:rsidTr="002D5100">
        <w:trPr>
          <w:trHeight w:val="567"/>
          <w:jc w:val="center"/>
        </w:trPr>
        <w:tc>
          <w:tcPr>
            <w:tcW w:w="1416" w:type="pct"/>
            <w:shd w:val="clear" w:color="auto" w:fill="009D73"/>
            <w:vAlign w:val="center"/>
          </w:tcPr>
          <w:p w14:paraId="06729DB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4" w:type="pct"/>
            <w:gridSpan w:val="3"/>
            <w:shd w:val="clear" w:color="auto" w:fill="FFFFFF"/>
            <w:vAlign w:val="center"/>
          </w:tcPr>
          <w:p w14:paraId="76188EE7" w14:textId="77777777" w:rsidR="00DE283B" w:rsidRPr="008D043F" w:rsidRDefault="00DE283B"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Poboljšanje upravljanja kroz jaču međusektorsku saradnju i koordinaciju. Jačanje opće koristi od biološke raznolikosti i ekosistemskih servisa</w:t>
            </w:r>
          </w:p>
        </w:tc>
      </w:tr>
      <w:tr w:rsidR="00DE283B" w:rsidRPr="008D043F" w14:paraId="49901496" w14:textId="77777777" w:rsidTr="002D5100">
        <w:trPr>
          <w:trHeight w:val="567"/>
          <w:jc w:val="center"/>
        </w:trPr>
        <w:tc>
          <w:tcPr>
            <w:tcW w:w="1416" w:type="pct"/>
            <w:shd w:val="clear" w:color="auto" w:fill="009D73"/>
            <w:vAlign w:val="center"/>
          </w:tcPr>
          <w:p w14:paraId="551B272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4" w:type="pct"/>
            <w:gridSpan w:val="3"/>
            <w:shd w:val="clear" w:color="auto" w:fill="FFFFFF"/>
            <w:vAlign w:val="center"/>
          </w:tcPr>
          <w:p w14:paraId="0DBB0F3E"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61 230 KM</w:t>
            </w:r>
          </w:p>
          <w:p w14:paraId="5C4476D8" w14:textId="77777777" w:rsidR="00DE283B" w:rsidRPr="008D043F" w:rsidRDefault="008374A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100% </w:t>
            </w:r>
            <w:r w:rsidR="004674B7" w:rsidRPr="008D043F">
              <w:rPr>
                <w:rFonts w:asciiTheme="minorHAnsi" w:hAnsiTheme="minorHAnsi" w:cstheme="minorHAnsi"/>
                <w:color w:val="000000" w:themeColor="text1"/>
                <w:sz w:val="18"/>
                <w:szCs w:val="18"/>
                <w:lang w:val="hr-HR" w:bidi="en-US"/>
              </w:rPr>
              <w:t xml:space="preserve">budžetska </w:t>
            </w:r>
            <w:r w:rsidRPr="008D043F">
              <w:rPr>
                <w:rFonts w:asciiTheme="minorHAnsi" w:hAnsiTheme="minorHAnsi" w:cstheme="minorHAnsi"/>
                <w:color w:val="000000" w:themeColor="text1"/>
                <w:sz w:val="18"/>
                <w:szCs w:val="18"/>
                <w:lang w:val="hr-HR" w:bidi="en-US"/>
              </w:rPr>
              <w:t>sredstva</w:t>
            </w:r>
          </w:p>
        </w:tc>
      </w:tr>
      <w:tr w:rsidR="00DE283B" w:rsidRPr="008D043F" w14:paraId="22AD2E7B" w14:textId="77777777" w:rsidTr="002D5100">
        <w:trPr>
          <w:trHeight w:val="567"/>
          <w:jc w:val="center"/>
        </w:trPr>
        <w:tc>
          <w:tcPr>
            <w:tcW w:w="1416" w:type="pct"/>
            <w:shd w:val="clear" w:color="auto" w:fill="009D73"/>
            <w:vAlign w:val="center"/>
          </w:tcPr>
          <w:p w14:paraId="3772895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4" w:type="pct"/>
            <w:gridSpan w:val="3"/>
            <w:shd w:val="clear" w:color="auto" w:fill="FFFFFF"/>
            <w:vAlign w:val="center"/>
          </w:tcPr>
          <w:p w14:paraId="400BE06B"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30.</w:t>
            </w:r>
          </w:p>
        </w:tc>
      </w:tr>
      <w:tr w:rsidR="00DE283B" w:rsidRPr="008D043F" w14:paraId="69332268" w14:textId="77777777" w:rsidTr="002D5100">
        <w:trPr>
          <w:trHeight w:val="567"/>
          <w:jc w:val="center"/>
        </w:trPr>
        <w:tc>
          <w:tcPr>
            <w:tcW w:w="1416" w:type="pct"/>
            <w:shd w:val="clear" w:color="auto" w:fill="009D73"/>
            <w:vAlign w:val="center"/>
          </w:tcPr>
          <w:p w14:paraId="68DCF4B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4" w:type="pct"/>
            <w:gridSpan w:val="3"/>
            <w:shd w:val="clear" w:color="auto" w:fill="FFFFFF"/>
            <w:vAlign w:val="center"/>
          </w:tcPr>
          <w:p w14:paraId="7FA49D4A"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122A961A" w14:textId="77777777" w:rsidTr="002D5100">
        <w:trPr>
          <w:trHeight w:val="567"/>
          <w:jc w:val="center"/>
        </w:trPr>
        <w:tc>
          <w:tcPr>
            <w:tcW w:w="1416" w:type="pct"/>
            <w:shd w:val="clear" w:color="auto" w:fill="009D73"/>
            <w:vAlign w:val="center"/>
          </w:tcPr>
          <w:p w14:paraId="69BBD9C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4" w:type="pct"/>
            <w:gridSpan w:val="3"/>
            <w:shd w:val="clear" w:color="auto" w:fill="FFFFFF"/>
            <w:vAlign w:val="center"/>
          </w:tcPr>
          <w:p w14:paraId="669F8E7F"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stručna institucija za zaštitu 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sektorska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i agencije </w:t>
            </w:r>
          </w:p>
        </w:tc>
      </w:tr>
      <w:tr w:rsidR="00DE283B" w:rsidRPr="008D043F" w14:paraId="27A0D4FF" w14:textId="77777777" w:rsidTr="002D5100">
        <w:trPr>
          <w:trHeight w:val="567"/>
          <w:jc w:val="center"/>
        </w:trPr>
        <w:tc>
          <w:tcPr>
            <w:tcW w:w="1416" w:type="pct"/>
            <w:shd w:val="clear" w:color="auto" w:fill="009D73"/>
            <w:vAlign w:val="center"/>
          </w:tcPr>
          <w:p w14:paraId="06CD0F8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4" w:type="pct"/>
            <w:gridSpan w:val="3"/>
            <w:shd w:val="clear" w:color="auto" w:fill="FFFFFF"/>
            <w:vAlign w:val="center"/>
          </w:tcPr>
          <w:p w14:paraId="03D89A37"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vnost, resorna i sektorska federalna I kantonalna ministarstva,  lokalne zajednice, nevladine organizacije</w:t>
            </w:r>
          </w:p>
        </w:tc>
      </w:tr>
    </w:tbl>
    <w:p w14:paraId="60180A22" w14:textId="77777777" w:rsidR="00DE283B" w:rsidRPr="008D043F" w:rsidRDefault="00DE283B" w:rsidP="0068355A">
      <w:pPr>
        <w:spacing w:line="276" w:lineRule="auto"/>
        <w:rPr>
          <w:rFonts w:asciiTheme="minorHAnsi" w:hAnsiTheme="minorHAnsi" w:cstheme="minorHAnsi"/>
          <w:sz w:val="18"/>
          <w:szCs w:val="18"/>
          <w:lang w:val="hr-HR"/>
        </w:rPr>
      </w:pPr>
    </w:p>
    <w:tbl>
      <w:tblPr>
        <w:tblW w:w="4841"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9"/>
        <w:gridCol w:w="2871"/>
        <w:gridCol w:w="3483"/>
        <w:gridCol w:w="3480"/>
      </w:tblGrid>
      <w:tr w:rsidR="00DE283B" w:rsidRPr="008D043F" w14:paraId="580FB600" w14:textId="77777777" w:rsidTr="002D5100">
        <w:trPr>
          <w:trHeight w:val="567"/>
          <w:jc w:val="center"/>
        </w:trPr>
        <w:tc>
          <w:tcPr>
            <w:tcW w:w="1417" w:type="pct"/>
            <w:shd w:val="clear" w:color="auto" w:fill="009D73"/>
            <w:vAlign w:val="center"/>
          </w:tcPr>
          <w:p w14:paraId="1549AFD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3" w:type="pct"/>
            <w:gridSpan w:val="3"/>
            <w:shd w:val="clear" w:color="auto" w:fill="FFFFFF"/>
            <w:vAlign w:val="center"/>
          </w:tcPr>
          <w:p w14:paraId="46EB9DC0"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210292D9" w14:textId="77777777" w:rsidTr="002D5100">
        <w:trPr>
          <w:trHeight w:val="567"/>
          <w:jc w:val="center"/>
        </w:trPr>
        <w:tc>
          <w:tcPr>
            <w:tcW w:w="1417" w:type="pct"/>
            <w:shd w:val="clear" w:color="auto" w:fill="009D73"/>
            <w:vAlign w:val="center"/>
          </w:tcPr>
          <w:p w14:paraId="6DC6036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3" w:type="pct"/>
            <w:gridSpan w:val="3"/>
            <w:shd w:val="clear" w:color="auto" w:fill="FFFFFF"/>
            <w:vAlign w:val="center"/>
          </w:tcPr>
          <w:p w14:paraId="607C70DC" w14:textId="77777777" w:rsidR="00DE283B" w:rsidRPr="008D043F" w:rsidRDefault="00DE283B"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7. Unaprijediti međusektorsku saradnju i političku podršku u </w:t>
            </w:r>
            <w:r w:rsidR="004674B7" w:rsidRPr="008D043F">
              <w:rPr>
                <w:rFonts w:asciiTheme="minorHAnsi" w:eastAsia="Calibri" w:hAnsiTheme="minorHAnsi" w:cstheme="minorHAnsi"/>
                <w:b/>
                <w:sz w:val="18"/>
                <w:szCs w:val="18"/>
                <w:lang w:val="hr-HR"/>
              </w:rPr>
              <w:t xml:space="preserve">Federaciji BiH </w:t>
            </w:r>
            <w:r w:rsidRPr="008D043F">
              <w:rPr>
                <w:rFonts w:asciiTheme="minorHAnsi" w:hAnsiTheme="minorHAnsi" w:cstheme="minorHAnsi"/>
                <w:b/>
                <w:sz w:val="18"/>
                <w:szCs w:val="18"/>
                <w:lang w:val="hr-HR" w:eastAsia="zh-TW"/>
              </w:rPr>
              <w:t xml:space="preserve">za integraciju zaštite biodiverziteta u sektorske politike i zakonodavstvo </w:t>
            </w:r>
          </w:p>
        </w:tc>
      </w:tr>
      <w:tr w:rsidR="00DE283B" w:rsidRPr="008D043F" w14:paraId="784A8AB6" w14:textId="77777777" w:rsidTr="002D5100">
        <w:trPr>
          <w:trHeight w:val="567"/>
          <w:jc w:val="center"/>
        </w:trPr>
        <w:tc>
          <w:tcPr>
            <w:tcW w:w="1417" w:type="pct"/>
            <w:shd w:val="clear" w:color="auto" w:fill="009D73"/>
            <w:vAlign w:val="center"/>
          </w:tcPr>
          <w:p w14:paraId="7AC84A0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3" w:type="pct"/>
            <w:gridSpan w:val="3"/>
            <w:shd w:val="clear" w:color="auto" w:fill="FFFFFF"/>
            <w:vAlign w:val="center"/>
          </w:tcPr>
          <w:p w14:paraId="70CCB50C" w14:textId="1E1E48B8" w:rsidR="00DE283B" w:rsidRPr="008D043F" w:rsidRDefault="00DE283B" w:rsidP="0068355A">
            <w:pPr>
              <w:spacing w:line="276" w:lineRule="auto"/>
              <w:rPr>
                <w:rFonts w:asciiTheme="minorHAnsi" w:eastAsia="Calibri" w:hAnsiTheme="minorHAnsi" w:cstheme="minorHAnsi"/>
                <w:b/>
                <w:sz w:val="18"/>
                <w:szCs w:val="18"/>
                <w:lang w:val="hr-HR"/>
              </w:rPr>
            </w:pPr>
            <w:bookmarkStart w:id="270" w:name="_Hlk94623582"/>
            <w:r w:rsidRPr="008D043F">
              <w:rPr>
                <w:rFonts w:asciiTheme="minorHAnsi" w:eastAsia="Calibri" w:hAnsiTheme="minorHAnsi" w:cstheme="minorHAnsi"/>
                <w:b/>
                <w:sz w:val="18"/>
                <w:szCs w:val="18"/>
                <w:lang w:val="hr-HR"/>
              </w:rPr>
              <w:t xml:space="preserve">3.7.2.  Zaštitu i održivu upotrebu biodiverziteta </w:t>
            </w:r>
            <w:r w:rsidR="004674B7" w:rsidRPr="008D043F">
              <w:rPr>
                <w:rFonts w:asciiTheme="minorHAnsi" w:eastAsia="Calibri" w:hAnsiTheme="minorHAnsi" w:cstheme="minorHAnsi"/>
                <w:b/>
                <w:sz w:val="18"/>
                <w:szCs w:val="18"/>
                <w:lang w:val="hr-HR"/>
              </w:rPr>
              <w:t xml:space="preserve">integrirati </w:t>
            </w:r>
            <w:r w:rsidRPr="008D043F">
              <w:rPr>
                <w:rFonts w:asciiTheme="minorHAnsi" w:eastAsia="Calibri" w:hAnsiTheme="minorHAnsi" w:cstheme="minorHAnsi"/>
                <w:b/>
                <w:sz w:val="18"/>
                <w:szCs w:val="18"/>
                <w:lang w:val="hr-HR"/>
              </w:rPr>
              <w:t>u sektorske propise</w:t>
            </w:r>
            <w:bookmarkEnd w:id="270"/>
          </w:p>
        </w:tc>
      </w:tr>
      <w:tr w:rsidR="00DE283B" w:rsidRPr="008D043F" w14:paraId="53E26FB7" w14:textId="77777777" w:rsidTr="002D5100">
        <w:trPr>
          <w:trHeight w:val="567"/>
          <w:jc w:val="center"/>
        </w:trPr>
        <w:tc>
          <w:tcPr>
            <w:tcW w:w="1417" w:type="pct"/>
            <w:shd w:val="clear" w:color="auto" w:fill="009D73"/>
            <w:vAlign w:val="center"/>
          </w:tcPr>
          <w:p w14:paraId="5EB863F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3" w:type="pct"/>
            <w:gridSpan w:val="3"/>
            <w:shd w:val="clear" w:color="auto" w:fill="FFFFFF"/>
            <w:vAlign w:val="center"/>
          </w:tcPr>
          <w:p w14:paraId="62E02B09"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71" w:name="_Hlk94623908"/>
            <w:r w:rsidRPr="008D043F">
              <w:rPr>
                <w:rFonts w:asciiTheme="minorHAnsi" w:eastAsia="Calibri" w:hAnsiTheme="minorHAnsi" w:cstheme="minorHAnsi"/>
                <w:sz w:val="18"/>
                <w:szCs w:val="18"/>
                <w:lang w:val="hr-HR"/>
              </w:rPr>
              <w:t xml:space="preserve">Cilj ove mjere je integracija mjera za očuvanje i održivu upotrebu biodiverziteta u sektorske propise. Kako bi bila </w:t>
            </w:r>
            <w:r w:rsidR="004674B7" w:rsidRPr="008D043F">
              <w:rPr>
                <w:rFonts w:asciiTheme="minorHAnsi" w:eastAsia="Calibri" w:hAnsiTheme="minorHAnsi" w:cstheme="minorHAnsi"/>
                <w:sz w:val="18"/>
                <w:szCs w:val="18"/>
                <w:lang w:val="hr-HR"/>
              </w:rPr>
              <w:t xml:space="preserve">osigurana </w:t>
            </w:r>
            <w:r w:rsidRPr="008D043F">
              <w:rPr>
                <w:rFonts w:asciiTheme="minorHAnsi" w:eastAsia="Calibri" w:hAnsiTheme="minorHAnsi" w:cstheme="minorHAnsi"/>
                <w:sz w:val="18"/>
                <w:szCs w:val="18"/>
                <w:lang w:val="hr-HR"/>
              </w:rPr>
              <w:t xml:space="preserve">dugoročna zaštita biodiverziteta, potrebno je, u skladu s pravnom </w:t>
            </w:r>
            <w:r w:rsidR="004674B7" w:rsidRPr="008D043F">
              <w:rPr>
                <w:rFonts w:asciiTheme="minorHAnsi" w:eastAsia="Calibri" w:hAnsiTheme="minorHAnsi" w:cstheme="minorHAnsi"/>
                <w:sz w:val="18"/>
                <w:szCs w:val="18"/>
                <w:lang w:val="hr-HR"/>
              </w:rPr>
              <w:t xml:space="preserve">stečevinom EU </w:t>
            </w:r>
            <w:r w:rsidRPr="008D043F">
              <w:rPr>
                <w:rFonts w:asciiTheme="minorHAnsi" w:eastAsia="Calibri" w:hAnsiTheme="minorHAnsi" w:cstheme="minorHAnsi"/>
                <w:sz w:val="18"/>
                <w:szCs w:val="18"/>
                <w:lang w:val="hr-HR"/>
              </w:rPr>
              <w:t xml:space="preserve">pripremiti detaljna uputstva za uspješnu integraciju očuvanja biodiverziteta u pojedine sektore. </w:t>
            </w:r>
          </w:p>
          <w:bookmarkEnd w:id="271"/>
          <w:p w14:paraId="4CDFE178"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3D99355"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lastRenderedPageBreak/>
              <w:t>Priprema uputstava</w:t>
            </w:r>
            <w:r w:rsidR="00DE283B" w:rsidRPr="008D043F">
              <w:rPr>
                <w:rFonts w:asciiTheme="minorHAnsi" w:hAnsiTheme="minorHAnsi" w:cstheme="minorHAnsi"/>
                <w:sz w:val="18"/>
                <w:szCs w:val="18"/>
                <w:lang w:val="hr-HR"/>
              </w:rPr>
              <w:t xml:space="preserve"> za integraciju očuvanja ekosistemskih servisa (koristi od prirode) kroz sektorske propise u </w:t>
            </w:r>
            <w:r w:rsidRPr="008D043F">
              <w:rPr>
                <w:rFonts w:asciiTheme="minorHAnsi" w:hAnsiTheme="minorHAnsi" w:cstheme="minorHAnsi"/>
                <w:sz w:val="18"/>
                <w:szCs w:val="18"/>
                <w:lang w:val="hr-HR"/>
              </w:rPr>
              <w:t xml:space="preserve">Federaciji </w:t>
            </w:r>
            <w:r w:rsidR="00DE283B" w:rsidRPr="008D043F">
              <w:rPr>
                <w:rFonts w:asciiTheme="minorHAnsi" w:hAnsiTheme="minorHAnsi" w:cstheme="minorHAnsi"/>
                <w:sz w:val="18"/>
                <w:szCs w:val="18"/>
                <w:lang w:val="hr-HR"/>
              </w:rPr>
              <w:t>BiH</w:t>
            </w:r>
          </w:p>
          <w:p w14:paraId="0CF5FC73"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noviranje sektorskih propisa</w:t>
            </w:r>
          </w:p>
        </w:tc>
      </w:tr>
      <w:tr w:rsidR="00DE283B" w:rsidRPr="008D043F" w14:paraId="108F2CA6" w14:textId="77777777" w:rsidTr="002D5100">
        <w:trPr>
          <w:trHeight w:val="567"/>
          <w:jc w:val="center"/>
        </w:trPr>
        <w:tc>
          <w:tcPr>
            <w:tcW w:w="1417" w:type="pct"/>
            <w:shd w:val="clear" w:color="auto" w:fill="009D73"/>
            <w:vAlign w:val="center"/>
          </w:tcPr>
          <w:p w14:paraId="30E4923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3" w:type="pct"/>
            <w:gridSpan w:val="3"/>
            <w:tcBorders>
              <w:bottom w:val="single" w:sz="4" w:space="0" w:color="A6A6A6"/>
            </w:tcBorders>
            <w:shd w:val="clear" w:color="auto" w:fill="FFFFFF" w:themeFill="background1"/>
            <w:vAlign w:val="center"/>
          </w:tcPr>
          <w:p w14:paraId="4BC99CBF"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503B0C04" w14:textId="77777777" w:rsidTr="002D5100">
        <w:trPr>
          <w:trHeight w:val="567"/>
          <w:jc w:val="center"/>
        </w:trPr>
        <w:tc>
          <w:tcPr>
            <w:tcW w:w="1417" w:type="pct"/>
            <w:vMerge w:val="restart"/>
            <w:shd w:val="clear" w:color="auto" w:fill="009D73"/>
            <w:vAlign w:val="center"/>
          </w:tcPr>
          <w:p w14:paraId="5FB086F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6" w:type="pct"/>
            <w:shd w:val="clear" w:color="auto" w:fill="009D73"/>
            <w:vAlign w:val="center"/>
          </w:tcPr>
          <w:p w14:paraId="12358C97"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B5F49CF"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019F529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82FE370"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8" w:type="pct"/>
            <w:shd w:val="clear" w:color="auto" w:fill="009D73"/>
            <w:vAlign w:val="center"/>
          </w:tcPr>
          <w:p w14:paraId="40351A34"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05BED461" w14:textId="77777777" w:rsidTr="002D5100">
        <w:trPr>
          <w:trHeight w:val="567"/>
          <w:jc w:val="center"/>
        </w:trPr>
        <w:tc>
          <w:tcPr>
            <w:tcW w:w="1417" w:type="pct"/>
            <w:vMerge/>
            <w:shd w:val="clear" w:color="auto" w:fill="009D73"/>
            <w:vAlign w:val="center"/>
          </w:tcPr>
          <w:p w14:paraId="0448C81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6" w:type="pct"/>
            <w:shd w:val="clear" w:color="auto" w:fill="FFFFFF"/>
            <w:vAlign w:val="center"/>
          </w:tcPr>
          <w:p w14:paraId="77314E55"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integracije biodiverziteta/zaštite prirode u sektorske propise</w:t>
            </w:r>
          </w:p>
        </w:tc>
        <w:tc>
          <w:tcPr>
            <w:tcW w:w="1269" w:type="pct"/>
            <w:shd w:val="clear" w:color="auto" w:fill="FFFFFF"/>
            <w:vAlign w:val="center"/>
          </w:tcPr>
          <w:p w14:paraId="3996F84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Biodiverzitet/očuvanje prirode nije dovoljno </w:t>
            </w:r>
            <w:r w:rsidR="004674B7" w:rsidRPr="008D043F">
              <w:rPr>
                <w:rFonts w:asciiTheme="minorHAnsi" w:hAnsiTheme="minorHAnsi" w:cstheme="minorHAnsi"/>
                <w:sz w:val="18"/>
                <w:szCs w:val="18"/>
                <w:lang w:val="hr-HR" w:bidi="en-US"/>
              </w:rPr>
              <w:t xml:space="preserve">integrirano </w:t>
            </w:r>
            <w:r w:rsidRPr="008D043F">
              <w:rPr>
                <w:rFonts w:asciiTheme="minorHAnsi" w:hAnsiTheme="minorHAnsi" w:cstheme="minorHAnsi"/>
                <w:sz w:val="18"/>
                <w:szCs w:val="18"/>
                <w:lang w:val="hr-HR" w:bidi="en-US"/>
              </w:rPr>
              <w:t>u sektorske propise</w:t>
            </w:r>
          </w:p>
        </w:tc>
        <w:tc>
          <w:tcPr>
            <w:tcW w:w="1268" w:type="pct"/>
            <w:shd w:val="clear" w:color="auto" w:fill="FFFFFF"/>
            <w:vAlign w:val="center"/>
          </w:tcPr>
          <w:p w14:paraId="6FBECCA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ektorski propisi dugoročno štite biodiverzitet/prirodu </w:t>
            </w:r>
            <w:r w:rsidR="004674B7"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p>
        </w:tc>
      </w:tr>
      <w:tr w:rsidR="00DE283B" w:rsidRPr="008D043F" w14:paraId="3521524F" w14:textId="77777777" w:rsidTr="002D5100">
        <w:trPr>
          <w:trHeight w:val="567"/>
          <w:jc w:val="center"/>
        </w:trPr>
        <w:tc>
          <w:tcPr>
            <w:tcW w:w="1417" w:type="pct"/>
            <w:shd w:val="clear" w:color="auto" w:fill="009D73"/>
            <w:vAlign w:val="center"/>
          </w:tcPr>
          <w:p w14:paraId="04E6445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3" w:type="pct"/>
            <w:gridSpan w:val="3"/>
            <w:shd w:val="clear" w:color="auto" w:fill="FFFFFF"/>
            <w:vAlign w:val="center"/>
          </w:tcPr>
          <w:p w14:paraId="10D777F3"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pr</w:t>
            </w:r>
            <w:r w:rsidR="004674B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strateškog upravljanja biodiverzitetom </w:t>
            </w:r>
          </w:p>
        </w:tc>
      </w:tr>
      <w:tr w:rsidR="00DE283B" w:rsidRPr="008D043F" w14:paraId="41DB1188" w14:textId="77777777" w:rsidTr="002D5100">
        <w:trPr>
          <w:trHeight w:val="567"/>
          <w:jc w:val="center"/>
        </w:trPr>
        <w:tc>
          <w:tcPr>
            <w:tcW w:w="1417" w:type="pct"/>
            <w:shd w:val="clear" w:color="auto" w:fill="009D73"/>
            <w:vAlign w:val="center"/>
          </w:tcPr>
          <w:p w14:paraId="5A5F80E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3" w:type="pct"/>
            <w:gridSpan w:val="3"/>
            <w:shd w:val="clear" w:color="auto" w:fill="FFFFFF"/>
            <w:vAlign w:val="center"/>
          </w:tcPr>
          <w:p w14:paraId="1CE126D0" w14:textId="77777777" w:rsidR="00F83485" w:rsidRPr="008D043F" w:rsidRDefault="00F8348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49 972 KM</w:t>
            </w:r>
          </w:p>
          <w:p w14:paraId="049ACDF0" w14:textId="77777777" w:rsidR="00DE283B" w:rsidRPr="008D043F" w:rsidRDefault="00F8348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 xml:space="preserve">Izvor: 100% </w:t>
            </w:r>
            <w:r w:rsidR="004674B7"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sredstva</w:t>
            </w:r>
          </w:p>
        </w:tc>
      </w:tr>
      <w:tr w:rsidR="00DE283B" w:rsidRPr="008D043F" w14:paraId="124BECDB" w14:textId="77777777" w:rsidTr="002D5100">
        <w:trPr>
          <w:trHeight w:val="567"/>
          <w:jc w:val="center"/>
        </w:trPr>
        <w:tc>
          <w:tcPr>
            <w:tcW w:w="1417" w:type="pct"/>
            <w:shd w:val="clear" w:color="auto" w:fill="009D73"/>
            <w:vAlign w:val="center"/>
          </w:tcPr>
          <w:p w14:paraId="0C3C61B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3" w:type="pct"/>
            <w:gridSpan w:val="3"/>
            <w:shd w:val="clear" w:color="auto" w:fill="FFFFFF"/>
            <w:vAlign w:val="center"/>
          </w:tcPr>
          <w:p w14:paraId="037DF5D0"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30.</w:t>
            </w:r>
          </w:p>
        </w:tc>
      </w:tr>
      <w:tr w:rsidR="00DE283B" w:rsidRPr="008D043F" w14:paraId="4CE7FE78" w14:textId="77777777" w:rsidTr="002D5100">
        <w:trPr>
          <w:trHeight w:val="567"/>
          <w:jc w:val="center"/>
        </w:trPr>
        <w:tc>
          <w:tcPr>
            <w:tcW w:w="1417" w:type="pct"/>
            <w:shd w:val="clear" w:color="auto" w:fill="009D73"/>
            <w:vAlign w:val="center"/>
          </w:tcPr>
          <w:p w14:paraId="05CA3B3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3" w:type="pct"/>
            <w:gridSpan w:val="3"/>
            <w:shd w:val="clear" w:color="auto" w:fill="FFFFFF"/>
            <w:vAlign w:val="center"/>
          </w:tcPr>
          <w:p w14:paraId="3A4D9208"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2F5263B6" w14:textId="77777777" w:rsidTr="002D5100">
        <w:trPr>
          <w:trHeight w:val="567"/>
          <w:jc w:val="center"/>
        </w:trPr>
        <w:tc>
          <w:tcPr>
            <w:tcW w:w="1417" w:type="pct"/>
            <w:shd w:val="clear" w:color="auto" w:fill="009D73"/>
            <w:vAlign w:val="center"/>
          </w:tcPr>
          <w:p w14:paraId="7B1A18F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3" w:type="pct"/>
            <w:gridSpan w:val="3"/>
            <w:shd w:val="clear" w:color="auto" w:fill="FFFFFF"/>
            <w:vAlign w:val="center"/>
          </w:tcPr>
          <w:p w14:paraId="333C674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stručna institucija za zaštitu 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sektorska federalna I kantonalna ministarstva i agencije </w:t>
            </w:r>
          </w:p>
        </w:tc>
      </w:tr>
      <w:tr w:rsidR="00DE283B" w:rsidRPr="008D043F" w14:paraId="033C8F10" w14:textId="77777777" w:rsidTr="002D5100">
        <w:trPr>
          <w:trHeight w:val="567"/>
          <w:jc w:val="center"/>
        </w:trPr>
        <w:tc>
          <w:tcPr>
            <w:tcW w:w="1417" w:type="pct"/>
            <w:shd w:val="clear" w:color="auto" w:fill="009D73"/>
            <w:vAlign w:val="center"/>
          </w:tcPr>
          <w:p w14:paraId="06C805F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3" w:type="pct"/>
            <w:gridSpan w:val="3"/>
            <w:shd w:val="clear" w:color="auto" w:fill="FFFFFF"/>
            <w:vAlign w:val="center"/>
          </w:tcPr>
          <w:p w14:paraId="42990408"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vnost, resorna i sektorska federalna I kantonalna ministarstva, lokalne zajednice, nevladine organizacije</w:t>
            </w:r>
          </w:p>
        </w:tc>
      </w:tr>
    </w:tbl>
    <w:p w14:paraId="4548F85B"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71596B67" w14:textId="77777777" w:rsidTr="002D5100">
        <w:trPr>
          <w:trHeight w:val="567"/>
          <w:jc w:val="center"/>
        </w:trPr>
        <w:tc>
          <w:tcPr>
            <w:tcW w:w="1418" w:type="pct"/>
            <w:shd w:val="clear" w:color="auto" w:fill="009D73"/>
            <w:vAlign w:val="center"/>
          </w:tcPr>
          <w:p w14:paraId="1B6CA6F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324DE510"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33B5F8AB" w14:textId="77777777" w:rsidTr="002D5100">
        <w:trPr>
          <w:trHeight w:val="567"/>
          <w:jc w:val="center"/>
        </w:trPr>
        <w:tc>
          <w:tcPr>
            <w:tcW w:w="1418" w:type="pct"/>
            <w:shd w:val="clear" w:color="auto" w:fill="009D73"/>
            <w:vAlign w:val="center"/>
          </w:tcPr>
          <w:p w14:paraId="0E7A516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72" w:name="_Hlk94628332"/>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059156A7" w14:textId="77777777" w:rsidR="00DE283B" w:rsidRPr="008D043F" w:rsidRDefault="00DE283B"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3.8. Jačati naučno utemeljeno odlučivanje o biodiverzitetu/prirodi kroz dijalog naučne zajednice i donosilaca odluka</w:t>
            </w:r>
          </w:p>
        </w:tc>
      </w:tr>
      <w:bookmarkEnd w:id="272"/>
      <w:tr w:rsidR="00DE283B" w:rsidRPr="008D043F" w14:paraId="5C2D2DBE" w14:textId="77777777" w:rsidTr="002D5100">
        <w:trPr>
          <w:trHeight w:val="567"/>
          <w:jc w:val="center"/>
        </w:trPr>
        <w:tc>
          <w:tcPr>
            <w:tcW w:w="1418" w:type="pct"/>
            <w:shd w:val="clear" w:color="auto" w:fill="009D73"/>
            <w:vAlign w:val="center"/>
          </w:tcPr>
          <w:p w14:paraId="6711943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286F9829" w14:textId="77777777" w:rsidR="00DE283B" w:rsidRPr="008D043F" w:rsidRDefault="00DE283B" w:rsidP="0068355A">
            <w:pPr>
              <w:spacing w:line="276" w:lineRule="auto"/>
              <w:rPr>
                <w:rFonts w:asciiTheme="minorHAnsi" w:eastAsia="Calibri" w:hAnsiTheme="minorHAnsi" w:cstheme="minorHAnsi"/>
                <w:b/>
                <w:sz w:val="18"/>
                <w:szCs w:val="18"/>
                <w:lang w:val="hr-HR"/>
              </w:rPr>
            </w:pPr>
            <w:bookmarkStart w:id="273" w:name="_Hlk94628447"/>
            <w:r w:rsidRPr="008D043F">
              <w:rPr>
                <w:rFonts w:asciiTheme="minorHAnsi" w:eastAsia="Calibri" w:hAnsiTheme="minorHAnsi" w:cstheme="minorHAnsi"/>
                <w:b/>
                <w:sz w:val="18"/>
                <w:szCs w:val="18"/>
                <w:lang w:val="hr-HR"/>
              </w:rPr>
              <w:t xml:space="preserve">3.8.1. Koristiti zaključke, poruke, scenarije multidisciplinarnih analiza i najnovije naučne podatke u donošenju odluka koje </w:t>
            </w:r>
            <w:r w:rsidR="004674B7" w:rsidRPr="008D043F">
              <w:rPr>
                <w:rFonts w:asciiTheme="minorHAnsi" w:eastAsia="Calibri" w:hAnsiTheme="minorHAnsi" w:cstheme="minorHAnsi"/>
                <w:b/>
                <w:sz w:val="18"/>
                <w:szCs w:val="18"/>
                <w:lang w:val="hr-HR"/>
              </w:rPr>
              <w:t xml:space="preserve">utječu </w:t>
            </w:r>
            <w:r w:rsidRPr="008D043F">
              <w:rPr>
                <w:rFonts w:asciiTheme="minorHAnsi" w:eastAsia="Calibri" w:hAnsiTheme="minorHAnsi" w:cstheme="minorHAnsi"/>
                <w:b/>
                <w:sz w:val="18"/>
                <w:szCs w:val="18"/>
                <w:lang w:val="hr-HR"/>
              </w:rPr>
              <w:t xml:space="preserve">na stanje biodiverziteta/prirode </w:t>
            </w:r>
            <w:r w:rsidR="004674B7" w:rsidRPr="008D043F">
              <w:rPr>
                <w:rFonts w:asciiTheme="minorHAnsi" w:eastAsia="Calibri" w:hAnsiTheme="minorHAnsi" w:cstheme="minorHAnsi"/>
                <w:b/>
                <w:sz w:val="18"/>
                <w:szCs w:val="18"/>
                <w:lang w:val="hr-HR"/>
              </w:rPr>
              <w:t>Federacije BiH</w:t>
            </w:r>
            <w:bookmarkEnd w:id="273"/>
          </w:p>
        </w:tc>
      </w:tr>
      <w:tr w:rsidR="00DE283B" w:rsidRPr="008D043F" w14:paraId="67425447" w14:textId="77777777" w:rsidTr="002D5100">
        <w:trPr>
          <w:trHeight w:val="567"/>
          <w:jc w:val="center"/>
        </w:trPr>
        <w:tc>
          <w:tcPr>
            <w:tcW w:w="1418" w:type="pct"/>
            <w:shd w:val="clear" w:color="auto" w:fill="009D73"/>
            <w:vAlign w:val="center"/>
          </w:tcPr>
          <w:p w14:paraId="4C40AB7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582" w:type="pct"/>
            <w:gridSpan w:val="3"/>
            <w:shd w:val="clear" w:color="auto" w:fill="FFFFFF"/>
            <w:vAlign w:val="center"/>
          </w:tcPr>
          <w:p w14:paraId="67FFAF9A"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74" w:name="_Hlk94628846"/>
            <w:r w:rsidRPr="008D043F">
              <w:rPr>
                <w:rFonts w:asciiTheme="minorHAnsi" w:eastAsia="Calibri" w:hAnsiTheme="minorHAnsi" w:cstheme="minorHAnsi"/>
                <w:sz w:val="18"/>
                <w:szCs w:val="18"/>
                <w:lang w:val="hr-HR"/>
              </w:rPr>
              <w:t xml:space="preserve">Cilj ove mjere je širenje prakse primjene naučnih analiza u donošenju odluka koje </w:t>
            </w:r>
            <w:r w:rsidR="004674B7" w:rsidRPr="008D043F">
              <w:rPr>
                <w:rFonts w:asciiTheme="minorHAnsi" w:eastAsia="Calibri" w:hAnsiTheme="minorHAnsi" w:cstheme="minorHAnsi"/>
                <w:sz w:val="18"/>
                <w:szCs w:val="18"/>
                <w:lang w:val="hr-HR"/>
              </w:rPr>
              <w:t xml:space="preserve">utječu </w:t>
            </w:r>
            <w:r w:rsidRPr="008D043F">
              <w:rPr>
                <w:rFonts w:asciiTheme="minorHAnsi" w:eastAsia="Calibri" w:hAnsiTheme="minorHAnsi" w:cstheme="minorHAnsi"/>
                <w:sz w:val="18"/>
                <w:szCs w:val="18"/>
                <w:lang w:val="hr-HR"/>
              </w:rPr>
              <w:t xml:space="preserve">na stanje biodiverziteta. Kako bi praksa bila utemeljena, trenutno je u pripremi procjena naučnih znanja o stanju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upravljanju prirodom koja će sadržavati analizu postojećih naučnih rezultata o biodiverzitetu u BiH. Analiza će sadržavati lako razumljive </w:t>
            </w:r>
            <w:r w:rsidR="004674B7" w:rsidRPr="008D043F">
              <w:rPr>
                <w:rFonts w:asciiTheme="minorHAnsi" w:eastAsia="Calibri" w:hAnsiTheme="minorHAnsi" w:cstheme="minorHAnsi"/>
                <w:sz w:val="18"/>
                <w:szCs w:val="18"/>
                <w:lang w:val="hr-HR"/>
              </w:rPr>
              <w:t>zaključke</w:t>
            </w:r>
            <w:r w:rsidRPr="008D043F">
              <w:rPr>
                <w:rFonts w:asciiTheme="minorHAnsi" w:eastAsia="Calibri" w:hAnsiTheme="minorHAnsi" w:cstheme="minorHAnsi"/>
                <w:sz w:val="18"/>
                <w:szCs w:val="18"/>
                <w:lang w:val="hr-HR"/>
              </w:rPr>
              <w:t xml:space="preserve">, poruke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cenarije za biodiverzitet koji trebaju poslužiti </w:t>
            </w:r>
            <w:r w:rsidR="004674B7" w:rsidRPr="008D043F">
              <w:rPr>
                <w:rFonts w:asciiTheme="minorHAnsi" w:eastAsia="Calibri" w:hAnsiTheme="minorHAnsi" w:cstheme="minorHAnsi"/>
                <w:sz w:val="18"/>
                <w:szCs w:val="18"/>
                <w:lang w:val="hr-HR"/>
              </w:rPr>
              <w:t xml:space="preserve">informiranom </w:t>
            </w:r>
            <w:r w:rsidRPr="008D043F">
              <w:rPr>
                <w:rFonts w:asciiTheme="minorHAnsi" w:eastAsia="Calibri" w:hAnsiTheme="minorHAnsi" w:cstheme="minorHAnsi"/>
                <w:sz w:val="18"/>
                <w:szCs w:val="18"/>
                <w:lang w:val="hr-HR"/>
              </w:rPr>
              <w:t>donošenju odluka</w:t>
            </w:r>
            <w:bookmarkEnd w:id="274"/>
            <w:r w:rsidRPr="008D043F">
              <w:rPr>
                <w:rFonts w:asciiTheme="minorHAnsi" w:eastAsia="Calibri" w:hAnsiTheme="minorHAnsi" w:cstheme="minorHAnsi"/>
                <w:sz w:val="18"/>
                <w:szCs w:val="18"/>
                <w:lang w:val="hr-HR"/>
              </w:rPr>
              <w:t xml:space="preserve">. </w:t>
            </w:r>
          </w:p>
          <w:p w14:paraId="570094F0"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C5EADE7" w14:textId="77777777" w:rsidR="00DE283B" w:rsidRPr="008D043F" w:rsidRDefault="00DE283B"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ključke, poruke i scenarije multidisciplinarnih analiza o stanju prirode učiniti dostupnim I razumljivim za donosioce odluka u relevantnim sektorima na federalnom i kantonalnom nivou,  nevladin sektor, te javne i privatne kompanije</w:t>
            </w:r>
          </w:p>
        </w:tc>
      </w:tr>
      <w:tr w:rsidR="00DE283B" w:rsidRPr="008D043F" w14:paraId="6C7918EB" w14:textId="77777777" w:rsidTr="002D5100">
        <w:trPr>
          <w:trHeight w:val="567"/>
          <w:jc w:val="center"/>
        </w:trPr>
        <w:tc>
          <w:tcPr>
            <w:tcW w:w="1418" w:type="pct"/>
            <w:shd w:val="clear" w:color="auto" w:fill="009D73"/>
            <w:vAlign w:val="center"/>
          </w:tcPr>
          <w:p w14:paraId="76A80E1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2830A00F"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148944E1" w14:textId="77777777" w:rsidTr="002D5100">
        <w:trPr>
          <w:trHeight w:val="567"/>
          <w:jc w:val="center"/>
        </w:trPr>
        <w:tc>
          <w:tcPr>
            <w:tcW w:w="1418" w:type="pct"/>
            <w:vMerge w:val="restart"/>
            <w:shd w:val="clear" w:color="auto" w:fill="009D73"/>
            <w:vAlign w:val="center"/>
          </w:tcPr>
          <w:p w14:paraId="7CBDD56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19B1795D"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8899244"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60BD1E5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242793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5B317CB0"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2D6CF940" w14:textId="77777777" w:rsidTr="002D5100">
        <w:trPr>
          <w:trHeight w:val="567"/>
          <w:jc w:val="center"/>
        </w:trPr>
        <w:tc>
          <w:tcPr>
            <w:tcW w:w="1418" w:type="pct"/>
            <w:vMerge/>
            <w:shd w:val="clear" w:color="auto" w:fill="009D73"/>
            <w:vAlign w:val="center"/>
          </w:tcPr>
          <w:p w14:paraId="7124368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154C4A6F"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korištenja naučnih analiza u procesu donošenja odluka </w:t>
            </w:r>
          </w:p>
        </w:tc>
        <w:tc>
          <w:tcPr>
            <w:tcW w:w="1269" w:type="pct"/>
            <w:shd w:val="clear" w:color="auto" w:fill="FFFFFF"/>
            <w:vAlign w:val="center"/>
          </w:tcPr>
          <w:p w14:paraId="2AD04E21" w14:textId="77777777" w:rsidR="00DE283B" w:rsidRPr="008D043F" w:rsidRDefault="004674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w:t>
            </w:r>
          </w:p>
        </w:tc>
        <w:tc>
          <w:tcPr>
            <w:tcW w:w="1271" w:type="pct"/>
            <w:shd w:val="clear" w:color="auto" w:fill="FFFFFF"/>
            <w:vAlign w:val="center"/>
          </w:tcPr>
          <w:p w14:paraId="14521E9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DE283B" w:rsidRPr="008D043F" w14:paraId="2A7A0BE9" w14:textId="77777777" w:rsidTr="002D5100">
        <w:trPr>
          <w:trHeight w:val="567"/>
          <w:jc w:val="center"/>
        </w:trPr>
        <w:tc>
          <w:tcPr>
            <w:tcW w:w="1418" w:type="pct"/>
            <w:shd w:val="clear" w:color="auto" w:fill="009D73"/>
            <w:vAlign w:val="center"/>
          </w:tcPr>
          <w:p w14:paraId="48A2D70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2A200C06" w14:textId="77777777" w:rsidR="00DE283B" w:rsidRPr="008D043F" w:rsidRDefault="004674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Veća </w:t>
            </w:r>
            <w:r w:rsidR="00DE283B" w:rsidRPr="008D043F">
              <w:rPr>
                <w:rFonts w:asciiTheme="minorHAnsi" w:hAnsiTheme="minorHAnsi" w:cstheme="minorHAnsi"/>
                <w:sz w:val="18"/>
                <w:szCs w:val="18"/>
                <w:lang w:val="hr-HR"/>
              </w:rPr>
              <w:t>transparentnost i dostupnost naučnih znanja o unapr</w:t>
            </w:r>
            <w:r w:rsidRPr="008D043F">
              <w:rPr>
                <w:rFonts w:asciiTheme="minorHAnsi" w:hAnsiTheme="minorHAnsi" w:cstheme="minorHAnsi"/>
                <w:sz w:val="18"/>
                <w:szCs w:val="18"/>
                <w:lang w:val="hr-HR"/>
              </w:rPr>
              <w:t>j</w:t>
            </w:r>
            <w:r w:rsidR="00DE283B" w:rsidRPr="008D043F">
              <w:rPr>
                <w:rFonts w:asciiTheme="minorHAnsi" w:hAnsiTheme="minorHAnsi" w:cstheme="minorHAnsi"/>
                <w:sz w:val="18"/>
                <w:szCs w:val="18"/>
                <w:lang w:val="hr-HR"/>
              </w:rPr>
              <w:t>eđenju i zaštiti biološke raznolikosti, koja se mogu koristiti za unapr</w:t>
            </w:r>
            <w:r w:rsidRPr="008D043F">
              <w:rPr>
                <w:rFonts w:asciiTheme="minorHAnsi" w:hAnsiTheme="minorHAnsi" w:cstheme="minorHAnsi"/>
                <w:sz w:val="18"/>
                <w:szCs w:val="18"/>
                <w:lang w:val="hr-HR"/>
              </w:rPr>
              <w:t>j</w:t>
            </w:r>
            <w:r w:rsidR="00DE283B" w:rsidRPr="008D043F">
              <w:rPr>
                <w:rFonts w:asciiTheme="minorHAnsi" w:hAnsiTheme="minorHAnsi" w:cstheme="minorHAnsi"/>
                <w:sz w:val="18"/>
                <w:szCs w:val="18"/>
                <w:lang w:val="hr-HR"/>
              </w:rPr>
              <w:t>eđenje donošenja odluka</w:t>
            </w:r>
          </w:p>
        </w:tc>
      </w:tr>
      <w:tr w:rsidR="00DE283B" w:rsidRPr="008D043F" w14:paraId="59565172" w14:textId="77777777" w:rsidTr="002D5100">
        <w:trPr>
          <w:trHeight w:val="567"/>
          <w:jc w:val="center"/>
        </w:trPr>
        <w:tc>
          <w:tcPr>
            <w:tcW w:w="1418" w:type="pct"/>
            <w:shd w:val="clear" w:color="auto" w:fill="009D73"/>
            <w:vAlign w:val="center"/>
          </w:tcPr>
          <w:p w14:paraId="2727B94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39FC4F4F"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30 372 KM</w:t>
            </w:r>
          </w:p>
          <w:p w14:paraId="1F7B541B" w14:textId="77777777" w:rsidR="00DE283B" w:rsidRPr="008D043F" w:rsidRDefault="008374A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 xml:space="preserve">Izvor: 100% </w:t>
            </w:r>
            <w:r w:rsidR="004674B7"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sredstva</w:t>
            </w:r>
          </w:p>
        </w:tc>
      </w:tr>
      <w:tr w:rsidR="00DE283B" w:rsidRPr="008D043F" w14:paraId="49EFCA59" w14:textId="77777777" w:rsidTr="002D5100">
        <w:trPr>
          <w:trHeight w:val="567"/>
          <w:jc w:val="center"/>
        </w:trPr>
        <w:tc>
          <w:tcPr>
            <w:tcW w:w="1418" w:type="pct"/>
            <w:shd w:val="clear" w:color="auto" w:fill="009D73"/>
            <w:vAlign w:val="center"/>
          </w:tcPr>
          <w:p w14:paraId="5F7F60B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34AF7387"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30.</w:t>
            </w:r>
          </w:p>
        </w:tc>
      </w:tr>
      <w:tr w:rsidR="00DE283B" w:rsidRPr="008D043F" w14:paraId="7B29C790" w14:textId="77777777" w:rsidTr="002D5100">
        <w:trPr>
          <w:trHeight w:val="567"/>
          <w:jc w:val="center"/>
        </w:trPr>
        <w:tc>
          <w:tcPr>
            <w:tcW w:w="1418" w:type="pct"/>
            <w:shd w:val="clear" w:color="auto" w:fill="009D73"/>
            <w:vAlign w:val="center"/>
          </w:tcPr>
          <w:p w14:paraId="0F329D0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23BF40E8"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1A5C5D0C" w14:textId="77777777" w:rsidTr="002D5100">
        <w:trPr>
          <w:trHeight w:val="567"/>
          <w:jc w:val="center"/>
        </w:trPr>
        <w:tc>
          <w:tcPr>
            <w:tcW w:w="1418" w:type="pct"/>
            <w:shd w:val="clear" w:color="auto" w:fill="009D73"/>
            <w:vAlign w:val="center"/>
          </w:tcPr>
          <w:p w14:paraId="0CD9E3D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1E07553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stručna institucija za zaštitu 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resor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ektorska ministarstva i agencije </w:t>
            </w:r>
          </w:p>
        </w:tc>
      </w:tr>
      <w:tr w:rsidR="00DE283B" w:rsidRPr="008D043F" w14:paraId="20B8D227" w14:textId="77777777" w:rsidTr="002D5100">
        <w:trPr>
          <w:trHeight w:val="567"/>
          <w:jc w:val="center"/>
        </w:trPr>
        <w:tc>
          <w:tcPr>
            <w:tcW w:w="1418" w:type="pct"/>
            <w:shd w:val="clear" w:color="auto" w:fill="009D73"/>
            <w:vAlign w:val="center"/>
          </w:tcPr>
          <w:p w14:paraId="646A4ED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5D5F011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avnost, resorna i sektorska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privredne kompanije, lokalne zajednice, nevladine organizacije</w:t>
            </w:r>
          </w:p>
        </w:tc>
      </w:tr>
    </w:tbl>
    <w:p w14:paraId="6D62E800"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2B0EF15F" w14:textId="77777777" w:rsidTr="002D5100">
        <w:trPr>
          <w:trHeight w:val="567"/>
          <w:jc w:val="center"/>
        </w:trPr>
        <w:tc>
          <w:tcPr>
            <w:tcW w:w="1418" w:type="pct"/>
            <w:shd w:val="clear" w:color="auto" w:fill="009D73"/>
            <w:vAlign w:val="center"/>
          </w:tcPr>
          <w:p w14:paraId="066B2CE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58A773B6"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7445B291" w14:textId="77777777" w:rsidTr="002D5100">
        <w:trPr>
          <w:trHeight w:val="567"/>
          <w:jc w:val="center"/>
        </w:trPr>
        <w:tc>
          <w:tcPr>
            <w:tcW w:w="1418" w:type="pct"/>
            <w:shd w:val="clear" w:color="auto" w:fill="009D73"/>
            <w:vAlign w:val="center"/>
          </w:tcPr>
          <w:p w14:paraId="774EA4B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75" w:name="_Hlk94116564"/>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1F11430B" w14:textId="77777777" w:rsidR="00DE283B" w:rsidRPr="008D043F" w:rsidRDefault="00DE283B" w:rsidP="0068355A">
            <w:pPr>
              <w:spacing w:before="40" w:after="40" w:line="276" w:lineRule="auto"/>
              <w:rPr>
                <w:rFonts w:asciiTheme="minorHAnsi" w:hAnsiTheme="minorHAnsi" w:cstheme="minorHAnsi"/>
                <w:b/>
                <w:sz w:val="18"/>
                <w:szCs w:val="18"/>
                <w:lang w:val="hr-HR" w:bidi="en-US"/>
              </w:rPr>
            </w:pPr>
            <w:r w:rsidRPr="008D043F">
              <w:rPr>
                <w:rFonts w:asciiTheme="minorHAnsi" w:hAnsiTheme="minorHAnsi" w:cstheme="minorHAnsi"/>
                <w:b/>
                <w:sz w:val="18"/>
                <w:szCs w:val="18"/>
                <w:lang w:val="hr-HR" w:bidi="en-US"/>
              </w:rPr>
              <w:t>3.8. Jačati naučno utemeljeno odlučivanje o biodiverzitetu/prirodi kroz dijalog naučne zajednice i donosilaca odluka</w:t>
            </w:r>
          </w:p>
        </w:tc>
      </w:tr>
      <w:bookmarkEnd w:id="275"/>
      <w:tr w:rsidR="00DE283B" w:rsidRPr="008D043F" w14:paraId="0981BB63" w14:textId="77777777" w:rsidTr="002D5100">
        <w:trPr>
          <w:trHeight w:val="567"/>
          <w:jc w:val="center"/>
        </w:trPr>
        <w:tc>
          <w:tcPr>
            <w:tcW w:w="1418" w:type="pct"/>
            <w:shd w:val="clear" w:color="auto" w:fill="009D73"/>
            <w:vAlign w:val="center"/>
          </w:tcPr>
          <w:p w14:paraId="30E0600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82" w:type="pct"/>
            <w:gridSpan w:val="3"/>
            <w:shd w:val="clear" w:color="auto" w:fill="FFFFFF"/>
            <w:vAlign w:val="center"/>
          </w:tcPr>
          <w:p w14:paraId="2AD005F8" w14:textId="77777777" w:rsidR="00DE283B" w:rsidRPr="008D043F" w:rsidRDefault="00DE283B" w:rsidP="0068355A">
            <w:pPr>
              <w:spacing w:before="40" w:after="40" w:line="276" w:lineRule="auto"/>
              <w:rPr>
                <w:rFonts w:asciiTheme="minorHAnsi" w:hAnsiTheme="minorHAnsi" w:cstheme="minorHAnsi"/>
                <w:b/>
                <w:sz w:val="18"/>
                <w:szCs w:val="18"/>
                <w:lang w:val="hr-HR" w:bidi="en-US"/>
              </w:rPr>
            </w:pPr>
            <w:bookmarkStart w:id="276" w:name="_Hlk94634277"/>
            <w:r w:rsidRPr="008D043F">
              <w:rPr>
                <w:rFonts w:asciiTheme="minorHAnsi" w:hAnsiTheme="minorHAnsi" w:cstheme="minorHAnsi"/>
                <w:b/>
                <w:sz w:val="18"/>
                <w:szCs w:val="18"/>
                <w:lang w:val="hr-HR" w:bidi="en-US"/>
              </w:rPr>
              <w:t>3.8.2. U saradnji s institucijama</w:t>
            </w:r>
            <w:r w:rsidR="004674B7" w:rsidRPr="008D043F">
              <w:rPr>
                <w:rFonts w:asciiTheme="minorHAnsi" w:hAnsiTheme="minorHAnsi" w:cstheme="minorHAnsi"/>
                <w:b/>
                <w:sz w:val="18"/>
                <w:szCs w:val="18"/>
                <w:lang w:val="hr-HR" w:bidi="en-US"/>
              </w:rPr>
              <w:t xml:space="preserve"> BiH, Republike Srpske i Brčko distrikta BiH</w:t>
            </w:r>
            <w:r w:rsidRPr="008D043F">
              <w:rPr>
                <w:rFonts w:asciiTheme="minorHAnsi" w:hAnsiTheme="minorHAnsi" w:cstheme="minorHAnsi"/>
                <w:b/>
                <w:sz w:val="18"/>
                <w:szCs w:val="18"/>
                <w:lang w:val="hr-HR" w:bidi="en-US"/>
              </w:rPr>
              <w:t xml:space="preserve">, </w:t>
            </w:r>
            <w:r w:rsidR="004674B7" w:rsidRPr="008D043F">
              <w:rPr>
                <w:rFonts w:asciiTheme="minorHAnsi" w:hAnsiTheme="minorHAnsi" w:cstheme="minorHAnsi"/>
                <w:b/>
                <w:sz w:val="18"/>
                <w:szCs w:val="18"/>
                <w:lang w:val="hr-HR" w:bidi="en-US"/>
              </w:rPr>
              <w:t xml:space="preserve">organizirati </w:t>
            </w:r>
            <w:r w:rsidRPr="008D043F">
              <w:rPr>
                <w:rFonts w:asciiTheme="minorHAnsi" w:hAnsiTheme="minorHAnsi" w:cstheme="minorHAnsi"/>
                <w:b/>
                <w:sz w:val="18"/>
                <w:szCs w:val="18"/>
                <w:lang w:val="hr-HR" w:bidi="en-US"/>
              </w:rPr>
              <w:t xml:space="preserve">razmjenu informacija između akademske zajednice i kreatora onih politika koje </w:t>
            </w:r>
            <w:r w:rsidR="004674B7" w:rsidRPr="008D043F">
              <w:rPr>
                <w:rFonts w:asciiTheme="minorHAnsi" w:hAnsiTheme="minorHAnsi" w:cstheme="minorHAnsi"/>
                <w:b/>
                <w:sz w:val="18"/>
                <w:szCs w:val="18"/>
                <w:lang w:val="hr-HR" w:bidi="en-US"/>
              </w:rPr>
              <w:t xml:space="preserve">utječu </w:t>
            </w:r>
            <w:r w:rsidRPr="008D043F">
              <w:rPr>
                <w:rFonts w:asciiTheme="minorHAnsi" w:hAnsiTheme="minorHAnsi" w:cstheme="minorHAnsi"/>
                <w:b/>
                <w:sz w:val="18"/>
                <w:szCs w:val="18"/>
                <w:lang w:val="hr-HR" w:bidi="en-US"/>
              </w:rPr>
              <w:t xml:space="preserve">na stanje biodiverziteta/prirode BiH </w:t>
            </w:r>
            <w:bookmarkEnd w:id="276"/>
          </w:p>
        </w:tc>
      </w:tr>
      <w:tr w:rsidR="00DE283B" w:rsidRPr="008D043F" w14:paraId="35AED769" w14:textId="77777777" w:rsidTr="002D5100">
        <w:trPr>
          <w:trHeight w:val="567"/>
          <w:jc w:val="center"/>
        </w:trPr>
        <w:tc>
          <w:tcPr>
            <w:tcW w:w="1418" w:type="pct"/>
            <w:shd w:val="clear" w:color="auto" w:fill="009D73"/>
            <w:vAlign w:val="center"/>
          </w:tcPr>
          <w:p w14:paraId="50FE729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4C7F22CF" w14:textId="0AD88075" w:rsidR="00DE283B" w:rsidRPr="008D043F" w:rsidRDefault="00DE5AD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ilj ove mjere je  provođenje aktivnosti periodične organizacije skupova, pod koordinacijom MVTEO-a, u svrhu razmjene informacija između naučne zajednice i donosilaca odluka. </w:t>
            </w:r>
          </w:p>
          <w:p w14:paraId="44674720"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kvirno područje djelovanja je: </w:t>
            </w:r>
          </w:p>
          <w:p w14:paraId="49206DFE" w14:textId="77777777" w:rsidR="00DE283B" w:rsidRPr="008D043F" w:rsidRDefault="004674B7" w:rsidP="0068355A">
            <w:pPr>
              <w:numPr>
                <w:ilvl w:val="0"/>
                <w:numId w:val="27"/>
              </w:num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iguravanje finansijske podrške</w:t>
            </w:r>
            <w:r w:rsidR="00DE283B" w:rsidRPr="008D043F">
              <w:rPr>
                <w:rFonts w:asciiTheme="minorHAnsi" w:hAnsiTheme="minorHAnsi" w:cstheme="minorHAnsi"/>
                <w:sz w:val="18"/>
                <w:szCs w:val="18"/>
                <w:lang w:val="hr-HR" w:bidi="en-US"/>
              </w:rPr>
              <w:t xml:space="preserve"> za održavanje godišnjih okruglih stolova za razmjenu informacija o stanju  korištenju prirode BiH</w:t>
            </w:r>
          </w:p>
          <w:p w14:paraId="7C287B2B" w14:textId="77777777" w:rsidR="00DE283B" w:rsidRPr="008D043F" w:rsidRDefault="004674B7" w:rsidP="0068355A">
            <w:pPr>
              <w:numPr>
                <w:ilvl w:val="0"/>
                <w:numId w:val="27"/>
              </w:num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a plana i programa održavanja godišnjih okruglih stolova za razmjenu informacija u</w:t>
            </w:r>
            <w:r w:rsidR="00DE283B" w:rsidRPr="008D043F">
              <w:rPr>
                <w:rFonts w:asciiTheme="minorHAnsi" w:hAnsiTheme="minorHAnsi" w:cstheme="minorHAnsi"/>
                <w:sz w:val="18"/>
                <w:szCs w:val="18"/>
                <w:lang w:val="hr-HR" w:bidi="en-US"/>
              </w:rPr>
              <w:t xml:space="preserve"> koordinaciji </w:t>
            </w:r>
            <w:r w:rsidRPr="008D043F">
              <w:rPr>
                <w:rFonts w:asciiTheme="minorHAnsi" w:hAnsiTheme="minorHAnsi" w:cstheme="minorHAnsi"/>
                <w:sz w:val="18"/>
                <w:szCs w:val="18"/>
                <w:lang w:val="hr-HR" w:bidi="en-US"/>
              </w:rPr>
              <w:t>s</w:t>
            </w:r>
            <w:r w:rsidR="00DE283B" w:rsidRPr="008D043F">
              <w:rPr>
                <w:rFonts w:asciiTheme="minorHAnsi" w:hAnsiTheme="minorHAnsi" w:cstheme="minorHAnsi"/>
                <w:sz w:val="18"/>
                <w:szCs w:val="18"/>
                <w:lang w:val="hr-HR" w:bidi="en-US"/>
              </w:rPr>
              <w:t xml:space="preserve"> institucijama</w:t>
            </w:r>
            <w:r w:rsidRPr="008D043F">
              <w:rPr>
                <w:rFonts w:asciiTheme="minorHAnsi" w:hAnsiTheme="minorHAnsi" w:cstheme="minorHAnsi"/>
                <w:sz w:val="18"/>
                <w:szCs w:val="18"/>
                <w:lang w:val="hr-HR" w:bidi="en-US"/>
              </w:rPr>
              <w:t xml:space="preserve"> BiH, Republike Srpske i Brčko distrikta BiH</w:t>
            </w:r>
            <w:r w:rsidR="00DE283B" w:rsidRPr="008D043F">
              <w:rPr>
                <w:rFonts w:asciiTheme="minorHAnsi" w:hAnsiTheme="minorHAnsi" w:cstheme="minorHAnsi"/>
                <w:sz w:val="18"/>
                <w:szCs w:val="18"/>
                <w:lang w:val="hr-HR" w:bidi="en-US"/>
              </w:rPr>
              <w:t xml:space="preserve"> </w:t>
            </w:r>
          </w:p>
          <w:p w14:paraId="380A0EEB" w14:textId="77777777" w:rsidR="00DE283B" w:rsidRPr="008D043F" w:rsidRDefault="004674B7" w:rsidP="0068355A">
            <w:pPr>
              <w:numPr>
                <w:ilvl w:val="0"/>
                <w:numId w:val="27"/>
              </w:num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rganiziranje </w:t>
            </w:r>
            <w:r w:rsidR="00DE283B" w:rsidRPr="008D043F">
              <w:rPr>
                <w:rFonts w:asciiTheme="minorHAnsi" w:hAnsiTheme="minorHAnsi" w:cstheme="minorHAnsi"/>
                <w:sz w:val="18"/>
                <w:szCs w:val="18"/>
                <w:lang w:val="hr-HR" w:bidi="en-US"/>
              </w:rPr>
              <w:t xml:space="preserve">minimalno tri okrugla stola za razmjenu informacija između akademske zajednice i kreatora politika koje </w:t>
            </w:r>
            <w:r w:rsidRPr="008D043F">
              <w:rPr>
                <w:rFonts w:asciiTheme="minorHAnsi" w:hAnsiTheme="minorHAnsi" w:cstheme="minorHAnsi"/>
                <w:sz w:val="18"/>
                <w:szCs w:val="18"/>
                <w:lang w:val="hr-HR" w:bidi="en-US"/>
              </w:rPr>
              <w:t xml:space="preserve">utječu </w:t>
            </w:r>
            <w:r w:rsidR="00DE283B" w:rsidRPr="008D043F">
              <w:rPr>
                <w:rFonts w:asciiTheme="minorHAnsi" w:hAnsiTheme="minorHAnsi" w:cstheme="minorHAnsi"/>
                <w:sz w:val="18"/>
                <w:szCs w:val="18"/>
                <w:lang w:val="hr-HR" w:bidi="en-US"/>
              </w:rPr>
              <w:t>na stanje prirode u BiH</w:t>
            </w:r>
          </w:p>
          <w:p w14:paraId="74EB0F3B" w14:textId="77777777" w:rsidR="00DE283B" w:rsidRPr="008D043F" w:rsidRDefault="004674B7" w:rsidP="0068355A">
            <w:pPr>
              <w:numPr>
                <w:ilvl w:val="0"/>
                <w:numId w:val="27"/>
              </w:num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nošenje izvještaja</w:t>
            </w:r>
            <w:r w:rsidR="00DE283B" w:rsidRPr="008D043F">
              <w:rPr>
                <w:rFonts w:asciiTheme="minorHAnsi" w:hAnsiTheme="minorHAnsi" w:cstheme="minorHAnsi"/>
                <w:sz w:val="18"/>
                <w:szCs w:val="18"/>
                <w:lang w:val="hr-HR" w:bidi="en-US"/>
              </w:rPr>
              <w:t xml:space="preserve"> Međuentitetskom tijelu o realizaciji svakog okruglog stola za razmjenu informacija između akademske zajednice i i kreatora politika koje </w:t>
            </w:r>
            <w:r w:rsidRPr="008D043F">
              <w:rPr>
                <w:rFonts w:asciiTheme="minorHAnsi" w:hAnsiTheme="minorHAnsi" w:cstheme="minorHAnsi"/>
                <w:sz w:val="18"/>
                <w:szCs w:val="18"/>
                <w:lang w:val="hr-HR" w:bidi="en-US"/>
              </w:rPr>
              <w:t>utječu</w:t>
            </w:r>
            <w:r w:rsidR="00DE283B" w:rsidRPr="008D043F">
              <w:rPr>
                <w:rFonts w:asciiTheme="minorHAnsi" w:hAnsiTheme="minorHAnsi" w:cstheme="minorHAnsi"/>
                <w:sz w:val="18"/>
                <w:szCs w:val="18"/>
                <w:lang w:val="hr-HR" w:bidi="en-US"/>
              </w:rPr>
              <w:t xml:space="preserve"> na stanje prirode u BiH</w:t>
            </w:r>
          </w:p>
          <w:p w14:paraId="78B43DAC" w14:textId="77777777" w:rsidR="00DE283B" w:rsidRPr="008D043F" w:rsidRDefault="00DE283B" w:rsidP="0068355A">
            <w:pPr>
              <w:numPr>
                <w:ilvl w:val="0"/>
                <w:numId w:val="27"/>
              </w:num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ještaj uputiti svim relevantnim federalnim i kantonalnim administracijama.</w:t>
            </w:r>
          </w:p>
        </w:tc>
      </w:tr>
      <w:tr w:rsidR="00DE283B" w:rsidRPr="008D043F" w14:paraId="1D9A523C" w14:textId="77777777" w:rsidTr="002D5100">
        <w:trPr>
          <w:trHeight w:val="567"/>
          <w:jc w:val="center"/>
        </w:trPr>
        <w:tc>
          <w:tcPr>
            <w:tcW w:w="1418" w:type="pct"/>
            <w:shd w:val="clear" w:color="auto" w:fill="009D73"/>
            <w:vAlign w:val="center"/>
          </w:tcPr>
          <w:p w14:paraId="0F8AAE9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vAlign w:val="center"/>
          </w:tcPr>
          <w:p w14:paraId="5658895B"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r>
      <w:tr w:rsidR="00DE283B" w:rsidRPr="008D043F" w14:paraId="1646D083" w14:textId="77777777" w:rsidTr="002D5100">
        <w:trPr>
          <w:trHeight w:val="567"/>
          <w:jc w:val="center"/>
        </w:trPr>
        <w:tc>
          <w:tcPr>
            <w:tcW w:w="1418" w:type="pct"/>
            <w:vMerge w:val="restart"/>
            <w:shd w:val="clear" w:color="auto" w:fill="009D73"/>
            <w:vAlign w:val="center"/>
          </w:tcPr>
          <w:p w14:paraId="44518A0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072944A1"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53A814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407F0BE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4F8D88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3997F961"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64E049F8" w14:textId="77777777" w:rsidTr="002D5100">
        <w:trPr>
          <w:trHeight w:val="567"/>
          <w:jc w:val="center"/>
        </w:trPr>
        <w:tc>
          <w:tcPr>
            <w:tcW w:w="1418" w:type="pct"/>
            <w:vMerge/>
            <w:shd w:val="clear" w:color="auto" w:fill="009D73"/>
            <w:vAlign w:val="center"/>
          </w:tcPr>
          <w:p w14:paraId="35B9F60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3A1F319F"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razmjene informacija između akademske zajednice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kreatora politika</w:t>
            </w:r>
          </w:p>
        </w:tc>
        <w:tc>
          <w:tcPr>
            <w:tcW w:w="1269" w:type="pct"/>
            <w:shd w:val="clear" w:color="auto" w:fill="FFFFFF"/>
            <w:vAlign w:val="center"/>
          </w:tcPr>
          <w:p w14:paraId="59BF6F83" w14:textId="77777777" w:rsidR="00DE283B" w:rsidRPr="008D043F" w:rsidRDefault="004674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w:t>
            </w:r>
          </w:p>
        </w:tc>
        <w:tc>
          <w:tcPr>
            <w:tcW w:w="1271" w:type="pct"/>
            <w:shd w:val="clear" w:color="auto" w:fill="FFFFFF"/>
            <w:vAlign w:val="center"/>
          </w:tcPr>
          <w:p w14:paraId="2025CAC2"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DE283B" w:rsidRPr="008D043F" w14:paraId="2536DF6C" w14:textId="77777777" w:rsidTr="002D5100">
        <w:trPr>
          <w:trHeight w:val="567"/>
          <w:jc w:val="center"/>
        </w:trPr>
        <w:tc>
          <w:tcPr>
            <w:tcW w:w="1418" w:type="pct"/>
            <w:shd w:val="clear" w:color="auto" w:fill="009D73"/>
            <w:vAlign w:val="center"/>
          </w:tcPr>
          <w:p w14:paraId="0B82929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2B3ED9D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Povećana naučna baza znjanja o zaštiti i unapr</w:t>
            </w:r>
            <w:r w:rsidR="004674B7"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eđenju biološke raznolikosti u cilju unapr</w:t>
            </w:r>
            <w:r w:rsidR="004674B7"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a donošenja odluka </w:t>
            </w:r>
          </w:p>
        </w:tc>
      </w:tr>
      <w:tr w:rsidR="00DE283B" w:rsidRPr="008D043F" w14:paraId="78746B82" w14:textId="77777777" w:rsidTr="002D5100">
        <w:trPr>
          <w:trHeight w:val="567"/>
          <w:jc w:val="center"/>
        </w:trPr>
        <w:tc>
          <w:tcPr>
            <w:tcW w:w="1418" w:type="pct"/>
            <w:shd w:val="clear" w:color="auto" w:fill="009D73"/>
            <w:vAlign w:val="center"/>
          </w:tcPr>
          <w:p w14:paraId="45260A6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5F6AC96B"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181 374 KM</w:t>
            </w:r>
          </w:p>
          <w:p w14:paraId="1EBDF533" w14:textId="77777777" w:rsidR="00DE283B" w:rsidRPr="008D043F" w:rsidRDefault="008374A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 xml:space="preserve">Izvor: 100% </w:t>
            </w:r>
            <w:r w:rsidR="004674B7" w:rsidRPr="008D043F">
              <w:rPr>
                <w:rFonts w:asciiTheme="minorHAnsi" w:hAnsiTheme="minorHAnsi" w:cstheme="minorHAnsi"/>
                <w:color w:val="000000" w:themeColor="text1"/>
                <w:sz w:val="18"/>
                <w:szCs w:val="18"/>
                <w:lang w:val="hr-HR"/>
              </w:rPr>
              <w:t xml:space="preserve">budžetska </w:t>
            </w:r>
            <w:r w:rsidRPr="008D043F">
              <w:rPr>
                <w:rFonts w:asciiTheme="minorHAnsi" w:hAnsiTheme="minorHAnsi" w:cstheme="minorHAnsi"/>
                <w:color w:val="000000" w:themeColor="text1"/>
                <w:sz w:val="18"/>
                <w:szCs w:val="18"/>
                <w:lang w:val="hr-HR"/>
              </w:rPr>
              <w:t>sredstva</w:t>
            </w:r>
          </w:p>
        </w:tc>
      </w:tr>
      <w:tr w:rsidR="00DE283B" w:rsidRPr="008D043F" w14:paraId="2C730293" w14:textId="77777777" w:rsidTr="002D5100">
        <w:trPr>
          <w:trHeight w:val="567"/>
          <w:jc w:val="center"/>
        </w:trPr>
        <w:tc>
          <w:tcPr>
            <w:tcW w:w="1418" w:type="pct"/>
            <w:shd w:val="clear" w:color="auto" w:fill="009D73"/>
            <w:vAlign w:val="center"/>
          </w:tcPr>
          <w:p w14:paraId="254D4D1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219356BB"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2030.</w:t>
            </w:r>
          </w:p>
        </w:tc>
      </w:tr>
      <w:tr w:rsidR="00DE283B" w:rsidRPr="008D043F" w14:paraId="48ABC6DD" w14:textId="77777777" w:rsidTr="002D5100">
        <w:trPr>
          <w:trHeight w:val="567"/>
          <w:jc w:val="center"/>
        </w:trPr>
        <w:tc>
          <w:tcPr>
            <w:tcW w:w="1418" w:type="pct"/>
            <w:shd w:val="clear" w:color="auto" w:fill="009D73"/>
            <w:vAlign w:val="center"/>
          </w:tcPr>
          <w:p w14:paraId="5336958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7013F505"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32F9C268" w14:textId="77777777" w:rsidTr="002D5100">
        <w:trPr>
          <w:trHeight w:val="567"/>
          <w:jc w:val="center"/>
        </w:trPr>
        <w:tc>
          <w:tcPr>
            <w:tcW w:w="1418" w:type="pct"/>
            <w:shd w:val="clear" w:color="auto" w:fill="009D73"/>
            <w:vAlign w:val="center"/>
          </w:tcPr>
          <w:p w14:paraId="00F8E47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oci mjere</w:t>
            </w:r>
          </w:p>
        </w:tc>
        <w:tc>
          <w:tcPr>
            <w:tcW w:w="3582" w:type="pct"/>
            <w:gridSpan w:val="3"/>
            <w:shd w:val="clear" w:color="auto" w:fill="FFFFFF"/>
            <w:vAlign w:val="center"/>
          </w:tcPr>
          <w:p w14:paraId="6761EE2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MVTEO,MTO</w:t>
            </w:r>
          </w:p>
        </w:tc>
      </w:tr>
      <w:tr w:rsidR="00DE283B" w:rsidRPr="008D043F" w14:paraId="45D409F6" w14:textId="77777777" w:rsidTr="002D5100">
        <w:trPr>
          <w:trHeight w:val="567"/>
          <w:jc w:val="center"/>
        </w:trPr>
        <w:tc>
          <w:tcPr>
            <w:tcW w:w="1418" w:type="pct"/>
            <w:shd w:val="clear" w:color="auto" w:fill="009D73"/>
            <w:vAlign w:val="center"/>
          </w:tcPr>
          <w:p w14:paraId="32A3E13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540458EB"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avnost, resorna i sektorska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akademska zajednica, nevladine organizacije</w:t>
            </w:r>
          </w:p>
        </w:tc>
      </w:tr>
    </w:tbl>
    <w:p w14:paraId="728EECFE"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062FD76C" w14:textId="77777777" w:rsidTr="002D5100">
        <w:trPr>
          <w:trHeight w:val="567"/>
          <w:jc w:val="center"/>
        </w:trPr>
        <w:tc>
          <w:tcPr>
            <w:tcW w:w="1418" w:type="pct"/>
            <w:shd w:val="clear" w:color="auto" w:fill="009D73"/>
            <w:vAlign w:val="center"/>
          </w:tcPr>
          <w:p w14:paraId="7026C92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1B00BBC3"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3CB681B7" w14:textId="77777777" w:rsidTr="002D5100">
        <w:trPr>
          <w:trHeight w:val="567"/>
          <w:jc w:val="center"/>
        </w:trPr>
        <w:tc>
          <w:tcPr>
            <w:tcW w:w="1418" w:type="pct"/>
            <w:shd w:val="clear" w:color="auto" w:fill="009D73"/>
            <w:vAlign w:val="center"/>
          </w:tcPr>
          <w:p w14:paraId="74680AD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77" w:name="_Hlk94116595"/>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56740A28" w14:textId="77777777" w:rsidR="00DE283B" w:rsidRPr="008D043F" w:rsidRDefault="00DE283B" w:rsidP="0068355A">
            <w:pPr>
              <w:spacing w:before="40" w:after="40" w:line="276" w:lineRule="auto"/>
              <w:rPr>
                <w:rFonts w:asciiTheme="minorHAnsi" w:hAnsiTheme="minorHAnsi" w:cstheme="minorHAnsi"/>
                <w:b/>
                <w:sz w:val="18"/>
                <w:szCs w:val="18"/>
                <w:lang w:val="hr-HR" w:eastAsia="zh-TW"/>
              </w:rPr>
            </w:pPr>
            <w:bookmarkStart w:id="278" w:name="_Hlk94634665"/>
            <w:r w:rsidRPr="008D043F">
              <w:rPr>
                <w:rFonts w:asciiTheme="minorHAnsi" w:hAnsiTheme="minorHAnsi" w:cstheme="minorHAnsi"/>
                <w:b/>
                <w:sz w:val="18"/>
                <w:szCs w:val="18"/>
                <w:lang w:val="hr-HR" w:eastAsia="zh-TW"/>
              </w:rPr>
              <w:t>3.9. Jačati ekološku svijest o  biodiverzitetu, očuvanju prirode i ekosistemskim uslugama</w:t>
            </w:r>
            <w:bookmarkEnd w:id="278"/>
          </w:p>
        </w:tc>
      </w:tr>
      <w:bookmarkEnd w:id="277"/>
      <w:tr w:rsidR="00DE283B" w:rsidRPr="008D043F" w14:paraId="28DB8B54" w14:textId="77777777" w:rsidTr="002D5100">
        <w:trPr>
          <w:trHeight w:val="567"/>
          <w:jc w:val="center"/>
        </w:trPr>
        <w:tc>
          <w:tcPr>
            <w:tcW w:w="1418" w:type="pct"/>
            <w:shd w:val="clear" w:color="auto" w:fill="009D73"/>
            <w:vAlign w:val="center"/>
          </w:tcPr>
          <w:p w14:paraId="409B138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18484DC0" w14:textId="77777777" w:rsidR="00DE283B" w:rsidRPr="008D043F" w:rsidRDefault="00DE283B" w:rsidP="0068355A">
            <w:pPr>
              <w:spacing w:line="276" w:lineRule="auto"/>
              <w:rPr>
                <w:rFonts w:asciiTheme="minorHAnsi" w:eastAsia="Calibri" w:hAnsiTheme="minorHAnsi" w:cstheme="minorHAnsi"/>
                <w:b/>
                <w:sz w:val="18"/>
                <w:szCs w:val="18"/>
                <w:lang w:val="hr-HR"/>
              </w:rPr>
            </w:pPr>
            <w:bookmarkStart w:id="279" w:name="_Hlk94634690"/>
            <w:r w:rsidRPr="008D043F">
              <w:rPr>
                <w:rFonts w:asciiTheme="minorHAnsi" w:eastAsia="Calibri" w:hAnsiTheme="minorHAnsi" w:cstheme="minorHAnsi"/>
                <w:b/>
                <w:sz w:val="18"/>
                <w:szCs w:val="18"/>
                <w:lang w:val="hr-HR"/>
              </w:rPr>
              <w:t xml:space="preserve">3.9.1. Razviti efikasnu mrežu nevladinih organizacija za praćenje stanja biodiverziteta/prirode, aktivno učešće u donošenju odluka i promociji održivog razvoja </w:t>
            </w:r>
            <w:bookmarkEnd w:id="279"/>
          </w:p>
        </w:tc>
      </w:tr>
      <w:tr w:rsidR="00DE283B" w:rsidRPr="008D043F" w14:paraId="07CE2D06" w14:textId="77777777" w:rsidTr="002D5100">
        <w:trPr>
          <w:trHeight w:val="567"/>
          <w:jc w:val="center"/>
        </w:trPr>
        <w:tc>
          <w:tcPr>
            <w:tcW w:w="1418" w:type="pct"/>
            <w:shd w:val="clear" w:color="auto" w:fill="009D73"/>
            <w:vAlign w:val="center"/>
          </w:tcPr>
          <w:p w14:paraId="097CE16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16E09FCA"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80" w:name="_Hlk94634890"/>
            <w:r w:rsidRPr="008D043F">
              <w:rPr>
                <w:rFonts w:asciiTheme="minorHAnsi" w:eastAsia="Calibri" w:hAnsiTheme="minorHAnsi" w:cstheme="minorHAnsi"/>
                <w:sz w:val="18"/>
                <w:szCs w:val="18"/>
                <w:lang w:val="hr-HR"/>
              </w:rPr>
              <w:t xml:space="preserve">Cilj ove mjere je jačanje kapaciteta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uloge nevladinog sektora kao aktivne komponente okvira za očuvanje biodiverziteta/prirode. Pored toga, mjera predviđa aktivnosti razvoja saradnje između vladinih institucija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nevladinog sektora. </w:t>
            </w:r>
          </w:p>
          <w:bookmarkEnd w:id="280"/>
          <w:p w14:paraId="425EBAA9"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72BBAAA"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strategije komunikacije za zaštitu prirode, ekosistemskih usluga i održivo upravljanje prirodnim resursima Federacije BiH u</w:t>
            </w:r>
            <w:r w:rsidR="00DE283B" w:rsidRPr="008D043F">
              <w:rPr>
                <w:rFonts w:asciiTheme="minorHAnsi" w:eastAsia="Calibri" w:hAnsiTheme="minorHAnsi" w:cstheme="minorHAnsi"/>
                <w:sz w:val="18"/>
                <w:szCs w:val="18"/>
                <w:lang w:val="hr-HR"/>
              </w:rPr>
              <w:t xml:space="preserve"> saradnji s NVO</w:t>
            </w:r>
            <w:r w:rsidR="00030BD0" w:rsidRPr="008D043F">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sektorom</w:t>
            </w:r>
          </w:p>
          <w:p w14:paraId="73A4DA5B"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vođenje ciljanih kampanja</w:t>
            </w:r>
            <w:r w:rsidR="00DE283B" w:rsidRPr="008D043F">
              <w:rPr>
                <w:rFonts w:asciiTheme="minorHAnsi" w:eastAsia="Calibri" w:hAnsiTheme="minorHAnsi" w:cstheme="minorHAnsi"/>
                <w:sz w:val="18"/>
                <w:szCs w:val="18"/>
                <w:lang w:val="hr-HR"/>
              </w:rPr>
              <w:t xml:space="preserve"> u funkciji podizanja svijesti javnosti i promocije zaštite prirode, vodeći računa o  rodnoj ravnopravnosti</w:t>
            </w:r>
            <w:r w:rsidRPr="008D043F">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 xml:space="preserve"> socijalnoj jednakosti u oblasti očuvanja biološke </w:t>
            </w:r>
            <w:r w:rsidRPr="008D043F">
              <w:rPr>
                <w:rFonts w:asciiTheme="minorHAnsi" w:eastAsia="Calibri" w:hAnsiTheme="minorHAnsi" w:cstheme="minorHAnsi"/>
                <w:sz w:val="18"/>
                <w:szCs w:val="18"/>
                <w:lang w:val="hr-HR"/>
              </w:rPr>
              <w:t>i</w:t>
            </w:r>
            <w:r w:rsidR="00DE283B" w:rsidRPr="008D043F">
              <w:rPr>
                <w:rFonts w:asciiTheme="minorHAnsi" w:eastAsia="Calibri" w:hAnsiTheme="minorHAnsi" w:cstheme="minorHAnsi"/>
                <w:sz w:val="18"/>
                <w:szCs w:val="18"/>
                <w:lang w:val="hr-HR"/>
              </w:rPr>
              <w:t xml:space="preserve"> pejzažne raznolikosti i </w:t>
            </w:r>
            <w:r w:rsidRPr="008D043F">
              <w:rPr>
                <w:rFonts w:asciiTheme="minorHAnsi" w:eastAsia="Calibri" w:hAnsiTheme="minorHAnsi" w:cstheme="minorHAnsi"/>
                <w:sz w:val="18"/>
                <w:szCs w:val="18"/>
                <w:lang w:val="hr-HR"/>
              </w:rPr>
              <w:t>identifikacija ključnih intervencija</w:t>
            </w:r>
          </w:p>
          <w:p w14:paraId="1659C3A8"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moviranje saradnje</w:t>
            </w:r>
            <w:r w:rsidR="00DE283B" w:rsidRPr="008D043F">
              <w:rPr>
                <w:rFonts w:asciiTheme="minorHAnsi" w:eastAsia="Calibri" w:hAnsiTheme="minorHAnsi" w:cstheme="minorHAnsi"/>
                <w:sz w:val="18"/>
                <w:szCs w:val="18"/>
                <w:lang w:val="hr-HR"/>
              </w:rPr>
              <w:t xml:space="preserve"> unutar NVO</w:t>
            </w:r>
            <w:r w:rsidR="00030BD0" w:rsidRPr="008D043F">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sektora</w:t>
            </w:r>
          </w:p>
          <w:p w14:paraId="0CB3BB68"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naprjeđivanje saradnje</w:t>
            </w:r>
            <w:r w:rsidR="00DE283B" w:rsidRPr="008D043F">
              <w:rPr>
                <w:rFonts w:asciiTheme="minorHAnsi" w:eastAsia="Calibri" w:hAnsiTheme="minorHAnsi" w:cstheme="minorHAnsi"/>
                <w:sz w:val="18"/>
                <w:szCs w:val="18"/>
                <w:lang w:val="hr-HR"/>
              </w:rPr>
              <w:t xml:space="preserve"> s organizacijama koje se bave zaštitom prirode, te </w:t>
            </w:r>
            <w:r w:rsidRPr="008D043F">
              <w:rPr>
                <w:rFonts w:asciiTheme="minorHAnsi" w:eastAsia="Calibri" w:hAnsiTheme="minorHAnsi" w:cstheme="minorHAnsi"/>
                <w:sz w:val="18"/>
                <w:szCs w:val="18"/>
                <w:lang w:val="hr-HR"/>
              </w:rPr>
              <w:t xml:space="preserve">podsticanje provođenja </w:t>
            </w:r>
            <w:r w:rsidR="00DE283B" w:rsidRPr="008D043F">
              <w:rPr>
                <w:rFonts w:asciiTheme="minorHAnsi" w:eastAsia="Calibri" w:hAnsiTheme="minorHAnsi" w:cstheme="minorHAnsi"/>
                <w:sz w:val="18"/>
                <w:szCs w:val="18"/>
                <w:lang w:val="hr-HR"/>
              </w:rPr>
              <w:t>volonterskih programa iz ove oblasti</w:t>
            </w:r>
          </w:p>
          <w:p w14:paraId="6629412C"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siguravanje i podsticanje većeg stepena</w:t>
            </w:r>
            <w:r w:rsidR="00DE283B" w:rsidRPr="008D043F">
              <w:rPr>
                <w:rFonts w:asciiTheme="minorHAnsi" w:eastAsia="Calibri" w:hAnsiTheme="minorHAnsi" w:cstheme="minorHAnsi"/>
                <w:sz w:val="18"/>
                <w:szCs w:val="18"/>
                <w:lang w:val="hr-HR"/>
              </w:rPr>
              <w:t xml:space="preserve"> učešća javnosti u planiranju i zaštiti prirode, te donošenju planskih i zakonodavnih odluka i dokumenata</w:t>
            </w:r>
          </w:p>
          <w:p w14:paraId="57B61E42"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jačavanje saradnje</w:t>
            </w:r>
            <w:r w:rsidR="00DE283B" w:rsidRPr="008D043F">
              <w:rPr>
                <w:rFonts w:asciiTheme="minorHAnsi" w:eastAsia="Calibri" w:hAnsiTheme="minorHAnsi" w:cstheme="minorHAnsi"/>
                <w:sz w:val="18"/>
                <w:szCs w:val="18"/>
                <w:lang w:val="hr-HR"/>
              </w:rPr>
              <w:t xml:space="preserve"> institucija, NVO</w:t>
            </w:r>
            <w:r w:rsidR="00030BD0" w:rsidRPr="008D043F">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sektora i medija u svrhu kontinuirane zastupljenosti tema iz područja zaštite prirode</w:t>
            </w:r>
          </w:p>
          <w:p w14:paraId="00B3ABB0"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dentifikacija institucije</w:t>
            </w:r>
            <w:r w:rsidR="00DE283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rganizacije</w:t>
            </w:r>
            <w:r w:rsidR="00DE283B" w:rsidRPr="008D043F">
              <w:rPr>
                <w:rFonts w:asciiTheme="minorHAnsi" w:eastAsia="Calibri" w:hAnsiTheme="minorHAnsi" w:cstheme="minorHAnsi"/>
                <w:sz w:val="18"/>
                <w:szCs w:val="18"/>
                <w:lang w:val="hr-HR"/>
              </w:rPr>
              <w:t xml:space="preserve">  za praćenje stanja javne svijesti  o okolišu/biodiverzitetu i koristima od prirode i </w:t>
            </w:r>
            <w:r w:rsidRPr="008D043F">
              <w:rPr>
                <w:rFonts w:asciiTheme="minorHAnsi" w:eastAsia="Calibri" w:hAnsiTheme="minorHAnsi" w:cstheme="minorHAnsi"/>
                <w:sz w:val="18"/>
                <w:szCs w:val="18"/>
                <w:lang w:val="hr-HR"/>
              </w:rPr>
              <w:t>osiguravanje njenog rada</w:t>
            </w:r>
          </w:p>
        </w:tc>
      </w:tr>
      <w:tr w:rsidR="00DE283B" w:rsidRPr="008D043F" w14:paraId="2E37B539" w14:textId="77777777" w:rsidTr="002D5100">
        <w:trPr>
          <w:trHeight w:val="567"/>
          <w:jc w:val="center"/>
        </w:trPr>
        <w:tc>
          <w:tcPr>
            <w:tcW w:w="1418" w:type="pct"/>
            <w:shd w:val="clear" w:color="auto" w:fill="009D73"/>
            <w:vAlign w:val="center"/>
          </w:tcPr>
          <w:p w14:paraId="0BA1E77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5D3AA779"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56B8F7C2" w14:textId="77777777" w:rsidTr="002D5100">
        <w:trPr>
          <w:trHeight w:val="567"/>
          <w:jc w:val="center"/>
        </w:trPr>
        <w:tc>
          <w:tcPr>
            <w:tcW w:w="1418" w:type="pct"/>
            <w:vMerge w:val="restart"/>
            <w:shd w:val="clear" w:color="auto" w:fill="009D73"/>
            <w:vAlign w:val="center"/>
          </w:tcPr>
          <w:p w14:paraId="2A3008D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0FD04F11"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575F7AC"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59AB59AC"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D9C13AC"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07AB6E73"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1CBC7C13" w14:textId="77777777" w:rsidTr="002D5100">
        <w:trPr>
          <w:trHeight w:val="567"/>
          <w:jc w:val="center"/>
        </w:trPr>
        <w:tc>
          <w:tcPr>
            <w:tcW w:w="1418" w:type="pct"/>
            <w:vMerge/>
            <w:shd w:val="clear" w:color="auto" w:fill="009D73"/>
            <w:vAlign w:val="center"/>
          </w:tcPr>
          <w:p w14:paraId="1105C05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24B0B4E8"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vo ekološke svijesti stanovništva </w:t>
            </w:r>
            <w:r w:rsidR="004674B7"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kao rezultat rada efikasne mreže nevladinih organizacija </w:t>
            </w:r>
          </w:p>
        </w:tc>
        <w:tc>
          <w:tcPr>
            <w:tcW w:w="1269" w:type="pct"/>
            <w:shd w:val="clear" w:color="auto" w:fill="FFFFFF"/>
            <w:vAlign w:val="center"/>
          </w:tcPr>
          <w:p w14:paraId="2A18DFF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Ekološka svijest niska</w:t>
            </w:r>
          </w:p>
        </w:tc>
        <w:tc>
          <w:tcPr>
            <w:tcW w:w="1271" w:type="pct"/>
            <w:shd w:val="clear" w:color="auto" w:fill="FFFFFF"/>
            <w:vAlign w:val="center"/>
          </w:tcPr>
          <w:p w14:paraId="17546BE9"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kološka svijest visoka</w:t>
            </w:r>
          </w:p>
        </w:tc>
      </w:tr>
      <w:tr w:rsidR="00DE283B" w:rsidRPr="008D043F" w14:paraId="0DFC825F" w14:textId="77777777" w:rsidTr="002D5100">
        <w:trPr>
          <w:trHeight w:val="567"/>
          <w:jc w:val="center"/>
        </w:trPr>
        <w:tc>
          <w:tcPr>
            <w:tcW w:w="1418" w:type="pct"/>
            <w:shd w:val="clear" w:color="auto" w:fill="009D73"/>
            <w:vAlign w:val="center"/>
          </w:tcPr>
          <w:p w14:paraId="05F0A1B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7B79E2B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4674B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češća </w:t>
            </w:r>
            <w:r w:rsidR="004674B7" w:rsidRPr="008D043F">
              <w:rPr>
                <w:rFonts w:asciiTheme="minorHAnsi" w:hAnsiTheme="minorHAnsi" w:cstheme="minorHAnsi"/>
                <w:sz w:val="18"/>
                <w:szCs w:val="18"/>
                <w:lang w:val="hr-HR" w:bidi="en-US"/>
              </w:rPr>
              <w:t xml:space="preserve">građana </w:t>
            </w:r>
            <w:r w:rsidRPr="008D043F">
              <w:rPr>
                <w:rFonts w:asciiTheme="minorHAnsi" w:hAnsiTheme="minorHAnsi" w:cstheme="minorHAnsi"/>
                <w:sz w:val="18"/>
                <w:szCs w:val="18"/>
                <w:lang w:val="hr-HR" w:bidi="en-US"/>
              </w:rPr>
              <w:t xml:space="preserve">kroz partnerstvo s civilnim sektorom </w:t>
            </w:r>
          </w:p>
        </w:tc>
      </w:tr>
      <w:tr w:rsidR="00DE283B" w:rsidRPr="008D043F" w14:paraId="52402D6E" w14:textId="77777777" w:rsidTr="002D5100">
        <w:trPr>
          <w:trHeight w:val="567"/>
          <w:jc w:val="center"/>
        </w:trPr>
        <w:tc>
          <w:tcPr>
            <w:tcW w:w="1418" w:type="pct"/>
            <w:shd w:val="clear" w:color="auto" w:fill="009D73"/>
            <w:vAlign w:val="center"/>
          </w:tcPr>
          <w:p w14:paraId="2B2226F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583EA5C1" w14:textId="77777777" w:rsidR="00EF2F20" w:rsidRPr="008D043F" w:rsidRDefault="00EF2F20"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484 295 KM</w:t>
            </w:r>
          </w:p>
          <w:p w14:paraId="7669C1E4" w14:textId="77777777" w:rsidR="00DE283B"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w:t>
            </w:r>
            <w:r w:rsidRPr="008D043F">
              <w:rPr>
                <w:rFonts w:asciiTheme="minorHAnsi" w:hAnsiTheme="minorHAnsi" w:cstheme="minorHAnsi"/>
                <w:color w:val="000000" w:themeColor="text1"/>
                <w:sz w:val="18"/>
                <w:szCs w:val="18"/>
                <w:lang w:val="hr-HR"/>
              </w:rPr>
              <w:t xml:space="preserve">20% budžetska sredstva, </w:t>
            </w:r>
            <w:r w:rsidRPr="008D043F">
              <w:rPr>
                <w:rFonts w:asciiTheme="minorHAnsi" w:hAnsiTheme="minorHAnsi" w:cstheme="minorHAnsi"/>
                <w:color w:val="000000" w:themeColor="text1"/>
                <w:sz w:val="18"/>
                <w:szCs w:val="18"/>
                <w:lang w:val="hr-HR" w:bidi="en-US"/>
              </w:rPr>
              <w:t>80% kombinacija ‒ sredstva EU i drugih međunarodnih donatora i ostale donacije</w:t>
            </w:r>
          </w:p>
        </w:tc>
      </w:tr>
      <w:tr w:rsidR="00DE283B" w:rsidRPr="008D043F" w14:paraId="5579ABC7" w14:textId="77777777" w:rsidTr="002D5100">
        <w:trPr>
          <w:trHeight w:val="567"/>
          <w:jc w:val="center"/>
        </w:trPr>
        <w:tc>
          <w:tcPr>
            <w:tcW w:w="1418" w:type="pct"/>
            <w:shd w:val="clear" w:color="auto" w:fill="009D73"/>
            <w:vAlign w:val="center"/>
          </w:tcPr>
          <w:p w14:paraId="031BBA7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59CE2BF8"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30.</w:t>
            </w:r>
          </w:p>
        </w:tc>
      </w:tr>
      <w:tr w:rsidR="00DE283B" w:rsidRPr="008D043F" w14:paraId="4B7316A1" w14:textId="77777777" w:rsidTr="002D5100">
        <w:trPr>
          <w:trHeight w:val="567"/>
          <w:jc w:val="center"/>
        </w:trPr>
        <w:tc>
          <w:tcPr>
            <w:tcW w:w="1418" w:type="pct"/>
            <w:shd w:val="clear" w:color="auto" w:fill="009D73"/>
            <w:vAlign w:val="center"/>
          </w:tcPr>
          <w:p w14:paraId="37BFC43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52D834EC"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nevladine organizacije</w:t>
            </w:r>
          </w:p>
        </w:tc>
      </w:tr>
      <w:tr w:rsidR="00DE283B" w:rsidRPr="008D043F" w14:paraId="0173F018" w14:textId="77777777" w:rsidTr="002D5100">
        <w:trPr>
          <w:trHeight w:val="567"/>
          <w:jc w:val="center"/>
        </w:trPr>
        <w:tc>
          <w:tcPr>
            <w:tcW w:w="1418" w:type="pct"/>
            <w:shd w:val="clear" w:color="auto" w:fill="009D73"/>
            <w:vAlign w:val="center"/>
          </w:tcPr>
          <w:p w14:paraId="1937F09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12166D83" w14:textId="4CB9BA11" w:rsidR="00DE283B" w:rsidRPr="008D043F" w:rsidRDefault="005431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FMOIT, nevladine organizacije, javne ustanove/preduzeća koje su nadležne za zaštitu, održivo korištenje i promociju zaštićenih prirodnih područja</w:t>
            </w:r>
          </w:p>
        </w:tc>
      </w:tr>
      <w:tr w:rsidR="00DE283B" w:rsidRPr="008D043F" w14:paraId="4C7DAADF" w14:textId="77777777" w:rsidTr="002D5100">
        <w:trPr>
          <w:trHeight w:val="567"/>
          <w:jc w:val="center"/>
        </w:trPr>
        <w:tc>
          <w:tcPr>
            <w:tcW w:w="1418" w:type="pct"/>
            <w:shd w:val="clear" w:color="auto" w:fill="009D73"/>
            <w:vAlign w:val="center"/>
          </w:tcPr>
          <w:p w14:paraId="57CE705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25B93046"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avnost, resorna i sektorska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privredne kompanije, lokalne zajednice, nevladine organizacije</w:t>
            </w:r>
          </w:p>
        </w:tc>
      </w:tr>
    </w:tbl>
    <w:p w14:paraId="0C1104C2"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6131E82E" w14:textId="77777777" w:rsidTr="002D5100">
        <w:trPr>
          <w:trHeight w:val="567"/>
          <w:jc w:val="center"/>
        </w:trPr>
        <w:tc>
          <w:tcPr>
            <w:tcW w:w="1418" w:type="pct"/>
            <w:shd w:val="clear" w:color="auto" w:fill="009D73"/>
            <w:vAlign w:val="center"/>
          </w:tcPr>
          <w:p w14:paraId="03F02E7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30344B1A"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000ACF37" w14:textId="77777777" w:rsidTr="002D5100">
        <w:trPr>
          <w:trHeight w:val="567"/>
          <w:jc w:val="center"/>
        </w:trPr>
        <w:tc>
          <w:tcPr>
            <w:tcW w:w="1418" w:type="pct"/>
            <w:shd w:val="clear" w:color="auto" w:fill="009D73"/>
            <w:vAlign w:val="center"/>
          </w:tcPr>
          <w:p w14:paraId="52A50E5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21241372" w14:textId="77777777" w:rsidR="00DE283B" w:rsidRPr="008D043F" w:rsidRDefault="00DE283B"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3.9. Jačati ekološku svijest o  biodiverzitetu, očuvanju prirode i ekosistemskim uslugama</w:t>
            </w:r>
          </w:p>
        </w:tc>
      </w:tr>
      <w:tr w:rsidR="00DE283B" w:rsidRPr="008D043F" w14:paraId="3B53CD72" w14:textId="77777777" w:rsidTr="002D5100">
        <w:trPr>
          <w:trHeight w:val="567"/>
          <w:jc w:val="center"/>
        </w:trPr>
        <w:tc>
          <w:tcPr>
            <w:tcW w:w="1418" w:type="pct"/>
            <w:shd w:val="clear" w:color="auto" w:fill="009D73"/>
            <w:vAlign w:val="center"/>
          </w:tcPr>
          <w:p w14:paraId="39BC197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0028E131" w14:textId="4233DE4F" w:rsidR="00DE283B" w:rsidRPr="008D043F" w:rsidRDefault="00DE283B" w:rsidP="0068355A">
            <w:pPr>
              <w:spacing w:line="276" w:lineRule="auto"/>
              <w:rPr>
                <w:rFonts w:asciiTheme="minorHAnsi" w:eastAsia="Calibri" w:hAnsiTheme="minorHAnsi" w:cstheme="minorHAnsi"/>
                <w:b/>
                <w:sz w:val="18"/>
                <w:szCs w:val="18"/>
                <w:lang w:val="hr-HR"/>
              </w:rPr>
            </w:pPr>
            <w:bookmarkStart w:id="281" w:name="_Hlk94634927"/>
            <w:r w:rsidRPr="008D043F">
              <w:rPr>
                <w:rFonts w:asciiTheme="minorHAnsi" w:eastAsia="Calibri" w:hAnsiTheme="minorHAnsi" w:cstheme="minorHAnsi"/>
                <w:b/>
                <w:sz w:val="18"/>
                <w:szCs w:val="18"/>
                <w:lang w:val="hr-HR"/>
              </w:rPr>
              <w:t xml:space="preserve">3.9.2. </w:t>
            </w:r>
            <w:r w:rsidR="00A22B1F" w:rsidRPr="008D043F">
              <w:rPr>
                <w:rFonts w:asciiTheme="minorHAnsi" w:eastAsia="Calibri" w:hAnsiTheme="minorHAnsi" w:cstheme="minorHAnsi"/>
                <w:b/>
                <w:sz w:val="18"/>
                <w:szCs w:val="18"/>
                <w:lang w:val="hr-HR"/>
              </w:rPr>
              <w:t>Jačati podršku</w:t>
            </w:r>
            <w:r w:rsidRPr="008D043F">
              <w:rPr>
                <w:rFonts w:asciiTheme="minorHAnsi" w:eastAsia="Calibri" w:hAnsiTheme="minorHAnsi" w:cstheme="minorHAnsi"/>
                <w:b/>
                <w:sz w:val="18"/>
                <w:szCs w:val="18"/>
                <w:lang w:val="hr-HR"/>
              </w:rPr>
              <w:t xml:space="preserve"> za edukaciju nastavnog kadra na svim nivoima obrazovanja u oblasti zaštite biološke raznolikosti i  održivog upravljanja koristima od prirode u </w:t>
            </w:r>
            <w:r w:rsidR="004674B7" w:rsidRPr="008D043F">
              <w:rPr>
                <w:rFonts w:asciiTheme="minorHAnsi" w:eastAsia="Calibri" w:hAnsiTheme="minorHAnsi" w:cstheme="minorHAnsi"/>
                <w:b/>
                <w:sz w:val="18"/>
                <w:szCs w:val="18"/>
                <w:lang w:val="hr-HR"/>
              </w:rPr>
              <w:t>Federaciji BiH</w:t>
            </w:r>
            <w:bookmarkEnd w:id="281"/>
          </w:p>
        </w:tc>
      </w:tr>
      <w:tr w:rsidR="00DE283B" w:rsidRPr="008D043F" w14:paraId="750EB235" w14:textId="77777777" w:rsidTr="002D5100">
        <w:trPr>
          <w:trHeight w:val="567"/>
          <w:jc w:val="center"/>
        </w:trPr>
        <w:tc>
          <w:tcPr>
            <w:tcW w:w="1418" w:type="pct"/>
            <w:shd w:val="clear" w:color="auto" w:fill="009D73"/>
            <w:vAlign w:val="center"/>
          </w:tcPr>
          <w:p w14:paraId="18FD748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4E6CD076"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82" w:name="_Hlk94634961"/>
            <w:r w:rsidRPr="008D043F">
              <w:rPr>
                <w:rFonts w:asciiTheme="minorHAnsi" w:eastAsia="Calibri" w:hAnsiTheme="minorHAnsi" w:cstheme="minorHAnsi"/>
                <w:sz w:val="18"/>
                <w:szCs w:val="18"/>
                <w:lang w:val="hr-HR"/>
              </w:rPr>
              <w:t xml:space="preserve">Cilj ove mjere je jačanje kapaciteta za inoviranje sadržaja obrazovnog procesa kroz upoznavanje vrijednosti lokalnog biodiverziteta/prirode. Mjera predviđa i aktivnosti razvoja saradnje između sektora okoliša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ektora obrazovanja u Federaciji BiH. </w:t>
            </w:r>
          </w:p>
          <w:bookmarkEnd w:id="282"/>
          <w:p w14:paraId="3F862226"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17D8D922" w14:textId="77777777" w:rsidR="00DE283B" w:rsidRPr="008D043F" w:rsidRDefault="004674B7" w:rsidP="0068355A">
            <w:pPr>
              <w:numPr>
                <w:ilvl w:val="0"/>
                <w:numId w:val="2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dentifikacija potreba za podršku u edukaciji nastavnog kadra o vrijednostima biodoverziteta/prirode Federacije BiH, mjerama zaštite i održivom upravljanju koristima od prirode, na svim nivoima obrazovanja u</w:t>
            </w:r>
            <w:r w:rsidR="00DE283B" w:rsidRPr="008D043F">
              <w:rPr>
                <w:rFonts w:asciiTheme="minorHAnsi" w:eastAsia="Calibri" w:hAnsiTheme="minorHAnsi" w:cstheme="minorHAnsi"/>
                <w:sz w:val="18"/>
                <w:szCs w:val="18"/>
                <w:lang w:val="hr-HR"/>
              </w:rPr>
              <w:t xml:space="preserve"> saradnji sa sektorom obrazovanja </w:t>
            </w:r>
          </w:p>
        </w:tc>
      </w:tr>
      <w:tr w:rsidR="00DE283B" w:rsidRPr="008D043F" w14:paraId="09066E87" w14:textId="77777777" w:rsidTr="002D5100">
        <w:trPr>
          <w:trHeight w:val="567"/>
          <w:jc w:val="center"/>
        </w:trPr>
        <w:tc>
          <w:tcPr>
            <w:tcW w:w="1418" w:type="pct"/>
            <w:shd w:val="clear" w:color="auto" w:fill="009D73"/>
            <w:vAlign w:val="center"/>
          </w:tcPr>
          <w:p w14:paraId="4FD798A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1D094E1D"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0371D2AF" w14:textId="77777777" w:rsidTr="002D5100">
        <w:trPr>
          <w:trHeight w:val="567"/>
          <w:jc w:val="center"/>
        </w:trPr>
        <w:tc>
          <w:tcPr>
            <w:tcW w:w="1418" w:type="pct"/>
            <w:vMerge w:val="restart"/>
            <w:shd w:val="clear" w:color="auto" w:fill="009D73"/>
            <w:vAlign w:val="center"/>
          </w:tcPr>
          <w:p w14:paraId="56CAE92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042" w:type="pct"/>
            <w:shd w:val="clear" w:color="auto" w:fill="009D73"/>
            <w:vAlign w:val="center"/>
          </w:tcPr>
          <w:p w14:paraId="415FCBF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320CF8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6CC606C4"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3FE8B2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572D646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46B35B66" w14:textId="77777777" w:rsidTr="002D5100">
        <w:trPr>
          <w:trHeight w:val="567"/>
          <w:jc w:val="center"/>
        </w:trPr>
        <w:tc>
          <w:tcPr>
            <w:tcW w:w="1418" w:type="pct"/>
            <w:vMerge/>
            <w:shd w:val="clear" w:color="auto" w:fill="009D73"/>
            <w:vAlign w:val="center"/>
          </w:tcPr>
          <w:p w14:paraId="40AC427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2B7DABBD"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uključivanja znanja o vrijednostima biodiverziteta/prirode </w:t>
            </w:r>
            <w:r w:rsidR="004674B7"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 obrazovne procese </w:t>
            </w:r>
          </w:p>
        </w:tc>
        <w:tc>
          <w:tcPr>
            <w:tcW w:w="1269" w:type="pct"/>
            <w:shd w:val="clear" w:color="auto" w:fill="FFFFFF"/>
            <w:vAlign w:val="center"/>
          </w:tcPr>
          <w:p w14:paraId="0F323E77"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nanja o vrijednostima biodiverziteta/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nemaju zadovoljavajuće mjesto u obrazovnim procesima</w:t>
            </w:r>
          </w:p>
        </w:tc>
        <w:tc>
          <w:tcPr>
            <w:tcW w:w="1271" w:type="pct"/>
            <w:shd w:val="clear" w:color="auto" w:fill="FFFFFF"/>
            <w:vAlign w:val="center"/>
          </w:tcPr>
          <w:p w14:paraId="159315AD"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Znanja o vrijednostima biodiverziteta/prirode </w:t>
            </w:r>
            <w:r w:rsidR="004674B7" w:rsidRPr="008D043F">
              <w:rPr>
                <w:rFonts w:asciiTheme="minorHAnsi" w:eastAsia="Calibr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imaju zadovoljavajuće mjesto u obrazovnim procesima</w:t>
            </w:r>
          </w:p>
        </w:tc>
      </w:tr>
      <w:tr w:rsidR="00DE283B" w:rsidRPr="008D043F" w14:paraId="79DC60C8" w14:textId="77777777" w:rsidTr="002D5100">
        <w:trPr>
          <w:trHeight w:val="567"/>
          <w:jc w:val="center"/>
        </w:trPr>
        <w:tc>
          <w:tcPr>
            <w:tcW w:w="1418" w:type="pct"/>
            <w:shd w:val="clear" w:color="auto" w:fill="009D73"/>
            <w:vAlign w:val="center"/>
          </w:tcPr>
          <w:p w14:paraId="69C631D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73720FFD"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Povećano znanje, kompetencije i </w:t>
            </w:r>
            <w:r w:rsidR="004674B7" w:rsidRPr="008D043F">
              <w:rPr>
                <w:rFonts w:asciiTheme="minorHAnsi" w:hAnsiTheme="minorHAnsi" w:cstheme="minorHAnsi"/>
                <w:sz w:val="18"/>
                <w:szCs w:val="18"/>
                <w:lang w:val="hr-HR"/>
              </w:rPr>
              <w:t xml:space="preserve">svijest </w:t>
            </w:r>
            <w:r w:rsidRPr="008D043F">
              <w:rPr>
                <w:rFonts w:asciiTheme="minorHAnsi" w:hAnsiTheme="minorHAnsi" w:cstheme="minorHAnsi"/>
                <w:sz w:val="18"/>
                <w:szCs w:val="18"/>
                <w:lang w:val="hr-HR"/>
              </w:rPr>
              <w:t>nastavnog kadra o zaštiti i unapr</w:t>
            </w:r>
            <w:r w:rsidR="004674B7"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eđenju biološke raznolikosti</w:t>
            </w:r>
          </w:p>
        </w:tc>
      </w:tr>
      <w:tr w:rsidR="00DE283B" w:rsidRPr="008D043F" w14:paraId="63E2A158" w14:textId="77777777" w:rsidTr="002D5100">
        <w:trPr>
          <w:trHeight w:val="567"/>
          <w:jc w:val="center"/>
        </w:trPr>
        <w:tc>
          <w:tcPr>
            <w:tcW w:w="1418" w:type="pct"/>
            <w:shd w:val="clear" w:color="auto" w:fill="009D73"/>
            <w:vAlign w:val="center"/>
          </w:tcPr>
          <w:p w14:paraId="1679CCD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59B5565C"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14 669 KM</w:t>
            </w:r>
          </w:p>
          <w:p w14:paraId="1CBEEEFA" w14:textId="77777777" w:rsidR="00DE283B" w:rsidRPr="008D043F" w:rsidRDefault="008374A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100% </w:t>
            </w:r>
            <w:r w:rsidR="004674B7" w:rsidRPr="008D043F">
              <w:rPr>
                <w:rFonts w:asciiTheme="minorHAnsi" w:hAnsiTheme="minorHAnsi" w:cstheme="minorHAnsi"/>
                <w:color w:val="000000" w:themeColor="text1"/>
                <w:sz w:val="18"/>
                <w:szCs w:val="18"/>
                <w:lang w:val="hr-HR" w:bidi="en-US"/>
              </w:rPr>
              <w:t xml:space="preserve">budžetska </w:t>
            </w:r>
            <w:r w:rsidRPr="008D043F">
              <w:rPr>
                <w:rFonts w:asciiTheme="minorHAnsi" w:hAnsiTheme="minorHAnsi" w:cstheme="minorHAnsi"/>
                <w:color w:val="000000" w:themeColor="text1"/>
                <w:sz w:val="18"/>
                <w:szCs w:val="18"/>
                <w:lang w:val="hr-HR" w:bidi="en-US"/>
              </w:rPr>
              <w:t>sredstva</w:t>
            </w:r>
          </w:p>
        </w:tc>
      </w:tr>
      <w:tr w:rsidR="00DE283B" w:rsidRPr="008D043F" w14:paraId="33A61FED" w14:textId="77777777" w:rsidTr="002D5100">
        <w:trPr>
          <w:trHeight w:val="567"/>
          <w:jc w:val="center"/>
        </w:trPr>
        <w:tc>
          <w:tcPr>
            <w:tcW w:w="1418" w:type="pct"/>
            <w:shd w:val="clear" w:color="auto" w:fill="009D73"/>
            <w:vAlign w:val="center"/>
          </w:tcPr>
          <w:p w14:paraId="0854937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2FAA4F0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30.</w:t>
            </w:r>
          </w:p>
        </w:tc>
      </w:tr>
      <w:tr w:rsidR="00DE283B" w:rsidRPr="008D043F" w14:paraId="21D0F1D5" w14:textId="77777777" w:rsidTr="002D5100">
        <w:trPr>
          <w:trHeight w:val="567"/>
          <w:jc w:val="center"/>
        </w:trPr>
        <w:tc>
          <w:tcPr>
            <w:tcW w:w="1418" w:type="pct"/>
            <w:shd w:val="clear" w:color="auto" w:fill="009D73"/>
            <w:vAlign w:val="center"/>
          </w:tcPr>
          <w:p w14:paraId="072387E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7921D40D"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MON, kantonalna ministarstva</w:t>
            </w:r>
          </w:p>
        </w:tc>
      </w:tr>
      <w:tr w:rsidR="00DE283B" w:rsidRPr="008D043F" w14:paraId="6F835254" w14:textId="77777777" w:rsidTr="002D5100">
        <w:trPr>
          <w:trHeight w:val="567"/>
          <w:jc w:val="center"/>
        </w:trPr>
        <w:tc>
          <w:tcPr>
            <w:tcW w:w="1418" w:type="pct"/>
            <w:shd w:val="clear" w:color="auto" w:fill="009D73"/>
            <w:vAlign w:val="center"/>
          </w:tcPr>
          <w:p w14:paraId="67DA3CA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2" w:type="pct"/>
            <w:gridSpan w:val="3"/>
            <w:shd w:val="clear" w:color="auto" w:fill="FFFFFF"/>
            <w:vAlign w:val="center"/>
          </w:tcPr>
          <w:p w14:paraId="3A552543"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stručna institucija za zaštitu 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obrazovanja, javnost</w:t>
            </w:r>
          </w:p>
        </w:tc>
      </w:tr>
      <w:tr w:rsidR="00DE283B" w:rsidRPr="008D043F" w14:paraId="7DDFEDCA" w14:textId="77777777" w:rsidTr="002D5100">
        <w:trPr>
          <w:trHeight w:val="567"/>
          <w:jc w:val="center"/>
        </w:trPr>
        <w:tc>
          <w:tcPr>
            <w:tcW w:w="1418" w:type="pct"/>
            <w:shd w:val="clear" w:color="auto" w:fill="009D73"/>
            <w:vAlign w:val="center"/>
          </w:tcPr>
          <w:p w14:paraId="1BFA5C4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6EB3AC25"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vnost, nevladine organizacije</w:t>
            </w:r>
          </w:p>
        </w:tc>
      </w:tr>
    </w:tbl>
    <w:p w14:paraId="12B26362" w14:textId="77777777" w:rsidR="00DE283B" w:rsidRPr="008D043F" w:rsidRDefault="00DE283B" w:rsidP="0068355A">
      <w:pPr>
        <w:spacing w:line="276" w:lineRule="auto"/>
        <w:rPr>
          <w:rFonts w:asciiTheme="minorHAnsi" w:hAnsiTheme="minorHAnsi" w:cstheme="minorHAnsi"/>
          <w:sz w:val="18"/>
          <w:szCs w:val="18"/>
          <w:lang w:val="hr-HR"/>
        </w:rPr>
      </w:pPr>
    </w:p>
    <w:tbl>
      <w:tblPr>
        <w:tblW w:w="484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2921"/>
        <w:gridCol w:w="3460"/>
        <w:gridCol w:w="3471"/>
      </w:tblGrid>
      <w:tr w:rsidR="00DE283B" w:rsidRPr="008D043F" w14:paraId="4C8ABB66" w14:textId="77777777" w:rsidTr="002D5100">
        <w:trPr>
          <w:trHeight w:val="567"/>
          <w:jc w:val="center"/>
        </w:trPr>
        <w:tc>
          <w:tcPr>
            <w:tcW w:w="1415" w:type="pct"/>
            <w:shd w:val="clear" w:color="auto" w:fill="009D73"/>
            <w:vAlign w:val="center"/>
          </w:tcPr>
          <w:p w14:paraId="609B69F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5" w:type="pct"/>
            <w:gridSpan w:val="3"/>
            <w:shd w:val="clear" w:color="auto" w:fill="FFFFFF"/>
            <w:vAlign w:val="center"/>
          </w:tcPr>
          <w:p w14:paraId="453CE785" w14:textId="77777777" w:rsidR="00DE283B" w:rsidRPr="008D043F" w:rsidRDefault="00DE283B"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3. Očuvanje biološke i pejzažne raznolikosti</w:t>
            </w:r>
          </w:p>
        </w:tc>
      </w:tr>
      <w:tr w:rsidR="00DE283B" w:rsidRPr="008D043F" w14:paraId="259C71B0" w14:textId="77777777" w:rsidTr="002D5100">
        <w:trPr>
          <w:trHeight w:val="567"/>
          <w:jc w:val="center"/>
        </w:trPr>
        <w:tc>
          <w:tcPr>
            <w:tcW w:w="1415" w:type="pct"/>
            <w:shd w:val="clear" w:color="auto" w:fill="009D73"/>
            <w:vAlign w:val="center"/>
          </w:tcPr>
          <w:p w14:paraId="014408F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83" w:name="_Hlk94116635"/>
            <w:r w:rsidRPr="008D043F">
              <w:rPr>
                <w:rFonts w:asciiTheme="minorHAnsi" w:hAnsiTheme="minorHAnsi" w:cstheme="minorHAnsi"/>
                <w:b/>
                <w:color w:val="FFFFFF" w:themeColor="background1"/>
                <w:sz w:val="18"/>
                <w:szCs w:val="18"/>
                <w:lang w:val="hr-HR" w:bidi="en-US"/>
              </w:rPr>
              <w:t>Prioritet</w:t>
            </w:r>
          </w:p>
        </w:tc>
        <w:tc>
          <w:tcPr>
            <w:tcW w:w="3585" w:type="pct"/>
            <w:gridSpan w:val="3"/>
            <w:shd w:val="clear" w:color="auto" w:fill="FFFFFF"/>
            <w:vAlign w:val="center"/>
          </w:tcPr>
          <w:p w14:paraId="2A193F41" w14:textId="77777777" w:rsidR="00DE283B" w:rsidRPr="008D043F" w:rsidRDefault="00DE283B"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10. Mobilizirati domaća i međunarodna finansijska sredstva za biodiverzitet </w:t>
            </w:r>
            <w:r w:rsidR="004674B7" w:rsidRPr="008D043F">
              <w:rPr>
                <w:rFonts w:asciiTheme="minorHAnsi" w:eastAsia="Calibri" w:hAnsiTheme="minorHAnsi" w:cstheme="minorHAnsi"/>
                <w:b/>
                <w:sz w:val="18"/>
                <w:szCs w:val="18"/>
                <w:lang w:val="hr-HR"/>
              </w:rPr>
              <w:t>Federacije BiH</w:t>
            </w:r>
          </w:p>
        </w:tc>
      </w:tr>
      <w:bookmarkEnd w:id="283"/>
      <w:tr w:rsidR="00DE283B" w:rsidRPr="008D043F" w14:paraId="4CDA1665" w14:textId="77777777" w:rsidTr="002D5100">
        <w:trPr>
          <w:trHeight w:val="567"/>
          <w:jc w:val="center"/>
        </w:trPr>
        <w:tc>
          <w:tcPr>
            <w:tcW w:w="1415" w:type="pct"/>
            <w:shd w:val="clear" w:color="auto" w:fill="009D73"/>
            <w:vAlign w:val="center"/>
          </w:tcPr>
          <w:p w14:paraId="7DC2407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5" w:type="pct"/>
            <w:gridSpan w:val="3"/>
            <w:shd w:val="clear" w:color="auto" w:fill="FFFFFF"/>
            <w:vAlign w:val="center"/>
          </w:tcPr>
          <w:p w14:paraId="202F2CE5" w14:textId="77777777" w:rsidR="00DE283B" w:rsidRPr="008D043F" w:rsidRDefault="00DE283B" w:rsidP="0068355A">
            <w:pPr>
              <w:spacing w:line="276" w:lineRule="auto"/>
              <w:rPr>
                <w:rFonts w:asciiTheme="minorHAnsi" w:eastAsia="Calibri" w:hAnsiTheme="minorHAnsi" w:cstheme="minorHAnsi"/>
                <w:b/>
                <w:sz w:val="18"/>
                <w:szCs w:val="18"/>
                <w:lang w:val="hr-HR"/>
              </w:rPr>
            </w:pPr>
            <w:bookmarkStart w:id="284" w:name="_Hlk94635236"/>
            <w:r w:rsidRPr="008D043F">
              <w:rPr>
                <w:rFonts w:asciiTheme="minorHAnsi" w:eastAsia="Calibri" w:hAnsiTheme="minorHAnsi" w:cstheme="minorHAnsi"/>
                <w:b/>
                <w:sz w:val="18"/>
                <w:szCs w:val="18"/>
                <w:lang w:val="hr-HR"/>
              </w:rPr>
              <w:t xml:space="preserve">3.10.1. Osigurati sredstva za: (a) razvoj kapaciteta institucionalnog okvira u skladu s unaprijeđenim pravnim okvirom za biodiverzitet/prirodu </w:t>
            </w:r>
            <w:r w:rsidR="004674B7" w:rsidRPr="008D043F">
              <w:rPr>
                <w:rFonts w:asciiTheme="minorHAnsi" w:eastAsia="Calibri" w:hAnsiTheme="minorHAnsi" w:cstheme="minorHAnsi"/>
                <w:b/>
                <w:sz w:val="18"/>
                <w:szCs w:val="18"/>
                <w:lang w:val="hr-HR"/>
              </w:rPr>
              <w:t xml:space="preserve">Federacije </w:t>
            </w:r>
            <w:r w:rsidRPr="008D043F">
              <w:rPr>
                <w:rFonts w:asciiTheme="minorHAnsi" w:eastAsia="Calibri" w:hAnsiTheme="minorHAnsi" w:cstheme="minorHAnsi"/>
                <w:b/>
                <w:sz w:val="18"/>
                <w:szCs w:val="18"/>
                <w:lang w:val="hr-HR"/>
              </w:rPr>
              <w:t>BiH</w:t>
            </w:r>
            <w:r w:rsidR="004674B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b) inventuru područja </w:t>
            </w:r>
            <w:r w:rsidR="004674B7" w:rsidRPr="008D043F">
              <w:rPr>
                <w:rFonts w:asciiTheme="minorHAnsi" w:eastAsia="Calibri" w:hAnsiTheme="minorHAnsi" w:cstheme="minorHAnsi"/>
                <w:b/>
                <w:sz w:val="18"/>
                <w:szCs w:val="18"/>
                <w:lang w:val="hr-HR"/>
              </w:rPr>
              <w:t>i</w:t>
            </w:r>
            <w:r w:rsidRPr="008D043F">
              <w:rPr>
                <w:rFonts w:asciiTheme="minorHAnsi" w:eastAsia="Calibri" w:hAnsiTheme="minorHAnsi" w:cstheme="minorHAnsi"/>
                <w:b/>
                <w:sz w:val="18"/>
                <w:szCs w:val="18"/>
                <w:lang w:val="hr-HR"/>
              </w:rPr>
              <w:t xml:space="preserve"> pripremu karte staništa, (c) inventuru i praćenje stanja flore, faune, fungi</w:t>
            </w:r>
            <w:r w:rsidR="004674B7" w:rsidRPr="008D043F">
              <w:rPr>
                <w:rFonts w:asciiTheme="minorHAnsi" w:eastAsia="Calibri" w:hAnsiTheme="minorHAnsi" w:cstheme="minorHAnsi"/>
                <w:b/>
                <w:sz w:val="18"/>
                <w:szCs w:val="18"/>
                <w:lang w:val="hr-HR"/>
              </w:rPr>
              <w:t>j</w:t>
            </w:r>
            <w:r w:rsidRPr="008D043F">
              <w:rPr>
                <w:rFonts w:asciiTheme="minorHAnsi" w:eastAsia="Calibri" w:hAnsiTheme="minorHAnsi" w:cstheme="minorHAnsi"/>
                <w:b/>
                <w:sz w:val="18"/>
                <w:szCs w:val="18"/>
                <w:lang w:val="hr-HR"/>
              </w:rPr>
              <w:t xml:space="preserve">e i </w:t>
            </w:r>
            <w:r w:rsidR="004674B7" w:rsidRPr="008D043F">
              <w:rPr>
                <w:rFonts w:asciiTheme="minorHAnsi" w:eastAsia="Calibri" w:hAnsiTheme="minorHAnsi" w:cstheme="minorHAnsi"/>
                <w:b/>
                <w:sz w:val="18"/>
                <w:szCs w:val="18"/>
                <w:lang w:val="hr-HR"/>
              </w:rPr>
              <w:t xml:space="preserve">genetskih </w:t>
            </w:r>
            <w:r w:rsidRPr="008D043F">
              <w:rPr>
                <w:rFonts w:asciiTheme="minorHAnsi" w:eastAsia="Calibri" w:hAnsiTheme="minorHAnsi" w:cstheme="minorHAnsi"/>
                <w:b/>
                <w:sz w:val="18"/>
                <w:szCs w:val="18"/>
                <w:lang w:val="hr-HR"/>
              </w:rPr>
              <w:t>resursa</w:t>
            </w:r>
            <w:r w:rsidR="004674B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d) efikasnu  implementaciju globalnih ciljeva za biodiverzitet i implementaciju  obaveza po međunarodnim sporazumima BiH, uključujući proces uspostave ekološke mreže</w:t>
            </w:r>
            <w:r w:rsidR="004674B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e) razvoj stalnog naučno-političkog dijaloga, (f) povećanje ekološke svijesti</w:t>
            </w:r>
            <w:bookmarkEnd w:id="284"/>
          </w:p>
        </w:tc>
      </w:tr>
      <w:tr w:rsidR="00DE283B" w:rsidRPr="008D043F" w14:paraId="6FF84B3A" w14:textId="77777777" w:rsidTr="002D5100">
        <w:trPr>
          <w:trHeight w:val="567"/>
          <w:jc w:val="center"/>
        </w:trPr>
        <w:tc>
          <w:tcPr>
            <w:tcW w:w="1415" w:type="pct"/>
            <w:shd w:val="clear" w:color="auto" w:fill="009D73"/>
            <w:vAlign w:val="center"/>
          </w:tcPr>
          <w:p w14:paraId="659A0C4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5" w:type="pct"/>
            <w:gridSpan w:val="3"/>
            <w:shd w:val="clear" w:color="auto" w:fill="FFFFFF"/>
            <w:vAlign w:val="center"/>
          </w:tcPr>
          <w:p w14:paraId="61D6466D"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85" w:name="_Hlk94635273"/>
            <w:r w:rsidRPr="008D043F">
              <w:rPr>
                <w:rFonts w:asciiTheme="minorHAnsi" w:eastAsia="Calibri" w:hAnsiTheme="minorHAnsi" w:cstheme="minorHAnsi"/>
                <w:sz w:val="18"/>
                <w:szCs w:val="18"/>
                <w:lang w:val="hr-HR"/>
              </w:rPr>
              <w:t xml:space="preserve">Cilj ove mjere je razvoj kapaciteta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w:t>
            </w:r>
            <w:r w:rsidR="004674B7" w:rsidRPr="008D043F">
              <w:rPr>
                <w:rFonts w:asciiTheme="minorHAnsi" w:eastAsia="Calibri" w:hAnsiTheme="minorHAnsi" w:cstheme="minorHAnsi"/>
                <w:sz w:val="18"/>
                <w:szCs w:val="18"/>
                <w:lang w:val="hr-HR"/>
              </w:rPr>
              <w:t xml:space="preserve">osiguravanje </w:t>
            </w:r>
            <w:r w:rsidRPr="008D043F">
              <w:rPr>
                <w:rFonts w:asciiTheme="minorHAnsi" w:eastAsia="Calibri" w:hAnsiTheme="minorHAnsi" w:cstheme="minorHAnsi"/>
                <w:sz w:val="18"/>
                <w:szCs w:val="18"/>
                <w:lang w:val="hr-HR"/>
              </w:rPr>
              <w:t xml:space="preserve">neophodnih </w:t>
            </w:r>
            <w:r w:rsidR="004674B7"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 xml:space="preserve">za provođenje mjera, u cilju dostizanja prioriteta i generalnog  strateškog cilja za biodiverzitet  očuvanje prirode </w:t>
            </w:r>
            <w:r w:rsidR="004674B7"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bookmarkEnd w:id="285"/>
            <w:r w:rsidRPr="008D043F">
              <w:rPr>
                <w:rFonts w:asciiTheme="minorHAnsi" w:eastAsia="Calibri" w:hAnsiTheme="minorHAnsi" w:cstheme="minorHAnsi"/>
                <w:sz w:val="18"/>
                <w:szCs w:val="18"/>
                <w:lang w:val="hr-HR"/>
              </w:rPr>
              <w:t>.</w:t>
            </w:r>
          </w:p>
          <w:p w14:paraId="7458B1BD"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Okvirno područje djelovanja je: </w:t>
            </w:r>
          </w:p>
          <w:p w14:paraId="09A7A051" w14:textId="77777777" w:rsidR="00DE283B" w:rsidRPr="008D043F" w:rsidRDefault="00DE283B" w:rsidP="0068355A">
            <w:pPr>
              <w:numPr>
                <w:ilvl w:val="0"/>
                <w:numId w:val="29"/>
              </w:numPr>
              <w:spacing w:before="40" w:after="40" w:line="276" w:lineRule="auto"/>
              <w:contextualSpacing/>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Mobilizacija domaćih izvora finansiranja </w:t>
            </w:r>
          </w:p>
          <w:p w14:paraId="7EBDF241" w14:textId="77777777" w:rsidR="00DE283B" w:rsidRPr="008D043F" w:rsidRDefault="00DE283B" w:rsidP="0068355A">
            <w:pPr>
              <w:numPr>
                <w:ilvl w:val="0"/>
                <w:numId w:val="28"/>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iti analizu</w:t>
            </w:r>
            <w:r w:rsidR="004674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uspostaviti sistem evidencije, praćenja i izvještavanja o ulaganjima u oblasti zaštite prirode</w:t>
            </w:r>
          </w:p>
          <w:p w14:paraId="5803959B" w14:textId="77777777" w:rsidR="00DE283B" w:rsidRPr="008D043F" w:rsidRDefault="00DE283B" w:rsidP="0068355A">
            <w:pPr>
              <w:numPr>
                <w:ilvl w:val="0"/>
                <w:numId w:val="28"/>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naprijediti inovativne mehanizme finansiranja sektora zaštite prirode, uključujući uspostavu fonda za podršku sufinansiranju u međunarodnim projektima</w:t>
            </w:r>
          </w:p>
          <w:p w14:paraId="1C8F4E07" w14:textId="77777777" w:rsidR="00DE283B" w:rsidRPr="008D043F" w:rsidRDefault="00DE283B" w:rsidP="0068355A">
            <w:pPr>
              <w:numPr>
                <w:ilvl w:val="0"/>
                <w:numId w:val="28"/>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evidirati postojeće zakonske mehanizme finansiranja kako bi se osigurala veća dostupnost sredstava</w:t>
            </w:r>
          </w:p>
          <w:p w14:paraId="40B1198A"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p>
          <w:p w14:paraId="652DA968" w14:textId="77777777" w:rsidR="00DE283B" w:rsidRPr="008D043F" w:rsidRDefault="00DE283B" w:rsidP="0068355A">
            <w:pPr>
              <w:numPr>
                <w:ilvl w:val="0"/>
                <w:numId w:val="29"/>
              </w:numPr>
              <w:spacing w:before="40" w:after="40" w:line="276" w:lineRule="auto"/>
              <w:contextualSpacing/>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Mobilizacija međunarodnih sredstava</w:t>
            </w:r>
          </w:p>
          <w:p w14:paraId="23C8F8AA" w14:textId="77777777" w:rsidR="00DE283B" w:rsidRPr="008D043F" w:rsidRDefault="00DE283B" w:rsidP="0068355A">
            <w:pPr>
              <w:numPr>
                <w:ilvl w:val="0"/>
                <w:numId w:val="28"/>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koordinaciji BiH, a u saradnji s </w:t>
            </w:r>
            <w:r w:rsidR="004674B7" w:rsidRPr="008D043F">
              <w:rPr>
                <w:rFonts w:asciiTheme="minorHAnsi" w:eastAsia="Calibri" w:hAnsiTheme="minorHAnsi" w:cstheme="minorHAnsi"/>
                <w:sz w:val="18"/>
                <w:szCs w:val="18"/>
                <w:lang w:val="hr-HR"/>
              </w:rPr>
              <w:t xml:space="preserve">Republikom Srpskom </w:t>
            </w:r>
            <w:r w:rsidRPr="008D043F">
              <w:rPr>
                <w:rFonts w:asciiTheme="minorHAnsi" w:eastAsia="Calibri" w:hAnsiTheme="minorHAnsi" w:cstheme="minorHAnsi"/>
                <w:sz w:val="18"/>
                <w:szCs w:val="18"/>
                <w:lang w:val="hr-HR"/>
              </w:rPr>
              <w:t xml:space="preserve">i </w:t>
            </w:r>
            <w:r w:rsidR="004674B7" w:rsidRPr="008D043F">
              <w:rPr>
                <w:rFonts w:asciiTheme="minorHAnsi" w:eastAsia="Calibri" w:hAnsiTheme="minorHAnsi" w:cstheme="minorHAnsi"/>
                <w:sz w:val="18"/>
                <w:szCs w:val="18"/>
                <w:lang w:val="hr-HR"/>
              </w:rPr>
              <w:t xml:space="preserve">Brčko distriktom </w:t>
            </w:r>
            <w:r w:rsidRPr="008D043F">
              <w:rPr>
                <w:rFonts w:asciiTheme="minorHAnsi" w:eastAsia="Calibri" w:hAnsiTheme="minorHAnsi" w:cstheme="minorHAnsi"/>
                <w:sz w:val="18"/>
                <w:szCs w:val="18"/>
                <w:lang w:val="hr-HR"/>
              </w:rPr>
              <w:t>BiH pripremiti aplikacije za potraživanje međunarodne finansijske podrške za a-f</w:t>
            </w:r>
          </w:p>
        </w:tc>
      </w:tr>
      <w:tr w:rsidR="00DE283B" w:rsidRPr="008D043F" w14:paraId="647045BC" w14:textId="77777777" w:rsidTr="002D5100">
        <w:trPr>
          <w:trHeight w:val="567"/>
          <w:jc w:val="center"/>
        </w:trPr>
        <w:tc>
          <w:tcPr>
            <w:tcW w:w="1415" w:type="pct"/>
            <w:shd w:val="clear" w:color="auto" w:fill="009D73"/>
            <w:vAlign w:val="center"/>
          </w:tcPr>
          <w:p w14:paraId="236AD62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5" w:type="pct"/>
            <w:gridSpan w:val="3"/>
            <w:tcBorders>
              <w:bottom w:val="single" w:sz="4" w:space="0" w:color="A6A6A6"/>
            </w:tcBorders>
            <w:shd w:val="clear" w:color="auto" w:fill="FFFFFF" w:themeFill="background1"/>
            <w:vAlign w:val="center"/>
          </w:tcPr>
          <w:p w14:paraId="54A54C63"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63954088" w14:textId="77777777" w:rsidTr="002D5100">
        <w:trPr>
          <w:trHeight w:val="567"/>
          <w:jc w:val="center"/>
        </w:trPr>
        <w:tc>
          <w:tcPr>
            <w:tcW w:w="1415" w:type="pct"/>
            <w:vMerge w:val="restart"/>
            <w:shd w:val="clear" w:color="auto" w:fill="009D73"/>
            <w:vAlign w:val="center"/>
          </w:tcPr>
          <w:p w14:paraId="423019F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63" w:type="pct"/>
            <w:shd w:val="clear" w:color="auto" w:fill="009D73"/>
            <w:vAlign w:val="center"/>
          </w:tcPr>
          <w:p w14:paraId="4A61A67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F3C4634"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9" w:type="pct"/>
            <w:shd w:val="clear" w:color="auto" w:fill="009D73"/>
            <w:vAlign w:val="center"/>
          </w:tcPr>
          <w:p w14:paraId="665DEEFD"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CA63F4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2" w:type="pct"/>
            <w:shd w:val="clear" w:color="auto" w:fill="009D73"/>
            <w:vAlign w:val="center"/>
          </w:tcPr>
          <w:p w14:paraId="50D702D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6033905B" w14:textId="77777777" w:rsidTr="002D5100">
        <w:trPr>
          <w:trHeight w:val="567"/>
          <w:jc w:val="center"/>
        </w:trPr>
        <w:tc>
          <w:tcPr>
            <w:tcW w:w="1415" w:type="pct"/>
            <w:vMerge/>
            <w:shd w:val="clear" w:color="auto" w:fill="009D73"/>
            <w:vAlign w:val="center"/>
          </w:tcPr>
          <w:p w14:paraId="6FD98B5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63" w:type="pct"/>
            <w:shd w:val="clear" w:color="auto" w:fill="FFFFFF"/>
            <w:vAlign w:val="center"/>
          </w:tcPr>
          <w:p w14:paraId="07C3F5C2" w14:textId="77777777" w:rsidR="00DE283B" w:rsidRPr="008D043F" w:rsidRDefault="00DE283B" w:rsidP="0068355A">
            <w:pPr>
              <w:numPr>
                <w:ilvl w:val="0"/>
                <w:numId w:val="3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ina sredstava iz domaćih izvora</w:t>
            </w:r>
          </w:p>
        </w:tc>
        <w:tc>
          <w:tcPr>
            <w:tcW w:w="1259" w:type="pct"/>
            <w:shd w:val="clear" w:color="auto" w:fill="FFFFFF"/>
            <w:vAlign w:val="center"/>
          </w:tcPr>
          <w:p w14:paraId="03B7C2E9"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ska sredstva</w:t>
            </w:r>
          </w:p>
        </w:tc>
        <w:tc>
          <w:tcPr>
            <w:tcW w:w="1262" w:type="pct"/>
            <w:shd w:val="clear" w:color="auto" w:fill="FFFFFF"/>
            <w:vAlign w:val="center"/>
          </w:tcPr>
          <w:p w14:paraId="3BBD174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dovoljavajuća sredstva</w:t>
            </w:r>
          </w:p>
        </w:tc>
      </w:tr>
      <w:tr w:rsidR="00DE283B" w:rsidRPr="008D043F" w14:paraId="171A5194" w14:textId="77777777" w:rsidTr="002D5100">
        <w:trPr>
          <w:trHeight w:val="567"/>
          <w:jc w:val="center"/>
        </w:trPr>
        <w:tc>
          <w:tcPr>
            <w:tcW w:w="1415" w:type="pct"/>
            <w:vMerge/>
            <w:shd w:val="clear" w:color="auto" w:fill="009D73"/>
            <w:vAlign w:val="center"/>
          </w:tcPr>
          <w:p w14:paraId="3535D36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63" w:type="pct"/>
            <w:shd w:val="clear" w:color="auto" w:fill="FFFFFF"/>
            <w:vAlign w:val="center"/>
          </w:tcPr>
          <w:p w14:paraId="6CFC79F9" w14:textId="77777777" w:rsidR="00DE283B" w:rsidRPr="008D043F" w:rsidRDefault="00DE283B" w:rsidP="0068355A">
            <w:pPr>
              <w:numPr>
                <w:ilvl w:val="0"/>
                <w:numId w:val="3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ina sredstava iz međunarodnih izvora</w:t>
            </w:r>
          </w:p>
        </w:tc>
        <w:tc>
          <w:tcPr>
            <w:tcW w:w="1259" w:type="pct"/>
            <w:shd w:val="clear" w:color="auto" w:fill="FFFFFF"/>
            <w:vAlign w:val="center"/>
          </w:tcPr>
          <w:p w14:paraId="2CE037F3"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ska sredstva</w:t>
            </w:r>
          </w:p>
        </w:tc>
        <w:tc>
          <w:tcPr>
            <w:tcW w:w="1262" w:type="pct"/>
            <w:shd w:val="clear" w:color="auto" w:fill="FFFFFF"/>
            <w:vAlign w:val="center"/>
          </w:tcPr>
          <w:p w14:paraId="30CF2DB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dovoljavajuća sredstva</w:t>
            </w:r>
          </w:p>
        </w:tc>
      </w:tr>
      <w:tr w:rsidR="00DE283B" w:rsidRPr="008D043F" w14:paraId="1CE8BA96" w14:textId="77777777" w:rsidTr="002D5100">
        <w:trPr>
          <w:trHeight w:val="567"/>
          <w:jc w:val="center"/>
        </w:trPr>
        <w:tc>
          <w:tcPr>
            <w:tcW w:w="1415" w:type="pct"/>
            <w:shd w:val="clear" w:color="auto" w:fill="009D73"/>
            <w:vAlign w:val="center"/>
          </w:tcPr>
          <w:p w14:paraId="67B84AC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5" w:type="pct"/>
            <w:gridSpan w:val="3"/>
            <w:shd w:val="clear" w:color="auto" w:fill="FFFFFF"/>
            <w:vAlign w:val="center"/>
          </w:tcPr>
          <w:p w14:paraId="241A3825"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sidR="004674B7"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eđenje biološke raznolikosti kroz jačanje ljudskih, institucionalnih i finansijskih kapaciteteta</w:t>
            </w:r>
          </w:p>
        </w:tc>
      </w:tr>
      <w:tr w:rsidR="00DE283B" w:rsidRPr="008D043F" w14:paraId="7CE08531" w14:textId="77777777" w:rsidTr="002D5100">
        <w:trPr>
          <w:trHeight w:val="567"/>
          <w:jc w:val="center"/>
        </w:trPr>
        <w:tc>
          <w:tcPr>
            <w:tcW w:w="1415" w:type="pct"/>
            <w:shd w:val="clear" w:color="auto" w:fill="009D73"/>
            <w:vAlign w:val="center"/>
          </w:tcPr>
          <w:p w14:paraId="274AC97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5" w:type="pct"/>
            <w:gridSpan w:val="3"/>
            <w:shd w:val="clear" w:color="auto" w:fill="FFFFFF"/>
            <w:vAlign w:val="center"/>
          </w:tcPr>
          <w:p w14:paraId="7B206E57"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667 826 KM</w:t>
            </w:r>
          </w:p>
          <w:p w14:paraId="2635E6B5" w14:textId="77777777" w:rsidR="00DE283B" w:rsidRPr="008D043F" w:rsidRDefault="008374A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10% </w:t>
            </w:r>
            <w:r w:rsidR="004674B7" w:rsidRPr="008D043F">
              <w:rPr>
                <w:rFonts w:asciiTheme="minorHAnsi" w:hAnsiTheme="minorHAnsi" w:cstheme="minorHAnsi"/>
                <w:color w:val="000000" w:themeColor="text1"/>
                <w:sz w:val="18"/>
                <w:szCs w:val="18"/>
                <w:lang w:val="hr-HR" w:bidi="en-US"/>
              </w:rPr>
              <w:t xml:space="preserve">budžetska </w:t>
            </w:r>
            <w:r w:rsidRPr="008D043F">
              <w:rPr>
                <w:rFonts w:asciiTheme="minorHAnsi" w:hAnsiTheme="minorHAnsi" w:cstheme="minorHAnsi"/>
                <w:color w:val="000000" w:themeColor="text1"/>
                <w:sz w:val="18"/>
                <w:szCs w:val="18"/>
                <w:lang w:val="hr-HR" w:bidi="en-US"/>
              </w:rPr>
              <w:t xml:space="preserve">sredstva, 90% </w:t>
            </w:r>
            <w:r w:rsidR="004674B7" w:rsidRPr="008D043F">
              <w:rPr>
                <w:rFonts w:asciiTheme="minorHAnsi" w:hAnsiTheme="minorHAnsi" w:cstheme="minorHAnsi"/>
                <w:color w:val="000000" w:themeColor="text1"/>
                <w:sz w:val="18"/>
                <w:szCs w:val="18"/>
                <w:lang w:val="hr-HR" w:bidi="en-US"/>
              </w:rPr>
              <w:t xml:space="preserve">sredstva </w:t>
            </w:r>
            <w:r w:rsidRPr="008D043F">
              <w:rPr>
                <w:rFonts w:asciiTheme="minorHAnsi" w:hAnsiTheme="minorHAnsi" w:cstheme="minorHAnsi"/>
                <w:color w:val="000000" w:themeColor="text1"/>
                <w:sz w:val="18"/>
                <w:szCs w:val="18"/>
                <w:lang w:val="hr-HR" w:bidi="en-US"/>
              </w:rPr>
              <w:t>EU i drugih međunarodnih donatora</w:t>
            </w:r>
          </w:p>
        </w:tc>
      </w:tr>
      <w:tr w:rsidR="00DE283B" w:rsidRPr="008D043F" w14:paraId="29425AD3" w14:textId="77777777" w:rsidTr="002D5100">
        <w:trPr>
          <w:trHeight w:val="567"/>
          <w:jc w:val="center"/>
        </w:trPr>
        <w:tc>
          <w:tcPr>
            <w:tcW w:w="1415" w:type="pct"/>
            <w:shd w:val="clear" w:color="auto" w:fill="009D73"/>
            <w:vAlign w:val="center"/>
          </w:tcPr>
          <w:p w14:paraId="4C62A80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5" w:type="pct"/>
            <w:gridSpan w:val="3"/>
            <w:shd w:val="clear" w:color="auto" w:fill="FFFFFF"/>
            <w:vAlign w:val="center"/>
          </w:tcPr>
          <w:p w14:paraId="7FD4FEDD"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30</w:t>
            </w:r>
            <w:r w:rsidR="004674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E283B" w:rsidRPr="008D043F" w14:paraId="651A43D0" w14:textId="77777777" w:rsidTr="002D5100">
        <w:trPr>
          <w:trHeight w:val="567"/>
          <w:jc w:val="center"/>
        </w:trPr>
        <w:tc>
          <w:tcPr>
            <w:tcW w:w="1415" w:type="pct"/>
            <w:shd w:val="clear" w:color="auto" w:fill="009D73"/>
            <w:vAlign w:val="center"/>
          </w:tcPr>
          <w:p w14:paraId="71A311E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5" w:type="pct"/>
            <w:gridSpan w:val="3"/>
            <w:shd w:val="clear" w:color="auto" w:fill="FFFFFF"/>
            <w:vAlign w:val="center"/>
          </w:tcPr>
          <w:p w14:paraId="17F31FD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DE283B" w:rsidRPr="008D043F" w14:paraId="07D5BAC0" w14:textId="77777777" w:rsidTr="002D5100">
        <w:trPr>
          <w:trHeight w:val="567"/>
          <w:jc w:val="center"/>
        </w:trPr>
        <w:tc>
          <w:tcPr>
            <w:tcW w:w="1415" w:type="pct"/>
            <w:shd w:val="clear" w:color="auto" w:fill="009D73"/>
            <w:vAlign w:val="center"/>
          </w:tcPr>
          <w:p w14:paraId="3BA87D4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5" w:type="pct"/>
            <w:gridSpan w:val="3"/>
            <w:shd w:val="clear" w:color="auto" w:fill="FFFFFF"/>
            <w:vAlign w:val="center"/>
          </w:tcPr>
          <w:p w14:paraId="49DB945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FZO, MVTEO</w:t>
            </w:r>
          </w:p>
        </w:tc>
      </w:tr>
      <w:tr w:rsidR="00DE283B" w:rsidRPr="008D043F" w14:paraId="5873E049" w14:textId="77777777" w:rsidTr="002D5100">
        <w:trPr>
          <w:trHeight w:val="567"/>
          <w:jc w:val="center"/>
        </w:trPr>
        <w:tc>
          <w:tcPr>
            <w:tcW w:w="1415" w:type="pct"/>
            <w:shd w:val="clear" w:color="auto" w:fill="009D73"/>
            <w:vAlign w:val="center"/>
          </w:tcPr>
          <w:p w14:paraId="2D6A0AA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5" w:type="pct"/>
            <w:gridSpan w:val="3"/>
            <w:shd w:val="clear" w:color="auto" w:fill="FFFFFF"/>
            <w:vAlign w:val="center"/>
          </w:tcPr>
          <w:p w14:paraId="582682C7"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sorna i sektorska federalna i kantonalna ministarstva, privredne kompanije, naučne institucije, nevladine organizacije, javnost</w:t>
            </w:r>
          </w:p>
        </w:tc>
      </w:tr>
    </w:tbl>
    <w:p w14:paraId="1DA5141A" w14:textId="2EC4B22A" w:rsidR="00D05B00" w:rsidRPr="008D043F" w:rsidRDefault="00D05B00" w:rsidP="0068355A">
      <w:pPr>
        <w:spacing w:after="160" w:line="276" w:lineRule="auto"/>
        <w:rPr>
          <w:rFonts w:asciiTheme="minorHAnsi" w:hAnsiTheme="minorHAnsi" w:cstheme="minorHAnsi"/>
          <w:lang w:val="hr-HR"/>
        </w:rPr>
      </w:pPr>
    </w:p>
    <w:p w14:paraId="6100DA86" w14:textId="77777777" w:rsidR="00B13A5C" w:rsidRPr="008D043F" w:rsidRDefault="00783AA9" w:rsidP="0068355A">
      <w:pPr>
        <w:pStyle w:val="Head2"/>
        <w:spacing w:line="276" w:lineRule="auto"/>
        <w:rPr>
          <w:rFonts w:asciiTheme="minorHAnsi" w:hAnsiTheme="minorHAnsi"/>
          <w:lang w:val="hr-HR"/>
        </w:rPr>
      </w:pPr>
      <w:bookmarkStart w:id="286" w:name="_Toc104460942"/>
      <w:r w:rsidRPr="008D043F">
        <w:rPr>
          <w:rFonts w:asciiTheme="minorHAnsi" w:hAnsiTheme="minorHAnsi"/>
          <w:lang w:val="hr-HR"/>
        </w:rPr>
        <w:t>Aneks 4.</w:t>
      </w:r>
      <w:r w:rsidR="00B0168D" w:rsidRPr="008D043F">
        <w:rPr>
          <w:rFonts w:asciiTheme="minorHAnsi" w:hAnsiTheme="minorHAnsi"/>
          <w:lang w:val="hr-HR"/>
        </w:rPr>
        <w:t xml:space="preserve"> </w:t>
      </w:r>
      <w:r w:rsidRPr="008D043F">
        <w:rPr>
          <w:rFonts w:asciiTheme="minorHAnsi" w:hAnsiTheme="minorHAnsi"/>
          <w:lang w:val="hr-HR"/>
        </w:rPr>
        <w:t>Detaljan pregled mjera  za Kvalitet zraka, klimatske promjene i energija</w:t>
      </w:r>
      <w:bookmarkEnd w:id="286"/>
      <w:r w:rsidRPr="008D043F">
        <w:rPr>
          <w:rFonts w:asciiTheme="minorHAnsi" w:hAnsiTheme="minorHAnsi"/>
          <w:lang w:val="hr-HR"/>
        </w:rPr>
        <w:tab/>
      </w:r>
    </w:p>
    <w:tbl>
      <w:tblPr>
        <w:tblW w:w="484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5"/>
        <w:gridCol w:w="2927"/>
        <w:gridCol w:w="3460"/>
        <w:gridCol w:w="3468"/>
      </w:tblGrid>
      <w:tr w:rsidR="006927C2" w:rsidRPr="008D043F" w14:paraId="24C3E5CC" w14:textId="77777777" w:rsidTr="002D5100">
        <w:trPr>
          <w:trHeight w:val="567"/>
          <w:jc w:val="center"/>
        </w:trPr>
        <w:tc>
          <w:tcPr>
            <w:tcW w:w="1414" w:type="pct"/>
            <w:shd w:val="clear" w:color="auto" w:fill="009D73"/>
            <w:vAlign w:val="center"/>
          </w:tcPr>
          <w:p w14:paraId="78CC1F8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6" w:type="pct"/>
            <w:gridSpan w:val="3"/>
            <w:shd w:val="clear" w:color="auto" w:fill="FFFFFF"/>
            <w:vAlign w:val="center"/>
          </w:tcPr>
          <w:p w14:paraId="49E301AB"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4674B7"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4FB8A68D" w14:textId="77777777" w:rsidTr="002D5100">
        <w:trPr>
          <w:trHeight w:val="567"/>
          <w:jc w:val="center"/>
        </w:trPr>
        <w:tc>
          <w:tcPr>
            <w:tcW w:w="1414" w:type="pct"/>
            <w:shd w:val="clear" w:color="auto" w:fill="009D73"/>
            <w:vAlign w:val="center"/>
          </w:tcPr>
          <w:p w14:paraId="0A53937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6" w:type="pct"/>
            <w:gridSpan w:val="3"/>
            <w:shd w:val="clear" w:color="auto" w:fill="FFFFFF"/>
            <w:vAlign w:val="center"/>
          </w:tcPr>
          <w:p w14:paraId="434BD860"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1. Smanjene zagađivanja zraka zagađujućim materijama na nivoe koji su sigurni za ljudsko zdravlje</w:t>
            </w:r>
          </w:p>
        </w:tc>
      </w:tr>
      <w:tr w:rsidR="006927C2" w:rsidRPr="008D043F" w14:paraId="497584DA" w14:textId="77777777" w:rsidTr="002D5100">
        <w:trPr>
          <w:trHeight w:val="567"/>
          <w:jc w:val="center"/>
        </w:trPr>
        <w:tc>
          <w:tcPr>
            <w:tcW w:w="1414" w:type="pct"/>
            <w:shd w:val="clear" w:color="auto" w:fill="009D73"/>
            <w:vAlign w:val="center"/>
          </w:tcPr>
          <w:p w14:paraId="79DA5A9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6" w:type="pct"/>
            <w:gridSpan w:val="3"/>
            <w:shd w:val="clear" w:color="auto" w:fill="FFFFFF"/>
            <w:vAlign w:val="center"/>
          </w:tcPr>
          <w:p w14:paraId="48D25E39"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1.1. Smanjenje emisija iz velikih postrojenja za sagorijevanje i usklađivanje svih industrijskih postrojenja s najboljim raspoloživim tehnikama</w:t>
            </w:r>
          </w:p>
        </w:tc>
      </w:tr>
      <w:tr w:rsidR="006927C2" w:rsidRPr="008D043F" w14:paraId="3A8966E8" w14:textId="77777777" w:rsidTr="002D5100">
        <w:trPr>
          <w:trHeight w:val="567"/>
          <w:jc w:val="center"/>
        </w:trPr>
        <w:tc>
          <w:tcPr>
            <w:tcW w:w="1414" w:type="pct"/>
            <w:shd w:val="clear" w:color="auto" w:fill="009D73"/>
            <w:vAlign w:val="center"/>
          </w:tcPr>
          <w:p w14:paraId="3C76785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6" w:type="pct"/>
            <w:gridSpan w:val="3"/>
            <w:shd w:val="clear" w:color="auto" w:fill="FFFFFF"/>
            <w:vAlign w:val="center"/>
          </w:tcPr>
          <w:p w14:paraId="27F4411B"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izrada programa finansiranja implementacije NERP-a kako bi se </w:t>
            </w:r>
            <w:r w:rsidR="004674B7" w:rsidRPr="008D043F">
              <w:rPr>
                <w:rFonts w:asciiTheme="minorHAnsi" w:eastAsia="Calibri" w:hAnsiTheme="minorHAnsi" w:cstheme="minorHAnsi"/>
                <w:sz w:val="18"/>
                <w:szCs w:val="18"/>
                <w:lang w:val="hr-HR"/>
              </w:rPr>
              <w:t xml:space="preserve">identificirali </w:t>
            </w:r>
            <w:r w:rsidRPr="008D043F">
              <w:rPr>
                <w:rFonts w:asciiTheme="minorHAnsi" w:eastAsia="Calibri" w:hAnsiTheme="minorHAnsi" w:cstheme="minorHAnsi"/>
                <w:sz w:val="18"/>
                <w:szCs w:val="18"/>
                <w:lang w:val="hr-HR"/>
              </w:rPr>
              <w:t xml:space="preserve">izvori finansiranja u skladu s dinamikom iz NERP-a i izrada referentnih dokumenata za najbolje raspoložive tehnike za sve relevantne industrijske procese. Okvirna područja djelovanja su: </w:t>
            </w:r>
          </w:p>
          <w:p w14:paraId="607280EC" w14:textId="77777777" w:rsidR="006927C2" w:rsidRPr="008D043F" w:rsidRDefault="006927C2" w:rsidP="0068355A">
            <w:pPr>
              <w:pStyle w:val="ListParagraph"/>
              <w:numPr>
                <w:ilvl w:val="0"/>
                <w:numId w:val="11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programa finansiranja implementacije NERP-a i njegova realizacija</w:t>
            </w:r>
          </w:p>
          <w:p w14:paraId="23C8CEF4" w14:textId="77777777" w:rsidR="006927C2" w:rsidRPr="008D043F" w:rsidRDefault="006927C2" w:rsidP="0068355A">
            <w:pPr>
              <w:pStyle w:val="ListParagraph"/>
              <w:numPr>
                <w:ilvl w:val="0"/>
                <w:numId w:val="11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referentnih dokumenata za najbolje raspoložive tehnike za sve industrijske procese</w:t>
            </w:r>
          </w:p>
          <w:p w14:paraId="69B82BB9" w14:textId="77777777" w:rsidR="006927C2" w:rsidRPr="008D043F" w:rsidRDefault="006927C2" w:rsidP="0068355A">
            <w:pPr>
              <w:pStyle w:val="ListParagraph"/>
              <w:numPr>
                <w:ilvl w:val="0"/>
                <w:numId w:val="11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davanje </w:t>
            </w:r>
            <w:r w:rsidR="004674B7" w:rsidRPr="008D043F">
              <w:rPr>
                <w:rFonts w:asciiTheme="minorHAnsi" w:eastAsia="Calibri" w:hAnsiTheme="minorHAnsi" w:cstheme="minorHAnsi"/>
                <w:sz w:val="18"/>
                <w:szCs w:val="18"/>
                <w:lang w:val="hr-HR"/>
              </w:rPr>
              <w:t xml:space="preserve">okolišnih </w:t>
            </w:r>
            <w:r w:rsidRPr="008D043F">
              <w:rPr>
                <w:rFonts w:asciiTheme="minorHAnsi" w:eastAsia="Calibri" w:hAnsiTheme="minorHAnsi" w:cstheme="minorHAnsi"/>
                <w:sz w:val="18"/>
                <w:szCs w:val="18"/>
                <w:lang w:val="hr-HR"/>
              </w:rPr>
              <w:t>dozvola u skladu s najboljim raspoloživim tehnikama</w:t>
            </w:r>
          </w:p>
          <w:p w14:paraId="5972442D" w14:textId="77777777" w:rsidR="006927C2" w:rsidRPr="008D043F" w:rsidRDefault="006927C2" w:rsidP="0068355A">
            <w:pPr>
              <w:pStyle w:val="ListParagraph"/>
              <w:numPr>
                <w:ilvl w:val="0"/>
                <w:numId w:val="11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vođenje elektronskog i centraliziranog izvještavanja o provedenim  mjerenjima, posebno iz kontinuiranog monitoringa u realnom vremenu</w:t>
            </w:r>
          </w:p>
          <w:p w14:paraId="0FAE68BD" w14:textId="77777777" w:rsidR="006927C2" w:rsidRPr="008D043F" w:rsidRDefault="006927C2" w:rsidP="0068355A">
            <w:pPr>
              <w:pStyle w:val="ListParagraph"/>
              <w:numPr>
                <w:ilvl w:val="0"/>
                <w:numId w:val="11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kapaciteta nadležnih institucija za izdavanje (ministarstava) i praćenje provođenja </w:t>
            </w:r>
            <w:r w:rsidR="004674B7" w:rsidRPr="008D043F">
              <w:rPr>
                <w:rFonts w:asciiTheme="minorHAnsi" w:eastAsia="Calibri" w:hAnsiTheme="minorHAnsi" w:cstheme="minorHAnsi"/>
                <w:sz w:val="18"/>
                <w:szCs w:val="18"/>
                <w:lang w:val="hr-HR"/>
              </w:rPr>
              <w:t xml:space="preserve">okolišnih </w:t>
            </w:r>
            <w:r w:rsidRPr="008D043F">
              <w:rPr>
                <w:rFonts w:asciiTheme="minorHAnsi" w:eastAsia="Calibri" w:hAnsiTheme="minorHAnsi" w:cstheme="minorHAnsi"/>
                <w:sz w:val="18"/>
                <w:szCs w:val="18"/>
                <w:lang w:val="hr-HR"/>
              </w:rPr>
              <w:t>dozvola (inspekcijskih tijela)</w:t>
            </w:r>
          </w:p>
          <w:p w14:paraId="30F4CDD6" w14:textId="77777777" w:rsidR="006927C2" w:rsidRPr="008D043F" w:rsidRDefault="006927C2" w:rsidP="0068355A">
            <w:pPr>
              <w:pStyle w:val="ListParagraph"/>
              <w:numPr>
                <w:ilvl w:val="0"/>
                <w:numId w:val="11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mjene Uredbe o naknadama za zagađivače zraka</w:t>
            </w:r>
          </w:p>
        </w:tc>
      </w:tr>
      <w:tr w:rsidR="006927C2" w:rsidRPr="008D043F" w14:paraId="1A7D50CC" w14:textId="77777777" w:rsidTr="002D5100">
        <w:trPr>
          <w:trHeight w:val="567"/>
          <w:jc w:val="center"/>
        </w:trPr>
        <w:tc>
          <w:tcPr>
            <w:tcW w:w="1414" w:type="pct"/>
            <w:shd w:val="clear" w:color="auto" w:fill="009D73"/>
            <w:vAlign w:val="center"/>
          </w:tcPr>
          <w:p w14:paraId="443D95C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6" w:type="pct"/>
            <w:gridSpan w:val="3"/>
            <w:tcBorders>
              <w:bottom w:val="single" w:sz="4" w:space="0" w:color="A6A6A6"/>
            </w:tcBorders>
            <w:shd w:val="clear" w:color="auto" w:fill="FFFFFF" w:themeFill="background1"/>
            <w:vAlign w:val="center"/>
          </w:tcPr>
          <w:p w14:paraId="09A8597A"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B0168D" w:rsidRPr="008D043F" w14:paraId="4426C224" w14:textId="77777777" w:rsidTr="00076544">
        <w:trPr>
          <w:trHeight w:val="567"/>
          <w:jc w:val="center"/>
        </w:trPr>
        <w:tc>
          <w:tcPr>
            <w:tcW w:w="1414" w:type="pct"/>
            <w:vMerge w:val="restart"/>
            <w:shd w:val="clear" w:color="auto" w:fill="009D73"/>
            <w:vAlign w:val="center"/>
          </w:tcPr>
          <w:p w14:paraId="549173C8" w14:textId="77777777" w:rsidR="00B0168D" w:rsidRPr="008D043F" w:rsidRDefault="00B0168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6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B13990B"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9E32F95"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A5593F"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15D91DE"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126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DB1AC2B"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8D043F" w14:paraId="6394CDF7" w14:textId="77777777" w:rsidTr="002D5100">
        <w:trPr>
          <w:trHeight w:val="567"/>
          <w:jc w:val="center"/>
        </w:trPr>
        <w:tc>
          <w:tcPr>
            <w:tcW w:w="1414" w:type="pct"/>
            <w:vMerge/>
            <w:shd w:val="clear" w:color="auto" w:fill="009D73"/>
            <w:vAlign w:val="center"/>
          </w:tcPr>
          <w:p w14:paraId="1DF2B4B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030BE84A" w14:textId="77777777" w:rsidR="006927C2" w:rsidRPr="008D043F" w:rsidRDefault="001F0AB1"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 </w:t>
            </w:r>
            <w:r w:rsidR="006927C2" w:rsidRPr="008D043F">
              <w:rPr>
                <w:rFonts w:asciiTheme="minorHAnsi" w:eastAsia="Calibri" w:hAnsiTheme="minorHAnsi" w:cstheme="minorHAnsi"/>
                <w:sz w:val="18"/>
                <w:szCs w:val="18"/>
                <w:lang w:val="hr-HR"/>
              </w:rPr>
              <w:t>Status izrade i realizacije programa finansiranja implementacije NERP-a</w:t>
            </w:r>
          </w:p>
        </w:tc>
        <w:tc>
          <w:tcPr>
            <w:tcW w:w="1259" w:type="pct"/>
            <w:shd w:val="clear" w:color="auto" w:fill="FFFFFF"/>
            <w:vAlign w:val="center"/>
          </w:tcPr>
          <w:p w14:paraId="7ADB1281"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određeni izvori finansiranja i kašnjenje u implementaciji NERP-a </w:t>
            </w:r>
          </w:p>
        </w:tc>
        <w:tc>
          <w:tcPr>
            <w:tcW w:w="1262" w:type="pct"/>
            <w:shd w:val="clear" w:color="auto" w:fill="FFFFFF"/>
            <w:vAlign w:val="center"/>
          </w:tcPr>
          <w:p w14:paraId="4161E4D6"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zrada i realizacija program</w:t>
            </w:r>
            <w:r w:rsidR="004674B7"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finansiranja NERP-a</w:t>
            </w:r>
          </w:p>
        </w:tc>
      </w:tr>
      <w:tr w:rsidR="006927C2" w:rsidRPr="008D043F" w14:paraId="23BAEBFC" w14:textId="77777777" w:rsidTr="002D5100">
        <w:trPr>
          <w:trHeight w:val="567"/>
          <w:jc w:val="center"/>
        </w:trPr>
        <w:tc>
          <w:tcPr>
            <w:tcW w:w="1414" w:type="pct"/>
            <w:vMerge/>
            <w:shd w:val="clear" w:color="auto" w:fill="009D73"/>
            <w:vAlign w:val="center"/>
          </w:tcPr>
          <w:p w14:paraId="5EAE6FF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650A64DE" w14:textId="77777777" w:rsidR="006927C2" w:rsidRPr="008D043F" w:rsidRDefault="001F0AB1" w:rsidP="0068355A">
            <w:pPr>
              <w:numPr>
                <w:ilvl w:val="0"/>
                <w:numId w:val="30"/>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 </w:t>
            </w:r>
            <w:r w:rsidR="006927C2" w:rsidRPr="008D043F">
              <w:rPr>
                <w:rFonts w:asciiTheme="minorHAnsi" w:eastAsia="Calibri" w:hAnsiTheme="minorHAnsi" w:cstheme="minorHAnsi"/>
                <w:sz w:val="18"/>
                <w:szCs w:val="18"/>
                <w:lang w:val="hr-HR"/>
              </w:rPr>
              <w:t xml:space="preserve">Broj usvojenih BREF-ova za </w:t>
            </w:r>
            <w:r w:rsidR="008F02AF" w:rsidRPr="008D043F">
              <w:rPr>
                <w:rFonts w:asciiTheme="minorHAnsi" w:eastAsia="Calibri" w:hAnsiTheme="minorHAnsi" w:cstheme="minorHAnsi"/>
                <w:sz w:val="18"/>
                <w:szCs w:val="18"/>
                <w:lang w:val="hr-HR"/>
              </w:rPr>
              <w:t>NRT</w:t>
            </w:r>
            <w:r w:rsidR="007F48ED" w:rsidRPr="008D043F">
              <w:rPr>
                <w:rFonts w:asciiTheme="minorHAnsi" w:eastAsia="Calibri" w:hAnsiTheme="minorHAnsi" w:cstheme="minorHAnsi"/>
                <w:sz w:val="18"/>
                <w:szCs w:val="18"/>
                <w:lang w:val="hr-HR"/>
              </w:rPr>
              <w:t>-</w:t>
            </w:r>
            <w:r w:rsidR="008F02AF" w:rsidRPr="008D043F">
              <w:rPr>
                <w:rFonts w:asciiTheme="minorHAnsi" w:eastAsia="Calibri" w:hAnsiTheme="minorHAnsi" w:cstheme="minorHAnsi"/>
                <w:sz w:val="18"/>
                <w:szCs w:val="18"/>
                <w:lang w:val="hr-HR"/>
              </w:rPr>
              <w:t>e</w:t>
            </w:r>
          </w:p>
        </w:tc>
        <w:tc>
          <w:tcPr>
            <w:tcW w:w="1259" w:type="pct"/>
            <w:shd w:val="clear" w:color="auto" w:fill="FFFFFF"/>
            <w:vAlign w:val="center"/>
          </w:tcPr>
          <w:p w14:paraId="5ACC8871"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postojanje urađenih ni usvojenih BREF-ova za </w:t>
            </w:r>
            <w:r w:rsidR="004674B7" w:rsidRPr="008D043F">
              <w:rPr>
                <w:rFonts w:asciiTheme="minorHAnsi" w:hAnsiTheme="minorHAnsi" w:cstheme="minorHAnsi"/>
                <w:sz w:val="18"/>
                <w:szCs w:val="18"/>
                <w:lang w:val="hr-HR" w:bidi="en-US"/>
              </w:rPr>
              <w:t xml:space="preserve">Federaciju </w:t>
            </w:r>
            <w:r w:rsidRPr="008D043F">
              <w:rPr>
                <w:rFonts w:asciiTheme="minorHAnsi" w:hAnsiTheme="minorHAnsi" w:cstheme="minorHAnsi"/>
                <w:sz w:val="18"/>
                <w:szCs w:val="18"/>
                <w:lang w:val="hr-HR" w:bidi="en-US"/>
              </w:rPr>
              <w:t>BiH</w:t>
            </w:r>
          </w:p>
        </w:tc>
        <w:tc>
          <w:tcPr>
            <w:tcW w:w="1262" w:type="pct"/>
            <w:shd w:val="clear" w:color="auto" w:fill="FFFFFF"/>
            <w:vAlign w:val="center"/>
          </w:tcPr>
          <w:p w14:paraId="739B3130"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Izrađeni i usvojeni referentni dokumenti za sve značajne industrijske procese u </w:t>
            </w:r>
            <w:r w:rsidR="004674B7"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BiH</w:t>
            </w:r>
          </w:p>
        </w:tc>
      </w:tr>
      <w:tr w:rsidR="006927C2" w:rsidRPr="008D043F" w14:paraId="1DBCBDDF" w14:textId="77777777" w:rsidTr="002D5100">
        <w:trPr>
          <w:trHeight w:val="567"/>
          <w:jc w:val="center"/>
        </w:trPr>
        <w:tc>
          <w:tcPr>
            <w:tcW w:w="1414" w:type="pct"/>
            <w:vMerge/>
            <w:shd w:val="clear" w:color="auto" w:fill="009D73"/>
            <w:vAlign w:val="center"/>
          </w:tcPr>
          <w:p w14:paraId="54FBEB9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5F8A509B" w14:textId="77777777" w:rsidR="006927C2" w:rsidRPr="008D043F" w:rsidRDefault="001F0AB1" w:rsidP="0068355A">
            <w:pPr>
              <w:numPr>
                <w:ilvl w:val="0"/>
                <w:numId w:val="30"/>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 </w:t>
            </w:r>
            <w:r w:rsidR="006927C2" w:rsidRPr="008D043F">
              <w:rPr>
                <w:rFonts w:asciiTheme="minorHAnsi" w:eastAsia="Calibri" w:hAnsiTheme="minorHAnsi" w:cstheme="minorHAnsi"/>
                <w:sz w:val="18"/>
                <w:szCs w:val="18"/>
                <w:lang w:val="hr-HR"/>
              </w:rPr>
              <w:t xml:space="preserve">Broj </w:t>
            </w:r>
            <w:r w:rsidR="004674B7" w:rsidRPr="008D043F">
              <w:rPr>
                <w:rFonts w:asciiTheme="minorHAnsi" w:eastAsia="Calibri" w:hAnsiTheme="minorHAnsi" w:cstheme="minorHAnsi"/>
                <w:sz w:val="18"/>
                <w:szCs w:val="18"/>
                <w:lang w:val="hr-HR"/>
              </w:rPr>
              <w:t xml:space="preserve">okolišnih </w:t>
            </w:r>
            <w:r w:rsidR="006927C2" w:rsidRPr="008D043F">
              <w:rPr>
                <w:rFonts w:asciiTheme="minorHAnsi" w:eastAsia="Calibri" w:hAnsiTheme="minorHAnsi" w:cstheme="minorHAnsi"/>
                <w:sz w:val="18"/>
                <w:szCs w:val="18"/>
                <w:lang w:val="hr-HR"/>
              </w:rPr>
              <w:t xml:space="preserve">dozvola koje traže usaglašavanje industrijskih procesa s usvojenim </w:t>
            </w:r>
            <w:r w:rsidR="008F02AF" w:rsidRPr="008D043F">
              <w:rPr>
                <w:rFonts w:asciiTheme="minorHAnsi" w:eastAsia="Calibri" w:hAnsiTheme="minorHAnsi" w:cstheme="minorHAnsi"/>
                <w:sz w:val="18"/>
                <w:szCs w:val="18"/>
                <w:lang w:val="hr-HR"/>
              </w:rPr>
              <w:t>NRT</w:t>
            </w:r>
            <w:r w:rsidR="006927C2" w:rsidRPr="008D043F">
              <w:rPr>
                <w:rFonts w:asciiTheme="minorHAnsi" w:eastAsia="Calibri" w:hAnsiTheme="minorHAnsi" w:cstheme="minorHAnsi"/>
                <w:sz w:val="18"/>
                <w:szCs w:val="18"/>
                <w:lang w:val="hr-HR"/>
              </w:rPr>
              <w:t>-</w:t>
            </w:r>
            <w:r w:rsidR="008F02AF" w:rsidRPr="008D043F">
              <w:rPr>
                <w:rFonts w:asciiTheme="minorHAnsi" w:eastAsia="Calibri" w:hAnsiTheme="minorHAnsi" w:cstheme="minorHAnsi"/>
                <w:sz w:val="18"/>
                <w:szCs w:val="18"/>
                <w:lang w:val="hr-HR"/>
              </w:rPr>
              <w:t>ima</w:t>
            </w:r>
          </w:p>
        </w:tc>
        <w:tc>
          <w:tcPr>
            <w:tcW w:w="1259" w:type="pct"/>
            <w:shd w:val="clear" w:color="auto" w:fill="FFFFFF"/>
            <w:vAlign w:val="center"/>
          </w:tcPr>
          <w:p w14:paraId="58432618"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poznat broj </w:t>
            </w:r>
            <w:r w:rsidR="004674B7" w:rsidRPr="008D043F">
              <w:rPr>
                <w:rFonts w:asciiTheme="minorHAnsi" w:hAnsiTheme="minorHAnsi" w:cstheme="minorHAnsi"/>
                <w:sz w:val="18"/>
                <w:szCs w:val="18"/>
                <w:lang w:val="hr-HR" w:bidi="en-US"/>
              </w:rPr>
              <w:t xml:space="preserve">okolišnih </w:t>
            </w:r>
            <w:r w:rsidRPr="008D043F">
              <w:rPr>
                <w:rFonts w:asciiTheme="minorHAnsi" w:hAnsiTheme="minorHAnsi" w:cstheme="minorHAnsi"/>
                <w:sz w:val="18"/>
                <w:szCs w:val="18"/>
                <w:lang w:val="hr-HR" w:bidi="en-US"/>
              </w:rPr>
              <w:t xml:space="preserve">dozvola koje su u saglasnosti s BREF-ovima EU </w:t>
            </w:r>
          </w:p>
        </w:tc>
        <w:tc>
          <w:tcPr>
            <w:tcW w:w="1262" w:type="pct"/>
            <w:shd w:val="clear" w:color="auto" w:fill="FFFFFF"/>
            <w:vAlign w:val="center"/>
          </w:tcPr>
          <w:p w14:paraId="2319541E"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Izdate </w:t>
            </w:r>
            <w:r w:rsidR="004674B7" w:rsidRPr="008D043F">
              <w:rPr>
                <w:rFonts w:asciiTheme="minorHAnsi" w:hAnsiTheme="minorHAnsi" w:cstheme="minorHAnsi"/>
                <w:sz w:val="18"/>
                <w:szCs w:val="18"/>
                <w:lang w:val="hr-HR" w:bidi="en-US"/>
              </w:rPr>
              <w:t xml:space="preserve">okolišne </w:t>
            </w:r>
            <w:r w:rsidRPr="008D043F">
              <w:rPr>
                <w:rFonts w:asciiTheme="minorHAnsi" w:hAnsiTheme="minorHAnsi" w:cstheme="minorHAnsi"/>
                <w:sz w:val="18"/>
                <w:szCs w:val="18"/>
                <w:lang w:val="hr-HR" w:bidi="en-US"/>
              </w:rPr>
              <w:t>dozvole svim industrijskim postrojenjima obveznicima</w:t>
            </w:r>
          </w:p>
        </w:tc>
      </w:tr>
      <w:tr w:rsidR="006927C2" w:rsidRPr="008D043F" w14:paraId="0677D86B" w14:textId="77777777" w:rsidTr="002D5100">
        <w:trPr>
          <w:trHeight w:val="567"/>
          <w:jc w:val="center"/>
        </w:trPr>
        <w:tc>
          <w:tcPr>
            <w:tcW w:w="1414" w:type="pct"/>
            <w:vMerge/>
            <w:shd w:val="clear" w:color="auto" w:fill="009D73"/>
            <w:vAlign w:val="center"/>
          </w:tcPr>
          <w:p w14:paraId="6CCCC59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06C5FB52" w14:textId="77777777" w:rsidR="006927C2" w:rsidRPr="008D043F" w:rsidRDefault="001F0AB1" w:rsidP="0068355A">
            <w:pPr>
              <w:numPr>
                <w:ilvl w:val="0"/>
                <w:numId w:val="30"/>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 </w:t>
            </w:r>
            <w:r w:rsidR="006927C2" w:rsidRPr="008D043F">
              <w:rPr>
                <w:rFonts w:asciiTheme="minorHAnsi" w:eastAsia="Calibri" w:hAnsiTheme="minorHAnsi" w:cstheme="minorHAnsi"/>
                <w:sz w:val="18"/>
                <w:szCs w:val="18"/>
                <w:lang w:val="hr-HR"/>
              </w:rPr>
              <w:t xml:space="preserve">Broj postrojenja uključen u sistem </w:t>
            </w:r>
            <w:r w:rsidR="006927C2" w:rsidRPr="008D043F">
              <w:rPr>
                <w:rFonts w:asciiTheme="minorHAnsi" w:hAnsiTheme="minorHAnsi" w:cstheme="minorHAnsi"/>
                <w:sz w:val="18"/>
                <w:szCs w:val="18"/>
                <w:lang w:val="hr-HR" w:bidi="en-US"/>
              </w:rPr>
              <w:t>elektronskog i centralnog izvještavanja o mjerenju emisija</w:t>
            </w:r>
            <w:r w:rsidR="006927C2" w:rsidRPr="008D043F">
              <w:rPr>
                <w:rFonts w:asciiTheme="minorHAnsi" w:eastAsia="Calibri" w:hAnsiTheme="minorHAnsi" w:cstheme="minorHAnsi"/>
                <w:sz w:val="18"/>
                <w:szCs w:val="18"/>
                <w:lang w:val="hr-HR"/>
              </w:rPr>
              <w:t xml:space="preserve"> </w:t>
            </w:r>
          </w:p>
        </w:tc>
        <w:tc>
          <w:tcPr>
            <w:tcW w:w="1259" w:type="pct"/>
            <w:shd w:val="clear" w:color="auto" w:fill="FFFFFF"/>
            <w:vAlign w:val="center"/>
          </w:tcPr>
          <w:p w14:paraId="74471FD3"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Ne postoji sistem elektronskog i centralnog izvještavanja</w:t>
            </w:r>
          </w:p>
        </w:tc>
        <w:tc>
          <w:tcPr>
            <w:tcW w:w="1262" w:type="pct"/>
            <w:shd w:val="clear" w:color="auto" w:fill="FFFFFF"/>
            <w:vAlign w:val="center"/>
          </w:tcPr>
          <w:p w14:paraId="679CD3D7"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Uspostavljen sistem elektronskog i centralnog izvještavanja o mjerenju emisija</w:t>
            </w:r>
          </w:p>
        </w:tc>
      </w:tr>
      <w:tr w:rsidR="006927C2" w:rsidRPr="008D043F" w14:paraId="3445A9C0" w14:textId="77777777" w:rsidTr="002D5100">
        <w:trPr>
          <w:trHeight w:val="567"/>
          <w:jc w:val="center"/>
        </w:trPr>
        <w:tc>
          <w:tcPr>
            <w:tcW w:w="1414" w:type="pct"/>
            <w:vMerge/>
            <w:shd w:val="clear" w:color="auto" w:fill="009D73"/>
            <w:vAlign w:val="center"/>
          </w:tcPr>
          <w:p w14:paraId="3EB6374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6F7326F5" w14:textId="77777777" w:rsidR="006927C2" w:rsidRPr="008D043F" w:rsidRDefault="001F0AB1" w:rsidP="0068355A">
            <w:pPr>
              <w:numPr>
                <w:ilvl w:val="0"/>
                <w:numId w:val="30"/>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e. </w:t>
            </w:r>
            <w:r w:rsidR="006927C2" w:rsidRPr="008D043F">
              <w:rPr>
                <w:rFonts w:asciiTheme="minorHAnsi" w:eastAsia="Calibri" w:hAnsiTheme="minorHAnsi" w:cstheme="minorHAnsi"/>
                <w:sz w:val="18"/>
                <w:szCs w:val="18"/>
                <w:lang w:val="hr-HR"/>
              </w:rPr>
              <w:t>Stepen realizacije programa jačanja kapaciteta</w:t>
            </w:r>
          </w:p>
        </w:tc>
        <w:tc>
          <w:tcPr>
            <w:tcW w:w="1259" w:type="pct"/>
            <w:shd w:val="clear" w:color="auto" w:fill="FFFFFF"/>
            <w:vAlign w:val="center"/>
          </w:tcPr>
          <w:p w14:paraId="2FAA7D7D"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dovoljni kapaciteti za uvođenje i nadzor nad provođenjem zahtjeva iz </w:t>
            </w:r>
            <w:r w:rsidR="004674B7" w:rsidRPr="008D043F">
              <w:rPr>
                <w:rFonts w:asciiTheme="minorHAnsi" w:hAnsiTheme="minorHAnsi" w:cstheme="minorHAnsi"/>
                <w:sz w:val="18"/>
                <w:szCs w:val="18"/>
                <w:lang w:val="hr-HR" w:bidi="en-US"/>
              </w:rPr>
              <w:t xml:space="preserve">okolišnih </w:t>
            </w:r>
            <w:r w:rsidRPr="008D043F">
              <w:rPr>
                <w:rFonts w:asciiTheme="minorHAnsi" w:hAnsiTheme="minorHAnsi" w:cstheme="minorHAnsi"/>
                <w:sz w:val="18"/>
                <w:szCs w:val="18"/>
                <w:lang w:val="hr-HR" w:bidi="en-US"/>
              </w:rPr>
              <w:t>dozvola</w:t>
            </w:r>
          </w:p>
        </w:tc>
        <w:tc>
          <w:tcPr>
            <w:tcW w:w="1262" w:type="pct"/>
            <w:shd w:val="clear" w:color="auto" w:fill="FFFFFF"/>
            <w:vAlign w:val="center"/>
          </w:tcPr>
          <w:p w14:paraId="3A9D013F"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Urađen i proveden program jačanja kapaciteta</w:t>
            </w:r>
          </w:p>
        </w:tc>
      </w:tr>
      <w:tr w:rsidR="006927C2" w:rsidRPr="008D043F" w14:paraId="4639E2AC" w14:textId="77777777" w:rsidTr="002D5100">
        <w:trPr>
          <w:trHeight w:val="567"/>
          <w:jc w:val="center"/>
        </w:trPr>
        <w:tc>
          <w:tcPr>
            <w:tcW w:w="1414" w:type="pct"/>
            <w:vMerge/>
            <w:shd w:val="clear" w:color="auto" w:fill="009D73"/>
            <w:vAlign w:val="center"/>
          </w:tcPr>
          <w:p w14:paraId="6F8DF8B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348CBAF6" w14:textId="77777777" w:rsidR="006927C2" w:rsidRPr="008D043F" w:rsidRDefault="001F0AB1" w:rsidP="0068355A">
            <w:pPr>
              <w:numPr>
                <w:ilvl w:val="0"/>
                <w:numId w:val="30"/>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 </w:t>
            </w:r>
            <w:r w:rsidR="006927C2" w:rsidRPr="008D043F">
              <w:rPr>
                <w:rFonts w:asciiTheme="minorHAnsi" w:eastAsia="Calibri" w:hAnsiTheme="minorHAnsi" w:cstheme="minorHAnsi"/>
                <w:sz w:val="18"/>
                <w:szCs w:val="18"/>
                <w:lang w:val="hr-HR"/>
              </w:rPr>
              <w:t>Status usvajanja izmjenjene uredbe</w:t>
            </w:r>
          </w:p>
        </w:tc>
        <w:tc>
          <w:tcPr>
            <w:tcW w:w="1259" w:type="pct"/>
            <w:shd w:val="clear" w:color="auto" w:fill="FFFFFF"/>
            <w:vAlign w:val="center"/>
          </w:tcPr>
          <w:p w14:paraId="15ED47B6"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Postojeća Uredba ne obuhvata mnoge zagađujuće materije i ne predviđa elektronsko i centralno izvještavanje</w:t>
            </w:r>
          </w:p>
        </w:tc>
        <w:tc>
          <w:tcPr>
            <w:tcW w:w="1262" w:type="pct"/>
            <w:shd w:val="clear" w:color="auto" w:fill="FFFFFF"/>
            <w:vAlign w:val="center"/>
          </w:tcPr>
          <w:p w14:paraId="4AE4CA83"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Usvojena </w:t>
            </w:r>
            <w:r w:rsidR="004674B7" w:rsidRPr="008D043F">
              <w:rPr>
                <w:rFonts w:asciiTheme="minorHAnsi" w:hAnsiTheme="minorHAnsi" w:cstheme="minorHAnsi"/>
                <w:sz w:val="18"/>
                <w:szCs w:val="18"/>
                <w:lang w:val="hr-HR" w:bidi="en-US"/>
              </w:rPr>
              <w:t xml:space="preserve">izmijenjena </w:t>
            </w:r>
            <w:r w:rsidRPr="008D043F">
              <w:rPr>
                <w:rFonts w:asciiTheme="minorHAnsi" w:hAnsiTheme="minorHAnsi" w:cstheme="minorHAnsi"/>
                <w:sz w:val="18"/>
                <w:szCs w:val="18"/>
                <w:lang w:val="hr-HR" w:bidi="en-US"/>
              </w:rPr>
              <w:t>uredba o naknadama za zagađivače zraka</w:t>
            </w:r>
          </w:p>
        </w:tc>
      </w:tr>
      <w:tr w:rsidR="001F0AB1" w:rsidRPr="008D043F" w14:paraId="7AD46CF0" w14:textId="77777777" w:rsidTr="002D5100">
        <w:trPr>
          <w:trHeight w:val="567"/>
          <w:jc w:val="center"/>
        </w:trPr>
        <w:tc>
          <w:tcPr>
            <w:tcW w:w="1414" w:type="pct"/>
            <w:shd w:val="clear" w:color="auto" w:fill="009D73"/>
            <w:vAlign w:val="center"/>
          </w:tcPr>
          <w:p w14:paraId="35B9CD95"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6" w:type="pct"/>
            <w:gridSpan w:val="3"/>
            <w:shd w:val="clear" w:color="auto" w:fill="FFFFFF"/>
            <w:vAlign w:val="center"/>
          </w:tcPr>
          <w:p w14:paraId="34109297" w14:textId="77777777" w:rsidR="001F0AB1" w:rsidRPr="008D043F" w:rsidRDefault="00805FC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Smanjenje</w:t>
            </w:r>
            <w:r w:rsidR="00C03DC2" w:rsidRPr="008D043F">
              <w:rPr>
                <w:rFonts w:asciiTheme="minorHAnsi" w:hAnsiTheme="minorHAnsi" w:cstheme="minorHAnsi"/>
                <w:sz w:val="18"/>
                <w:szCs w:val="18"/>
                <w:lang w:val="hr-HR"/>
              </w:rPr>
              <w:t xml:space="preserve"> zagađivanja</w:t>
            </w:r>
            <w:r w:rsidRPr="008D043F">
              <w:rPr>
                <w:rFonts w:asciiTheme="minorHAnsi" w:hAnsiTheme="minorHAnsi" w:cstheme="minorHAnsi"/>
                <w:sz w:val="18"/>
                <w:szCs w:val="18"/>
                <w:lang w:val="hr-HR"/>
              </w:rPr>
              <w:t xml:space="preserve"> i poboljšanje kvaliteta zraka u BiH</w:t>
            </w:r>
          </w:p>
        </w:tc>
      </w:tr>
      <w:tr w:rsidR="001F0AB1" w:rsidRPr="008D043F" w14:paraId="4193FBF0" w14:textId="77777777" w:rsidTr="002D5100">
        <w:trPr>
          <w:trHeight w:val="567"/>
          <w:jc w:val="center"/>
        </w:trPr>
        <w:tc>
          <w:tcPr>
            <w:tcW w:w="1414" w:type="pct"/>
            <w:shd w:val="clear" w:color="auto" w:fill="009D73"/>
            <w:vAlign w:val="center"/>
          </w:tcPr>
          <w:p w14:paraId="42643B55"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6" w:type="pct"/>
            <w:gridSpan w:val="3"/>
            <w:shd w:val="clear" w:color="auto" w:fill="FFFFFF"/>
            <w:vAlign w:val="center"/>
          </w:tcPr>
          <w:p w14:paraId="1A45075E" w14:textId="77777777" w:rsidR="00083EE6" w:rsidRPr="008D043F" w:rsidRDefault="00083EE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51 751 KM</w:t>
            </w:r>
          </w:p>
          <w:p w14:paraId="653872AB" w14:textId="77777777" w:rsidR="001F0AB1" w:rsidRPr="008D043F" w:rsidRDefault="00083EE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20% </w:t>
            </w:r>
            <w:r w:rsidR="006266A8"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 xml:space="preserve">sredstva, 80% </w:t>
            </w:r>
            <w:r w:rsidR="006266A8"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6927C2" w:rsidRPr="008D043F" w14:paraId="334F204B" w14:textId="77777777" w:rsidTr="002D5100">
        <w:trPr>
          <w:trHeight w:val="567"/>
          <w:jc w:val="center"/>
        </w:trPr>
        <w:tc>
          <w:tcPr>
            <w:tcW w:w="1414" w:type="pct"/>
            <w:shd w:val="clear" w:color="auto" w:fill="009D73"/>
            <w:vAlign w:val="center"/>
          </w:tcPr>
          <w:p w14:paraId="6534FCA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6" w:type="pct"/>
            <w:gridSpan w:val="3"/>
            <w:shd w:val="clear" w:color="auto" w:fill="FFFFFF"/>
            <w:vAlign w:val="center"/>
          </w:tcPr>
          <w:p w14:paraId="3CCD8409"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2.</w:t>
            </w:r>
          </w:p>
        </w:tc>
      </w:tr>
      <w:tr w:rsidR="006927C2" w:rsidRPr="008D043F" w14:paraId="0D3A5CD9" w14:textId="77777777" w:rsidTr="002D5100">
        <w:trPr>
          <w:trHeight w:val="567"/>
          <w:jc w:val="center"/>
        </w:trPr>
        <w:tc>
          <w:tcPr>
            <w:tcW w:w="1414" w:type="pct"/>
            <w:shd w:val="clear" w:color="auto" w:fill="009D73"/>
            <w:vAlign w:val="center"/>
          </w:tcPr>
          <w:p w14:paraId="7D969A9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6" w:type="pct"/>
            <w:gridSpan w:val="3"/>
            <w:shd w:val="clear" w:color="auto" w:fill="FFFFFF"/>
            <w:vAlign w:val="center"/>
          </w:tcPr>
          <w:p w14:paraId="15B649D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starstvo okoliša i turiz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FMOIT)</w:t>
            </w:r>
          </w:p>
        </w:tc>
      </w:tr>
      <w:tr w:rsidR="006927C2" w:rsidRPr="008D043F" w14:paraId="6618EC54" w14:textId="77777777" w:rsidTr="002D5100">
        <w:trPr>
          <w:trHeight w:val="567"/>
          <w:jc w:val="center"/>
        </w:trPr>
        <w:tc>
          <w:tcPr>
            <w:tcW w:w="1414" w:type="pct"/>
            <w:shd w:val="clear" w:color="auto" w:fill="009D73"/>
            <w:vAlign w:val="center"/>
          </w:tcPr>
          <w:p w14:paraId="1308B1B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6" w:type="pct"/>
            <w:gridSpan w:val="3"/>
            <w:shd w:val="clear" w:color="auto" w:fill="FFFFFF"/>
            <w:vAlign w:val="center"/>
          </w:tcPr>
          <w:p w14:paraId="4F96C539"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perateri termoelektrana, FMERI, Fond za zaštitu okoliša, inspekcij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Hidrometeorološki zavod</w:t>
            </w:r>
          </w:p>
        </w:tc>
      </w:tr>
      <w:tr w:rsidR="006927C2" w:rsidRPr="008D043F" w14:paraId="3138DE65" w14:textId="77777777" w:rsidTr="002D5100">
        <w:trPr>
          <w:trHeight w:val="567"/>
          <w:jc w:val="center"/>
        </w:trPr>
        <w:tc>
          <w:tcPr>
            <w:tcW w:w="1414" w:type="pct"/>
            <w:shd w:val="clear" w:color="auto" w:fill="009D73"/>
            <w:vAlign w:val="center"/>
          </w:tcPr>
          <w:p w14:paraId="652F3D7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6" w:type="pct"/>
            <w:gridSpan w:val="3"/>
            <w:shd w:val="clear" w:color="auto" w:fill="FFFFFF"/>
            <w:vAlign w:val="center"/>
          </w:tcPr>
          <w:p w14:paraId="6054D33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dustrijska </w:t>
            </w:r>
            <w:r w:rsidR="006266A8" w:rsidRPr="008D043F">
              <w:rPr>
                <w:rFonts w:asciiTheme="minorHAnsi" w:hAnsiTheme="minorHAnsi" w:cstheme="minorHAnsi"/>
                <w:sz w:val="18"/>
                <w:szCs w:val="18"/>
                <w:lang w:val="hr-HR" w:bidi="en-US"/>
              </w:rPr>
              <w:t>poduzeća</w:t>
            </w:r>
            <w:r w:rsidRPr="008D043F">
              <w:rPr>
                <w:rFonts w:asciiTheme="minorHAnsi" w:hAnsiTheme="minorHAnsi" w:cstheme="minorHAnsi"/>
                <w:sz w:val="18"/>
                <w:szCs w:val="18"/>
                <w:lang w:val="hr-HR" w:bidi="en-US"/>
              </w:rPr>
              <w:t>, univerziteti, NVO</w:t>
            </w:r>
          </w:p>
        </w:tc>
      </w:tr>
    </w:tbl>
    <w:p w14:paraId="6DB89F9B" w14:textId="77777777" w:rsidR="006927C2" w:rsidRPr="008D043F" w:rsidRDefault="006927C2" w:rsidP="0068355A">
      <w:pPr>
        <w:spacing w:line="276" w:lineRule="auto"/>
        <w:rPr>
          <w:rFonts w:asciiTheme="minorHAnsi" w:hAnsiTheme="minorHAnsi" w:cstheme="minorHAnsi"/>
          <w:sz w:val="18"/>
          <w:szCs w:val="18"/>
          <w:lang w:val="hr-HR"/>
        </w:rPr>
      </w:pPr>
    </w:p>
    <w:tbl>
      <w:tblPr>
        <w:tblW w:w="485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4"/>
        <w:gridCol w:w="2828"/>
        <w:gridCol w:w="3441"/>
        <w:gridCol w:w="3532"/>
        <w:gridCol w:w="69"/>
      </w:tblGrid>
      <w:tr w:rsidR="006927C2" w:rsidRPr="008D043F" w14:paraId="0F3D5039"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CFF21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6A886FFE"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6266A8"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7E08F8DE"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3B523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04CE6BC4"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1. Smanjene zagađivanja zraka zagađujućim materijama na nivoe koji su sigurni za ljudsko zdravlje</w:t>
            </w:r>
          </w:p>
        </w:tc>
      </w:tr>
      <w:tr w:rsidR="006927C2" w:rsidRPr="008D043F" w14:paraId="6037B734"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40657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76817A24"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1.2. Smanjenje zagađivanja zraka iz lokalnih izvora</w:t>
            </w:r>
          </w:p>
        </w:tc>
      </w:tr>
      <w:tr w:rsidR="006927C2" w:rsidRPr="008D043F" w14:paraId="7F3B7542"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7C371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3C5AF242"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smanjenje zagađivanja zraka iz lokalnih izvora</w:t>
            </w:r>
            <w:r w:rsidR="006266A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j. iz kućnih ložišta, uslužnih djelatnosti i transporta uređenjem tržišta peći/kotlova i energenata, podsticanjem nabavke efikasnih i malozagađujućih peći/kotlova, širenjem daljinskih grijanja, jačanjem infrastrukture za nemotorizirani i malozagađujući saobraćaj i unapr</w:t>
            </w:r>
            <w:r w:rsidR="006266A8"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đenjem legislativnog okvira s ciljem podsticanja razvoja javnog pr</w:t>
            </w:r>
            <w:r w:rsidR="006266A8" w:rsidRPr="008D043F">
              <w:rPr>
                <w:rFonts w:asciiTheme="minorHAnsi" w:eastAsia="Calibri" w:hAnsiTheme="minorHAnsi" w:cstheme="minorHAnsi"/>
                <w:sz w:val="18"/>
                <w:szCs w:val="18"/>
                <w:lang w:val="hr-HR"/>
              </w:rPr>
              <w:t>ij</w:t>
            </w:r>
            <w:r w:rsidRPr="008D043F">
              <w:rPr>
                <w:rFonts w:asciiTheme="minorHAnsi" w:eastAsia="Calibri" w:hAnsiTheme="minorHAnsi" w:cstheme="minorHAnsi"/>
                <w:sz w:val="18"/>
                <w:szCs w:val="18"/>
                <w:lang w:val="hr-HR"/>
              </w:rPr>
              <w:t>evoza i malozagađujućih vozila.</w:t>
            </w:r>
          </w:p>
          <w:p w14:paraId="080C9397"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6586B183" w14:textId="77777777" w:rsidR="00C03DC2" w:rsidRPr="008D043F" w:rsidRDefault="006266A8"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konska zabrana maloprodaje</w:t>
            </w:r>
            <w:r w:rsidR="00C03DC2" w:rsidRPr="008D043F">
              <w:rPr>
                <w:rFonts w:asciiTheme="minorHAnsi" w:eastAsia="Calibri" w:hAnsiTheme="minorHAnsi" w:cstheme="minorHAnsi"/>
                <w:sz w:val="18"/>
                <w:szCs w:val="18"/>
                <w:lang w:val="hr-HR"/>
              </w:rPr>
              <w:t xml:space="preserve"> uglja s udjelom ukupnog sumpora iznad 1%, zakonsko </w:t>
            </w:r>
            <w:r w:rsidRPr="008D043F">
              <w:rPr>
                <w:rFonts w:asciiTheme="minorHAnsi" w:eastAsia="Calibri" w:hAnsiTheme="minorHAnsi" w:cstheme="minorHAnsi"/>
                <w:sz w:val="18"/>
                <w:szCs w:val="18"/>
                <w:lang w:val="hr-HR"/>
              </w:rPr>
              <w:t xml:space="preserve">definiranje </w:t>
            </w:r>
            <w:r w:rsidR="00C03DC2" w:rsidRPr="008D043F">
              <w:rPr>
                <w:rFonts w:asciiTheme="minorHAnsi" w:eastAsia="Calibri" w:hAnsiTheme="minorHAnsi" w:cstheme="minorHAnsi"/>
                <w:sz w:val="18"/>
                <w:szCs w:val="18"/>
                <w:lang w:val="hr-HR"/>
              </w:rPr>
              <w:t xml:space="preserve">kvaliteta ogrijevnog drveta koje se prodaje (udio vlage) i peleta (u skladu s važećim </w:t>
            </w:r>
            <w:r w:rsidRPr="008D043F">
              <w:rPr>
                <w:rFonts w:asciiTheme="minorHAnsi" w:eastAsia="Calibri" w:hAnsiTheme="minorHAnsi" w:cstheme="minorHAnsi"/>
                <w:sz w:val="18"/>
                <w:szCs w:val="18"/>
                <w:lang w:val="hr-HR"/>
              </w:rPr>
              <w:t>bh.</w:t>
            </w:r>
            <w:r w:rsidR="00C03DC2" w:rsidRPr="008D043F">
              <w:rPr>
                <w:rFonts w:asciiTheme="minorHAnsi" w:eastAsia="Calibri" w:hAnsiTheme="minorHAnsi" w:cstheme="minorHAnsi"/>
                <w:sz w:val="18"/>
                <w:szCs w:val="18"/>
                <w:lang w:val="hr-HR"/>
              </w:rPr>
              <w:t xml:space="preserve"> standardima) uz zabranu prodaje necertificiranih peći/kotlova</w:t>
            </w:r>
          </w:p>
          <w:p w14:paraId="7B54EE7D" w14:textId="77777777" w:rsidR="00C03DC2" w:rsidRPr="008D043F" w:rsidRDefault="00C03DC2"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modela podsticanja zamjene peći/kotlova na čvrsta goriva s certificiranim uređajima za grijanje (na pelet, toplotne pumpe, kondenzacijski bojleri/kotlovi na prirodni </w:t>
            </w:r>
            <w:r w:rsidR="006266A8" w:rsidRPr="008D043F">
              <w:rPr>
                <w:rFonts w:asciiTheme="minorHAnsi" w:eastAsia="Calibri" w:hAnsiTheme="minorHAnsi" w:cstheme="minorHAnsi"/>
                <w:sz w:val="18"/>
                <w:szCs w:val="18"/>
                <w:lang w:val="hr-HR"/>
              </w:rPr>
              <w:t>plin</w:t>
            </w:r>
            <w:r w:rsidRPr="008D043F">
              <w:rPr>
                <w:rFonts w:asciiTheme="minorHAnsi" w:eastAsia="Calibri" w:hAnsiTheme="minorHAnsi" w:cstheme="minorHAnsi"/>
                <w:sz w:val="18"/>
                <w:szCs w:val="18"/>
                <w:lang w:val="hr-HR"/>
              </w:rPr>
              <w:t>, priključenje na daljinsko grijanje)</w:t>
            </w:r>
          </w:p>
          <w:p w14:paraId="044E33F0" w14:textId="77777777" w:rsidR="00C03DC2" w:rsidRPr="008D043F" w:rsidRDefault="006266A8"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efiniranje </w:t>
            </w:r>
            <w:r w:rsidR="00C03DC2" w:rsidRPr="008D043F">
              <w:rPr>
                <w:rFonts w:asciiTheme="minorHAnsi" w:eastAsia="Calibri" w:hAnsiTheme="minorHAnsi" w:cstheme="minorHAnsi"/>
                <w:sz w:val="18"/>
                <w:szCs w:val="18"/>
                <w:lang w:val="hr-HR"/>
              </w:rPr>
              <w:t>načina uvođenja inspekcijskog nadzora kućnih ložišta i pojačan inspekcijski pregled tržišta energenata</w:t>
            </w:r>
          </w:p>
          <w:p w14:paraId="472B41D9" w14:textId="77777777" w:rsidR="00C03DC2" w:rsidRPr="008D043F" w:rsidRDefault="00C03DC2"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ođenje strateške procjene </w:t>
            </w:r>
            <w:r w:rsidR="006266A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planskih dokumenata</w:t>
            </w:r>
          </w:p>
          <w:p w14:paraId="6189FC7E" w14:textId="77777777" w:rsidR="00C03DC2" w:rsidRPr="008D043F" w:rsidRDefault="006266A8"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ajanje zakona</w:t>
            </w:r>
            <w:r w:rsidR="00C03DC2" w:rsidRPr="008D043F">
              <w:rPr>
                <w:rFonts w:asciiTheme="minorHAnsi" w:eastAsia="Calibri" w:hAnsiTheme="minorHAnsi" w:cstheme="minorHAnsi"/>
                <w:sz w:val="18"/>
                <w:szCs w:val="18"/>
                <w:lang w:val="hr-HR"/>
              </w:rPr>
              <w:t xml:space="preserve"> o toplinarstvu </w:t>
            </w:r>
            <w:r w:rsidRPr="008D043F">
              <w:rPr>
                <w:rFonts w:asciiTheme="minorHAnsi" w:eastAsia="Calibri" w:hAnsiTheme="minorHAnsi" w:cstheme="minorHAnsi"/>
                <w:sz w:val="18"/>
                <w:szCs w:val="18"/>
                <w:lang w:val="hr-HR"/>
              </w:rPr>
              <w:t xml:space="preserve">Federacije </w:t>
            </w:r>
            <w:r w:rsidR="00C03DC2" w:rsidRPr="008D043F">
              <w:rPr>
                <w:rFonts w:asciiTheme="minorHAnsi" w:eastAsia="Calibri" w:hAnsiTheme="minorHAnsi" w:cstheme="minorHAnsi"/>
                <w:sz w:val="18"/>
                <w:szCs w:val="18"/>
                <w:lang w:val="hr-HR"/>
              </w:rPr>
              <w:t xml:space="preserve">BiH (između ostalog </w:t>
            </w:r>
            <w:r w:rsidRPr="008D043F">
              <w:rPr>
                <w:rFonts w:asciiTheme="minorHAnsi" w:eastAsia="Calibri" w:hAnsiTheme="minorHAnsi" w:cstheme="minorHAnsi"/>
                <w:sz w:val="18"/>
                <w:szCs w:val="18"/>
                <w:lang w:val="hr-HR"/>
              </w:rPr>
              <w:t>definiranje obaveze</w:t>
            </w:r>
            <w:r w:rsidR="00C03DC2" w:rsidRPr="008D043F">
              <w:rPr>
                <w:rFonts w:asciiTheme="minorHAnsi" w:eastAsia="Calibri" w:hAnsiTheme="minorHAnsi" w:cstheme="minorHAnsi"/>
                <w:sz w:val="18"/>
                <w:szCs w:val="18"/>
                <w:lang w:val="hr-HR"/>
              </w:rPr>
              <w:t xml:space="preserve"> priključenja na daljinsko grijanje za nove zgrade u obuhvatu mreže, izvore i kriterije za subvencioniranje daljinskih grijanja na obnovljive izvore energije itd.)</w:t>
            </w:r>
          </w:p>
          <w:p w14:paraId="05A865BD" w14:textId="77777777" w:rsidR="00C03DC2" w:rsidRPr="008D043F" w:rsidRDefault="006266A8"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03DC2"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implementacija</w:t>
            </w:r>
            <w:r w:rsidR="00C03D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trategije</w:t>
            </w:r>
            <w:r w:rsidR="00C03DC2" w:rsidRPr="008D043F">
              <w:rPr>
                <w:rFonts w:asciiTheme="minorHAnsi" w:eastAsia="Calibri" w:hAnsiTheme="minorHAnsi" w:cstheme="minorHAnsi"/>
                <w:sz w:val="18"/>
                <w:szCs w:val="18"/>
                <w:lang w:val="hr-HR"/>
              </w:rPr>
              <w:t xml:space="preserve"> povećanja udjela daljinskih grijanja u ukupnoj grijanoj površini</w:t>
            </w:r>
          </w:p>
          <w:p w14:paraId="2853AFB8" w14:textId="77777777" w:rsidR="00C03DC2" w:rsidRPr="008D043F" w:rsidRDefault="00C03DC2"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gradnja infrastrukture i podsticanje nemotoriziranog pr</w:t>
            </w:r>
            <w:r w:rsidR="006266A8" w:rsidRPr="008D043F">
              <w:rPr>
                <w:rFonts w:asciiTheme="minorHAnsi" w:eastAsia="Calibri" w:hAnsiTheme="minorHAnsi" w:cstheme="minorHAnsi"/>
                <w:sz w:val="18"/>
                <w:szCs w:val="18"/>
                <w:lang w:val="hr-HR"/>
              </w:rPr>
              <w:t>ij</w:t>
            </w:r>
            <w:r w:rsidRPr="008D043F">
              <w:rPr>
                <w:rFonts w:asciiTheme="minorHAnsi" w:eastAsia="Calibri" w:hAnsiTheme="minorHAnsi" w:cstheme="minorHAnsi"/>
                <w:sz w:val="18"/>
                <w:szCs w:val="18"/>
                <w:lang w:val="hr-HR"/>
              </w:rPr>
              <w:t>evoza (posebno u urbanim sredinama)</w:t>
            </w:r>
          </w:p>
          <w:p w14:paraId="2D88F831" w14:textId="77777777" w:rsidR="00C03DC2" w:rsidRPr="008D043F" w:rsidRDefault="00C03DC2"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ajanje mehanizama i izvora finansiranja za povećanje udjela javnog pr</w:t>
            </w:r>
            <w:r w:rsidR="006266A8" w:rsidRPr="008D043F">
              <w:rPr>
                <w:rFonts w:asciiTheme="minorHAnsi" w:eastAsia="Calibri" w:hAnsiTheme="minorHAnsi" w:cstheme="minorHAnsi"/>
                <w:sz w:val="18"/>
                <w:szCs w:val="18"/>
                <w:lang w:val="hr-HR"/>
              </w:rPr>
              <w:t>ij</w:t>
            </w:r>
            <w:r w:rsidRPr="008D043F">
              <w:rPr>
                <w:rFonts w:asciiTheme="minorHAnsi" w:eastAsia="Calibri" w:hAnsiTheme="minorHAnsi" w:cstheme="minorHAnsi"/>
                <w:sz w:val="18"/>
                <w:szCs w:val="18"/>
                <w:lang w:val="hr-HR"/>
              </w:rPr>
              <w:t xml:space="preserve">evoza (elektrificiranog i </w:t>
            </w:r>
            <w:r w:rsidR="006266A8" w:rsidRPr="008D043F">
              <w:rPr>
                <w:rFonts w:asciiTheme="minorHAnsi" w:eastAsia="Calibri" w:hAnsiTheme="minorHAnsi" w:cstheme="minorHAnsi"/>
                <w:sz w:val="18"/>
                <w:szCs w:val="18"/>
                <w:lang w:val="hr-HR"/>
              </w:rPr>
              <w:t>niskoemisijskog</w:t>
            </w:r>
            <w:r w:rsidRPr="008D043F">
              <w:rPr>
                <w:rFonts w:asciiTheme="minorHAnsi" w:eastAsia="Calibri" w:hAnsiTheme="minorHAnsi" w:cstheme="minorHAnsi"/>
                <w:sz w:val="18"/>
                <w:szCs w:val="18"/>
                <w:lang w:val="hr-HR"/>
              </w:rPr>
              <w:t>) u ukupnim putničkim kilometrima</w:t>
            </w:r>
          </w:p>
          <w:p w14:paraId="7AA63B2D" w14:textId="77777777" w:rsidR="00C03DC2" w:rsidRPr="008D043F" w:rsidRDefault="006266A8"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formiranje </w:t>
            </w:r>
            <w:r w:rsidR="00C03DC2" w:rsidRPr="008D043F">
              <w:rPr>
                <w:rFonts w:asciiTheme="minorHAnsi" w:eastAsia="Calibri" w:hAnsiTheme="minorHAnsi" w:cstheme="minorHAnsi"/>
                <w:sz w:val="18"/>
                <w:szCs w:val="18"/>
                <w:lang w:val="hr-HR"/>
              </w:rPr>
              <w:t>sistema oporezivanja putničkih automobila s ciljem destimulacije korištenja starih automobila, a podsticanja nabavke automobila s manjom emisijom (manja potrošnja, električna i hibridna, LPG, CNG)</w:t>
            </w:r>
          </w:p>
          <w:p w14:paraId="56392335" w14:textId="77777777" w:rsidR="00C03DC2" w:rsidRPr="008D043F" w:rsidRDefault="00C03DC2"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edovno održavanje čistoće ulica s ciljem smanjenja podizanja prašine (posebno nakon zime)</w:t>
            </w:r>
          </w:p>
          <w:p w14:paraId="69089DD0" w14:textId="77777777" w:rsidR="00C03DC2" w:rsidRPr="008D043F" w:rsidRDefault="00C03DC2"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i implementacija koncepta pametnih gradova u većim gradovima (urbana naselja iznad 50.000 stanovnika) </w:t>
            </w:r>
          </w:p>
          <w:p w14:paraId="0A9B348B" w14:textId="77777777" w:rsidR="006927C2" w:rsidRPr="008D043F" w:rsidRDefault="00C03DC2" w:rsidP="0068355A">
            <w:pPr>
              <w:pStyle w:val="ListParagraph"/>
              <w:numPr>
                <w:ilvl w:val="0"/>
                <w:numId w:val="116"/>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ska nabavka električnih i/ili hibridnih vozila za institucije </w:t>
            </w:r>
            <w:r w:rsidR="006266A8"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r>
      <w:tr w:rsidR="006927C2" w:rsidRPr="008D043F" w14:paraId="01E8785A"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0E711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01572F8"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294DB8" w:rsidRPr="008D043F" w14:paraId="1F9ADE11"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5DC9A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2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0E8F12"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C93903C"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1140CF"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009D73"/>
            <w:vAlign w:val="center"/>
          </w:tcPr>
          <w:p w14:paraId="54F03E82"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294DB8" w:rsidRPr="008D043F" w14:paraId="5F21B400" w14:textId="77777777" w:rsidTr="002D5100">
        <w:trPr>
          <w:trHeight w:val="567"/>
          <w:jc w:val="center"/>
        </w:trPr>
        <w:tc>
          <w:tcPr>
            <w:tcW w:w="1412"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1345E7AD"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D5A5D8"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48530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zakon ne </w:t>
            </w:r>
            <w:r w:rsidR="006266A8" w:rsidRPr="008D043F">
              <w:rPr>
                <w:rFonts w:asciiTheme="minorHAnsi" w:hAnsiTheme="minorHAnsi" w:cstheme="minorHAnsi"/>
                <w:sz w:val="18"/>
                <w:szCs w:val="18"/>
                <w:lang w:val="hr-HR" w:bidi="en-US"/>
              </w:rPr>
              <w:t xml:space="preserve">regulira </w:t>
            </w:r>
            <w:r w:rsidRPr="008D043F">
              <w:rPr>
                <w:rFonts w:asciiTheme="minorHAnsi" w:hAnsiTheme="minorHAnsi" w:cstheme="minorHAnsi"/>
                <w:sz w:val="18"/>
                <w:szCs w:val="18"/>
                <w:lang w:val="hr-HR" w:bidi="en-US"/>
              </w:rPr>
              <w:t>kvalitet čvrstih goriva i peći i kotlov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47A6A55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zakon o zaštiti zraka koji </w:t>
            </w:r>
            <w:r w:rsidR="006266A8"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valitet (čvrstih) goriva i zabranjuje prodaju necertificiranih peći i kotlova</w:t>
            </w:r>
          </w:p>
        </w:tc>
      </w:tr>
      <w:tr w:rsidR="006927C2" w:rsidRPr="008D043F" w14:paraId="2A363035"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B034316"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3169BA"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kantona s urađenim modelima podsticanj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B1CA07"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 nekim kantonima postoje pilot</w:t>
            </w:r>
            <w:r w:rsidR="006266A8"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modeli</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28A056F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da modela za svaki kanton u koordinaciji s entitetskim nivoom</w:t>
            </w:r>
          </w:p>
        </w:tc>
      </w:tr>
      <w:tr w:rsidR="006927C2" w:rsidRPr="008D043F" w14:paraId="5117E782"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BE4243D"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4F20D5"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mjene relevantnog propisa i stepen izgrađenosti kapaciteta inspekcij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AB8224"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r w:rsidRPr="008D043F">
              <w:rPr>
                <w:rFonts w:asciiTheme="minorHAnsi" w:hAnsiTheme="minorHAnsi" w:cstheme="minorHAnsi"/>
                <w:sz w:val="18"/>
                <w:szCs w:val="18"/>
                <w:lang w:val="hr-HR" w:bidi="en-US"/>
              </w:rPr>
              <w:t>Postojeći zakonski okvir ne dozvoljava adekvatnu inspekciju kućnih ložišta, inspekcije nemaju dovoljan kapacitet</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76AC752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mjena relevantnog propisa i izgrađen kapacitet općinskih i kantonalnih inspekcija (povećan broj inspektora i proveden program obuke)</w:t>
            </w:r>
          </w:p>
        </w:tc>
      </w:tr>
      <w:tr w:rsidR="003126A4" w:rsidRPr="008D043F" w14:paraId="70F61F57"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D194DDB" w14:textId="77777777" w:rsidR="003126A4" w:rsidRPr="008D043F" w:rsidRDefault="003126A4"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CC860D" w14:textId="77777777" w:rsidR="003126A4" w:rsidRPr="008D043F" w:rsidRDefault="003126A4" w:rsidP="0068355A">
            <w:pPr>
              <w:pStyle w:val="ListParagraph"/>
              <w:numPr>
                <w:ilvl w:val="0"/>
                <w:numId w:val="117"/>
              </w:numPr>
              <w:spacing w:before="40" w:after="40" w:line="276" w:lineRule="auto"/>
              <w:ind w:left="190" w:hanging="19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Broj urađenih strateških procjena </w:t>
            </w:r>
            <w:r w:rsidR="006266A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planskih dokumenat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3F831B"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Strateška procjena </w:t>
            </w:r>
            <w:r w:rsidR="006266A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planskih dokumenata se ne provodi u dovoljnoj mjeri</w:t>
            </w:r>
            <w:r w:rsidRPr="008D043F">
              <w:rPr>
                <w:rFonts w:asciiTheme="minorHAnsi" w:hAnsiTheme="minorHAnsi" w:cstheme="minorHAnsi"/>
                <w:sz w:val="18"/>
                <w:szCs w:val="18"/>
                <w:lang w:val="hr-HR" w:bidi="en-US"/>
              </w:rPr>
              <w:t xml:space="preserve"> </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1A956952"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Provođenje strateške procjene </w:t>
            </w:r>
            <w:r w:rsidR="006266A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svih planskih dokumenata</w:t>
            </w:r>
          </w:p>
        </w:tc>
      </w:tr>
      <w:tr w:rsidR="006927C2" w:rsidRPr="008D043F" w14:paraId="3C53BCCF"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D1D416C"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63869A"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2FAEE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zakon o toplinarstvu</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17553EB7"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 Zakon o toplinarstvu</w:t>
            </w:r>
          </w:p>
        </w:tc>
      </w:tr>
      <w:tr w:rsidR="006927C2" w:rsidRPr="008D043F" w14:paraId="4497EEF0"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37F323B"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B6E3E3"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strategije i broj urađenih studij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516F62"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strategija, postoje studije za neka urbana područj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1F2AB614"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rađena strategija, studije (za nova daljinska i proširenje postojećih) za urbana naselja iznad 10.000 stanovnika</w:t>
            </w:r>
          </w:p>
        </w:tc>
      </w:tr>
      <w:tr w:rsidR="006927C2" w:rsidRPr="008D043F" w14:paraId="73531059"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3B64694"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2BE69FD"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kantona koji su usvojili model</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DF5010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modeli za podsticanje nemotoriziranog pr</w:t>
            </w:r>
            <w:r w:rsidR="006266A8"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voza, infrastruktura nerazvijen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6B353585"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 model (kantonalni nivo) i izgrađena minimalna infrastruktura</w:t>
            </w:r>
          </w:p>
        </w:tc>
      </w:tr>
      <w:tr w:rsidR="006927C2" w:rsidRPr="008D043F" w14:paraId="2D6B0DA1"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4A708DD"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0BDABB"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mehanizama usvojen na nivou entiteta i kanton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CD3069D"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podsticaji za razvoj javnog pr</w:t>
            </w:r>
            <w:r w:rsidR="006266A8"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voz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16B15DE0"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i mehanizmi (usklađen nivo entiteta i kantona)</w:t>
            </w:r>
          </w:p>
        </w:tc>
      </w:tr>
      <w:tr w:rsidR="006927C2" w:rsidRPr="008D043F" w14:paraId="4F29EB09"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EF69640"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EF215D"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mjene sistema oporezivanja vozil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DFE06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eći sistem oporezivanja obeshrabruje nabavku i korištenje malozagađujućih vozil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4BB08D4F"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 unaprijeđeni sistem oporezivanja (koordinacija s nivoom BiH)</w:t>
            </w:r>
          </w:p>
        </w:tc>
      </w:tr>
      <w:tr w:rsidR="006927C2" w:rsidRPr="008D043F" w14:paraId="5C73BBE4"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62AA239"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9E1209"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izmjene propis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26DF5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jasno </w:t>
            </w:r>
            <w:r w:rsidR="006266A8" w:rsidRPr="008D043F">
              <w:rPr>
                <w:rFonts w:asciiTheme="minorHAnsi" w:hAnsiTheme="minorHAnsi" w:cstheme="minorHAnsi"/>
                <w:sz w:val="18"/>
                <w:szCs w:val="18"/>
                <w:lang w:val="hr-HR" w:bidi="en-US"/>
              </w:rPr>
              <w:t xml:space="preserve">definirana </w:t>
            </w:r>
            <w:r w:rsidRPr="008D043F">
              <w:rPr>
                <w:rFonts w:asciiTheme="minorHAnsi" w:hAnsiTheme="minorHAnsi" w:cstheme="minorHAnsi"/>
                <w:sz w:val="18"/>
                <w:szCs w:val="18"/>
                <w:lang w:val="hr-HR" w:bidi="en-US"/>
              </w:rPr>
              <w:t>obaveza čišćenja ulica u određenim intervalim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095351BF"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ugovore o održavanju cesta </w:t>
            </w:r>
            <w:r w:rsidR="006266A8" w:rsidRPr="008D043F">
              <w:rPr>
                <w:rFonts w:asciiTheme="minorHAnsi" w:eastAsia="Calibri" w:hAnsiTheme="minorHAnsi" w:cstheme="minorHAnsi"/>
                <w:sz w:val="18"/>
                <w:szCs w:val="18"/>
                <w:lang w:val="hr-HR"/>
              </w:rPr>
              <w:t xml:space="preserve">unesena </w:t>
            </w:r>
            <w:r w:rsidRPr="008D043F">
              <w:rPr>
                <w:rFonts w:asciiTheme="minorHAnsi" w:eastAsia="Calibri" w:hAnsiTheme="minorHAnsi" w:cstheme="minorHAnsi"/>
                <w:sz w:val="18"/>
                <w:szCs w:val="18"/>
                <w:lang w:val="hr-HR"/>
              </w:rPr>
              <w:t xml:space="preserve">odredba koja se odnosi na čistoću ulica uz propisivanje mehanizama kontrole i </w:t>
            </w:r>
            <w:r w:rsidR="00725BB2" w:rsidRPr="008D043F">
              <w:rPr>
                <w:rFonts w:asciiTheme="minorHAnsi" w:eastAsia="Calibri" w:hAnsiTheme="minorHAnsi" w:cstheme="minorHAnsi"/>
                <w:sz w:val="18"/>
                <w:szCs w:val="18"/>
                <w:lang w:val="hr-HR"/>
              </w:rPr>
              <w:t xml:space="preserve">krivičnih </w:t>
            </w:r>
            <w:r w:rsidRPr="008D043F">
              <w:rPr>
                <w:rFonts w:asciiTheme="minorHAnsi" w:eastAsia="Calibri" w:hAnsiTheme="minorHAnsi" w:cstheme="minorHAnsi"/>
                <w:sz w:val="18"/>
                <w:szCs w:val="18"/>
                <w:lang w:val="hr-HR"/>
              </w:rPr>
              <w:t>odredaba</w:t>
            </w:r>
          </w:p>
        </w:tc>
      </w:tr>
      <w:tr w:rsidR="006927C2" w:rsidRPr="008D043F" w14:paraId="7D75068F"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EFBF9CF"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AB6E31" w14:textId="77777777" w:rsidR="006927C2" w:rsidRPr="008D043F" w:rsidRDefault="006927C2"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gradova s usvojenim konceptom pametnih gradov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AF082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amo nekoliko najvećih gradova radi na razvoju koncepta pametnih gradov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6FD94690"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 koncept pametnih gradova za naselja navedene veličine do 2025. godine i njegova stalna provedba</w:t>
            </w:r>
          </w:p>
        </w:tc>
      </w:tr>
      <w:tr w:rsidR="003126A4" w:rsidRPr="008D043F" w14:paraId="79BF7DB9"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D898CB8" w14:textId="77777777" w:rsidR="003126A4" w:rsidRPr="008D043F" w:rsidRDefault="003126A4"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0E8308E" w14:textId="77777777" w:rsidR="003126A4" w:rsidRPr="008D043F" w:rsidRDefault="003126A4" w:rsidP="0068355A">
            <w:pPr>
              <w:pStyle w:val="ListParagraph"/>
              <w:numPr>
                <w:ilvl w:val="0"/>
                <w:numId w:val="117"/>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ojenosti plan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9B9CE4"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znatan udio hibridnih/električnih vozila u institucija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6ADEA07B" w14:textId="77777777" w:rsidR="003126A4" w:rsidRPr="008D043F" w:rsidRDefault="003126A4"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Usvojen i </w:t>
            </w:r>
            <w:r w:rsidR="006266A8" w:rsidRPr="008D043F">
              <w:rPr>
                <w:rFonts w:asciiTheme="minorHAnsi" w:hAnsiTheme="minorHAnsi" w:cstheme="minorHAnsi"/>
                <w:sz w:val="18"/>
                <w:szCs w:val="18"/>
                <w:lang w:val="hr-HR" w:bidi="en-US"/>
              </w:rPr>
              <w:t xml:space="preserve">realiziran </w:t>
            </w:r>
            <w:r w:rsidRPr="008D043F">
              <w:rPr>
                <w:rFonts w:asciiTheme="minorHAnsi" w:hAnsiTheme="minorHAnsi" w:cstheme="minorHAnsi"/>
                <w:sz w:val="18"/>
                <w:szCs w:val="18"/>
                <w:lang w:val="hr-HR" w:bidi="en-US"/>
              </w:rPr>
              <w:t>plan nabavke  novih vozila</w:t>
            </w:r>
          </w:p>
        </w:tc>
      </w:tr>
      <w:tr w:rsidR="001F0AB1" w:rsidRPr="008D043F" w14:paraId="30F15341"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4729E7"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3F1F5AF6" w14:textId="77777777" w:rsidR="001F0AB1"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Smanjenje zagađivanja i poboljšanje kvaliteta zraka u </w:t>
            </w:r>
            <w:r w:rsidR="006266A8" w:rsidRPr="008D043F">
              <w:rPr>
                <w:rFonts w:asciiTheme="minorHAnsi" w:hAnsiTheme="minorHAnsi" w:cstheme="minorHAnsi"/>
                <w:sz w:val="18"/>
                <w:szCs w:val="18"/>
                <w:lang w:val="hr-HR" w:bidi="en-US"/>
              </w:rPr>
              <w:t>Federaciji BiH</w:t>
            </w:r>
          </w:p>
        </w:tc>
      </w:tr>
      <w:tr w:rsidR="001F0AB1" w:rsidRPr="008D043F" w14:paraId="59C906DA"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13ADD2"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 izvorima finansiranja</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4F001686" w14:textId="77777777" w:rsidR="00EF2F20"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23 854 576 KM</w:t>
            </w:r>
          </w:p>
          <w:p w14:paraId="516CE639" w14:textId="77777777" w:rsidR="001F0AB1"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kombinacija ‒ kreditna sredstva, sredstva EU i drugih međunarodnih donatora i ostale donacije</w:t>
            </w:r>
          </w:p>
        </w:tc>
      </w:tr>
      <w:tr w:rsidR="002B6EF8" w:rsidRPr="008D043F" w14:paraId="0BC43F4A" w14:textId="77777777" w:rsidTr="002D5100">
        <w:trPr>
          <w:gridAfter w:val="1"/>
          <w:wAfter w:w="25" w:type="pct"/>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18B37D" w14:textId="77777777" w:rsidR="002B6EF8" w:rsidRPr="008D043F" w:rsidRDefault="002B6EF8"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63" w:type="pct"/>
            <w:gridSpan w:val="3"/>
            <w:tcBorders>
              <w:top w:val="single" w:sz="4" w:space="0" w:color="A6A6A6"/>
              <w:left w:val="single" w:sz="4" w:space="0" w:color="A6A6A6"/>
              <w:bottom w:val="single" w:sz="4" w:space="0" w:color="A6A6A6"/>
            </w:tcBorders>
            <w:shd w:val="clear" w:color="auto" w:fill="FFFFFF"/>
            <w:vAlign w:val="center"/>
          </w:tcPr>
          <w:p w14:paraId="1EAA712B" w14:textId="77777777" w:rsidR="002B6EF8" w:rsidRPr="008D043F" w:rsidRDefault="002B6EF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6266A8"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2.</w:t>
            </w:r>
          </w:p>
        </w:tc>
      </w:tr>
      <w:tr w:rsidR="006927C2" w:rsidRPr="008D043F" w14:paraId="1337E1C8"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BCA3F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19EC2443"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6927C2" w:rsidRPr="008D043F" w14:paraId="0A62544F"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DD6C0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068729FC"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starstvo prostornog uređenja, FMERI, Ministarstvo prometa i komunikacija,  nadležna kantonalna ministarstva, Fond za zaštitu okoliša, institucije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inspekcije</w:t>
            </w:r>
          </w:p>
        </w:tc>
      </w:tr>
      <w:tr w:rsidR="006927C2" w:rsidRPr="008D043F" w14:paraId="2F3B72FC"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49112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0324A0D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za prostorno planiranje, </w:t>
            </w:r>
            <w:r w:rsidR="006266A8"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 xml:space="preserve">za daljinska grijanja, uvoznici i prodavači kućnih peći/kotlova, inspekcije, prodavači i distributeri uglja i ogrijevnog drveta, uvoznici novih i polovnih automobila, institucije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bl>
    <w:p w14:paraId="16B6F256"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8D043F" w14:paraId="1FCBABFE" w14:textId="77777777" w:rsidTr="002D5100">
        <w:trPr>
          <w:trHeight w:val="567"/>
          <w:jc w:val="center"/>
        </w:trPr>
        <w:tc>
          <w:tcPr>
            <w:tcW w:w="1412" w:type="pct"/>
            <w:shd w:val="clear" w:color="auto" w:fill="009D73"/>
            <w:vAlign w:val="center"/>
          </w:tcPr>
          <w:p w14:paraId="037B8DF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3602ADA0"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6266A8"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0CFD81CB" w14:textId="77777777" w:rsidTr="002D5100">
        <w:trPr>
          <w:trHeight w:val="567"/>
          <w:jc w:val="center"/>
        </w:trPr>
        <w:tc>
          <w:tcPr>
            <w:tcW w:w="1412" w:type="pct"/>
            <w:shd w:val="clear" w:color="auto" w:fill="009D73"/>
            <w:vAlign w:val="center"/>
          </w:tcPr>
          <w:p w14:paraId="6391F31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7127553A" w14:textId="77777777" w:rsidR="006927C2" w:rsidRPr="008D043F" w:rsidRDefault="003126A4"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2. Unapr</w:t>
            </w:r>
            <w:r w:rsidR="006266A8" w:rsidRPr="008D043F">
              <w:rPr>
                <w:rFonts w:asciiTheme="minorHAnsi" w:hAnsiTheme="minorHAnsi" w:cstheme="minorHAnsi"/>
                <w:b/>
                <w:sz w:val="18"/>
                <w:szCs w:val="18"/>
                <w:lang w:val="hr-HR" w:eastAsia="zh-TW"/>
              </w:rPr>
              <w:t>j</w:t>
            </w:r>
            <w:r w:rsidRPr="008D043F">
              <w:rPr>
                <w:rFonts w:asciiTheme="minorHAnsi" w:hAnsiTheme="minorHAnsi" w:cstheme="minorHAnsi"/>
                <w:b/>
                <w:sz w:val="18"/>
                <w:szCs w:val="18"/>
                <w:lang w:val="hr-HR" w:eastAsia="zh-TW"/>
              </w:rPr>
              <w:t>eđenje sistema upravljanja kvalitetom zraka koji podržava donošenje strateških odluka i informira građane o kvalitetu zraka i emisijama</w:t>
            </w:r>
          </w:p>
        </w:tc>
      </w:tr>
      <w:tr w:rsidR="003126A4" w:rsidRPr="008D043F" w14:paraId="21CB4467" w14:textId="77777777" w:rsidTr="002D5100">
        <w:trPr>
          <w:trHeight w:val="567"/>
          <w:jc w:val="center"/>
        </w:trPr>
        <w:tc>
          <w:tcPr>
            <w:tcW w:w="1412" w:type="pct"/>
            <w:shd w:val="clear" w:color="auto" w:fill="009D73"/>
            <w:vAlign w:val="center"/>
          </w:tcPr>
          <w:p w14:paraId="7468F5A0"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79A3F3C2" w14:textId="77777777" w:rsidR="003126A4" w:rsidRPr="008D043F" w:rsidRDefault="003126A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2.1. Unapr</w:t>
            </w:r>
            <w:r w:rsidR="006266A8" w:rsidRPr="008D043F">
              <w:rPr>
                <w:rFonts w:asciiTheme="minorHAnsi" w:eastAsia="Calibri" w:hAnsiTheme="minorHAnsi" w:cstheme="minorHAnsi"/>
                <w:b/>
                <w:sz w:val="18"/>
                <w:szCs w:val="18"/>
                <w:lang w:val="hr-HR"/>
              </w:rPr>
              <w:t>j</w:t>
            </w:r>
            <w:r w:rsidRPr="008D043F">
              <w:rPr>
                <w:rFonts w:asciiTheme="minorHAnsi" w:eastAsia="Calibri" w:hAnsiTheme="minorHAnsi" w:cstheme="minorHAnsi"/>
                <w:b/>
                <w:sz w:val="18"/>
                <w:szCs w:val="18"/>
                <w:lang w:val="hr-HR"/>
              </w:rPr>
              <w:t>eđenje sistema monitoringa kvaliteta zraka</w:t>
            </w:r>
          </w:p>
        </w:tc>
      </w:tr>
      <w:tr w:rsidR="003126A4" w:rsidRPr="008D043F" w14:paraId="4E4874E0" w14:textId="77777777" w:rsidTr="002D5100">
        <w:trPr>
          <w:trHeight w:val="567"/>
          <w:jc w:val="center"/>
        </w:trPr>
        <w:tc>
          <w:tcPr>
            <w:tcW w:w="1412" w:type="pct"/>
            <w:shd w:val="clear" w:color="auto" w:fill="009D73"/>
            <w:vAlign w:val="center"/>
          </w:tcPr>
          <w:p w14:paraId="0E0BDEB1"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Opis mjere s okvirnim područjima djelovanja</w:t>
            </w:r>
          </w:p>
        </w:tc>
        <w:tc>
          <w:tcPr>
            <w:tcW w:w="3588" w:type="pct"/>
            <w:gridSpan w:val="3"/>
            <w:shd w:val="clear" w:color="auto" w:fill="FFFFFF"/>
            <w:vAlign w:val="center"/>
          </w:tcPr>
          <w:p w14:paraId="786AD369" w14:textId="77777777" w:rsidR="003126A4" w:rsidRPr="008D043F" w:rsidRDefault="003126A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pokrivanje cijele teritorije </w:t>
            </w:r>
            <w:r w:rsidR="006266A8"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mrežom mjernih stanica uz jačanje kapaciteta Hidrometeorološkog zavoda </w:t>
            </w:r>
            <w:r w:rsidR="006266A8"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FHMZ) s aspekta upravljanja mrežom stanica i izvještavanja o izmjerenim vrijednostima kako bi se dobijeni rezultati više koristili za prostorno planiranje i izradu </w:t>
            </w:r>
            <w:r w:rsidR="006266A8" w:rsidRPr="008D043F">
              <w:rPr>
                <w:rFonts w:asciiTheme="minorHAnsi" w:eastAsia="Calibri" w:hAnsiTheme="minorHAnsi" w:cstheme="minorHAnsi"/>
                <w:sz w:val="18"/>
                <w:szCs w:val="18"/>
                <w:lang w:val="hr-HR"/>
              </w:rPr>
              <w:t xml:space="preserve">sanacijskih </w:t>
            </w:r>
            <w:r w:rsidRPr="008D043F">
              <w:rPr>
                <w:rFonts w:asciiTheme="minorHAnsi" w:eastAsia="Calibri" w:hAnsiTheme="minorHAnsi" w:cstheme="minorHAnsi"/>
                <w:sz w:val="18"/>
                <w:szCs w:val="18"/>
                <w:lang w:val="hr-HR"/>
              </w:rPr>
              <w:t>planova.</w:t>
            </w:r>
          </w:p>
          <w:p w14:paraId="353D5C4E" w14:textId="77777777" w:rsidR="003126A4" w:rsidRPr="008D043F" w:rsidRDefault="003126A4"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kvirna područja djelovanja su:</w:t>
            </w:r>
          </w:p>
          <w:p w14:paraId="0E0AEB3D" w14:textId="77777777" w:rsidR="003126A4" w:rsidRPr="008D043F" w:rsidRDefault="003126A4" w:rsidP="0068355A">
            <w:pPr>
              <w:spacing w:before="40" w:after="40" w:line="276" w:lineRule="auto"/>
              <w:ind w:left="180" w:hanging="18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 Izrada studije (plana) mreže mjernih stanica (uključujući uspostavljanje sistema procjene KZ</w:t>
            </w:r>
            <w:r w:rsidR="006266A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teritorijalna podjela na zone upravljanja KZ</w:t>
            </w:r>
            <w:r w:rsidR="006266A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 xml:space="preserve">koja će </w:t>
            </w:r>
            <w:r w:rsidRPr="008D043F">
              <w:rPr>
                <w:rFonts w:asciiTheme="minorHAnsi" w:eastAsia="Calibri" w:hAnsiTheme="minorHAnsi" w:cstheme="minorHAnsi"/>
                <w:sz w:val="18"/>
                <w:szCs w:val="18"/>
                <w:lang w:val="hr-HR"/>
              </w:rPr>
              <w:t>obuhvatiti i koje zagađujuće materije mjerit</w:t>
            </w:r>
            <w:r w:rsidR="006266A8" w:rsidRPr="008D043F">
              <w:rPr>
                <w:rFonts w:asciiTheme="minorHAnsi" w:eastAsia="Calibri" w:hAnsiTheme="minorHAnsi" w:cstheme="minorHAnsi"/>
                <w:sz w:val="18"/>
                <w:szCs w:val="18"/>
                <w:lang w:val="hr-HR"/>
              </w:rPr>
              <w:t>i</w:t>
            </w:r>
          </w:p>
          <w:p w14:paraId="53EF40E6" w14:textId="77777777" w:rsidR="003126A4" w:rsidRPr="008D043F" w:rsidRDefault="003126A4" w:rsidP="0068355A">
            <w:pPr>
              <w:spacing w:before="40" w:after="40" w:line="276" w:lineRule="auto"/>
              <w:ind w:left="180" w:hanging="18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 Nabavka, instaliranje i održavanja dodatnih mjernih stanica uz </w:t>
            </w:r>
            <w:r w:rsidR="006266A8" w:rsidRPr="008D043F">
              <w:rPr>
                <w:rFonts w:asciiTheme="minorHAnsi" w:eastAsia="Calibri" w:hAnsiTheme="minorHAnsi" w:cstheme="minorHAnsi"/>
                <w:sz w:val="18"/>
                <w:szCs w:val="18"/>
                <w:lang w:val="hr-HR"/>
              </w:rPr>
              <w:t xml:space="preserve">osiguravanje </w:t>
            </w:r>
            <w:r w:rsidRPr="008D043F">
              <w:rPr>
                <w:rFonts w:asciiTheme="minorHAnsi" w:eastAsia="Calibri" w:hAnsiTheme="minorHAnsi" w:cstheme="minorHAnsi"/>
                <w:sz w:val="18"/>
                <w:szCs w:val="18"/>
                <w:lang w:val="hr-HR"/>
              </w:rPr>
              <w:t xml:space="preserve">pouzdanosti mjerenja </w:t>
            </w:r>
          </w:p>
          <w:p w14:paraId="1C99AB2C" w14:textId="77777777" w:rsidR="003126A4" w:rsidRPr="008D043F" w:rsidRDefault="003126A4" w:rsidP="0068355A">
            <w:pPr>
              <w:spacing w:before="40" w:after="40" w:line="276" w:lineRule="auto"/>
              <w:ind w:left="180" w:hanging="18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 Jačanje kapaciteta FHMZ</w:t>
            </w:r>
            <w:r w:rsidR="006266A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i kantonalnih (ljudskih i materijalnih)</w:t>
            </w:r>
          </w:p>
        </w:tc>
      </w:tr>
      <w:tr w:rsidR="003126A4" w:rsidRPr="008D043F" w14:paraId="02750C18" w14:textId="77777777" w:rsidTr="002D5100">
        <w:trPr>
          <w:trHeight w:val="567"/>
          <w:jc w:val="center"/>
        </w:trPr>
        <w:tc>
          <w:tcPr>
            <w:tcW w:w="1412" w:type="pct"/>
            <w:shd w:val="clear" w:color="auto" w:fill="009D73"/>
            <w:vAlign w:val="center"/>
          </w:tcPr>
          <w:p w14:paraId="4CB89090"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5F8EC053" w14:textId="77777777" w:rsidR="003126A4" w:rsidRPr="008D043F" w:rsidRDefault="003126A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3126A4" w:rsidRPr="008D043F" w14:paraId="051E94A1" w14:textId="77777777" w:rsidTr="002D5100">
        <w:trPr>
          <w:trHeight w:val="567"/>
          <w:jc w:val="center"/>
        </w:trPr>
        <w:tc>
          <w:tcPr>
            <w:tcW w:w="1412" w:type="pct"/>
            <w:vMerge w:val="restart"/>
            <w:shd w:val="clear" w:color="auto" w:fill="009D73"/>
            <w:vAlign w:val="center"/>
          </w:tcPr>
          <w:p w14:paraId="5F5DA353"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shd w:val="clear" w:color="auto" w:fill="009D73"/>
            <w:vAlign w:val="center"/>
          </w:tcPr>
          <w:p w14:paraId="264F803F" w14:textId="77777777" w:rsidR="003126A4" w:rsidRPr="008D043F" w:rsidRDefault="003126A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2F7BA3E" w14:textId="77777777" w:rsidR="003126A4" w:rsidRPr="008D043F" w:rsidRDefault="003126A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04B0AFB3" w14:textId="77777777" w:rsidR="003126A4" w:rsidRPr="008D043F" w:rsidRDefault="003126A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shd w:val="clear" w:color="auto" w:fill="009D73"/>
            <w:vAlign w:val="center"/>
          </w:tcPr>
          <w:p w14:paraId="09510AF8" w14:textId="77777777" w:rsidR="003126A4" w:rsidRPr="008D043F" w:rsidRDefault="003126A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3126A4" w:rsidRPr="008D043F" w14:paraId="418043D5" w14:textId="77777777" w:rsidTr="002D5100">
        <w:trPr>
          <w:trHeight w:val="567"/>
          <w:jc w:val="center"/>
        </w:trPr>
        <w:tc>
          <w:tcPr>
            <w:tcW w:w="1412" w:type="pct"/>
            <w:vMerge/>
            <w:shd w:val="clear" w:color="auto" w:fill="009D73"/>
            <w:vAlign w:val="center"/>
          </w:tcPr>
          <w:p w14:paraId="01389160"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722DBBC8" w14:textId="77777777" w:rsidR="003126A4" w:rsidRPr="008D043F" w:rsidRDefault="003126A4" w:rsidP="0068355A">
            <w:pPr>
              <w:pStyle w:val="ListParagraph"/>
              <w:numPr>
                <w:ilvl w:val="0"/>
                <w:numId w:val="118"/>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i usvajanja studije </w:t>
            </w:r>
          </w:p>
        </w:tc>
        <w:tc>
          <w:tcPr>
            <w:tcW w:w="1253" w:type="pct"/>
            <w:shd w:val="clear" w:color="auto" w:fill="FFFFFF"/>
            <w:vAlign w:val="center"/>
          </w:tcPr>
          <w:p w14:paraId="5F89D26E"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toku izrada plana/studije </w:t>
            </w:r>
          </w:p>
        </w:tc>
        <w:tc>
          <w:tcPr>
            <w:tcW w:w="1253" w:type="pct"/>
            <w:shd w:val="clear" w:color="auto" w:fill="FFFFFF"/>
            <w:vAlign w:val="center"/>
          </w:tcPr>
          <w:p w14:paraId="455AA532"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i usvojena studija (plan) s </w:t>
            </w:r>
            <w:r w:rsidR="006266A8" w:rsidRPr="008D043F">
              <w:rPr>
                <w:rFonts w:asciiTheme="minorHAnsi" w:hAnsiTheme="minorHAnsi" w:cstheme="minorHAnsi"/>
                <w:sz w:val="18"/>
                <w:szCs w:val="18"/>
                <w:lang w:val="hr-HR" w:bidi="en-US"/>
              </w:rPr>
              <w:t xml:space="preserve">definiranim </w:t>
            </w:r>
            <w:r w:rsidRPr="008D043F">
              <w:rPr>
                <w:rFonts w:asciiTheme="minorHAnsi" w:hAnsiTheme="minorHAnsi" w:cstheme="minorHAnsi"/>
                <w:sz w:val="18"/>
                <w:szCs w:val="18"/>
                <w:lang w:val="hr-HR" w:bidi="en-US"/>
              </w:rPr>
              <w:t>svim elementima iz mjere</w:t>
            </w:r>
          </w:p>
        </w:tc>
      </w:tr>
      <w:tr w:rsidR="003126A4" w:rsidRPr="008D043F" w14:paraId="12DA3E64" w14:textId="77777777" w:rsidTr="002D5100">
        <w:trPr>
          <w:trHeight w:val="567"/>
          <w:jc w:val="center"/>
        </w:trPr>
        <w:tc>
          <w:tcPr>
            <w:tcW w:w="1412" w:type="pct"/>
            <w:vMerge/>
            <w:shd w:val="clear" w:color="auto" w:fill="009D73"/>
            <w:vAlign w:val="center"/>
          </w:tcPr>
          <w:p w14:paraId="70B725F5"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3D381134" w14:textId="77777777" w:rsidR="003126A4" w:rsidRPr="008D043F" w:rsidRDefault="003126A4" w:rsidP="0068355A">
            <w:pPr>
              <w:pStyle w:val="ListParagraph"/>
              <w:numPr>
                <w:ilvl w:val="0"/>
                <w:numId w:val="118"/>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mjernih stanica stavljenih u funkciju</w:t>
            </w:r>
          </w:p>
        </w:tc>
        <w:tc>
          <w:tcPr>
            <w:tcW w:w="1253" w:type="pct"/>
            <w:shd w:val="clear" w:color="auto" w:fill="FFFFFF"/>
            <w:vAlign w:val="center"/>
          </w:tcPr>
          <w:p w14:paraId="2AF8D2A1"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22 mjerne stanice bile u funkciji 2019, u nekim dijelovi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nema mjernih stanica</w:t>
            </w:r>
          </w:p>
        </w:tc>
        <w:tc>
          <w:tcPr>
            <w:tcW w:w="1253" w:type="pct"/>
            <w:shd w:val="clear" w:color="auto" w:fill="FFFFFF"/>
            <w:vAlign w:val="center"/>
          </w:tcPr>
          <w:p w14:paraId="26B5430E"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bavljena i instalirana oprema – mjerne stanice</w:t>
            </w:r>
          </w:p>
        </w:tc>
      </w:tr>
      <w:tr w:rsidR="003126A4" w:rsidRPr="008D043F" w14:paraId="7E4E31D2" w14:textId="77777777" w:rsidTr="002D5100">
        <w:trPr>
          <w:trHeight w:val="567"/>
          <w:jc w:val="center"/>
        </w:trPr>
        <w:tc>
          <w:tcPr>
            <w:tcW w:w="1412" w:type="pct"/>
            <w:vMerge/>
            <w:shd w:val="clear" w:color="auto" w:fill="009D73"/>
            <w:vAlign w:val="center"/>
          </w:tcPr>
          <w:p w14:paraId="59982EAF"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3E43DDCB" w14:textId="77777777" w:rsidR="003126A4" w:rsidRPr="008D043F" w:rsidRDefault="003126A4" w:rsidP="0068355A">
            <w:pPr>
              <w:pStyle w:val="ListParagraph"/>
              <w:numPr>
                <w:ilvl w:val="0"/>
                <w:numId w:val="118"/>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provedenosti programa jačanja ljudskih i materijalnih kapaciteta FHMZ</w:t>
            </w:r>
            <w:r w:rsidR="006266A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i kantonalnih organizacija za monitoring kvaliteta zraka</w:t>
            </w:r>
          </w:p>
        </w:tc>
        <w:tc>
          <w:tcPr>
            <w:tcW w:w="1253" w:type="pct"/>
            <w:shd w:val="clear" w:color="auto" w:fill="FFFFFF"/>
            <w:vAlign w:val="center"/>
          </w:tcPr>
          <w:p w14:paraId="4CA09601"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Ljudski i materijalni kapaciteti FHMZ</w:t>
            </w:r>
            <w:r w:rsidR="006266A8"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kantonalnih organizacija nedovoljni</w:t>
            </w:r>
          </w:p>
        </w:tc>
        <w:tc>
          <w:tcPr>
            <w:tcW w:w="1253" w:type="pct"/>
            <w:shd w:val="clear" w:color="auto" w:fill="FFFFFF"/>
            <w:vAlign w:val="center"/>
          </w:tcPr>
          <w:p w14:paraId="47A7755C"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ljudskih i materijalnih kapaciteta</w:t>
            </w:r>
          </w:p>
        </w:tc>
      </w:tr>
      <w:tr w:rsidR="003126A4" w:rsidRPr="008D043F" w14:paraId="3638DD7B" w14:textId="77777777" w:rsidTr="002D5100">
        <w:trPr>
          <w:trHeight w:val="567"/>
          <w:jc w:val="center"/>
        </w:trPr>
        <w:tc>
          <w:tcPr>
            <w:tcW w:w="1412" w:type="pct"/>
            <w:shd w:val="clear" w:color="auto" w:fill="009D73"/>
            <w:vAlign w:val="center"/>
          </w:tcPr>
          <w:p w14:paraId="18DA389B"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shd w:val="clear" w:color="auto" w:fill="FFFFFF"/>
            <w:vAlign w:val="center"/>
          </w:tcPr>
          <w:p w14:paraId="06BA5AC5" w14:textId="77777777" w:rsidR="003126A4"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naprijeđen </w:t>
            </w:r>
            <w:r w:rsidR="003126A4" w:rsidRPr="008D043F">
              <w:rPr>
                <w:rFonts w:asciiTheme="minorHAnsi" w:hAnsiTheme="minorHAnsi" w:cstheme="minorHAnsi"/>
                <w:sz w:val="18"/>
                <w:szCs w:val="18"/>
                <w:lang w:val="hr-HR" w:bidi="en-US"/>
              </w:rPr>
              <w:t xml:space="preserve">sistem upravljanja, veća dostupnost informacija kao i povećani ljudski i institucionalni kapaciteti za upravljanje kvalitetom zraka </w:t>
            </w:r>
          </w:p>
        </w:tc>
      </w:tr>
      <w:tr w:rsidR="003126A4" w:rsidRPr="008D043F" w14:paraId="0A8559E5" w14:textId="77777777" w:rsidTr="002D5100">
        <w:trPr>
          <w:trHeight w:val="567"/>
          <w:jc w:val="center"/>
        </w:trPr>
        <w:tc>
          <w:tcPr>
            <w:tcW w:w="1412" w:type="pct"/>
            <w:shd w:val="clear" w:color="auto" w:fill="009D73"/>
            <w:vAlign w:val="center"/>
          </w:tcPr>
          <w:p w14:paraId="3E958E14"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shd w:val="clear" w:color="auto" w:fill="FFFFFF"/>
            <w:vAlign w:val="center"/>
          </w:tcPr>
          <w:p w14:paraId="0A78594E" w14:textId="77777777" w:rsidR="00083EE6" w:rsidRPr="008D043F" w:rsidRDefault="00083EE6"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znos: 3 340 737 KM</w:t>
            </w:r>
            <w:r w:rsidRPr="008D043F">
              <w:rPr>
                <w:rFonts w:asciiTheme="minorHAnsi" w:eastAsia="Calibri" w:hAnsiTheme="minorHAnsi" w:cstheme="minorHAnsi"/>
                <w:sz w:val="18"/>
                <w:szCs w:val="18"/>
                <w:lang w:val="hr-HR"/>
              </w:rPr>
              <w:t xml:space="preserve"> </w:t>
            </w:r>
          </w:p>
          <w:p w14:paraId="4606B61D" w14:textId="77777777" w:rsidR="003126A4" w:rsidRPr="008D043F" w:rsidRDefault="00083EE6"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vor: 10% </w:t>
            </w:r>
            <w:r w:rsidR="006266A8" w:rsidRPr="008D043F">
              <w:rPr>
                <w:rFonts w:asciiTheme="minorHAnsi" w:eastAsia="Calibri" w:hAnsiTheme="minorHAnsi" w:cstheme="minorHAnsi"/>
                <w:sz w:val="18"/>
                <w:szCs w:val="18"/>
                <w:lang w:val="hr-HR"/>
              </w:rPr>
              <w:t xml:space="preserve">budžetska </w:t>
            </w:r>
            <w:r w:rsidRPr="008D043F">
              <w:rPr>
                <w:rFonts w:asciiTheme="minorHAnsi" w:eastAsia="Calibri" w:hAnsiTheme="minorHAnsi" w:cstheme="minorHAnsi"/>
                <w:sz w:val="18"/>
                <w:szCs w:val="18"/>
                <w:lang w:val="hr-HR"/>
              </w:rPr>
              <w:t xml:space="preserve">sredstva, 90%  </w:t>
            </w:r>
            <w:r w:rsidR="006266A8" w:rsidRPr="008D043F">
              <w:rPr>
                <w:rFonts w:asciiTheme="minorHAnsi" w:eastAsia="Calibri" w:hAnsiTheme="minorHAnsi" w:cstheme="minorHAnsi"/>
                <w:sz w:val="18"/>
                <w:szCs w:val="18"/>
                <w:lang w:val="hr-HR"/>
              </w:rPr>
              <w:t xml:space="preserve">sredstva </w:t>
            </w:r>
            <w:r w:rsidRPr="008D043F">
              <w:rPr>
                <w:rFonts w:asciiTheme="minorHAnsi" w:eastAsia="Calibri" w:hAnsiTheme="minorHAnsi" w:cstheme="minorHAnsi"/>
                <w:sz w:val="18"/>
                <w:szCs w:val="18"/>
                <w:lang w:val="hr-HR"/>
              </w:rPr>
              <w:t>EU i drugih međunarodnih donatora</w:t>
            </w:r>
          </w:p>
        </w:tc>
      </w:tr>
      <w:tr w:rsidR="003126A4" w:rsidRPr="008D043F" w14:paraId="138E973B" w14:textId="77777777" w:rsidTr="002D5100">
        <w:trPr>
          <w:trHeight w:val="567"/>
          <w:jc w:val="center"/>
        </w:trPr>
        <w:tc>
          <w:tcPr>
            <w:tcW w:w="1412" w:type="pct"/>
            <w:shd w:val="clear" w:color="auto" w:fill="009D73"/>
            <w:vAlign w:val="center"/>
          </w:tcPr>
          <w:p w14:paraId="38D65420"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shd w:val="clear" w:color="auto" w:fill="FFFFFF"/>
            <w:vAlign w:val="center"/>
          </w:tcPr>
          <w:p w14:paraId="1166105E"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5.</w:t>
            </w:r>
          </w:p>
        </w:tc>
      </w:tr>
      <w:tr w:rsidR="003126A4" w:rsidRPr="008D043F" w14:paraId="5551353C" w14:textId="77777777" w:rsidTr="002D5100">
        <w:trPr>
          <w:trHeight w:val="567"/>
          <w:jc w:val="center"/>
        </w:trPr>
        <w:tc>
          <w:tcPr>
            <w:tcW w:w="1412" w:type="pct"/>
            <w:shd w:val="clear" w:color="auto" w:fill="009D73"/>
            <w:vAlign w:val="center"/>
          </w:tcPr>
          <w:p w14:paraId="604C64EF"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6DC90EFF"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3126A4" w:rsidRPr="008D043F" w14:paraId="5F1A03ED" w14:textId="77777777" w:rsidTr="002D5100">
        <w:trPr>
          <w:trHeight w:val="567"/>
          <w:jc w:val="center"/>
        </w:trPr>
        <w:tc>
          <w:tcPr>
            <w:tcW w:w="1412" w:type="pct"/>
            <w:shd w:val="clear" w:color="auto" w:fill="009D73"/>
            <w:vAlign w:val="center"/>
          </w:tcPr>
          <w:p w14:paraId="27742E84"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shd w:val="clear" w:color="auto" w:fill="FFFFFF"/>
            <w:vAlign w:val="center"/>
          </w:tcPr>
          <w:p w14:paraId="2F295120"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HMZ,  kantonalne institucije odgovorne za monitoring kvaliteta zraka, Fond za zaštitu okoliša, univerziteti  </w:t>
            </w:r>
          </w:p>
        </w:tc>
      </w:tr>
      <w:tr w:rsidR="003126A4" w:rsidRPr="008D043F" w14:paraId="5C5CC896" w14:textId="77777777" w:rsidTr="002D5100">
        <w:trPr>
          <w:trHeight w:val="567"/>
          <w:jc w:val="center"/>
        </w:trPr>
        <w:tc>
          <w:tcPr>
            <w:tcW w:w="1412" w:type="pct"/>
            <w:shd w:val="clear" w:color="auto" w:fill="009D73"/>
            <w:vAlign w:val="center"/>
          </w:tcPr>
          <w:p w14:paraId="041589FF"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shd w:val="clear" w:color="auto" w:fill="FFFFFF"/>
            <w:vAlign w:val="center"/>
          </w:tcPr>
          <w:p w14:paraId="495BA885"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Građani, NVO</w:t>
            </w:r>
          </w:p>
        </w:tc>
      </w:tr>
    </w:tbl>
    <w:p w14:paraId="6E880D43"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5"/>
        <w:gridCol w:w="2977"/>
        <w:gridCol w:w="3445"/>
        <w:gridCol w:w="3450"/>
      </w:tblGrid>
      <w:tr w:rsidR="006927C2" w:rsidRPr="008D043F" w14:paraId="1B655F2A"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71BD5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A78E7E7"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6266A8"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73E6AFA7"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00845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E27670"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2. Unapr</w:t>
            </w:r>
            <w:r w:rsidR="006266A8" w:rsidRPr="008D043F">
              <w:rPr>
                <w:rFonts w:asciiTheme="minorHAnsi" w:hAnsiTheme="minorHAnsi" w:cstheme="minorHAnsi"/>
                <w:b/>
                <w:sz w:val="18"/>
                <w:szCs w:val="18"/>
                <w:lang w:val="hr-HR" w:eastAsia="zh-TW"/>
              </w:rPr>
              <w:t>j</w:t>
            </w:r>
            <w:r w:rsidRPr="008D043F">
              <w:rPr>
                <w:rFonts w:asciiTheme="minorHAnsi" w:hAnsiTheme="minorHAnsi" w:cstheme="minorHAnsi"/>
                <w:b/>
                <w:sz w:val="18"/>
                <w:szCs w:val="18"/>
                <w:lang w:val="hr-HR" w:eastAsia="zh-TW"/>
              </w:rPr>
              <w:t xml:space="preserve">eđenje sistema upravljanja kvalitetom zraka koji će biti u funkciji podrške donošenju strateških odluka i </w:t>
            </w:r>
            <w:r w:rsidR="006266A8" w:rsidRPr="008D043F">
              <w:rPr>
                <w:rFonts w:asciiTheme="minorHAnsi" w:hAnsiTheme="minorHAnsi" w:cstheme="minorHAnsi"/>
                <w:b/>
                <w:sz w:val="18"/>
                <w:szCs w:val="18"/>
                <w:lang w:val="hr-HR" w:eastAsia="zh-TW"/>
              </w:rPr>
              <w:t xml:space="preserve">informiranju </w:t>
            </w:r>
            <w:r w:rsidRPr="008D043F">
              <w:rPr>
                <w:rFonts w:asciiTheme="minorHAnsi" w:hAnsiTheme="minorHAnsi" w:cstheme="minorHAnsi"/>
                <w:b/>
                <w:sz w:val="18"/>
                <w:szCs w:val="18"/>
                <w:lang w:val="hr-HR" w:eastAsia="zh-TW"/>
              </w:rPr>
              <w:t>građana o kvalitetu zraka</w:t>
            </w:r>
          </w:p>
        </w:tc>
      </w:tr>
      <w:tr w:rsidR="006927C2" w:rsidRPr="008D043F" w14:paraId="0BE025BA"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ED9B5E"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6E4F2B"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2.2. Razvoj sistema izvještavanja prema međunarodnim institucijama i koordinacija unapr</w:t>
            </w:r>
            <w:r w:rsidR="006266A8" w:rsidRPr="008D043F">
              <w:rPr>
                <w:rFonts w:asciiTheme="minorHAnsi" w:eastAsia="Calibri" w:hAnsiTheme="minorHAnsi" w:cstheme="minorHAnsi"/>
                <w:b/>
                <w:sz w:val="18"/>
                <w:szCs w:val="18"/>
                <w:lang w:val="hr-HR"/>
              </w:rPr>
              <w:t>j</w:t>
            </w:r>
            <w:r w:rsidRPr="008D043F">
              <w:rPr>
                <w:rFonts w:asciiTheme="minorHAnsi" w:eastAsia="Calibri" w:hAnsiTheme="minorHAnsi" w:cstheme="minorHAnsi"/>
                <w:b/>
                <w:sz w:val="18"/>
                <w:szCs w:val="18"/>
                <w:lang w:val="hr-HR"/>
              </w:rPr>
              <w:t xml:space="preserve">eđenja sistema </w:t>
            </w:r>
            <w:r w:rsidR="006266A8" w:rsidRPr="008D043F">
              <w:rPr>
                <w:rFonts w:asciiTheme="minorHAnsi" w:eastAsia="Calibri" w:hAnsiTheme="minorHAnsi" w:cstheme="minorHAnsi"/>
                <w:b/>
                <w:sz w:val="18"/>
                <w:szCs w:val="18"/>
                <w:lang w:val="hr-HR"/>
              </w:rPr>
              <w:t xml:space="preserve">informiranja </w:t>
            </w:r>
            <w:r w:rsidRPr="008D043F">
              <w:rPr>
                <w:rFonts w:asciiTheme="minorHAnsi" w:eastAsia="Calibri" w:hAnsiTheme="minorHAnsi" w:cstheme="minorHAnsi"/>
                <w:b/>
                <w:sz w:val="18"/>
                <w:szCs w:val="18"/>
                <w:lang w:val="hr-HR"/>
              </w:rPr>
              <w:t xml:space="preserve">građana o kvalitetu </w:t>
            </w:r>
            <w:r w:rsidR="003126A4" w:rsidRPr="008D043F">
              <w:rPr>
                <w:rFonts w:asciiTheme="minorHAnsi" w:eastAsia="Calibri" w:hAnsiTheme="minorHAnsi" w:cstheme="minorHAnsi"/>
                <w:b/>
                <w:sz w:val="18"/>
                <w:szCs w:val="18"/>
                <w:lang w:val="hr-HR"/>
              </w:rPr>
              <w:t>zraka i emisijama</w:t>
            </w:r>
          </w:p>
        </w:tc>
      </w:tr>
      <w:tr w:rsidR="006927C2" w:rsidRPr="008D043F" w14:paraId="387217F1"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1402D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7BE1419" w14:textId="77777777" w:rsidR="003126A4" w:rsidRPr="008D043F" w:rsidRDefault="003126A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uspostavljanje cjelovitog sistema izvještavanja o emisijama zagađujućih materija i stakleničkih </w:t>
            </w:r>
            <w:r w:rsidR="006266A8" w:rsidRPr="008D043F">
              <w:rPr>
                <w:rFonts w:asciiTheme="minorHAnsi" w:eastAsia="Calibri" w:hAnsiTheme="minorHAnsi" w:cstheme="minorHAnsi"/>
                <w:sz w:val="18"/>
                <w:szCs w:val="18"/>
                <w:lang w:val="hr-HR"/>
              </w:rPr>
              <w:t xml:space="preserve">plinova </w:t>
            </w:r>
            <w:r w:rsidRPr="008D043F">
              <w:rPr>
                <w:rFonts w:asciiTheme="minorHAnsi" w:eastAsia="Calibri" w:hAnsiTheme="minorHAnsi" w:cstheme="minorHAnsi"/>
                <w:sz w:val="18"/>
                <w:szCs w:val="18"/>
                <w:lang w:val="hr-HR"/>
              </w:rPr>
              <w:t>i kvalitetu zraka prema međunarodnim institucijama (u saradnji s državnim institucijama) i unapr</w:t>
            </w:r>
            <w:r w:rsidR="006266A8"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 sistema </w:t>
            </w:r>
            <w:r w:rsidR="006266A8" w:rsidRPr="008D043F">
              <w:rPr>
                <w:rFonts w:asciiTheme="minorHAnsi" w:eastAsia="Calibri" w:hAnsiTheme="minorHAnsi" w:cstheme="minorHAnsi"/>
                <w:sz w:val="18"/>
                <w:szCs w:val="18"/>
                <w:lang w:val="hr-HR"/>
              </w:rPr>
              <w:t xml:space="preserve">informiranja </w:t>
            </w:r>
            <w:r w:rsidRPr="008D043F">
              <w:rPr>
                <w:rFonts w:asciiTheme="minorHAnsi" w:eastAsia="Calibri" w:hAnsiTheme="minorHAnsi" w:cstheme="minorHAnsi"/>
                <w:sz w:val="18"/>
                <w:szCs w:val="18"/>
                <w:lang w:val="hr-HR"/>
              </w:rPr>
              <w:t xml:space="preserve">građana o </w:t>
            </w:r>
            <w:r w:rsidRPr="008D043F">
              <w:rPr>
                <w:rFonts w:asciiTheme="minorHAnsi" w:eastAsia="Calibri" w:hAnsiTheme="minorHAnsi" w:cstheme="minorHAnsi"/>
                <w:sz w:val="18"/>
                <w:szCs w:val="18"/>
                <w:lang w:val="hr-HR"/>
              </w:rPr>
              <w:lastRenderedPageBreak/>
              <w:t xml:space="preserve">kvalitetu zraka i emisijama zagađujućih materija u realnom i </w:t>
            </w:r>
            <w:r w:rsidR="006266A8" w:rsidRPr="008D043F">
              <w:rPr>
                <w:rFonts w:asciiTheme="minorHAnsi" w:eastAsia="Calibri" w:hAnsiTheme="minorHAnsi" w:cstheme="minorHAnsi"/>
                <w:sz w:val="18"/>
                <w:szCs w:val="18"/>
                <w:lang w:val="hr-HR"/>
              </w:rPr>
              <w:t xml:space="preserve">integriranom </w:t>
            </w:r>
            <w:r w:rsidRPr="008D043F">
              <w:rPr>
                <w:rFonts w:asciiTheme="minorHAnsi" w:eastAsia="Calibri" w:hAnsiTheme="minorHAnsi" w:cstheme="minorHAnsi"/>
                <w:sz w:val="18"/>
                <w:szCs w:val="18"/>
                <w:lang w:val="hr-HR"/>
              </w:rPr>
              <w:t xml:space="preserve">vremenu. </w:t>
            </w:r>
          </w:p>
          <w:p w14:paraId="0215F80D" w14:textId="77777777" w:rsidR="003126A4" w:rsidRPr="008D043F" w:rsidRDefault="003126A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1FD9AC98"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programa </w:t>
            </w:r>
            <w:r w:rsidR="006266A8" w:rsidRPr="008D043F">
              <w:rPr>
                <w:rFonts w:asciiTheme="minorHAnsi" w:eastAsia="Calibri" w:hAnsiTheme="minorHAnsi" w:cstheme="minorHAnsi"/>
                <w:sz w:val="18"/>
                <w:szCs w:val="18"/>
                <w:lang w:val="hr-HR"/>
              </w:rPr>
              <w:t xml:space="preserve">informiranja </w:t>
            </w:r>
            <w:r w:rsidRPr="008D043F">
              <w:rPr>
                <w:rFonts w:asciiTheme="minorHAnsi" w:eastAsia="Calibri" w:hAnsiTheme="minorHAnsi" w:cstheme="minorHAnsi"/>
                <w:sz w:val="18"/>
                <w:szCs w:val="18"/>
                <w:lang w:val="hr-HR"/>
              </w:rPr>
              <w:t xml:space="preserve">građana o kvalitetu zraka i emisijama zagađujućih materija (usklađen način i sadržaj </w:t>
            </w:r>
            <w:r w:rsidR="006266A8" w:rsidRPr="008D043F">
              <w:rPr>
                <w:rFonts w:asciiTheme="minorHAnsi" w:eastAsia="Calibri" w:hAnsiTheme="minorHAnsi" w:cstheme="minorHAnsi"/>
                <w:sz w:val="18"/>
                <w:szCs w:val="18"/>
                <w:lang w:val="hr-HR"/>
              </w:rPr>
              <w:t xml:space="preserve">informiranja </w:t>
            </w:r>
            <w:r w:rsidRPr="008D043F">
              <w:rPr>
                <w:rFonts w:asciiTheme="minorHAnsi" w:eastAsia="Calibri" w:hAnsiTheme="minorHAnsi" w:cstheme="minorHAnsi"/>
                <w:sz w:val="18"/>
                <w:szCs w:val="18"/>
                <w:lang w:val="hr-HR"/>
              </w:rPr>
              <w:t xml:space="preserve">na cijeloj teritoriji </w:t>
            </w:r>
            <w:r w:rsidR="006266A8"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p w14:paraId="7CBEFA97"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i provođenje programa jačanja kapaciteta organizacija nadležnih za kvalitet zraka (nivo </w:t>
            </w:r>
            <w:r w:rsidR="006266A8"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i kantona)</w:t>
            </w:r>
          </w:p>
          <w:p w14:paraId="45A06C9D"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djela </w:t>
            </w:r>
            <w:r w:rsidR="006266A8"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na zone i aglomeracije s aspekta kvaliteta (eventualno ažuriranje na bazi mjerenja na cijeloj teritoriji </w:t>
            </w:r>
            <w:r w:rsidR="006266A8"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p w14:paraId="3673A352"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planova sanacije kvaliteta zraka za sva područja u kojima je kvalitet zraka kategorije II ili III uz </w:t>
            </w:r>
            <w:r w:rsidR="006266A8" w:rsidRPr="008D043F">
              <w:rPr>
                <w:rFonts w:asciiTheme="minorHAnsi" w:eastAsia="Calibri" w:hAnsiTheme="minorHAnsi" w:cstheme="minorHAnsi"/>
                <w:sz w:val="18"/>
                <w:szCs w:val="18"/>
                <w:lang w:val="hr-HR"/>
              </w:rPr>
              <w:t xml:space="preserve">integriranje </w:t>
            </w:r>
            <w:r w:rsidRPr="008D043F">
              <w:rPr>
                <w:rFonts w:asciiTheme="minorHAnsi" w:eastAsia="Calibri" w:hAnsiTheme="minorHAnsi" w:cstheme="minorHAnsi"/>
                <w:sz w:val="18"/>
                <w:szCs w:val="18"/>
                <w:lang w:val="hr-HR"/>
              </w:rPr>
              <w:t>pitanja kvaliteta zraka u prostorno planiranje</w:t>
            </w:r>
          </w:p>
          <w:p w14:paraId="0D4D43EE"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w:t>
            </w:r>
            <w:r w:rsidR="009814F0" w:rsidRPr="008D043F">
              <w:rPr>
                <w:rFonts w:asciiTheme="minorHAnsi" w:eastAsia="Calibri" w:hAnsiTheme="minorHAnsi" w:cstheme="minorHAnsi"/>
                <w:sz w:val="18"/>
                <w:szCs w:val="18"/>
                <w:lang w:val="hr-HR"/>
              </w:rPr>
              <w:t>informacionog</w:t>
            </w:r>
            <w:r w:rsidR="006266A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istema za kvalitet zraka</w:t>
            </w:r>
          </w:p>
          <w:p w14:paraId="6833AB58"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enovanje referentnih laboratorija za mjerenje emisija i kvaliteta zraka</w:t>
            </w:r>
          </w:p>
          <w:p w14:paraId="21413D6A"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napr</w:t>
            </w:r>
            <w:r w:rsidR="006266A8"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đenje izvještavanja o emisijama kroz uvođenje uniformnog elektronskog izvještavanja o mjerenju emisija i generalno podataka o emisijama uz uvođenje sankcija za nedostavljanje podataka</w:t>
            </w:r>
          </w:p>
          <w:p w14:paraId="5EDDDB4E"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pisivanje načina i rokova za dostavljanje podataka o emisijama za potrebe </w:t>
            </w:r>
            <w:r w:rsidR="009814F0" w:rsidRPr="008D043F">
              <w:rPr>
                <w:rFonts w:asciiTheme="minorHAnsi" w:eastAsia="Calibri" w:hAnsiTheme="minorHAnsi" w:cstheme="minorHAnsi"/>
                <w:sz w:val="18"/>
                <w:szCs w:val="18"/>
                <w:lang w:val="hr-HR"/>
              </w:rPr>
              <w:t>informacionog</w:t>
            </w:r>
            <w:r w:rsidR="006266A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istema</w:t>
            </w:r>
          </w:p>
          <w:p w14:paraId="00332A56"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čanje kapaciteta za provjeru rezultata mjerenja emisija zagađujućih materija</w:t>
            </w:r>
          </w:p>
          <w:p w14:paraId="45EBE767"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pisivanje načina proračuna emisija uz izradu nacionalnih </w:t>
            </w:r>
            <w:r w:rsidR="006266A8" w:rsidRPr="008D043F">
              <w:rPr>
                <w:rFonts w:asciiTheme="minorHAnsi" w:eastAsia="Calibri" w:hAnsiTheme="minorHAnsi" w:cstheme="minorHAnsi"/>
                <w:sz w:val="18"/>
                <w:szCs w:val="18"/>
                <w:lang w:val="hr-HR"/>
              </w:rPr>
              <w:t xml:space="preserve">emisijskih </w:t>
            </w:r>
            <w:r w:rsidRPr="008D043F">
              <w:rPr>
                <w:rFonts w:asciiTheme="minorHAnsi" w:eastAsia="Calibri" w:hAnsiTheme="minorHAnsi" w:cstheme="minorHAnsi"/>
                <w:sz w:val="18"/>
                <w:szCs w:val="18"/>
                <w:lang w:val="hr-HR"/>
              </w:rPr>
              <w:t>faktora</w:t>
            </w:r>
          </w:p>
          <w:p w14:paraId="0619432C"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onošenje kantonalnih zakona o zaštiti zraka</w:t>
            </w:r>
          </w:p>
          <w:p w14:paraId="1232AE4D" w14:textId="77777777" w:rsidR="003126A4" w:rsidRPr="008D043F" w:rsidRDefault="003126A4"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nventara zagađivanja i registara operatera (kantonalni)</w:t>
            </w:r>
          </w:p>
          <w:p w14:paraId="3D55861B" w14:textId="77777777" w:rsidR="003126A4" w:rsidRPr="008D043F" w:rsidRDefault="006266A8"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baznog disperzijskog modela</w:t>
            </w:r>
            <w:r w:rsidR="003126A4" w:rsidRPr="008D043F">
              <w:rPr>
                <w:rFonts w:asciiTheme="minorHAnsi" w:eastAsia="Calibri" w:hAnsiTheme="minorHAnsi" w:cstheme="minorHAnsi"/>
                <w:sz w:val="18"/>
                <w:szCs w:val="18"/>
                <w:lang w:val="hr-HR"/>
              </w:rPr>
              <w:t xml:space="preserve"> za potrebe monitoringa zraka i za potrebe prostornog planiranja i </w:t>
            </w:r>
            <w:r w:rsidRPr="008D043F">
              <w:rPr>
                <w:rFonts w:asciiTheme="minorHAnsi" w:eastAsia="Calibri" w:hAnsiTheme="minorHAnsi" w:cstheme="minorHAnsi"/>
                <w:sz w:val="18"/>
                <w:szCs w:val="18"/>
                <w:lang w:val="hr-HR"/>
              </w:rPr>
              <w:t>njegova implementacija</w:t>
            </w:r>
            <w:r w:rsidR="003126A4" w:rsidRPr="008D043F">
              <w:rPr>
                <w:rFonts w:asciiTheme="minorHAnsi" w:eastAsia="Calibri" w:hAnsiTheme="minorHAnsi" w:cstheme="minorHAnsi"/>
                <w:sz w:val="18"/>
                <w:szCs w:val="18"/>
                <w:lang w:val="hr-HR"/>
              </w:rPr>
              <w:t xml:space="preserve"> (nivo kantona)</w:t>
            </w:r>
          </w:p>
          <w:p w14:paraId="15069440" w14:textId="77777777" w:rsidR="006927C2" w:rsidRPr="008D043F" w:rsidRDefault="006266A8" w:rsidP="0068355A">
            <w:pPr>
              <w:pStyle w:val="ListParagraph"/>
              <w:numPr>
                <w:ilvl w:val="0"/>
                <w:numId w:val="11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efiniranje načina</w:t>
            </w:r>
            <w:r w:rsidR="003126A4" w:rsidRPr="008D043F">
              <w:rPr>
                <w:rFonts w:asciiTheme="minorHAnsi" w:eastAsia="Calibri" w:hAnsiTheme="minorHAnsi" w:cstheme="minorHAnsi"/>
                <w:sz w:val="18"/>
                <w:szCs w:val="18"/>
                <w:lang w:val="hr-HR"/>
              </w:rPr>
              <w:t xml:space="preserve"> izvještavanja o emisijama i kvalitetu zraka prema državnom nivou</w:t>
            </w:r>
          </w:p>
        </w:tc>
      </w:tr>
      <w:tr w:rsidR="006927C2" w:rsidRPr="008D043F" w14:paraId="7CE15E2B"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0D575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6DC4F76"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B2749B" w:rsidRPr="008D043F" w14:paraId="1AFA9E74" w14:textId="77777777" w:rsidTr="002D5100">
        <w:trPr>
          <w:trHeight w:val="567"/>
          <w:jc w:val="center"/>
        </w:trPr>
        <w:tc>
          <w:tcPr>
            <w:tcW w:w="1412" w:type="pct"/>
            <w:vMerge w:val="restart"/>
            <w:tcBorders>
              <w:top w:val="single" w:sz="4" w:space="0" w:color="A6A6A6"/>
              <w:left w:val="single" w:sz="4" w:space="0" w:color="A6A6A6"/>
              <w:right w:val="single" w:sz="4" w:space="0" w:color="A6A6A6"/>
            </w:tcBorders>
            <w:shd w:val="clear" w:color="auto" w:fill="009D73"/>
            <w:vAlign w:val="center"/>
          </w:tcPr>
          <w:p w14:paraId="6CE6A502" w14:textId="77777777" w:rsidR="00B2749B" w:rsidRPr="008D043F" w:rsidRDefault="00B2749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75534A3" w14:textId="77777777" w:rsidR="00B2749B" w:rsidRPr="008D043F" w:rsidRDefault="00B2749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AD1353E" w14:textId="77777777" w:rsidR="00B2749B" w:rsidRPr="008D043F" w:rsidRDefault="00B2749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F4782B" w14:textId="77777777" w:rsidR="00B2749B" w:rsidRPr="008D043F" w:rsidRDefault="00B2749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B2F1FE" w14:textId="77777777" w:rsidR="00B2749B" w:rsidRPr="008D043F" w:rsidRDefault="00B2749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B2749B" w:rsidRPr="008D043F" w14:paraId="1322BCBD"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1B9D8150" w14:textId="77777777" w:rsidR="00B2749B" w:rsidRPr="008D043F" w:rsidRDefault="00B2749B"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76A43F"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program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87B19E"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o razvijen sistem </w:t>
            </w:r>
            <w:r w:rsidR="006266A8" w:rsidRPr="008D043F">
              <w:rPr>
                <w:rFonts w:asciiTheme="minorHAnsi" w:hAnsiTheme="minorHAnsi" w:cstheme="minorHAnsi"/>
                <w:sz w:val="18"/>
                <w:szCs w:val="18"/>
                <w:lang w:val="hr-HR" w:bidi="en-US"/>
              </w:rPr>
              <w:t xml:space="preserve">informiranja </w:t>
            </w:r>
            <w:r w:rsidRPr="008D043F">
              <w:rPr>
                <w:rFonts w:asciiTheme="minorHAnsi" w:hAnsiTheme="minorHAnsi" w:cstheme="minorHAnsi"/>
                <w:sz w:val="18"/>
                <w:szCs w:val="18"/>
                <w:lang w:val="hr-HR" w:bidi="en-US"/>
              </w:rPr>
              <w:t>građana o kvalitetu zrak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B5E519"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program </w:t>
            </w:r>
            <w:r w:rsidR="006266A8" w:rsidRPr="008D043F">
              <w:rPr>
                <w:rFonts w:asciiTheme="minorHAnsi" w:hAnsiTheme="minorHAnsi" w:cstheme="minorHAnsi"/>
                <w:sz w:val="18"/>
                <w:szCs w:val="18"/>
                <w:lang w:val="hr-HR" w:bidi="en-US"/>
              </w:rPr>
              <w:t xml:space="preserve">informiranja </w:t>
            </w:r>
            <w:r w:rsidRPr="008D043F">
              <w:rPr>
                <w:rFonts w:asciiTheme="minorHAnsi" w:hAnsiTheme="minorHAnsi" w:cstheme="minorHAnsi"/>
                <w:sz w:val="18"/>
                <w:szCs w:val="18"/>
                <w:lang w:val="hr-HR" w:bidi="en-US"/>
              </w:rPr>
              <w:t xml:space="preserve">na nivou </w:t>
            </w:r>
            <w:r w:rsidR="006266A8"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s jasnim ulogama kantona i općina</w:t>
            </w:r>
          </w:p>
        </w:tc>
      </w:tr>
      <w:tr w:rsidR="00B2749B" w:rsidRPr="008D043F" w14:paraId="04F434F6"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36AF4B2B"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E38669"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realizacije programa jačanja kapacitet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A86986"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i kapaciteti nadležnih institucija </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E50B6E"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B2749B" w:rsidRPr="008D043F" w14:paraId="6065EF8D"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27A0651C"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53AF4C"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6266A8" w:rsidRPr="008D043F">
              <w:rPr>
                <w:rFonts w:asciiTheme="minorHAnsi" w:eastAsia="Calibri" w:hAnsiTheme="minorHAnsi" w:cstheme="minorHAnsi"/>
                <w:sz w:val="18"/>
                <w:szCs w:val="18"/>
                <w:lang w:val="hr-HR"/>
              </w:rPr>
              <w:t xml:space="preserve">definiranja </w:t>
            </w:r>
            <w:r w:rsidRPr="008D043F">
              <w:rPr>
                <w:rFonts w:asciiTheme="minorHAnsi" w:eastAsia="Calibri" w:hAnsiTheme="minorHAnsi" w:cstheme="minorHAnsi"/>
                <w:sz w:val="18"/>
                <w:szCs w:val="18"/>
                <w:lang w:val="hr-HR"/>
              </w:rPr>
              <w:t>zona i aglomeracij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878E56D"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r w:rsidRPr="008D043F">
              <w:rPr>
                <w:rFonts w:asciiTheme="minorHAnsi" w:hAnsiTheme="minorHAnsi" w:cstheme="minorHAnsi"/>
                <w:sz w:val="18"/>
                <w:szCs w:val="18"/>
                <w:lang w:val="hr-HR" w:bidi="en-US"/>
              </w:rPr>
              <w:t xml:space="preserve">Postojeće zone i aglomeracije određene bez mjerenja u nekim dijelovi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06793D" w14:textId="77777777" w:rsidR="00B2749B"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efinirane </w:t>
            </w:r>
            <w:r w:rsidR="00B2749B" w:rsidRPr="008D043F">
              <w:rPr>
                <w:rFonts w:asciiTheme="minorHAnsi" w:hAnsiTheme="minorHAnsi" w:cstheme="minorHAnsi"/>
                <w:sz w:val="18"/>
                <w:szCs w:val="18"/>
                <w:lang w:val="hr-HR" w:bidi="en-US"/>
              </w:rPr>
              <w:t>zone i aglomeracije</w:t>
            </w:r>
          </w:p>
        </w:tc>
      </w:tr>
      <w:tr w:rsidR="00B2749B" w:rsidRPr="008D043F" w14:paraId="21D1E64F"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41A3DE9F"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A050E7" w14:textId="77777777" w:rsidR="00B2749B" w:rsidRPr="008D043F" w:rsidRDefault="00B2749B" w:rsidP="0068355A">
            <w:pPr>
              <w:pStyle w:val="ListParagraph"/>
              <w:numPr>
                <w:ilvl w:val="0"/>
                <w:numId w:val="120"/>
              </w:numPr>
              <w:spacing w:before="40" w:after="40" w:line="276" w:lineRule="auto"/>
              <w:ind w:left="280" w:hanging="27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Broj urađenih i usvojenih </w:t>
            </w:r>
            <w:r w:rsidR="006266A8" w:rsidRPr="008D043F">
              <w:rPr>
                <w:rFonts w:asciiTheme="minorHAnsi" w:eastAsia="Calibri" w:hAnsiTheme="minorHAnsi" w:cstheme="minorHAnsi"/>
                <w:sz w:val="18"/>
                <w:szCs w:val="18"/>
                <w:lang w:val="hr-HR"/>
              </w:rPr>
              <w:t xml:space="preserve">sanacijskih </w:t>
            </w:r>
            <w:r w:rsidRPr="008D043F">
              <w:rPr>
                <w:rFonts w:asciiTheme="minorHAnsi" w:eastAsia="Calibri" w:hAnsiTheme="minorHAnsi" w:cstheme="minorHAnsi"/>
                <w:sz w:val="18"/>
                <w:szCs w:val="18"/>
                <w:lang w:val="hr-HR"/>
              </w:rPr>
              <w:t>planov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4C9147"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izrađuju se </w:t>
            </w:r>
            <w:r w:rsidR="006266A8" w:rsidRPr="008D043F">
              <w:rPr>
                <w:rFonts w:asciiTheme="minorHAnsi" w:hAnsiTheme="minorHAnsi" w:cstheme="minorHAnsi"/>
                <w:sz w:val="18"/>
                <w:szCs w:val="18"/>
                <w:lang w:val="hr-HR" w:bidi="en-US"/>
              </w:rPr>
              <w:t xml:space="preserve">sanacijski </w:t>
            </w:r>
            <w:r w:rsidRPr="008D043F">
              <w:rPr>
                <w:rFonts w:asciiTheme="minorHAnsi" w:hAnsiTheme="minorHAnsi" w:cstheme="minorHAnsi"/>
                <w:sz w:val="18"/>
                <w:szCs w:val="18"/>
                <w:lang w:val="hr-HR" w:bidi="en-US"/>
              </w:rPr>
              <w:t>planovi</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6DFEBA"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i i usvojeni </w:t>
            </w:r>
            <w:r w:rsidR="006266A8" w:rsidRPr="008D043F">
              <w:rPr>
                <w:rFonts w:asciiTheme="minorHAnsi" w:hAnsiTheme="minorHAnsi" w:cstheme="minorHAnsi"/>
                <w:sz w:val="18"/>
                <w:szCs w:val="18"/>
                <w:lang w:val="hr-HR" w:bidi="en-US"/>
              </w:rPr>
              <w:t xml:space="preserve">sanacijski </w:t>
            </w:r>
            <w:r w:rsidRPr="008D043F">
              <w:rPr>
                <w:rFonts w:asciiTheme="minorHAnsi" w:hAnsiTheme="minorHAnsi" w:cstheme="minorHAnsi"/>
                <w:sz w:val="18"/>
                <w:szCs w:val="18"/>
                <w:lang w:val="hr-HR" w:bidi="en-US"/>
              </w:rPr>
              <w:t>planovi</w:t>
            </w:r>
          </w:p>
        </w:tc>
      </w:tr>
      <w:tr w:rsidR="00B2749B" w:rsidRPr="008D043F" w14:paraId="68E2F78D"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0C7D3C25"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7909F2"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ljanja </w:t>
            </w:r>
            <w:r w:rsidR="009814F0" w:rsidRPr="008D043F">
              <w:rPr>
                <w:rFonts w:asciiTheme="minorHAnsi" w:eastAsia="Calibri" w:hAnsiTheme="minorHAnsi" w:cstheme="minorHAnsi"/>
                <w:sz w:val="18"/>
                <w:szCs w:val="18"/>
                <w:lang w:val="hr-HR"/>
              </w:rPr>
              <w:t>informacionog</w:t>
            </w:r>
            <w:r w:rsidR="006266A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istem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7F4CBA"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9814F0" w:rsidRPr="008D043F">
              <w:rPr>
                <w:rFonts w:asciiTheme="minorHAnsi" w:hAnsiTheme="minorHAnsi" w:cstheme="minorHAnsi"/>
                <w:sz w:val="18"/>
                <w:szCs w:val="18"/>
                <w:lang w:val="hr-HR" w:bidi="en-US"/>
              </w:rPr>
              <w:t>informacioni</w:t>
            </w:r>
            <w:r w:rsidR="006266A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istem</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AF3DD0"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9814F0" w:rsidRPr="008D043F">
              <w:rPr>
                <w:rFonts w:asciiTheme="minorHAnsi" w:hAnsiTheme="minorHAnsi" w:cstheme="minorHAnsi"/>
                <w:sz w:val="18"/>
                <w:szCs w:val="18"/>
                <w:lang w:val="hr-HR" w:bidi="en-US"/>
              </w:rPr>
              <w:t>informacioni</w:t>
            </w:r>
            <w:r w:rsidR="006266A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istem za kvalitet zraka</w:t>
            </w:r>
          </w:p>
        </w:tc>
      </w:tr>
      <w:tr w:rsidR="00B2749B" w:rsidRPr="008D043F" w14:paraId="7A5C3ED8"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663FD5C1"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F83EC8"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polutanata za koji je imenovana referentna laboratorij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8D4731"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referentne laboratorije</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F0CFAE"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menovane referentne laboratorije</w:t>
            </w:r>
          </w:p>
        </w:tc>
      </w:tr>
      <w:tr w:rsidR="00B2749B" w:rsidRPr="008D043F" w14:paraId="217EE7CB"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3FE3CF3E"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925138"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42A711"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oseban propis koji na jasan način </w:t>
            </w:r>
            <w:r w:rsidR="006266A8"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način dostavljanja podataka o emisijam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0FE2DB"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propis o načinu dostavljanja podataka o emisijama</w:t>
            </w:r>
          </w:p>
        </w:tc>
      </w:tr>
      <w:tr w:rsidR="00B2749B" w:rsidRPr="008D043F" w14:paraId="595D92A4"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1C8F105E"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73B3C6"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elektronskih izvještaja o emisijam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C493A9"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elektronsko izvještavanje o mjerenjima emisij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61A757"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vedeno uniformno elektronsko izvještavanje o mjerenjima emisija</w:t>
            </w:r>
          </w:p>
        </w:tc>
      </w:tr>
      <w:tr w:rsidR="00B2749B" w:rsidRPr="008D043F" w14:paraId="55B59932"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75CF75D7"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E8B843"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realizacije programa jačanja kapacitet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F19F42"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i kapaciteti nadležnih institucij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77744D"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 program jačanja kapaciteta </w:t>
            </w:r>
            <w:r w:rsidRPr="008D043F">
              <w:rPr>
                <w:rFonts w:asciiTheme="minorHAnsi" w:eastAsia="Calibri" w:hAnsiTheme="minorHAnsi" w:cstheme="minorHAnsi"/>
                <w:sz w:val="18"/>
                <w:szCs w:val="18"/>
                <w:lang w:val="hr-HR"/>
              </w:rPr>
              <w:t xml:space="preserve">za provjeru rezultata mjerenja emisija </w:t>
            </w:r>
          </w:p>
        </w:tc>
      </w:tr>
      <w:tr w:rsidR="00B2749B" w:rsidRPr="008D043F" w14:paraId="423412DD"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32C2EA3B"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A0B5D1"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nacionalnih koeficijenata emisij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6C11B5"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nacionalni koeficijenti emisij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F00D1F"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i nacionalni koeficijenti emisija</w:t>
            </w:r>
          </w:p>
        </w:tc>
      </w:tr>
      <w:tr w:rsidR="00B2749B" w:rsidRPr="008D043F" w14:paraId="4EDCA5DC"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62C48662"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6453EA"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kantonalnih zakon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F40A95"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crt novog zakona o zaštiti zraka pruža mogućnost kantonima da donesu kantonalni zakon o zaštiti zrak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46B00C"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i zakoni u kantonima </w:t>
            </w:r>
          </w:p>
        </w:tc>
      </w:tr>
      <w:tr w:rsidR="00B2749B" w:rsidRPr="008D043F" w14:paraId="06798DF7"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01D3B92D"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739511"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kantona s urađenim inventarim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2A7CFB"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Tri kantona imaju urađen inventar zagađivanj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095E75"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i inventari zagađivanja</w:t>
            </w:r>
          </w:p>
        </w:tc>
      </w:tr>
      <w:tr w:rsidR="003126A4" w:rsidRPr="008D043F" w14:paraId="57ED4FA0"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0047FFF2" w14:textId="77777777" w:rsidR="003126A4" w:rsidRPr="008D043F" w:rsidRDefault="003126A4"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3297C4" w14:textId="77777777" w:rsidR="003126A4" w:rsidRPr="008D043F" w:rsidRDefault="003126A4"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baznog model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F52487"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bazni model za monitoring kvaliteta zraka u većini dijelov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872D9A"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bazni model za monitoring kvaliteta zraka za potrebe prostornog planiranja</w:t>
            </w:r>
          </w:p>
        </w:tc>
      </w:tr>
      <w:tr w:rsidR="00B2749B" w:rsidRPr="008D043F" w14:paraId="08C2F00D" w14:textId="77777777" w:rsidTr="002D5100">
        <w:trPr>
          <w:trHeight w:val="567"/>
          <w:jc w:val="center"/>
        </w:trPr>
        <w:tc>
          <w:tcPr>
            <w:tcW w:w="1412" w:type="pct"/>
            <w:vMerge/>
            <w:tcBorders>
              <w:left w:val="single" w:sz="4" w:space="0" w:color="A6A6A6"/>
              <w:bottom w:val="single" w:sz="4" w:space="0" w:color="A6A6A6"/>
              <w:right w:val="single" w:sz="4" w:space="0" w:color="A6A6A6"/>
            </w:tcBorders>
            <w:shd w:val="clear" w:color="auto" w:fill="009D73"/>
            <w:vAlign w:val="center"/>
          </w:tcPr>
          <w:p w14:paraId="46148F6E"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DCF54CA" w14:textId="77777777" w:rsidR="00B2749B" w:rsidRPr="008D043F" w:rsidRDefault="00B2749B" w:rsidP="0068355A">
            <w:pPr>
              <w:pStyle w:val="ListParagraph"/>
              <w:numPr>
                <w:ilvl w:val="0"/>
                <w:numId w:val="12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ocedure</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F49D74"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sistem izvještavanja prema državnom nivou</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493D57"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a procedura izvještavanja</w:t>
            </w:r>
          </w:p>
        </w:tc>
      </w:tr>
      <w:tr w:rsidR="001F0AB1" w:rsidRPr="008D043F" w14:paraId="1BB0CCFB"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7FD41A"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F8B7D1" w14:textId="77777777" w:rsidR="001F0AB1"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avovremena dostupnost informacija i povećana svijest stanovništva o kvalitetu zraka, uz povećanje povjerenja u nadležne institucije</w:t>
            </w:r>
          </w:p>
        </w:tc>
      </w:tr>
      <w:tr w:rsidR="001F0AB1" w:rsidRPr="008D043F" w14:paraId="20DEAF2E"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B47CFE"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7085607"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38 458 352 KM</w:t>
            </w:r>
          </w:p>
          <w:p w14:paraId="06C3CEBC" w14:textId="77777777" w:rsidR="001F0AB1"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vor: 10% budžetska sredstva, 90% kombinacija ‒ sredstva EU i drugih međunarodnih donatora i ostale donacije</w:t>
            </w:r>
          </w:p>
        </w:tc>
      </w:tr>
      <w:tr w:rsidR="006927C2" w:rsidRPr="008D043F" w14:paraId="707FE69F"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F349F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eriod implementacije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56A0CF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2.</w:t>
            </w:r>
          </w:p>
        </w:tc>
      </w:tr>
      <w:tr w:rsidR="006927C2" w:rsidRPr="008D043F" w14:paraId="3E027AEF"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BF56D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74A59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6927C2" w:rsidRPr="008D043F" w14:paraId="672B8417"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33092E"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F3E1D5" w14:textId="77777777" w:rsidR="006927C2"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HMZ, Fond za zaštitu okoliša, Zavod za javno zdravstvo, kantonalna ministarstva i organizacije za kvalitet zraka, univerziteti</w:t>
            </w:r>
          </w:p>
        </w:tc>
      </w:tr>
      <w:tr w:rsidR="006927C2" w:rsidRPr="008D043F" w14:paraId="532DC6C5"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775B2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F1614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vladine organizacije i građani</w:t>
            </w:r>
          </w:p>
        </w:tc>
      </w:tr>
    </w:tbl>
    <w:p w14:paraId="1E2F55A6" w14:textId="77777777" w:rsidR="006927C2" w:rsidRPr="008D043F" w:rsidRDefault="006927C2" w:rsidP="0068355A">
      <w:pPr>
        <w:spacing w:line="276" w:lineRule="auto"/>
        <w:rPr>
          <w:rFonts w:asciiTheme="minorHAnsi" w:hAnsiTheme="minorHAnsi" w:cstheme="minorHAnsi"/>
          <w:sz w:val="18"/>
          <w:szCs w:val="18"/>
          <w:lang w:val="hr-HR"/>
        </w:rPr>
      </w:pPr>
    </w:p>
    <w:tbl>
      <w:tblPr>
        <w:tblW w:w="485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4"/>
        <w:gridCol w:w="2971"/>
        <w:gridCol w:w="3447"/>
        <w:gridCol w:w="3452"/>
      </w:tblGrid>
      <w:tr w:rsidR="00B2749B" w:rsidRPr="008D043F" w14:paraId="791574EF"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F5923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FF79B81"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6266A8"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B2749B" w:rsidRPr="008D043F" w14:paraId="074B8844"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33E33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9FBE12"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3. Djelimična dekarbonizacija na putu postizanja klimatske neutralnosti</w:t>
            </w:r>
          </w:p>
        </w:tc>
      </w:tr>
      <w:tr w:rsidR="00B2749B" w:rsidRPr="008D043F" w14:paraId="79B79445"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B7565E"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F7940CB"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3.1. </w:t>
            </w:r>
            <w:r w:rsidRPr="008D043F">
              <w:rPr>
                <w:rFonts w:asciiTheme="minorHAnsi" w:hAnsiTheme="minorHAnsi" w:cstheme="minorHAnsi"/>
                <w:b/>
                <w:sz w:val="18"/>
                <w:szCs w:val="18"/>
                <w:lang w:val="hr-HR" w:eastAsia="zh-TW"/>
              </w:rPr>
              <w:t xml:space="preserve">Smanjene </w:t>
            </w:r>
            <w:r w:rsidR="006266A8" w:rsidRPr="008D043F">
              <w:rPr>
                <w:rFonts w:asciiTheme="minorHAnsi" w:hAnsiTheme="minorHAnsi" w:cstheme="minorHAnsi"/>
                <w:b/>
                <w:sz w:val="18"/>
                <w:szCs w:val="18"/>
                <w:lang w:val="hr-HR" w:eastAsia="zh-TW"/>
              </w:rPr>
              <w:t xml:space="preserve">utjecaja Federacije </w:t>
            </w:r>
            <w:r w:rsidRPr="008D043F">
              <w:rPr>
                <w:rFonts w:asciiTheme="minorHAnsi" w:hAnsiTheme="minorHAnsi" w:cstheme="minorHAnsi"/>
                <w:b/>
                <w:sz w:val="18"/>
                <w:szCs w:val="18"/>
                <w:lang w:val="hr-HR" w:eastAsia="zh-TW"/>
              </w:rPr>
              <w:t>BiH na klimatske promjene</w:t>
            </w:r>
          </w:p>
        </w:tc>
      </w:tr>
      <w:tr w:rsidR="00B2749B" w:rsidRPr="008D043F" w14:paraId="55056D77"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C003D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5F405D" w14:textId="77777777" w:rsidR="00350E3D" w:rsidRPr="008D043F" w:rsidRDefault="00350E3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smanjenje emisija stakleničkih plinova i povećanje ponora ugljika</w:t>
            </w:r>
            <w:r w:rsidR="006266A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što će dovesti do djelimične dekarbonizacije i dugoročno do postizanja klimatske neutralnosti. </w:t>
            </w:r>
          </w:p>
          <w:p w14:paraId="40352F04" w14:textId="77777777" w:rsidR="00350E3D" w:rsidRPr="008D043F" w:rsidRDefault="00350E3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5359706A" w14:textId="77777777" w:rsidR="00350E3D" w:rsidRPr="008D043F" w:rsidRDefault="00350E3D" w:rsidP="0068355A">
            <w:pPr>
              <w:pStyle w:val="ListParagraph"/>
              <w:numPr>
                <w:ilvl w:val="0"/>
                <w:numId w:val="121"/>
              </w:numPr>
              <w:spacing w:before="240" w:after="2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Formiranje Odbora za dekarbonizaciju</w:t>
            </w:r>
          </w:p>
          <w:p w14:paraId="293A62AF"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 pravilnika o izradi invenatara GHG</w:t>
            </w:r>
            <w:r w:rsidR="006266A8" w:rsidRPr="008D043F">
              <w:rPr>
                <w:rFonts w:asciiTheme="minorHAnsi" w:eastAsia="Calibri" w:hAnsiTheme="minorHAnsi" w:cstheme="minorHAnsi"/>
                <w:sz w:val="18"/>
                <w:szCs w:val="18"/>
                <w:lang w:val="hr-HR"/>
              </w:rPr>
              <w:t>-a</w:t>
            </w:r>
          </w:p>
          <w:p w14:paraId="3FE894B0"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čanje kapaciteta FHMZ</w:t>
            </w:r>
            <w:r w:rsidR="006266A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za izradu inventara</w:t>
            </w:r>
          </w:p>
          <w:p w14:paraId="589CF7DB"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zakona o klimi kojim bi se uveli, između ostalog, mehanizmi dekarbonizacije</w:t>
            </w:r>
          </w:p>
          <w:p w14:paraId="18DD772F"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ajanja uredbe o mehanizmu monitoring</w:t>
            </w:r>
            <w:r w:rsidR="006266A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i izvještavanja</w:t>
            </w:r>
          </w:p>
          <w:p w14:paraId="03320BC3"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češće u izradi </w:t>
            </w:r>
            <w:r w:rsidR="006266A8" w:rsidRPr="008D043F">
              <w:rPr>
                <w:rFonts w:asciiTheme="minorHAnsi" w:eastAsia="Calibri" w:hAnsiTheme="minorHAnsi" w:cstheme="minorHAnsi"/>
                <w:sz w:val="18"/>
                <w:szCs w:val="18"/>
                <w:lang w:val="hr-HR"/>
              </w:rPr>
              <w:t xml:space="preserve">integriranog </w:t>
            </w:r>
            <w:r w:rsidRPr="008D043F">
              <w:rPr>
                <w:rFonts w:asciiTheme="minorHAnsi" w:eastAsia="Calibri" w:hAnsiTheme="minorHAnsi" w:cstheme="minorHAnsi"/>
                <w:sz w:val="18"/>
                <w:szCs w:val="18"/>
                <w:lang w:val="hr-HR"/>
              </w:rPr>
              <w:t>plana za klimu i energiju (NECP) svakih pet godina</w:t>
            </w:r>
          </w:p>
          <w:p w14:paraId="31F9E878"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i sprovođenje SECAP-a za sve </w:t>
            </w:r>
            <w:r w:rsidR="006266A8" w:rsidRPr="008D043F">
              <w:rPr>
                <w:rFonts w:asciiTheme="minorHAnsi" w:eastAsia="Calibri" w:hAnsiTheme="minorHAnsi" w:cstheme="minorHAnsi"/>
                <w:sz w:val="18"/>
                <w:szCs w:val="18"/>
                <w:lang w:val="hr-HR"/>
              </w:rPr>
              <w:t xml:space="preserve">općine </w:t>
            </w:r>
            <w:r w:rsidRPr="008D043F">
              <w:rPr>
                <w:rFonts w:asciiTheme="minorHAnsi" w:eastAsia="Calibri" w:hAnsiTheme="minorHAnsi" w:cstheme="minorHAnsi"/>
                <w:sz w:val="18"/>
                <w:szCs w:val="18"/>
                <w:lang w:val="hr-HR"/>
              </w:rPr>
              <w:t>i gradove</w:t>
            </w:r>
          </w:p>
          <w:p w14:paraId="5B581903"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6266A8"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 xml:space="preserve">programa za postepeni prestanak korištenja uglja </w:t>
            </w:r>
          </w:p>
          <w:p w14:paraId="5DC47BA1"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planova za pravednu tranziciju rudarskih područja uz mehanizme i izvore finansiranja tranzicije</w:t>
            </w:r>
          </w:p>
          <w:p w14:paraId="55C7ACC6"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prijedloga implementacije EU ETS </w:t>
            </w:r>
            <w:r w:rsidR="006266A8" w:rsidRPr="008D043F">
              <w:rPr>
                <w:rFonts w:asciiTheme="minorHAnsi" w:eastAsia="Calibri" w:hAnsiTheme="minorHAnsi" w:cstheme="minorHAnsi"/>
                <w:sz w:val="18"/>
                <w:szCs w:val="18"/>
                <w:lang w:val="hr-HR"/>
              </w:rPr>
              <w:t>direktive</w:t>
            </w:r>
          </w:p>
          <w:p w14:paraId="683C073D"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enovanje institucije za uspostavu sistema trgovanja emisijama</w:t>
            </w:r>
          </w:p>
          <w:p w14:paraId="61EE8ACC"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kapaciteta imenovane institucije za uspostavu sistema trgovanja emisijama </w:t>
            </w:r>
          </w:p>
          <w:p w14:paraId="174F9392" w14:textId="77777777" w:rsidR="00350E3D"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češće u izradi državne strategije povećanja ponora ugljika</w:t>
            </w:r>
          </w:p>
          <w:p w14:paraId="62DD0B3F" w14:textId="77777777" w:rsidR="006927C2" w:rsidRPr="008D043F" w:rsidRDefault="00350E3D" w:rsidP="0068355A">
            <w:pPr>
              <w:pStyle w:val="ListParagraph"/>
              <w:numPr>
                <w:ilvl w:val="0"/>
                <w:numId w:val="121"/>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dsticanje uzgoja brzorastućih energetskih usjeva na degradiranim zemljištima</w:t>
            </w:r>
          </w:p>
        </w:tc>
      </w:tr>
      <w:tr w:rsidR="00B2749B" w:rsidRPr="008D043F" w14:paraId="42606CF4"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45588E"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B630FC3"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B2749B" w:rsidRPr="008D043F" w14:paraId="0683C345"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40A09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5C7893"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08A6517"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54D3FB"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553FF7"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350E3D" w:rsidRPr="008D043F" w14:paraId="4A5DDCE0" w14:textId="77777777" w:rsidTr="002D5100">
        <w:trPr>
          <w:trHeight w:val="567"/>
          <w:jc w:val="center"/>
        </w:trPr>
        <w:tc>
          <w:tcPr>
            <w:tcW w:w="1412" w:type="pct"/>
            <w:vMerge w:val="restart"/>
            <w:tcBorders>
              <w:top w:val="single" w:sz="4" w:space="0" w:color="A6A6A6"/>
              <w:left w:val="single" w:sz="4" w:space="0" w:color="A6A6A6"/>
              <w:right w:val="single" w:sz="4" w:space="0" w:color="A6A6A6"/>
            </w:tcBorders>
            <w:shd w:val="clear" w:color="auto" w:fill="009D73"/>
            <w:vAlign w:val="center"/>
          </w:tcPr>
          <w:p w14:paraId="07E6EE0F"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476D92" w14:textId="77777777" w:rsidR="00350E3D" w:rsidRPr="008D043F" w:rsidRDefault="00350E3D" w:rsidP="0068355A">
            <w:pPr>
              <w:pStyle w:val="ListParagraph"/>
              <w:numPr>
                <w:ilvl w:val="0"/>
                <w:numId w:val="122"/>
              </w:numPr>
              <w:spacing w:before="40" w:after="40" w:line="276" w:lineRule="auto"/>
              <w:ind w:left="297" w:hanging="2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formiranja Odbor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4355C0"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međusektorsko tijelo za </w:t>
            </w:r>
            <w:r w:rsidR="006266A8" w:rsidRPr="008D043F">
              <w:rPr>
                <w:rFonts w:asciiTheme="minorHAnsi" w:hAnsiTheme="minorHAnsi" w:cstheme="minorHAnsi"/>
                <w:sz w:val="18"/>
                <w:szCs w:val="18"/>
                <w:lang w:val="hr-HR" w:bidi="en-US"/>
              </w:rPr>
              <w:t>planiranje</w:t>
            </w:r>
            <w:r w:rsidRPr="008D043F">
              <w:rPr>
                <w:rFonts w:asciiTheme="minorHAnsi" w:hAnsiTheme="minorHAnsi" w:cstheme="minorHAnsi"/>
                <w:sz w:val="18"/>
                <w:szCs w:val="18"/>
                <w:lang w:val="hr-HR" w:bidi="en-US"/>
              </w:rPr>
              <w:t xml:space="preserve">, provođenje i praćenje procesa dekarbonizacije u </w:t>
            </w:r>
            <w:r w:rsidR="006266A8" w:rsidRPr="008D043F">
              <w:rPr>
                <w:rFonts w:asciiTheme="minorHAnsi" w:hAnsiTheme="minorHAnsi" w:cstheme="minorHAnsi"/>
                <w:sz w:val="18"/>
                <w:szCs w:val="18"/>
                <w:lang w:val="hr-HR" w:bidi="en-US"/>
              </w:rPr>
              <w:t xml:space="preserve">Federacij </w:t>
            </w:r>
            <w:r w:rsidRPr="008D043F">
              <w:rPr>
                <w:rFonts w:asciiTheme="minorHAnsi" w:hAnsiTheme="minorHAnsi" w:cstheme="minorHAnsi"/>
                <w:sz w:val="18"/>
                <w:szCs w:val="18"/>
                <w:lang w:val="hr-HR" w:bidi="en-US"/>
              </w:rPr>
              <w:t>BiH</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3D8D2D"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rmiran Odbor za dekarbonizaciju koji uključuje predstavnike biznisa, vlasti, sindikata, nevladinih organizacija itd.</w:t>
            </w:r>
          </w:p>
        </w:tc>
      </w:tr>
      <w:tr w:rsidR="00350E3D" w:rsidRPr="008D043F" w14:paraId="1F677B38"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0DEF5C03"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A9A260" w14:textId="77777777" w:rsidR="00350E3D" w:rsidRPr="008D043F" w:rsidRDefault="00350E3D" w:rsidP="0068355A">
            <w:pPr>
              <w:pStyle w:val="ListParagraph"/>
              <w:numPr>
                <w:ilvl w:val="0"/>
                <w:numId w:val="122"/>
              </w:numPr>
              <w:spacing w:before="40" w:after="40" w:line="276" w:lineRule="auto"/>
              <w:ind w:left="297" w:hanging="2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i usvajanja Strateg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0C71B10"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integralne strategije klimatskih promjen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65F4A6"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pravilnik</w:t>
            </w:r>
          </w:p>
        </w:tc>
      </w:tr>
      <w:tr w:rsidR="00350E3D" w:rsidRPr="008D043F" w14:paraId="7654B0F4"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5FEED0EF"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D24680" w14:textId="77777777" w:rsidR="00350E3D" w:rsidRPr="008D043F" w:rsidRDefault="00350E3D" w:rsidP="0068355A">
            <w:pPr>
              <w:pStyle w:val="ListParagraph"/>
              <w:numPr>
                <w:ilvl w:val="0"/>
                <w:numId w:val="122"/>
              </w:numPr>
              <w:spacing w:before="40" w:after="40" w:line="276" w:lineRule="auto"/>
              <w:ind w:left="297" w:hanging="2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realizacije programa jačanja kapacitet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E78900"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i kapaciteti FHMZ</w:t>
            </w:r>
            <w:r w:rsidR="006266A8" w:rsidRPr="008D043F">
              <w:rPr>
                <w:rFonts w:asciiTheme="minorHAnsi" w:hAnsiTheme="minorHAnsi" w:cstheme="minorHAnsi"/>
                <w:sz w:val="18"/>
                <w:szCs w:val="18"/>
                <w:lang w:val="hr-HR" w:bidi="en-US"/>
              </w:rPr>
              <w:t>-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7F7913"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350E3D" w:rsidRPr="008D043F" w14:paraId="227D3D9A"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2A1585CA"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BA67AF" w14:textId="77777777" w:rsidR="00350E3D" w:rsidRPr="008D043F" w:rsidRDefault="00350E3D" w:rsidP="0068355A">
            <w:pPr>
              <w:pStyle w:val="ListParagraph"/>
              <w:numPr>
                <w:ilvl w:val="0"/>
                <w:numId w:val="122"/>
              </w:numPr>
              <w:spacing w:before="40" w:after="40" w:line="276" w:lineRule="auto"/>
              <w:ind w:left="270" w:hanging="27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Status usvajanja zakon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285B20"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zakona o klimi</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3C9718"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zakon o klimi</w:t>
            </w:r>
          </w:p>
        </w:tc>
      </w:tr>
      <w:tr w:rsidR="00350E3D" w:rsidRPr="008D043F" w14:paraId="196E1B52"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39B0F42B"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93EA70" w14:textId="77777777" w:rsidR="00350E3D" w:rsidRPr="008D043F" w:rsidRDefault="00350E3D" w:rsidP="0068355A">
            <w:pPr>
              <w:pStyle w:val="ListParagraph"/>
              <w:numPr>
                <w:ilvl w:val="0"/>
                <w:numId w:val="122"/>
              </w:numPr>
              <w:spacing w:before="40" w:after="40" w:line="276" w:lineRule="auto"/>
              <w:ind w:left="27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uredb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95BC34"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uredba o mehanizmu monitoring</w:t>
            </w:r>
            <w:r w:rsidR="006266A8"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izvještavanj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61F7DA"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a uredba o mehanizmu monitoring</w:t>
            </w:r>
            <w:r w:rsidR="006266A8"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izvještavanja</w:t>
            </w:r>
          </w:p>
        </w:tc>
      </w:tr>
      <w:tr w:rsidR="00350E3D" w:rsidRPr="008D043F" w14:paraId="1AD5C92F"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301AEA50"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9BCA85" w14:textId="77777777" w:rsidR="00350E3D" w:rsidRPr="008D043F" w:rsidRDefault="00350E3D" w:rsidP="0068355A">
            <w:pPr>
              <w:pStyle w:val="ListParagraph"/>
              <w:numPr>
                <w:ilvl w:val="0"/>
                <w:numId w:val="122"/>
              </w:numPr>
              <w:spacing w:before="40" w:after="40" w:line="276" w:lineRule="auto"/>
              <w:ind w:left="270" w:hanging="27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Status usvajanja NECP-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B5006B"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a radna verzija, u toku finalizacij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DDFA3C"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NECP svakih pet godina</w:t>
            </w:r>
          </w:p>
        </w:tc>
      </w:tr>
      <w:tr w:rsidR="00350E3D" w:rsidRPr="008D043F" w14:paraId="5DB3BC84"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1693CD71"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F3D38D3" w14:textId="77777777" w:rsidR="00350E3D" w:rsidRPr="008D043F" w:rsidRDefault="00350E3D" w:rsidP="0068355A">
            <w:pPr>
              <w:pStyle w:val="ListParagraph"/>
              <w:numPr>
                <w:ilvl w:val="0"/>
                <w:numId w:val="122"/>
              </w:numPr>
              <w:spacing w:before="40" w:after="40" w:line="276" w:lineRule="auto"/>
              <w:ind w:left="27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urađenih SECAP-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B9C926"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ali dio </w:t>
            </w:r>
            <w:r w:rsidR="006266A8" w:rsidRPr="008D043F">
              <w:rPr>
                <w:rFonts w:asciiTheme="minorHAnsi" w:hAnsiTheme="minorHAnsi" w:cstheme="minorHAnsi"/>
                <w:sz w:val="18"/>
                <w:szCs w:val="18"/>
                <w:lang w:val="hr-HR" w:bidi="en-US"/>
              </w:rPr>
              <w:t xml:space="preserve">općina </w:t>
            </w:r>
            <w:r w:rsidRPr="008D043F">
              <w:rPr>
                <w:rFonts w:asciiTheme="minorHAnsi" w:hAnsiTheme="minorHAnsi" w:cstheme="minorHAnsi"/>
                <w:sz w:val="18"/>
                <w:szCs w:val="18"/>
                <w:lang w:val="hr-HR" w:bidi="en-US"/>
              </w:rPr>
              <w:t>i gradova ima SECAP-e</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66901F"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i i usvojeni SECAP-i</w:t>
            </w:r>
          </w:p>
        </w:tc>
      </w:tr>
      <w:tr w:rsidR="00350E3D" w:rsidRPr="008D043F" w14:paraId="6384F747"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53540A30"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17C567" w14:textId="77777777" w:rsidR="00350E3D" w:rsidRPr="008D043F" w:rsidRDefault="00350E3D" w:rsidP="0068355A">
            <w:pPr>
              <w:pStyle w:val="ListParagraph"/>
              <w:numPr>
                <w:ilvl w:val="0"/>
                <w:numId w:val="122"/>
              </w:numPr>
              <w:spacing w:before="40" w:after="40" w:line="276" w:lineRule="auto"/>
              <w:ind w:left="270" w:hanging="27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Status usvajanja plan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FCE4D2"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6266A8"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 za postepeni prestanak korištenja uglj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E33569"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plan</w:t>
            </w:r>
          </w:p>
        </w:tc>
      </w:tr>
      <w:tr w:rsidR="00350E3D" w:rsidRPr="008D043F" w14:paraId="767933A5"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7F0F3BA0"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6F6B5B" w14:textId="77777777" w:rsidR="00350E3D" w:rsidRPr="008D043F" w:rsidRDefault="00350E3D" w:rsidP="0068355A">
            <w:pPr>
              <w:pStyle w:val="ListParagraph"/>
              <w:numPr>
                <w:ilvl w:val="0"/>
                <w:numId w:val="122"/>
              </w:numPr>
              <w:spacing w:before="40" w:after="40" w:line="276" w:lineRule="auto"/>
              <w:ind w:left="270" w:hanging="27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Broj usvojenih planov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7629D8"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ti jedno ridarsko područje nema plan za pravednu tranziciju</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302E9D"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i i usvojeni planovi za pravednu tranziciju rudarskih područja</w:t>
            </w:r>
          </w:p>
        </w:tc>
      </w:tr>
      <w:tr w:rsidR="00350E3D" w:rsidRPr="008D043F" w14:paraId="07D4261A"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22BF2F76"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8C98B6" w14:textId="77777777" w:rsidR="00350E3D" w:rsidRPr="008D043F" w:rsidRDefault="00350E3D" w:rsidP="0068355A">
            <w:pPr>
              <w:pStyle w:val="ListParagraph"/>
              <w:numPr>
                <w:ilvl w:val="0"/>
                <w:numId w:val="122"/>
              </w:numPr>
              <w:spacing w:before="40" w:after="40" w:line="276" w:lineRule="auto"/>
              <w:ind w:left="270" w:hanging="270"/>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Status izrade prijedlog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CB4598"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irektiva o ETS-u nije transponiran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39E35C"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prijedlog u saradnji s MVTEO</w:t>
            </w:r>
            <w:r w:rsidR="006266A8" w:rsidRPr="008D043F">
              <w:rPr>
                <w:rFonts w:asciiTheme="minorHAnsi" w:hAnsiTheme="minorHAnsi" w:cstheme="minorHAnsi"/>
                <w:sz w:val="18"/>
                <w:szCs w:val="18"/>
                <w:lang w:val="hr-HR" w:bidi="en-US"/>
              </w:rPr>
              <w:t>-om</w:t>
            </w:r>
          </w:p>
        </w:tc>
      </w:tr>
      <w:tr w:rsidR="00350E3D" w:rsidRPr="008D043F" w14:paraId="59EF2E24"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70C67993"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32FD35" w14:textId="77777777" w:rsidR="00350E3D" w:rsidRPr="008D043F" w:rsidRDefault="00350E3D" w:rsidP="0068355A">
            <w:pPr>
              <w:pStyle w:val="ListParagraph"/>
              <w:numPr>
                <w:ilvl w:val="0"/>
                <w:numId w:val="122"/>
              </w:numPr>
              <w:spacing w:before="40" w:after="40" w:line="276" w:lineRule="auto"/>
              <w:ind w:left="270" w:hanging="270"/>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Status imenovanja instituc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289706"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imenovano tijelo za uspostavljanje i rad ETS-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368092"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menovana institucij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350E3D" w:rsidRPr="008D043F" w14:paraId="61184535"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47C9F165"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3E931F" w14:textId="77777777" w:rsidR="00350E3D" w:rsidRPr="008D043F" w:rsidRDefault="00350E3D" w:rsidP="0068355A">
            <w:pPr>
              <w:pStyle w:val="ListParagraph"/>
              <w:numPr>
                <w:ilvl w:val="0"/>
                <w:numId w:val="122"/>
              </w:numPr>
              <w:spacing w:before="40" w:after="40" w:line="276" w:lineRule="auto"/>
              <w:ind w:left="270" w:hanging="27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Stepen realizacije programa jačanja kapacitet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9EE786"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e kapaciteti </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24E2A9"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350E3D" w:rsidRPr="008D043F" w14:paraId="75B1BCDB"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7B23FDF5"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D29BF0" w14:textId="77777777" w:rsidR="00350E3D" w:rsidRPr="008D043F" w:rsidRDefault="00350E3D" w:rsidP="0068355A">
            <w:pPr>
              <w:pStyle w:val="ListParagraph"/>
              <w:numPr>
                <w:ilvl w:val="0"/>
                <w:numId w:val="122"/>
              </w:numPr>
              <w:spacing w:before="40" w:after="40" w:line="276" w:lineRule="auto"/>
              <w:ind w:left="270" w:hanging="270"/>
              <w:rPr>
                <w:rFonts w:asciiTheme="minorHAnsi" w:eastAsia="Calibri" w:hAnsiTheme="minorHAnsi" w:cstheme="minorHAnsi"/>
                <w:sz w:val="18"/>
                <w:szCs w:val="18"/>
                <w:lang w:val="hr-HR"/>
              </w:rPr>
            </w:pPr>
            <w:r w:rsidRPr="008D043F">
              <w:rPr>
                <w:rFonts w:asciiTheme="minorHAnsi" w:hAnsiTheme="minorHAnsi" w:cstheme="minorHAnsi"/>
                <w:color w:val="000000"/>
                <w:sz w:val="18"/>
                <w:szCs w:val="18"/>
                <w:lang w:val="hr-HR"/>
              </w:rPr>
              <w:t>Status izrade i usvajanja strateg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B50A72"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strategije povećanja ponora ugljik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5EA377"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a i usvojena strategija povećanja ponora GHG</w:t>
            </w:r>
            <w:r w:rsidR="006266A8" w:rsidRPr="008D043F">
              <w:rPr>
                <w:rFonts w:asciiTheme="minorHAnsi" w:hAnsiTheme="minorHAnsi" w:cstheme="minorHAnsi"/>
                <w:sz w:val="18"/>
                <w:szCs w:val="18"/>
                <w:lang w:val="hr-HR" w:bidi="en-US"/>
              </w:rPr>
              <w:t>-a</w:t>
            </w:r>
          </w:p>
        </w:tc>
      </w:tr>
      <w:tr w:rsidR="00350E3D" w:rsidRPr="008D043F" w14:paraId="5E8B6D20" w14:textId="77777777" w:rsidTr="002D5100">
        <w:trPr>
          <w:trHeight w:val="567"/>
          <w:jc w:val="center"/>
        </w:trPr>
        <w:tc>
          <w:tcPr>
            <w:tcW w:w="1412" w:type="pct"/>
            <w:vMerge/>
            <w:tcBorders>
              <w:left w:val="single" w:sz="4" w:space="0" w:color="A6A6A6"/>
              <w:bottom w:val="single" w:sz="4" w:space="0" w:color="A6A6A6"/>
              <w:right w:val="single" w:sz="4" w:space="0" w:color="A6A6A6"/>
            </w:tcBorders>
            <w:shd w:val="clear" w:color="auto" w:fill="009D73"/>
            <w:vAlign w:val="center"/>
          </w:tcPr>
          <w:p w14:paraId="3EA71957"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83FB25" w14:textId="77777777" w:rsidR="00350E3D" w:rsidRPr="008D043F" w:rsidRDefault="00350E3D" w:rsidP="0068355A">
            <w:pPr>
              <w:pStyle w:val="ListParagraph"/>
              <w:numPr>
                <w:ilvl w:val="0"/>
                <w:numId w:val="122"/>
              </w:numPr>
              <w:spacing w:before="40" w:after="40" w:line="276" w:lineRule="auto"/>
              <w:ind w:left="270" w:hanging="270"/>
              <w:rPr>
                <w:rFonts w:asciiTheme="minorHAnsi" w:eastAsia="Calibri" w:hAnsiTheme="minorHAnsi" w:cstheme="minorHAnsi"/>
                <w:sz w:val="18"/>
                <w:szCs w:val="18"/>
                <w:lang w:val="hr-HR"/>
              </w:rPr>
            </w:pPr>
            <w:r w:rsidRPr="008D043F">
              <w:rPr>
                <w:rFonts w:asciiTheme="minorHAnsi" w:hAnsiTheme="minorHAnsi" w:cstheme="minorHAnsi"/>
                <w:color w:val="000000"/>
                <w:sz w:val="18"/>
                <w:szCs w:val="18"/>
                <w:lang w:val="hr-HR"/>
              </w:rPr>
              <w:t>Status usvajanja model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467A6F"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modela za podsticanje uzgoja brzorastućih energetskih usjev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D3AC73"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model za podsticanje uzgoja brzorastućih energetskih usjeva na degradiranim zemljištima</w:t>
            </w:r>
          </w:p>
        </w:tc>
      </w:tr>
      <w:tr w:rsidR="00350E3D" w:rsidRPr="008D043F" w14:paraId="7EF1DF16"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5E6568E" w14:textId="77777777" w:rsidR="00350E3D" w:rsidRPr="008D043F" w:rsidRDefault="00350E3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93535D" w14:textId="238EE991" w:rsidR="00350E3D" w:rsidRPr="008D043F" w:rsidRDefault="004879A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r>
      <w:tr w:rsidR="00350E3D" w:rsidRPr="008D043F" w14:paraId="70A54520"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085A10" w14:textId="77777777" w:rsidR="00350E3D" w:rsidRPr="008D043F" w:rsidRDefault="00350E3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4B9D95"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8 874 483 KM</w:t>
            </w:r>
          </w:p>
          <w:p w14:paraId="25029F48" w14:textId="77777777" w:rsidR="00350E3D" w:rsidRPr="008D043F" w:rsidRDefault="00083EE6"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vor: 10% </w:t>
            </w:r>
            <w:r w:rsidR="006266A8" w:rsidRPr="008D043F">
              <w:rPr>
                <w:rFonts w:asciiTheme="minorHAnsi" w:eastAsia="Calibri" w:hAnsiTheme="minorHAnsi" w:cstheme="minorHAnsi"/>
                <w:sz w:val="18"/>
                <w:szCs w:val="18"/>
                <w:lang w:val="hr-HR"/>
              </w:rPr>
              <w:t xml:space="preserve">budžetska </w:t>
            </w:r>
            <w:r w:rsidRPr="008D043F">
              <w:rPr>
                <w:rFonts w:asciiTheme="minorHAnsi" w:eastAsia="Calibri" w:hAnsiTheme="minorHAnsi" w:cstheme="minorHAnsi"/>
                <w:sz w:val="18"/>
                <w:szCs w:val="18"/>
                <w:lang w:val="hr-HR"/>
              </w:rPr>
              <w:t xml:space="preserve">sredstva, 90% kombinacija </w:t>
            </w:r>
            <w:r w:rsidR="006266A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 xml:space="preserve">sredstva </w:t>
            </w:r>
            <w:r w:rsidRPr="008D043F">
              <w:rPr>
                <w:rFonts w:asciiTheme="minorHAnsi" w:eastAsia="Calibri" w:hAnsiTheme="minorHAnsi" w:cstheme="minorHAnsi"/>
                <w:sz w:val="18"/>
                <w:szCs w:val="18"/>
                <w:lang w:val="hr-HR"/>
              </w:rPr>
              <w:t xml:space="preserve">EU i drugih međunarodnih donatora i </w:t>
            </w:r>
            <w:r w:rsidR="006266A8" w:rsidRPr="008D043F">
              <w:rPr>
                <w:rFonts w:asciiTheme="minorHAnsi" w:eastAsia="Calibri" w:hAnsiTheme="minorHAnsi" w:cstheme="minorHAnsi"/>
                <w:sz w:val="18"/>
                <w:szCs w:val="18"/>
                <w:lang w:val="hr-HR"/>
              </w:rPr>
              <w:t xml:space="preserve">ostale </w:t>
            </w:r>
            <w:r w:rsidRPr="008D043F">
              <w:rPr>
                <w:rFonts w:asciiTheme="minorHAnsi" w:eastAsia="Calibri" w:hAnsiTheme="minorHAnsi" w:cstheme="minorHAnsi"/>
                <w:sz w:val="18"/>
                <w:szCs w:val="18"/>
                <w:lang w:val="hr-HR"/>
              </w:rPr>
              <w:t>donacije</w:t>
            </w:r>
          </w:p>
        </w:tc>
      </w:tr>
      <w:tr w:rsidR="00350E3D" w:rsidRPr="008D043F" w14:paraId="47549AAC"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59D0C4" w14:textId="77777777" w:rsidR="00350E3D" w:rsidRPr="008D043F" w:rsidRDefault="00350E3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3AAB7AA"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2.</w:t>
            </w:r>
          </w:p>
        </w:tc>
      </w:tr>
      <w:tr w:rsidR="00350E3D" w:rsidRPr="008D043F" w14:paraId="02C2B013"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BE8EE1" w14:textId="77777777" w:rsidR="00350E3D" w:rsidRPr="008D043F" w:rsidRDefault="00350E3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7C11C7"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350E3D" w:rsidRPr="008D043F" w14:paraId="1D487126"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E985E6" w14:textId="77777777" w:rsidR="00350E3D" w:rsidRPr="008D043F" w:rsidRDefault="00350E3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C2767C"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ERI, Fond za zaštitu okoliša, ministarstva nadležna za šumarstvo i poljoprivredu, univerziteti</w:t>
            </w:r>
          </w:p>
        </w:tc>
      </w:tr>
      <w:tr w:rsidR="00350E3D" w:rsidRPr="008D043F" w14:paraId="156D2733"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29859C" w14:textId="77777777" w:rsidR="00350E3D" w:rsidRPr="008D043F" w:rsidRDefault="00350E3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F7A476" w14:textId="77777777" w:rsidR="00350E3D"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pćine</w:t>
            </w:r>
            <w:r w:rsidR="00350E3D" w:rsidRPr="008D043F">
              <w:rPr>
                <w:rFonts w:asciiTheme="minorHAnsi" w:hAnsiTheme="minorHAnsi" w:cstheme="minorHAnsi"/>
                <w:sz w:val="18"/>
                <w:szCs w:val="18"/>
                <w:lang w:val="hr-HR" w:bidi="en-US"/>
              </w:rPr>
              <w:t xml:space="preserve">, gradovi, velika industrijska </w:t>
            </w:r>
            <w:r w:rsidRPr="008D043F">
              <w:rPr>
                <w:rFonts w:asciiTheme="minorHAnsi" w:hAnsiTheme="minorHAnsi" w:cstheme="minorHAnsi"/>
                <w:sz w:val="18"/>
                <w:szCs w:val="18"/>
                <w:lang w:val="hr-HR" w:bidi="en-US"/>
              </w:rPr>
              <w:t>poduzeća</w:t>
            </w:r>
            <w:r w:rsidR="00350E3D" w:rsidRPr="008D043F">
              <w:rPr>
                <w:rFonts w:asciiTheme="minorHAnsi" w:hAnsiTheme="minorHAnsi" w:cstheme="minorHAnsi"/>
                <w:sz w:val="18"/>
                <w:szCs w:val="18"/>
                <w:lang w:val="hr-HR" w:bidi="en-US"/>
              </w:rPr>
              <w:t xml:space="preserve">, rudnici, uprave šumskih </w:t>
            </w:r>
            <w:r w:rsidRPr="008D043F">
              <w:rPr>
                <w:rFonts w:asciiTheme="minorHAnsi" w:hAnsiTheme="minorHAnsi" w:cstheme="minorHAnsi"/>
                <w:sz w:val="18"/>
                <w:szCs w:val="18"/>
                <w:lang w:val="hr-HR" w:bidi="en-US"/>
              </w:rPr>
              <w:t>poduzeća</w:t>
            </w:r>
            <w:r w:rsidR="00350E3D" w:rsidRPr="008D043F">
              <w:rPr>
                <w:rFonts w:asciiTheme="minorHAnsi" w:hAnsiTheme="minorHAnsi" w:cstheme="minorHAnsi"/>
                <w:sz w:val="18"/>
                <w:szCs w:val="18"/>
                <w:lang w:val="hr-HR" w:bidi="en-US"/>
              </w:rPr>
              <w:t xml:space="preserve">, poljoprivrednici </w:t>
            </w:r>
          </w:p>
        </w:tc>
      </w:tr>
    </w:tbl>
    <w:p w14:paraId="17858B66" w14:textId="77777777" w:rsidR="006927C2" w:rsidRPr="008D043F" w:rsidRDefault="006927C2" w:rsidP="0068355A">
      <w:pPr>
        <w:spacing w:line="276" w:lineRule="auto"/>
        <w:rPr>
          <w:rFonts w:asciiTheme="minorHAnsi" w:hAnsiTheme="minorHAnsi" w:cstheme="minorHAnsi"/>
          <w:sz w:val="18"/>
          <w:szCs w:val="18"/>
          <w:lang w:val="hr-HR"/>
        </w:rPr>
      </w:pPr>
    </w:p>
    <w:tbl>
      <w:tblPr>
        <w:tblW w:w="485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1"/>
        <w:gridCol w:w="3447"/>
        <w:gridCol w:w="3452"/>
      </w:tblGrid>
      <w:tr w:rsidR="00B2749B" w:rsidRPr="008D043F" w14:paraId="1157A968" w14:textId="77777777" w:rsidTr="000475C5">
        <w:trPr>
          <w:trHeight w:val="567"/>
          <w:jc w:val="center"/>
        </w:trPr>
        <w:tc>
          <w:tcPr>
            <w:tcW w:w="1412" w:type="pct"/>
            <w:shd w:val="clear" w:color="auto" w:fill="009D73"/>
            <w:vAlign w:val="center"/>
          </w:tcPr>
          <w:p w14:paraId="7941808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60ED7969"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6266A8"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B2749B" w:rsidRPr="008D043F" w14:paraId="2A3304EC" w14:textId="77777777" w:rsidTr="000475C5">
        <w:trPr>
          <w:trHeight w:val="567"/>
          <w:jc w:val="center"/>
        </w:trPr>
        <w:tc>
          <w:tcPr>
            <w:tcW w:w="1412" w:type="pct"/>
            <w:shd w:val="clear" w:color="auto" w:fill="009D73"/>
            <w:vAlign w:val="center"/>
          </w:tcPr>
          <w:p w14:paraId="6B0AC2B6"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16DCA858"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4. Jačanje otpornosti na </w:t>
            </w:r>
            <w:r w:rsidR="006266A8" w:rsidRPr="008D043F">
              <w:rPr>
                <w:rFonts w:asciiTheme="minorHAnsi" w:hAnsiTheme="minorHAnsi" w:cstheme="minorHAnsi"/>
                <w:b/>
                <w:sz w:val="18"/>
                <w:szCs w:val="18"/>
                <w:lang w:val="hr-HR" w:eastAsia="zh-TW"/>
              </w:rPr>
              <w:t xml:space="preserve">utjecaje </w:t>
            </w:r>
            <w:r w:rsidRPr="008D043F">
              <w:rPr>
                <w:rFonts w:asciiTheme="minorHAnsi" w:hAnsiTheme="minorHAnsi" w:cstheme="minorHAnsi"/>
                <w:b/>
                <w:sz w:val="18"/>
                <w:szCs w:val="18"/>
                <w:lang w:val="hr-HR" w:eastAsia="zh-TW"/>
              </w:rPr>
              <w:t>klimatskih promjena</w:t>
            </w:r>
          </w:p>
        </w:tc>
      </w:tr>
      <w:tr w:rsidR="00B2749B" w:rsidRPr="008D043F" w14:paraId="396D69C5" w14:textId="77777777" w:rsidTr="000475C5">
        <w:trPr>
          <w:trHeight w:val="567"/>
          <w:jc w:val="center"/>
        </w:trPr>
        <w:tc>
          <w:tcPr>
            <w:tcW w:w="1412" w:type="pct"/>
            <w:shd w:val="clear" w:color="auto" w:fill="009D73"/>
            <w:vAlign w:val="center"/>
          </w:tcPr>
          <w:p w14:paraId="02509A1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69353634"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4.1. Izgradnja institucionalnih kapaciteta i znanja za jačanje otpornosti na klimatske promjene</w:t>
            </w:r>
          </w:p>
        </w:tc>
      </w:tr>
      <w:tr w:rsidR="00B2749B" w:rsidRPr="008D043F" w14:paraId="3A97BD13" w14:textId="77777777" w:rsidTr="000475C5">
        <w:trPr>
          <w:trHeight w:val="567"/>
          <w:jc w:val="center"/>
        </w:trPr>
        <w:tc>
          <w:tcPr>
            <w:tcW w:w="1412" w:type="pct"/>
            <w:shd w:val="clear" w:color="auto" w:fill="009D73"/>
            <w:vAlign w:val="center"/>
          </w:tcPr>
          <w:p w14:paraId="357F853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7826FA07" w14:textId="77777777" w:rsidR="00350E3D" w:rsidRPr="008D043F" w:rsidRDefault="00350E3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izgradnja institucionalnih kapaciteta za </w:t>
            </w:r>
            <w:r w:rsidR="006266A8" w:rsidRPr="008D043F">
              <w:rPr>
                <w:rFonts w:asciiTheme="minorHAnsi" w:eastAsia="Calibri" w:hAnsiTheme="minorHAnsi" w:cstheme="minorHAnsi"/>
                <w:sz w:val="18"/>
                <w:szCs w:val="18"/>
                <w:lang w:val="hr-HR"/>
              </w:rPr>
              <w:t>prilagođavanje klimatskim promjenama</w:t>
            </w:r>
            <w:r w:rsidRPr="008D043F">
              <w:rPr>
                <w:rFonts w:asciiTheme="minorHAnsi" w:eastAsia="Calibri" w:hAnsiTheme="minorHAnsi" w:cstheme="minorHAnsi"/>
                <w:sz w:val="18"/>
                <w:szCs w:val="18"/>
                <w:lang w:val="hr-HR"/>
              </w:rPr>
              <w:t xml:space="preserve"> i izgradnju strateškog i legislativnog okvira. </w:t>
            </w:r>
          </w:p>
          <w:p w14:paraId="0A52D755" w14:textId="77777777" w:rsidR="00350E3D" w:rsidRPr="008D043F" w:rsidRDefault="00350E3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271B83DD" w14:textId="77777777" w:rsidR="00350E3D" w:rsidRPr="008D043F" w:rsidRDefault="00350E3D" w:rsidP="0068355A">
            <w:pPr>
              <w:pStyle w:val="ListParagraph"/>
              <w:numPr>
                <w:ilvl w:val="0"/>
                <w:numId w:val="12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znanja i izrada baza podataka prijetnji, mjera, šteta i gubitaka </w:t>
            </w:r>
            <w:r w:rsidR="006266A8" w:rsidRPr="008D043F">
              <w:rPr>
                <w:rFonts w:asciiTheme="minorHAnsi" w:eastAsia="Calibri" w:hAnsiTheme="minorHAnsi" w:cstheme="minorHAnsi"/>
                <w:sz w:val="18"/>
                <w:szCs w:val="18"/>
                <w:lang w:val="hr-HR"/>
              </w:rPr>
              <w:t xml:space="preserve">zbog </w:t>
            </w:r>
            <w:r w:rsidRPr="008D043F">
              <w:rPr>
                <w:rFonts w:asciiTheme="minorHAnsi" w:eastAsia="Calibri" w:hAnsiTheme="minorHAnsi" w:cstheme="minorHAnsi"/>
                <w:sz w:val="18"/>
                <w:szCs w:val="18"/>
                <w:lang w:val="hr-HR"/>
              </w:rPr>
              <w:t>procjene ranjivosti</w:t>
            </w:r>
          </w:p>
          <w:p w14:paraId="659E80A9" w14:textId="77777777" w:rsidR="00350E3D" w:rsidRPr="008D043F" w:rsidRDefault="00350E3D" w:rsidP="0068355A">
            <w:pPr>
              <w:pStyle w:val="ListParagraph"/>
              <w:numPr>
                <w:ilvl w:val="0"/>
                <w:numId w:val="12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enovanje tijelа za uspostavu i vođenje sistema evidencije šteta</w:t>
            </w:r>
          </w:p>
          <w:p w14:paraId="0CBAC943" w14:textId="77777777" w:rsidR="00350E3D" w:rsidRPr="008D043F" w:rsidRDefault="00350E3D" w:rsidP="0068355A">
            <w:pPr>
              <w:pStyle w:val="ListParagraph"/>
              <w:numPr>
                <w:ilvl w:val="0"/>
                <w:numId w:val="12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čanje kapaciteta za prognoziranje ekstremnih meteoroloških i hidroloških pojava i dostavljanje pravovremenih upozorenja kao podrška smanjenju opasnosti od katastrofa</w:t>
            </w:r>
          </w:p>
          <w:p w14:paraId="74C7B819" w14:textId="77777777" w:rsidR="00350E3D" w:rsidRPr="008D043F" w:rsidRDefault="00350E3D" w:rsidP="0068355A">
            <w:pPr>
              <w:pStyle w:val="ListParagraph"/>
              <w:numPr>
                <w:ilvl w:val="0"/>
                <w:numId w:val="12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Unapr</w:t>
            </w:r>
            <w:r w:rsidR="006266A8"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 i koordinacija saradnje među institucijama nadležnim za procjenu, prevenciju i odgovor na katastrofe i velike nesreće </w:t>
            </w:r>
            <w:r w:rsidR="006266A8" w:rsidRPr="008D043F">
              <w:rPr>
                <w:rFonts w:asciiTheme="minorHAnsi" w:eastAsia="Calibri" w:hAnsiTheme="minorHAnsi" w:cstheme="minorHAnsi"/>
                <w:sz w:val="18"/>
                <w:szCs w:val="18"/>
                <w:lang w:val="hr-HR"/>
              </w:rPr>
              <w:t xml:space="preserve">povezane </w:t>
            </w:r>
            <w:r w:rsidRPr="008D043F">
              <w:rPr>
                <w:rFonts w:asciiTheme="minorHAnsi" w:eastAsia="Calibri" w:hAnsiTheme="minorHAnsi" w:cstheme="minorHAnsi"/>
                <w:sz w:val="18"/>
                <w:szCs w:val="18"/>
                <w:lang w:val="hr-HR"/>
              </w:rPr>
              <w:t>s klimatskim promjenama (FHMZ, civilna zaštita itd.)</w:t>
            </w:r>
          </w:p>
          <w:p w14:paraId="2CEE9018" w14:textId="77777777" w:rsidR="00350E3D" w:rsidRPr="008D043F" w:rsidRDefault="00350E3D" w:rsidP="0068355A">
            <w:pPr>
              <w:pStyle w:val="ListParagraph"/>
              <w:numPr>
                <w:ilvl w:val="0"/>
                <w:numId w:val="12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vartalno </w:t>
            </w:r>
            <w:r w:rsidR="006266A8" w:rsidRPr="008D043F">
              <w:rPr>
                <w:rFonts w:asciiTheme="minorHAnsi" w:eastAsia="Calibri" w:hAnsiTheme="minorHAnsi" w:cstheme="minorHAnsi"/>
                <w:sz w:val="18"/>
                <w:szCs w:val="18"/>
                <w:lang w:val="hr-HR"/>
              </w:rPr>
              <w:t>vršenje procjene</w:t>
            </w:r>
            <w:r w:rsidRPr="008D043F">
              <w:rPr>
                <w:rFonts w:asciiTheme="minorHAnsi" w:eastAsia="Calibri" w:hAnsiTheme="minorHAnsi" w:cstheme="minorHAnsi"/>
                <w:sz w:val="18"/>
                <w:szCs w:val="18"/>
                <w:lang w:val="hr-HR"/>
              </w:rPr>
              <w:t xml:space="preserve"> rizika od ekstremnih klimatskih promjena</w:t>
            </w:r>
          </w:p>
          <w:p w14:paraId="571AA9AE" w14:textId="77777777" w:rsidR="00350E3D" w:rsidRPr="008D043F" w:rsidRDefault="006266A8" w:rsidP="0068355A">
            <w:pPr>
              <w:pStyle w:val="ListParagraph"/>
              <w:numPr>
                <w:ilvl w:val="0"/>
                <w:numId w:val="12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 akcijskog plana</w:t>
            </w:r>
            <w:r w:rsidR="00350E3D" w:rsidRPr="008D043F">
              <w:rPr>
                <w:rFonts w:asciiTheme="minorHAnsi" w:eastAsia="Calibri" w:hAnsiTheme="minorHAnsi" w:cstheme="minorHAnsi"/>
                <w:sz w:val="18"/>
                <w:szCs w:val="18"/>
                <w:lang w:val="hr-HR"/>
              </w:rPr>
              <w:t xml:space="preserve"> za </w:t>
            </w:r>
            <w:r w:rsidRPr="008D043F">
              <w:rPr>
                <w:rFonts w:asciiTheme="minorHAnsi" w:eastAsia="Calibri" w:hAnsiTheme="minorHAnsi" w:cstheme="minorHAnsi"/>
                <w:sz w:val="18"/>
                <w:szCs w:val="18"/>
                <w:lang w:val="hr-HR"/>
              </w:rPr>
              <w:t>prilagođavanje klimatskim promjenama</w:t>
            </w:r>
            <w:r w:rsidR="00350E3D" w:rsidRPr="008D043F">
              <w:rPr>
                <w:rFonts w:asciiTheme="minorHAnsi" w:eastAsia="Calibri" w:hAnsiTheme="minorHAnsi" w:cstheme="minorHAnsi"/>
                <w:sz w:val="18"/>
                <w:szCs w:val="18"/>
                <w:lang w:val="hr-HR"/>
              </w:rPr>
              <w:t xml:space="preserve"> na bazi Strategije (i </w:t>
            </w:r>
            <w:r w:rsidRPr="008D043F">
              <w:rPr>
                <w:rFonts w:asciiTheme="minorHAnsi" w:eastAsia="Calibri" w:hAnsiTheme="minorHAnsi" w:cstheme="minorHAnsi"/>
                <w:sz w:val="18"/>
                <w:szCs w:val="18"/>
                <w:lang w:val="hr-HR"/>
              </w:rPr>
              <w:t>njegovo ažuriranje</w:t>
            </w:r>
            <w:r w:rsidR="00350E3D" w:rsidRPr="008D043F">
              <w:rPr>
                <w:rFonts w:asciiTheme="minorHAnsi" w:eastAsia="Calibri" w:hAnsiTheme="minorHAnsi" w:cstheme="minorHAnsi"/>
                <w:sz w:val="18"/>
                <w:szCs w:val="18"/>
                <w:lang w:val="hr-HR"/>
              </w:rPr>
              <w:t xml:space="preserve"> svakih pet godina) </w:t>
            </w:r>
          </w:p>
          <w:p w14:paraId="34EC648F" w14:textId="77777777" w:rsidR="00350E3D" w:rsidRPr="008D043F" w:rsidRDefault="006266A8" w:rsidP="0068355A">
            <w:pPr>
              <w:pStyle w:val="ListParagraph"/>
              <w:numPr>
                <w:ilvl w:val="0"/>
                <w:numId w:val="12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w:t>
            </w:r>
            <w:r w:rsidR="00350E3D" w:rsidRPr="008D043F">
              <w:rPr>
                <w:rFonts w:asciiTheme="minorHAnsi" w:eastAsia="Calibri" w:hAnsiTheme="minorHAnsi" w:cstheme="minorHAnsi"/>
                <w:sz w:val="18"/>
                <w:szCs w:val="18"/>
                <w:lang w:val="hr-HR"/>
              </w:rPr>
              <w:t>sistem</w:t>
            </w:r>
            <w:r w:rsidRPr="008D043F">
              <w:rPr>
                <w:rFonts w:asciiTheme="minorHAnsi" w:eastAsia="Calibri" w:hAnsiTheme="minorHAnsi" w:cstheme="minorHAnsi"/>
                <w:sz w:val="18"/>
                <w:szCs w:val="18"/>
                <w:lang w:val="hr-HR"/>
              </w:rPr>
              <w:t>a</w:t>
            </w:r>
            <w:r w:rsidR="00350E3D" w:rsidRPr="008D043F">
              <w:rPr>
                <w:rFonts w:asciiTheme="minorHAnsi" w:eastAsia="Calibri" w:hAnsiTheme="minorHAnsi" w:cstheme="minorHAnsi"/>
                <w:sz w:val="18"/>
                <w:szCs w:val="18"/>
                <w:lang w:val="hr-HR"/>
              </w:rPr>
              <w:t xml:space="preserve"> koordinacija i praćenje sprovođenja mjera </w:t>
            </w:r>
            <w:r w:rsidRPr="008D043F">
              <w:rPr>
                <w:rFonts w:asciiTheme="minorHAnsi" w:eastAsia="Calibri" w:hAnsiTheme="minorHAnsi" w:cstheme="minorHAnsi"/>
                <w:sz w:val="18"/>
                <w:szCs w:val="18"/>
                <w:lang w:val="hr-HR"/>
              </w:rPr>
              <w:t xml:space="preserve">prilagođavanja </w:t>
            </w:r>
            <w:r w:rsidR="00350E3D" w:rsidRPr="008D043F">
              <w:rPr>
                <w:rFonts w:asciiTheme="minorHAnsi" w:eastAsia="Calibri" w:hAnsiTheme="minorHAnsi" w:cstheme="minorHAnsi"/>
                <w:sz w:val="18"/>
                <w:szCs w:val="18"/>
                <w:lang w:val="hr-HR"/>
              </w:rPr>
              <w:t>između nadležnih institucija i stalno jačanje njenih kapaciteta</w:t>
            </w:r>
          </w:p>
          <w:p w14:paraId="6BDA8E73" w14:textId="77777777" w:rsidR="006927C2" w:rsidRPr="008D043F" w:rsidRDefault="006266A8" w:rsidP="0068355A">
            <w:pPr>
              <w:pStyle w:val="ListParagraph"/>
              <w:numPr>
                <w:ilvl w:val="0"/>
                <w:numId w:val="12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efiniranje načina</w:t>
            </w:r>
            <w:r w:rsidR="00350E3D" w:rsidRPr="008D043F">
              <w:rPr>
                <w:rFonts w:asciiTheme="minorHAnsi" w:eastAsia="Calibri" w:hAnsiTheme="minorHAnsi" w:cstheme="minorHAnsi"/>
                <w:sz w:val="18"/>
                <w:szCs w:val="18"/>
                <w:lang w:val="hr-HR"/>
              </w:rPr>
              <w:t xml:space="preserve"> prikupljanja i korištenja sredstava za mjere za </w:t>
            </w:r>
            <w:r w:rsidRPr="008D043F">
              <w:rPr>
                <w:rFonts w:asciiTheme="minorHAnsi" w:eastAsia="Calibri" w:hAnsiTheme="minorHAnsi" w:cstheme="minorHAnsi"/>
                <w:sz w:val="18"/>
                <w:szCs w:val="18"/>
                <w:lang w:val="hr-HR"/>
              </w:rPr>
              <w:t xml:space="preserve">prilagođavanje klimatskim promjenama </w:t>
            </w:r>
            <w:r w:rsidR="00350E3D" w:rsidRPr="008D043F">
              <w:rPr>
                <w:rFonts w:asciiTheme="minorHAnsi" w:eastAsia="Calibri" w:hAnsiTheme="minorHAnsi" w:cstheme="minorHAnsi"/>
                <w:sz w:val="18"/>
                <w:szCs w:val="18"/>
                <w:lang w:val="hr-HR"/>
              </w:rPr>
              <w:t>u skladu sa Strategijom finansiranja NAP-a koji je u fazi izrade</w:t>
            </w:r>
          </w:p>
        </w:tc>
      </w:tr>
      <w:tr w:rsidR="00B2749B" w:rsidRPr="008D043F" w14:paraId="54E604EE" w14:textId="77777777" w:rsidTr="000475C5">
        <w:trPr>
          <w:trHeight w:val="567"/>
          <w:jc w:val="center"/>
        </w:trPr>
        <w:tc>
          <w:tcPr>
            <w:tcW w:w="1412" w:type="pct"/>
            <w:shd w:val="clear" w:color="auto" w:fill="009D73"/>
            <w:vAlign w:val="center"/>
          </w:tcPr>
          <w:p w14:paraId="6A3D5FE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4F965274"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B2749B" w:rsidRPr="008D043F" w14:paraId="3F6A0B98" w14:textId="77777777" w:rsidTr="000475C5">
        <w:trPr>
          <w:trHeight w:val="567"/>
          <w:jc w:val="center"/>
        </w:trPr>
        <w:tc>
          <w:tcPr>
            <w:tcW w:w="1412" w:type="pct"/>
            <w:shd w:val="clear" w:color="auto" w:fill="009D73"/>
            <w:vAlign w:val="center"/>
          </w:tcPr>
          <w:p w14:paraId="175801AB" w14:textId="77777777" w:rsidR="006927C2" w:rsidRPr="008D043F" w:rsidRDefault="00B2749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w:t>
            </w:r>
            <w:r w:rsidR="006927C2" w:rsidRPr="008D043F">
              <w:rPr>
                <w:rFonts w:asciiTheme="minorHAnsi" w:hAnsiTheme="minorHAnsi" w:cstheme="minorHAnsi"/>
                <w:b/>
                <w:color w:val="FFFFFF" w:themeColor="background1"/>
                <w:sz w:val="18"/>
                <w:szCs w:val="18"/>
                <w:lang w:val="hr-HR" w:bidi="en-US"/>
              </w:rPr>
              <w:t>ndikatori za praćenje rezultata mjere</w:t>
            </w:r>
          </w:p>
        </w:tc>
        <w:tc>
          <w:tcPr>
            <w:tcW w:w="1080" w:type="pct"/>
            <w:shd w:val="clear" w:color="auto" w:fill="009D73"/>
            <w:vAlign w:val="center"/>
          </w:tcPr>
          <w:p w14:paraId="2644C37B"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70C0EAA"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649B6673"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5" w:type="pct"/>
            <w:shd w:val="clear" w:color="auto" w:fill="009D73"/>
            <w:vAlign w:val="center"/>
          </w:tcPr>
          <w:p w14:paraId="38B629B0"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B2749B" w:rsidRPr="008D043F" w14:paraId="0D33AF31" w14:textId="77777777" w:rsidTr="000475C5">
        <w:trPr>
          <w:trHeight w:val="567"/>
          <w:jc w:val="center"/>
        </w:trPr>
        <w:tc>
          <w:tcPr>
            <w:tcW w:w="1412" w:type="pct"/>
            <w:vMerge w:val="restart"/>
            <w:shd w:val="clear" w:color="auto" w:fill="009D73"/>
            <w:vAlign w:val="center"/>
          </w:tcPr>
          <w:p w14:paraId="624BAB12"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0BEEBE1D" w14:textId="77777777" w:rsidR="006927C2" w:rsidRPr="008D043F" w:rsidRDefault="006927C2" w:rsidP="0068355A">
            <w:pPr>
              <w:pStyle w:val="ListParagraph"/>
              <w:numPr>
                <w:ilvl w:val="0"/>
                <w:numId w:val="124"/>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realizacije programa jačanja kapaciteta i unaprjeđenje znanja</w:t>
            </w:r>
          </w:p>
        </w:tc>
        <w:tc>
          <w:tcPr>
            <w:tcW w:w="1253" w:type="pct"/>
            <w:shd w:val="clear" w:color="auto" w:fill="FFFFFF"/>
            <w:vAlign w:val="center"/>
          </w:tcPr>
          <w:p w14:paraId="6100199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o znanje i kapaciteti</w:t>
            </w:r>
          </w:p>
        </w:tc>
        <w:tc>
          <w:tcPr>
            <w:tcW w:w="1255" w:type="pct"/>
            <w:shd w:val="clear" w:color="auto" w:fill="FFFFFF"/>
            <w:vAlign w:val="center"/>
          </w:tcPr>
          <w:p w14:paraId="5BE221B3"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naprijeđeno znanje i povećan kapacitet kroz provodene programe jačanja kapaciteta</w:t>
            </w:r>
          </w:p>
        </w:tc>
      </w:tr>
      <w:tr w:rsidR="00B2749B" w:rsidRPr="008D043F" w14:paraId="6E32ADC1" w14:textId="77777777" w:rsidTr="000475C5">
        <w:trPr>
          <w:trHeight w:val="567"/>
          <w:jc w:val="center"/>
        </w:trPr>
        <w:tc>
          <w:tcPr>
            <w:tcW w:w="1412" w:type="pct"/>
            <w:vMerge/>
            <w:shd w:val="clear" w:color="auto" w:fill="009D73"/>
            <w:vAlign w:val="center"/>
          </w:tcPr>
          <w:p w14:paraId="12D49224"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7FF73069" w14:textId="77777777" w:rsidR="006927C2" w:rsidRPr="008D043F" w:rsidRDefault="006927C2" w:rsidP="0068355A">
            <w:pPr>
              <w:pStyle w:val="ListParagraph"/>
              <w:numPr>
                <w:ilvl w:val="0"/>
                <w:numId w:val="124"/>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menovanja tijela</w:t>
            </w:r>
          </w:p>
        </w:tc>
        <w:tc>
          <w:tcPr>
            <w:tcW w:w="1253" w:type="pct"/>
            <w:shd w:val="clear" w:color="auto" w:fill="FFFFFF"/>
            <w:vAlign w:val="center"/>
          </w:tcPr>
          <w:p w14:paraId="49093B5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tijela za vođenje evidencije šteta od klimatskih promjena</w:t>
            </w:r>
          </w:p>
        </w:tc>
        <w:tc>
          <w:tcPr>
            <w:tcW w:w="1255" w:type="pct"/>
            <w:shd w:val="clear" w:color="auto" w:fill="FFFFFF"/>
            <w:vAlign w:val="center"/>
          </w:tcPr>
          <w:p w14:paraId="02360A3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menovano tijelo za uspostavu sistema i vođenje evidencije šteta</w:t>
            </w:r>
          </w:p>
        </w:tc>
      </w:tr>
      <w:tr w:rsidR="00B2749B" w:rsidRPr="008D043F" w14:paraId="2DB84EBC" w14:textId="77777777" w:rsidTr="000475C5">
        <w:trPr>
          <w:trHeight w:val="567"/>
          <w:jc w:val="center"/>
        </w:trPr>
        <w:tc>
          <w:tcPr>
            <w:tcW w:w="1412" w:type="pct"/>
            <w:vMerge/>
            <w:shd w:val="clear" w:color="auto" w:fill="009D73"/>
            <w:vAlign w:val="center"/>
          </w:tcPr>
          <w:p w14:paraId="2940B3C9"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323DFB5D" w14:textId="77777777" w:rsidR="006927C2" w:rsidRPr="008D043F" w:rsidRDefault="006927C2" w:rsidP="0068355A">
            <w:pPr>
              <w:pStyle w:val="ListParagraph"/>
              <w:numPr>
                <w:ilvl w:val="0"/>
                <w:numId w:val="124"/>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realizacije programa jačanja kapaciteta</w:t>
            </w:r>
          </w:p>
        </w:tc>
        <w:tc>
          <w:tcPr>
            <w:tcW w:w="1253" w:type="pct"/>
            <w:shd w:val="clear" w:color="auto" w:fill="FFFFFF"/>
            <w:vAlign w:val="center"/>
          </w:tcPr>
          <w:p w14:paraId="0EE0F45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i kapaciteti </w:t>
            </w:r>
            <w:r w:rsidRPr="008D043F">
              <w:rPr>
                <w:rFonts w:asciiTheme="minorHAnsi" w:eastAsia="Calibri" w:hAnsiTheme="minorHAnsi" w:cstheme="minorHAnsi"/>
                <w:sz w:val="18"/>
                <w:szCs w:val="18"/>
                <w:lang w:val="hr-HR"/>
              </w:rPr>
              <w:t>za prognoziranje opasnih meteoroloških i hidroloških pojava</w:t>
            </w:r>
          </w:p>
        </w:tc>
        <w:tc>
          <w:tcPr>
            <w:tcW w:w="1255" w:type="pct"/>
            <w:shd w:val="clear" w:color="auto" w:fill="FFFFFF"/>
            <w:vAlign w:val="center"/>
          </w:tcPr>
          <w:p w14:paraId="670B0B2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B2749B" w:rsidRPr="008D043F" w14:paraId="38A071EA" w14:textId="77777777" w:rsidTr="000475C5">
        <w:trPr>
          <w:trHeight w:val="567"/>
          <w:jc w:val="center"/>
        </w:trPr>
        <w:tc>
          <w:tcPr>
            <w:tcW w:w="1412" w:type="pct"/>
            <w:vMerge/>
            <w:shd w:val="clear" w:color="auto" w:fill="009D73"/>
            <w:vAlign w:val="center"/>
          </w:tcPr>
          <w:p w14:paraId="12B13B2C"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3437B54B" w14:textId="77777777" w:rsidR="006927C2" w:rsidRPr="008D043F" w:rsidRDefault="006927C2" w:rsidP="0068355A">
            <w:pPr>
              <w:pStyle w:val="ListParagraph"/>
              <w:numPr>
                <w:ilvl w:val="0"/>
                <w:numId w:val="124"/>
              </w:numPr>
              <w:spacing w:before="40" w:after="40" w:line="276" w:lineRule="auto"/>
              <w:ind w:left="280" w:hanging="27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Status uspostavljanja sistema za koordinaciju</w:t>
            </w:r>
          </w:p>
        </w:tc>
        <w:tc>
          <w:tcPr>
            <w:tcW w:w="1253" w:type="pct"/>
            <w:shd w:val="clear" w:color="auto" w:fill="FFFFFF"/>
            <w:vAlign w:val="center"/>
          </w:tcPr>
          <w:p w14:paraId="5832BB7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koordinacije</w:t>
            </w:r>
          </w:p>
        </w:tc>
        <w:tc>
          <w:tcPr>
            <w:tcW w:w="1255" w:type="pct"/>
            <w:shd w:val="clear" w:color="auto" w:fill="FFFFFF"/>
            <w:vAlign w:val="center"/>
          </w:tcPr>
          <w:p w14:paraId="2D4E8711" w14:textId="77777777" w:rsidR="006927C2"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efiniran </w:t>
            </w:r>
            <w:r w:rsidR="006927C2" w:rsidRPr="008D043F">
              <w:rPr>
                <w:rFonts w:asciiTheme="minorHAnsi" w:hAnsiTheme="minorHAnsi" w:cstheme="minorHAnsi"/>
                <w:sz w:val="18"/>
                <w:szCs w:val="18"/>
                <w:lang w:val="hr-HR" w:bidi="en-US"/>
              </w:rPr>
              <w:t>način koordinacije</w:t>
            </w:r>
          </w:p>
        </w:tc>
      </w:tr>
      <w:tr w:rsidR="00B2749B" w:rsidRPr="008D043F" w14:paraId="44AD127A" w14:textId="77777777" w:rsidTr="000475C5">
        <w:trPr>
          <w:trHeight w:val="567"/>
          <w:jc w:val="center"/>
        </w:trPr>
        <w:tc>
          <w:tcPr>
            <w:tcW w:w="1412" w:type="pct"/>
            <w:vMerge/>
            <w:shd w:val="clear" w:color="auto" w:fill="009D73"/>
            <w:vAlign w:val="center"/>
          </w:tcPr>
          <w:p w14:paraId="7E3EF692"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508633B4" w14:textId="77777777" w:rsidR="006927C2" w:rsidRPr="008D043F" w:rsidRDefault="006927C2" w:rsidP="0068355A">
            <w:pPr>
              <w:pStyle w:val="ListParagraph"/>
              <w:numPr>
                <w:ilvl w:val="0"/>
                <w:numId w:val="124"/>
              </w:numPr>
              <w:spacing w:before="40" w:after="40" w:line="276" w:lineRule="auto"/>
              <w:ind w:left="280" w:hanging="27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Status izrade i usvajanja izvještaja o procjeni rizika</w:t>
            </w:r>
          </w:p>
        </w:tc>
        <w:tc>
          <w:tcPr>
            <w:tcW w:w="1253" w:type="pct"/>
            <w:shd w:val="clear" w:color="auto" w:fill="FFFFFF"/>
            <w:vAlign w:val="center"/>
          </w:tcPr>
          <w:p w14:paraId="477A533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Nepostojanje kvartalnih izvještaja</w:t>
            </w:r>
          </w:p>
        </w:tc>
        <w:tc>
          <w:tcPr>
            <w:tcW w:w="1255" w:type="pct"/>
            <w:shd w:val="clear" w:color="auto" w:fill="FFFFFF"/>
            <w:vAlign w:val="center"/>
          </w:tcPr>
          <w:p w14:paraId="3AD62743"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i kvartalni izvještaji o procjeni rizika </w:t>
            </w:r>
            <w:r w:rsidR="006266A8" w:rsidRPr="008D043F">
              <w:rPr>
                <w:rFonts w:asciiTheme="minorHAnsi" w:hAnsiTheme="minorHAnsi" w:cstheme="minorHAnsi"/>
                <w:sz w:val="18"/>
                <w:szCs w:val="18"/>
                <w:lang w:val="hr-HR" w:bidi="en-US"/>
              </w:rPr>
              <w:t>od ekstremnih klimatskih promjena</w:t>
            </w:r>
          </w:p>
        </w:tc>
      </w:tr>
      <w:tr w:rsidR="00B2749B" w:rsidRPr="008D043F" w14:paraId="79904A79" w14:textId="77777777" w:rsidTr="000475C5">
        <w:trPr>
          <w:trHeight w:val="567"/>
          <w:jc w:val="center"/>
        </w:trPr>
        <w:tc>
          <w:tcPr>
            <w:tcW w:w="1412" w:type="pct"/>
            <w:vMerge/>
            <w:shd w:val="clear" w:color="auto" w:fill="009D73"/>
            <w:vAlign w:val="center"/>
          </w:tcPr>
          <w:p w14:paraId="3EAAA3B1"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3356A12E" w14:textId="77777777" w:rsidR="006927C2" w:rsidRPr="008D043F" w:rsidRDefault="006927C2" w:rsidP="0068355A">
            <w:pPr>
              <w:pStyle w:val="ListParagraph"/>
              <w:numPr>
                <w:ilvl w:val="0"/>
                <w:numId w:val="124"/>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i usvajanja </w:t>
            </w:r>
            <w:r w:rsidR="006266A8"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w:t>
            </w:r>
          </w:p>
        </w:tc>
        <w:tc>
          <w:tcPr>
            <w:tcW w:w="1253" w:type="pct"/>
            <w:shd w:val="clear" w:color="auto" w:fill="FFFFFF"/>
            <w:vAlign w:val="center"/>
          </w:tcPr>
          <w:p w14:paraId="1D72406C"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postojanje </w:t>
            </w:r>
            <w:r w:rsidR="006266A8" w:rsidRPr="008D043F">
              <w:rPr>
                <w:rFonts w:asciiTheme="minorHAnsi" w:hAnsiTheme="minorHAnsi" w:cstheme="minorHAnsi"/>
                <w:sz w:val="18"/>
                <w:szCs w:val="18"/>
                <w:lang w:val="hr-HR" w:bidi="en-US"/>
              </w:rPr>
              <w:t xml:space="preserve">akcijskog </w:t>
            </w:r>
            <w:r w:rsidRPr="008D043F">
              <w:rPr>
                <w:rFonts w:asciiTheme="minorHAnsi" w:hAnsiTheme="minorHAnsi" w:cstheme="minorHAnsi"/>
                <w:sz w:val="18"/>
                <w:szCs w:val="18"/>
                <w:lang w:val="hr-HR" w:bidi="en-US"/>
              </w:rPr>
              <w:t>plana</w:t>
            </w:r>
          </w:p>
        </w:tc>
        <w:tc>
          <w:tcPr>
            <w:tcW w:w="1255" w:type="pct"/>
            <w:shd w:val="clear" w:color="auto" w:fill="FFFFFF"/>
            <w:vAlign w:val="center"/>
          </w:tcPr>
          <w:p w14:paraId="431E397D"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 i usvojen </w:t>
            </w:r>
            <w:r w:rsidR="006266A8"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w:t>
            </w:r>
          </w:p>
        </w:tc>
      </w:tr>
      <w:tr w:rsidR="00B2749B" w:rsidRPr="008D043F" w14:paraId="7276CB2D" w14:textId="77777777" w:rsidTr="000475C5">
        <w:trPr>
          <w:trHeight w:val="567"/>
          <w:jc w:val="center"/>
        </w:trPr>
        <w:tc>
          <w:tcPr>
            <w:tcW w:w="1412" w:type="pct"/>
            <w:vMerge/>
            <w:shd w:val="clear" w:color="auto" w:fill="009D73"/>
            <w:vAlign w:val="center"/>
          </w:tcPr>
          <w:p w14:paraId="2F85EA89"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auto"/>
            <w:vAlign w:val="center"/>
          </w:tcPr>
          <w:p w14:paraId="3F8356DF" w14:textId="77777777" w:rsidR="006927C2" w:rsidRPr="008D043F" w:rsidRDefault="006927C2" w:rsidP="0068355A">
            <w:pPr>
              <w:pStyle w:val="ListParagraph"/>
              <w:numPr>
                <w:ilvl w:val="0"/>
                <w:numId w:val="124"/>
              </w:numPr>
              <w:spacing w:before="40" w:after="40" w:line="276" w:lineRule="auto"/>
              <w:ind w:left="280" w:hanging="27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Status uspostavljanja sistema za koordinaciju i praćenje provedbe mjera</w:t>
            </w:r>
          </w:p>
        </w:tc>
        <w:tc>
          <w:tcPr>
            <w:tcW w:w="1253" w:type="pct"/>
            <w:shd w:val="clear" w:color="auto" w:fill="FFFFFF"/>
            <w:vAlign w:val="center"/>
          </w:tcPr>
          <w:p w14:paraId="2CA87F5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sistema za koordinaciju i praćenje provedbe mjera</w:t>
            </w:r>
          </w:p>
        </w:tc>
        <w:tc>
          <w:tcPr>
            <w:tcW w:w="1255" w:type="pct"/>
            <w:shd w:val="clear" w:color="auto" w:fill="FFFFFF"/>
            <w:vAlign w:val="center"/>
          </w:tcPr>
          <w:p w14:paraId="57299CF2"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sistem za koordinaciju i praćenje provedbe mjera </w:t>
            </w:r>
            <w:r w:rsidR="006266A8" w:rsidRPr="008D043F">
              <w:rPr>
                <w:rFonts w:asciiTheme="minorHAnsi" w:hAnsiTheme="minorHAnsi" w:cstheme="minorHAnsi"/>
                <w:sz w:val="18"/>
                <w:szCs w:val="18"/>
                <w:lang w:val="hr-HR" w:bidi="en-US"/>
              </w:rPr>
              <w:t>prilagođavanja klimatskim promjenama</w:t>
            </w:r>
          </w:p>
        </w:tc>
      </w:tr>
      <w:tr w:rsidR="00B2749B" w:rsidRPr="008D043F" w14:paraId="168FC02F" w14:textId="77777777" w:rsidTr="000475C5">
        <w:trPr>
          <w:trHeight w:val="567"/>
          <w:jc w:val="center"/>
        </w:trPr>
        <w:tc>
          <w:tcPr>
            <w:tcW w:w="1412" w:type="pct"/>
            <w:vMerge/>
            <w:shd w:val="clear" w:color="auto" w:fill="009D73"/>
            <w:vAlign w:val="center"/>
          </w:tcPr>
          <w:p w14:paraId="525D6054"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auto"/>
            <w:vAlign w:val="center"/>
          </w:tcPr>
          <w:p w14:paraId="63454E68" w14:textId="77777777" w:rsidR="006927C2" w:rsidRPr="008D043F" w:rsidRDefault="006927C2" w:rsidP="0068355A">
            <w:pPr>
              <w:pStyle w:val="ListParagraph"/>
              <w:numPr>
                <w:ilvl w:val="0"/>
                <w:numId w:val="124"/>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6266A8" w:rsidRPr="008D043F">
              <w:rPr>
                <w:rFonts w:asciiTheme="minorHAnsi" w:eastAsia="Calibri" w:hAnsiTheme="minorHAnsi" w:cstheme="minorHAnsi"/>
                <w:sz w:val="18"/>
                <w:szCs w:val="18"/>
                <w:lang w:val="hr-HR"/>
              </w:rPr>
              <w:t xml:space="preserve">definiranja </w:t>
            </w:r>
            <w:r w:rsidRPr="008D043F">
              <w:rPr>
                <w:rFonts w:asciiTheme="minorHAnsi" w:eastAsia="Calibri" w:hAnsiTheme="minorHAnsi" w:cstheme="minorHAnsi"/>
                <w:sz w:val="18"/>
                <w:szCs w:val="18"/>
                <w:lang w:val="hr-HR"/>
              </w:rPr>
              <w:t>načina prikupljanja sredstava</w:t>
            </w:r>
          </w:p>
        </w:tc>
        <w:tc>
          <w:tcPr>
            <w:tcW w:w="1253" w:type="pct"/>
            <w:shd w:val="clear" w:color="auto" w:fill="FFFFFF"/>
            <w:vAlign w:val="center"/>
          </w:tcPr>
          <w:p w14:paraId="74DDC817"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postojanje sistema prikupljanja </w:t>
            </w:r>
            <w:r w:rsidR="006266A8"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orištenja sredstava za realizaciju mjera za </w:t>
            </w:r>
            <w:r w:rsidR="006266A8" w:rsidRPr="008D043F">
              <w:rPr>
                <w:rFonts w:asciiTheme="minorHAnsi" w:hAnsiTheme="minorHAnsi" w:cstheme="minorHAnsi"/>
                <w:sz w:val="18"/>
                <w:szCs w:val="18"/>
                <w:lang w:val="hr-HR" w:bidi="en-US"/>
              </w:rPr>
              <w:t>prilagođavanje klimatskim promjenama</w:t>
            </w:r>
          </w:p>
        </w:tc>
        <w:tc>
          <w:tcPr>
            <w:tcW w:w="1255" w:type="pct"/>
            <w:shd w:val="clear" w:color="auto" w:fill="FFFFFF"/>
            <w:vAlign w:val="center"/>
          </w:tcPr>
          <w:p w14:paraId="7B52122A" w14:textId="77777777" w:rsidR="006927C2"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efiniran </w:t>
            </w:r>
            <w:r w:rsidR="006927C2" w:rsidRPr="008D043F">
              <w:rPr>
                <w:rFonts w:asciiTheme="minorHAnsi" w:hAnsiTheme="minorHAnsi" w:cstheme="minorHAnsi"/>
                <w:sz w:val="18"/>
                <w:szCs w:val="18"/>
                <w:lang w:val="hr-HR" w:bidi="en-US"/>
              </w:rPr>
              <w:t xml:space="preserve">način prikupljanja i korištenja sredstava za mjere za </w:t>
            </w:r>
            <w:r w:rsidRPr="008D043F">
              <w:rPr>
                <w:rFonts w:asciiTheme="minorHAnsi" w:hAnsiTheme="minorHAnsi" w:cstheme="minorHAnsi"/>
                <w:sz w:val="18"/>
                <w:szCs w:val="18"/>
                <w:lang w:val="hr-HR" w:bidi="en-US"/>
              </w:rPr>
              <w:t>prilagođavanje klimatskim promjenama</w:t>
            </w:r>
          </w:p>
        </w:tc>
      </w:tr>
      <w:tr w:rsidR="001F0AB1" w:rsidRPr="008D043F" w14:paraId="63A00735" w14:textId="77777777" w:rsidTr="000475C5">
        <w:trPr>
          <w:trHeight w:val="567"/>
          <w:jc w:val="center"/>
        </w:trPr>
        <w:tc>
          <w:tcPr>
            <w:tcW w:w="1412" w:type="pct"/>
            <w:shd w:val="clear" w:color="auto" w:fill="009D73"/>
            <w:vAlign w:val="center"/>
          </w:tcPr>
          <w:p w14:paraId="23CC8658"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shd w:val="clear" w:color="auto" w:fill="FFFFFF"/>
            <w:vAlign w:val="center"/>
          </w:tcPr>
          <w:p w14:paraId="784AAB71" w14:textId="77777777" w:rsidR="001F0AB1"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je upravljanja i jačanje ljudskih i institucionalnih kapaciteta </w:t>
            </w:r>
            <w:r w:rsidRPr="008D043F">
              <w:rPr>
                <w:rFonts w:asciiTheme="minorHAnsi" w:hAnsiTheme="minorHAnsi" w:cstheme="minorHAnsi"/>
                <w:sz w:val="18"/>
                <w:szCs w:val="18"/>
                <w:lang w:val="hr-HR"/>
              </w:rPr>
              <w:t>za jačanje otpornosti na klimatske promjene</w:t>
            </w:r>
          </w:p>
        </w:tc>
      </w:tr>
      <w:tr w:rsidR="001F0AB1" w:rsidRPr="008D043F" w14:paraId="70995447" w14:textId="77777777" w:rsidTr="000475C5">
        <w:trPr>
          <w:trHeight w:val="567"/>
          <w:jc w:val="center"/>
        </w:trPr>
        <w:tc>
          <w:tcPr>
            <w:tcW w:w="1412" w:type="pct"/>
            <w:shd w:val="clear" w:color="auto" w:fill="009D73"/>
            <w:vAlign w:val="center"/>
          </w:tcPr>
          <w:p w14:paraId="0D417185"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shd w:val="clear" w:color="auto" w:fill="FFFFFF"/>
            <w:vAlign w:val="center"/>
          </w:tcPr>
          <w:p w14:paraId="22ACB90F" w14:textId="77777777" w:rsidR="00083EE6" w:rsidRPr="008D043F" w:rsidRDefault="00083EE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38 117 KM</w:t>
            </w:r>
          </w:p>
          <w:p w14:paraId="574441B3" w14:textId="77777777" w:rsidR="001F0AB1" w:rsidRPr="008D043F" w:rsidRDefault="00083EE6"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vor: 20% </w:t>
            </w:r>
            <w:r w:rsidR="006266A8" w:rsidRPr="008D043F">
              <w:rPr>
                <w:rFonts w:asciiTheme="minorHAnsi" w:eastAsia="Calibri" w:hAnsiTheme="minorHAnsi" w:cstheme="minorHAnsi"/>
                <w:sz w:val="18"/>
                <w:szCs w:val="18"/>
                <w:lang w:val="hr-HR"/>
              </w:rPr>
              <w:t xml:space="preserve">budžetska </w:t>
            </w:r>
            <w:r w:rsidRPr="008D043F">
              <w:rPr>
                <w:rFonts w:asciiTheme="minorHAnsi" w:eastAsia="Calibri" w:hAnsiTheme="minorHAnsi" w:cstheme="minorHAnsi"/>
                <w:sz w:val="18"/>
                <w:szCs w:val="18"/>
                <w:lang w:val="hr-HR"/>
              </w:rPr>
              <w:t>sredstva, 80% kombinacija</w:t>
            </w:r>
            <w:r w:rsidR="006266A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 xml:space="preserve">sredstva </w:t>
            </w:r>
            <w:r w:rsidRPr="008D043F">
              <w:rPr>
                <w:rFonts w:asciiTheme="minorHAnsi" w:eastAsia="Calibri" w:hAnsiTheme="minorHAnsi" w:cstheme="minorHAnsi"/>
                <w:sz w:val="18"/>
                <w:szCs w:val="18"/>
                <w:lang w:val="hr-HR"/>
              </w:rPr>
              <w:t xml:space="preserve">EU i drugih međunarodnih donatora i </w:t>
            </w:r>
            <w:r w:rsidR="006266A8" w:rsidRPr="008D043F">
              <w:rPr>
                <w:rFonts w:asciiTheme="minorHAnsi" w:eastAsia="Calibri" w:hAnsiTheme="minorHAnsi" w:cstheme="minorHAnsi"/>
                <w:sz w:val="18"/>
                <w:szCs w:val="18"/>
                <w:lang w:val="hr-HR"/>
              </w:rPr>
              <w:t xml:space="preserve">ostale </w:t>
            </w:r>
            <w:r w:rsidRPr="008D043F">
              <w:rPr>
                <w:rFonts w:asciiTheme="minorHAnsi" w:eastAsia="Calibri" w:hAnsiTheme="minorHAnsi" w:cstheme="minorHAnsi"/>
                <w:sz w:val="18"/>
                <w:szCs w:val="18"/>
                <w:lang w:val="hr-HR"/>
              </w:rPr>
              <w:t>donacije</w:t>
            </w:r>
          </w:p>
        </w:tc>
      </w:tr>
      <w:tr w:rsidR="00B2749B" w:rsidRPr="008D043F" w14:paraId="5F4D88FD" w14:textId="77777777" w:rsidTr="000475C5">
        <w:trPr>
          <w:trHeight w:val="567"/>
          <w:jc w:val="center"/>
        </w:trPr>
        <w:tc>
          <w:tcPr>
            <w:tcW w:w="1412" w:type="pct"/>
            <w:shd w:val="clear" w:color="auto" w:fill="009D73"/>
            <w:vAlign w:val="center"/>
          </w:tcPr>
          <w:p w14:paraId="4543295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shd w:val="clear" w:color="auto" w:fill="FFFFFF"/>
            <w:vAlign w:val="center"/>
          </w:tcPr>
          <w:p w14:paraId="3C95F10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2.</w:t>
            </w:r>
          </w:p>
        </w:tc>
      </w:tr>
      <w:tr w:rsidR="00B2749B" w:rsidRPr="008D043F" w14:paraId="5A0ACBC3" w14:textId="77777777" w:rsidTr="000475C5">
        <w:trPr>
          <w:trHeight w:val="567"/>
          <w:jc w:val="center"/>
        </w:trPr>
        <w:tc>
          <w:tcPr>
            <w:tcW w:w="1412" w:type="pct"/>
            <w:shd w:val="clear" w:color="auto" w:fill="009D73"/>
            <w:vAlign w:val="center"/>
          </w:tcPr>
          <w:p w14:paraId="3C8D491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133B03B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B2749B" w:rsidRPr="008D043F" w14:paraId="7144E927" w14:textId="77777777" w:rsidTr="000475C5">
        <w:trPr>
          <w:trHeight w:val="567"/>
          <w:jc w:val="center"/>
        </w:trPr>
        <w:tc>
          <w:tcPr>
            <w:tcW w:w="1412" w:type="pct"/>
            <w:shd w:val="clear" w:color="auto" w:fill="009D73"/>
            <w:vAlign w:val="center"/>
          </w:tcPr>
          <w:p w14:paraId="6B37E5D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shd w:val="clear" w:color="auto" w:fill="FFFFFF"/>
            <w:vAlign w:val="center"/>
          </w:tcPr>
          <w:p w14:paraId="5A790F1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PVŠ, FHMZ, civilna zaštita, Fond za zaštitu okoliša, univerziteti</w:t>
            </w:r>
          </w:p>
        </w:tc>
      </w:tr>
      <w:tr w:rsidR="00B2749B" w:rsidRPr="008D043F" w14:paraId="670F38F1" w14:textId="77777777" w:rsidTr="00EF2F20">
        <w:trPr>
          <w:trHeight w:val="410"/>
          <w:jc w:val="center"/>
        </w:trPr>
        <w:tc>
          <w:tcPr>
            <w:tcW w:w="1412" w:type="pct"/>
            <w:shd w:val="clear" w:color="auto" w:fill="009D73"/>
            <w:vAlign w:val="center"/>
          </w:tcPr>
          <w:p w14:paraId="7BB16A6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shd w:val="clear" w:color="auto" w:fill="FFFFFF"/>
            <w:vAlign w:val="center"/>
          </w:tcPr>
          <w:p w14:paraId="604C380D" w14:textId="77777777" w:rsidR="006927C2"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ivilna </w:t>
            </w:r>
            <w:r w:rsidR="006927C2" w:rsidRPr="008D043F">
              <w:rPr>
                <w:rFonts w:asciiTheme="minorHAnsi" w:hAnsiTheme="minorHAnsi" w:cstheme="minorHAnsi"/>
                <w:sz w:val="18"/>
                <w:szCs w:val="18"/>
                <w:lang w:val="hr-HR" w:bidi="en-US"/>
              </w:rPr>
              <w:t>zaštita, NVO, građani, mediji</w:t>
            </w:r>
          </w:p>
        </w:tc>
      </w:tr>
    </w:tbl>
    <w:p w14:paraId="4E0856CF" w14:textId="77777777" w:rsidR="00EF2F20" w:rsidRPr="008D043F" w:rsidRDefault="00EF2F20"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795"/>
        <w:gridCol w:w="2919"/>
        <w:gridCol w:w="3446"/>
        <w:gridCol w:w="3558"/>
      </w:tblGrid>
      <w:tr w:rsidR="000475C5" w:rsidRPr="008D043F" w14:paraId="404BECA1" w14:textId="77777777" w:rsidTr="00EF2F20">
        <w:trPr>
          <w:trHeight w:val="567"/>
          <w:jc w:val="center"/>
        </w:trPr>
        <w:tc>
          <w:tcPr>
            <w:tcW w:w="1383" w:type="pct"/>
            <w:shd w:val="clear" w:color="auto" w:fill="009D73"/>
            <w:vAlign w:val="center"/>
          </w:tcPr>
          <w:p w14:paraId="30F71433"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617" w:type="pct"/>
            <w:gridSpan w:val="3"/>
            <w:shd w:val="clear" w:color="auto" w:fill="FFFFFF"/>
            <w:vAlign w:val="center"/>
          </w:tcPr>
          <w:p w14:paraId="11CEA991" w14:textId="77777777" w:rsidR="000475C5" w:rsidRPr="008D043F" w:rsidRDefault="000475C5"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 Ublažavanje i adaptacija na klimatske promjene i poboljšanje kvaliteta vazduha</w:t>
            </w:r>
          </w:p>
        </w:tc>
      </w:tr>
      <w:tr w:rsidR="000475C5" w:rsidRPr="008D043F" w14:paraId="131E584E" w14:textId="77777777" w:rsidTr="00EF2F20">
        <w:trPr>
          <w:trHeight w:val="567"/>
          <w:jc w:val="center"/>
        </w:trPr>
        <w:tc>
          <w:tcPr>
            <w:tcW w:w="1383" w:type="pct"/>
            <w:shd w:val="clear" w:color="auto" w:fill="009D73"/>
            <w:vAlign w:val="center"/>
          </w:tcPr>
          <w:p w14:paraId="3BC1A4DF"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617" w:type="pct"/>
            <w:gridSpan w:val="3"/>
            <w:shd w:val="clear" w:color="auto" w:fill="FFFFFF"/>
            <w:vAlign w:val="center"/>
          </w:tcPr>
          <w:p w14:paraId="0EDEC453" w14:textId="77777777" w:rsidR="000475C5" w:rsidRPr="008D043F" w:rsidRDefault="000475C5"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4. Jačanje otpornosti na uticaje klimatskih promjena</w:t>
            </w:r>
          </w:p>
        </w:tc>
      </w:tr>
      <w:tr w:rsidR="000475C5" w:rsidRPr="008D043F" w14:paraId="4D9C8B92" w14:textId="77777777" w:rsidTr="00EF2F20">
        <w:trPr>
          <w:trHeight w:val="567"/>
          <w:jc w:val="center"/>
        </w:trPr>
        <w:tc>
          <w:tcPr>
            <w:tcW w:w="1383" w:type="pct"/>
            <w:shd w:val="clear" w:color="auto" w:fill="009D73"/>
            <w:vAlign w:val="center"/>
          </w:tcPr>
          <w:p w14:paraId="0E2E6C00"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617" w:type="pct"/>
            <w:gridSpan w:val="3"/>
            <w:shd w:val="clear" w:color="auto" w:fill="FFFFFF"/>
            <w:vAlign w:val="center"/>
          </w:tcPr>
          <w:p w14:paraId="25F1F04D" w14:textId="77777777" w:rsidR="000475C5" w:rsidRPr="008D043F" w:rsidRDefault="000475C5"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4.2. Izgradnja infrastrukturnih kapaciteta za jačanje otpornosti na klimatske promjene</w:t>
            </w:r>
          </w:p>
        </w:tc>
      </w:tr>
      <w:tr w:rsidR="000475C5" w:rsidRPr="008D043F" w14:paraId="4DFDDB99" w14:textId="77777777" w:rsidTr="00EF2F20">
        <w:trPr>
          <w:trHeight w:val="567"/>
          <w:jc w:val="center"/>
        </w:trPr>
        <w:tc>
          <w:tcPr>
            <w:tcW w:w="1383" w:type="pct"/>
            <w:shd w:val="clear" w:color="auto" w:fill="009D73"/>
            <w:vAlign w:val="center"/>
          </w:tcPr>
          <w:p w14:paraId="09A33277"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617" w:type="pct"/>
            <w:gridSpan w:val="3"/>
            <w:shd w:val="clear" w:color="auto" w:fill="FFFFFF"/>
            <w:vAlign w:val="center"/>
          </w:tcPr>
          <w:p w14:paraId="54D3AB36" w14:textId="77777777" w:rsidR="000475C5" w:rsidRPr="008D043F" w:rsidRDefault="000475C5"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izgradnja infrastrukturnih kapaciteta za adaptaciju na klimatske promjene u sektorima koji su najranjiviji na klimatske promjene. </w:t>
            </w:r>
          </w:p>
          <w:p w14:paraId="575C285B" w14:textId="77777777" w:rsidR="000475C5" w:rsidRPr="008D043F" w:rsidRDefault="000475C5"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058520ED" w14:textId="77777777" w:rsidR="000475C5" w:rsidRPr="008D043F" w:rsidRDefault="000475C5" w:rsidP="0068355A">
            <w:pPr>
              <w:pStyle w:val="ListParagraph"/>
              <w:numPr>
                <w:ilvl w:val="0"/>
                <w:numId w:val="12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programa jačanja infrastrukture za navodnjavanje</w:t>
            </w:r>
          </w:p>
          <w:p w14:paraId="5F4CCCDB" w14:textId="77777777" w:rsidR="000475C5" w:rsidRPr="008D043F" w:rsidRDefault="000475C5" w:rsidP="0068355A">
            <w:pPr>
              <w:pStyle w:val="ListParagraph"/>
              <w:numPr>
                <w:ilvl w:val="0"/>
                <w:numId w:val="125"/>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Primjena principa održivosti korištenja vode za navodnjavanje i osnivanje savjetovališta za poljoprivrednike</w:t>
            </w:r>
          </w:p>
          <w:p w14:paraId="205BE692" w14:textId="77777777" w:rsidR="000475C5" w:rsidRPr="008D043F" w:rsidRDefault="000475C5" w:rsidP="0068355A">
            <w:pPr>
              <w:pStyle w:val="ListParagraph"/>
              <w:numPr>
                <w:ilvl w:val="0"/>
                <w:numId w:val="12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mjena ekoloških principa prilikom izgradnje višenamjenskih akumulacija</w:t>
            </w:r>
          </w:p>
          <w:p w14:paraId="00A92FEE" w14:textId="77777777" w:rsidR="000475C5" w:rsidRPr="008D043F" w:rsidRDefault="000475C5" w:rsidP="0068355A">
            <w:pPr>
              <w:pStyle w:val="ListParagraph"/>
              <w:numPr>
                <w:ilvl w:val="0"/>
                <w:numId w:val="12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studije potreba za opremom i ljudstvom za ranu detekciju i gašenje požara</w:t>
            </w:r>
          </w:p>
          <w:p w14:paraId="75A07C79" w14:textId="77777777" w:rsidR="000475C5" w:rsidRPr="008D043F" w:rsidRDefault="000475C5" w:rsidP="0068355A">
            <w:pPr>
              <w:pStyle w:val="ListParagraph"/>
              <w:numPr>
                <w:ilvl w:val="0"/>
                <w:numId w:val="12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bavka opreme i zapošljavanje potrebnog ljudstva za sistem za ranu detekciju i gašenje požara</w:t>
            </w:r>
          </w:p>
          <w:p w14:paraId="28D424F2" w14:textId="77777777" w:rsidR="000475C5" w:rsidRPr="008D043F" w:rsidRDefault="000475C5" w:rsidP="0068355A">
            <w:pPr>
              <w:pStyle w:val="ListParagraph"/>
              <w:numPr>
                <w:ilvl w:val="0"/>
                <w:numId w:val="12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studije potrebne infrastrukture za gašenje požara (npr. akumulacije vode, požarni putevi itd.)</w:t>
            </w:r>
          </w:p>
          <w:p w14:paraId="6D9A2803" w14:textId="77777777" w:rsidR="000475C5" w:rsidRPr="008D043F" w:rsidRDefault="000475C5" w:rsidP="0068355A">
            <w:pPr>
              <w:pStyle w:val="ListParagraph"/>
              <w:numPr>
                <w:ilvl w:val="0"/>
                <w:numId w:val="125"/>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Jačanje kapaciteta za zaštitu od poplava</w:t>
            </w:r>
          </w:p>
        </w:tc>
      </w:tr>
      <w:tr w:rsidR="000475C5" w:rsidRPr="008D043F" w14:paraId="782E364B" w14:textId="77777777" w:rsidTr="00EF2F20">
        <w:trPr>
          <w:trHeight w:val="567"/>
          <w:jc w:val="center"/>
        </w:trPr>
        <w:tc>
          <w:tcPr>
            <w:tcW w:w="1383" w:type="pct"/>
            <w:shd w:val="clear" w:color="auto" w:fill="009D73"/>
            <w:vAlign w:val="center"/>
          </w:tcPr>
          <w:p w14:paraId="1EDE54A0"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617" w:type="pct"/>
            <w:gridSpan w:val="3"/>
            <w:shd w:val="clear" w:color="auto" w:fill="FFFFFF" w:themeFill="background1"/>
            <w:vAlign w:val="center"/>
          </w:tcPr>
          <w:p w14:paraId="52614202" w14:textId="77777777" w:rsidR="000475C5" w:rsidRPr="008D043F" w:rsidRDefault="000475C5"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0475C5" w:rsidRPr="008D043F" w14:paraId="47A0B333" w14:textId="77777777" w:rsidTr="00EF2F20">
        <w:trPr>
          <w:trHeight w:val="567"/>
          <w:jc w:val="center"/>
        </w:trPr>
        <w:tc>
          <w:tcPr>
            <w:tcW w:w="1383" w:type="pct"/>
            <w:vMerge w:val="restart"/>
            <w:shd w:val="clear" w:color="auto" w:fill="009D73"/>
            <w:vAlign w:val="center"/>
          </w:tcPr>
          <w:p w14:paraId="1FE5C6D8"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64" w:type="pct"/>
            <w:shd w:val="clear" w:color="auto" w:fill="009D73"/>
            <w:vAlign w:val="center"/>
          </w:tcPr>
          <w:p w14:paraId="4D0A2003" w14:textId="77777777" w:rsidR="000475C5" w:rsidRPr="008D043F" w:rsidRDefault="000475C5"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87B013D" w14:textId="77777777" w:rsidR="000475C5" w:rsidRPr="008D043F" w:rsidRDefault="000475C5"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6" w:type="pct"/>
            <w:shd w:val="clear" w:color="auto" w:fill="009D73"/>
            <w:vAlign w:val="center"/>
          </w:tcPr>
          <w:p w14:paraId="41EB3516" w14:textId="77777777" w:rsidR="000475C5" w:rsidRPr="008D043F" w:rsidRDefault="000475C5"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97" w:type="pct"/>
            <w:shd w:val="clear" w:color="auto" w:fill="009D73"/>
            <w:vAlign w:val="center"/>
          </w:tcPr>
          <w:p w14:paraId="7760621C" w14:textId="77777777" w:rsidR="000475C5" w:rsidRPr="008D043F" w:rsidRDefault="000475C5"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0475C5" w:rsidRPr="008D043F" w14:paraId="69858477" w14:textId="77777777" w:rsidTr="00EF2F20">
        <w:trPr>
          <w:trHeight w:val="567"/>
          <w:jc w:val="center"/>
        </w:trPr>
        <w:tc>
          <w:tcPr>
            <w:tcW w:w="1383" w:type="pct"/>
            <w:vMerge/>
            <w:shd w:val="clear" w:color="auto" w:fill="009D73"/>
            <w:vAlign w:val="center"/>
          </w:tcPr>
          <w:p w14:paraId="7B077C12"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692FC8DB" w14:textId="77777777" w:rsidR="000475C5" w:rsidRPr="008D043F" w:rsidRDefault="000475C5" w:rsidP="0068355A">
            <w:pPr>
              <w:pStyle w:val="ListParagraph"/>
              <w:numPr>
                <w:ilvl w:val="0"/>
                <w:numId w:val="12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programa</w:t>
            </w:r>
          </w:p>
        </w:tc>
        <w:tc>
          <w:tcPr>
            <w:tcW w:w="1256" w:type="pct"/>
            <w:shd w:val="clear" w:color="auto" w:fill="FFFFFF"/>
            <w:vAlign w:val="center"/>
          </w:tcPr>
          <w:p w14:paraId="69395F62"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postojanje programa </w:t>
            </w:r>
          </w:p>
        </w:tc>
        <w:tc>
          <w:tcPr>
            <w:tcW w:w="1297" w:type="pct"/>
            <w:shd w:val="clear" w:color="auto" w:fill="FFFFFF"/>
            <w:vAlign w:val="center"/>
          </w:tcPr>
          <w:p w14:paraId="590D2D08"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rađen i usvojen program </w:t>
            </w:r>
          </w:p>
        </w:tc>
      </w:tr>
      <w:tr w:rsidR="000475C5" w:rsidRPr="008D043F" w14:paraId="1F325237" w14:textId="77777777" w:rsidTr="00EF2F20">
        <w:trPr>
          <w:trHeight w:val="567"/>
          <w:jc w:val="center"/>
        </w:trPr>
        <w:tc>
          <w:tcPr>
            <w:tcW w:w="1383" w:type="pct"/>
            <w:vMerge/>
            <w:shd w:val="clear" w:color="auto" w:fill="009D73"/>
            <w:vAlign w:val="center"/>
          </w:tcPr>
          <w:p w14:paraId="4237AD09"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6CF60A02" w14:textId="77777777" w:rsidR="000475C5" w:rsidRPr="008D043F" w:rsidRDefault="000475C5" w:rsidP="0068355A">
            <w:pPr>
              <w:pStyle w:val="ListParagraph"/>
              <w:numPr>
                <w:ilvl w:val="0"/>
                <w:numId w:val="12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vo primjene principa održivosti korištenja vode za navodnjavanje i broj otvorenih savjetovališta </w:t>
            </w:r>
          </w:p>
        </w:tc>
        <w:tc>
          <w:tcPr>
            <w:tcW w:w="1256" w:type="pct"/>
            <w:shd w:val="clear" w:color="auto" w:fill="FFFFFF"/>
            <w:vAlign w:val="center"/>
          </w:tcPr>
          <w:p w14:paraId="35EAE377"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a primjena principa održivosti korištenja vode za navodnjavanje i nadovoljan broj savjetovališta za poljoprovrednike </w:t>
            </w:r>
          </w:p>
        </w:tc>
        <w:tc>
          <w:tcPr>
            <w:tcW w:w="1297" w:type="pct"/>
            <w:shd w:val="clear" w:color="auto" w:fill="FFFFFF"/>
            <w:vAlign w:val="center"/>
          </w:tcPr>
          <w:p w14:paraId="0F252613"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Primjena </w:t>
            </w:r>
            <w:r w:rsidRPr="008D043F">
              <w:rPr>
                <w:rFonts w:asciiTheme="minorHAnsi" w:hAnsiTheme="minorHAnsi" w:cstheme="minorHAnsi"/>
                <w:sz w:val="18"/>
                <w:szCs w:val="18"/>
                <w:lang w:val="hr-HR" w:bidi="en-US"/>
              </w:rPr>
              <w:t xml:space="preserve">principa održivosti korištenja vode za navodnjavanje i adekvatan broj savjetovališta za poljoprivrednike </w:t>
            </w:r>
          </w:p>
        </w:tc>
      </w:tr>
      <w:tr w:rsidR="000475C5" w:rsidRPr="008D043F" w14:paraId="74BC6026" w14:textId="77777777" w:rsidTr="00EF2F20">
        <w:trPr>
          <w:trHeight w:val="567"/>
          <w:jc w:val="center"/>
        </w:trPr>
        <w:tc>
          <w:tcPr>
            <w:tcW w:w="1383" w:type="pct"/>
            <w:vMerge/>
            <w:shd w:val="clear" w:color="auto" w:fill="009D73"/>
            <w:vAlign w:val="center"/>
          </w:tcPr>
          <w:p w14:paraId="6888BB01"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607B09F3" w14:textId="77777777" w:rsidR="000475C5" w:rsidRPr="008D043F" w:rsidRDefault="000475C5" w:rsidP="0068355A">
            <w:pPr>
              <w:pStyle w:val="ListParagraph"/>
              <w:numPr>
                <w:ilvl w:val="0"/>
                <w:numId w:val="12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studije; faza realizacije – nivo primjene ekoloških principa </w:t>
            </w:r>
          </w:p>
        </w:tc>
        <w:tc>
          <w:tcPr>
            <w:tcW w:w="1256" w:type="pct"/>
            <w:shd w:val="clear" w:color="auto" w:fill="FFFFFF"/>
            <w:vAlign w:val="center"/>
          </w:tcPr>
          <w:p w14:paraId="6B39A164"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a primjena ekoloških principa prilikom izradnje višenamjenskih akumulacija</w:t>
            </w:r>
          </w:p>
        </w:tc>
        <w:tc>
          <w:tcPr>
            <w:tcW w:w="1297" w:type="pct"/>
            <w:shd w:val="clear" w:color="auto" w:fill="FFFFFF"/>
            <w:vAlign w:val="center"/>
          </w:tcPr>
          <w:p w14:paraId="1CF16BAC"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e studije; visok nivo primjene ekoloških principa </w:t>
            </w:r>
          </w:p>
        </w:tc>
      </w:tr>
      <w:tr w:rsidR="000475C5" w:rsidRPr="008D043F" w14:paraId="497B1A10" w14:textId="77777777" w:rsidTr="00EF2F20">
        <w:trPr>
          <w:trHeight w:val="567"/>
          <w:jc w:val="center"/>
        </w:trPr>
        <w:tc>
          <w:tcPr>
            <w:tcW w:w="1383" w:type="pct"/>
            <w:vMerge/>
            <w:shd w:val="clear" w:color="auto" w:fill="009D73"/>
            <w:vAlign w:val="center"/>
          </w:tcPr>
          <w:p w14:paraId="79C19A9F"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1355B9AE" w14:textId="77777777" w:rsidR="000475C5" w:rsidRPr="008D043F" w:rsidRDefault="000475C5" w:rsidP="0068355A">
            <w:pPr>
              <w:pStyle w:val="ListParagraph"/>
              <w:numPr>
                <w:ilvl w:val="0"/>
                <w:numId w:val="12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studije</w:t>
            </w:r>
          </w:p>
        </w:tc>
        <w:tc>
          <w:tcPr>
            <w:tcW w:w="1256" w:type="pct"/>
            <w:shd w:val="clear" w:color="auto" w:fill="FFFFFF"/>
            <w:vAlign w:val="center"/>
          </w:tcPr>
          <w:p w14:paraId="5AC0FBAF"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studije</w:t>
            </w:r>
          </w:p>
        </w:tc>
        <w:tc>
          <w:tcPr>
            <w:tcW w:w="1297" w:type="pct"/>
            <w:shd w:val="clear" w:color="auto" w:fill="FFFFFF"/>
            <w:vAlign w:val="center"/>
          </w:tcPr>
          <w:p w14:paraId="3884609C"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ja i usvojena studija</w:t>
            </w:r>
          </w:p>
        </w:tc>
      </w:tr>
      <w:tr w:rsidR="000475C5" w:rsidRPr="008D043F" w14:paraId="617022D7" w14:textId="77777777" w:rsidTr="00EF2F20">
        <w:trPr>
          <w:trHeight w:val="567"/>
          <w:jc w:val="center"/>
        </w:trPr>
        <w:tc>
          <w:tcPr>
            <w:tcW w:w="1383" w:type="pct"/>
            <w:vMerge/>
            <w:shd w:val="clear" w:color="auto" w:fill="009D73"/>
            <w:vAlign w:val="center"/>
          </w:tcPr>
          <w:p w14:paraId="12A3A60A"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2B259963" w14:textId="77777777" w:rsidR="000475C5" w:rsidRPr="008D043F" w:rsidRDefault="000475C5" w:rsidP="0068355A">
            <w:pPr>
              <w:pStyle w:val="ListParagraph"/>
              <w:numPr>
                <w:ilvl w:val="0"/>
                <w:numId w:val="12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nabavke opreme   broj zaposlenih osoba.</w:t>
            </w:r>
          </w:p>
        </w:tc>
        <w:tc>
          <w:tcPr>
            <w:tcW w:w="1256" w:type="pct"/>
            <w:shd w:val="clear" w:color="auto" w:fill="FFFFFF"/>
            <w:vAlign w:val="center"/>
          </w:tcPr>
          <w:p w14:paraId="5C7A36F1"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an broj zaposlenih i neadekavtna oprema</w:t>
            </w:r>
          </w:p>
        </w:tc>
        <w:tc>
          <w:tcPr>
            <w:tcW w:w="1297" w:type="pct"/>
            <w:shd w:val="clear" w:color="auto" w:fill="FFFFFF"/>
            <w:vAlign w:val="center"/>
          </w:tcPr>
          <w:p w14:paraId="579A9C6F"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bavljena oprema I zaposlen potreban broj osoba</w:t>
            </w:r>
          </w:p>
        </w:tc>
      </w:tr>
      <w:tr w:rsidR="000475C5" w:rsidRPr="008D043F" w14:paraId="51DF6D88" w14:textId="77777777" w:rsidTr="00EF2F20">
        <w:trPr>
          <w:trHeight w:val="567"/>
          <w:jc w:val="center"/>
        </w:trPr>
        <w:tc>
          <w:tcPr>
            <w:tcW w:w="1383" w:type="pct"/>
            <w:vMerge/>
            <w:shd w:val="clear" w:color="auto" w:fill="009D73"/>
            <w:vAlign w:val="center"/>
          </w:tcPr>
          <w:p w14:paraId="25F58E1D"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5859B99D" w14:textId="77777777" w:rsidR="000475C5" w:rsidRPr="008D043F" w:rsidRDefault="000475C5" w:rsidP="0068355A">
            <w:pPr>
              <w:pStyle w:val="ListParagraph"/>
              <w:numPr>
                <w:ilvl w:val="0"/>
                <w:numId w:val="12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studije</w:t>
            </w:r>
          </w:p>
        </w:tc>
        <w:tc>
          <w:tcPr>
            <w:tcW w:w="1256" w:type="pct"/>
            <w:shd w:val="clear" w:color="auto" w:fill="FFFFFF"/>
            <w:vAlign w:val="center"/>
          </w:tcPr>
          <w:p w14:paraId="05329607"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procjena potreba</w:t>
            </w:r>
          </w:p>
        </w:tc>
        <w:tc>
          <w:tcPr>
            <w:tcW w:w="1297" w:type="pct"/>
            <w:shd w:val="clear" w:color="auto" w:fill="FFFFFF"/>
            <w:vAlign w:val="center"/>
          </w:tcPr>
          <w:p w14:paraId="00B243CB"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a i usvojena studija</w:t>
            </w:r>
          </w:p>
        </w:tc>
      </w:tr>
      <w:tr w:rsidR="000475C5" w:rsidRPr="008D043F" w14:paraId="4214C185" w14:textId="77777777" w:rsidTr="00EF2F20">
        <w:trPr>
          <w:trHeight w:val="567"/>
          <w:jc w:val="center"/>
        </w:trPr>
        <w:tc>
          <w:tcPr>
            <w:tcW w:w="1383" w:type="pct"/>
            <w:vMerge/>
            <w:shd w:val="clear" w:color="auto" w:fill="009D73"/>
            <w:vAlign w:val="center"/>
          </w:tcPr>
          <w:p w14:paraId="0379C963"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722F84C6" w14:textId="77777777" w:rsidR="000475C5" w:rsidRPr="008D043F" w:rsidRDefault="000475C5" w:rsidP="0068355A">
            <w:pPr>
              <w:pStyle w:val="ListParagraph"/>
              <w:numPr>
                <w:ilvl w:val="0"/>
                <w:numId w:val="12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građenosti kapaciteta</w:t>
            </w:r>
          </w:p>
        </w:tc>
        <w:tc>
          <w:tcPr>
            <w:tcW w:w="1256" w:type="pct"/>
            <w:shd w:val="clear" w:color="auto" w:fill="FFFFFF"/>
            <w:vAlign w:val="center"/>
          </w:tcPr>
          <w:p w14:paraId="24058768"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i kapaciteti</w:t>
            </w:r>
          </w:p>
        </w:tc>
        <w:tc>
          <w:tcPr>
            <w:tcW w:w="1297" w:type="pct"/>
            <w:shd w:val="clear" w:color="auto" w:fill="FFFFFF"/>
            <w:vAlign w:val="center"/>
          </w:tcPr>
          <w:p w14:paraId="032874C8"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jačani institucionalni i infrastrukturni kapaciteti</w:t>
            </w:r>
          </w:p>
        </w:tc>
      </w:tr>
      <w:tr w:rsidR="000475C5" w:rsidRPr="008D043F" w14:paraId="07873D07" w14:textId="77777777" w:rsidTr="00EF2F20">
        <w:trPr>
          <w:trHeight w:val="567"/>
          <w:jc w:val="center"/>
        </w:trPr>
        <w:tc>
          <w:tcPr>
            <w:tcW w:w="1383" w:type="pct"/>
            <w:shd w:val="clear" w:color="auto" w:fill="009D73"/>
            <w:vAlign w:val="center"/>
          </w:tcPr>
          <w:p w14:paraId="3150F33F"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617" w:type="pct"/>
            <w:gridSpan w:val="3"/>
            <w:shd w:val="clear" w:color="auto" w:fill="FFFFFF"/>
            <w:vAlign w:val="center"/>
          </w:tcPr>
          <w:p w14:paraId="09907FE5"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blažavanje posljedica klimatskih promjena u BiH.</w:t>
            </w:r>
          </w:p>
        </w:tc>
      </w:tr>
      <w:tr w:rsidR="000475C5" w:rsidRPr="008D043F" w14:paraId="74B4E3BA" w14:textId="77777777" w:rsidTr="00EF2F20">
        <w:trPr>
          <w:trHeight w:val="567"/>
          <w:jc w:val="center"/>
        </w:trPr>
        <w:tc>
          <w:tcPr>
            <w:tcW w:w="1383" w:type="pct"/>
            <w:shd w:val="clear" w:color="auto" w:fill="009D73"/>
            <w:vAlign w:val="center"/>
          </w:tcPr>
          <w:p w14:paraId="6A3CD7EF"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a izvorima finansiranja</w:t>
            </w:r>
          </w:p>
        </w:tc>
        <w:tc>
          <w:tcPr>
            <w:tcW w:w="3617" w:type="pct"/>
            <w:gridSpan w:val="3"/>
            <w:shd w:val="clear" w:color="auto" w:fill="FFFFFF"/>
            <w:vAlign w:val="center"/>
          </w:tcPr>
          <w:p w14:paraId="33E62685"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96 910 755 KM</w:t>
            </w:r>
          </w:p>
          <w:p w14:paraId="3B34D3FA" w14:textId="1F608C1E" w:rsidR="000475C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ovr: 10% </w:t>
            </w:r>
            <w:r w:rsidRPr="008D043F">
              <w:rPr>
                <w:rFonts w:asciiTheme="minorHAnsi" w:eastAsia="Calibri" w:hAnsiTheme="minorHAnsi" w:cstheme="minorHAnsi"/>
                <w:sz w:val="18"/>
                <w:szCs w:val="18"/>
                <w:lang w:val="hr-HR"/>
              </w:rPr>
              <w:t>budžetska sredstva, 90% kombinacija ‒ kreditna sredstva, sredstva EU i drugih međunarodnih donatora i ostale donacije</w:t>
            </w:r>
          </w:p>
        </w:tc>
      </w:tr>
      <w:tr w:rsidR="000475C5" w:rsidRPr="008D043F" w14:paraId="1E31C3F8" w14:textId="77777777" w:rsidTr="00EF2F20">
        <w:trPr>
          <w:trHeight w:val="567"/>
          <w:jc w:val="center"/>
        </w:trPr>
        <w:tc>
          <w:tcPr>
            <w:tcW w:w="1383" w:type="pct"/>
            <w:shd w:val="clear" w:color="auto" w:fill="009D73"/>
            <w:vAlign w:val="center"/>
          </w:tcPr>
          <w:p w14:paraId="5A914277"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617" w:type="pct"/>
            <w:gridSpan w:val="3"/>
            <w:shd w:val="clear" w:color="auto" w:fill="FFFFFF"/>
            <w:vAlign w:val="center"/>
          </w:tcPr>
          <w:p w14:paraId="11AFBEA7"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 – 2032.</w:t>
            </w:r>
          </w:p>
        </w:tc>
      </w:tr>
      <w:tr w:rsidR="000475C5" w:rsidRPr="008D043F" w14:paraId="0DF5DEAB" w14:textId="77777777" w:rsidTr="00EF2F20">
        <w:trPr>
          <w:trHeight w:val="567"/>
          <w:jc w:val="center"/>
        </w:trPr>
        <w:tc>
          <w:tcPr>
            <w:tcW w:w="1383" w:type="pct"/>
            <w:shd w:val="clear" w:color="auto" w:fill="009D73"/>
            <w:vAlign w:val="center"/>
          </w:tcPr>
          <w:p w14:paraId="7637B684"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617" w:type="pct"/>
            <w:gridSpan w:val="3"/>
            <w:shd w:val="clear" w:color="auto" w:fill="FFFFFF"/>
            <w:vAlign w:val="center"/>
          </w:tcPr>
          <w:p w14:paraId="5261D359"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PVŠ</w:t>
            </w:r>
          </w:p>
        </w:tc>
      </w:tr>
      <w:tr w:rsidR="000475C5" w:rsidRPr="008D043F" w14:paraId="5F2823BC" w14:textId="77777777" w:rsidTr="00EF2F20">
        <w:trPr>
          <w:trHeight w:val="567"/>
          <w:jc w:val="center"/>
        </w:trPr>
        <w:tc>
          <w:tcPr>
            <w:tcW w:w="1383" w:type="pct"/>
            <w:shd w:val="clear" w:color="auto" w:fill="009D73"/>
            <w:vAlign w:val="center"/>
          </w:tcPr>
          <w:p w14:paraId="2C6BF7BA"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oci mjere</w:t>
            </w:r>
          </w:p>
        </w:tc>
        <w:tc>
          <w:tcPr>
            <w:tcW w:w="3617" w:type="pct"/>
            <w:gridSpan w:val="3"/>
            <w:shd w:val="clear" w:color="auto" w:fill="FFFFFF"/>
            <w:vAlign w:val="center"/>
          </w:tcPr>
          <w:p w14:paraId="450B577D"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ivilna zaštita, FMOIT, Fond za zaštitu okoliša, agencije za vode, univerziteti</w:t>
            </w:r>
          </w:p>
        </w:tc>
      </w:tr>
      <w:tr w:rsidR="000475C5" w:rsidRPr="008D043F" w14:paraId="359FDAFD" w14:textId="77777777" w:rsidTr="00EF2F20">
        <w:trPr>
          <w:trHeight w:val="567"/>
          <w:jc w:val="center"/>
        </w:trPr>
        <w:tc>
          <w:tcPr>
            <w:tcW w:w="1383" w:type="pct"/>
            <w:shd w:val="clear" w:color="auto" w:fill="009D73"/>
            <w:vAlign w:val="center"/>
          </w:tcPr>
          <w:p w14:paraId="21EFCE85"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617" w:type="pct"/>
            <w:gridSpan w:val="3"/>
            <w:shd w:val="clear" w:color="auto" w:fill="FFFFFF"/>
            <w:vAlign w:val="center"/>
          </w:tcPr>
          <w:p w14:paraId="07D29B63"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ivilna zaštita, poljoprivrednici, NVO, građani, mediji</w:t>
            </w:r>
          </w:p>
        </w:tc>
      </w:tr>
    </w:tbl>
    <w:p w14:paraId="50A0F453"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5"/>
        <w:gridCol w:w="2974"/>
        <w:gridCol w:w="3448"/>
        <w:gridCol w:w="3450"/>
      </w:tblGrid>
      <w:tr w:rsidR="006927C2" w:rsidRPr="008D043F" w14:paraId="77E6147F" w14:textId="77777777" w:rsidTr="002D5100">
        <w:trPr>
          <w:trHeight w:val="567"/>
          <w:jc w:val="center"/>
        </w:trPr>
        <w:tc>
          <w:tcPr>
            <w:tcW w:w="1412" w:type="pct"/>
            <w:shd w:val="clear" w:color="auto" w:fill="009D73"/>
            <w:vAlign w:val="center"/>
          </w:tcPr>
          <w:p w14:paraId="49C9FAE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64AA64B3"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6266A8"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5D6CC50F" w14:textId="77777777" w:rsidTr="002D5100">
        <w:trPr>
          <w:trHeight w:val="567"/>
          <w:jc w:val="center"/>
        </w:trPr>
        <w:tc>
          <w:tcPr>
            <w:tcW w:w="1412" w:type="pct"/>
            <w:shd w:val="clear" w:color="auto" w:fill="009D73"/>
            <w:vAlign w:val="center"/>
          </w:tcPr>
          <w:p w14:paraId="50AD347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1FC18089"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5. Povećanje energijske efikasnosti u krajnjoj potrošnji u svim sektorima </w:t>
            </w:r>
          </w:p>
        </w:tc>
      </w:tr>
      <w:tr w:rsidR="006927C2" w:rsidRPr="008D043F" w14:paraId="14902665" w14:textId="77777777" w:rsidTr="002D5100">
        <w:trPr>
          <w:trHeight w:val="567"/>
          <w:jc w:val="center"/>
        </w:trPr>
        <w:tc>
          <w:tcPr>
            <w:tcW w:w="1412" w:type="pct"/>
            <w:shd w:val="clear" w:color="auto" w:fill="009D73"/>
            <w:vAlign w:val="center"/>
          </w:tcPr>
          <w:p w14:paraId="30D0C09E"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537A4404"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5.1. Kreiranje povoljnog ambijenta za energijsku efikasnost</w:t>
            </w:r>
          </w:p>
        </w:tc>
      </w:tr>
      <w:tr w:rsidR="006927C2" w:rsidRPr="008D043F" w14:paraId="1AE67855" w14:textId="77777777" w:rsidTr="002D5100">
        <w:trPr>
          <w:trHeight w:val="567"/>
          <w:jc w:val="center"/>
        </w:trPr>
        <w:tc>
          <w:tcPr>
            <w:tcW w:w="1412" w:type="pct"/>
            <w:shd w:val="clear" w:color="auto" w:fill="009D73"/>
            <w:vAlign w:val="center"/>
          </w:tcPr>
          <w:p w14:paraId="791DBB7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04ADCF14" w14:textId="77777777" w:rsidR="004908F7" w:rsidRPr="008D043F" w:rsidRDefault="004908F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kreiranje povoljnog ambijenta za energijsku efikasnost unapr</w:t>
            </w:r>
            <w:r w:rsidR="006266A8"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đenjem zakonodavnog i strateškog okvira u ovoj oblasti.</w:t>
            </w:r>
          </w:p>
          <w:p w14:paraId="1AEDD5B6" w14:textId="77777777" w:rsidR="004908F7" w:rsidRPr="008D043F" w:rsidRDefault="004908F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312C575F" w14:textId="77777777" w:rsidR="004908F7" w:rsidRPr="008D043F" w:rsidRDefault="004908F7" w:rsidP="0068355A">
            <w:pPr>
              <w:pStyle w:val="ListParagraph"/>
              <w:numPr>
                <w:ilvl w:val="0"/>
                <w:numId w:val="12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nivanje savjetovališta za energiju </w:t>
            </w:r>
          </w:p>
          <w:p w14:paraId="0D20B074" w14:textId="77777777" w:rsidR="004908F7" w:rsidRPr="008D043F" w:rsidRDefault="004908F7" w:rsidP="0068355A">
            <w:pPr>
              <w:pStyle w:val="ListParagraph"/>
              <w:numPr>
                <w:ilvl w:val="0"/>
                <w:numId w:val="12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vođenje zelenih nabavki </w:t>
            </w:r>
            <w:r w:rsidR="006266A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izmjene Zakona o javnim nabavkama</w:t>
            </w:r>
          </w:p>
          <w:p w14:paraId="3A1E1CEB" w14:textId="77777777" w:rsidR="004908F7" w:rsidRPr="008D043F" w:rsidRDefault="004908F7" w:rsidP="0068355A">
            <w:pPr>
              <w:pStyle w:val="ListParagraph"/>
              <w:numPr>
                <w:ilvl w:val="0"/>
                <w:numId w:val="12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vođenje </w:t>
            </w:r>
            <w:r w:rsidR="006266A8" w:rsidRPr="008D043F">
              <w:rPr>
                <w:rFonts w:asciiTheme="minorHAnsi" w:eastAsia="Calibri" w:hAnsiTheme="minorHAnsi" w:cstheme="minorHAnsi"/>
                <w:sz w:val="18"/>
                <w:szCs w:val="18"/>
                <w:lang w:val="hr-HR"/>
              </w:rPr>
              <w:t xml:space="preserve">obligacijskih </w:t>
            </w:r>
            <w:r w:rsidRPr="008D043F">
              <w:rPr>
                <w:rFonts w:asciiTheme="minorHAnsi" w:eastAsia="Calibri" w:hAnsiTheme="minorHAnsi" w:cstheme="minorHAnsi"/>
                <w:sz w:val="18"/>
                <w:szCs w:val="18"/>
                <w:lang w:val="hr-HR"/>
              </w:rPr>
              <w:t xml:space="preserve">shema za snabdjevače električnom energijom, prirodnim </w:t>
            </w:r>
            <w:r w:rsidR="006266A8" w:rsidRPr="008D043F">
              <w:rPr>
                <w:rFonts w:asciiTheme="minorHAnsi" w:eastAsia="Calibri" w:hAnsiTheme="minorHAnsi" w:cstheme="minorHAnsi"/>
                <w:sz w:val="18"/>
                <w:szCs w:val="18"/>
                <w:lang w:val="hr-HR"/>
              </w:rPr>
              <w:t xml:space="preserve">plinom </w:t>
            </w:r>
            <w:r w:rsidRPr="008D043F">
              <w:rPr>
                <w:rFonts w:asciiTheme="minorHAnsi" w:eastAsia="Calibri" w:hAnsiTheme="minorHAnsi" w:cstheme="minorHAnsi"/>
                <w:sz w:val="18"/>
                <w:szCs w:val="18"/>
                <w:lang w:val="hr-HR"/>
              </w:rPr>
              <w:t>i toplotom</w:t>
            </w:r>
          </w:p>
          <w:p w14:paraId="304847DA" w14:textId="77777777" w:rsidR="004908F7" w:rsidRPr="008D043F" w:rsidRDefault="004908F7" w:rsidP="0068355A">
            <w:pPr>
              <w:pStyle w:val="ListParagraph"/>
              <w:numPr>
                <w:ilvl w:val="0"/>
                <w:numId w:val="12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modela povećanja energijske efikasnosti javne rasvjete</w:t>
            </w:r>
          </w:p>
          <w:p w14:paraId="5FF93FEC" w14:textId="77777777" w:rsidR="004908F7" w:rsidRPr="008D043F" w:rsidRDefault="004908F7" w:rsidP="0068355A">
            <w:pPr>
              <w:pStyle w:val="ListParagraph"/>
              <w:numPr>
                <w:ilvl w:val="0"/>
                <w:numId w:val="12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pune i izmjene Zakona o energijskoj efikasnosti i usvajanje svih podzakonskih akata (ESCO, označavanje proizvoda, finansijska politika za EE </w:t>
            </w:r>
            <w:r w:rsidR="006266A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porezni krediti, fiskalna politika, </w:t>
            </w:r>
            <w:r w:rsidR="006266A8" w:rsidRPr="008D043F">
              <w:rPr>
                <w:rFonts w:asciiTheme="minorHAnsi" w:eastAsia="Calibri" w:hAnsiTheme="minorHAnsi" w:cstheme="minorHAnsi"/>
                <w:sz w:val="18"/>
                <w:szCs w:val="18"/>
                <w:lang w:val="hr-HR"/>
              </w:rPr>
              <w:t xml:space="preserve">određivanje </w:t>
            </w:r>
            <w:r w:rsidRPr="008D043F">
              <w:rPr>
                <w:rFonts w:asciiTheme="minorHAnsi" w:eastAsia="Calibri" w:hAnsiTheme="minorHAnsi" w:cstheme="minorHAnsi"/>
                <w:sz w:val="18"/>
                <w:szCs w:val="18"/>
                <w:lang w:val="hr-HR"/>
              </w:rPr>
              <w:t>praga potrošnje za velike potrošače energije i dr.)</w:t>
            </w:r>
          </w:p>
          <w:p w14:paraId="781636BE" w14:textId="77777777" w:rsidR="004908F7" w:rsidRPr="008D043F" w:rsidRDefault="004908F7" w:rsidP="0068355A">
            <w:pPr>
              <w:pStyle w:val="ListParagraph"/>
              <w:numPr>
                <w:ilvl w:val="0"/>
                <w:numId w:val="12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ajanje i provedba strategije </w:t>
            </w:r>
            <w:r w:rsidR="006266A8" w:rsidRPr="008D043F">
              <w:rPr>
                <w:rFonts w:asciiTheme="minorHAnsi" w:eastAsia="Calibri" w:hAnsiTheme="minorHAnsi" w:cstheme="minorHAnsi"/>
                <w:sz w:val="18"/>
                <w:szCs w:val="18"/>
                <w:lang w:val="hr-HR"/>
              </w:rPr>
              <w:t xml:space="preserve">energijske </w:t>
            </w:r>
            <w:r w:rsidRPr="008D043F">
              <w:rPr>
                <w:rFonts w:asciiTheme="minorHAnsi" w:eastAsia="Calibri" w:hAnsiTheme="minorHAnsi" w:cstheme="minorHAnsi"/>
                <w:sz w:val="18"/>
                <w:szCs w:val="18"/>
                <w:lang w:val="hr-HR"/>
              </w:rPr>
              <w:t>obnove zgrada</w:t>
            </w:r>
          </w:p>
          <w:p w14:paraId="073F1A74" w14:textId="77777777" w:rsidR="006927C2" w:rsidRPr="008D043F" w:rsidRDefault="004908F7" w:rsidP="0068355A">
            <w:pPr>
              <w:pStyle w:val="ListParagraph"/>
              <w:numPr>
                <w:ilvl w:val="0"/>
                <w:numId w:val="12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aljnja izgradnja </w:t>
            </w:r>
            <w:r w:rsidR="009814F0" w:rsidRPr="008D043F">
              <w:rPr>
                <w:rFonts w:asciiTheme="minorHAnsi" w:eastAsia="Calibri" w:hAnsiTheme="minorHAnsi" w:cstheme="minorHAnsi"/>
                <w:sz w:val="18"/>
                <w:szCs w:val="18"/>
                <w:lang w:val="hr-HR"/>
              </w:rPr>
              <w:t>informacionog</w:t>
            </w:r>
            <w:r w:rsidR="006266A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istema energijske efikasnosti</w:t>
            </w:r>
          </w:p>
        </w:tc>
      </w:tr>
      <w:tr w:rsidR="006927C2" w:rsidRPr="008D043F" w14:paraId="050B6853" w14:textId="77777777" w:rsidTr="002D5100">
        <w:trPr>
          <w:trHeight w:val="567"/>
          <w:jc w:val="center"/>
        </w:trPr>
        <w:tc>
          <w:tcPr>
            <w:tcW w:w="1412" w:type="pct"/>
            <w:shd w:val="clear" w:color="auto" w:fill="009D73"/>
            <w:vAlign w:val="center"/>
          </w:tcPr>
          <w:p w14:paraId="16A3247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0BBA4C3D"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4908F7" w:rsidRPr="008D043F" w14:paraId="56576BEA" w14:textId="77777777" w:rsidTr="002D5100">
        <w:trPr>
          <w:trHeight w:val="567"/>
          <w:jc w:val="center"/>
        </w:trPr>
        <w:tc>
          <w:tcPr>
            <w:tcW w:w="1412" w:type="pct"/>
            <w:vMerge w:val="restart"/>
            <w:shd w:val="clear" w:color="auto" w:fill="009D73"/>
            <w:vAlign w:val="center"/>
          </w:tcPr>
          <w:p w14:paraId="21ADF96B"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1" w:type="pct"/>
            <w:shd w:val="clear" w:color="auto" w:fill="009D73"/>
            <w:vAlign w:val="center"/>
          </w:tcPr>
          <w:p w14:paraId="2A46395E" w14:textId="77777777" w:rsidR="004908F7" w:rsidRPr="008D043F" w:rsidRDefault="004908F7"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313872A" w14:textId="77777777" w:rsidR="004908F7" w:rsidRPr="008D043F" w:rsidRDefault="004908F7"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7F35430D" w14:textId="77777777" w:rsidR="004908F7" w:rsidRPr="008D043F" w:rsidRDefault="004908F7"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4" w:type="pct"/>
            <w:shd w:val="clear" w:color="auto" w:fill="009D73"/>
            <w:vAlign w:val="center"/>
          </w:tcPr>
          <w:p w14:paraId="395A4009" w14:textId="77777777" w:rsidR="004908F7" w:rsidRPr="008D043F" w:rsidRDefault="004908F7"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4908F7" w:rsidRPr="008D043F" w14:paraId="25CF68CD" w14:textId="77777777" w:rsidTr="002D5100">
        <w:trPr>
          <w:trHeight w:val="567"/>
          <w:jc w:val="center"/>
        </w:trPr>
        <w:tc>
          <w:tcPr>
            <w:tcW w:w="1412" w:type="pct"/>
            <w:vMerge/>
            <w:shd w:val="clear" w:color="auto" w:fill="009D73"/>
            <w:vAlign w:val="center"/>
          </w:tcPr>
          <w:p w14:paraId="72D3D742"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43F5E45B" w14:textId="77777777" w:rsidR="004908F7" w:rsidRPr="008D043F" w:rsidRDefault="004908F7" w:rsidP="0068355A">
            <w:pPr>
              <w:pStyle w:val="ListParagraph"/>
              <w:numPr>
                <w:ilvl w:val="0"/>
                <w:numId w:val="128"/>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vo provođenja kampanje i broj osnovanih savjetodavnih centara</w:t>
            </w:r>
          </w:p>
        </w:tc>
        <w:tc>
          <w:tcPr>
            <w:tcW w:w="1253" w:type="pct"/>
            <w:shd w:val="clear" w:color="auto" w:fill="FFFFFF"/>
            <w:vAlign w:val="center"/>
          </w:tcPr>
          <w:p w14:paraId="4B4647C2"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 nivo svijesti o energijskoj efikasnosti, jako mali broj savjetodavnih centara</w:t>
            </w:r>
          </w:p>
        </w:tc>
        <w:tc>
          <w:tcPr>
            <w:tcW w:w="1254" w:type="pct"/>
            <w:shd w:val="clear" w:color="auto" w:fill="FFFFFF"/>
            <w:vAlign w:val="center"/>
          </w:tcPr>
          <w:p w14:paraId="623BA901"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novana savjetovališta u svim općinama/gradovima</w:t>
            </w:r>
          </w:p>
        </w:tc>
      </w:tr>
      <w:tr w:rsidR="004908F7" w:rsidRPr="008D043F" w14:paraId="3D3361A8" w14:textId="77777777" w:rsidTr="002D5100">
        <w:trPr>
          <w:trHeight w:val="567"/>
          <w:jc w:val="center"/>
        </w:trPr>
        <w:tc>
          <w:tcPr>
            <w:tcW w:w="1412" w:type="pct"/>
            <w:vMerge/>
            <w:shd w:val="clear" w:color="auto" w:fill="009D73"/>
            <w:vAlign w:val="center"/>
          </w:tcPr>
          <w:p w14:paraId="20F4475B"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56624174" w14:textId="77777777" w:rsidR="004908F7" w:rsidRPr="008D043F" w:rsidRDefault="004908F7" w:rsidP="0068355A">
            <w:pPr>
              <w:pStyle w:val="ListParagraph"/>
              <w:numPr>
                <w:ilvl w:val="0"/>
                <w:numId w:val="128"/>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izmjene Zakona o javnim nabavkama</w:t>
            </w:r>
          </w:p>
        </w:tc>
        <w:tc>
          <w:tcPr>
            <w:tcW w:w="1253" w:type="pct"/>
            <w:shd w:val="clear" w:color="auto" w:fill="FFFFFF"/>
            <w:vAlign w:val="center"/>
          </w:tcPr>
          <w:p w14:paraId="1275DF5A"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eći Zakon o javnim nabavkama ne omogućava zelene nabavke</w:t>
            </w:r>
          </w:p>
        </w:tc>
        <w:tc>
          <w:tcPr>
            <w:tcW w:w="1254" w:type="pct"/>
            <w:shd w:val="clear" w:color="auto" w:fill="FFFFFF"/>
            <w:vAlign w:val="center"/>
          </w:tcPr>
          <w:p w14:paraId="4F063BDD" w14:textId="77777777" w:rsidR="004908F7"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mijenjen </w:t>
            </w:r>
            <w:r w:rsidR="004908F7" w:rsidRPr="008D043F">
              <w:rPr>
                <w:rFonts w:asciiTheme="minorHAnsi" w:hAnsiTheme="minorHAnsi" w:cstheme="minorHAnsi"/>
                <w:sz w:val="18"/>
                <w:szCs w:val="18"/>
                <w:lang w:val="hr-HR" w:bidi="en-US"/>
              </w:rPr>
              <w:t>Zakon o javnim nabavkama</w:t>
            </w:r>
          </w:p>
        </w:tc>
      </w:tr>
      <w:tr w:rsidR="004908F7" w:rsidRPr="008D043F" w14:paraId="5847B954" w14:textId="77777777" w:rsidTr="002D5100">
        <w:trPr>
          <w:trHeight w:val="567"/>
          <w:jc w:val="center"/>
        </w:trPr>
        <w:tc>
          <w:tcPr>
            <w:tcW w:w="1412" w:type="pct"/>
            <w:vMerge/>
            <w:shd w:val="clear" w:color="auto" w:fill="009D73"/>
            <w:vAlign w:val="center"/>
          </w:tcPr>
          <w:p w14:paraId="773631BC"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751EF2FA" w14:textId="77777777" w:rsidR="004908F7" w:rsidRPr="008D043F" w:rsidRDefault="004908F7" w:rsidP="0068355A">
            <w:pPr>
              <w:pStyle w:val="ListParagraph"/>
              <w:numPr>
                <w:ilvl w:val="0"/>
                <w:numId w:val="128"/>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253" w:type="pct"/>
            <w:shd w:val="clear" w:color="auto" w:fill="FFFFFF"/>
            <w:vAlign w:val="center"/>
          </w:tcPr>
          <w:p w14:paraId="3F5C606C"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ropis o </w:t>
            </w:r>
            <w:r w:rsidR="006266A8" w:rsidRPr="008D043F">
              <w:rPr>
                <w:rFonts w:asciiTheme="minorHAnsi" w:hAnsiTheme="minorHAnsi" w:cstheme="minorHAnsi"/>
                <w:sz w:val="18"/>
                <w:szCs w:val="18"/>
                <w:lang w:val="hr-HR" w:bidi="en-US"/>
              </w:rPr>
              <w:t xml:space="preserve">obligacijskim </w:t>
            </w:r>
            <w:r w:rsidRPr="008D043F">
              <w:rPr>
                <w:rFonts w:asciiTheme="minorHAnsi" w:hAnsiTheme="minorHAnsi" w:cstheme="minorHAnsi"/>
                <w:sz w:val="18"/>
                <w:szCs w:val="18"/>
                <w:lang w:val="hr-HR" w:bidi="en-US"/>
              </w:rPr>
              <w:t>shemama</w:t>
            </w:r>
          </w:p>
        </w:tc>
        <w:tc>
          <w:tcPr>
            <w:tcW w:w="1254" w:type="pct"/>
            <w:shd w:val="clear" w:color="auto" w:fill="FFFFFF"/>
            <w:vAlign w:val="center"/>
          </w:tcPr>
          <w:p w14:paraId="55EBF5F6"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propis o </w:t>
            </w:r>
            <w:r w:rsidR="006266A8" w:rsidRPr="008D043F">
              <w:rPr>
                <w:rFonts w:asciiTheme="minorHAnsi" w:hAnsiTheme="minorHAnsi" w:cstheme="minorHAnsi"/>
                <w:sz w:val="18"/>
                <w:szCs w:val="18"/>
                <w:lang w:val="hr-HR" w:bidi="en-US"/>
              </w:rPr>
              <w:t xml:space="preserve">obligacijskim </w:t>
            </w:r>
            <w:r w:rsidRPr="008D043F">
              <w:rPr>
                <w:rFonts w:asciiTheme="minorHAnsi" w:hAnsiTheme="minorHAnsi" w:cstheme="minorHAnsi"/>
                <w:sz w:val="18"/>
                <w:szCs w:val="18"/>
                <w:lang w:val="hr-HR" w:bidi="en-US"/>
              </w:rPr>
              <w:t xml:space="preserve">shema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4908F7" w:rsidRPr="008D043F" w14:paraId="2A0C55AB" w14:textId="77777777" w:rsidTr="002D5100">
        <w:trPr>
          <w:trHeight w:val="567"/>
          <w:jc w:val="center"/>
        </w:trPr>
        <w:tc>
          <w:tcPr>
            <w:tcW w:w="1412" w:type="pct"/>
            <w:vMerge/>
            <w:shd w:val="clear" w:color="auto" w:fill="009D73"/>
            <w:vAlign w:val="center"/>
          </w:tcPr>
          <w:p w14:paraId="529DB8FC"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07CE83DA" w14:textId="77777777" w:rsidR="004908F7" w:rsidRPr="008D043F" w:rsidRDefault="004908F7" w:rsidP="0068355A">
            <w:pPr>
              <w:pStyle w:val="ListParagraph"/>
              <w:numPr>
                <w:ilvl w:val="0"/>
                <w:numId w:val="128"/>
              </w:numPr>
              <w:spacing w:before="40" w:after="40" w:line="276" w:lineRule="auto"/>
              <w:ind w:left="190" w:hanging="19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Status izrade i usvajanja modela</w:t>
            </w:r>
          </w:p>
        </w:tc>
        <w:tc>
          <w:tcPr>
            <w:tcW w:w="1253" w:type="pct"/>
            <w:shd w:val="clear" w:color="auto" w:fill="FFFFFF"/>
            <w:vAlign w:val="center"/>
          </w:tcPr>
          <w:p w14:paraId="18A4EFAE"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sistemski model za EE javne rasvjete</w:t>
            </w:r>
          </w:p>
        </w:tc>
        <w:tc>
          <w:tcPr>
            <w:tcW w:w="1254" w:type="pct"/>
            <w:shd w:val="clear" w:color="auto" w:fill="FFFFFF"/>
            <w:vAlign w:val="center"/>
          </w:tcPr>
          <w:p w14:paraId="0A8BA382"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model, osnovan revolving fond</w:t>
            </w:r>
          </w:p>
        </w:tc>
      </w:tr>
      <w:tr w:rsidR="004908F7" w:rsidRPr="008D043F" w14:paraId="34625EAB" w14:textId="77777777" w:rsidTr="002D5100">
        <w:trPr>
          <w:trHeight w:val="567"/>
          <w:jc w:val="center"/>
        </w:trPr>
        <w:tc>
          <w:tcPr>
            <w:tcW w:w="1412" w:type="pct"/>
            <w:vMerge/>
            <w:shd w:val="clear" w:color="auto" w:fill="009D73"/>
            <w:vAlign w:val="center"/>
          </w:tcPr>
          <w:p w14:paraId="363F57BD"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3715C69A" w14:textId="77777777" w:rsidR="004908F7" w:rsidRPr="008D043F" w:rsidRDefault="004908F7" w:rsidP="0068355A">
            <w:pPr>
              <w:pStyle w:val="ListParagraph"/>
              <w:numPr>
                <w:ilvl w:val="0"/>
                <w:numId w:val="128"/>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unaprijeđenog zakona i broj usvojenih pravilnika</w:t>
            </w:r>
          </w:p>
        </w:tc>
        <w:tc>
          <w:tcPr>
            <w:tcW w:w="1253" w:type="pct"/>
            <w:shd w:val="clear" w:color="auto" w:fill="FFFFFF"/>
            <w:vAlign w:val="center"/>
          </w:tcPr>
          <w:p w14:paraId="5970CCB9"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Zakon o EE nije </w:t>
            </w:r>
            <w:r w:rsidR="006266A8" w:rsidRPr="008D043F">
              <w:rPr>
                <w:rFonts w:asciiTheme="minorHAnsi" w:hAnsiTheme="minorHAnsi" w:cstheme="minorHAnsi"/>
                <w:sz w:val="18"/>
                <w:szCs w:val="18"/>
                <w:lang w:val="hr-HR" w:bidi="en-US"/>
              </w:rPr>
              <w:t xml:space="preserve">definirao </w:t>
            </w:r>
            <w:r w:rsidRPr="008D043F">
              <w:rPr>
                <w:rFonts w:asciiTheme="minorHAnsi" w:hAnsiTheme="minorHAnsi" w:cstheme="minorHAnsi"/>
                <w:sz w:val="18"/>
                <w:szCs w:val="18"/>
                <w:lang w:val="hr-HR" w:bidi="en-US"/>
              </w:rPr>
              <w:t>neke aspekte EE i nedostaju neki pravilnici</w:t>
            </w:r>
          </w:p>
        </w:tc>
        <w:tc>
          <w:tcPr>
            <w:tcW w:w="1254" w:type="pct"/>
            <w:shd w:val="clear" w:color="auto" w:fill="FFFFFF"/>
            <w:vAlign w:val="center"/>
          </w:tcPr>
          <w:p w14:paraId="576AB9AF" w14:textId="77777777" w:rsidR="004908F7" w:rsidRPr="008D043F" w:rsidRDefault="004908F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e izmjene i dopune Zakona, usvojeni nedostajući pravilnici</w:t>
            </w:r>
          </w:p>
        </w:tc>
      </w:tr>
      <w:tr w:rsidR="004908F7" w:rsidRPr="008D043F" w14:paraId="2A36765A" w14:textId="77777777" w:rsidTr="002D5100">
        <w:trPr>
          <w:trHeight w:val="567"/>
          <w:jc w:val="center"/>
        </w:trPr>
        <w:tc>
          <w:tcPr>
            <w:tcW w:w="1412" w:type="pct"/>
            <w:vMerge/>
            <w:shd w:val="clear" w:color="auto" w:fill="009D73"/>
            <w:vAlign w:val="center"/>
          </w:tcPr>
          <w:p w14:paraId="3CD695C5"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0F3C83A1" w14:textId="77777777" w:rsidR="004908F7" w:rsidRPr="008D043F" w:rsidRDefault="004908F7" w:rsidP="0068355A">
            <w:pPr>
              <w:pStyle w:val="ListParagraph"/>
              <w:numPr>
                <w:ilvl w:val="0"/>
                <w:numId w:val="128"/>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i </w:t>
            </w:r>
            <w:r w:rsidR="006266A8" w:rsidRPr="008D043F">
              <w:rPr>
                <w:rFonts w:asciiTheme="minorHAnsi" w:eastAsia="Calibri" w:hAnsiTheme="minorHAnsi" w:cstheme="minorHAnsi"/>
                <w:sz w:val="18"/>
                <w:szCs w:val="18"/>
                <w:lang w:val="hr-HR"/>
              </w:rPr>
              <w:t xml:space="preserve">postotak </w:t>
            </w:r>
            <w:r w:rsidRPr="008D043F">
              <w:rPr>
                <w:rFonts w:asciiTheme="minorHAnsi" w:eastAsia="Calibri" w:hAnsiTheme="minorHAnsi" w:cstheme="minorHAnsi"/>
                <w:sz w:val="18"/>
                <w:szCs w:val="18"/>
                <w:lang w:val="hr-HR"/>
              </w:rPr>
              <w:t>provedbe strategije</w:t>
            </w:r>
          </w:p>
        </w:tc>
        <w:tc>
          <w:tcPr>
            <w:tcW w:w="1253" w:type="pct"/>
            <w:shd w:val="clear" w:color="auto" w:fill="FFFFFF"/>
            <w:vAlign w:val="center"/>
          </w:tcPr>
          <w:p w14:paraId="1F9281E5"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ategija urađena, ali nije usvojena</w:t>
            </w:r>
          </w:p>
        </w:tc>
        <w:tc>
          <w:tcPr>
            <w:tcW w:w="1254" w:type="pct"/>
            <w:shd w:val="clear" w:color="auto" w:fill="FFFFFF"/>
            <w:vAlign w:val="center"/>
          </w:tcPr>
          <w:p w14:paraId="528DEFD4" w14:textId="77777777" w:rsidR="004908F7" w:rsidRPr="008D043F" w:rsidRDefault="004908F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a i provedena strategija obnove zgrada</w:t>
            </w:r>
          </w:p>
        </w:tc>
      </w:tr>
      <w:tr w:rsidR="004908F7" w:rsidRPr="008D043F" w14:paraId="6331DF23" w14:textId="77777777" w:rsidTr="002D5100">
        <w:trPr>
          <w:trHeight w:val="567"/>
          <w:jc w:val="center"/>
        </w:trPr>
        <w:tc>
          <w:tcPr>
            <w:tcW w:w="1412" w:type="pct"/>
            <w:vMerge/>
            <w:shd w:val="clear" w:color="auto" w:fill="009D73"/>
            <w:vAlign w:val="center"/>
          </w:tcPr>
          <w:p w14:paraId="0667287A"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3E887243" w14:textId="77777777" w:rsidR="004908F7" w:rsidRPr="008D043F" w:rsidRDefault="006266A8" w:rsidP="0068355A">
            <w:pPr>
              <w:pStyle w:val="ListParagraph"/>
              <w:numPr>
                <w:ilvl w:val="0"/>
                <w:numId w:val="128"/>
              </w:numPr>
              <w:spacing w:before="40" w:after="40" w:line="276" w:lineRule="auto"/>
              <w:ind w:left="190" w:hanging="19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4908F7" w:rsidRPr="008D043F">
              <w:rPr>
                <w:rFonts w:asciiTheme="minorHAnsi" w:eastAsia="Calibri" w:hAnsiTheme="minorHAnsi" w:cstheme="minorHAnsi"/>
                <w:sz w:val="18"/>
                <w:szCs w:val="18"/>
                <w:lang w:val="hr-HR"/>
              </w:rPr>
              <w:t xml:space="preserve">javnih zgrada čiji se kompletni podaci nalaze u </w:t>
            </w:r>
            <w:r w:rsidR="009814F0" w:rsidRPr="008D043F">
              <w:rPr>
                <w:rFonts w:asciiTheme="minorHAnsi" w:eastAsia="Calibri" w:hAnsiTheme="minorHAnsi" w:cstheme="minorHAnsi"/>
                <w:sz w:val="18"/>
                <w:szCs w:val="18"/>
                <w:lang w:val="hr-HR"/>
              </w:rPr>
              <w:t>informacionom</w:t>
            </w:r>
            <w:r w:rsidRPr="008D043F">
              <w:rPr>
                <w:rFonts w:asciiTheme="minorHAnsi" w:eastAsia="Calibri" w:hAnsiTheme="minorHAnsi" w:cstheme="minorHAnsi"/>
                <w:sz w:val="18"/>
                <w:szCs w:val="18"/>
                <w:lang w:val="hr-HR"/>
              </w:rPr>
              <w:t xml:space="preserve"> </w:t>
            </w:r>
            <w:r w:rsidR="004908F7" w:rsidRPr="008D043F">
              <w:rPr>
                <w:rFonts w:asciiTheme="minorHAnsi" w:eastAsia="Calibri" w:hAnsiTheme="minorHAnsi" w:cstheme="minorHAnsi"/>
                <w:sz w:val="18"/>
                <w:szCs w:val="18"/>
                <w:lang w:val="hr-HR"/>
              </w:rPr>
              <w:t>sistem</w:t>
            </w:r>
            <w:r w:rsidRPr="008D043F">
              <w:rPr>
                <w:rFonts w:asciiTheme="minorHAnsi" w:eastAsia="Calibri" w:hAnsiTheme="minorHAnsi" w:cstheme="minorHAnsi"/>
                <w:sz w:val="18"/>
                <w:szCs w:val="18"/>
                <w:lang w:val="hr-HR"/>
              </w:rPr>
              <w:t>u</w:t>
            </w:r>
          </w:p>
        </w:tc>
        <w:tc>
          <w:tcPr>
            <w:tcW w:w="1253" w:type="pct"/>
            <w:shd w:val="clear" w:color="auto" w:fill="FFFFFF"/>
            <w:vAlign w:val="center"/>
          </w:tcPr>
          <w:p w14:paraId="1394590C"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9814F0" w:rsidRPr="008D043F">
              <w:rPr>
                <w:rFonts w:asciiTheme="minorHAnsi" w:hAnsiTheme="minorHAnsi" w:cstheme="minorHAnsi"/>
                <w:sz w:val="18"/>
                <w:szCs w:val="18"/>
                <w:lang w:val="hr-HR" w:bidi="en-US"/>
              </w:rPr>
              <w:t>Informacioni</w:t>
            </w:r>
            <w:r w:rsidR="006266A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istem energijske efikasnosti</w:t>
            </w:r>
          </w:p>
        </w:tc>
        <w:tc>
          <w:tcPr>
            <w:tcW w:w="1254" w:type="pct"/>
            <w:shd w:val="clear" w:color="auto" w:fill="FFFFFF"/>
            <w:vAlign w:val="center"/>
          </w:tcPr>
          <w:p w14:paraId="3D28D9A2" w14:textId="77777777" w:rsidR="004908F7" w:rsidRPr="008D043F" w:rsidRDefault="004908F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an </w:t>
            </w:r>
            <w:r w:rsidR="009814F0" w:rsidRPr="008D043F">
              <w:rPr>
                <w:rFonts w:asciiTheme="minorHAnsi" w:eastAsia="Calibri" w:hAnsiTheme="minorHAnsi" w:cstheme="minorHAnsi"/>
                <w:sz w:val="18"/>
                <w:szCs w:val="18"/>
                <w:lang w:val="hr-HR"/>
              </w:rPr>
              <w:t xml:space="preserve">Informacioni </w:t>
            </w:r>
            <w:r w:rsidRPr="008D043F">
              <w:rPr>
                <w:rFonts w:asciiTheme="minorHAnsi" w:eastAsia="Calibri" w:hAnsiTheme="minorHAnsi" w:cstheme="minorHAnsi"/>
                <w:sz w:val="18"/>
                <w:szCs w:val="18"/>
                <w:lang w:val="hr-HR"/>
              </w:rPr>
              <w:t xml:space="preserve">sistem </w:t>
            </w:r>
          </w:p>
        </w:tc>
      </w:tr>
      <w:tr w:rsidR="004908F7" w:rsidRPr="008D043F" w14:paraId="3A420306" w14:textId="77777777" w:rsidTr="002D5100">
        <w:trPr>
          <w:trHeight w:val="567"/>
          <w:jc w:val="center"/>
        </w:trPr>
        <w:tc>
          <w:tcPr>
            <w:tcW w:w="1412" w:type="pct"/>
            <w:shd w:val="clear" w:color="auto" w:fill="009D73"/>
            <w:vAlign w:val="center"/>
          </w:tcPr>
          <w:p w14:paraId="0B4A1FE7"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shd w:val="clear" w:color="auto" w:fill="FFFFFF"/>
            <w:vAlign w:val="center"/>
          </w:tcPr>
          <w:p w14:paraId="35B6A0C2"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konkuretnosti privrede i poboljšanje </w:t>
            </w:r>
            <w:r w:rsidR="006266A8"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života i rada uz smanjenje troškova za energiju</w:t>
            </w:r>
          </w:p>
        </w:tc>
      </w:tr>
      <w:tr w:rsidR="004908F7" w:rsidRPr="008D043F" w14:paraId="57ECA212" w14:textId="77777777" w:rsidTr="002D5100">
        <w:trPr>
          <w:trHeight w:val="567"/>
          <w:jc w:val="center"/>
        </w:trPr>
        <w:tc>
          <w:tcPr>
            <w:tcW w:w="1412" w:type="pct"/>
            <w:shd w:val="clear" w:color="auto" w:fill="009D73"/>
            <w:vAlign w:val="center"/>
          </w:tcPr>
          <w:p w14:paraId="117AE123"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shd w:val="clear" w:color="auto" w:fill="FFFFFF"/>
            <w:vAlign w:val="center"/>
          </w:tcPr>
          <w:p w14:paraId="2F072A89" w14:textId="4FE0B5BB"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956 024 103 KM</w:t>
            </w:r>
          </w:p>
          <w:p w14:paraId="6CE2E809" w14:textId="40F7A03D" w:rsidR="004908F7"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kombinacija ‒ kreditna sredstva, sredstva EU i drugih međunarodnih donatora i ostale donacije</w:t>
            </w:r>
          </w:p>
        </w:tc>
      </w:tr>
      <w:tr w:rsidR="004908F7" w:rsidRPr="008D043F" w14:paraId="3756D67A" w14:textId="77777777" w:rsidTr="002D5100">
        <w:trPr>
          <w:trHeight w:val="567"/>
          <w:jc w:val="center"/>
        </w:trPr>
        <w:tc>
          <w:tcPr>
            <w:tcW w:w="1412" w:type="pct"/>
            <w:shd w:val="clear" w:color="auto" w:fill="009D73"/>
            <w:vAlign w:val="center"/>
          </w:tcPr>
          <w:p w14:paraId="2C126FAC"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shd w:val="clear" w:color="auto" w:fill="FFFFFF"/>
            <w:vAlign w:val="center"/>
          </w:tcPr>
          <w:p w14:paraId="5A52D8DF"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2.</w:t>
            </w:r>
          </w:p>
        </w:tc>
      </w:tr>
      <w:tr w:rsidR="004908F7" w:rsidRPr="008D043F" w14:paraId="760A6133" w14:textId="77777777" w:rsidTr="002D5100">
        <w:trPr>
          <w:trHeight w:val="567"/>
          <w:jc w:val="center"/>
        </w:trPr>
        <w:tc>
          <w:tcPr>
            <w:tcW w:w="1412" w:type="pct"/>
            <w:shd w:val="clear" w:color="auto" w:fill="009D73"/>
            <w:vAlign w:val="center"/>
          </w:tcPr>
          <w:p w14:paraId="196EDCA4"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4D133CA5"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ERI</w:t>
            </w:r>
          </w:p>
        </w:tc>
      </w:tr>
      <w:tr w:rsidR="004908F7" w:rsidRPr="008D043F" w14:paraId="4FBA2E3B" w14:textId="77777777" w:rsidTr="002D5100">
        <w:trPr>
          <w:trHeight w:val="567"/>
          <w:jc w:val="center"/>
        </w:trPr>
        <w:tc>
          <w:tcPr>
            <w:tcW w:w="1412" w:type="pct"/>
            <w:shd w:val="clear" w:color="auto" w:fill="009D73"/>
            <w:vAlign w:val="center"/>
          </w:tcPr>
          <w:p w14:paraId="073FEAE0"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shd w:val="clear" w:color="auto" w:fill="FFFFFF"/>
            <w:vAlign w:val="center"/>
          </w:tcPr>
          <w:p w14:paraId="3A2244E7"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nadležna kantonalna ministarstva, Vlad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Agencija za javne nabavke BiH</w:t>
            </w:r>
          </w:p>
        </w:tc>
      </w:tr>
      <w:tr w:rsidR="004908F7" w:rsidRPr="008D043F" w14:paraId="6CBBFD14" w14:textId="77777777" w:rsidTr="002D5100">
        <w:trPr>
          <w:trHeight w:val="567"/>
          <w:jc w:val="center"/>
        </w:trPr>
        <w:tc>
          <w:tcPr>
            <w:tcW w:w="1412" w:type="pct"/>
            <w:shd w:val="clear" w:color="auto" w:fill="009D73"/>
            <w:vAlign w:val="center"/>
          </w:tcPr>
          <w:p w14:paraId="348C5EE2"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shd w:val="clear" w:color="auto" w:fill="FFFFFF"/>
            <w:vAlign w:val="center"/>
          </w:tcPr>
          <w:p w14:paraId="0820C897"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Građani, lokalne zajednice, kompanije za snabdjevanje energijom, ESCO, industrijska </w:t>
            </w:r>
            <w:r w:rsidR="006266A8" w:rsidRPr="008D043F">
              <w:rPr>
                <w:rFonts w:asciiTheme="minorHAnsi" w:hAnsiTheme="minorHAnsi" w:cstheme="minorHAnsi"/>
                <w:sz w:val="18"/>
                <w:szCs w:val="18"/>
                <w:lang w:val="hr-HR" w:bidi="en-US"/>
              </w:rPr>
              <w:t>poduzeća</w:t>
            </w:r>
            <w:r w:rsidRPr="008D043F">
              <w:rPr>
                <w:rFonts w:asciiTheme="minorHAnsi" w:hAnsiTheme="minorHAnsi" w:cstheme="minorHAnsi"/>
                <w:sz w:val="18"/>
                <w:szCs w:val="18"/>
                <w:lang w:val="hr-HR" w:bidi="en-US"/>
              </w:rPr>
              <w:t>, trgovački lanci, uvoznici kućanskih uređaja</w:t>
            </w:r>
          </w:p>
        </w:tc>
      </w:tr>
    </w:tbl>
    <w:p w14:paraId="02E8D943" w14:textId="77777777" w:rsidR="006927C2" w:rsidRPr="008D043F" w:rsidRDefault="006927C2" w:rsidP="0068355A">
      <w:pPr>
        <w:spacing w:line="276" w:lineRule="auto"/>
        <w:rPr>
          <w:rFonts w:asciiTheme="minorHAnsi" w:hAnsiTheme="minorHAnsi" w:cstheme="minorHAnsi"/>
          <w:sz w:val="18"/>
          <w:szCs w:val="18"/>
          <w:lang w:val="hr-HR"/>
        </w:rPr>
      </w:pPr>
    </w:p>
    <w:tbl>
      <w:tblPr>
        <w:tblW w:w="4855"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4"/>
        <w:gridCol w:w="2981"/>
        <w:gridCol w:w="3449"/>
        <w:gridCol w:w="3449"/>
      </w:tblGrid>
      <w:tr w:rsidR="006927C2" w:rsidRPr="008D043F" w14:paraId="77BC03C8"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E38F8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A05B34A"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6266A8"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72DDEABB"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EA111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89D3A99"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5. Povećanje energijske efikasnosti u krajnjoj potrošnji u svim sektorima</w:t>
            </w:r>
          </w:p>
        </w:tc>
      </w:tr>
      <w:tr w:rsidR="006927C2" w:rsidRPr="008D043F" w14:paraId="62B035FB"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82EF0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81903B6"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5.2. Smanjenje potrošnje finalne energije </w:t>
            </w:r>
          </w:p>
        </w:tc>
      </w:tr>
      <w:tr w:rsidR="006927C2" w:rsidRPr="008D043F" w14:paraId="5B563D62"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D13C85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FA33A9"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smanjenje potrošnje finalne energije kroz povećanje </w:t>
            </w:r>
            <w:r w:rsidR="00D237BC" w:rsidRPr="008D043F">
              <w:rPr>
                <w:rFonts w:asciiTheme="minorHAnsi" w:eastAsia="Calibri" w:hAnsiTheme="minorHAnsi" w:cstheme="minorHAnsi"/>
                <w:sz w:val="18"/>
                <w:szCs w:val="18"/>
                <w:lang w:val="hr-HR"/>
              </w:rPr>
              <w:t xml:space="preserve">energijske </w:t>
            </w:r>
            <w:r w:rsidRPr="008D043F">
              <w:rPr>
                <w:rFonts w:asciiTheme="minorHAnsi" w:eastAsia="Calibri" w:hAnsiTheme="minorHAnsi" w:cstheme="minorHAnsi"/>
                <w:sz w:val="18"/>
                <w:szCs w:val="18"/>
                <w:lang w:val="hr-HR"/>
              </w:rPr>
              <w:t xml:space="preserve">efikasnosti u stambenim i nestambenim zgradama i industriji. </w:t>
            </w:r>
          </w:p>
          <w:p w14:paraId="0B9CA3C1"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1342CFEC" w14:textId="77777777" w:rsidR="006927C2" w:rsidRPr="008D043F" w:rsidRDefault="006927C2" w:rsidP="0068355A">
            <w:pPr>
              <w:pStyle w:val="ListParagraph"/>
              <w:numPr>
                <w:ilvl w:val="0"/>
                <w:numId w:val="129"/>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Provođenje </w:t>
            </w:r>
            <w:r w:rsidRPr="008D043F">
              <w:rPr>
                <w:rFonts w:asciiTheme="minorHAnsi" w:eastAsia="Calibri" w:hAnsiTheme="minorHAnsi" w:cstheme="minorHAnsi"/>
                <w:i/>
                <w:sz w:val="18"/>
                <w:szCs w:val="18"/>
                <w:lang w:val="hr-HR"/>
              </w:rPr>
              <w:t>Energy Labelling</w:t>
            </w:r>
            <w:r w:rsidRPr="008D043F">
              <w:rPr>
                <w:rFonts w:asciiTheme="minorHAnsi" w:eastAsia="Calibri" w:hAnsiTheme="minorHAnsi" w:cstheme="minorHAnsi"/>
                <w:sz w:val="18"/>
                <w:szCs w:val="18"/>
                <w:lang w:val="hr-HR"/>
              </w:rPr>
              <w:t xml:space="preserve"> standarda za kućanske aparate</w:t>
            </w:r>
          </w:p>
          <w:p w14:paraId="052F5C0B" w14:textId="77777777" w:rsidR="006927C2" w:rsidRPr="008D043F" w:rsidRDefault="006927C2" w:rsidP="0068355A">
            <w:pPr>
              <w:pStyle w:val="ListParagraph"/>
              <w:numPr>
                <w:ilvl w:val="0"/>
                <w:numId w:val="129"/>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Izrada modela podsticanja energijske efikasnosti u stambenim zgradama </w:t>
            </w:r>
          </w:p>
          <w:p w14:paraId="04EAB42B" w14:textId="77777777" w:rsidR="006927C2" w:rsidRPr="008D043F" w:rsidRDefault="006927C2" w:rsidP="0068355A">
            <w:pPr>
              <w:pStyle w:val="ListParagraph"/>
              <w:numPr>
                <w:ilvl w:val="0"/>
                <w:numId w:val="12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vođenje </w:t>
            </w:r>
            <w:r w:rsidR="00D237BC" w:rsidRPr="008D043F">
              <w:rPr>
                <w:rFonts w:asciiTheme="minorHAnsi" w:eastAsia="Calibri" w:hAnsiTheme="minorHAnsi" w:cstheme="minorHAnsi"/>
                <w:sz w:val="18"/>
                <w:szCs w:val="18"/>
                <w:lang w:val="hr-HR"/>
              </w:rPr>
              <w:t xml:space="preserve">strožijih </w:t>
            </w:r>
            <w:r w:rsidRPr="008D043F">
              <w:rPr>
                <w:rFonts w:asciiTheme="minorHAnsi" w:eastAsia="Calibri" w:hAnsiTheme="minorHAnsi" w:cstheme="minorHAnsi"/>
                <w:sz w:val="18"/>
                <w:szCs w:val="18"/>
                <w:lang w:val="hr-HR"/>
              </w:rPr>
              <w:t xml:space="preserve">zahtjeva za energijsku efikasnost novih zgrada i zgrada koje se </w:t>
            </w:r>
            <w:r w:rsidR="00D237BC" w:rsidRPr="008D043F">
              <w:rPr>
                <w:rFonts w:asciiTheme="minorHAnsi" w:eastAsia="Calibri" w:hAnsiTheme="minorHAnsi" w:cstheme="minorHAnsi"/>
                <w:sz w:val="18"/>
                <w:szCs w:val="18"/>
                <w:lang w:val="hr-HR"/>
              </w:rPr>
              <w:t xml:space="preserve">rekonstruiraju </w:t>
            </w:r>
            <w:r w:rsidRPr="008D043F">
              <w:rPr>
                <w:rFonts w:asciiTheme="minorHAnsi" w:eastAsia="Calibri" w:hAnsiTheme="minorHAnsi" w:cstheme="minorHAnsi"/>
                <w:sz w:val="18"/>
                <w:szCs w:val="18"/>
                <w:lang w:val="hr-HR"/>
              </w:rPr>
              <w:t xml:space="preserve">(uključiti i potrebe za hlađenje i PTV) </w:t>
            </w:r>
          </w:p>
          <w:p w14:paraId="3B0E8281" w14:textId="77777777" w:rsidR="006927C2" w:rsidRPr="008D043F" w:rsidRDefault="006927C2" w:rsidP="0068355A">
            <w:pPr>
              <w:pStyle w:val="ListParagraph"/>
              <w:numPr>
                <w:ilvl w:val="0"/>
                <w:numId w:val="12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modela finansiranja obnove javnih zgrada </w:t>
            </w:r>
          </w:p>
          <w:p w14:paraId="36B16123" w14:textId="77777777" w:rsidR="006927C2" w:rsidRPr="008D043F" w:rsidRDefault="006927C2" w:rsidP="0068355A">
            <w:pPr>
              <w:pStyle w:val="ListParagraph"/>
              <w:numPr>
                <w:ilvl w:val="0"/>
                <w:numId w:val="12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azvoj tržišta ESCO</w:t>
            </w:r>
            <w:r w:rsidR="00D237BC" w:rsidRPr="008D043F">
              <w:rPr>
                <w:rFonts w:asciiTheme="minorHAnsi" w:eastAsia="Calibri" w:hAnsiTheme="minorHAnsi" w:cstheme="minorHAnsi"/>
                <w:sz w:val="18"/>
                <w:szCs w:val="18"/>
                <w:lang w:val="hr-HR"/>
              </w:rPr>
              <w:t>-a</w:t>
            </w:r>
          </w:p>
          <w:p w14:paraId="4DE84020" w14:textId="77777777" w:rsidR="006927C2" w:rsidRPr="008D043F" w:rsidRDefault="006927C2" w:rsidP="0068355A">
            <w:pPr>
              <w:pStyle w:val="ListParagraph"/>
              <w:numPr>
                <w:ilvl w:val="0"/>
                <w:numId w:val="129"/>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Implementacija obaveze provođenja energijskog audita u industrijskim postrojenjima sa značajnom potrošnjom energije uz uvođenje mehanizma sufinansiranja audita i povoljnog finansiranja mjera</w:t>
            </w:r>
          </w:p>
          <w:p w14:paraId="61F0DF3E" w14:textId="77777777" w:rsidR="006927C2" w:rsidRPr="008D043F" w:rsidRDefault="006927C2" w:rsidP="0068355A">
            <w:pPr>
              <w:pStyle w:val="ListParagraph"/>
              <w:numPr>
                <w:ilvl w:val="0"/>
                <w:numId w:val="129"/>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Uspostavljanje mreže za energijsku efikasnost industrijskih </w:t>
            </w:r>
            <w:r w:rsidR="00D237BC"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w:t>
            </w:r>
            <w:r w:rsidRPr="008D043F">
              <w:rPr>
                <w:rFonts w:asciiTheme="minorHAnsi" w:eastAsia="Calibri" w:hAnsiTheme="minorHAnsi" w:cstheme="minorHAnsi"/>
                <w:i/>
                <w:sz w:val="18"/>
                <w:szCs w:val="18"/>
                <w:lang w:val="hr-HR"/>
              </w:rPr>
              <w:t>benchmarking</w:t>
            </w:r>
            <w:r w:rsidRPr="008D043F">
              <w:rPr>
                <w:rFonts w:asciiTheme="minorHAnsi" w:eastAsia="Calibri" w:hAnsiTheme="minorHAnsi" w:cstheme="minorHAnsi"/>
                <w:sz w:val="18"/>
                <w:szCs w:val="18"/>
                <w:lang w:val="hr-HR"/>
              </w:rPr>
              <w:t>) i njeno uključivanje u EU mrežu kroz državnu mrežu</w:t>
            </w:r>
          </w:p>
          <w:p w14:paraId="70B142A2" w14:textId="77777777" w:rsidR="006927C2" w:rsidRPr="008D043F" w:rsidRDefault="006927C2" w:rsidP="0068355A">
            <w:pPr>
              <w:pStyle w:val="ListParagraph"/>
              <w:numPr>
                <w:ilvl w:val="0"/>
                <w:numId w:val="129"/>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Imenovanje energijskih menadžera u postrojenjima koja troše preko </w:t>
            </w:r>
            <w:r w:rsidR="00D237BC" w:rsidRPr="008D043F">
              <w:rPr>
                <w:rFonts w:asciiTheme="minorHAnsi" w:eastAsia="Calibri" w:hAnsiTheme="minorHAnsi" w:cstheme="minorHAnsi"/>
                <w:sz w:val="18"/>
                <w:szCs w:val="18"/>
                <w:lang w:val="hr-HR"/>
              </w:rPr>
              <w:t xml:space="preserve">definirane </w:t>
            </w:r>
            <w:r w:rsidRPr="008D043F">
              <w:rPr>
                <w:rFonts w:asciiTheme="minorHAnsi" w:eastAsia="Calibri" w:hAnsiTheme="minorHAnsi" w:cstheme="minorHAnsi"/>
                <w:sz w:val="18"/>
                <w:szCs w:val="18"/>
                <w:lang w:val="hr-HR"/>
              </w:rPr>
              <w:t>količine energije</w:t>
            </w:r>
          </w:p>
        </w:tc>
      </w:tr>
      <w:tr w:rsidR="006927C2" w:rsidRPr="008D043F" w14:paraId="032AEAB9"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7DAE3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E9271F6"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927C2" w:rsidRPr="008D043F" w14:paraId="428881F8" w14:textId="77777777" w:rsidTr="002D5100">
        <w:trPr>
          <w:trHeight w:val="567"/>
          <w:jc w:val="center"/>
        </w:trPr>
        <w:tc>
          <w:tcPr>
            <w:tcW w:w="141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07B748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323729"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07B01C1"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FF0521"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74AFC9"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8D043F" w14:paraId="53488007"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9EED9A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212F0B" w14:textId="77777777" w:rsidR="006927C2" w:rsidRPr="008D043F" w:rsidRDefault="00D237BC" w:rsidP="0068355A">
            <w:pPr>
              <w:pStyle w:val="ListParagraph"/>
              <w:numPr>
                <w:ilvl w:val="0"/>
                <w:numId w:val="13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6927C2" w:rsidRPr="008D043F">
              <w:rPr>
                <w:rFonts w:asciiTheme="minorHAnsi" w:eastAsia="Calibri" w:hAnsiTheme="minorHAnsi" w:cstheme="minorHAnsi"/>
                <w:sz w:val="18"/>
                <w:szCs w:val="18"/>
                <w:lang w:val="hr-HR"/>
              </w:rPr>
              <w:t xml:space="preserve">kućanskih aparata na tržištu koji imaju </w:t>
            </w:r>
            <w:r w:rsidRPr="008D043F">
              <w:rPr>
                <w:rFonts w:asciiTheme="minorHAnsi" w:eastAsia="Calibri" w:hAnsiTheme="minorHAnsi" w:cstheme="minorHAnsi"/>
                <w:i/>
                <w:sz w:val="18"/>
                <w:szCs w:val="18"/>
                <w:lang w:val="hr-HR"/>
              </w:rPr>
              <w:t>Energy Labelling</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167C22"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zvanični sistem označavanja energijske efikasnosti na uređajim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A4F49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 </w:t>
            </w:r>
            <w:r w:rsidRPr="008D043F">
              <w:rPr>
                <w:rFonts w:asciiTheme="minorHAnsi" w:eastAsia="Calibri" w:hAnsiTheme="minorHAnsi" w:cstheme="minorHAnsi"/>
                <w:i/>
                <w:sz w:val="18"/>
                <w:szCs w:val="18"/>
                <w:lang w:val="hr-HR"/>
              </w:rPr>
              <w:t>Energy Labelling</w:t>
            </w:r>
            <w:r w:rsidRPr="008D043F">
              <w:rPr>
                <w:rFonts w:asciiTheme="minorHAnsi" w:eastAsia="Calibri" w:hAnsiTheme="minorHAnsi" w:cstheme="minorHAnsi"/>
                <w:sz w:val="18"/>
                <w:szCs w:val="18"/>
                <w:lang w:val="hr-HR"/>
              </w:rPr>
              <w:t xml:space="preserve"> standard za kućanske aparate</w:t>
            </w:r>
          </w:p>
        </w:tc>
      </w:tr>
      <w:tr w:rsidR="006927C2" w:rsidRPr="008D043F" w14:paraId="54288648"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F645C5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376C11" w14:textId="77777777" w:rsidR="006927C2" w:rsidRPr="008D043F" w:rsidRDefault="006927C2" w:rsidP="0068355A">
            <w:pPr>
              <w:pStyle w:val="ListParagraph"/>
              <w:numPr>
                <w:ilvl w:val="0"/>
                <w:numId w:val="13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i usvajanja model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39A8A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sveobuhvatan model u cijeloj </w:t>
            </w:r>
            <w:r w:rsidR="00D237BC"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 xml:space="preserve">BiH koji </w:t>
            </w:r>
            <w:r w:rsidR="00D237BC"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riter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C09199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rađen i usvojen model</w:t>
            </w:r>
          </w:p>
        </w:tc>
      </w:tr>
      <w:tr w:rsidR="006927C2" w:rsidRPr="008D043F" w14:paraId="6B1FB1C2"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1B467B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0FC0FCD" w14:textId="77777777" w:rsidR="006927C2" w:rsidRPr="008D043F" w:rsidRDefault="006927C2" w:rsidP="0068355A">
            <w:pPr>
              <w:pStyle w:val="ListParagraph"/>
              <w:numPr>
                <w:ilvl w:val="0"/>
                <w:numId w:val="13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dopuna pravilnik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F72562"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eći propis ne uzima u obzir potrebe za hlađenjem i PTV-om, a dozvoljene potrebe za grijanjem su relativno velik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61E87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e dopune pravilnika</w:t>
            </w:r>
          </w:p>
        </w:tc>
      </w:tr>
      <w:tr w:rsidR="006927C2" w:rsidRPr="008D043F" w14:paraId="7AAF2726"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9F356F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5CF6F6" w14:textId="77777777" w:rsidR="006927C2" w:rsidRPr="008D043F" w:rsidRDefault="006927C2" w:rsidP="0068355A">
            <w:pPr>
              <w:pStyle w:val="ListParagraph"/>
              <w:numPr>
                <w:ilvl w:val="0"/>
                <w:numId w:val="13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i usvajanja model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7B070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sveobuhvatan model u cijeloj </w:t>
            </w:r>
            <w:r w:rsidR="00D237BC"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 xml:space="preserve">BiH koji </w:t>
            </w:r>
            <w:r w:rsidR="00D237BC"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riter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CA1C5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model</w:t>
            </w:r>
          </w:p>
        </w:tc>
      </w:tr>
      <w:tr w:rsidR="006927C2" w:rsidRPr="008D043F" w14:paraId="73D3AB3A" w14:textId="77777777" w:rsidTr="0064416D">
        <w:trPr>
          <w:trHeight w:val="274"/>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C7DD75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2B9F14D" w14:textId="77777777" w:rsidR="006927C2" w:rsidRPr="008D043F" w:rsidRDefault="006927C2" w:rsidP="0068355A">
            <w:pPr>
              <w:pStyle w:val="ListParagraph"/>
              <w:numPr>
                <w:ilvl w:val="0"/>
                <w:numId w:val="13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provedenih ESCO projekat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6AFD9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ali broj provedenih ESCO projekata, u javnom sektoru u toku provođenje pilot</w:t>
            </w:r>
            <w:r w:rsidR="00D237B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projekt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90B74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azvijeno ESCO tržište</w:t>
            </w:r>
          </w:p>
        </w:tc>
      </w:tr>
      <w:tr w:rsidR="006927C2" w:rsidRPr="008D043F" w14:paraId="41F470D5"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A5CD61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8F1516" w14:textId="77777777" w:rsidR="006927C2" w:rsidRPr="008D043F" w:rsidRDefault="00D237BC" w:rsidP="0068355A">
            <w:pPr>
              <w:pStyle w:val="ListParagraph"/>
              <w:numPr>
                <w:ilvl w:val="0"/>
                <w:numId w:val="13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6927C2" w:rsidRPr="008D043F">
              <w:rPr>
                <w:rFonts w:asciiTheme="minorHAnsi" w:eastAsia="Calibri" w:hAnsiTheme="minorHAnsi" w:cstheme="minorHAnsi"/>
                <w:sz w:val="18"/>
                <w:szCs w:val="18"/>
                <w:lang w:val="hr-HR"/>
              </w:rPr>
              <w:t>industrijskih postrojenja sa značajnom potrošnjom energije koji su uradili audit</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28E52D"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ali broj industrijskih postrojenja ima urađen audit</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ECD6AD"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i energijski auditi u svim postrojenjima</w:t>
            </w:r>
          </w:p>
        </w:tc>
      </w:tr>
      <w:tr w:rsidR="006927C2" w:rsidRPr="008D043F" w14:paraId="6BF3A99B"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99967E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D330E08" w14:textId="77777777" w:rsidR="006927C2" w:rsidRPr="008D043F" w:rsidRDefault="006927C2" w:rsidP="0068355A">
            <w:pPr>
              <w:pStyle w:val="ListParagraph"/>
              <w:numPr>
                <w:ilvl w:val="0"/>
                <w:numId w:val="13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industrijskih </w:t>
            </w:r>
            <w:r w:rsidR="00D237BC"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 xml:space="preserve">u mreži </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AE4D4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mreža za E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D881AD"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postavljena mreža i povezana s državnom mrežom</w:t>
            </w:r>
          </w:p>
        </w:tc>
      </w:tr>
      <w:tr w:rsidR="006927C2" w:rsidRPr="008D043F" w14:paraId="0222CD63"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DBE7E8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096F3E" w14:textId="77777777" w:rsidR="006927C2" w:rsidRPr="008D043F" w:rsidRDefault="00D237BC" w:rsidP="0068355A">
            <w:pPr>
              <w:pStyle w:val="ListParagraph"/>
              <w:numPr>
                <w:ilvl w:val="0"/>
                <w:numId w:val="130"/>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6927C2" w:rsidRPr="008D043F">
              <w:rPr>
                <w:rFonts w:asciiTheme="minorHAnsi" w:eastAsia="Calibri" w:hAnsiTheme="minorHAnsi" w:cstheme="minorHAnsi"/>
                <w:sz w:val="18"/>
                <w:szCs w:val="18"/>
                <w:lang w:val="hr-HR"/>
              </w:rPr>
              <w:t>industrijskih postrojenja koji su imenovali menadžera za energiju</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FD61C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ali broj industrijskih </w:t>
            </w:r>
            <w:r w:rsidR="00D237BC"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ima imenovane menadžere za energiju</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9D21B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menovani menadžeri za energiju</w:t>
            </w:r>
          </w:p>
        </w:tc>
      </w:tr>
      <w:tr w:rsidR="001F0AB1" w:rsidRPr="008D043F" w14:paraId="7AD6940A"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2DFE06"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B76E25B" w14:textId="77777777" w:rsidR="001F0AB1"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konkuretnosti privrede i poboljšanje </w:t>
            </w:r>
            <w:r w:rsidR="00D237BC"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života i rada uz smanjenje troškova za energiju</w:t>
            </w:r>
          </w:p>
        </w:tc>
      </w:tr>
      <w:tr w:rsidR="001F0AB1" w:rsidRPr="008D043F" w14:paraId="520B5974" w14:textId="77777777" w:rsidTr="00EF2F20">
        <w:trPr>
          <w:trHeight w:val="274"/>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FA3022"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D153C6D" w14:textId="77777777" w:rsidR="00427582" w:rsidRPr="008D043F" w:rsidRDefault="0042758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245 212 KM</w:t>
            </w:r>
          </w:p>
          <w:p w14:paraId="12BC04A8" w14:textId="77777777" w:rsidR="001F0AB1" w:rsidRPr="008D043F" w:rsidRDefault="0042758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20% </w:t>
            </w:r>
            <w:r w:rsidR="00D237BC"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 80% kombinacija</w:t>
            </w:r>
            <w:r w:rsidR="00D237B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D237BC"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D237BC"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6927C2" w:rsidRPr="008D043F" w14:paraId="633E1F85"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73885E"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3432DB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7.</w:t>
            </w:r>
          </w:p>
        </w:tc>
      </w:tr>
      <w:tr w:rsidR="006927C2" w:rsidRPr="008D043F" w14:paraId="1E7B7323"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4C212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A1E92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ERI</w:t>
            </w:r>
          </w:p>
        </w:tc>
      </w:tr>
      <w:tr w:rsidR="006927C2" w:rsidRPr="008D043F" w14:paraId="2B947F88"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FCCF0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9DD8D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nd za zaštitu okoliša, Ministarstvo prostornog uređenja, nadležna kantonalna ministarstva</w:t>
            </w:r>
          </w:p>
        </w:tc>
      </w:tr>
      <w:tr w:rsidR="006927C2" w:rsidRPr="008D043F" w14:paraId="523B244E"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AED581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E59B329"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dustrijska </w:t>
            </w:r>
            <w:r w:rsidR="00D237BC" w:rsidRPr="008D043F">
              <w:rPr>
                <w:rFonts w:asciiTheme="minorHAnsi" w:hAnsiTheme="minorHAnsi" w:cstheme="minorHAnsi"/>
                <w:sz w:val="18"/>
                <w:szCs w:val="18"/>
                <w:lang w:val="hr-HR" w:bidi="en-US"/>
              </w:rPr>
              <w:t>poduzeća</w:t>
            </w:r>
            <w:r w:rsidRPr="008D043F">
              <w:rPr>
                <w:rFonts w:asciiTheme="minorHAnsi" w:hAnsiTheme="minorHAnsi" w:cstheme="minorHAnsi"/>
                <w:sz w:val="18"/>
                <w:szCs w:val="18"/>
                <w:lang w:val="hr-HR" w:bidi="en-US"/>
              </w:rPr>
              <w:t>, ESCO, ministarstva (javne zgrade), trgovački lanci, uvoznici kućanskih uređaja</w:t>
            </w:r>
          </w:p>
        </w:tc>
      </w:tr>
    </w:tbl>
    <w:p w14:paraId="41EC9A47"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8D043F" w14:paraId="4AF62FEF" w14:textId="77777777" w:rsidTr="002D5100">
        <w:trPr>
          <w:trHeight w:val="567"/>
          <w:jc w:val="center"/>
        </w:trPr>
        <w:tc>
          <w:tcPr>
            <w:tcW w:w="1412" w:type="pct"/>
            <w:shd w:val="clear" w:color="auto" w:fill="009D73"/>
            <w:vAlign w:val="center"/>
          </w:tcPr>
          <w:p w14:paraId="2CE77CB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47A974E4"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D237BC"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659D029B" w14:textId="77777777" w:rsidTr="002D5100">
        <w:trPr>
          <w:trHeight w:val="567"/>
          <w:jc w:val="center"/>
        </w:trPr>
        <w:tc>
          <w:tcPr>
            <w:tcW w:w="1412" w:type="pct"/>
            <w:shd w:val="clear" w:color="auto" w:fill="009D73"/>
            <w:vAlign w:val="center"/>
          </w:tcPr>
          <w:p w14:paraId="6199CD3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6463D987"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5. Povećanje energijske efikasnosti u krajnjoj potrošnji u svim sektorima</w:t>
            </w:r>
          </w:p>
        </w:tc>
      </w:tr>
      <w:tr w:rsidR="006927C2" w:rsidRPr="008D043F" w14:paraId="069BBFEE" w14:textId="77777777" w:rsidTr="002D5100">
        <w:trPr>
          <w:trHeight w:val="567"/>
          <w:jc w:val="center"/>
        </w:trPr>
        <w:tc>
          <w:tcPr>
            <w:tcW w:w="1412" w:type="pct"/>
            <w:shd w:val="clear" w:color="auto" w:fill="009D73"/>
            <w:vAlign w:val="center"/>
          </w:tcPr>
          <w:p w14:paraId="5379EA1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0716893E"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5.3. Smanjenje potrošnje primarne energije </w:t>
            </w:r>
          </w:p>
        </w:tc>
      </w:tr>
      <w:tr w:rsidR="006927C2" w:rsidRPr="008D043F" w14:paraId="70618605" w14:textId="77777777" w:rsidTr="002D5100">
        <w:trPr>
          <w:trHeight w:val="567"/>
          <w:jc w:val="center"/>
        </w:trPr>
        <w:tc>
          <w:tcPr>
            <w:tcW w:w="1412" w:type="pct"/>
            <w:shd w:val="clear" w:color="auto" w:fill="009D73"/>
            <w:vAlign w:val="center"/>
          </w:tcPr>
          <w:p w14:paraId="201ECDF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58D0B25B"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smanjenje potrošnje primarne energije kroz jačanje legislativnog i strateškog okvira usmjerenog na smanjenje gubitaka u proizvodnji energije. Okvirna područja djelovanja su: </w:t>
            </w:r>
          </w:p>
          <w:p w14:paraId="59573249" w14:textId="77777777" w:rsidR="006927C2" w:rsidRPr="008D043F" w:rsidRDefault="006927C2" w:rsidP="0068355A">
            <w:pPr>
              <w:pStyle w:val="ListParagraph"/>
              <w:numPr>
                <w:ilvl w:val="0"/>
                <w:numId w:val="131"/>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vođenje standarda </w:t>
            </w:r>
            <w:r w:rsidRPr="008D043F">
              <w:rPr>
                <w:rFonts w:asciiTheme="minorHAnsi" w:eastAsia="Calibri" w:hAnsiTheme="minorHAnsi" w:cstheme="minorHAnsi"/>
                <w:i/>
                <w:sz w:val="18"/>
                <w:szCs w:val="18"/>
                <w:lang w:val="hr-HR"/>
              </w:rPr>
              <w:t>EcoDesign</w:t>
            </w:r>
            <w:r w:rsidRPr="008D043F">
              <w:rPr>
                <w:rFonts w:asciiTheme="minorHAnsi" w:eastAsia="Calibri" w:hAnsiTheme="minorHAnsi" w:cstheme="minorHAnsi"/>
                <w:sz w:val="18"/>
                <w:szCs w:val="18"/>
                <w:lang w:val="hr-HR"/>
              </w:rPr>
              <w:t xml:space="preserve"> za peći/kotlove </w:t>
            </w:r>
          </w:p>
          <w:p w14:paraId="01310393" w14:textId="77777777" w:rsidR="006927C2" w:rsidRPr="008D043F" w:rsidRDefault="006927C2" w:rsidP="0068355A">
            <w:pPr>
              <w:pStyle w:val="ListParagraph"/>
              <w:numPr>
                <w:ilvl w:val="0"/>
                <w:numId w:val="131"/>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vođenje podsticaja za nabavku efikasnih uređaja za grijanje i hlađenje</w:t>
            </w:r>
          </w:p>
          <w:p w14:paraId="5062C4D7" w14:textId="77777777" w:rsidR="006927C2" w:rsidRPr="008D043F" w:rsidRDefault="006927C2" w:rsidP="0068355A">
            <w:pPr>
              <w:pStyle w:val="ListParagraph"/>
              <w:numPr>
                <w:ilvl w:val="0"/>
                <w:numId w:val="131"/>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lastRenderedPageBreak/>
              <w:t>Smanjenje gubitaka u distribuciji toplotne i električne energije</w:t>
            </w:r>
          </w:p>
          <w:p w14:paraId="78264CE9" w14:textId="77777777" w:rsidR="006927C2" w:rsidRPr="008D043F" w:rsidRDefault="006927C2" w:rsidP="0068355A">
            <w:pPr>
              <w:pStyle w:val="ListParagraph"/>
              <w:numPr>
                <w:ilvl w:val="0"/>
                <w:numId w:val="131"/>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Uvođenje subvencija za energiju iz visokoefikasne kogeneracije</w:t>
            </w:r>
          </w:p>
        </w:tc>
      </w:tr>
      <w:tr w:rsidR="006927C2" w:rsidRPr="008D043F" w14:paraId="6604D37A" w14:textId="77777777" w:rsidTr="002D5100">
        <w:trPr>
          <w:trHeight w:val="567"/>
          <w:jc w:val="center"/>
        </w:trPr>
        <w:tc>
          <w:tcPr>
            <w:tcW w:w="1412" w:type="pct"/>
            <w:shd w:val="clear" w:color="auto" w:fill="009D73"/>
            <w:vAlign w:val="center"/>
          </w:tcPr>
          <w:p w14:paraId="685F65E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2ED61588"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23085F" w:rsidRPr="008D043F" w14:paraId="757EE853" w14:textId="77777777" w:rsidTr="002D5100">
        <w:trPr>
          <w:trHeight w:val="567"/>
          <w:jc w:val="center"/>
        </w:trPr>
        <w:tc>
          <w:tcPr>
            <w:tcW w:w="1412" w:type="pct"/>
            <w:vMerge w:val="restart"/>
            <w:shd w:val="clear" w:color="auto" w:fill="009D73"/>
            <w:vAlign w:val="center"/>
          </w:tcPr>
          <w:p w14:paraId="6231DDB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shd w:val="clear" w:color="auto" w:fill="009D73"/>
            <w:vAlign w:val="center"/>
          </w:tcPr>
          <w:p w14:paraId="2E129822"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A63191C"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66C708F5"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shd w:val="clear" w:color="auto" w:fill="009D73"/>
            <w:vAlign w:val="center"/>
          </w:tcPr>
          <w:p w14:paraId="7CAF8B46"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8D043F" w14:paraId="1C9A4B8A" w14:textId="77777777" w:rsidTr="002D5100">
        <w:trPr>
          <w:trHeight w:val="567"/>
          <w:jc w:val="center"/>
        </w:trPr>
        <w:tc>
          <w:tcPr>
            <w:tcW w:w="1412" w:type="pct"/>
            <w:vMerge/>
            <w:shd w:val="clear" w:color="auto" w:fill="009D73"/>
            <w:vAlign w:val="center"/>
          </w:tcPr>
          <w:p w14:paraId="20A3A79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416069C6" w14:textId="77777777" w:rsidR="006927C2" w:rsidRPr="008D043F" w:rsidRDefault="006927C2" w:rsidP="0068355A">
            <w:pPr>
              <w:pStyle w:val="ListParagraph"/>
              <w:numPr>
                <w:ilvl w:val="0"/>
                <w:numId w:val="132"/>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253" w:type="pct"/>
            <w:shd w:val="clear" w:color="auto" w:fill="FFFFFF"/>
            <w:vAlign w:val="center"/>
          </w:tcPr>
          <w:p w14:paraId="2AC6B3B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ropis o obaveznoj usaglašenosti s </w:t>
            </w:r>
            <w:r w:rsidRPr="008D043F">
              <w:rPr>
                <w:rFonts w:asciiTheme="minorHAnsi" w:hAnsiTheme="minorHAnsi" w:cstheme="minorHAnsi"/>
                <w:i/>
                <w:sz w:val="18"/>
                <w:szCs w:val="18"/>
                <w:lang w:val="hr-HR" w:bidi="en-US"/>
              </w:rPr>
              <w:t>EcoDesignom</w:t>
            </w:r>
          </w:p>
        </w:tc>
        <w:tc>
          <w:tcPr>
            <w:tcW w:w="1253" w:type="pct"/>
            <w:shd w:val="clear" w:color="auto" w:fill="FFFFFF"/>
            <w:vAlign w:val="center"/>
          </w:tcPr>
          <w:p w14:paraId="23E829D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propis (pravilnik na Zakon o EE)</w:t>
            </w:r>
          </w:p>
        </w:tc>
      </w:tr>
      <w:tr w:rsidR="006927C2" w:rsidRPr="008D043F" w14:paraId="7EB85C69" w14:textId="77777777" w:rsidTr="002D5100">
        <w:trPr>
          <w:trHeight w:val="567"/>
          <w:jc w:val="center"/>
        </w:trPr>
        <w:tc>
          <w:tcPr>
            <w:tcW w:w="1412" w:type="pct"/>
            <w:vMerge/>
            <w:shd w:val="clear" w:color="auto" w:fill="009D73"/>
            <w:vAlign w:val="center"/>
          </w:tcPr>
          <w:p w14:paraId="6650C19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431F1971" w14:textId="77777777" w:rsidR="006927C2" w:rsidRPr="008D043F" w:rsidRDefault="006927C2" w:rsidP="0068355A">
            <w:pPr>
              <w:pStyle w:val="ListParagraph"/>
              <w:numPr>
                <w:ilvl w:val="0"/>
                <w:numId w:val="132"/>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sistema podsticaja</w:t>
            </w:r>
          </w:p>
        </w:tc>
        <w:tc>
          <w:tcPr>
            <w:tcW w:w="1253" w:type="pct"/>
            <w:shd w:val="clear" w:color="auto" w:fill="FFFFFF"/>
            <w:vAlign w:val="center"/>
          </w:tcPr>
          <w:p w14:paraId="1B1FD341"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sveobuhvatan sistem u cijeloj </w:t>
            </w:r>
            <w:r w:rsidR="00D237BC"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BiH</w:t>
            </w:r>
          </w:p>
        </w:tc>
        <w:tc>
          <w:tcPr>
            <w:tcW w:w="1253" w:type="pct"/>
            <w:shd w:val="clear" w:color="auto" w:fill="FFFFFF"/>
            <w:vAlign w:val="center"/>
          </w:tcPr>
          <w:p w14:paraId="2EF817D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veden sistem podsticaja</w:t>
            </w:r>
          </w:p>
        </w:tc>
      </w:tr>
      <w:tr w:rsidR="006927C2" w:rsidRPr="008D043F" w14:paraId="4662CAAD" w14:textId="77777777" w:rsidTr="002D5100">
        <w:trPr>
          <w:trHeight w:val="567"/>
          <w:jc w:val="center"/>
        </w:trPr>
        <w:tc>
          <w:tcPr>
            <w:tcW w:w="1412" w:type="pct"/>
            <w:vMerge/>
            <w:shd w:val="clear" w:color="auto" w:fill="009D73"/>
            <w:vAlign w:val="center"/>
          </w:tcPr>
          <w:p w14:paraId="01BE3444"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78E7BB96" w14:textId="77777777" w:rsidR="006927C2" w:rsidRPr="008D043F" w:rsidRDefault="00D237BC" w:rsidP="0068355A">
            <w:pPr>
              <w:pStyle w:val="ListParagraph"/>
              <w:numPr>
                <w:ilvl w:val="0"/>
                <w:numId w:val="132"/>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6927C2" w:rsidRPr="008D043F">
              <w:rPr>
                <w:rFonts w:asciiTheme="minorHAnsi" w:eastAsia="Calibri" w:hAnsiTheme="minorHAnsi" w:cstheme="minorHAnsi"/>
                <w:sz w:val="18"/>
                <w:szCs w:val="18"/>
                <w:lang w:val="hr-HR"/>
              </w:rPr>
              <w:t>smanjenja gubitaka energije u distribuciji toplotne i električne energije</w:t>
            </w:r>
          </w:p>
        </w:tc>
        <w:tc>
          <w:tcPr>
            <w:tcW w:w="1253" w:type="pct"/>
            <w:shd w:val="clear" w:color="auto" w:fill="FFFFFF"/>
            <w:vAlign w:val="center"/>
          </w:tcPr>
          <w:p w14:paraId="6D14741C"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eći gubici, pogotovo u distribuciji toplote, relativno veliki</w:t>
            </w:r>
          </w:p>
        </w:tc>
        <w:tc>
          <w:tcPr>
            <w:tcW w:w="1253" w:type="pct"/>
            <w:shd w:val="clear" w:color="auto" w:fill="FFFFFF"/>
            <w:vAlign w:val="center"/>
          </w:tcPr>
          <w:p w14:paraId="44B7487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manjeni gubici energije</w:t>
            </w:r>
          </w:p>
        </w:tc>
      </w:tr>
      <w:tr w:rsidR="006927C2" w:rsidRPr="008D043F" w14:paraId="131B1DCD" w14:textId="77777777" w:rsidTr="002D5100">
        <w:trPr>
          <w:trHeight w:val="567"/>
          <w:jc w:val="center"/>
        </w:trPr>
        <w:tc>
          <w:tcPr>
            <w:tcW w:w="1412" w:type="pct"/>
            <w:vMerge/>
            <w:shd w:val="clear" w:color="auto" w:fill="009D73"/>
            <w:vAlign w:val="center"/>
          </w:tcPr>
          <w:p w14:paraId="57062E74"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23310FA7" w14:textId="77777777" w:rsidR="006927C2" w:rsidRPr="008D043F" w:rsidRDefault="006927C2" w:rsidP="0068355A">
            <w:pPr>
              <w:pStyle w:val="ListParagraph"/>
              <w:numPr>
                <w:ilvl w:val="0"/>
                <w:numId w:val="132"/>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unaprijeđenog sistema </w:t>
            </w:r>
            <w:r w:rsidRPr="008D043F">
              <w:rPr>
                <w:rFonts w:asciiTheme="minorHAnsi" w:hAnsiTheme="minorHAnsi" w:cstheme="minorHAnsi"/>
                <w:sz w:val="18"/>
                <w:szCs w:val="18"/>
                <w:lang w:val="hr-HR" w:bidi="en-US"/>
              </w:rPr>
              <w:t>subvencioniranja kogeneracije</w:t>
            </w:r>
          </w:p>
        </w:tc>
        <w:tc>
          <w:tcPr>
            <w:tcW w:w="1253" w:type="pct"/>
            <w:shd w:val="clear" w:color="auto" w:fill="FFFFFF"/>
            <w:vAlign w:val="center"/>
          </w:tcPr>
          <w:p w14:paraId="2C3248A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kvote za podsticanje kogeneracije</w:t>
            </w:r>
          </w:p>
        </w:tc>
        <w:tc>
          <w:tcPr>
            <w:tcW w:w="1253" w:type="pct"/>
            <w:shd w:val="clear" w:color="auto" w:fill="FFFFFF"/>
            <w:vAlign w:val="center"/>
          </w:tcPr>
          <w:p w14:paraId="2019A6A7"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ijeđen postojeći sistem subvencioniranja kogeneracije</w:t>
            </w:r>
          </w:p>
        </w:tc>
      </w:tr>
      <w:tr w:rsidR="001F0AB1" w:rsidRPr="008D043F" w14:paraId="7FB6D6EB" w14:textId="77777777" w:rsidTr="002D5100">
        <w:trPr>
          <w:trHeight w:val="567"/>
          <w:jc w:val="center"/>
        </w:trPr>
        <w:tc>
          <w:tcPr>
            <w:tcW w:w="1412" w:type="pct"/>
            <w:shd w:val="clear" w:color="auto" w:fill="009D73"/>
            <w:vAlign w:val="center"/>
          </w:tcPr>
          <w:p w14:paraId="1252FFBE"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shd w:val="clear" w:color="auto" w:fill="FFFFFF"/>
            <w:vAlign w:val="center"/>
          </w:tcPr>
          <w:p w14:paraId="1529CD54" w14:textId="77777777" w:rsidR="001F0AB1"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konkuretnosti privrede i poboljšanje </w:t>
            </w:r>
            <w:r w:rsidR="00D237BC"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života i rada uz smanjenje troškova za energiju</w:t>
            </w:r>
          </w:p>
        </w:tc>
      </w:tr>
      <w:tr w:rsidR="001F0AB1" w:rsidRPr="008D043F" w14:paraId="7EDD7A37" w14:textId="77777777" w:rsidTr="002D5100">
        <w:trPr>
          <w:trHeight w:val="567"/>
          <w:jc w:val="center"/>
        </w:trPr>
        <w:tc>
          <w:tcPr>
            <w:tcW w:w="1412" w:type="pct"/>
            <w:shd w:val="clear" w:color="auto" w:fill="009D73"/>
            <w:vAlign w:val="center"/>
          </w:tcPr>
          <w:p w14:paraId="245FF98C"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shd w:val="clear" w:color="auto" w:fill="FFFFFF"/>
            <w:vAlign w:val="center"/>
          </w:tcPr>
          <w:p w14:paraId="10F53339" w14:textId="77777777" w:rsidR="00EF2F20"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0 975 955 KM</w:t>
            </w:r>
          </w:p>
          <w:p w14:paraId="29BAD080" w14:textId="77777777" w:rsidR="001F0AB1"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kombinacija ‒ kreditna sredstva, sredstva EU i drugih međunarodnih donatora i ostale donacije</w:t>
            </w:r>
          </w:p>
        </w:tc>
      </w:tr>
      <w:tr w:rsidR="006927C2" w:rsidRPr="008D043F" w14:paraId="65643BC9" w14:textId="77777777" w:rsidTr="002D5100">
        <w:trPr>
          <w:trHeight w:val="567"/>
          <w:jc w:val="center"/>
        </w:trPr>
        <w:tc>
          <w:tcPr>
            <w:tcW w:w="1412" w:type="pct"/>
            <w:shd w:val="clear" w:color="auto" w:fill="009D73"/>
            <w:vAlign w:val="center"/>
          </w:tcPr>
          <w:p w14:paraId="11A6874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shd w:val="clear" w:color="auto" w:fill="FFFFFF"/>
            <w:vAlign w:val="center"/>
          </w:tcPr>
          <w:p w14:paraId="3CA01C23"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2.</w:t>
            </w:r>
          </w:p>
        </w:tc>
      </w:tr>
      <w:tr w:rsidR="006927C2" w:rsidRPr="008D043F" w14:paraId="4DDADAA6" w14:textId="77777777" w:rsidTr="002D5100">
        <w:trPr>
          <w:trHeight w:val="567"/>
          <w:jc w:val="center"/>
        </w:trPr>
        <w:tc>
          <w:tcPr>
            <w:tcW w:w="1412" w:type="pct"/>
            <w:shd w:val="clear" w:color="auto" w:fill="009D73"/>
            <w:vAlign w:val="center"/>
          </w:tcPr>
          <w:p w14:paraId="51567C6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7DEED12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ERI</w:t>
            </w:r>
          </w:p>
        </w:tc>
      </w:tr>
      <w:tr w:rsidR="006927C2" w:rsidRPr="008D043F" w14:paraId="7DE1B1EE" w14:textId="77777777" w:rsidTr="002D5100">
        <w:trPr>
          <w:trHeight w:val="567"/>
          <w:jc w:val="center"/>
        </w:trPr>
        <w:tc>
          <w:tcPr>
            <w:tcW w:w="1412" w:type="pct"/>
            <w:shd w:val="clear" w:color="auto" w:fill="009D73"/>
            <w:vAlign w:val="center"/>
          </w:tcPr>
          <w:p w14:paraId="6002FA8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shd w:val="clear" w:color="auto" w:fill="FFFFFF"/>
            <w:vAlign w:val="center"/>
          </w:tcPr>
          <w:p w14:paraId="6D52004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nadležna kantonalna ministarstva, </w:t>
            </w:r>
            <w:r w:rsidR="00D237BC"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za distribuciju električne i toplotne energije, inspekcije</w:t>
            </w:r>
          </w:p>
        </w:tc>
      </w:tr>
      <w:tr w:rsidR="006927C2" w:rsidRPr="008D043F" w14:paraId="069D370F" w14:textId="77777777" w:rsidTr="002D5100">
        <w:trPr>
          <w:trHeight w:val="567"/>
          <w:jc w:val="center"/>
        </w:trPr>
        <w:tc>
          <w:tcPr>
            <w:tcW w:w="1412" w:type="pct"/>
            <w:shd w:val="clear" w:color="auto" w:fill="009D73"/>
            <w:vAlign w:val="center"/>
          </w:tcPr>
          <w:p w14:paraId="5673E754"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shd w:val="clear" w:color="auto" w:fill="FFFFFF"/>
            <w:vAlign w:val="center"/>
          </w:tcPr>
          <w:p w14:paraId="377E62B3"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Trgovački lanci, zastupnici i proizvođači peći i kotlova, građani, </w:t>
            </w:r>
            <w:r w:rsidR="00D237BC"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 xml:space="preserve">za distribuciju električne i toplotne energije </w:t>
            </w:r>
          </w:p>
        </w:tc>
      </w:tr>
    </w:tbl>
    <w:p w14:paraId="5855FF9B"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8D043F" w14:paraId="726CF927" w14:textId="77777777" w:rsidTr="002D5100">
        <w:trPr>
          <w:trHeight w:val="567"/>
          <w:jc w:val="center"/>
        </w:trPr>
        <w:tc>
          <w:tcPr>
            <w:tcW w:w="1412" w:type="pct"/>
            <w:shd w:val="clear" w:color="auto" w:fill="009D73"/>
            <w:vAlign w:val="center"/>
          </w:tcPr>
          <w:p w14:paraId="763BD03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88" w:type="pct"/>
            <w:gridSpan w:val="3"/>
            <w:shd w:val="clear" w:color="auto" w:fill="FFFFFF"/>
            <w:vAlign w:val="center"/>
          </w:tcPr>
          <w:p w14:paraId="6FB0F326"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D237BC"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7E5F92CD" w14:textId="77777777" w:rsidTr="002D5100">
        <w:trPr>
          <w:trHeight w:val="567"/>
          <w:jc w:val="center"/>
        </w:trPr>
        <w:tc>
          <w:tcPr>
            <w:tcW w:w="1412" w:type="pct"/>
            <w:shd w:val="clear" w:color="auto" w:fill="009D73"/>
            <w:vAlign w:val="center"/>
          </w:tcPr>
          <w:p w14:paraId="599F533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50483D2C"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6. </w:t>
            </w:r>
            <w:r w:rsidRPr="008D043F">
              <w:rPr>
                <w:rFonts w:asciiTheme="minorHAnsi" w:hAnsiTheme="minorHAnsi" w:cstheme="minorHAnsi"/>
                <w:b/>
                <w:sz w:val="18"/>
                <w:szCs w:val="18"/>
                <w:lang w:val="hr-HR"/>
              </w:rPr>
              <w:t>Povećanje udjela obnovljivih izvora energije uz reformu sistema podsticaja (usmjerenog prema građanskoj energiji)</w:t>
            </w:r>
          </w:p>
        </w:tc>
      </w:tr>
      <w:tr w:rsidR="006927C2" w:rsidRPr="008D043F" w14:paraId="1E0673E6" w14:textId="77777777" w:rsidTr="002D5100">
        <w:trPr>
          <w:trHeight w:val="567"/>
          <w:jc w:val="center"/>
        </w:trPr>
        <w:tc>
          <w:tcPr>
            <w:tcW w:w="1412" w:type="pct"/>
            <w:shd w:val="clear" w:color="auto" w:fill="009D73"/>
            <w:vAlign w:val="center"/>
          </w:tcPr>
          <w:p w14:paraId="338FD02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2F31A151"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6.1. Kreiranje povoljnog ambijenta za obnovljive izvore energije</w:t>
            </w:r>
          </w:p>
        </w:tc>
      </w:tr>
      <w:tr w:rsidR="006927C2" w:rsidRPr="008D043F" w14:paraId="353C6BC2" w14:textId="77777777" w:rsidTr="002D5100">
        <w:trPr>
          <w:trHeight w:val="227"/>
          <w:jc w:val="center"/>
        </w:trPr>
        <w:tc>
          <w:tcPr>
            <w:tcW w:w="1412" w:type="pct"/>
            <w:shd w:val="clear" w:color="auto" w:fill="009D73"/>
            <w:vAlign w:val="center"/>
          </w:tcPr>
          <w:p w14:paraId="7898FF5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2089978F"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kreiranje povoljnog ambijenta za obnovljive izvore energije unapr</w:t>
            </w:r>
            <w:r w:rsidR="00D237BC"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m zakonodavnog i strateškog okvira u ovoj oblasti. Okvirna područja djelovanja su: </w:t>
            </w:r>
          </w:p>
          <w:p w14:paraId="59881DB1" w14:textId="77777777" w:rsidR="006927C2" w:rsidRPr="008D043F" w:rsidRDefault="006927C2" w:rsidP="0068355A">
            <w:pPr>
              <w:pStyle w:val="ListParagraph"/>
              <w:numPr>
                <w:ilvl w:val="0"/>
                <w:numId w:val="133"/>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Redovno </w:t>
            </w:r>
            <w:r w:rsidR="00D237BC" w:rsidRPr="008D043F">
              <w:rPr>
                <w:rFonts w:asciiTheme="minorHAnsi" w:eastAsia="Calibri" w:hAnsiTheme="minorHAnsi" w:cstheme="minorHAnsi"/>
                <w:sz w:val="18"/>
                <w:szCs w:val="18"/>
                <w:lang w:val="hr-HR"/>
              </w:rPr>
              <w:t>izrađivanje Integriranog plana</w:t>
            </w:r>
            <w:r w:rsidRPr="008D043F">
              <w:rPr>
                <w:rFonts w:asciiTheme="minorHAnsi" w:eastAsia="Calibri" w:hAnsiTheme="minorHAnsi" w:cstheme="minorHAnsi"/>
                <w:sz w:val="18"/>
                <w:szCs w:val="18"/>
                <w:lang w:val="hr-HR"/>
              </w:rPr>
              <w:t xml:space="preserve"> za klimu i energiju (u okviru državnog) </w:t>
            </w:r>
          </w:p>
          <w:p w14:paraId="55E7F9D9" w14:textId="77777777" w:rsidR="006927C2" w:rsidRPr="008D043F" w:rsidRDefault="00D237BC" w:rsidP="0068355A">
            <w:pPr>
              <w:pStyle w:val="ListParagraph"/>
              <w:numPr>
                <w:ilvl w:val="0"/>
                <w:numId w:val="133"/>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Uvođenje shema</w:t>
            </w:r>
            <w:r w:rsidR="006927C2" w:rsidRPr="008D043F">
              <w:rPr>
                <w:rFonts w:asciiTheme="minorHAnsi" w:eastAsia="Calibri" w:hAnsiTheme="minorHAnsi" w:cstheme="minorHAnsi"/>
                <w:sz w:val="18"/>
                <w:szCs w:val="18"/>
                <w:lang w:val="hr-HR"/>
              </w:rPr>
              <w:t xml:space="preserve"> podsticaja za korištenje OIE</w:t>
            </w:r>
            <w:r w:rsidRPr="008D043F">
              <w:rPr>
                <w:rFonts w:asciiTheme="minorHAnsi" w:eastAsia="Calibri" w:hAnsiTheme="minorHAnsi" w:cstheme="minorHAnsi"/>
                <w:sz w:val="18"/>
                <w:szCs w:val="18"/>
                <w:lang w:val="hr-HR"/>
              </w:rPr>
              <w:t>-a</w:t>
            </w:r>
            <w:r w:rsidR="006927C2" w:rsidRPr="008D043F">
              <w:rPr>
                <w:rFonts w:asciiTheme="minorHAnsi" w:eastAsia="Calibri" w:hAnsiTheme="minorHAnsi" w:cstheme="minorHAnsi"/>
                <w:sz w:val="18"/>
                <w:szCs w:val="18"/>
                <w:lang w:val="hr-HR"/>
              </w:rPr>
              <w:t xml:space="preserve"> za grijanje i hlađenje </w:t>
            </w:r>
          </w:p>
          <w:p w14:paraId="3F68DEE9" w14:textId="77777777" w:rsidR="006927C2" w:rsidRPr="008D043F" w:rsidRDefault="00D237BC" w:rsidP="0068355A">
            <w:pPr>
              <w:pStyle w:val="ListParagraph"/>
              <w:numPr>
                <w:ilvl w:val="0"/>
                <w:numId w:val="133"/>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Uvođenje </w:t>
            </w:r>
            <w:r w:rsidR="006927C2" w:rsidRPr="008D043F">
              <w:rPr>
                <w:rFonts w:asciiTheme="minorHAnsi" w:eastAsia="Calibri" w:hAnsiTheme="minorHAnsi" w:cstheme="minorHAnsi"/>
                <w:sz w:val="18"/>
                <w:szCs w:val="18"/>
                <w:lang w:val="hr-HR"/>
              </w:rPr>
              <w:t>sistem</w:t>
            </w:r>
            <w:r w:rsidRPr="008D043F">
              <w:rPr>
                <w:rFonts w:asciiTheme="minorHAnsi" w:eastAsia="Calibri" w:hAnsiTheme="minorHAnsi" w:cstheme="minorHAnsi"/>
                <w:sz w:val="18"/>
                <w:szCs w:val="18"/>
                <w:lang w:val="hr-HR"/>
              </w:rPr>
              <w:t>a</w:t>
            </w:r>
            <w:r w:rsidR="006927C2" w:rsidRPr="008D043F">
              <w:rPr>
                <w:rFonts w:asciiTheme="minorHAnsi" w:eastAsia="Calibri" w:hAnsiTheme="minorHAnsi" w:cstheme="minorHAnsi"/>
                <w:sz w:val="18"/>
                <w:szCs w:val="18"/>
                <w:lang w:val="hr-HR"/>
              </w:rPr>
              <w:t xml:space="preserve"> dokazivanja porijekla energije </w:t>
            </w:r>
          </w:p>
        </w:tc>
      </w:tr>
      <w:tr w:rsidR="006927C2" w:rsidRPr="008D043F" w14:paraId="5FD18378" w14:textId="77777777" w:rsidTr="002D5100">
        <w:trPr>
          <w:trHeight w:val="567"/>
          <w:jc w:val="center"/>
        </w:trPr>
        <w:tc>
          <w:tcPr>
            <w:tcW w:w="1412" w:type="pct"/>
            <w:shd w:val="clear" w:color="auto" w:fill="009D73"/>
            <w:vAlign w:val="center"/>
          </w:tcPr>
          <w:p w14:paraId="69FEC68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6E12BC5F"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927C2" w:rsidRPr="008D043F" w14:paraId="422ACA49" w14:textId="77777777" w:rsidTr="002D5100">
        <w:trPr>
          <w:trHeight w:val="567"/>
          <w:jc w:val="center"/>
        </w:trPr>
        <w:tc>
          <w:tcPr>
            <w:tcW w:w="1412" w:type="pct"/>
            <w:vMerge w:val="restart"/>
            <w:shd w:val="clear" w:color="auto" w:fill="009D73"/>
            <w:vAlign w:val="center"/>
          </w:tcPr>
          <w:p w14:paraId="03AD6F4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shd w:val="clear" w:color="auto" w:fill="009D73"/>
            <w:vAlign w:val="center"/>
          </w:tcPr>
          <w:p w14:paraId="2F92EB15"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2515ADF"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7617F978"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shd w:val="clear" w:color="auto" w:fill="009D73"/>
            <w:vAlign w:val="center"/>
          </w:tcPr>
          <w:p w14:paraId="10CA7658"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8D043F" w14:paraId="3FE60465" w14:textId="77777777" w:rsidTr="002D5100">
        <w:trPr>
          <w:trHeight w:val="567"/>
          <w:jc w:val="center"/>
        </w:trPr>
        <w:tc>
          <w:tcPr>
            <w:tcW w:w="1412" w:type="pct"/>
            <w:vMerge/>
            <w:shd w:val="clear" w:color="auto" w:fill="009D73"/>
            <w:vAlign w:val="center"/>
          </w:tcPr>
          <w:p w14:paraId="7E9F34D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3CBA687B" w14:textId="77777777" w:rsidR="006927C2" w:rsidRPr="008D043F" w:rsidRDefault="006927C2" w:rsidP="0068355A">
            <w:pPr>
              <w:pStyle w:val="ListParagraph"/>
              <w:numPr>
                <w:ilvl w:val="0"/>
                <w:numId w:val="134"/>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i usvajanja NECP-a</w:t>
            </w:r>
          </w:p>
        </w:tc>
        <w:tc>
          <w:tcPr>
            <w:tcW w:w="1253" w:type="pct"/>
            <w:shd w:val="clear" w:color="auto" w:fill="FFFFFF"/>
            <w:vAlign w:val="center"/>
          </w:tcPr>
          <w:p w14:paraId="56470AD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da NECP-a u toku</w:t>
            </w:r>
          </w:p>
        </w:tc>
        <w:tc>
          <w:tcPr>
            <w:tcW w:w="1253" w:type="pct"/>
            <w:shd w:val="clear" w:color="auto" w:fill="FFFFFF"/>
            <w:vAlign w:val="center"/>
          </w:tcPr>
          <w:p w14:paraId="7E77402D"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 i usvojen </w:t>
            </w:r>
            <w:r w:rsidR="00D237BC" w:rsidRPr="008D043F">
              <w:rPr>
                <w:rFonts w:asciiTheme="minorHAnsi" w:hAnsiTheme="minorHAnsi" w:cstheme="minorHAnsi"/>
                <w:sz w:val="18"/>
                <w:szCs w:val="18"/>
                <w:lang w:val="hr-HR" w:bidi="en-US"/>
              </w:rPr>
              <w:t xml:space="preserve">Integrirani </w:t>
            </w:r>
            <w:r w:rsidRPr="008D043F">
              <w:rPr>
                <w:rFonts w:asciiTheme="minorHAnsi" w:hAnsiTheme="minorHAnsi" w:cstheme="minorHAnsi"/>
                <w:sz w:val="18"/>
                <w:szCs w:val="18"/>
                <w:lang w:val="hr-HR" w:bidi="en-US"/>
              </w:rPr>
              <w:t>plan za klimu i energiju</w:t>
            </w:r>
          </w:p>
        </w:tc>
      </w:tr>
      <w:tr w:rsidR="006927C2" w:rsidRPr="008D043F" w14:paraId="52D7639C" w14:textId="77777777" w:rsidTr="002D5100">
        <w:trPr>
          <w:trHeight w:val="567"/>
          <w:jc w:val="center"/>
        </w:trPr>
        <w:tc>
          <w:tcPr>
            <w:tcW w:w="1412" w:type="pct"/>
            <w:vMerge/>
            <w:shd w:val="clear" w:color="auto" w:fill="009D73"/>
            <w:vAlign w:val="center"/>
          </w:tcPr>
          <w:p w14:paraId="76436EE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1401A5ED" w14:textId="77777777" w:rsidR="006927C2" w:rsidRPr="008D043F" w:rsidRDefault="006927C2" w:rsidP="0068355A">
            <w:pPr>
              <w:pStyle w:val="ListParagraph"/>
              <w:numPr>
                <w:ilvl w:val="0"/>
                <w:numId w:val="134"/>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dopunjenog Zakona</w:t>
            </w:r>
          </w:p>
        </w:tc>
        <w:tc>
          <w:tcPr>
            <w:tcW w:w="1253" w:type="pct"/>
            <w:shd w:val="clear" w:color="auto" w:fill="FFFFFF"/>
            <w:vAlign w:val="center"/>
          </w:tcPr>
          <w:p w14:paraId="1E47361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eći Zakon o OIE ne predviđa podsticaje za korištenje OIE</w:t>
            </w:r>
            <w:r w:rsidR="00D237BC"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za grijanje i hlađenje</w:t>
            </w:r>
          </w:p>
        </w:tc>
        <w:tc>
          <w:tcPr>
            <w:tcW w:w="1253" w:type="pct"/>
            <w:shd w:val="clear" w:color="auto" w:fill="FFFFFF"/>
            <w:vAlign w:val="center"/>
          </w:tcPr>
          <w:p w14:paraId="2CF1C9CC"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dopunjen Zakon o OIE koji će podsticati korištenje OIE</w:t>
            </w:r>
            <w:r w:rsidR="00D237BC"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za grijanje i hlađenje</w:t>
            </w:r>
          </w:p>
        </w:tc>
      </w:tr>
      <w:tr w:rsidR="006927C2" w:rsidRPr="008D043F" w14:paraId="66D174B2" w14:textId="77777777" w:rsidTr="002D5100">
        <w:trPr>
          <w:trHeight w:val="567"/>
          <w:jc w:val="center"/>
        </w:trPr>
        <w:tc>
          <w:tcPr>
            <w:tcW w:w="1412" w:type="pct"/>
            <w:vMerge/>
            <w:shd w:val="clear" w:color="auto" w:fill="009D73"/>
            <w:vAlign w:val="center"/>
          </w:tcPr>
          <w:p w14:paraId="2C1542F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46B70221" w14:textId="77777777" w:rsidR="006927C2" w:rsidRPr="008D043F" w:rsidRDefault="006927C2" w:rsidP="0068355A">
            <w:pPr>
              <w:pStyle w:val="ListParagraph"/>
              <w:numPr>
                <w:ilvl w:val="0"/>
                <w:numId w:val="134"/>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253" w:type="pct"/>
            <w:shd w:val="clear" w:color="auto" w:fill="FFFFFF"/>
            <w:vAlign w:val="center"/>
          </w:tcPr>
          <w:p w14:paraId="75D9844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propis o dokazivanju porijekla energije</w:t>
            </w:r>
          </w:p>
        </w:tc>
        <w:tc>
          <w:tcPr>
            <w:tcW w:w="1253" w:type="pct"/>
            <w:shd w:val="clear" w:color="auto" w:fill="FFFFFF"/>
            <w:vAlign w:val="center"/>
          </w:tcPr>
          <w:p w14:paraId="34B38A6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propis o dokazivanju porijekla energije</w:t>
            </w:r>
          </w:p>
        </w:tc>
      </w:tr>
      <w:tr w:rsidR="001F0AB1" w:rsidRPr="008D043F" w14:paraId="13055D71" w14:textId="77777777" w:rsidTr="002D5100">
        <w:trPr>
          <w:trHeight w:val="567"/>
          <w:jc w:val="center"/>
        </w:trPr>
        <w:tc>
          <w:tcPr>
            <w:tcW w:w="1412" w:type="pct"/>
            <w:shd w:val="clear" w:color="auto" w:fill="009D73"/>
            <w:vAlign w:val="center"/>
          </w:tcPr>
          <w:p w14:paraId="0C76C45B"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shd w:val="clear" w:color="auto" w:fill="FFFFFF"/>
            <w:vAlign w:val="center"/>
          </w:tcPr>
          <w:p w14:paraId="43579BEB" w14:textId="77777777" w:rsidR="001F0AB1"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učešća OIE-a u ukupnoj proizvodnji i potrošnji energije u </w:t>
            </w:r>
            <w:r w:rsidR="00D237BC"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bidi="en-US"/>
              </w:rPr>
              <w:t>uz veće učešće građana u investiranju.</w:t>
            </w:r>
          </w:p>
        </w:tc>
      </w:tr>
      <w:tr w:rsidR="001F0AB1" w:rsidRPr="008D043F" w14:paraId="0DEE7422" w14:textId="77777777" w:rsidTr="002D5100">
        <w:trPr>
          <w:trHeight w:val="567"/>
          <w:jc w:val="center"/>
        </w:trPr>
        <w:tc>
          <w:tcPr>
            <w:tcW w:w="1412" w:type="pct"/>
            <w:shd w:val="clear" w:color="auto" w:fill="009D73"/>
            <w:vAlign w:val="center"/>
          </w:tcPr>
          <w:p w14:paraId="4FDE6E13"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shd w:val="clear" w:color="auto" w:fill="FFFFFF"/>
            <w:vAlign w:val="center"/>
          </w:tcPr>
          <w:p w14:paraId="2331A752" w14:textId="77777777" w:rsidR="00F676E0" w:rsidRPr="008D043F" w:rsidRDefault="00F676E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37 104 KM</w:t>
            </w:r>
          </w:p>
          <w:p w14:paraId="42ECB527" w14:textId="77777777" w:rsidR="001F0AB1" w:rsidRPr="008D043F" w:rsidRDefault="00F676E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20% </w:t>
            </w:r>
            <w:r w:rsidR="00D237BC"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 xml:space="preserve">sredstva, 80% </w:t>
            </w:r>
            <w:r w:rsidR="00D237BC"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6927C2" w:rsidRPr="008D043F" w14:paraId="79CDBDAD" w14:textId="77777777" w:rsidTr="002D5100">
        <w:trPr>
          <w:trHeight w:val="567"/>
          <w:jc w:val="center"/>
        </w:trPr>
        <w:tc>
          <w:tcPr>
            <w:tcW w:w="1412" w:type="pct"/>
            <w:shd w:val="clear" w:color="auto" w:fill="009D73"/>
            <w:vAlign w:val="center"/>
          </w:tcPr>
          <w:p w14:paraId="0FEA0376"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shd w:val="clear" w:color="auto" w:fill="FFFFFF"/>
            <w:vAlign w:val="center"/>
          </w:tcPr>
          <w:p w14:paraId="1F9387C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2.</w:t>
            </w:r>
          </w:p>
        </w:tc>
      </w:tr>
      <w:tr w:rsidR="006927C2" w:rsidRPr="008D043F" w14:paraId="53D4E580" w14:textId="77777777" w:rsidTr="002D5100">
        <w:trPr>
          <w:trHeight w:val="567"/>
          <w:jc w:val="center"/>
        </w:trPr>
        <w:tc>
          <w:tcPr>
            <w:tcW w:w="1412" w:type="pct"/>
            <w:shd w:val="clear" w:color="auto" w:fill="009D73"/>
            <w:vAlign w:val="center"/>
          </w:tcPr>
          <w:p w14:paraId="64F29FD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stitucija odgovorna za koordinaciju </w:t>
            </w:r>
            <w:r w:rsidRPr="008D043F">
              <w:rPr>
                <w:rFonts w:asciiTheme="minorHAnsi" w:hAnsiTheme="minorHAnsi" w:cstheme="minorHAnsi"/>
                <w:b/>
                <w:color w:val="FFFFFF" w:themeColor="background1"/>
                <w:sz w:val="18"/>
                <w:szCs w:val="18"/>
                <w:lang w:val="hr-HR" w:bidi="en-US"/>
              </w:rPr>
              <w:lastRenderedPageBreak/>
              <w:t>implementacije mjere</w:t>
            </w:r>
          </w:p>
        </w:tc>
        <w:tc>
          <w:tcPr>
            <w:tcW w:w="3588" w:type="pct"/>
            <w:gridSpan w:val="3"/>
            <w:shd w:val="clear" w:color="auto" w:fill="FFFFFF"/>
            <w:vAlign w:val="center"/>
          </w:tcPr>
          <w:p w14:paraId="4AEBD19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FMERI</w:t>
            </w:r>
          </w:p>
        </w:tc>
      </w:tr>
      <w:tr w:rsidR="006927C2" w:rsidRPr="008D043F" w14:paraId="5B8E5685" w14:textId="77777777" w:rsidTr="002D5100">
        <w:trPr>
          <w:trHeight w:val="567"/>
          <w:jc w:val="center"/>
        </w:trPr>
        <w:tc>
          <w:tcPr>
            <w:tcW w:w="1412" w:type="pct"/>
            <w:shd w:val="clear" w:color="auto" w:fill="009D73"/>
            <w:vAlign w:val="center"/>
          </w:tcPr>
          <w:p w14:paraId="2975303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shd w:val="clear" w:color="auto" w:fill="FFFFFF"/>
            <w:vAlign w:val="center"/>
          </w:tcPr>
          <w:p w14:paraId="0FC6E00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alna ministarstva nadležna za energetiku, </w:t>
            </w:r>
            <w:r w:rsidR="00D237BC" w:rsidRPr="008D043F">
              <w:rPr>
                <w:rFonts w:asciiTheme="minorHAnsi" w:hAnsiTheme="minorHAnsi" w:cstheme="minorHAnsi"/>
                <w:sz w:val="18"/>
                <w:szCs w:val="18"/>
                <w:lang w:val="hr-HR" w:bidi="en-US"/>
              </w:rPr>
              <w:t xml:space="preserve">operater </w:t>
            </w:r>
            <w:r w:rsidRPr="008D043F">
              <w:rPr>
                <w:rFonts w:asciiTheme="minorHAnsi" w:hAnsiTheme="minorHAnsi" w:cstheme="minorHAnsi"/>
                <w:sz w:val="18"/>
                <w:szCs w:val="18"/>
                <w:lang w:val="hr-HR" w:bidi="en-US"/>
              </w:rPr>
              <w:t>za OIE, FERK, univerziteti</w:t>
            </w:r>
          </w:p>
        </w:tc>
      </w:tr>
      <w:tr w:rsidR="006927C2" w:rsidRPr="008D043F" w14:paraId="64640C09" w14:textId="77777777" w:rsidTr="002D5100">
        <w:trPr>
          <w:trHeight w:val="567"/>
          <w:jc w:val="center"/>
        </w:trPr>
        <w:tc>
          <w:tcPr>
            <w:tcW w:w="1412" w:type="pct"/>
            <w:shd w:val="clear" w:color="auto" w:fill="009D73"/>
            <w:vAlign w:val="center"/>
          </w:tcPr>
          <w:p w14:paraId="7E9A198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shd w:val="clear" w:color="auto" w:fill="FFFFFF"/>
            <w:vAlign w:val="center"/>
          </w:tcPr>
          <w:p w14:paraId="78D37CB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ka, NVO</w:t>
            </w:r>
          </w:p>
        </w:tc>
      </w:tr>
    </w:tbl>
    <w:p w14:paraId="6D2E9ED7"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8D043F" w14:paraId="5091B1BA" w14:textId="77777777" w:rsidTr="002D5100">
        <w:trPr>
          <w:trHeight w:val="567"/>
          <w:jc w:val="center"/>
        </w:trPr>
        <w:tc>
          <w:tcPr>
            <w:tcW w:w="1412" w:type="pct"/>
            <w:shd w:val="clear" w:color="auto" w:fill="009D73"/>
            <w:vAlign w:val="center"/>
          </w:tcPr>
          <w:p w14:paraId="30909BB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36B172E6"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D237BC"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4A37626B" w14:textId="77777777" w:rsidTr="002D5100">
        <w:trPr>
          <w:trHeight w:val="567"/>
          <w:jc w:val="center"/>
        </w:trPr>
        <w:tc>
          <w:tcPr>
            <w:tcW w:w="1412" w:type="pct"/>
            <w:shd w:val="clear" w:color="auto" w:fill="009D73"/>
            <w:vAlign w:val="center"/>
          </w:tcPr>
          <w:p w14:paraId="005C140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6779E447"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6. </w:t>
            </w:r>
            <w:r w:rsidRPr="008D043F">
              <w:rPr>
                <w:rFonts w:asciiTheme="minorHAnsi" w:hAnsiTheme="minorHAnsi" w:cstheme="minorHAnsi"/>
                <w:b/>
                <w:sz w:val="18"/>
                <w:szCs w:val="18"/>
                <w:lang w:val="hr-HR"/>
              </w:rPr>
              <w:t>Povećanje udjela obnovljivih izvora energije uz reformu sistema podsticaja (usmjerenog prema građanskoj energiji)</w:t>
            </w:r>
          </w:p>
        </w:tc>
      </w:tr>
      <w:tr w:rsidR="006927C2" w:rsidRPr="008D043F" w14:paraId="7923FC30" w14:textId="77777777" w:rsidTr="002D5100">
        <w:trPr>
          <w:trHeight w:val="567"/>
          <w:jc w:val="center"/>
        </w:trPr>
        <w:tc>
          <w:tcPr>
            <w:tcW w:w="1412" w:type="pct"/>
            <w:shd w:val="clear" w:color="auto" w:fill="009D73"/>
            <w:vAlign w:val="center"/>
          </w:tcPr>
          <w:p w14:paraId="49C776F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042ACDC0"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6.2. Povećanje udjela obnovljivih izvora energije u proizvodnji električne energije i u transportu</w:t>
            </w:r>
          </w:p>
        </w:tc>
      </w:tr>
      <w:tr w:rsidR="006927C2" w:rsidRPr="008D043F" w14:paraId="34D8832A" w14:textId="77777777" w:rsidTr="002D5100">
        <w:trPr>
          <w:trHeight w:val="567"/>
          <w:jc w:val="center"/>
        </w:trPr>
        <w:tc>
          <w:tcPr>
            <w:tcW w:w="1412" w:type="pct"/>
            <w:shd w:val="clear" w:color="auto" w:fill="009D73"/>
            <w:vAlign w:val="center"/>
          </w:tcPr>
          <w:p w14:paraId="748EBB8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22BD91F3"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povećanje udjela obnovljivih izvora energije u proizvodnji električne energije i u transportu kroz unapr</w:t>
            </w:r>
            <w:r w:rsidR="00D237BC"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 strateškog okvira i sistema podsticaja i jačanje infrastrukture za </w:t>
            </w:r>
            <w:r w:rsidR="00D237BC" w:rsidRPr="008D043F">
              <w:rPr>
                <w:rFonts w:asciiTheme="minorHAnsi" w:eastAsia="Calibri" w:hAnsiTheme="minorHAnsi" w:cstheme="minorHAnsi"/>
                <w:sz w:val="18"/>
                <w:szCs w:val="18"/>
                <w:lang w:val="hr-HR"/>
              </w:rPr>
              <w:t xml:space="preserve">djelimičnu </w:t>
            </w:r>
            <w:r w:rsidRPr="008D043F">
              <w:rPr>
                <w:rFonts w:asciiTheme="minorHAnsi" w:eastAsia="Calibri" w:hAnsiTheme="minorHAnsi" w:cstheme="minorHAnsi"/>
                <w:sz w:val="18"/>
                <w:szCs w:val="18"/>
                <w:lang w:val="hr-HR"/>
              </w:rPr>
              <w:t xml:space="preserve">dekarbonizaciju transporta. Okvirna područja djelovanja su: </w:t>
            </w:r>
          </w:p>
          <w:p w14:paraId="5D94D1A5" w14:textId="77777777" w:rsidR="006927C2" w:rsidRPr="008D043F" w:rsidRDefault="00D237BC" w:rsidP="0068355A">
            <w:pPr>
              <w:pStyle w:val="ListParagraph"/>
              <w:numPr>
                <w:ilvl w:val="0"/>
                <w:numId w:val="135"/>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Uvođenje shema</w:t>
            </w:r>
            <w:r w:rsidR="006927C2" w:rsidRPr="008D043F">
              <w:rPr>
                <w:rFonts w:asciiTheme="minorHAnsi" w:eastAsia="Calibri" w:hAnsiTheme="minorHAnsi" w:cstheme="minorHAnsi"/>
                <w:sz w:val="18"/>
                <w:szCs w:val="18"/>
                <w:lang w:val="hr-HR"/>
              </w:rPr>
              <w:t xml:space="preserve"> podsticaja za projekte građanske energije i aukcije (postepeno ukidati </w:t>
            </w:r>
            <w:r w:rsidRPr="008D043F">
              <w:rPr>
                <w:rFonts w:asciiTheme="minorHAnsi" w:eastAsia="Calibri" w:hAnsiTheme="minorHAnsi" w:cstheme="minorHAnsi"/>
                <w:sz w:val="18"/>
                <w:szCs w:val="18"/>
                <w:lang w:val="hr-HR"/>
              </w:rPr>
              <w:t xml:space="preserve">garantirane </w:t>
            </w:r>
            <w:r w:rsidR="006927C2" w:rsidRPr="008D043F">
              <w:rPr>
                <w:rFonts w:asciiTheme="minorHAnsi" w:eastAsia="Calibri" w:hAnsiTheme="minorHAnsi" w:cstheme="minorHAnsi"/>
                <w:sz w:val="18"/>
                <w:szCs w:val="18"/>
                <w:lang w:val="hr-HR"/>
              </w:rPr>
              <w:t xml:space="preserve">tarife, uvesti neto mjerenje ili neto obračun, </w:t>
            </w:r>
            <w:r w:rsidRPr="008D043F">
              <w:rPr>
                <w:rFonts w:asciiTheme="minorHAnsi" w:eastAsia="Calibri" w:hAnsiTheme="minorHAnsi" w:cstheme="minorHAnsi"/>
                <w:sz w:val="18"/>
                <w:szCs w:val="18"/>
                <w:lang w:val="hr-HR"/>
              </w:rPr>
              <w:t xml:space="preserve">definiranje </w:t>
            </w:r>
            <w:r w:rsidR="006927C2" w:rsidRPr="008D043F">
              <w:rPr>
                <w:rFonts w:asciiTheme="minorHAnsi" w:eastAsia="Calibri" w:hAnsiTheme="minorHAnsi" w:cstheme="minorHAnsi"/>
                <w:sz w:val="18"/>
                <w:szCs w:val="18"/>
                <w:lang w:val="hr-HR"/>
              </w:rPr>
              <w:t>prosumera)</w:t>
            </w:r>
          </w:p>
          <w:p w14:paraId="313B93E3" w14:textId="77777777" w:rsidR="006927C2" w:rsidRPr="008D043F" w:rsidRDefault="00D237BC" w:rsidP="0068355A">
            <w:pPr>
              <w:pStyle w:val="ListParagraph"/>
              <w:numPr>
                <w:ilvl w:val="0"/>
                <w:numId w:val="135"/>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Usvajanje </w:t>
            </w:r>
            <w:r w:rsidR="006927C2" w:rsidRPr="008D043F">
              <w:rPr>
                <w:rFonts w:asciiTheme="minorHAnsi" w:eastAsia="Calibri" w:hAnsiTheme="minorHAnsi" w:cstheme="minorHAnsi"/>
                <w:sz w:val="18"/>
                <w:szCs w:val="18"/>
                <w:lang w:val="hr-HR"/>
              </w:rPr>
              <w:t xml:space="preserve">i redovno </w:t>
            </w:r>
            <w:r w:rsidRPr="008D043F">
              <w:rPr>
                <w:rFonts w:asciiTheme="minorHAnsi" w:eastAsia="Calibri" w:hAnsiTheme="minorHAnsi" w:cstheme="minorHAnsi"/>
                <w:sz w:val="18"/>
                <w:szCs w:val="18"/>
                <w:lang w:val="hr-HR"/>
              </w:rPr>
              <w:t xml:space="preserve">ažuriranje kataloga okolišnih </w:t>
            </w:r>
            <w:r w:rsidR="006927C2" w:rsidRPr="008D043F">
              <w:rPr>
                <w:rFonts w:asciiTheme="minorHAnsi" w:eastAsia="Calibri" w:hAnsiTheme="minorHAnsi" w:cstheme="minorHAnsi"/>
                <w:sz w:val="18"/>
                <w:szCs w:val="18"/>
                <w:lang w:val="hr-HR"/>
              </w:rPr>
              <w:t xml:space="preserve">kriterija za izgradnju svih obnovljivih izvora energije (u sistemu procjene </w:t>
            </w:r>
            <w:r w:rsidRPr="008D043F">
              <w:rPr>
                <w:rFonts w:asciiTheme="minorHAnsi" w:eastAsia="Calibri" w:hAnsiTheme="minorHAnsi" w:cstheme="minorHAnsi"/>
                <w:sz w:val="18"/>
                <w:szCs w:val="18"/>
                <w:lang w:val="hr-HR"/>
              </w:rPr>
              <w:t>utjecaja</w:t>
            </w:r>
            <w:r w:rsidR="006927C2" w:rsidRPr="008D043F">
              <w:rPr>
                <w:rFonts w:asciiTheme="minorHAnsi" w:eastAsia="Calibri" w:hAnsiTheme="minorHAnsi" w:cstheme="minorHAnsi"/>
                <w:sz w:val="18"/>
                <w:szCs w:val="18"/>
                <w:lang w:val="hr-HR"/>
              </w:rPr>
              <w:t>)</w:t>
            </w:r>
          </w:p>
          <w:p w14:paraId="55A54959" w14:textId="77777777" w:rsidR="006927C2" w:rsidRPr="008D043F" w:rsidRDefault="006927C2" w:rsidP="0068355A">
            <w:pPr>
              <w:pStyle w:val="ListParagraph"/>
              <w:numPr>
                <w:ilvl w:val="0"/>
                <w:numId w:val="135"/>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Uvođenje podsticaja za solarne elektrane i kolektore na krovovima novih zgrada  </w:t>
            </w:r>
          </w:p>
          <w:p w14:paraId="40FBCC06" w14:textId="77777777" w:rsidR="006927C2" w:rsidRPr="008D043F" w:rsidRDefault="006927C2" w:rsidP="0068355A">
            <w:pPr>
              <w:pStyle w:val="ListParagraph"/>
              <w:numPr>
                <w:ilvl w:val="0"/>
                <w:numId w:val="135"/>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Izrada studije o izgradnji potrebne infrastrukture za električna i </w:t>
            </w:r>
            <w:r w:rsidRPr="008D043F">
              <w:rPr>
                <w:rFonts w:asciiTheme="minorHAnsi" w:eastAsia="Calibri" w:hAnsiTheme="minorHAnsi" w:cstheme="minorHAnsi"/>
                <w:i/>
                <w:sz w:val="18"/>
                <w:szCs w:val="18"/>
                <w:lang w:val="hr-HR"/>
              </w:rPr>
              <w:t>plug-in</w:t>
            </w:r>
            <w:r w:rsidRPr="008D043F">
              <w:rPr>
                <w:rFonts w:asciiTheme="minorHAnsi" w:eastAsia="Calibri" w:hAnsiTheme="minorHAnsi" w:cstheme="minorHAnsi"/>
                <w:sz w:val="18"/>
                <w:szCs w:val="18"/>
                <w:lang w:val="hr-HR"/>
              </w:rPr>
              <w:t xml:space="preserve"> hibridna vozila</w:t>
            </w:r>
          </w:p>
          <w:p w14:paraId="16CEE337" w14:textId="77777777" w:rsidR="006927C2" w:rsidRPr="008D043F" w:rsidRDefault="006927C2" w:rsidP="0068355A">
            <w:pPr>
              <w:pStyle w:val="ListParagraph"/>
              <w:numPr>
                <w:ilvl w:val="0"/>
                <w:numId w:val="13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dsticanje nabavke i korištenja hibridnih, električnih i </w:t>
            </w:r>
            <w:r w:rsidRPr="008D043F">
              <w:rPr>
                <w:rFonts w:asciiTheme="minorHAnsi" w:eastAsia="Calibri" w:hAnsiTheme="minorHAnsi" w:cstheme="minorHAnsi"/>
                <w:i/>
                <w:sz w:val="18"/>
                <w:szCs w:val="18"/>
                <w:lang w:val="hr-HR"/>
              </w:rPr>
              <w:t>plug</w:t>
            </w:r>
            <w:r w:rsidR="00D237BC"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in</w:t>
            </w:r>
            <w:r w:rsidRPr="008D043F">
              <w:rPr>
                <w:rFonts w:asciiTheme="minorHAnsi" w:eastAsia="Calibri" w:hAnsiTheme="minorHAnsi" w:cstheme="minorHAnsi"/>
                <w:sz w:val="18"/>
                <w:szCs w:val="18"/>
                <w:lang w:val="hr-HR"/>
              </w:rPr>
              <w:t xml:space="preserve"> putničkih vozila (subvencije za nabavku, pravo ulaska u „zelena“ gradska područja, jeftiniji/</w:t>
            </w:r>
            <w:r w:rsidRPr="008D043F">
              <w:rPr>
                <w:rFonts w:asciiTheme="minorHAnsi" w:eastAsia="Calibri" w:hAnsiTheme="minorHAnsi" w:cstheme="minorHAnsi"/>
                <w:i/>
                <w:sz w:val="18"/>
                <w:szCs w:val="18"/>
                <w:lang w:val="hr-HR"/>
              </w:rPr>
              <w:t>free</w:t>
            </w:r>
            <w:r w:rsidRPr="008D043F">
              <w:rPr>
                <w:rFonts w:asciiTheme="minorHAnsi" w:eastAsia="Calibri" w:hAnsiTheme="minorHAnsi" w:cstheme="minorHAnsi"/>
                <w:sz w:val="18"/>
                <w:szCs w:val="18"/>
                <w:lang w:val="hr-HR"/>
              </w:rPr>
              <w:t xml:space="preserve"> parking itd.), javna vozila</w:t>
            </w:r>
          </w:p>
          <w:p w14:paraId="19EF7113" w14:textId="77777777" w:rsidR="006927C2" w:rsidRPr="008D043F" w:rsidRDefault="006927C2" w:rsidP="0068355A">
            <w:pPr>
              <w:pStyle w:val="ListParagraph"/>
              <w:numPr>
                <w:ilvl w:val="0"/>
                <w:numId w:val="135"/>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Izgradnja infrastrukture za hibridna, električna i </w:t>
            </w:r>
            <w:r w:rsidRPr="008D043F">
              <w:rPr>
                <w:rFonts w:asciiTheme="minorHAnsi" w:eastAsia="Calibri" w:hAnsiTheme="minorHAnsi" w:cstheme="minorHAnsi"/>
                <w:i/>
                <w:sz w:val="18"/>
                <w:szCs w:val="18"/>
                <w:lang w:val="hr-HR"/>
              </w:rPr>
              <w:t>plug</w:t>
            </w:r>
            <w:r w:rsidR="00D237BC"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in</w:t>
            </w:r>
            <w:r w:rsidRPr="008D043F">
              <w:rPr>
                <w:rFonts w:asciiTheme="minorHAnsi" w:eastAsia="Calibri" w:hAnsiTheme="minorHAnsi" w:cstheme="minorHAnsi"/>
                <w:sz w:val="18"/>
                <w:szCs w:val="18"/>
                <w:lang w:val="hr-HR"/>
              </w:rPr>
              <w:t xml:space="preserve"> putnička vozila  (punjači, zbrinjavanje potrošenih dijelova i sl.)</w:t>
            </w:r>
          </w:p>
          <w:p w14:paraId="11D1B34E" w14:textId="77777777" w:rsidR="006927C2" w:rsidRPr="008D043F" w:rsidRDefault="006927C2" w:rsidP="0068355A">
            <w:pPr>
              <w:pStyle w:val="ListParagraph"/>
              <w:numPr>
                <w:ilvl w:val="0"/>
                <w:numId w:val="135"/>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Izgradnja biciklističkih staza i parkirališta za bicikle, izgradnja pješačkih staza</w:t>
            </w:r>
          </w:p>
        </w:tc>
      </w:tr>
      <w:tr w:rsidR="006927C2" w:rsidRPr="008D043F" w14:paraId="6B2BA3B6" w14:textId="77777777" w:rsidTr="002D5100">
        <w:trPr>
          <w:trHeight w:val="567"/>
          <w:jc w:val="center"/>
        </w:trPr>
        <w:tc>
          <w:tcPr>
            <w:tcW w:w="1412" w:type="pct"/>
            <w:shd w:val="clear" w:color="auto" w:fill="009D73"/>
            <w:vAlign w:val="center"/>
          </w:tcPr>
          <w:p w14:paraId="712CB53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5B3068A7"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927C2" w:rsidRPr="008D043F" w14:paraId="079BC1CC" w14:textId="77777777" w:rsidTr="002D5100">
        <w:trPr>
          <w:trHeight w:val="567"/>
          <w:jc w:val="center"/>
        </w:trPr>
        <w:tc>
          <w:tcPr>
            <w:tcW w:w="1412" w:type="pct"/>
            <w:vMerge w:val="restart"/>
            <w:shd w:val="clear" w:color="auto" w:fill="009D73"/>
            <w:vAlign w:val="center"/>
          </w:tcPr>
          <w:p w14:paraId="04345D2E"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shd w:val="clear" w:color="auto" w:fill="009D73"/>
            <w:vAlign w:val="center"/>
          </w:tcPr>
          <w:p w14:paraId="67E75C17"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1C4C8E8"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655C2AFF"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shd w:val="clear" w:color="auto" w:fill="009D73"/>
            <w:vAlign w:val="center"/>
          </w:tcPr>
          <w:p w14:paraId="1BEA53C1"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8D043F" w14:paraId="74C162AC" w14:textId="77777777" w:rsidTr="002D5100">
        <w:trPr>
          <w:trHeight w:val="567"/>
          <w:jc w:val="center"/>
        </w:trPr>
        <w:tc>
          <w:tcPr>
            <w:tcW w:w="1412" w:type="pct"/>
            <w:vMerge/>
            <w:shd w:val="clear" w:color="auto" w:fill="009D73"/>
            <w:vAlign w:val="center"/>
          </w:tcPr>
          <w:p w14:paraId="7D6668C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5CCF7B6E" w14:textId="77777777" w:rsidR="006927C2" w:rsidRPr="008D043F" w:rsidRDefault="006927C2" w:rsidP="0068355A">
            <w:pPr>
              <w:pStyle w:val="ListParagraph"/>
              <w:numPr>
                <w:ilvl w:val="0"/>
                <w:numId w:val="13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253" w:type="pct"/>
            <w:shd w:val="clear" w:color="auto" w:fill="FFFFFF"/>
            <w:vAlign w:val="center"/>
          </w:tcPr>
          <w:p w14:paraId="1EBF07A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eći zakon ne predviđa podsticaje za građansku energiju</w:t>
            </w:r>
          </w:p>
        </w:tc>
        <w:tc>
          <w:tcPr>
            <w:tcW w:w="1253" w:type="pct"/>
            <w:shd w:val="clear" w:color="auto" w:fill="FFFFFF"/>
            <w:vAlign w:val="center"/>
          </w:tcPr>
          <w:p w14:paraId="2195393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dopunjen </w:t>
            </w:r>
            <w:r w:rsidR="007E1963" w:rsidRPr="008D043F">
              <w:rPr>
                <w:rFonts w:asciiTheme="minorHAnsi" w:hAnsiTheme="minorHAnsi" w:cstheme="minorHAnsi"/>
                <w:sz w:val="18"/>
                <w:szCs w:val="18"/>
                <w:lang w:val="hr-HR" w:bidi="en-US"/>
              </w:rPr>
              <w:t xml:space="preserve">zakon </w:t>
            </w:r>
            <w:r w:rsidRPr="008D043F">
              <w:rPr>
                <w:rFonts w:asciiTheme="minorHAnsi" w:hAnsiTheme="minorHAnsi" w:cstheme="minorHAnsi"/>
                <w:sz w:val="18"/>
                <w:szCs w:val="18"/>
                <w:lang w:val="hr-HR" w:bidi="en-US"/>
              </w:rPr>
              <w:t>o OIE</w:t>
            </w:r>
          </w:p>
        </w:tc>
      </w:tr>
      <w:tr w:rsidR="006927C2" w:rsidRPr="008D043F" w14:paraId="388320B5" w14:textId="77777777" w:rsidTr="002D5100">
        <w:trPr>
          <w:trHeight w:val="567"/>
          <w:jc w:val="center"/>
        </w:trPr>
        <w:tc>
          <w:tcPr>
            <w:tcW w:w="1412" w:type="pct"/>
            <w:vMerge/>
            <w:shd w:val="clear" w:color="auto" w:fill="009D73"/>
            <w:vAlign w:val="center"/>
          </w:tcPr>
          <w:p w14:paraId="39F3634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4935AD3C" w14:textId="77777777" w:rsidR="006927C2" w:rsidRPr="008D043F" w:rsidRDefault="006927C2" w:rsidP="0068355A">
            <w:pPr>
              <w:pStyle w:val="ListParagraph"/>
              <w:numPr>
                <w:ilvl w:val="0"/>
                <w:numId w:val="13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usvojenih kataloga (jedan katalog za svaki tip OIE</w:t>
            </w:r>
            <w:r w:rsidR="00D237BC"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w:t>
            </w:r>
          </w:p>
        </w:tc>
        <w:tc>
          <w:tcPr>
            <w:tcW w:w="1253" w:type="pct"/>
            <w:shd w:val="clear" w:color="auto" w:fill="FFFFFF"/>
            <w:vAlign w:val="center"/>
          </w:tcPr>
          <w:p w14:paraId="2B43A0F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katalozi kriterija, za male hidroelektrane urađeni, ali nisu usvojeni</w:t>
            </w:r>
          </w:p>
        </w:tc>
        <w:tc>
          <w:tcPr>
            <w:tcW w:w="1253" w:type="pct"/>
            <w:shd w:val="clear" w:color="auto" w:fill="FFFFFF"/>
            <w:vAlign w:val="center"/>
          </w:tcPr>
          <w:p w14:paraId="5C8369E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i katalozi kriterija za sve OIE</w:t>
            </w:r>
          </w:p>
        </w:tc>
      </w:tr>
      <w:tr w:rsidR="006927C2" w:rsidRPr="008D043F" w14:paraId="6EB6AACB" w14:textId="77777777" w:rsidTr="002D5100">
        <w:trPr>
          <w:trHeight w:val="567"/>
          <w:jc w:val="center"/>
        </w:trPr>
        <w:tc>
          <w:tcPr>
            <w:tcW w:w="1412" w:type="pct"/>
            <w:vMerge/>
            <w:shd w:val="clear" w:color="auto" w:fill="009D73"/>
            <w:vAlign w:val="center"/>
          </w:tcPr>
          <w:p w14:paraId="198A8C6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733944A6" w14:textId="77777777" w:rsidR="006927C2" w:rsidRPr="008D043F" w:rsidRDefault="006927C2" w:rsidP="0068355A">
            <w:pPr>
              <w:pStyle w:val="ListParagraph"/>
              <w:numPr>
                <w:ilvl w:val="0"/>
                <w:numId w:val="13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253" w:type="pct"/>
            <w:shd w:val="clear" w:color="auto" w:fill="FFFFFF"/>
            <w:vAlign w:val="center"/>
          </w:tcPr>
          <w:p w14:paraId="770B907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eći zakon ne predviđa podsticaje za korištenje solarne energije u novim zgradama</w:t>
            </w:r>
          </w:p>
        </w:tc>
        <w:tc>
          <w:tcPr>
            <w:tcW w:w="1253" w:type="pct"/>
            <w:shd w:val="clear" w:color="auto" w:fill="FFFFFF"/>
            <w:vAlign w:val="center"/>
          </w:tcPr>
          <w:p w14:paraId="11B1D7F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dopunjen zakon o OIE</w:t>
            </w:r>
          </w:p>
        </w:tc>
      </w:tr>
      <w:tr w:rsidR="006927C2" w:rsidRPr="008D043F" w14:paraId="202A6D2D" w14:textId="77777777" w:rsidTr="002D5100">
        <w:trPr>
          <w:trHeight w:val="567"/>
          <w:jc w:val="center"/>
        </w:trPr>
        <w:tc>
          <w:tcPr>
            <w:tcW w:w="1412" w:type="pct"/>
            <w:vMerge/>
            <w:shd w:val="clear" w:color="auto" w:fill="009D73"/>
            <w:vAlign w:val="center"/>
          </w:tcPr>
          <w:p w14:paraId="70C310F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066E2701" w14:textId="77777777" w:rsidR="006927C2" w:rsidRPr="008D043F" w:rsidRDefault="006927C2" w:rsidP="0068355A">
            <w:pPr>
              <w:pStyle w:val="ListParagraph"/>
              <w:numPr>
                <w:ilvl w:val="0"/>
                <w:numId w:val="13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i usvajanja studije</w:t>
            </w:r>
          </w:p>
        </w:tc>
        <w:tc>
          <w:tcPr>
            <w:tcW w:w="1253" w:type="pct"/>
            <w:shd w:val="clear" w:color="auto" w:fill="FFFFFF"/>
            <w:vAlign w:val="center"/>
          </w:tcPr>
          <w:p w14:paraId="4ADAF40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sveobuhvatna analiza</w:t>
            </w:r>
          </w:p>
        </w:tc>
        <w:tc>
          <w:tcPr>
            <w:tcW w:w="1253" w:type="pct"/>
            <w:shd w:val="clear" w:color="auto" w:fill="FFFFFF"/>
            <w:vAlign w:val="center"/>
          </w:tcPr>
          <w:p w14:paraId="4CD19AB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a i usvojena studija</w:t>
            </w:r>
          </w:p>
        </w:tc>
      </w:tr>
      <w:tr w:rsidR="006927C2" w:rsidRPr="008D043F" w14:paraId="412E9D45" w14:textId="77777777" w:rsidTr="002D5100">
        <w:trPr>
          <w:trHeight w:val="567"/>
          <w:jc w:val="center"/>
        </w:trPr>
        <w:tc>
          <w:tcPr>
            <w:tcW w:w="1412" w:type="pct"/>
            <w:vMerge/>
            <w:shd w:val="clear" w:color="auto" w:fill="009D73"/>
            <w:vAlign w:val="center"/>
          </w:tcPr>
          <w:p w14:paraId="16AB1E6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3DB95092" w14:textId="77777777" w:rsidR="006927C2" w:rsidRPr="008D043F" w:rsidRDefault="006927C2" w:rsidP="0068355A">
            <w:pPr>
              <w:pStyle w:val="ListParagraph"/>
              <w:numPr>
                <w:ilvl w:val="0"/>
                <w:numId w:val="13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modela podsticaja</w:t>
            </w:r>
          </w:p>
        </w:tc>
        <w:tc>
          <w:tcPr>
            <w:tcW w:w="1253" w:type="pct"/>
            <w:shd w:val="clear" w:color="auto" w:fill="FFFFFF"/>
            <w:vAlign w:val="center"/>
          </w:tcPr>
          <w:p w14:paraId="0954C902"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bilo kakav način podsticaja za </w:t>
            </w:r>
            <w:r w:rsidRPr="008D043F">
              <w:rPr>
                <w:rFonts w:asciiTheme="minorHAnsi" w:eastAsia="Calibri" w:hAnsiTheme="minorHAnsi" w:cstheme="minorHAnsi"/>
                <w:sz w:val="18"/>
                <w:szCs w:val="18"/>
                <w:lang w:val="hr-HR"/>
              </w:rPr>
              <w:t xml:space="preserve">hibridna, električna i </w:t>
            </w:r>
            <w:r w:rsidRPr="008D043F">
              <w:rPr>
                <w:rFonts w:asciiTheme="minorHAnsi" w:eastAsia="Calibri" w:hAnsiTheme="minorHAnsi" w:cstheme="minorHAnsi"/>
                <w:i/>
                <w:sz w:val="18"/>
                <w:szCs w:val="18"/>
                <w:lang w:val="hr-HR"/>
              </w:rPr>
              <w:t>plug</w:t>
            </w:r>
            <w:r w:rsidR="00D237BC"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in</w:t>
            </w:r>
            <w:r w:rsidRPr="008D043F">
              <w:rPr>
                <w:rFonts w:asciiTheme="minorHAnsi" w:eastAsia="Calibri" w:hAnsiTheme="minorHAnsi" w:cstheme="minorHAnsi"/>
                <w:sz w:val="18"/>
                <w:szCs w:val="18"/>
                <w:lang w:val="hr-HR"/>
              </w:rPr>
              <w:t xml:space="preserve"> putnička vozila</w:t>
            </w:r>
          </w:p>
        </w:tc>
        <w:tc>
          <w:tcPr>
            <w:tcW w:w="1253" w:type="pct"/>
            <w:shd w:val="clear" w:color="auto" w:fill="FFFFFF"/>
            <w:vAlign w:val="center"/>
          </w:tcPr>
          <w:p w14:paraId="14B00EA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model podsticaja</w:t>
            </w:r>
          </w:p>
        </w:tc>
      </w:tr>
      <w:tr w:rsidR="006927C2" w:rsidRPr="008D043F" w14:paraId="6D785DC8" w14:textId="77777777" w:rsidTr="002D5100">
        <w:trPr>
          <w:trHeight w:val="567"/>
          <w:jc w:val="center"/>
        </w:trPr>
        <w:tc>
          <w:tcPr>
            <w:tcW w:w="1412" w:type="pct"/>
            <w:vMerge/>
            <w:shd w:val="clear" w:color="auto" w:fill="009D73"/>
            <w:vAlign w:val="center"/>
          </w:tcPr>
          <w:p w14:paraId="345424E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1B196F2B" w14:textId="77777777" w:rsidR="006927C2" w:rsidRPr="008D043F" w:rsidRDefault="006927C2" w:rsidP="0068355A">
            <w:pPr>
              <w:pStyle w:val="ListParagraph"/>
              <w:numPr>
                <w:ilvl w:val="0"/>
                <w:numId w:val="13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epen izgrađenosti infrastrukture u odnosu na studijom predviđenu</w:t>
            </w:r>
          </w:p>
        </w:tc>
        <w:tc>
          <w:tcPr>
            <w:tcW w:w="1253" w:type="pct"/>
            <w:shd w:val="clear" w:color="auto" w:fill="FFFFFF"/>
            <w:vAlign w:val="center"/>
          </w:tcPr>
          <w:p w14:paraId="39CA7AA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o razvijena infrastruktura</w:t>
            </w:r>
          </w:p>
        </w:tc>
        <w:tc>
          <w:tcPr>
            <w:tcW w:w="1253" w:type="pct"/>
            <w:shd w:val="clear" w:color="auto" w:fill="FFFFFF"/>
            <w:vAlign w:val="center"/>
          </w:tcPr>
          <w:p w14:paraId="27CFE45C"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građena minimalna infrastruktura</w:t>
            </w:r>
          </w:p>
        </w:tc>
      </w:tr>
      <w:tr w:rsidR="006927C2" w:rsidRPr="008D043F" w14:paraId="1EC95640" w14:textId="77777777" w:rsidTr="002D5100">
        <w:trPr>
          <w:trHeight w:val="567"/>
          <w:jc w:val="center"/>
        </w:trPr>
        <w:tc>
          <w:tcPr>
            <w:tcW w:w="1412" w:type="pct"/>
            <w:vMerge/>
            <w:shd w:val="clear" w:color="auto" w:fill="009D73"/>
            <w:vAlign w:val="center"/>
          </w:tcPr>
          <w:p w14:paraId="3DB2C2F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0DEF04CF" w14:textId="77777777" w:rsidR="006927C2" w:rsidRPr="008D043F" w:rsidRDefault="006927C2" w:rsidP="0068355A">
            <w:pPr>
              <w:pStyle w:val="ListParagraph"/>
              <w:numPr>
                <w:ilvl w:val="0"/>
                <w:numId w:val="13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kilometara izgrađenih biciklističkih i pješačkih staza</w:t>
            </w:r>
          </w:p>
        </w:tc>
        <w:tc>
          <w:tcPr>
            <w:tcW w:w="1253" w:type="pct"/>
            <w:shd w:val="clear" w:color="auto" w:fill="FFFFFF"/>
            <w:vAlign w:val="center"/>
          </w:tcPr>
          <w:p w14:paraId="259822B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o razvijena infrastruktura</w:t>
            </w:r>
          </w:p>
        </w:tc>
        <w:tc>
          <w:tcPr>
            <w:tcW w:w="1253" w:type="pct"/>
            <w:shd w:val="clear" w:color="auto" w:fill="FFFFFF"/>
            <w:vAlign w:val="center"/>
          </w:tcPr>
          <w:p w14:paraId="58786BB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građena minimalna infrastruktura</w:t>
            </w:r>
          </w:p>
        </w:tc>
      </w:tr>
      <w:tr w:rsidR="001F0AB1" w:rsidRPr="008D043F" w14:paraId="19819A9C" w14:textId="77777777" w:rsidTr="002D5100">
        <w:trPr>
          <w:trHeight w:val="567"/>
          <w:jc w:val="center"/>
        </w:trPr>
        <w:tc>
          <w:tcPr>
            <w:tcW w:w="1412" w:type="pct"/>
            <w:shd w:val="clear" w:color="auto" w:fill="009D73"/>
            <w:vAlign w:val="center"/>
          </w:tcPr>
          <w:p w14:paraId="2CFE9803"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shd w:val="clear" w:color="auto" w:fill="FFFFFF"/>
            <w:vAlign w:val="center"/>
          </w:tcPr>
          <w:p w14:paraId="3E1A7EDC" w14:textId="77777777" w:rsidR="001F0AB1" w:rsidRPr="008D043F" w:rsidRDefault="004908F7"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Povećanje učešća OIE-a u ukupnoj proizvodnji električne energije i potrošnji </w:t>
            </w:r>
            <w:r w:rsidR="00D237BC" w:rsidRPr="008D043F">
              <w:rPr>
                <w:rFonts w:asciiTheme="minorHAnsi" w:hAnsiTheme="minorHAnsi" w:cstheme="minorHAnsi"/>
                <w:sz w:val="18"/>
                <w:szCs w:val="18"/>
                <w:lang w:val="hr-HR"/>
              </w:rPr>
              <w:t xml:space="preserve">energije </w:t>
            </w:r>
            <w:r w:rsidRPr="008D043F">
              <w:rPr>
                <w:rFonts w:asciiTheme="minorHAnsi" w:hAnsiTheme="minorHAnsi" w:cstheme="minorHAnsi"/>
                <w:sz w:val="18"/>
                <w:szCs w:val="18"/>
                <w:lang w:val="hr-HR"/>
              </w:rPr>
              <w:t xml:space="preserve">u transportu u </w:t>
            </w:r>
            <w:r w:rsidR="00D237BC" w:rsidRPr="008D043F">
              <w:rPr>
                <w:rFonts w:asciiTheme="minorHAnsi" w:hAnsiTheme="minorHAnsi" w:cstheme="minorHAnsi"/>
                <w:sz w:val="18"/>
                <w:szCs w:val="18"/>
                <w:lang w:val="hr-HR"/>
              </w:rPr>
              <w:t>Federaciji BiH</w:t>
            </w:r>
          </w:p>
        </w:tc>
      </w:tr>
      <w:tr w:rsidR="001F0AB1" w:rsidRPr="008D043F" w14:paraId="34F0A212" w14:textId="77777777" w:rsidTr="002D5100">
        <w:trPr>
          <w:trHeight w:val="567"/>
          <w:jc w:val="center"/>
        </w:trPr>
        <w:tc>
          <w:tcPr>
            <w:tcW w:w="1412" w:type="pct"/>
            <w:shd w:val="clear" w:color="auto" w:fill="009D73"/>
            <w:vAlign w:val="center"/>
          </w:tcPr>
          <w:p w14:paraId="1C15209A"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shd w:val="clear" w:color="auto" w:fill="FFFFFF"/>
            <w:vAlign w:val="center"/>
          </w:tcPr>
          <w:p w14:paraId="55A6B0BE"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04 069 339 KM</w:t>
            </w:r>
          </w:p>
          <w:p w14:paraId="4B52721D" w14:textId="76D75105" w:rsidR="001F0AB1"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kombinacija ‒ kreditna sredstva i sredstva EU i drugih međunarodnih donatora</w:t>
            </w:r>
          </w:p>
        </w:tc>
      </w:tr>
      <w:tr w:rsidR="006927C2" w:rsidRPr="008D043F" w14:paraId="36D318E3" w14:textId="77777777" w:rsidTr="002D5100">
        <w:trPr>
          <w:trHeight w:val="567"/>
          <w:jc w:val="center"/>
        </w:trPr>
        <w:tc>
          <w:tcPr>
            <w:tcW w:w="1412" w:type="pct"/>
            <w:shd w:val="clear" w:color="auto" w:fill="009D73"/>
            <w:vAlign w:val="center"/>
          </w:tcPr>
          <w:p w14:paraId="0E8656B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shd w:val="clear" w:color="auto" w:fill="FFFFFF"/>
            <w:vAlign w:val="center"/>
          </w:tcPr>
          <w:p w14:paraId="52B9A3F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2.</w:t>
            </w:r>
          </w:p>
        </w:tc>
      </w:tr>
      <w:tr w:rsidR="006927C2" w:rsidRPr="008D043F" w14:paraId="1E69595D" w14:textId="77777777" w:rsidTr="002D5100">
        <w:trPr>
          <w:trHeight w:val="567"/>
          <w:jc w:val="center"/>
        </w:trPr>
        <w:tc>
          <w:tcPr>
            <w:tcW w:w="1412" w:type="pct"/>
            <w:shd w:val="clear" w:color="auto" w:fill="009D73"/>
            <w:vAlign w:val="center"/>
          </w:tcPr>
          <w:p w14:paraId="5B6E891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3A8F16C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ERI </w:t>
            </w:r>
          </w:p>
        </w:tc>
      </w:tr>
      <w:tr w:rsidR="006927C2" w:rsidRPr="008D043F" w14:paraId="69D463AE" w14:textId="77777777" w:rsidTr="002D5100">
        <w:trPr>
          <w:trHeight w:val="567"/>
          <w:jc w:val="center"/>
        </w:trPr>
        <w:tc>
          <w:tcPr>
            <w:tcW w:w="1412" w:type="pct"/>
            <w:shd w:val="clear" w:color="auto" w:fill="009D73"/>
            <w:vAlign w:val="center"/>
          </w:tcPr>
          <w:p w14:paraId="4A95F77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shd w:val="clear" w:color="auto" w:fill="FFFFFF"/>
            <w:vAlign w:val="center"/>
          </w:tcPr>
          <w:p w14:paraId="7642556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starstvo prometa i komunikacija, </w:t>
            </w:r>
            <w:r w:rsidR="00D237BC" w:rsidRPr="008D043F">
              <w:rPr>
                <w:rFonts w:asciiTheme="minorHAnsi" w:hAnsiTheme="minorHAnsi" w:cstheme="minorHAnsi"/>
                <w:sz w:val="18"/>
                <w:szCs w:val="18"/>
                <w:lang w:val="hr-HR" w:bidi="en-US"/>
              </w:rPr>
              <w:t xml:space="preserve">operater </w:t>
            </w:r>
            <w:r w:rsidRPr="008D043F">
              <w:rPr>
                <w:rFonts w:asciiTheme="minorHAnsi" w:hAnsiTheme="minorHAnsi" w:cstheme="minorHAnsi"/>
                <w:sz w:val="18"/>
                <w:szCs w:val="18"/>
                <w:lang w:val="hr-HR" w:bidi="en-US"/>
              </w:rPr>
              <w:t>za OIE, kantonalna ministarstva nadležna za promet, zavodi za prostorno planiranje, Fond za zaštitu okoliša</w:t>
            </w:r>
          </w:p>
        </w:tc>
      </w:tr>
      <w:tr w:rsidR="006927C2" w:rsidRPr="008D043F" w14:paraId="0D35F2D9" w14:textId="77777777" w:rsidTr="002D5100">
        <w:trPr>
          <w:trHeight w:val="567"/>
          <w:jc w:val="center"/>
        </w:trPr>
        <w:tc>
          <w:tcPr>
            <w:tcW w:w="1412" w:type="pct"/>
            <w:shd w:val="clear" w:color="auto" w:fill="009D73"/>
            <w:vAlign w:val="center"/>
          </w:tcPr>
          <w:p w14:paraId="1400FAD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shd w:val="clear" w:color="auto" w:fill="FFFFFF"/>
            <w:vAlign w:val="center"/>
          </w:tcPr>
          <w:p w14:paraId="04A3711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Građani, NVO, uvoznici automobila</w:t>
            </w:r>
          </w:p>
        </w:tc>
      </w:tr>
    </w:tbl>
    <w:p w14:paraId="69B2157E"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8D043F" w14:paraId="58990C9E" w14:textId="77777777" w:rsidTr="002D5100">
        <w:trPr>
          <w:trHeight w:val="567"/>
          <w:jc w:val="center"/>
        </w:trPr>
        <w:tc>
          <w:tcPr>
            <w:tcW w:w="1412" w:type="pct"/>
            <w:shd w:val="clear" w:color="auto" w:fill="009D73"/>
            <w:vAlign w:val="center"/>
          </w:tcPr>
          <w:p w14:paraId="6FEF787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88" w:type="pct"/>
            <w:gridSpan w:val="3"/>
            <w:shd w:val="clear" w:color="auto" w:fill="FFFFFF"/>
            <w:vAlign w:val="center"/>
          </w:tcPr>
          <w:p w14:paraId="50EE1499"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D237BC"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8D043F" w14:paraId="50DFD7F5" w14:textId="77777777" w:rsidTr="002D5100">
        <w:trPr>
          <w:trHeight w:val="567"/>
          <w:jc w:val="center"/>
        </w:trPr>
        <w:tc>
          <w:tcPr>
            <w:tcW w:w="1412" w:type="pct"/>
            <w:shd w:val="clear" w:color="auto" w:fill="009D73"/>
            <w:vAlign w:val="center"/>
          </w:tcPr>
          <w:p w14:paraId="0285FDD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6967DEEB"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7.  </w:t>
            </w:r>
            <w:r w:rsidRPr="008D043F">
              <w:rPr>
                <w:rFonts w:asciiTheme="minorHAnsi" w:eastAsia="Calibri" w:hAnsiTheme="minorHAnsi" w:cstheme="minorHAnsi"/>
                <w:b/>
                <w:sz w:val="18"/>
                <w:szCs w:val="18"/>
                <w:lang w:val="hr-HR"/>
              </w:rPr>
              <w:t>Smanjenje svjetlosnog zagađenja</w:t>
            </w:r>
          </w:p>
        </w:tc>
      </w:tr>
      <w:tr w:rsidR="006927C2" w:rsidRPr="008D043F" w14:paraId="1AE5E4B3" w14:textId="77777777" w:rsidTr="002D5100">
        <w:trPr>
          <w:trHeight w:val="567"/>
          <w:jc w:val="center"/>
        </w:trPr>
        <w:tc>
          <w:tcPr>
            <w:tcW w:w="1412" w:type="pct"/>
            <w:shd w:val="clear" w:color="auto" w:fill="009D73"/>
            <w:vAlign w:val="center"/>
          </w:tcPr>
          <w:p w14:paraId="366CA2C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00AD7ECB"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7.1. Usvajanje zakonodavnog okvira za </w:t>
            </w:r>
            <w:r w:rsidR="00D237BC" w:rsidRPr="008D043F">
              <w:rPr>
                <w:rFonts w:asciiTheme="minorHAnsi" w:eastAsia="Calibri" w:hAnsiTheme="minorHAnsi" w:cstheme="minorHAnsi"/>
                <w:b/>
                <w:sz w:val="18"/>
                <w:szCs w:val="18"/>
                <w:lang w:val="hr-HR"/>
              </w:rPr>
              <w:t xml:space="preserve">reguliranje </w:t>
            </w:r>
            <w:r w:rsidRPr="008D043F">
              <w:rPr>
                <w:rFonts w:asciiTheme="minorHAnsi" w:eastAsia="Calibri" w:hAnsiTheme="minorHAnsi" w:cstheme="minorHAnsi"/>
                <w:b/>
                <w:sz w:val="18"/>
                <w:szCs w:val="18"/>
                <w:lang w:val="hr-HR"/>
              </w:rPr>
              <w:t>svjetlosnog zagađenja</w:t>
            </w:r>
          </w:p>
        </w:tc>
      </w:tr>
      <w:tr w:rsidR="006927C2" w:rsidRPr="008D043F" w14:paraId="1F7485C8" w14:textId="77777777" w:rsidTr="002D5100">
        <w:trPr>
          <w:trHeight w:val="567"/>
          <w:jc w:val="center"/>
        </w:trPr>
        <w:tc>
          <w:tcPr>
            <w:tcW w:w="1412" w:type="pct"/>
            <w:shd w:val="clear" w:color="auto" w:fill="009D73"/>
            <w:vAlign w:val="center"/>
          </w:tcPr>
          <w:p w14:paraId="00836E4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4D2AC1E5"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usvajanje zakonodavnog okvira i izgradnja kapaciteta za </w:t>
            </w:r>
            <w:r w:rsidR="00D237BC" w:rsidRPr="008D043F">
              <w:rPr>
                <w:rFonts w:asciiTheme="minorHAnsi" w:eastAsia="Calibri" w:hAnsiTheme="minorHAnsi" w:cstheme="minorHAnsi"/>
                <w:sz w:val="18"/>
                <w:szCs w:val="18"/>
                <w:lang w:val="hr-HR"/>
              </w:rPr>
              <w:t xml:space="preserve">reguliranje </w:t>
            </w:r>
            <w:r w:rsidRPr="008D043F">
              <w:rPr>
                <w:rFonts w:asciiTheme="minorHAnsi" w:eastAsia="Calibri" w:hAnsiTheme="minorHAnsi" w:cstheme="minorHAnsi"/>
                <w:sz w:val="18"/>
                <w:szCs w:val="18"/>
                <w:lang w:val="hr-HR"/>
              </w:rPr>
              <w:t xml:space="preserve">svjetlosnog zagađenja. Okvirna područja djelovanja su: </w:t>
            </w:r>
          </w:p>
          <w:p w14:paraId="7C5D4871" w14:textId="77777777" w:rsidR="006927C2" w:rsidRPr="008D043F" w:rsidRDefault="006927C2" w:rsidP="0068355A">
            <w:pPr>
              <w:pStyle w:val="ListParagraph"/>
              <w:numPr>
                <w:ilvl w:val="0"/>
                <w:numId w:val="137"/>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Izrada i usvajanje pravilnika o svjetlosnom zagađenju u </w:t>
            </w:r>
            <w:r w:rsidR="00D237BC"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 xml:space="preserve">BiH (zone rasvijetljenosti, dopuštene vrijednosti rasvjetljavanja, načini upravljanja rasvjetnim sistemima, inspekcijski nadzor itd.) </w:t>
            </w:r>
          </w:p>
          <w:p w14:paraId="21B1075F" w14:textId="77777777" w:rsidR="006927C2" w:rsidRPr="008D043F" w:rsidRDefault="006927C2" w:rsidP="0068355A">
            <w:pPr>
              <w:pStyle w:val="ListParagraph"/>
              <w:numPr>
                <w:ilvl w:val="0"/>
                <w:numId w:val="137"/>
              </w:numPr>
              <w:spacing w:before="40" w:after="40" w:line="276" w:lineRule="auto"/>
              <w:ind w:left="360"/>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Jačanje kapaciteta nadležnih institucija (za prostorno planiranje, inspekcije itd.)</w:t>
            </w:r>
          </w:p>
        </w:tc>
      </w:tr>
      <w:tr w:rsidR="006927C2" w:rsidRPr="008D043F" w14:paraId="08FD67BE" w14:textId="77777777" w:rsidTr="00B0168D">
        <w:trPr>
          <w:trHeight w:val="275"/>
          <w:jc w:val="center"/>
        </w:trPr>
        <w:tc>
          <w:tcPr>
            <w:tcW w:w="1412" w:type="pct"/>
            <w:shd w:val="clear" w:color="auto" w:fill="009D73"/>
            <w:vAlign w:val="center"/>
          </w:tcPr>
          <w:p w14:paraId="543CFAF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427476C6"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7D2911" w:rsidRPr="008D043F" w14:paraId="40DF3F13" w14:textId="77777777" w:rsidTr="002D5100">
        <w:trPr>
          <w:trHeight w:val="567"/>
          <w:jc w:val="center"/>
        </w:trPr>
        <w:tc>
          <w:tcPr>
            <w:tcW w:w="1412" w:type="pct"/>
            <w:vMerge w:val="restart"/>
            <w:shd w:val="clear" w:color="auto" w:fill="009D73"/>
            <w:vAlign w:val="center"/>
          </w:tcPr>
          <w:p w14:paraId="7C81A76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shd w:val="clear" w:color="auto" w:fill="009D73"/>
            <w:vAlign w:val="center"/>
          </w:tcPr>
          <w:p w14:paraId="14FF3FC2"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F3DB159"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1CC95BD5"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shd w:val="clear" w:color="auto" w:fill="009D73"/>
            <w:vAlign w:val="center"/>
          </w:tcPr>
          <w:p w14:paraId="73D4AC34"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8D043F" w14:paraId="0BD86F3D" w14:textId="77777777" w:rsidTr="002D5100">
        <w:trPr>
          <w:trHeight w:val="567"/>
          <w:jc w:val="center"/>
        </w:trPr>
        <w:tc>
          <w:tcPr>
            <w:tcW w:w="1412" w:type="pct"/>
            <w:vMerge/>
            <w:shd w:val="clear" w:color="auto" w:fill="009D73"/>
            <w:vAlign w:val="center"/>
          </w:tcPr>
          <w:p w14:paraId="4F83A33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0819D46C" w14:textId="77777777" w:rsidR="006927C2" w:rsidRPr="008D043F" w:rsidRDefault="006927C2" w:rsidP="0068355A">
            <w:pPr>
              <w:pStyle w:val="ListParagraph"/>
              <w:numPr>
                <w:ilvl w:val="0"/>
                <w:numId w:val="138"/>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i usvajanja pravilnika</w:t>
            </w:r>
          </w:p>
        </w:tc>
        <w:tc>
          <w:tcPr>
            <w:tcW w:w="1253" w:type="pct"/>
            <w:shd w:val="clear" w:color="auto" w:fill="FFFFFF"/>
            <w:vAlign w:val="center"/>
          </w:tcPr>
          <w:p w14:paraId="61F6D95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avilnik predviđen Zakonom o zaštiti okoliša</w:t>
            </w:r>
          </w:p>
        </w:tc>
        <w:tc>
          <w:tcPr>
            <w:tcW w:w="1253" w:type="pct"/>
            <w:shd w:val="clear" w:color="auto" w:fill="FFFFFF"/>
            <w:vAlign w:val="center"/>
          </w:tcPr>
          <w:p w14:paraId="55FDFCC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pravilnik</w:t>
            </w:r>
          </w:p>
        </w:tc>
      </w:tr>
      <w:tr w:rsidR="006927C2" w:rsidRPr="008D043F" w14:paraId="647D0805" w14:textId="77777777" w:rsidTr="002D5100">
        <w:trPr>
          <w:trHeight w:val="567"/>
          <w:jc w:val="center"/>
        </w:trPr>
        <w:tc>
          <w:tcPr>
            <w:tcW w:w="1412" w:type="pct"/>
            <w:vMerge/>
            <w:shd w:val="clear" w:color="auto" w:fill="009D73"/>
            <w:vAlign w:val="center"/>
          </w:tcPr>
          <w:p w14:paraId="0930291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17A4239B" w14:textId="77777777" w:rsidR="006927C2" w:rsidRPr="008D043F" w:rsidRDefault="006927C2" w:rsidP="0068355A">
            <w:pPr>
              <w:pStyle w:val="ListParagraph"/>
              <w:numPr>
                <w:ilvl w:val="0"/>
                <w:numId w:val="138"/>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realizacije programa </w:t>
            </w:r>
            <w:r w:rsidRPr="008D043F">
              <w:rPr>
                <w:rFonts w:asciiTheme="minorHAnsi" w:hAnsiTheme="minorHAnsi" w:cstheme="minorHAnsi"/>
                <w:sz w:val="18"/>
                <w:szCs w:val="18"/>
                <w:lang w:val="hr-HR" w:bidi="en-US"/>
              </w:rPr>
              <w:t>jačanja kapaciteta</w:t>
            </w:r>
          </w:p>
        </w:tc>
        <w:tc>
          <w:tcPr>
            <w:tcW w:w="1253" w:type="pct"/>
            <w:shd w:val="clear" w:color="auto" w:fill="FFFFFF"/>
            <w:vAlign w:val="center"/>
          </w:tcPr>
          <w:p w14:paraId="0EF6AE27"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i kapaciteti za </w:t>
            </w:r>
            <w:r w:rsidR="00D237BC" w:rsidRPr="008D043F">
              <w:rPr>
                <w:rFonts w:asciiTheme="minorHAnsi" w:hAnsiTheme="minorHAnsi" w:cstheme="minorHAnsi"/>
                <w:sz w:val="18"/>
                <w:szCs w:val="18"/>
                <w:lang w:val="hr-HR" w:bidi="en-US"/>
              </w:rPr>
              <w:t xml:space="preserve">reguliranje </w:t>
            </w:r>
            <w:r w:rsidRPr="008D043F">
              <w:rPr>
                <w:rFonts w:asciiTheme="minorHAnsi" w:hAnsiTheme="minorHAnsi" w:cstheme="minorHAnsi"/>
                <w:sz w:val="18"/>
                <w:szCs w:val="18"/>
                <w:lang w:val="hr-HR" w:bidi="en-US"/>
              </w:rPr>
              <w:t>svjetlosnog zagađenja</w:t>
            </w:r>
          </w:p>
        </w:tc>
        <w:tc>
          <w:tcPr>
            <w:tcW w:w="1253" w:type="pct"/>
            <w:shd w:val="clear" w:color="auto" w:fill="FFFFFF"/>
            <w:vAlign w:val="center"/>
          </w:tcPr>
          <w:p w14:paraId="2883D487"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1F0AB1" w:rsidRPr="008D043F" w14:paraId="3C42CA64" w14:textId="77777777" w:rsidTr="002D5100">
        <w:trPr>
          <w:trHeight w:val="567"/>
          <w:jc w:val="center"/>
        </w:trPr>
        <w:tc>
          <w:tcPr>
            <w:tcW w:w="1412" w:type="pct"/>
            <w:shd w:val="clear" w:color="auto" w:fill="009D73"/>
            <w:vAlign w:val="center"/>
          </w:tcPr>
          <w:p w14:paraId="2BA9A4E0"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shd w:val="clear" w:color="auto" w:fill="FFFFFF"/>
            <w:vAlign w:val="center"/>
          </w:tcPr>
          <w:p w14:paraId="2626DEEC" w14:textId="77777777" w:rsidR="001F0AB1" w:rsidRPr="008D043F" w:rsidRDefault="0057712F"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Bolji </w:t>
            </w:r>
            <w:r w:rsidR="00D237BC" w:rsidRPr="008D043F">
              <w:rPr>
                <w:rFonts w:asciiTheme="minorHAnsi" w:hAnsiTheme="minorHAnsi" w:cstheme="minorHAnsi"/>
                <w:sz w:val="18"/>
                <w:szCs w:val="18"/>
                <w:lang w:val="hr-HR" w:bidi="en-US"/>
              </w:rPr>
              <w:t xml:space="preserve">uvjeti </w:t>
            </w:r>
            <w:r w:rsidRPr="008D043F">
              <w:rPr>
                <w:rFonts w:asciiTheme="minorHAnsi" w:hAnsiTheme="minorHAnsi" w:cstheme="minorHAnsi"/>
                <w:sz w:val="18"/>
                <w:szCs w:val="18"/>
                <w:lang w:val="hr-HR" w:bidi="en-US"/>
              </w:rPr>
              <w:t xml:space="preserve">života u sredinama s izraženim </w:t>
            </w:r>
            <w:r w:rsidR="00D237BC" w:rsidRPr="008D043F">
              <w:rPr>
                <w:rFonts w:asciiTheme="minorHAnsi" w:hAnsiTheme="minorHAnsi" w:cstheme="minorHAnsi"/>
                <w:sz w:val="18"/>
                <w:szCs w:val="18"/>
                <w:lang w:val="hr-HR" w:bidi="en-US"/>
              </w:rPr>
              <w:t xml:space="preserve">svjetlosnim </w:t>
            </w:r>
            <w:r w:rsidRPr="008D043F">
              <w:rPr>
                <w:rFonts w:asciiTheme="minorHAnsi" w:hAnsiTheme="minorHAnsi" w:cstheme="minorHAnsi"/>
                <w:sz w:val="18"/>
                <w:szCs w:val="18"/>
                <w:lang w:val="hr-HR" w:bidi="en-US"/>
              </w:rPr>
              <w:t xml:space="preserve">zagađenjem i doprinos zaštiti životinja koje su </w:t>
            </w:r>
            <w:r w:rsidR="00D237BC" w:rsidRPr="008D043F">
              <w:rPr>
                <w:rFonts w:asciiTheme="minorHAnsi" w:hAnsiTheme="minorHAnsi" w:cstheme="minorHAnsi"/>
                <w:sz w:val="18"/>
                <w:szCs w:val="18"/>
                <w:lang w:val="hr-HR" w:bidi="en-US"/>
              </w:rPr>
              <w:t xml:space="preserve">osjetljive </w:t>
            </w:r>
            <w:r w:rsidRPr="008D043F">
              <w:rPr>
                <w:rFonts w:asciiTheme="minorHAnsi" w:hAnsiTheme="minorHAnsi" w:cstheme="minorHAnsi"/>
                <w:sz w:val="18"/>
                <w:szCs w:val="18"/>
                <w:lang w:val="hr-HR" w:bidi="en-US"/>
              </w:rPr>
              <w:t xml:space="preserve">na </w:t>
            </w:r>
            <w:r w:rsidR="00D237BC" w:rsidRPr="008D043F">
              <w:rPr>
                <w:rFonts w:asciiTheme="minorHAnsi" w:hAnsiTheme="minorHAnsi" w:cstheme="minorHAnsi"/>
                <w:sz w:val="18"/>
                <w:szCs w:val="18"/>
                <w:lang w:val="hr-HR" w:bidi="en-US"/>
              </w:rPr>
              <w:t>njega</w:t>
            </w:r>
            <w:r w:rsidRPr="008D043F">
              <w:rPr>
                <w:rFonts w:asciiTheme="minorHAnsi" w:hAnsiTheme="minorHAnsi" w:cstheme="minorHAnsi"/>
                <w:sz w:val="18"/>
                <w:szCs w:val="18"/>
                <w:lang w:val="hr-HR" w:bidi="en-US"/>
              </w:rPr>
              <w:t xml:space="preserve">. </w:t>
            </w:r>
          </w:p>
        </w:tc>
      </w:tr>
      <w:tr w:rsidR="001F0AB1" w:rsidRPr="008D043F" w14:paraId="786F338F" w14:textId="77777777" w:rsidTr="002D5100">
        <w:trPr>
          <w:trHeight w:val="567"/>
          <w:jc w:val="center"/>
        </w:trPr>
        <w:tc>
          <w:tcPr>
            <w:tcW w:w="1412" w:type="pct"/>
            <w:shd w:val="clear" w:color="auto" w:fill="009D73"/>
            <w:vAlign w:val="center"/>
          </w:tcPr>
          <w:p w14:paraId="695B432E" w14:textId="77777777"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shd w:val="clear" w:color="auto" w:fill="FFFFFF"/>
            <w:vAlign w:val="center"/>
          </w:tcPr>
          <w:p w14:paraId="6D2D2848" w14:textId="77777777" w:rsidR="001F0AB1" w:rsidRPr="008D043F" w:rsidRDefault="00F676E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0 070 KM</w:t>
            </w:r>
            <w:r w:rsidRPr="008D043F">
              <w:rPr>
                <w:rFonts w:asciiTheme="minorHAnsi" w:hAnsiTheme="minorHAnsi" w:cstheme="minorHAnsi"/>
                <w:sz w:val="18"/>
                <w:szCs w:val="18"/>
                <w:lang w:val="hr-HR"/>
              </w:rPr>
              <w:br/>
            </w:r>
            <w:r w:rsidRPr="008D043F">
              <w:rPr>
                <w:rFonts w:asciiTheme="minorHAnsi" w:hAnsiTheme="minorHAnsi" w:cstheme="minorHAnsi"/>
                <w:sz w:val="18"/>
                <w:szCs w:val="18"/>
                <w:lang w:val="hr-HR" w:bidi="en-US"/>
              </w:rPr>
              <w:t xml:space="preserve">Izvor: 100% </w:t>
            </w:r>
            <w:r w:rsidR="00D237BC"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6927C2" w:rsidRPr="008D043F" w14:paraId="0F03D3EF" w14:textId="77777777" w:rsidTr="00B0168D">
        <w:trPr>
          <w:trHeight w:val="341"/>
          <w:jc w:val="center"/>
        </w:trPr>
        <w:tc>
          <w:tcPr>
            <w:tcW w:w="1412" w:type="pct"/>
            <w:shd w:val="clear" w:color="auto" w:fill="009D73"/>
            <w:vAlign w:val="center"/>
          </w:tcPr>
          <w:p w14:paraId="5D19FA3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shd w:val="clear" w:color="auto" w:fill="FFFFFF"/>
            <w:vAlign w:val="center"/>
          </w:tcPr>
          <w:p w14:paraId="48A2221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5.</w:t>
            </w:r>
          </w:p>
        </w:tc>
      </w:tr>
      <w:tr w:rsidR="006927C2" w:rsidRPr="008D043F" w14:paraId="67B92B1D" w14:textId="77777777" w:rsidTr="002D5100">
        <w:trPr>
          <w:trHeight w:val="567"/>
          <w:jc w:val="center"/>
        </w:trPr>
        <w:tc>
          <w:tcPr>
            <w:tcW w:w="1412" w:type="pct"/>
            <w:shd w:val="clear" w:color="auto" w:fill="009D73"/>
            <w:vAlign w:val="center"/>
          </w:tcPr>
          <w:p w14:paraId="20E6350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3A8DA9D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6927C2" w:rsidRPr="008D043F" w14:paraId="19829121" w14:textId="77777777" w:rsidTr="002D5100">
        <w:trPr>
          <w:trHeight w:val="567"/>
          <w:jc w:val="center"/>
        </w:trPr>
        <w:tc>
          <w:tcPr>
            <w:tcW w:w="1412" w:type="pct"/>
            <w:shd w:val="clear" w:color="auto" w:fill="009D73"/>
            <w:vAlign w:val="center"/>
          </w:tcPr>
          <w:p w14:paraId="45B7F67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shd w:val="clear" w:color="auto" w:fill="FFFFFF"/>
            <w:vAlign w:val="center"/>
          </w:tcPr>
          <w:p w14:paraId="3D77018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inistarstvo prostornog uređenja, kantonalna ministarstva nadležna za prostorno uređenje, univerziteti</w:t>
            </w:r>
          </w:p>
        </w:tc>
      </w:tr>
      <w:tr w:rsidR="006927C2" w:rsidRPr="008D043F" w14:paraId="1346A992" w14:textId="77777777" w:rsidTr="00B0168D">
        <w:trPr>
          <w:trHeight w:val="377"/>
          <w:jc w:val="center"/>
        </w:trPr>
        <w:tc>
          <w:tcPr>
            <w:tcW w:w="1412" w:type="pct"/>
            <w:shd w:val="clear" w:color="auto" w:fill="009D73"/>
            <w:vAlign w:val="center"/>
          </w:tcPr>
          <w:p w14:paraId="410666D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shd w:val="clear" w:color="auto" w:fill="FFFFFF"/>
            <w:vAlign w:val="center"/>
          </w:tcPr>
          <w:p w14:paraId="2DA44DB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pekcije, </w:t>
            </w:r>
            <w:r w:rsidR="00D237BC" w:rsidRPr="008D043F">
              <w:rPr>
                <w:rFonts w:asciiTheme="minorHAnsi" w:hAnsiTheme="minorHAnsi" w:cstheme="minorHAnsi"/>
                <w:sz w:val="18"/>
                <w:szCs w:val="18"/>
                <w:lang w:val="hr-HR" w:bidi="en-US"/>
              </w:rPr>
              <w:t xml:space="preserve">općinske </w:t>
            </w:r>
            <w:r w:rsidRPr="008D043F">
              <w:rPr>
                <w:rFonts w:asciiTheme="minorHAnsi" w:hAnsiTheme="minorHAnsi" w:cstheme="minorHAnsi"/>
                <w:sz w:val="18"/>
                <w:szCs w:val="18"/>
                <w:lang w:val="hr-HR" w:bidi="en-US"/>
              </w:rPr>
              <w:t>službe za izdavanje urbanističkih i građevinskih dozvola</w:t>
            </w:r>
          </w:p>
        </w:tc>
      </w:tr>
    </w:tbl>
    <w:p w14:paraId="18E40714" w14:textId="77777777" w:rsidR="00D05B00" w:rsidRPr="008D043F" w:rsidRDefault="00D05B00" w:rsidP="0068355A">
      <w:pPr>
        <w:spacing w:after="160" w:line="276" w:lineRule="auto"/>
        <w:rPr>
          <w:rFonts w:asciiTheme="minorHAnsi" w:hAnsiTheme="minorHAnsi" w:cstheme="minorHAnsi"/>
          <w:lang w:val="hr-HR"/>
        </w:rPr>
      </w:pPr>
    </w:p>
    <w:p w14:paraId="7EF05737" w14:textId="77777777" w:rsidR="00B13A5C" w:rsidRPr="008D043F" w:rsidRDefault="00997BE2" w:rsidP="0068355A">
      <w:pPr>
        <w:pStyle w:val="Head2"/>
        <w:spacing w:line="276" w:lineRule="auto"/>
        <w:rPr>
          <w:rFonts w:asciiTheme="minorHAnsi" w:hAnsiTheme="minorHAnsi"/>
          <w:lang w:val="hr-HR"/>
        </w:rPr>
      </w:pPr>
      <w:bookmarkStart w:id="287" w:name="_Toc104460943"/>
      <w:r w:rsidRPr="008D043F">
        <w:rPr>
          <w:rFonts w:asciiTheme="minorHAnsi" w:hAnsiTheme="minorHAnsi"/>
          <w:lang w:val="hr-HR"/>
        </w:rPr>
        <w:lastRenderedPageBreak/>
        <w:t>Aneks 5.</w:t>
      </w:r>
      <w:r w:rsidR="00B0168D" w:rsidRPr="008D043F">
        <w:rPr>
          <w:rFonts w:asciiTheme="minorHAnsi" w:hAnsiTheme="minorHAnsi"/>
          <w:lang w:val="hr-HR"/>
        </w:rPr>
        <w:t xml:space="preserve"> </w:t>
      </w:r>
      <w:r w:rsidRPr="008D043F">
        <w:rPr>
          <w:rFonts w:asciiTheme="minorHAnsi" w:hAnsiTheme="minorHAnsi"/>
          <w:lang w:val="hr-HR"/>
        </w:rPr>
        <w:t>Detaljan pregled mjera  za Hemijska sigurnost i buka</w:t>
      </w:r>
      <w:bookmarkEnd w:id="287"/>
    </w:p>
    <w:tbl>
      <w:tblPr>
        <w:tblW w:w="485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5"/>
        <w:gridCol w:w="3443"/>
        <w:gridCol w:w="3536"/>
        <w:gridCol w:w="2885"/>
      </w:tblGrid>
      <w:tr w:rsidR="001319F4" w:rsidRPr="008D043F" w14:paraId="2E1524FF" w14:textId="77777777" w:rsidTr="002D5100">
        <w:trPr>
          <w:trHeight w:val="567"/>
          <w:jc w:val="center"/>
        </w:trPr>
        <w:tc>
          <w:tcPr>
            <w:tcW w:w="1413" w:type="pct"/>
            <w:shd w:val="clear" w:color="auto" w:fill="009D73"/>
            <w:vAlign w:val="center"/>
          </w:tcPr>
          <w:p w14:paraId="654EC7B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7" w:type="pct"/>
            <w:gridSpan w:val="3"/>
            <w:shd w:val="clear" w:color="auto" w:fill="FFFFFF"/>
            <w:vAlign w:val="center"/>
          </w:tcPr>
          <w:p w14:paraId="1A50F008"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w:t>
            </w:r>
            <w:r w:rsidR="005A2FE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čuvanje ljudskog zdravlja, poboljšanje dobrobiti i </w:t>
            </w:r>
            <w:r w:rsidR="00D237BC"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43FA530E" w14:textId="77777777" w:rsidTr="002D5100">
        <w:trPr>
          <w:trHeight w:val="567"/>
          <w:jc w:val="center"/>
        </w:trPr>
        <w:tc>
          <w:tcPr>
            <w:tcW w:w="1413" w:type="pct"/>
            <w:shd w:val="clear" w:color="auto" w:fill="009D73"/>
            <w:vAlign w:val="center"/>
          </w:tcPr>
          <w:p w14:paraId="7C39060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7" w:type="pct"/>
            <w:gridSpan w:val="3"/>
            <w:shd w:val="clear" w:color="auto" w:fill="FFFFFF"/>
            <w:vAlign w:val="center"/>
          </w:tcPr>
          <w:p w14:paraId="32AA2280" w14:textId="77777777" w:rsidR="001319F4" w:rsidRPr="008D043F" w:rsidRDefault="001319F4"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1</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regulativu u oblasti hemijske sigurnosti</w:t>
            </w:r>
          </w:p>
        </w:tc>
      </w:tr>
      <w:tr w:rsidR="001319F4" w:rsidRPr="008D043F" w14:paraId="47CA3603" w14:textId="77777777" w:rsidTr="002D5100">
        <w:trPr>
          <w:trHeight w:val="567"/>
          <w:jc w:val="center"/>
        </w:trPr>
        <w:tc>
          <w:tcPr>
            <w:tcW w:w="1413" w:type="pct"/>
            <w:shd w:val="clear" w:color="auto" w:fill="009D73"/>
            <w:vAlign w:val="center"/>
          </w:tcPr>
          <w:p w14:paraId="75510FA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7" w:type="pct"/>
            <w:gridSpan w:val="3"/>
            <w:shd w:val="clear" w:color="auto" w:fill="FFFFFF"/>
            <w:vAlign w:val="center"/>
          </w:tcPr>
          <w:p w14:paraId="41D29C7D"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1.1. </w:t>
            </w:r>
            <w:r w:rsidR="00D237BC" w:rsidRPr="008D043F">
              <w:rPr>
                <w:rFonts w:asciiTheme="minorHAnsi" w:eastAsia="Calibri" w:hAnsiTheme="minorHAnsi" w:cstheme="minorHAnsi"/>
                <w:b/>
                <w:sz w:val="18"/>
                <w:szCs w:val="18"/>
                <w:lang w:val="hr-HR"/>
              </w:rPr>
              <w:t xml:space="preserve">Djelimična transpozicija </w:t>
            </w:r>
            <w:r w:rsidRPr="008D043F">
              <w:rPr>
                <w:rFonts w:asciiTheme="minorHAnsi" w:eastAsia="Calibri" w:hAnsiTheme="minorHAnsi" w:cstheme="minorHAnsi"/>
                <w:b/>
                <w:sz w:val="18"/>
                <w:szCs w:val="18"/>
                <w:lang w:val="hr-HR"/>
              </w:rPr>
              <w:t xml:space="preserve">EU zakonodavstva i međunarodnih ugovora/konvencija u oblasti hemijske sigurnosti </w:t>
            </w:r>
          </w:p>
        </w:tc>
      </w:tr>
      <w:tr w:rsidR="001319F4" w:rsidRPr="008D043F" w14:paraId="4FB88CF3" w14:textId="77777777" w:rsidTr="002D5100">
        <w:trPr>
          <w:trHeight w:val="567"/>
          <w:jc w:val="center"/>
        </w:trPr>
        <w:tc>
          <w:tcPr>
            <w:tcW w:w="1413" w:type="pct"/>
            <w:shd w:val="clear" w:color="auto" w:fill="009D73"/>
            <w:vAlign w:val="center"/>
          </w:tcPr>
          <w:p w14:paraId="3386D95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7" w:type="pct"/>
            <w:gridSpan w:val="3"/>
            <w:shd w:val="clear" w:color="auto" w:fill="FFFFFF"/>
            <w:vAlign w:val="center"/>
          </w:tcPr>
          <w:p w14:paraId="574BFC86"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mjerom se postiže usklađivanje legislative </w:t>
            </w:r>
            <w:r w:rsidR="00D237BC" w:rsidRPr="008D043F">
              <w:rPr>
                <w:rFonts w:asciiTheme="minorHAnsi" w:hAnsiTheme="minorHAnsi" w:cstheme="minorHAnsi"/>
                <w:sz w:val="18"/>
                <w:szCs w:val="18"/>
                <w:lang w:val="hr-HR" w:bidi="en-US"/>
              </w:rPr>
              <w:t>Federacije BiH</w:t>
            </w:r>
            <w:r w:rsidR="00D237B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a zahtjevima međunarodnih ugovora i EU zakonodavstva u oblasti hemijske sigurnosti:</w:t>
            </w:r>
          </w:p>
          <w:p w14:paraId="19238370"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Z) br. 1907/2006 (REACH), </w:t>
            </w:r>
          </w:p>
          <w:p w14:paraId="0276229A"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Z) br.</w:t>
            </w:r>
            <w:r w:rsidR="00D237B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1272/2008  (CLP uredba) </w:t>
            </w:r>
          </w:p>
          <w:p w14:paraId="091A294B"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Z) br. 648/2004 o </w:t>
            </w:r>
            <w:r w:rsidR="00D237BC" w:rsidRPr="008D043F">
              <w:rPr>
                <w:rFonts w:asciiTheme="minorHAnsi" w:eastAsia="Calibri" w:hAnsiTheme="minorHAnsi" w:cstheme="minorHAnsi"/>
                <w:sz w:val="18"/>
                <w:szCs w:val="18"/>
                <w:lang w:val="hr-HR"/>
              </w:rPr>
              <w:t>deterdžentima</w:t>
            </w:r>
          </w:p>
          <w:p w14:paraId="4BAED054"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U) br. 649/2012 o izvozu i uvozu opasnih hemikalija i Roterdamske konvencije </w:t>
            </w:r>
          </w:p>
          <w:p w14:paraId="0C7B0C30"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U) 2019/1021 o POPs hemikalijama i Štokholmske konvencije</w:t>
            </w:r>
          </w:p>
          <w:p w14:paraId="678F4448"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Direktive 2004/10/EZ o primjeni principa dobre laboratorijske prakse </w:t>
            </w:r>
          </w:p>
          <w:p w14:paraId="7E3B7CDB"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D237BC" w:rsidRPr="008D043F">
              <w:rPr>
                <w:rFonts w:asciiTheme="minorHAnsi" w:eastAsia="Calibri" w:hAnsiTheme="minorHAnsi" w:cstheme="minorHAnsi"/>
                <w:sz w:val="18"/>
                <w:szCs w:val="18"/>
                <w:lang w:val="hr-HR"/>
              </w:rPr>
              <w:t xml:space="preserve">Uredbe </w:t>
            </w:r>
            <w:r w:rsidRPr="008D043F">
              <w:rPr>
                <w:rFonts w:asciiTheme="minorHAnsi" w:eastAsia="Calibri" w:hAnsiTheme="minorHAnsi" w:cstheme="minorHAnsi"/>
                <w:sz w:val="18"/>
                <w:szCs w:val="18"/>
                <w:lang w:val="hr-HR"/>
              </w:rPr>
              <w:t xml:space="preserve">(EU) br. 528/2012 o stavljanju na raspolaganje na tržištu i </w:t>
            </w:r>
            <w:r w:rsidR="00D237BC" w:rsidRPr="008D043F">
              <w:rPr>
                <w:rFonts w:asciiTheme="minorHAnsi" w:eastAsia="Calibri" w:hAnsiTheme="minorHAnsi" w:cstheme="minorHAnsi"/>
                <w:sz w:val="18"/>
                <w:szCs w:val="18"/>
                <w:lang w:val="hr-HR"/>
              </w:rPr>
              <w:t xml:space="preserve">upotrebi </w:t>
            </w:r>
            <w:r w:rsidRPr="008D043F">
              <w:rPr>
                <w:rFonts w:asciiTheme="minorHAnsi" w:eastAsia="Calibri" w:hAnsiTheme="minorHAnsi" w:cstheme="minorHAnsi"/>
                <w:sz w:val="18"/>
                <w:szCs w:val="18"/>
                <w:lang w:val="hr-HR"/>
              </w:rPr>
              <w:t>biocidnih proizvoda</w:t>
            </w:r>
          </w:p>
          <w:p w14:paraId="4B31E3AE"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 EU </w:t>
            </w:r>
            <w:r w:rsidR="00D237BC" w:rsidRPr="008D043F">
              <w:rPr>
                <w:rFonts w:asciiTheme="minorHAnsi" w:eastAsia="Calibri" w:hAnsiTheme="minorHAnsi" w:cstheme="minorHAnsi"/>
                <w:sz w:val="18"/>
                <w:szCs w:val="18"/>
                <w:lang w:val="hr-HR"/>
              </w:rPr>
              <w:t xml:space="preserve">direktive  </w:t>
            </w:r>
            <w:r w:rsidRPr="008D043F">
              <w:rPr>
                <w:rFonts w:asciiTheme="minorHAnsi" w:eastAsia="Calibri" w:hAnsiTheme="minorHAnsi" w:cstheme="minorHAnsi"/>
                <w:sz w:val="18"/>
                <w:szCs w:val="18"/>
                <w:lang w:val="hr-HR"/>
              </w:rPr>
              <w:t>87/217/EEZ  o prevenciji i redukciji zagađenja okoliša/životne sredine azbestom</w:t>
            </w:r>
          </w:p>
          <w:p w14:paraId="53F86972"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Uredbe (EU) 2017/852 o živi, te Minamata konvencije</w:t>
            </w:r>
          </w:p>
          <w:p w14:paraId="7BF20F14"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10397C36" w14:textId="77777777" w:rsidR="001319F4" w:rsidRPr="008D043F" w:rsidRDefault="001319F4" w:rsidP="0068355A">
            <w:pPr>
              <w:pStyle w:val="ListParagraph"/>
              <w:numPr>
                <w:ilvl w:val="0"/>
                <w:numId w:val="20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 svih podzakonskih akata propisanih Zakonom o hemikalijama. Pored onih navedenih u članu 58</w:t>
            </w:r>
            <w:r w:rsidR="00D237BC"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Zakona o hemikalijama, jasno </w:t>
            </w:r>
            <w:r w:rsidR="00D237BC" w:rsidRPr="008D043F">
              <w:rPr>
                <w:rFonts w:asciiTheme="minorHAnsi" w:eastAsia="Calibri" w:hAnsiTheme="minorHAnsi" w:cstheme="minorHAnsi"/>
                <w:sz w:val="18"/>
                <w:szCs w:val="18"/>
                <w:lang w:val="hr-HR"/>
              </w:rPr>
              <w:t>definiranje uvjeta</w:t>
            </w:r>
            <w:r w:rsidRPr="008D043F">
              <w:rPr>
                <w:rFonts w:asciiTheme="minorHAnsi" w:eastAsia="Calibri" w:hAnsiTheme="minorHAnsi" w:cstheme="minorHAnsi"/>
                <w:sz w:val="18"/>
                <w:szCs w:val="18"/>
                <w:lang w:val="hr-HR"/>
              </w:rPr>
              <w:t xml:space="preserve"> za obavljanje poslova savjetnika za </w:t>
            </w:r>
            <w:r w:rsidR="00D237BC" w:rsidRPr="008D043F">
              <w:rPr>
                <w:rFonts w:asciiTheme="minorHAnsi" w:eastAsia="Calibri" w:hAnsiTheme="minorHAnsi" w:cstheme="minorHAnsi"/>
                <w:sz w:val="18"/>
                <w:szCs w:val="18"/>
                <w:lang w:val="hr-HR"/>
              </w:rPr>
              <w:t>hemikalije</w:t>
            </w:r>
          </w:p>
          <w:p w14:paraId="085EE688" w14:textId="77777777" w:rsidR="001319F4" w:rsidRPr="008D043F" w:rsidRDefault="001319F4" w:rsidP="0068355A">
            <w:pPr>
              <w:pStyle w:val="ListParagraph"/>
              <w:numPr>
                <w:ilvl w:val="0"/>
                <w:numId w:val="207"/>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alno imenovanje Centra za kontrolu trovanja (CKT) za </w:t>
            </w:r>
            <w:r w:rsidR="00D237BC" w:rsidRPr="008D043F">
              <w:rPr>
                <w:rFonts w:asciiTheme="minorHAnsi" w:eastAsia="Calibri" w:hAnsiTheme="minorHAnsi" w:cstheme="minorHAnsi"/>
                <w:sz w:val="18"/>
                <w:szCs w:val="18"/>
                <w:lang w:val="hr-HR"/>
              </w:rPr>
              <w:t>Federaciju</w:t>
            </w:r>
            <w:r w:rsidRPr="008D043F">
              <w:rPr>
                <w:rFonts w:asciiTheme="minorHAnsi" w:eastAsia="Calibri" w:hAnsiTheme="minorHAnsi" w:cstheme="minorHAnsi"/>
                <w:sz w:val="18"/>
                <w:szCs w:val="18"/>
                <w:lang w:val="hr-HR"/>
              </w:rPr>
              <w:t xml:space="preserve">BIH ili sklapanje ugovora o </w:t>
            </w:r>
            <w:r w:rsidR="00D237BC" w:rsidRPr="008D043F">
              <w:rPr>
                <w:rFonts w:asciiTheme="minorHAnsi" w:eastAsia="Calibri" w:hAnsiTheme="minorHAnsi" w:cstheme="minorHAnsi"/>
                <w:sz w:val="18"/>
                <w:szCs w:val="18"/>
                <w:lang w:val="hr-HR"/>
              </w:rPr>
              <w:t xml:space="preserve">saradnji </w:t>
            </w:r>
            <w:r w:rsidRPr="008D043F">
              <w:rPr>
                <w:rFonts w:asciiTheme="minorHAnsi" w:eastAsia="Calibri" w:hAnsiTheme="minorHAnsi" w:cstheme="minorHAnsi"/>
                <w:sz w:val="18"/>
                <w:szCs w:val="18"/>
                <w:lang w:val="hr-HR"/>
              </w:rPr>
              <w:t>i izvještavanju s postojećim CKT</w:t>
            </w:r>
            <w:r w:rsidR="00D237BC" w:rsidRPr="008D043F">
              <w:rPr>
                <w:rFonts w:asciiTheme="minorHAnsi" w:eastAsia="Calibri" w:hAnsiTheme="minorHAnsi" w:cstheme="minorHAnsi"/>
                <w:sz w:val="18"/>
                <w:szCs w:val="18"/>
                <w:lang w:val="hr-HR"/>
              </w:rPr>
              <w:t>-ima</w:t>
            </w:r>
            <w:r w:rsidRPr="008D043F">
              <w:rPr>
                <w:rFonts w:asciiTheme="minorHAnsi" w:eastAsia="Calibri" w:hAnsiTheme="minorHAnsi" w:cstheme="minorHAnsi"/>
                <w:sz w:val="18"/>
                <w:szCs w:val="18"/>
                <w:lang w:val="hr-HR"/>
              </w:rPr>
              <w:t xml:space="preserve"> u regiji (npr. VMA</w:t>
            </w:r>
            <w:r w:rsidR="00D237B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Beograd, Srbija;  Institut za medicinska istraživanja i medicinu rada, Zagreb)</w:t>
            </w:r>
          </w:p>
          <w:p w14:paraId="3BBEAAC0" w14:textId="77777777" w:rsidR="001319F4" w:rsidRPr="008D043F" w:rsidRDefault="00D237BC" w:rsidP="0068355A">
            <w:pPr>
              <w:pStyle w:val="ListParagraph"/>
              <w:numPr>
                <w:ilvl w:val="0"/>
                <w:numId w:val="207"/>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 zakona</w:t>
            </w:r>
            <w:r w:rsidR="001319F4" w:rsidRPr="008D043F">
              <w:rPr>
                <w:rFonts w:asciiTheme="minorHAnsi" w:eastAsia="Calibri" w:hAnsiTheme="minorHAnsi" w:cstheme="minorHAnsi"/>
                <w:sz w:val="18"/>
                <w:szCs w:val="18"/>
                <w:lang w:val="hr-HR"/>
              </w:rPr>
              <w:t xml:space="preserve"> o biocidima</w:t>
            </w:r>
          </w:p>
          <w:p w14:paraId="1CA95C32" w14:textId="77777777" w:rsidR="001319F4" w:rsidRPr="008D043F" w:rsidRDefault="00D237BC" w:rsidP="0068355A">
            <w:pPr>
              <w:pStyle w:val="ListParagraph"/>
              <w:numPr>
                <w:ilvl w:val="0"/>
                <w:numId w:val="207"/>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 podzakonskih akata</w:t>
            </w:r>
            <w:r w:rsidR="001319F4" w:rsidRPr="008D043F">
              <w:rPr>
                <w:rFonts w:asciiTheme="minorHAnsi" w:eastAsia="Calibri" w:hAnsiTheme="minorHAnsi" w:cstheme="minorHAnsi"/>
                <w:sz w:val="18"/>
                <w:szCs w:val="18"/>
                <w:lang w:val="hr-HR"/>
              </w:rPr>
              <w:t xml:space="preserve"> u oblasti upravljanja biocidima</w:t>
            </w:r>
          </w:p>
          <w:p w14:paraId="2842B8D7" w14:textId="77777777" w:rsidR="001319F4" w:rsidRPr="008D043F" w:rsidRDefault="00D237BC" w:rsidP="0068355A">
            <w:pPr>
              <w:pStyle w:val="ListParagraph"/>
              <w:numPr>
                <w:ilvl w:val="0"/>
                <w:numId w:val="207"/>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ajanje podzakonskog akta </w:t>
            </w:r>
            <w:r w:rsidR="001319F4" w:rsidRPr="008D043F">
              <w:rPr>
                <w:rFonts w:asciiTheme="minorHAnsi" w:eastAsia="Calibri" w:hAnsiTheme="minorHAnsi" w:cstheme="minorHAnsi"/>
                <w:sz w:val="18"/>
                <w:szCs w:val="18"/>
                <w:lang w:val="hr-HR"/>
              </w:rPr>
              <w:t xml:space="preserve">kojim će se osigurati zabrana </w:t>
            </w:r>
            <w:r w:rsidRPr="008D043F">
              <w:rPr>
                <w:rFonts w:asciiTheme="minorHAnsi" w:eastAsia="Calibri" w:hAnsiTheme="minorHAnsi" w:cstheme="minorHAnsi"/>
                <w:sz w:val="18"/>
                <w:szCs w:val="18"/>
                <w:lang w:val="hr-HR"/>
              </w:rPr>
              <w:t xml:space="preserve">upotrebe </w:t>
            </w:r>
            <w:r w:rsidR="001319F4" w:rsidRPr="008D043F">
              <w:rPr>
                <w:rFonts w:asciiTheme="minorHAnsi" w:eastAsia="Calibri" w:hAnsiTheme="minorHAnsi" w:cstheme="minorHAnsi"/>
                <w:sz w:val="18"/>
                <w:szCs w:val="18"/>
                <w:lang w:val="hr-HR"/>
              </w:rPr>
              <w:t>žive i ograničiti stavljanje na tržište proizvoda koje sadrže živu i jedinjenja žive</w:t>
            </w:r>
          </w:p>
          <w:p w14:paraId="22B9DF4F" w14:textId="77777777" w:rsidR="001319F4" w:rsidRPr="008D043F" w:rsidRDefault="00D237BC" w:rsidP="0068355A">
            <w:pPr>
              <w:pStyle w:val="ListParagraph"/>
              <w:numPr>
                <w:ilvl w:val="0"/>
                <w:numId w:val="207"/>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ajanje podzakonskog akta</w:t>
            </w:r>
            <w:r w:rsidR="001319F4" w:rsidRPr="008D043F">
              <w:rPr>
                <w:rFonts w:asciiTheme="minorHAnsi" w:eastAsia="Calibri" w:hAnsiTheme="minorHAnsi" w:cstheme="minorHAnsi"/>
                <w:sz w:val="18"/>
                <w:szCs w:val="18"/>
                <w:lang w:val="hr-HR"/>
              </w:rPr>
              <w:t xml:space="preserve"> kojim će se zabraniti proizvodnja, stavljanje na tržište i upotreba proizvoda koji sadrže azbestna vlakna, te osigurati posebni </w:t>
            </w:r>
            <w:r w:rsidRPr="008D043F">
              <w:rPr>
                <w:rFonts w:asciiTheme="minorHAnsi" w:eastAsia="Calibri" w:hAnsiTheme="minorHAnsi" w:cstheme="minorHAnsi"/>
                <w:sz w:val="18"/>
                <w:szCs w:val="18"/>
                <w:lang w:val="hr-HR"/>
              </w:rPr>
              <w:t xml:space="preserve">uvjeti </w:t>
            </w:r>
            <w:r w:rsidR="001319F4" w:rsidRPr="008D043F">
              <w:rPr>
                <w:rFonts w:asciiTheme="minorHAnsi" w:eastAsia="Calibri" w:hAnsiTheme="minorHAnsi" w:cstheme="minorHAnsi"/>
                <w:sz w:val="18"/>
                <w:szCs w:val="18"/>
                <w:lang w:val="hr-HR"/>
              </w:rPr>
              <w:t>obilježavanja proizvoda koji sadrže azbest</w:t>
            </w:r>
          </w:p>
        </w:tc>
      </w:tr>
      <w:tr w:rsidR="001319F4" w:rsidRPr="008D043F" w14:paraId="01453506" w14:textId="77777777" w:rsidTr="002D5100">
        <w:trPr>
          <w:trHeight w:val="567"/>
          <w:jc w:val="center"/>
        </w:trPr>
        <w:tc>
          <w:tcPr>
            <w:tcW w:w="1413" w:type="pct"/>
            <w:shd w:val="clear" w:color="auto" w:fill="009D73"/>
            <w:vAlign w:val="center"/>
          </w:tcPr>
          <w:p w14:paraId="7604296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7" w:type="pct"/>
            <w:gridSpan w:val="3"/>
            <w:shd w:val="clear" w:color="auto" w:fill="FFFFFF" w:themeFill="background1"/>
            <w:vAlign w:val="center"/>
          </w:tcPr>
          <w:p w14:paraId="18B56089"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7D6490" w:rsidRPr="008D043F" w14:paraId="51B4EFBA" w14:textId="77777777" w:rsidTr="002D5100">
        <w:trPr>
          <w:trHeight w:val="567"/>
          <w:jc w:val="center"/>
        </w:trPr>
        <w:tc>
          <w:tcPr>
            <w:tcW w:w="1413" w:type="pct"/>
            <w:vMerge w:val="restart"/>
            <w:shd w:val="clear" w:color="auto" w:fill="009D73"/>
            <w:vAlign w:val="center"/>
          </w:tcPr>
          <w:p w14:paraId="570FE51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52" w:type="pct"/>
            <w:shd w:val="clear" w:color="auto" w:fill="009D73"/>
            <w:vAlign w:val="center"/>
          </w:tcPr>
          <w:p w14:paraId="17D3BEBB"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148CD0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86" w:type="pct"/>
            <w:shd w:val="clear" w:color="auto" w:fill="009D73"/>
            <w:vAlign w:val="center"/>
          </w:tcPr>
          <w:p w14:paraId="50EF1947"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FA9A36A"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D237BC"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9" w:type="pct"/>
            <w:shd w:val="clear" w:color="auto" w:fill="009D73"/>
            <w:vAlign w:val="center"/>
          </w:tcPr>
          <w:p w14:paraId="29EF058E"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7D6490" w:rsidRPr="008D043F" w14:paraId="289D0749" w14:textId="77777777" w:rsidTr="002D5100">
        <w:trPr>
          <w:trHeight w:val="567"/>
          <w:jc w:val="center"/>
        </w:trPr>
        <w:tc>
          <w:tcPr>
            <w:tcW w:w="1413" w:type="pct"/>
            <w:vMerge/>
            <w:shd w:val="clear" w:color="auto" w:fill="009D73"/>
            <w:vAlign w:val="center"/>
          </w:tcPr>
          <w:p w14:paraId="255D95E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124D7965" w14:textId="77777777" w:rsidR="001319F4" w:rsidRPr="008D043F" w:rsidRDefault="001319F4" w:rsidP="0068355A">
            <w:pPr>
              <w:pStyle w:val="ListParagraph"/>
              <w:numPr>
                <w:ilvl w:val="0"/>
                <w:numId w:val="139"/>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ompletnost pravnog okvira za provedbu Zakona o hemikalijama</w:t>
            </w:r>
          </w:p>
        </w:tc>
        <w:tc>
          <w:tcPr>
            <w:tcW w:w="1286" w:type="pct"/>
            <w:shd w:val="clear" w:color="auto" w:fill="FFFFFF"/>
            <w:vAlign w:val="center"/>
          </w:tcPr>
          <w:p w14:paraId="4136D86E"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i zakonski osnov za transpoziciju EU zakonodavstva u oblasti hemijske sigurnosti, te Roterdamske, Štokholmske i Minamata konvencije</w:t>
            </w:r>
            <w:r w:rsidR="00D237B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D237BC" w:rsidRPr="008D043F">
              <w:rPr>
                <w:rFonts w:asciiTheme="minorHAnsi" w:hAnsiTheme="minorHAnsi" w:cstheme="minorHAnsi"/>
                <w:sz w:val="18"/>
                <w:szCs w:val="18"/>
                <w:lang w:val="hr-HR" w:bidi="en-US"/>
              </w:rPr>
              <w:t>međutim</w:t>
            </w:r>
            <w:r w:rsidRPr="008D043F">
              <w:rPr>
                <w:rFonts w:asciiTheme="minorHAnsi" w:hAnsiTheme="minorHAnsi" w:cstheme="minorHAnsi"/>
                <w:sz w:val="18"/>
                <w:szCs w:val="18"/>
                <w:lang w:val="hr-HR" w:bidi="en-US"/>
              </w:rPr>
              <w:t xml:space="preserve">, nisu doneseni podzkonski akti predviđeni Zakonom o hemikalijama, te je transpozicija </w:t>
            </w:r>
            <w:r w:rsidR="00D237BC"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pomenutog EU zakonodav</w:t>
            </w:r>
            <w:r w:rsidR="00D237BC"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tsva i konvencija na niskom nivou</w:t>
            </w:r>
          </w:p>
        </w:tc>
        <w:tc>
          <w:tcPr>
            <w:tcW w:w="1049" w:type="pct"/>
            <w:shd w:val="clear" w:color="auto" w:fill="FFFFFF"/>
            <w:vAlign w:val="center"/>
          </w:tcPr>
          <w:p w14:paraId="7019CB6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o 19 podzakonskih akata navedniih u članu 58</w:t>
            </w:r>
            <w:r w:rsidR="00D237B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Zakona o hemikalijama, u okviru čega su jasno </w:t>
            </w:r>
            <w:r w:rsidR="00D237BC" w:rsidRPr="008D043F">
              <w:rPr>
                <w:rFonts w:asciiTheme="minorHAnsi" w:hAnsiTheme="minorHAnsi" w:cstheme="minorHAnsi"/>
                <w:sz w:val="18"/>
                <w:szCs w:val="18"/>
                <w:lang w:val="hr-HR" w:bidi="en-US"/>
              </w:rPr>
              <w:t>definirani uvjeti</w:t>
            </w:r>
            <w:r w:rsidRPr="008D043F">
              <w:rPr>
                <w:rFonts w:asciiTheme="minorHAnsi" w:hAnsiTheme="minorHAnsi" w:cstheme="minorHAnsi"/>
                <w:sz w:val="18"/>
                <w:szCs w:val="18"/>
                <w:lang w:val="hr-HR" w:bidi="en-US"/>
              </w:rPr>
              <w:t xml:space="preserve"> za obavljanje poslova savjetnika za hemikalije (2023</w:t>
            </w:r>
            <w:r w:rsidR="00D237B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7D6490" w:rsidRPr="008D043F" w14:paraId="7059B2CB" w14:textId="77777777" w:rsidTr="002D5100">
        <w:trPr>
          <w:trHeight w:val="567"/>
          <w:jc w:val="center"/>
        </w:trPr>
        <w:tc>
          <w:tcPr>
            <w:tcW w:w="1413" w:type="pct"/>
            <w:vMerge/>
            <w:shd w:val="clear" w:color="auto" w:fill="009D73"/>
            <w:vAlign w:val="center"/>
          </w:tcPr>
          <w:p w14:paraId="2B2D3F7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01E921DC" w14:textId="77777777" w:rsidR="001319F4" w:rsidRPr="008D043F" w:rsidRDefault="001319F4" w:rsidP="0068355A">
            <w:pPr>
              <w:pStyle w:val="ListParagraph"/>
              <w:numPr>
                <w:ilvl w:val="0"/>
                <w:numId w:val="139"/>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menovanja Centra za kontrolu trovanja (CKT) </w:t>
            </w:r>
            <w:r w:rsidR="00D237BC"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286" w:type="pct"/>
            <w:shd w:val="clear" w:color="auto" w:fill="FFFFFF"/>
            <w:vAlign w:val="center"/>
          </w:tcPr>
          <w:p w14:paraId="67C4B608" w14:textId="2B4FF89B" w:rsidR="001319F4" w:rsidRPr="008D043F" w:rsidRDefault="006F39BE"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Centar za kontrolu trovanja.</w:t>
            </w:r>
          </w:p>
        </w:tc>
        <w:tc>
          <w:tcPr>
            <w:tcW w:w="1049" w:type="pct"/>
            <w:shd w:val="clear" w:color="auto" w:fill="FFFFFF"/>
            <w:vAlign w:val="center"/>
          </w:tcPr>
          <w:p w14:paraId="00884B32"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alno imenovanje Centra za kontrolu trovanja (CKT) za </w:t>
            </w:r>
            <w:r w:rsidR="00D237BC" w:rsidRPr="008D043F">
              <w:rPr>
                <w:rFonts w:asciiTheme="minorHAnsi" w:eastAsia="Calibri" w:hAnsiTheme="minorHAnsi" w:cstheme="minorHAnsi"/>
                <w:sz w:val="18"/>
                <w:szCs w:val="18"/>
                <w:lang w:val="hr-HR"/>
              </w:rPr>
              <w:t xml:space="preserve">Federaciju </w:t>
            </w:r>
            <w:r w:rsidRPr="008D043F">
              <w:rPr>
                <w:rFonts w:asciiTheme="minorHAnsi" w:eastAsia="Calibri" w:hAnsiTheme="minorHAnsi" w:cstheme="minorHAnsi"/>
                <w:sz w:val="18"/>
                <w:szCs w:val="18"/>
                <w:lang w:val="hr-HR"/>
              </w:rPr>
              <w:t xml:space="preserve">BIH ili sklapanje ugovora o </w:t>
            </w:r>
            <w:r w:rsidR="00D237BC" w:rsidRPr="008D043F">
              <w:rPr>
                <w:rFonts w:asciiTheme="minorHAnsi" w:eastAsia="Calibri" w:hAnsiTheme="minorHAnsi" w:cstheme="minorHAnsi"/>
                <w:sz w:val="18"/>
                <w:szCs w:val="18"/>
                <w:lang w:val="hr-HR"/>
              </w:rPr>
              <w:t xml:space="preserve">saradnji </w:t>
            </w:r>
            <w:r w:rsidRPr="008D043F">
              <w:rPr>
                <w:rFonts w:asciiTheme="minorHAnsi" w:eastAsia="Calibri" w:hAnsiTheme="minorHAnsi" w:cstheme="minorHAnsi"/>
                <w:sz w:val="18"/>
                <w:szCs w:val="18"/>
                <w:lang w:val="hr-HR"/>
              </w:rPr>
              <w:t>i izvještavanju s postojećim CKT</w:t>
            </w:r>
            <w:r w:rsidR="00D237BC" w:rsidRPr="008D043F">
              <w:rPr>
                <w:rFonts w:asciiTheme="minorHAnsi" w:eastAsia="Calibri" w:hAnsiTheme="minorHAnsi" w:cstheme="minorHAnsi"/>
                <w:sz w:val="18"/>
                <w:szCs w:val="18"/>
                <w:lang w:val="hr-HR"/>
              </w:rPr>
              <w:t>-ovima</w:t>
            </w:r>
            <w:r w:rsidRPr="008D043F">
              <w:rPr>
                <w:rFonts w:asciiTheme="minorHAnsi" w:eastAsia="Calibri" w:hAnsiTheme="minorHAnsi" w:cstheme="minorHAnsi"/>
                <w:sz w:val="18"/>
                <w:szCs w:val="18"/>
                <w:lang w:val="hr-HR"/>
              </w:rPr>
              <w:t xml:space="preserve"> u regiji (npr. VMA</w:t>
            </w:r>
            <w:r w:rsidR="00D237B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Beograd, Srbija; Institutu za medicinska istraživanja i medicinu rada, Zagreb) (2024</w:t>
            </w:r>
            <w:r w:rsidR="00D237BC"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07B9721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7D6490" w:rsidRPr="008D043F" w14:paraId="2B49D684" w14:textId="77777777" w:rsidTr="002D5100">
        <w:trPr>
          <w:trHeight w:val="567"/>
          <w:jc w:val="center"/>
        </w:trPr>
        <w:tc>
          <w:tcPr>
            <w:tcW w:w="1413" w:type="pct"/>
            <w:vMerge/>
            <w:shd w:val="clear" w:color="auto" w:fill="009D73"/>
            <w:vAlign w:val="center"/>
          </w:tcPr>
          <w:p w14:paraId="3C2CF91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245BBED8" w14:textId="77777777" w:rsidR="001319F4" w:rsidRPr="008D043F" w:rsidRDefault="001319F4" w:rsidP="0068355A">
            <w:pPr>
              <w:pStyle w:val="ListParagraph"/>
              <w:numPr>
                <w:ilvl w:val="0"/>
                <w:numId w:val="139"/>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zakonskog okvira u oblasti upravljanja biocidima </w:t>
            </w:r>
          </w:p>
        </w:tc>
        <w:tc>
          <w:tcPr>
            <w:tcW w:w="1286" w:type="pct"/>
            <w:shd w:val="clear" w:color="auto" w:fill="FFFFFF"/>
            <w:vAlign w:val="center"/>
          </w:tcPr>
          <w:p w14:paraId="6EB52AC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 Zakon o biocidima</w:t>
            </w:r>
          </w:p>
        </w:tc>
        <w:tc>
          <w:tcPr>
            <w:tcW w:w="1049" w:type="pct"/>
            <w:shd w:val="clear" w:color="auto" w:fill="FFFFFF"/>
            <w:vAlign w:val="center"/>
          </w:tcPr>
          <w:p w14:paraId="3735F02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Zakon o biocidima od Vlade Federacije BiH (2023</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7D6490" w:rsidRPr="008D043F" w14:paraId="6CF9609A" w14:textId="77777777" w:rsidTr="002D5100">
        <w:trPr>
          <w:trHeight w:val="567"/>
          <w:jc w:val="center"/>
        </w:trPr>
        <w:tc>
          <w:tcPr>
            <w:tcW w:w="1413" w:type="pct"/>
            <w:vMerge/>
            <w:shd w:val="clear" w:color="auto" w:fill="009D73"/>
            <w:vAlign w:val="center"/>
          </w:tcPr>
          <w:p w14:paraId="4AB7461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7408CCC6" w14:textId="77777777" w:rsidR="001319F4" w:rsidRPr="008D043F" w:rsidRDefault="001319F4" w:rsidP="0068355A">
            <w:pPr>
              <w:pStyle w:val="ListParagraph"/>
              <w:numPr>
                <w:ilvl w:val="0"/>
                <w:numId w:val="139"/>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ompletnost pravnog okvira za provedbu Zakona o biocidima</w:t>
            </w:r>
          </w:p>
        </w:tc>
        <w:tc>
          <w:tcPr>
            <w:tcW w:w="1286" w:type="pct"/>
            <w:shd w:val="clear" w:color="auto" w:fill="FFFFFF"/>
            <w:vAlign w:val="center"/>
          </w:tcPr>
          <w:p w14:paraId="10A4C1C4"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 Zakon o biocidima, te ne postoji zakonski osnov za usvajanje podzakonskih akata</w:t>
            </w:r>
          </w:p>
        </w:tc>
        <w:tc>
          <w:tcPr>
            <w:tcW w:w="1049" w:type="pct"/>
            <w:shd w:val="clear" w:color="auto" w:fill="FFFFFF"/>
            <w:vAlign w:val="center"/>
          </w:tcPr>
          <w:p w14:paraId="1BAA3D2B"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oneseni podzakonski akti u oblasti upravljanja biocidima (2025</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7D6490" w:rsidRPr="008D043F" w14:paraId="21787C52" w14:textId="77777777" w:rsidTr="002D5100">
        <w:trPr>
          <w:trHeight w:val="567"/>
          <w:jc w:val="center"/>
        </w:trPr>
        <w:tc>
          <w:tcPr>
            <w:tcW w:w="1413" w:type="pct"/>
            <w:vMerge/>
            <w:shd w:val="clear" w:color="auto" w:fill="009D73"/>
            <w:vAlign w:val="center"/>
          </w:tcPr>
          <w:p w14:paraId="35FBE6D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1BD27E93" w14:textId="77777777" w:rsidR="001319F4" w:rsidRPr="008D043F" w:rsidRDefault="001319F4" w:rsidP="0068355A">
            <w:pPr>
              <w:pStyle w:val="ListParagraph"/>
              <w:numPr>
                <w:ilvl w:val="0"/>
                <w:numId w:val="139"/>
              </w:numPr>
              <w:spacing w:before="40" w:after="40" w:line="276" w:lineRule="auto"/>
              <w:ind w:left="254" w:hanging="254"/>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Kompletnost pravnog okvira kojim se </w:t>
            </w:r>
            <w:r w:rsidRPr="008D043F">
              <w:rPr>
                <w:rFonts w:asciiTheme="minorHAnsi" w:hAnsiTheme="minorHAnsi" w:cstheme="minorHAnsi"/>
                <w:sz w:val="18"/>
                <w:szCs w:val="18"/>
                <w:lang w:val="hr-HR" w:bidi="en-US"/>
              </w:rPr>
              <w:t>osigurana zabrana upotrebe žive i ograničavanje stavljanja na tržište proizvoda koji sadrže živu i jedinjenja žive</w:t>
            </w:r>
          </w:p>
        </w:tc>
        <w:tc>
          <w:tcPr>
            <w:tcW w:w="1286" w:type="pct"/>
            <w:shd w:val="clear" w:color="auto" w:fill="FFFFFF"/>
            <w:vAlign w:val="center"/>
          </w:tcPr>
          <w:p w14:paraId="754E8C0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na snazi legislativa kojom se osigurana zabrana upotrebe žive i ograničavanje stavljanja na tržište proizvoda koji sadrže živu i jedinjenja žive</w:t>
            </w:r>
          </w:p>
        </w:tc>
        <w:tc>
          <w:tcPr>
            <w:tcW w:w="1049" w:type="pct"/>
            <w:shd w:val="clear" w:color="auto" w:fill="FFFFFF"/>
            <w:vAlign w:val="center"/>
          </w:tcPr>
          <w:p w14:paraId="615F5624"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podzakonski akt kojim će se osigurati zabrana </w:t>
            </w:r>
            <w:r w:rsidR="005D1CB7" w:rsidRPr="008D043F">
              <w:rPr>
                <w:rFonts w:asciiTheme="minorHAnsi" w:hAnsiTheme="minorHAnsi" w:cstheme="minorHAnsi"/>
                <w:sz w:val="18"/>
                <w:szCs w:val="18"/>
                <w:lang w:val="hr-HR" w:bidi="en-US"/>
              </w:rPr>
              <w:t xml:space="preserve">upotrebe </w:t>
            </w:r>
            <w:r w:rsidRPr="008D043F">
              <w:rPr>
                <w:rFonts w:asciiTheme="minorHAnsi" w:hAnsiTheme="minorHAnsi" w:cstheme="minorHAnsi"/>
                <w:sz w:val="18"/>
                <w:szCs w:val="18"/>
                <w:lang w:val="hr-HR" w:bidi="en-US"/>
              </w:rPr>
              <w:t>žive i ograničiti stavljanje na tržište proizvoda koje sadrže živu i jedinjenja žive (2025</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7D6490" w:rsidRPr="008D043F" w14:paraId="252C1763" w14:textId="77777777" w:rsidTr="002D5100">
        <w:trPr>
          <w:trHeight w:val="567"/>
          <w:jc w:val="center"/>
        </w:trPr>
        <w:tc>
          <w:tcPr>
            <w:tcW w:w="1413" w:type="pct"/>
            <w:vMerge/>
            <w:shd w:val="clear" w:color="auto" w:fill="009D73"/>
            <w:vAlign w:val="center"/>
          </w:tcPr>
          <w:p w14:paraId="2646161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69C9D142" w14:textId="77777777" w:rsidR="001319F4" w:rsidRPr="008D043F" w:rsidRDefault="001319F4" w:rsidP="0068355A">
            <w:pPr>
              <w:pStyle w:val="ListParagraph"/>
              <w:numPr>
                <w:ilvl w:val="0"/>
                <w:numId w:val="139"/>
              </w:numPr>
              <w:spacing w:before="40" w:after="40" w:line="276" w:lineRule="auto"/>
              <w:ind w:left="252" w:hanging="252"/>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Kompletnost pravnog okvira kojim se </w:t>
            </w:r>
            <w:r w:rsidRPr="008D043F">
              <w:rPr>
                <w:rFonts w:asciiTheme="minorHAnsi" w:hAnsiTheme="minorHAnsi" w:cstheme="minorHAnsi"/>
                <w:sz w:val="18"/>
                <w:szCs w:val="18"/>
                <w:lang w:val="hr-HR" w:bidi="en-US"/>
              </w:rPr>
              <w:t xml:space="preserve">osigurava </w:t>
            </w:r>
            <w:r w:rsidRPr="008D043F">
              <w:rPr>
                <w:rFonts w:asciiTheme="minorHAnsi" w:eastAsia="Calibri" w:hAnsiTheme="minorHAnsi" w:cstheme="minorHAnsi"/>
                <w:sz w:val="18"/>
                <w:szCs w:val="18"/>
                <w:lang w:val="hr-HR"/>
              </w:rPr>
              <w:t xml:space="preserve">zabrana proizvodnje, stavljanje na tržište i upotreba proizvoda koji sadrže azbestna vlakna, te osiguravaju posebni </w:t>
            </w:r>
            <w:r w:rsidR="005D1CB7"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p>
        </w:tc>
        <w:tc>
          <w:tcPr>
            <w:tcW w:w="1286" w:type="pct"/>
            <w:shd w:val="clear" w:color="auto" w:fill="FFFFFF"/>
            <w:vAlign w:val="center"/>
          </w:tcPr>
          <w:p w14:paraId="7E6DC29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na snazi legislativa kojom se osigurava </w:t>
            </w:r>
            <w:r w:rsidRPr="008D043F">
              <w:rPr>
                <w:rFonts w:asciiTheme="minorHAnsi" w:eastAsia="Calibri" w:hAnsiTheme="minorHAnsi" w:cstheme="minorHAnsi"/>
                <w:sz w:val="18"/>
                <w:szCs w:val="18"/>
                <w:lang w:val="hr-HR"/>
              </w:rPr>
              <w:t xml:space="preserve">zabrana proizvodnje, stavljanje na tržište i upotreba proizvoda koji sadrže azbestna vlakna, te osiguravaju posebni </w:t>
            </w:r>
            <w:r w:rsidR="005D1CB7"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p>
        </w:tc>
        <w:tc>
          <w:tcPr>
            <w:tcW w:w="1049" w:type="pct"/>
            <w:shd w:val="clear" w:color="auto" w:fill="FFFFFF"/>
            <w:vAlign w:val="center"/>
          </w:tcPr>
          <w:p w14:paraId="53CE1C9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svojen podzakonski akt kojim će se zabraniti proizvodnja, stavljanje na tržište i upotreba proizvoda koji sadrže azbestna vlakna, te  osigurati posebni </w:t>
            </w:r>
            <w:r w:rsidR="005D1CB7"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474FBE0A" w14:textId="77777777" w:rsidTr="002D5100">
        <w:trPr>
          <w:trHeight w:val="567"/>
          <w:jc w:val="center"/>
        </w:trPr>
        <w:tc>
          <w:tcPr>
            <w:tcW w:w="1413" w:type="pct"/>
            <w:shd w:val="clear" w:color="auto" w:fill="009D73"/>
            <w:vAlign w:val="center"/>
          </w:tcPr>
          <w:p w14:paraId="278A09D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7" w:type="pct"/>
            <w:gridSpan w:val="3"/>
            <w:shd w:val="clear" w:color="auto" w:fill="FFFFFF"/>
            <w:vAlign w:val="center"/>
          </w:tcPr>
          <w:p w14:paraId="75A7F430" w14:textId="77777777" w:rsidR="001319F4" w:rsidRPr="008D043F" w:rsidRDefault="00036AC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5D1CB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hemikalijama i napredak u procesu evropskih integracija kroz usklađivanje nacionalnog zakonodavstva s pravnom </w:t>
            </w:r>
            <w:r w:rsidR="005D1CB7"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1319F4" w:rsidRPr="008D043F" w14:paraId="360DB45B" w14:textId="77777777" w:rsidTr="002D5100">
        <w:trPr>
          <w:trHeight w:val="567"/>
          <w:jc w:val="center"/>
        </w:trPr>
        <w:tc>
          <w:tcPr>
            <w:tcW w:w="1413" w:type="pct"/>
            <w:shd w:val="clear" w:color="auto" w:fill="009D73"/>
            <w:vAlign w:val="center"/>
          </w:tcPr>
          <w:p w14:paraId="593A4EF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7" w:type="pct"/>
            <w:gridSpan w:val="3"/>
            <w:shd w:val="clear" w:color="auto" w:fill="FFFFFF"/>
            <w:vAlign w:val="center"/>
          </w:tcPr>
          <w:p w14:paraId="2CF51315" w14:textId="77777777" w:rsidR="00D228A3"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57 548 KM</w:t>
            </w:r>
          </w:p>
          <w:p w14:paraId="50E9D7EE" w14:textId="77777777" w:rsidR="001319F4"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w:t>
            </w:r>
            <w:r w:rsidRPr="008D043F">
              <w:rPr>
                <w:rFonts w:asciiTheme="minorHAnsi" w:hAnsiTheme="minorHAnsi" w:cstheme="minorHAnsi"/>
                <w:color w:val="000000" w:themeColor="text1"/>
                <w:sz w:val="18"/>
                <w:szCs w:val="18"/>
                <w:lang w:val="hr-HR"/>
              </w:rPr>
              <w:t>70% budžetska sredstva, 30% sredstva EU i drugih međunarodnih donatora</w:t>
            </w:r>
          </w:p>
        </w:tc>
      </w:tr>
      <w:tr w:rsidR="001319F4" w:rsidRPr="008D043F" w14:paraId="10208916" w14:textId="77777777" w:rsidTr="002D5100">
        <w:trPr>
          <w:trHeight w:val="567"/>
          <w:jc w:val="center"/>
        </w:trPr>
        <w:tc>
          <w:tcPr>
            <w:tcW w:w="1413" w:type="pct"/>
            <w:shd w:val="clear" w:color="auto" w:fill="009D73"/>
            <w:vAlign w:val="center"/>
          </w:tcPr>
          <w:p w14:paraId="46CCDA4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7" w:type="pct"/>
            <w:gridSpan w:val="3"/>
            <w:shd w:val="clear" w:color="auto" w:fill="FFFFFF"/>
            <w:vAlign w:val="center"/>
          </w:tcPr>
          <w:p w14:paraId="3BDFB49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5</w:t>
            </w:r>
            <w:r w:rsidR="005D1CB7" w:rsidRPr="008D043F">
              <w:rPr>
                <w:rFonts w:asciiTheme="minorHAnsi" w:hAnsiTheme="minorHAnsi" w:cstheme="minorHAnsi"/>
                <w:sz w:val="18"/>
                <w:szCs w:val="18"/>
                <w:lang w:val="hr-HR" w:bidi="en-US"/>
              </w:rPr>
              <w:t>.</w:t>
            </w:r>
          </w:p>
        </w:tc>
      </w:tr>
      <w:tr w:rsidR="001319F4" w:rsidRPr="008D043F" w14:paraId="3D5E122B" w14:textId="77777777" w:rsidTr="002D5100">
        <w:trPr>
          <w:trHeight w:val="567"/>
          <w:jc w:val="center"/>
        </w:trPr>
        <w:tc>
          <w:tcPr>
            <w:tcW w:w="1413" w:type="pct"/>
            <w:shd w:val="clear" w:color="auto" w:fill="009D73"/>
            <w:vAlign w:val="center"/>
          </w:tcPr>
          <w:p w14:paraId="4B37BE4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7" w:type="pct"/>
            <w:gridSpan w:val="3"/>
            <w:shd w:val="clear" w:color="auto" w:fill="FFFFFF"/>
            <w:vAlign w:val="center"/>
          </w:tcPr>
          <w:p w14:paraId="348A6C0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zdravstva</w:t>
            </w:r>
          </w:p>
        </w:tc>
      </w:tr>
      <w:tr w:rsidR="001319F4" w:rsidRPr="008D043F" w14:paraId="7CAD46DC" w14:textId="77777777" w:rsidTr="002D5100">
        <w:trPr>
          <w:trHeight w:val="567"/>
          <w:jc w:val="center"/>
        </w:trPr>
        <w:tc>
          <w:tcPr>
            <w:tcW w:w="1413" w:type="pct"/>
            <w:shd w:val="clear" w:color="auto" w:fill="009D73"/>
            <w:vAlign w:val="center"/>
          </w:tcPr>
          <w:p w14:paraId="5CEBD11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7" w:type="pct"/>
            <w:gridSpan w:val="3"/>
            <w:shd w:val="clear" w:color="auto" w:fill="FFFFFF"/>
            <w:vAlign w:val="center"/>
          </w:tcPr>
          <w:p w14:paraId="5DC2290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zdravstva</w:t>
            </w:r>
          </w:p>
        </w:tc>
      </w:tr>
      <w:tr w:rsidR="001319F4" w:rsidRPr="008D043F" w14:paraId="3981D26A" w14:textId="77777777" w:rsidTr="002D5100">
        <w:trPr>
          <w:trHeight w:val="567"/>
          <w:jc w:val="center"/>
        </w:trPr>
        <w:tc>
          <w:tcPr>
            <w:tcW w:w="1413" w:type="pct"/>
            <w:shd w:val="clear" w:color="auto" w:fill="009D73"/>
            <w:vAlign w:val="center"/>
          </w:tcPr>
          <w:p w14:paraId="1E846B2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7" w:type="pct"/>
            <w:gridSpan w:val="3"/>
            <w:shd w:val="clear" w:color="auto" w:fill="FFFFFF"/>
            <w:vAlign w:val="center"/>
          </w:tcPr>
          <w:p w14:paraId="590F42C8"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vredni sektor (uvoz/izvoz, promet, upotreba hemikalija i proizvoda koji sadrže POPs, živu i opasne hemikalije), predstavnici institucija i građani</w:t>
            </w:r>
          </w:p>
        </w:tc>
      </w:tr>
    </w:tbl>
    <w:p w14:paraId="44720B98" w14:textId="77777777" w:rsidR="001319F4" w:rsidRPr="008D043F" w:rsidRDefault="001319F4" w:rsidP="0068355A">
      <w:pPr>
        <w:spacing w:line="276" w:lineRule="auto"/>
        <w:rPr>
          <w:rFonts w:asciiTheme="minorHAnsi" w:hAnsiTheme="minorHAnsi" w:cstheme="minorHAnsi"/>
          <w:sz w:val="18"/>
          <w:szCs w:val="18"/>
          <w:lang w:val="hr-HR"/>
        </w:rPr>
      </w:pPr>
    </w:p>
    <w:tbl>
      <w:tblPr>
        <w:tblW w:w="485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3174"/>
        <w:gridCol w:w="3246"/>
        <w:gridCol w:w="3450"/>
      </w:tblGrid>
      <w:tr w:rsidR="001319F4" w:rsidRPr="008D043F" w14:paraId="0F95D189" w14:textId="77777777" w:rsidTr="002D5100">
        <w:trPr>
          <w:trHeight w:val="567"/>
          <w:jc w:val="center"/>
        </w:trPr>
        <w:tc>
          <w:tcPr>
            <w:tcW w:w="1412" w:type="pct"/>
            <w:shd w:val="clear" w:color="auto" w:fill="009D73"/>
            <w:vAlign w:val="center"/>
          </w:tcPr>
          <w:p w14:paraId="66338CF3"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62B33219"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w:t>
            </w:r>
            <w:r w:rsidR="005A2FE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čuvanje ljudskog zdravlja, poboljšanje dobrobiti i </w:t>
            </w:r>
            <w:r w:rsidR="005D1CB7"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600781C0" w14:textId="77777777" w:rsidTr="002D5100">
        <w:trPr>
          <w:trHeight w:val="567"/>
          <w:jc w:val="center"/>
        </w:trPr>
        <w:tc>
          <w:tcPr>
            <w:tcW w:w="1412" w:type="pct"/>
            <w:shd w:val="clear" w:color="auto" w:fill="009D73"/>
            <w:vAlign w:val="center"/>
          </w:tcPr>
          <w:p w14:paraId="0194303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2D097CDA" w14:textId="77777777" w:rsidR="001319F4" w:rsidRPr="008D043F" w:rsidRDefault="001319F4"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1</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regulativu u oblasti hemijske sigurnosti</w:t>
            </w:r>
          </w:p>
        </w:tc>
      </w:tr>
      <w:tr w:rsidR="001319F4" w:rsidRPr="008D043F" w14:paraId="14743DB2" w14:textId="77777777" w:rsidTr="002D5100">
        <w:trPr>
          <w:trHeight w:val="567"/>
          <w:jc w:val="center"/>
        </w:trPr>
        <w:tc>
          <w:tcPr>
            <w:tcW w:w="1412" w:type="pct"/>
            <w:shd w:val="clear" w:color="auto" w:fill="009D73"/>
            <w:vAlign w:val="center"/>
          </w:tcPr>
          <w:p w14:paraId="1B097DD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562CEC5B"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1.2. </w:t>
            </w:r>
            <w:r w:rsidR="005D1CB7" w:rsidRPr="008D043F">
              <w:rPr>
                <w:rFonts w:asciiTheme="minorHAnsi" w:eastAsia="Calibri" w:hAnsiTheme="minorHAnsi" w:cstheme="minorHAnsi"/>
                <w:b/>
                <w:sz w:val="18"/>
                <w:szCs w:val="18"/>
                <w:lang w:val="hr-HR"/>
              </w:rPr>
              <w:t xml:space="preserve">Djelimična </w:t>
            </w:r>
            <w:r w:rsidRPr="008D043F">
              <w:rPr>
                <w:rFonts w:asciiTheme="minorHAnsi" w:eastAsia="Calibri" w:hAnsiTheme="minorHAnsi" w:cstheme="minorHAnsi"/>
                <w:b/>
                <w:sz w:val="18"/>
                <w:szCs w:val="18"/>
                <w:lang w:val="hr-HR"/>
              </w:rPr>
              <w:t xml:space="preserve">transpozicija SEVESO III direktive u zakonodavstvo </w:t>
            </w:r>
            <w:r w:rsidR="005D1CB7" w:rsidRPr="008D043F">
              <w:rPr>
                <w:rFonts w:asciiTheme="minorHAnsi" w:eastAsia="Calibri" w:hAnsiTheme="minorHAnsi" w:cstheme="minorHAnsi"/>
                <w:b/>
                <w:sz w:val="18"/>
                <w:szCs w:val="18"/>
                <w:lang w:val="hr-HR"/>
              </w:rPr>
              <w:t xml:space="preserve">Federacije </w:t>
            </w:r>
            <w:r w:rsidRPr="008D043F">
              <w:rPr>
                <w:rFonts w:asciiTheme="minorHAnsi" w:eastAsia="Calibri" w:hAnsiTheme="minorHAnsi" w:cstheme="minorHAnsi"/>
                <w:b/>
                <w:sz w:val="18"/>
                <w:szCs w:val="18"/>
                <w:lang w:val="hr-HR"/>
              </w:rPr>
              <w:t xml:space="preserve">BIH </w:t>
            </w:r>
          </w:p>
        </w:tc>
      </w:tr>
      <w:tr w:rsidR="001319F4" w:rsidRPr="008D043F" w14:paraId="36158098" w14:textId="77777777" w:rsidTr="000240F4">
        <w:trPr>
          <w:trHeight w:val="274"/>
          <w:jc w:val="center"/>
        </w:trPr>
        <w:tc>
          <w:tcPr>
            <w:tcW w:w="1412" w:type="pct"/>
            <w:shd w:val="clear" w:color="auto" w:fill="009D73"/>
            <w:vAlign w:val="center"/>
          </w:tcPr>
          <w:p w14:paraId="4A6F98F3"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364B8077"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postiže usklađivanje legislative</w:t>
            </w:r>
            <w:r w:rsidR="005D1CB7" w:rsidRPr="008D043F">
              <w:rPr>
                <w:rFonts w:asciiTheme="minorHAnsi" w:eastAsia="Calibri" w:hAnsiTheme="minorHAnsi" w:cstheme="minorHAnsi"/>
                <w:sz w:val="18"/>
                <w:szCs w:val="18"/>
                <w:lang w:val="hr-HR"/>
              </w:rPr>
              <w:t xml:space="preserve"> </w:t>
            </w:r>
            <w:r w:rsidR="005D1CB7" w:rsidRPr="008D043F">
              <w:rPr>
                <w:rFonts w:asciiTheme="minorHAnsi" w:hAnsiTheme="minorHAnsi" w:cstheme="minorHAnsi"/>
                <w:sz w:val="18"/>
                <w:szCs w:val="18"/>
                <w:lang w:val="hr-HR" w:bidi="en-US"/>
              </w:rPr>
              <w:t>Federacije BiH</w:t>
            </w:r>
            <w:r w:rsidRPr="008D043F">
              <w:rPr>
                <w:rFonts w:asciiTheme="minorHAnsi" w:eastAsia="Calibri" w:hAnsiTheme="minorHAnsi" w:cstheme="minorHAnsi"/>
                <w:sz w:val="18"/>
                <w:szCs w:val="18"/>
                <w:lang w:val="hr-HR"/>
              </w:rPr>
              <w:t xml:space="preserve"> sa zahtjevima SEVESO III direktive (2012/18/EU), u cilju prevencije nesreća većih razmjera i planova intervencija od neadekvatnog rukovanja hemikalijama. </w:t>
            </w:r>
          </w:p>
          <w:p w14:paraId="098C1513"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5E112416" w14:textId="77777777" w:rsidR="001319F4" w:rsidRPr="008D043F" w:rsidRDefault="005D1CB7" w:rsidP="0068355A">
            <w:pPr>
              <w:pStyle w:val="ListParagraph"/>
              <w:numPr>
                <w:ilvl w:val="0"/>
                <w:numId w:val="208"/>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w:t>
            </w:r>
            <w:r w:rsidR="001319F4" w:rsidRPr="008D043F">
              <w:rPr>
                <w:rFonts w:asciiTheme="minorHAnsi" w:eastAsia="Calibri" w:hAnsiTheme="minorHAnsi" w:cstheme="minorHAnsi"/>
                <w:sz w:val="18"/>
                <w:szCs w:val="18"/>
                <w:lang w:val="hr-HR"/>
              </w:rPr>
              <w:t xml:space="preserve"> propis</w:t>
            </w:r>
            <w:r w:rsidRPr="008D043F">
              <w:rPr>
                <w:rFonts w:asciiTheme="minorHAnsi" w:eastAsia="Calibri" w:hAnsiTheme="minorHAnsi" w:cstheme="minorHAnsi"/>
                <w:sz w:val="18"/>
                <w:szCs w:val="18"/>
                <w:lang w:val="hr-HR"/>
              </w:rPr>
              <w:t>a</w:t>
            </w:r>
            <w:r w:rsidR="001319F4" w:rsidRPr="008D043F">
              <w:rPr>
                <w:rFonts w:asciiTheme="minorHAnsi" w:eastAsia="Calibri" w:hAnsiTheme="minorHAnsi" w:cstheme="minorHAnsi"/>
                <w:sz w:val="18"/>
                <w:szCs w:val="18"/>
                <w:lang w:val="hr-HR"/>
              </w:rPr>
              <w:t xml:space="preserve"> kojim se utvrđuje sadržaj i način vođenja Registra nesreća većih razmjera</w:t>
            </w:r>
          </w:p>
          <w:p w14:paraId="52A243F2" w14:textId="77777777" w:rsidR="001319F4" w:rsidRPr="008D043F" w:rsidRDefault="001319F4" w:rsidP="0068355A">
            <w:pPr>
              <w:pStyle w:val="ListParagraph"/>
              <w:numPr>
                <w:ilvl w:val="0"/>
                <w:numId w:val="208"/>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žuriranje ili izrada novog Pravilnika o sadržaju izvještaja o stanju sigurnost, sadržaju informacija o sigurnosnim mjerama i </w:t>
            </w:r>
            <w:r w:rsidRPr="008D043F">
              <w:rPr>
                <w:rFonts w:asciiTheme="minorHAnsi" w:eastAsia="Calibri" w:hAnsiTheme="minorHAnsi" w:cstheme="minorHAnsi"/>
                <w:sz w:val="18"/>
                <w:szCs w:val="18"/>
                <w:lang w:val="hr-HR"/>
              </w:rPr>
              <w:lastRenderedPageBreak/>
              <w:t xml:space="preserve">sadržaju </w:t>
            </w:r>
            <w:r w:rsidR="005D1CB7" w:rsidRPr="008D043F">
              <w:rPr>
                <w:rFonts w:asciiTheme="minorHAnsi" w:eastAsia="Calibri" w:hAnsiTheme="minorHAnsi" w:cstheme="minorHAnsi"/>
                <w:sz w:val="18"/>
                <w:szCs w:val="18"/>
                <w:lang w:val="hr-HR"/>
              </w:rPr>
              <w:t xml:space="preserve">unutrašnjih </w:t>
            </w:r>
            <w:r w:rsidRPr="008D043F">
              <w:rPr>
                <w:rFonts w:asciiTheme="minorHAnsi" w:eastAsia="Calibri" w:hAnsiTheme="minorHAnsi" w:cstheme="minorHAnsi"/>
                <w:sz w:val="18"/>
                <w:szCs w:val="18"/>
                <w:lang w:val="hr-HR"/>
              </w:rPr>
              <w:t xml:space="preserve">i </w:t>
            </w:r>
            <w:r w:rsidR="005D1CB7" w:rsidRPr="008D043F">
              <w:rPr>
                <w:rFonts w:asciiTheme="minorHAnsi" w:eastAsia="Calibri" w:hAnsiTheme="minorHAnsi" w:cstheme="minorHAnsi"/>
                <w:sz w:val="18"/>
                <w:szCs w:val="18"/>
                <w:lang w:val="hr-HR"/>
              </w:rPr>
              <w:t>vanjskih</w:t>
            </w:r>
            <w:r w:rsidRPr="008D043F">
              <w:rPr>
                <w:rFonts w:asciiTheme="minorHAnsi" w:eastAsia="Calibri" w:hAnsiTheme="minorHAnsi" w:cstheme="minorHAnsi"/>
                <w:sz w:val="18"/>
                <w:szCs w:val="18"/>
                <w:lang w:val="hr-HR"/>
              </w:rPr>
              <w:t xml:space="preserve"> planova intervencije</w:t>
            </w:r>
          </w:p>
        </w:tc>
      </w:tr>
      <w:tr w:rsidR="001319F4" w:rsidRPr="008D043F" w14:paraId="77FBCB7B" w14:textId="77777777" w:rsidTr="002D5100">
        <w:trPr>
          <w:trHeight w:val="567"/>
          <w:jc w:val="center"/>
        </w:trPr>
        <w:tc>
          <w:tcPr>
            <w:tcW w:w="1412" w:type="pct"/>
            <w:shd w:val="clear" w:color="auto" w:fill="009D73"/>
            <w:vAlign w:val="center"/>
          </w:tcPr>
          <w:p w14:paraId="71F30D5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14541023"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5A2FE0" w:rsidRPr="008D043F" w14:paraId="406882B4" w14:textId="77777777" w:rsidTr="002D5100">
        <w:trPr>
          <w:trHeight w:val="567"/>
          <w:jc w:val="center"/>
        </w:trPr>
        <w:tc>
          <w:tcPr>
            <w:tcW w:w="1412" w:type="pct"/>
            <w:vMerge w:val="restart"/>
            <w:shd w:val="clear" w:color="auto" w:fill="009D73"/>
            <w:vAlign w:val="center"/>
          </w:tcPr>
          <w:p w14:paraId="11BA137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54" w:type="pct"/>
            <w:shd w:val="clear" w:color="auto" w:fill="009D73"/>
            <w:vAlign w:val="center"/>
          </w:tcPr>
          <w:p w14:paraId="2A887CF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12DE77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0" w:type="pct"/>
            <w:shd w:val="clear" w:color="auto" w:fill="009D73"/>
            <w:vAlign w:val="center"/>
          </w:tcPr>
          <w:p w14:paraId="6914B53D"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A79C12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54" w:type="pct"/>
            <w:shd w:val="clear" w:color="auto" w:fill="009D73"/>
            <w:vAlign w:val="center"/>
          </w:tcPr>
          <w:p w14:paraId="0BF490ED"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58A46F2D" w14:textId="77777777" w:rsidTr="002D5100">
        <w:trPr>
          <w:trHeight w:val="567"/>
          <w:jc w:val="center"/>
        </w:trPr>
        <w:tc>
          <w:tcPr>
            <w:tcW w:w="1412" w:type="pct"/>
            <w:vMerge/>
            <w:shd w:val="clear" w:color="auto" w:fill="009D73"/>
            <w:vAlign w:val="center"/>
          </w:tcPr>
          <w:p w14:paraId="046B0C7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19CAA367" w14:textId="77777777" w:rsidR="001319F4" w:rsidRPr="008D043F" w:rsidRDefault="001319F4" w:rsidP="0068355A">
            <w:pPr>
              <w:pStyle w:val="ListParagraph"/>
              <w:numPr>
                <w:ilvl w:val="0"/>
                <w:numId w:val="140"/>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za provedbu Zakona o </w:t>
            </w:r>
            <w:r w:rsidR="005D1CB7" w:rsidRPr="008D043F">
              <w:rPr>
                <w:rFonts w:asciiTheme="minorHAnsi" w:eastAsia="Calibri" w:hAnsiTheme="minorHAnsi" w:cstheme="minorHAnsi"/>
                <w:sz w:val="18"/>
                <w:szCs w:val="18"/>
                <w:lang w:val="hr-HR"/>
              </w:rPr>
              <w:t xml:space="preserve">zaštiti </w:t>
            </w:r>
            <w:r w:rsidRPr="008D043F">
              <w:rPr>
                <w:rFonts w:asciiTheme="minorHAnsi" w:eastAsia="Calibri" w:hAnsiTheme="minorHAnsi" w:cstheme="minorHAnsi"/>
                <w:sz w:val="18"/>
                <w:szCs w:val="18"/>
                <w:lang w:val="hr-HR"/>
              </w:rPr>
              <w:t>okoliša u smislu transpozicije SEVESO III direktive</w:t>
            </w:r>
          </w:p>
        </w:tc>
        <w:tc>
          <w:tcPr>
            <w:tcW w:w="1180" w:type="pct"/>
            <w:shd w:val="clear" w:color="auto" w:fill="FFFFFF"/>
            <w:vAlign w:val="center"/>
          </w:tcPr>
          <w:p w14:paraId="0DEB5C4B"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voren</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je zakonski osnov za transpoziciju Seveso III direktive u Zakonu o zaštiti okoliša, međutim</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trebno je donijeti i propis kojim </w:t>
            </w:r>
            <w:r w:rsidR="005D1CB7" w:rsidRPr="008D043F">
              <w:rPr>
                <w:rFonts w:asciiTheme="minorHAnsi" w:hAnsiTheme="minorHAnsi" w:cstheme="minorHAnsi"/>
                <w:sz w:val="18"/>
                <w:szCs w:val="18"/>
                <w:lang w:val="hr-HR" w:bidi="en-US"/>
              </w:rPr>
              <w:t xml:space="preserve">se </w:t>
            </w:r>
            <w:r w:rsidRPr="008D043F">
              <w:rPr>
                <w:rFonts w:asciiTheme="minorHAnsi" w:hAnsiTheme="minorHAnsi" w:cstheme="minorHAnsi"/>
                <w:sz w:val="18"/>
                <w:szCs w:val="18"/>
                <w:lang w:val="hr-HR" w:bidi="en-US"/>
              </w:rPr>
              <w:t>utvrđuje sadržaj i način vođenja Registra nesreća većih razmjera</w:t>
            </w:r>
          </w:p>
        </w:tc>
        <w:tc>
          <w:tcPr>
            <w:tcW w:w="1254" w:type="pct"/>
            <w:shd w:val="clear" w:color="auto" w:fill="FFFFFF"/>
            <w:vAlign w:val="center"/>
          </w:tcPr>
          <w:p w14:paraId="194073B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raditi i usvojiti propis kojim se utvrđuje sadržaj i način vođenja Registra nesreća većih razmjera</w:t>
            </w:r>
            <w:r w:rsidRPr="008D043F">
              <w:rPr>
                <w:rFonts w:asciiTheme="minorHAnsi" w:hAnsiTheme="minorHAnsi" w:cstheme="minorHAnsi"/>
                <w:sz w:val="18"/>
                <w:szCs w:val="18"/>
                <w:lang w:val="hr-HR" w:bidi="en-US"/>
              </w:rPr>
              <w:t xml:space="preserve"> (2023</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8D043F" w14:paraId="2071D5BC" w14:textId="77777777" w:rsidTr="002D5100">
        <w:trPr>
          <w:trHeight w:val="567"/>
          <w:jc w:val="center"/>
        </w:trPr>
        <w:tc>
          <w:tcPr>
            <w:tcW w:w="1412" w:type="pct"/>
            <w:vMerge/>
            <w:shd w:val="clear" w:color="auto" w:fill="009D73"/>
            <w:vAlign w:val="center"/>
          </w:tcPr>
          <w:p w14:paraId="3749EB9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29DEC177" w14:textId="77777777" w:rsidR="001319F4" w:rsidRPr="008D043F" w:rsidRDefault="001319F4" w:rsidP="0068355A">
            <w:pPr>
              <w:pStyle w:val="ListParagraph"/>
              <w:numPr>
                <w:ilvl w:val="0"/>
                <w:numId w:val="140"/>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Status Pravilnika o sadržaju izvještaja o stanju sigurnost, sadržaju informacija o sigurnosnim mjerama i sadržaju </w:t>
            </w:r>
            <w:r w:rsidR="005D1CB7" w:rsidRPr="008D043F">
              <w:rPr>
                <w:rFonts w:asciiTheme="minorHAnsi" w:eastAsia="Calibri" w:hAnsiTheme="minorHAnsi" w:cstheme="minorHAnsi"/>
                <w:sz w:val="18"/>
                <w:szCs w:val="18"/>
                <w:lang w:val="hr-HR"/>
              </w:rPr>
              <w:t xml:space="preserve">unutrašnjih </w:t>
            </w:r>
            <w:r w:rsidRPr="008D043F">
              <w:rPr>
                <w:rFonts w:asciiTheme="minorHAnsi" w:eastAsia="Calibri" w:hAnsiTheme="minorHAnsi" w:cstheme="minorHAnsi"/>
                <w:sz w:val="18"/>
                <w:szCs w:val="18"/>
                <w:lang w:val="hr-HR"/>
              </w:rPr>
              <w:t xml:space="preserve">i </w:t>
            </w:r>
            <w:r w:rsidR="005D1CB7" w:rsidRPr="008D043F">
              <w:rPr>
                <w:rFonts w:asciiTheme="minorHAnsi" w:eastAsia="Calibri" w:hAnsiTheme="minorHAnsi" w:cstheme="minorHAnsi"/>
                <w:sz w:val="18"/>
                <w:szCs w:val="18"/>
                <w:lang w:val="hr-HR"/>
              </w:rPr>
              <w:t xml:space="preserve">vanjskih </w:t>
            </w:r>
            <w:r w:rsidRPr="008D043F">
              <w:rPr>
                <w:rFonts w:asciiTheme="minorHAnsi" w:eastAsia="Calibri" w:hAnsiTheme="minorHAnsi" w:cstheme="minorHAnsi"/>
                <w:sz w:val="18"/>
                <w:szCs w:val="18"/>
                <w:lang w:val="hr-HR"/>
              </w:rPr>
              <w:t>planova intervencije</w:t>
            </w:r>
          </w:p>
        </w:tc>
        <w:tc>
          <w:tcPr>
            <w:tcW w:w="1180" w:type="pct"/>
            <w:shd w:val="clear" w:color="auto" w:fill="FFFFFF"/>
            <w:vAlign w:val="center"/>
          </w:tcPr>
          <w:p w14:paraId="61B0B70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eći Pravilnik o sadržaju izvještaja o stanju sigurnost</w:t>
            </w:r>
            <w:r w:rsidR="005D1C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adržaju informacija o sigurnosnim mjerama i sadržaju </w:t>
            </w:r>
            <w:r w:rsidR="005D1CB7" w:rsidRPr="008D043F">
              <w:rPr>
                <w:rFonts w:asciiTheme="minorHAnsi" w:hAnsiTheme="minorHAnsi" w:cstheme="minorHAnsi"/>
                <w:sz w:val="18"/>
                <w:szCs w:val="18"/>
                <w:lang w:val="hr-HR" w:bidi="en-US"/>
              </w:rPr>
              <w:t xml:space="preserve">unutrašnjih </w:t>
            </w:r>
            <w:r w:rsidRPr="008D043F">
              <w:rPr>
                <w:rFonts w:asciiTheme="minorHAnsi" w:hAnsiTheme="minorHAnsi" w:cstheme="minorHAnsi"/>
                <w:sz w:val="18"/>
                <w:szCs w:val="18"/>
                <w:lang w:val="hr-HR" w:bidi="en-US"/>
              </w:rPr>
              <w:t xml:space="preserve">i </w:t>
            </w:r>
            <w:r w:rsidR="005D1CB7" w:rsidRPr="008D043F">
              <w:rPr>
                <w:rFonts w:asciiTheme="minorHAnsi" w:hAnsiTheme="minorHAnsi" w:cstheme="minorHAnsi"/>
                <w:sz w:val="18"/>
                <w:szCs w:val="18"/>
                <w:lang w:val="hr-HR" w:bidi="en-US"/>
              </w:rPr>
              <w:t>vanjskih</w:t>
            </w:r>
            <w:r w:rsidRPr="008D043F">
              <w:rPr>
                <w:rFonts w:asciiTheme="minorHAnsi" w:hAnsiTheme="minorHAnsi" w:cstheme="minorHAnsi"/>
                <w:sz w:val="18"/>
                <w:szCs w:val="18"/>
                <w:lang w:val="hr-HR" w:bidi="en-US"/>
              </w:rPr>
              <w:t xml:space="preserve"> planova intervencije izrađen</w:t>
            </w:r>
            <w:r w:rsidR="005D1CB7" w:rsidRPr="008D043F">
              <w:rPr>
                <w:rFonts w:asciiTheme="minorHAnsi" w:hAnsiTheme="minorHAnsi" w:cstheme="minorHAnsi"/>
                <w:sz w:val="18"/>
                <w:szCs w:val="18"/>
                <w:lang w:val="hr-HR" w:bidi="en-US"/>
              </w:rPr>
              <w:t xml:space="preserve"> je</w:t>
            </w:r>
            <w:r w:rsidRPr="008D043F">
              <w:rPr>
                <w:rFonts w:asciiTheme="minorHAnsi" w:hAnsiTheme="minorHAnsi" w:cstheme="minorHAnsi"/>
                <w:sz w:val="18"/>
                <w:szCs w:val="18"/>
                <w:lang w:val="hr-HR" w:bidi="en-US"/>
              </w:rPr>
              <w:t xml:space="preserve"> 2005</w:t>
            </w:r>
            <w:r w:rsidR="005D1CB7" w:rsidRPr="008D043F">
              <w:rPr>
                <w:rFonts w:asciiTheme="minorHAnsi" w:hAnsiTheme="minorHAnsi" w:cstheme="minorHAnsi"/>
                <w:sz w:val="18"/>
                <w:szCs w:val="18"/>
                <w:lang w:val="hr-HR" w:bidi="en-US"/>
              </w:rPr>
              <w:t>. godine</w:t>
            </w:r>
            <w:r w:rsidRPr="008D043F">
              <w:rPr>
                <w:rFonts w:asciiTheme="minorHAnsi" w:hAnsiTheme="minorHAnsi" w:cstheme="minorHAnsi"/>
                <w:sz w:val="18"/>
                <w:szCs w:val="18"/>
                <w:lang w:val="hr-HR" w:bidi="en-US"/>
              </w:rPr>
              <w:t xml:space="preserve"> i potrebno ga je ažurirati s novim zahtjevima</w:t>
            </w:r>
          </w:p>
        </w:tc>
        <w:tc>
          <w:tcPr>
            <w:tcW w:w="1254" w:type="pct"/>
            <w:shd w:val="clear" w:color="auto" w:fill="FFFFFF"/>
            <w:vAlign w:val="center"/>
          </w:tcPr>
          <w:p w14:paraId="5369E48D"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Ažuriranje ili izrada novog Pravilnika o sadržaju izvještaja o stanju sigurnost</w:t>
            </w:r>
            <w:r w:rsidR="005D1C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adržaju informacija o sigurnosnim mjerama i sadržaju </w:t>
            </w:r>
            <w:r w:rsidR="005D1CB7" w:rsidRPr="008D043F">
              <w:rPr>
                <w:rFonts w:asciiTheme="minorHAnsi" w:eastAsia="Calibri" w:hAnsiTheme="minorHAnsi" w:cstheme="minorHAnsi"/>
                <w:sz w:val="18"/>
                <w:szCs w:val="18"/>
                <w:lang w:val="hr-HR"/>
              </w:rPr>
              <w:t xml:space="preserve">unutrašnjih </w:t>
            </w:r>
            <w:r w:rsidRPr="008D043F">
              <w:rPr>
                <w:rFonts w:asciiTheme="minorHAnsi" w:eastAsia="Calibri" w:hAnsiTheme="minorHAnsi" w:cstheme="minorHAnsi"/>
                <w:sz w:val="18"/>
                <w:szCs w:val="18"/>
                <w:lang w:val="hr-HR"/>
              </w:rPr>
              <w:t xml:space="preserve">i </w:t>
            </w:r>
            <w:r w:rsidR="005D1CB7" w:rsidRPr="008D043F">
              <w:rPr>
                <w:rFonts w:asciiTheme="minorHAnsi" w:eastAsia="Calibri" w:hAnsiTheme="minorHAnsi" w:cstheme="minorHAnsi"/>
                <w:sz w:val="18"/>
                <w:szCs w:val="18"/>
                <w:lang w:val="hr-HR"/>
              </w:rPr>
              <w:t>vanjskih</w:t>
            </w:r>
            <w:r w:rsidRPr="008D043F">
              <w:rPr>
                <w:rFonts w:asciiTheme="minorHAnsi" w:eastAsia="Calibri" w:hAnsiTheme="minorHAnsi" w:cstheme="minorHAnsi"/>
                <w:sz w:val="18"/>
                <w:szCs w:val="18"/>
                <w:lang w:val="hr-HR"/>
              </w:rPr>
              <w:t xml:space="preserve"> planova intervencije</w:t>
            </w:r>
            <w:r w:rsidRPr="008D043F">
              <w:rPr>
                <w:rFonts w:asciiTheme="minorHAnsi" w:hAnsiTheme="minorHAnsi" w:cstheme="minorHAnsi"/>
                <w:sz w:val="18"/>
                <w:szCs w:val="18"/>
                <w:lang w:val="hr-HR" w:bidi="en-US"/>
              </w:rPr>
              <w:t xml:space="preserve"> (2023</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8D043F" w14:paraId="71E2A8F5" w14:textId="77777777" w:rsidTr="002D5100">
        <w:trPr>
          <w:trHeight w:val="567"/>
          <w:jc w:val="center"/>
        </w:trPr>
        <w:tc>
          <w:tcPr>
            <w:tcW w:w="1412" w:type="pct"/>
            <w:shd w:val="clear" w:color="auto" w:fill="009D73"/>
            <w:vAlign w:val="center"/>
          </w:tcPr>
          <w:p w14:paraId="4A213EF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shd w:val="clear" w:color="auto" w:fill="FFFFFF"/>
            <w:vAlign w:val="center"/>
          </w:tcPr>
          <w:p w14:paraId="7879C0B4" w14:textId="77777777" w:rsidR="001319F4" w:rsidRPr="008D043F" w:rsidRDefault="00577C8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5D1CB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hemikalijama i napredak u procesu evropskih integracija kroz usklađivanje nacionalnog zakonodavstva sa pravnom </w:t>
            </w:r>
            <w:r w:rsidR="005D1CB7"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1319F4" w:rsidRPr="008D043F" w14:paraId="4431F1F8" w14:textId="77777777" w:rsidTr="002D5100">
        <w:trPr>
          <w:trHeight w:val="567"/>
          <w:jc w:val="center"/>
        </w:trPr>
        <w:tc>
          <w:tcPr>
            <w:tcW w:w="1412" w:type="pct"/>
            <w:shd w:val="clear" w:color="auto" w:fill="009D73"/>
            <w:vAlign w:val="center"/>
          </w:tcPr>
          <w:p w14:paraId="1F78AAA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shd w:val="clear" w:color="auto" w:fill="FFFFFF"/>
            <w:vAlign w:val="center"/>
          </w:tcPr>
          <w:p w14:paraId="7338896F"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9 558 KM</w:t>
            </w:r>
          </w:p>
          <w:p w14:paraId="5AFD5851" w14:textId="77777777" w:rsidR="001319F4"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5D1CB7"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1319F4" w:rsidRPr="008D043F" w14:paraId="78B25D01" w14:textId="77777777" w:rsidTr="002D5100">
        <w:trPr>
          <w:trHeight w:val="567"/>
          <w:jc w:val="center"/>
        </w:trPr>
        <w:tc>
          <w:tcPr>
            <w:tcW w:w="1412" w:type="pct"/>
            <w:shd w:val="clear" w:color="auto" w:fill="009D73"/>
            <w:vAlign w:val="center"/>
          </w:tcPr>
          <w:p w14:paraId="4B1C891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shd w:val="clear" w:color="auto" w:fill="FFFFFF"/>
            <w:vAlign w:val="center"/>
          </w:tcPr>
          <w:p w14:paraId="20C32014"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3</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tc>
      </w:tr>
      <w:tr w:rsidR="001319F4" w:rsidRPr="008D043F" w14:paraId="60C11509" w14:textId="77777777" w:rsidTr="002D5100">
        <w:trPr>
          <w:trHeight w:val="567"/>
          <w:jc w:val="center"/>
        </w:trPr>
        <w:tc>
          <w:tcPr>
            <w:tcW w:w="1412" w:type="pct"/>
            <w:shd w:val="clear" w:color="auto" w:fill="009D73"/>
            <w:vAlign w:val="center"/>
          </w:tcPr>
          <w:p w14:paraId="6DA6E2F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365E752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8D043F" w14:paraId="25357989" w14:textId="77777777" w:rsidTr="002D5100">
        <w:trPr>
          <w:trHeight w:val="567"/>
          <w:jc w:val="center"/>
        </w:trPr>
        <w:tc>
          <w:tcPr>
            <w:tcW w:w="1412" w:type="pct"/>
            <w:shd w:val="clear" w:color="auto" w:fill="009D73"/>
            <w:vAlign w:val="center"/>
          </w:tcPr>
          <w:p w14:paraId="6A50D92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shd w:val="clear" w:color="auto" w:fill="FFFFFF"/>
            <w:vAlign w:val="center"/>
          </w:tcPr>
          <w:p w14:paraId="3AA69F2E"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i kantonalna ministarstva u oblasti zaštite okoliša</w:t>
            </w:r>
          </w:p>
        </w:tc>
      </w:tr>
      <w:tr w:rsidR="001319F4" w:rsidRPr="008D043F" w14:paraId="5FC065A8" w14:textId="77777777" w:rsidTr="002D5100">
        <w:trPr>
          <w:trHeight w:val="567"/>
          <w:jc w:val="center"/>
        </w:trPr>
        <w:tc>
          <w:tcPr>
            <w:tcW w:w="1412" w:type="pct"/>
            <w:shd w:val="clear" w:color="auto" w:fill="009D73"/>
            <w:vAlign w:val="center"/>
          </w:tcPr>
          <w:p w14:paraId="0F843DB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shd w:val="clear" w:color="auto" w:fill="FFFFFF"/>
            <w:vAlign w:val="center"/>
          </w:tcPr>
          <w:p w14:paraId="5F411B47"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ivredni sektor (industrije koje spadaju u kategoriju onih koje mogu proizrokovati nesreće većih razmjera) </w:t>
            </w:r>
          </w:p>
        </w:tc>
      </w:tr>
    </w:tbl>
    <w:p w14:paraId="7308C953" w14:textId="77777777" w:rsidR="001319F4" w:rsidRPr="008D043F" w:rsidRDefault="001319F4" w:rsidP="0068355A">
      <w:pPr>
        <w:spacing w:line="276" w:lineRule="auto"/>
        <w:rPr>
          <w:rFonts w:asciiTheme="minorHAnsi" w:hAnsiTheme="minorHAnsi" w:cstheme="minorHAnsi"/>
          <w:sz w:val="18"/>
          <w:szCs w:val="18"/>
          <w:lang w:val="hr-HR"/>
        </w:rPr>
      </w:pPr>
    </w:p>
    <w:tbl>
      <w:tblPr>
        <w:tblW w:w="485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3174"/>
        <w:gridCol w:w="3246"/>
        <w:gridCol w:w="3450"/>
      </w:tblGrid>
      <w:tr w:rsidR="001319F4" w:rsidRPr="008D043F" w14:paraId="6643EA12" w14:textId="77777777" w:rsidTr="002D5100">
        <w:trPr>
          <w:trHeight w:val="567"/>
          <w:jc w:val="center"/>
        </w:trPr>
        <w:tc>
          <w:tcPr>
            <w:tcW w:w="1412" w:type="pct"/>
            <w:shd w:val="clear" w:color="auto" w:fill="009D73"/>
            <w:vAlign w:val="center"/>
          </w:tcPr>
          <w:p w14:paraId="3320798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88" w:type="pct"/>
            <w:gridSpan w:val="3"/>
            <w:shd w:val="clear" w:color="auto" w:fill="FFFFFF"/>
            <w:vAlign w:val="center"/>
          </w:tcPr>
          <w:p w14:paraId="7FE3EE8F"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w:t>
            </w:r>
            <w:r w:rsidR="005A2FE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čuvanje ljudskog zdravlja, poboljšanje dobrobiti i </w:t>
            </w:r>
            <w:r w:rsidR="005D1CB7"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20FDBC2A" w14:textId="77777777" w:rsidTr="002D5100">
        <w:trPr>
          <w:trHeight w:val="567"/>
          <w:jc w:val="center"/>
        </w:trPr>
        <w:tc>
          <w:tcPr>
            <w:tcW w:w="1412" w:type="pct"/>
            <w:shd w:val="clear" w:color="auto" w:fill="009D73"/>
            <w:vAlign w:val="center"/>
          </w:tcPr>
          <w:p w14:paraId="567793C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446CE799" w14:textId="77777777" w:rsidR="001319F4" w:rsidRPr="008D043F" w:rsidRDefault="001319F4"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1</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regulativu u oblasti hemijske sigurnosti</w:t>
            </w:r>
          </w:p>
        </w:tc>
      </w:tr>
      <w:tr w:rsidR="001319F4" w:rsidRPr="008D043F" w14:paraId="7A4AD211" w14:textId="77777777" w:rsidTr="002D5100">
        <w:trPr>
          <w:trHeight w:val="567"/>
          <w:jc w:val="center"/>
        </w:trPr>
        <w:tc>
          <w:tcPr>
            <w:tcW w:w="1412" w:type="pct"/>
            <w:shd w:val="clear" w:color="auto" w:fill="009D73"/>
            <w:vAlign w:val="center"/>
          </w:tcPr>
          <w:p w14:paraId="41285A1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44152575"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1.3. Uskladiti/izraditi podzakonske akte kako bi se omogućila implmenetacija Montrealskog protokola, Kigali amandmana</w:t>
            </w:r>
            <w:r w:rsidR="005D1CB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kao i EU zakonodavstva kojim se omogućava njihova zakonska provedba u zemljama članicama EU</w:t>
            </w:r>
          </w:p>
        </w:tc>
      </w:tr>
      <w:tr w:rsidR="001319F4" w:rsidRPr="008D043F" w14:paraId="77ED6C5B" w14:textId="77777777" w:rsidTr="002D5100">
        <w:trPr>
          <w:trHeight w:val="567"/>
          <w:jc w:val="center"/>
        </w:trPr>
        <w:tc>
          <w:tcPr>
            <w:tcW w:w="1412" w:type="pct"/>
            <w:shd w:val="clear" w:color="auto" w:fill="009D73"/>
            <w:vAlign w:val="center"/>
          </w:tcPr>
          <w:p w14:paraId="2369CAD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2C976CE7"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postiže usklađivanje legislative</w:t>
            </w:r>
            <w:r w:rsidR="005D1CB7" w:rsidRPr="008D043F">
              <w:rPr>
                <w:rFonts w:asciiTheme="minorHAnsi" w:eastAsia="Calibri" w:hAnsiTheme="minorHAnsi" w:cstheme="minorHAnsi"/>
                <w:sz w:val="18"/>
                <w:szCs w:val="18"/>
                <w:lang w:val="hr-HR"/>
              </w:rPr>
              <w:t xml:space="preserve"> </w:t>
            </w:r>
            <w:r w:rsidR="005D1CB7" w:rsidRPr="008D043F">
              <w:rPr>
                <w:rFonts w:asciiTheme="minorHAnsi" w:hAnsiTheme="minorHAnsi" w:cstheme="minorHAnsi"/>
                <w:sz w:val="18"/>
                <w:szCs w:val="18"/>
                <w:lang w:val="hr-HR" w:bidi="en-US"/>
              </w:rPr>
              <w:t>Federacije BiH</w:t>
            </w:r>
            <w:r w:rsidRPr="008D043F">
              <w:rPr>
                <w:rFonts w:asciiTheme="minorHAnsi" w:eastAsia="Calibri" w:hAnsiTheme="minorHAnsi" w:cstheme="minorHAnsi"/>
                <w:sz w:val="18"/>
                <w:szCs w:val="18"/>
                <w:lang w:val="hr-HR"/>
              </w:rPr>
              <w:t xml:space="preserve"> sa zahtjevima Montrealskog sporazuma, Kigali amandmana, te EU zakonodavstva kojim </w:t>
            </w:r>
            <w:r w:rsidR="005D1CB7" w:rsidRPr="008D043F">
              <w:rPr>
                <w:rFonts w:asciiTheme="minorHAnsi" w:eastAsia="Calibri" w:hAnsiTheme="minorHAnsi" w:cstheme="minorHAnsi"/>
                <w:sz w:val="18"/>
                <w:szCs w:val="18"/>
                <w:lang w:val="hr-HR"/>
              </w:rPr>
              <w:t>su</w:t>
            </w:r>
            <w:r w:rsidRPr="008D043F">
              <w:rPr>
                <w:rFonts w:asciiTheme="minorHAnsi" w:eastAsia="Calibri" w:hAnsiTheme="minorHAnsi" w:cstheme="minorHAnsi"/>
                <w:sz w:val="18"/>
                <w:szCs w:val="18"/>
                <w:lang w:val="hr-HR"/>
              </w:rPr>
              <w:t xml:space="preserve"> ovi međunarodni ugovori implementirani u članicama EU, naročito:  </w:t>
            </w:r>
          </w:p>
          <w:p w14:paraId="4839A8BE"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Uredbe (EZ) br. 1005/2009 o tvarima koje oštećuju ozonski sloj</w:t>
            </w:r>
          </w:p>
          <w:p w14:paraId="670B5E28"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5D1CB7" w:rsidRPr="008D043F">
              <w:rPr>
                <w:rFonts w:asciiTheme="minorHAnsi" w:eastAsia="Calibri" w:hAnsiTheme="minorHAnsi" w:cstheme="minorHAnsi"/>
                <w:sz w:val="18"/>
                <w:szCs w:val="18"/>
                <w:lang w:val="hr-HR"/>
              </w:rPr>
              <w:t xml:space="preserve">Uredbe </w:t>
            </w:r>
            <w:r w:rsidRPr="008D043F">
              <w:rPr>
                <w:rFonts w:asciiTheme="minorHAnsi" w:eastAsia="Calibri" w:hAnsiTheme="minorHAnsi" w:cstheme="minorHAnsi"/>
                <w:sz w:val="18"/>
                <w:szCs w:val="18"/>
                <w:lang w:val="hr-HR"/>
              </w:rPr>
              <w:t xml:space="preserve">EZ 517/2014 o određenim fluoriranim stakleničkim plinovima. </w:t>
            </w:r>
          </w:p>
          <w:p w14:paraId="3A281C44"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2FD14095" w14:textId="77777777" w:rsidR="001319F4" w:rsidRPr="008D043F" w:rsidRDefault="005D1CB7" w:rsidP="0068355A">
            <w:pPr>
              <w:pStyle w:val="ListParagraph"/>
              <w:numPr>
                <w:ilvl w:val="0"/>
                <w:numId w:val="20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1319F4" w:rsidRPr="008D043F">
              <w:rPr>
                <w:rFonts w:asciiTheme="minorHAnsi" w:eastAsia="Calibri" w:hAnsiTheme="minorHAnsi" w:cstheme="minorHAnsi"/>
                <w:sz w:val="18"/>
                <w:szCs w:val="18"/>
                <w:lang w:val="hr-HR"/>
              </w:rPr>
              <w:t>i usvajanje Pravilnika o upravljanju supstancama koje oštećuju ozonski omotač</w:t>
            </w:r>
          </w:p>
          <w:p w14:paraId="09A772D8" w14:textId="77777777" w:rsidR="001319F4" w:rsidRPr="008D043F" w:rsidRDefault="001319F4" w:rsidP="0068355A">
            <w:pPr>
              <w:pStyle w:val="ListParagraph"/>
              <w:numPr>
                <w:ilvl w:val="0"/>
                <w:numId w:val="20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 propisa kojim će se omogućiti obrazovanje servisera u skladu s programima obuke usklađenim s EU zakonodavstvom</w:t>
            </w:r>
          </w:p>
        </w:tc>
      </w:tr>
      <w:tr w:rsidR="001319F4" w:rsidRPr="008D043F" w14:paraId="09204CE5" w14:textId="77777777" w:rsidTr="002D5100">
        <w:trPr>
          <w:trHeight w:val="567"/>
          <w:jc w:val="center"/>
        </w:trPr>
        <w:tc>
          <w:tcPr>
            <w:tcW w:w="1412" w:type="pct"/>
            <w:shd w:val="clear" w:color="auto" w:fill="009D73"/>
            <w:vAlign w:val="center"/>
          </w:tcPr>
          <w:p w14:paraId="6A62DF7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6E247EC5"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5C8CD1B8" w14:textId="77777777" w:rsidTr="002D5100">
        <w:trPr>
          <w:trHeight w:val="567"/>
          <w:jc w:val="center"/>
        </w:trPr>
        <w:tc>
          <w:tcPr>
            <w:tcW w:w="1412" w:type="pct"/>
            <w:vMerge w:val="restart"/>
            <w:shd w:val="clear" w:color="auto" w:fill="009D73"/>
            <w:vAlign w:val="center"/>
          </w:tcPr>
          <w:p w14:paraId="3732B473"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54" w:type="pct"/>
            <w:shd w:val="clear" w:color="auto" w:fill="009D73"/>
            <w:vAlign w:val="center"/>
          </w:tcPr>
          <w:p w14:paraId="2F416FA7"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C652544"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0" w:type="pct"/>
            <w:shd w:val="clear" w:color="auto" w:fill="009D73"/>
            <w:vAlign w:val="center"/>
          </w:tcPr>
          <w:p w14:paraId="4F53AC78"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80C60B8"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54" w:type="pct"/>
            <w:shd w:val="clear" w:color="auto" w:fill="009D73"/>
            <w:vAlign w:val="center"/>
          </w:tcPr>
          <w:p w14:paraId="6DE7469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35B2C032" w14:textId="77777777" w:rsidTr="002D5100">
        <w:trPr>
          <w:trHeight w:val="567"/>
          <w:jc w:val="center"/>
        </w:trPr>
        <w:tc>
          <w:tcPr>
            <w:tcW w:w="1412" w:type="pct"/>
            <w:vMerge/>
            <w:shd w:val="clear" w:color="auto" w:fill="009D73"/>
            <w:vAlign w:val="center"/>
          </w:tcPr>
          <w:p w14:paraId="2156743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0CB4F278" w14:textId="77777777" w:rsidR="001319F4" w:rsidRPr="008D043F" w:rsidRDefault="001319F4" w:rsidP="0068355A">
            <w:pPr>
              <w:pStyle w:val="ListParagraph"/>
              <w:numPr>
                <w:ilvl w:val="0"/>
                <w:numId w:val="141"/>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w:t>
            </w:r>
            <w:r w:rsidR="005D1CB7" w:rsidRPr="008D043F">
              <w:rPr>
                <w:rFonts w:asciiTheme="minorHAnsi" w:eastAsia="Calibri" w:hAnsiTheme="minorHAnsi" w:cstheme="minorHAnsi"/>
                <w:sz w:val="18"/>
                <w:szCs w:val="18"/>
                <w:lang w:val="hr-HR"/>
              </w:rPr>
              <w:t xml:space="preserve">implementacije </w:t>
            </w:r>
            <w:r w:rsidRPr="008D043F">
              <w:rPr>
                <w:rFonts w:asciiTheme="minorHAnsi" w:eastAsia="Calibri" w:hAnsiTheme="minorHAnsi" w:cstheme="minorHAnsi"/>
                <w:sz w:val="18"/>
                <w:szCs w:val="18"/>
                <w:lang w:val="hr-HR"/>
              </w:rPr>
              <w:t>zahtjeva Kigali amandmana</w:t>
            </w:r>
            <w:r w:rsidR="005D1CB7"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Uredbe EZ 517/2014 o određenim fluoriranim stakleničkim plinovima u smislu upravljanja supstancama koje oštećuju ozonski omotač</w:t>
            </w:r>
          </w:p>
        </w:tc>
        <w:tc>
          <w:tcPr>
            <w:tcW w:w="1180" w:type="pct"/>
            <w:shd w:val="clear" w:color="auto" w:fill="FFFFFF"/>
            <w:vAlign w:val="center"/>
          </w:tcPr>
          <w:p w14:paraId="14C69793"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 snazi je Pravilnik o postepenom isključivanju supstanci koje oštećuju ozonski omotač („Službene novine Federacije BiH</w:t>
            </w:r>
            <w:r w:rsidR="005D1CB7" w:rsidRPr="008D043F">
              <w:rPr>
                <w:rFonts w:asciiTheme="minorHAnsi" w:eastAsia="Calibri" w:hAnsiTheme="minorHAnsi" w:cstheme="minorHAnsi"/>
                <w:sz w:val="18"/>
                <w:szCs w:val="18"/>
                <w:lang w:val="hr-HR"/>
              </w:rPr>
              <w:t>“, broj</w:t>
            </w:r>
            <w:r w:rsidRPr="008D043F">
              <w:rPr>
                <w:rFonts w:asciiTheme="minorHAnsi" w:eastAsia="Calibri" w:hAnsiTheme="minorHAnsi" w:cstheme="minorHAnsi"/>
                <w:sz w:val="18"/>
                <w:szCs w:val="18"/>
                <w:lang w:val="hr-HR"/>
              </w:rPr>
              <w:t xml:space="preserve"> 39/05) koji se mora prilagoditi zahtjevima Kigali amandmana i </w:t>
            </w:r>
            <w:r w:rsidR="005D1CB7" w:rsidRPr="008D043F">
              <w:rPr>
                <w:rFonts w:asciiTheme="minorHAnsi" w:eastAsia="Calibri" w:hAnsiTheme="minorHAnsi" w:cstheme="minorHAnsi"/>
                <w:sz w:val="18"/>
                <w:szCs w:val="18"/>
                <w:lang w:val="hr-HR"/>
              </w:rPr>
              <w:t>Uredbe</w:t>
            </w:r>
            <w:r w:rsidRPr="008D043F">
              <w:rPr>
                <w:rFonts w:asciiTheme="minorHAnsi" w:eastAsia="Calibri" w:hAnsiTheme="minorHAnsi" w:cstheme="minorHAnsi"/>
                <w:sz w:val="18"/>
                <w:szCs w:val="18"/>
                <w:lang w:val="hr-HR"/>
              </w:rPr>
              <w:t xml:space="preserve"> EZ 517/2014</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 xml:space="preserve"> </w:t>
            </w:r>
          </w:p>
        </w:tc>
        <w:tc>
          <w:tcPr>
            <w:tcW w:w="1254" w:type="pct"/>
            <w:shd w:val="clear" w:color="auto" w:fill="FFFFFF"/>
            <w:vAlign w:val="center"/>
          </w:tcPr>
          <w:p w14:paraId="21B19BCD"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svojen Pravilnik o upravljanju supstancama koje oštećuju ozonski omotač  </w:t>
            </w:r>
            <w:r w:rsidRPr="008D043F">
              <w:rPr>
                <w:rFonts w:asciiTheme="minorHAnsi" w:hAnsiTheme="minorHAnsi" w:cstheme="minorHAnsi"/>
                <w:sz w:val="18"/>
                <w:szCs w:val="18"/>
                <w:lang w:val="hr-HR" w:bidi="en-US"/>
              </w:rPr>
              <w:t>(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8D043F" w14:paraId="653DC76B" w14:textId="77777777" w:rsidTr="002D5100">
        <w:trPr>
          <w:trHeight w:val="567"/>
          <w:jc w:val="center"/>
        </w:trPr>
        <w:tc>
          <w:tcPr>
            <w:tcW w:w="1412" w:type="pct"/>
            <w:vMerge/>
            <w:shd w:val="clear" w:color="auto" w:fill="009D73"/>
            <w:vAlign w:val="center"/>
          </w:tcPr>
          <w:p w14:paraId="258404E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54BCB103" w14:textId="77777777" w:rsidR="001319F4" w:rsidRPr="008D043F" w:rsidRDefault="001319F4" w:rsidP="0068355A">
            <w:pPr>
              <w:pStyle w:val="ListParagraph"/>
              <w:numPr>
                <w:ilvl w:val="0"/>
                <w:numId w:val="141"/>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Kompletnost pravnog okvira za  implementaciju zahtjeva Kigali amandmana </w:t>
            </w:r>
            <w:r w:rsidR="005D1C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Uredbe EZ 517/2014 u smislu uspostavljanja certificiranja i programa osposobljavanja za poslovanja i osobe uključene u ugrađivanje, servisiranje, </w:t>
            </w:r>
            <w:r w:rsidRPr="008D043F">
              <w:rPr>
                <w:rFonts w:asciiTheme="minorHAnsi" w:eastAsia="Calibri" w:hAnsiTheme="minorHAnsi" w:cstheme="minorHAnsi"/>
                <w:sz w:val="18"/>
                <w:szCs w:val="18"/>
                <w:lang w:val="hr-HR"/>
              </w:rPr>
              <w:lastRenderedPageBreak/>
              <w:t>održavanje, popravljanje ili stavljanje izvan pogona opreme F-plinova</w:t>
            </w:r>
          </w:p>
        </w:tc>
        <w:tc>
          <w:tcPr>
            <w:tcW w:w="1180" w:type="pct"/>
            <w:shd w:val="clear" w:color="auto" w:fill="FFFFFF"/>
            <w:vAlign w:val="center"/>
          </w:tcPr>
          <w:p w14:paraId="65DFA88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Ne postoji pravilnik kojim se </w:t>
            </w:r>
            <w:r w:rsidR="005D1CB7" w:rsidRPr="008D043F">
              <w:rPr>
                <w:rFonts w:asciiTheme="minorHAnsi" w:hAnsiTheme="minorHAnsi" w:cstheme="minorHAnsi"/>
                <w:sz w:val="18"/>
                <w:szCs w:val="18"/>
                <w:lang w:val="hr-HR" w:bidi="en-US"/>
              </w:rPr>
              <w:t xml:space="preserve">regulira </w:t>
            </w:r>
            <w:r w:rsidRPr="008D043F">
              <w:rPr>
                <w:rFonts w:asciiTheme="minorHAnsi" w:eastAsia="Calibri" w:hAnsiTheme="minorHAnsi" w:cstheme="minorHAnsi"/>
                <w:sz w:val="18"/>
                <w:szCs w:val="18"/>
                <w:lang w:val="hr-HR"/>
              </w:rPr>
              <w:t xml:space="preserve">obrazovanje servisera u skladu s programima obuke usklađenim s Uredbom EZ 517/2014 u smislu uspostavljanja certificiranja i programa osposobljavanja za poslovanja i osobe uključene u ugrađivanje, servisiranje, </w:t>
            </w:r>
            <w:r w:rsidRPr="008D043F">
              <w:rPr>
                <w:rFonts w:asciiTheme="minorHAnsi" w:eastAsia="Calibri" w:hAnsiTheme="minorHAnsi" w:cstheme="minorHAnsi"/>
                <w:sz w:val="18"/>
                <w:szCs w:val="18"/>
                <w:lang w:val="hr-HR"/>
              </w:rPr>
              <w:lastRenderedPageBreak/>
              <w:t>održavanje, popravljanje ili stavljanje izvan pogona opreme F-plinova</w:t>
            </w:r>
          </w:p>
        </w:tc>
        <w:tc>
          <w:tcPr>
            <w:tcW w:w="1254" w:type="pct"/>
            <w:shd w:val="clear" w:color="auto" w:fill="FFFFFF"/>
            <w:vAlign w:val="center"/>
          </w:tcPr>
          <w:p w14:paraId="505197E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lastRenderedPageBreak/>
              <w:t xml:space="preserve">Usvojen propis kojim će se omogućiti obrazovanje servisera  u skladu s programima obuke usklađenim s Uredbom EZ 517/2014 u smislu uspostavljanja certificiranja i programa osposobljavanja za poslovanja i osobe uključene u ugrađivanje, servisiranje, održavanje, popravljanje ili </w:t>
            </w:r>
            <w:r w:rsidRPr="008D043F">
              <w:rPr>
                <w:rFonts w:asciiTheme="minorHAnsi" w:eastAsia="Calibri" w:hAnsiTheme="minorHAnsi" w:cstheme="minorHAnsi"/>
                <w:sz w:val="18"/>
                <w:szCs w:val="18"/>
                <w:lang w:val="hr-HR"/>
              </w:rPr>
              <w:lastRenderedPageBreak/>
              <w:t>stavljanje izvan pogona opreme F-plinova (2024</w:t>
            </w:r>
            <w:r w:rsidR="005D1CB7" w:rsidRPr="008D043F">
              <w:rPr>
                <w:rFonts w:asciiTheme="minorHAnsi" w:eastAsia="Calibri" w:hAnsiTheme="minorHAnsi" w:cstheme="minorHAnsi"/>
                <w:sz w:val="18"/>
                <w:szCs w:val="18"/>
                <w:lang w:val="hr-HR"/>
              </w:rPr>
              <w:t>.</w:t>
            </w:r>
            <w:r w:rsidRPr="008D043F">
              <w:rPr>
                <w:rFonts w:asciiTheme="minorHAnsi" w:hAnsiTheme="minorHAnsi" w:cstheme="minorHAnsi"/>
                <w:sz w:val="18"/>
                <w:szCs w:val="18"/>
                <w:lang w:val="hr-HR" w:bidi="en-US"/>
              </w:rPr>
              <w:t>)</w:t>
            </w:r>
          </w:p>
        </w:tc>
      </w:tr>
      <w:tr w:rsidR="001319F4" w:rsidRPr="008D043F" w14:paraId="16113519" w14:textId="77777777" w:rsidTr="002D5100">
        <w:trPr>
          <w:trHeight w:val="567"/>
          <w:jc w:val="center"/>
        </w:trPr>
        <w:tc>
          <w:tcPr>
            <w:tcW w:w="1412" w:type="pct"/>
            <w:shd w:val="clear" w:color="auto" w:fill="009D73"/>
            <w:vAlign w:val="center"/>
          </w:tcPr>
          <w:p w14:paraId="0E1844C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8" w:type="pct"/>
            <w:gridSpan w:val="3"/>
            <w:shd w:val="clear" w:color="auto" w:fill="FFFFFF"/>
            <w:vAlign w:val="center"/>
          </w:tcPr>
          <w:p w14:paraId="5413C8F5" w14:textId="77777777" w:rsidR="001319F4" w:rsidRPr="008D043F" w:rsidRDefault="005D1C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ijeđeno upravljanje</w:t>
            </w:r>
            <w:r w:rsidR="00B31547" w:rsidRPr="008D043F">
              <w:rPr>
                <w:rFonts w:asciiTheme="minorHAnsi" w:hAnsiTheme="minorHAnsi" w:cstheme="minorHAnsi"/>
                <w:sz w:val="18"/>
                <w:szCs w:val="18"/>
                <w:lang w:val="hr-HR" w:bidi="en-US"/>
              </w:rPr>
              <w:t xml:space="preserve"> hemikalijama</w:t>
            </w:r>
          </w:p>
        </w:tc>
      </w:tr>
      <w:tr w:rsidR="001319F4" w:rsidRPr="008D043F" w14:paraId="0DD88EBF" w14:textId="77777777" w:rsidTr="002D5100">
        <w:trPr>
          <w:trHeight w:val="567"/>
          <w:jc w:val="center"/>
        </w:trPr>
        <w:tc>
          <w:tcPr>
            <w:tcW w:w="1412" w:type="pct"/>
            <w:shd w:val="clear" w:color="auto" w:fill="009D73"/>
            <w:vAlign w:val="center"/>
          </w:tcPr>
          <w:p w14:paraId="2D2ECE9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8" w:type="pct"/>
            <w:gridSpan w:val="3"/>
            <w:shd w:val="clear" w:color="auto" w:fill="FFFFFF"/>
            <w:vAlign w:val="center"/>
          </w:tcPr>
          <w:p w14:paraId="77B8F7EE" w14:textId="77777777" w:rsidR="00D228A3"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4 432 KM</w:t>
            </w:r>
          </w:p>
          <w:p w14:paraId="0E0C6DAF" w14:textId="77777777" w:rsidR="001319F4"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 budžetska sredstva</w:t>
            </w:r>
          </w:p>
        </w:tc>
      </w:tr>
      <w:tr w:rsidR="001319F4" w:rsidRPr="008D043F" w14:paraId="5B6D5960" w14:textId="77777777" w:rsidTr="002D5100">
        <w:trPr>
          <w:trHeight w:val="567"/>
          <w:jc w:val="center"/>
        </w:trPr>
        <w:tc>
          <w:tcPr>
            <w:tcW w:w="1412" w:type="pct"/>
            <w:shd w:val="clear" w:color="auto" w:fill="009D73"/>
            <w:vAlign w:val="center"/>
          </w:tcPr>
          <w:p w14:paraId="47E8E36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8" w:type="pct"/>
            <w:gridSpan w:val="3"/>
            <w:shd w:val="clear" w:color="auto" w:fill="FFFFFF"/>
            <w:vAlign w:val="center"/>
          </w:tcPr>
          <w:p w14:paraId="4C68616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tc>
      </w:tr>
      <w:tr w:rsidR="001319F4" w:rsidRPr="008D043F" w14:paraId="390AC16F" w14:textId="77777777" w:rsidTr="002D5100">
        <w:trPr>
          <w:trHeight w:val="567"/>
          <w:jc w:val="center"/>
        </w:trPr>
        <w:tc>
          <w:tcPr>
            <w:tcW w:w="1412" w:type="pct"/>
            <w:shd w:val="clear" w:color="auto" w:fill="009D73"/>
            <w:vAlign w:val="center"/>
          </w:tcPr>
          <w:p w14:paraId="0D0A911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696DEC2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8D043F" w14:paraId="7157283E" w14:textId="77777777" w:rsidTr="002D5100">
        <w:trPr>
          <w:trHeight w:val="567"/>
          <w:jc w:val="center"/>
        </w:trPr>
        <w:tc>
          <w:tcPr>
            <w:tcW w:w="1412" w:type="pct"/>
            <w:shd w:val="clear" w:color="auto" w:fill="009D73"/>
            <w:vAlign w:val="center"/>
          </w:tcPr>
          <w:p w14:paraId="6CAB8A8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8" w:type="pct"/>
            <w:gridSpan w:val="3"/>
            <w:shd w:val="clear" w:color="auto" w:fill="FFFFFF"/>
            <w:vAlign w:val="center"/>
          </w:tcPr>
          <w:p w14:paraId="0BEF2B27"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ond za zaštitu okoliša Federacije BIH</w:t>
            </w:r>
          </w:p>
        </w:tc>
      </w:tr>
      <w:tr w:rsidR="001319F4" w:rsidRPr="008D043F" w14:paraId="1EACB214" w14:textId="77777777" w:rsidTr="002D5100">
        <w:trPr>
          <w:trHeight w:val="567"/>
          <w:jc w:val="center"/>
        </w:trPr>
        <w:tc>
          <w:tcPr>
            <w:tcW w:w="1412" w:type="pct"/>
            <w:shd w:val="clear" w:color="auto" w:fill="009D73"/>
            <w:vAlign w:val="center"/>
          </w:tcPr>
          <w:p w14:paraId="37AFD1C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8" w:type="pct"/>
            <w:gridSpan w:val="3"/>
            <w:shd w:val="clear" w:color="auto" w:fill="FFFFFF"/>
            <w:vAlign w:val="center"/>
          </w:tcPr>
          <w:p w14:paraId="6F0E9D12"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perateri sistema za klimatizaciju, hlađenje i grijanje (KGH), serviseri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 centri za edukaciju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ervisera </w:t>
            </w:r>
          </w:p>
        </w:tc>
      </w:tr>
    </w:tbl>
    <w:p w14:paraId="62386A87" w14:textId="77777777" w:rsidR="001319F4" w:rsidRPr="008D043F" w:rsidRDefault="001319F4" w:rsidP="0068355A">
      <w:pPr>
        <w:spacing w:line="276" w:lineRule="auto"/>
        <w:rPr>
          <w:rFonts w:asciiTheme="minorHAnsi" w:hAnsiTheme="minorHAnsi" w:cstheme="minorHAnsi"/>
          <w:sz w:val="18"/>
          <w:szCs w:val="18"/>
          <w:lang w:val="hr-HR"/>
        </w:rPr>
      </w:pPr>
    </w:p>
    <w:tbl>
      <w:tblPr>
        <w:tblW w:w="4854"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4"/>
        <w:gridCol w:w="2700"/>
        <w:gridCol w:w="3718"/>
        <w:gridCol w:w="3448"/>
      </w:tblGrid>
      <w:tr w:rsidR="001319F4" w:rsidRPr="008D043F" w14:paraId="012F20A0"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5B9EE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AEBBFF0"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w:t>
            </w:r>
            <w:r w:rsidR="005A2FE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čuvanje ljudskog zdravlja, poboljšanje dobrobiti i </w:t>
            </w:r>
            <w:r w:rsidR="005D1CB7"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1C4E9EB9"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0343B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0496FB2" w14:textId="77777777" w:rsidR="001319F4" w:rsidRPr="008D043F" w:rsidRDefault="001319F4"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2</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spostaviti održiv sistem upravljanja hemikalijama i implementacije propisa iz</w:t>
            </w:r>
            <w:r w:rsidR="005D1CB7" w:rsidRPr="008D043F">
              <w:rPr>
                <w:rFonts w:asciiTheme="minorHAnsi" w:hAnsiTheme="minorHAnsi" w:cstheme="minorHAnsi"/>
                <w:b/>
                <w:sz w:val="18"/>
                <w:szCs w:val="18"/>
                <w:lang w:val="hr-HR"/>
              </w:rPr>
              <w:t xml:space="preserve"> pravne stečevine</w:t>
            </w:r>
            <w:r w:rsidRPr="008D043F">
              <w:rPr>
                <w:rFonts w:asciiTheme="minorHAnsi" w:hAnsiTheme="minorHAnsi" w:cstheme="minorHAnsi"/>
                <w:b/>
                <w:sz w:val="18"/>
                <w:szCs w:val="18"/>
                <w:lang w:val="hr-HR"/>
              </w:rPr>
              <w:t xml:space="preserve"> EU u oblasti hemijske sigurnosti </w:t>
            </w:r>
          </w:p>
        </w:tc>
      </w:tr>
      <w:tr w:rsidR="001319F4" w:rsidRPr="008D043F" w14:paraId="75C36337"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2BF0F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3C91F52"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2.1. Efikasna implementacija propisa </w:t>
            </w:r>
            <w:r w:rsidR="005D1CB7" w:rsidRPr="008D043F">
              <w:rPr>
                <w:rFonts w:asciiTheme="minorHAnsi" w:eastAsia="Calibri" w:hAnsiTheme="minorHAnsi" w:cstheme="minorHAnsi"/>
                <w:b/>
                <w:sz w:val="18"/>
                <w:szCs w:val="18"/>
                <w:lang w:val="hr-HR"/>
              </w:rPr>
              <w:t xml:space="preserve">djelimično transponiranog </w:t>
            </w:r>
            <w:r w:rsidRPr="008D043F">
              <w:rPr>
                <w:rFonts w:asciiTheme="minorHAnsi" w:eastAsia="Calibri" w:hAnsiTheme="minorHAnsi" w:cstheme="minorHAnsi"/>
                <w:b/>
                <w:sz w:val="18"/>
                <w:szCs w:val="18"/>
                <w:lang w:val="hr-HR"/>
              </w:rPr>
              <w:t xml:space="preserve">EU zakonodavstva i konvencija u oblasti hemijske sigurnosti  </w:t>
            </w:r>
          </w:p>
        </w:tc>
      </w:tr>
      <w:tr w:rsidR="001319F4" w:rsidRPr="008D043F" w14:paraId="6F7B85C8"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C2360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A02C5F"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postiže implementacija propisa</w:t>
            </w:r>
            <w:r w:rsidR="005D1CB7" w:rsidRPr="008D043F">
              <w:rPr>
                <w:rFonts w:asciiTheme="minorHAnsi" w:hAnsiTheme="minorHAnsi" w:cstheme="minorHAnsi"/>
                <w:sz w:val="18"/>
                <w:szCs w:val="18"/>
                <w:lang w:val="hr-HR" w:bidi="en-US"/>
              </w:rPr>
              <w:t xml:space="preserve"> Federacije BiH</w:t>
            </w:r>
            <w:r w:rsidRPr="008D043F">
              <w:rPr>
                <w:rFonts w:asciiTheme="minorHAnsi" w:eastAsia="Calibri" w:hAnsiTheme="minorHAnsi" w:cstheme="minorHAnsi"/>
                <w:sz w:val="18"/>
                <w:szCs w:val="18"/>
                <w:lang w:val="hr-HR"/>
              </w:rPr>
              <w:t xml:space="preserve"> koji su usklađeni sa zahtjevima EU zakonodavstva i međunarodnih ugovora kako slijedi:</w:t>
            </w:r>
          </w:p>
          <w:p w14:paraId="17D31354"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 Uredbe (EZ) br. 1907/2006 (REACH)</w:t>
            </w:r>
          </w:p>
          <w:p w14:paraId="179936B0"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Z) br.</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1272/2008 (CLP uredba) </w:t>
            </w:r>
          </w:p>
          <w:p w14:paraId="6BD3C81D"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Z) br. 648/2004 o </w:t>
            </w:r>
            <w:r w:rsidR="005D1CB7" w:rsidRPr="008D043F">
              <w:rPr>
                <w:rFonts w:asciiTheme="minorHAnsi" w:eastAsia="Calibri" w:hAnsiTheme="minorHAnsi" w:cstheme="minorHAnsi"/>
                <w:sz w:val="18"/>
                <w:szCs w:val="18"/>
                <w:lang w:val="hr-HR"/>
              </w:rPr>
              <w:t>deterdžentima</w:t>
            </w:r>
          </w:p>
          <w:p w14:paraId="36B0F9FF"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U) br. 649/2012 o izvozu i uvozu opasnih hemikalija i Roterdamske konvencije </w:t>
            </w:r>
          </w:p>
          <w:p w14:paraId="3E73700C"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U) 2019/1021 o POPs hemikalijama i Štokholmske konvencije</w:t>
            </w:r>
          </w:p>
          <w:p w14:paraId="6D9E4FFA"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Direktive 2004/10/EZ o primjeni principa dobre laboratorijske prakse </w:t>
            </w:r>
          </w:p>
          <w:p w14:paraId="6D6F1EEE"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5D1CB7" w:rsidRPr="008D043F">
              <w:rPr>
                <w:rFonts w:asciiTheme="minorHAnsi" w:eastAsia="Calibri" w:hAnsiTheme="minorHAnsi" w:cstheme="minorHAnsi"/>
                <w:sz w:val="18"/>
                <w:szCs w:val="18"/>
                <w:lang w:val="hr-HR"/>
              </w:rPr>
              <w:t xml:space="preserve">Uredbe </w:t>
            </w:r>
            <w:r w:rsidRPr="008D043F">
              <w:rPr>
                <w:rFonts w:asciiTheme="minorHAnsi" w:eastAsia="Calibri" w:hAnsiTheme="minorHAnsi" w:cstheme="minorHAnsi"/>
                <w:sz w:val="18"/>
                <w:szCs w:val="18"/>
                <w:lang w:val="hr-HR"/>
              </w:rPr>
              <w:t xml:space="preserve">(EU) br. 528/2012 o stavljanju na raspolaganje na tržištu i </w:t>
            </w:r>
            <w:r w:rsidR="005D1CB7" w:rsidRPr="008D043F">
              <w:rPr>
                <w:rFonts w:asciiTheme="minorHAnsi" w:eastAsia="Calibri" w:hAnsiTheme="minorHAnsi" w:cstheme="minorHAnsi"/>
                <w:sz w:val="18"/>
                <w:szCs w:val="18"/>
                <w:lang w:val="hr-HR"/>
              </w:rPr>
              <w:t xml:space="preserve">upotrebi </w:t>
            </w:r>
            <w:r w:rsidRPr="008D043F">
              <w:rPr>
                <w:rFonts w:asciiTheme="minorHAnsi" w:eastAsia="Calibri" w:hAnsiTheme="minorHAnsi" w:cstheme="minorHAnsi"/>
                <w:sz w:val="18"/>
                <w:szCs w:val="18"/>
                <w:lang w:val="hr-HR"/>
              </w:rPr>
              <w:t>biocidnih proizvoda</w:t>
            </w:r>
          </w:p>
          <w:p w14:paraId="5B028D11"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 - EU </w:t>
            </w:r>
            <w:r w:rsidR="005D1CB7" w:rsidRPr="008D043F">
              <w:rPr>
                <w:rFonts w:asciiTheme="minorHAnsi" w:eastAsia="Calibri" w:hAnsiTheme="minorHAnsi" w:cstheme="minorHAnsi"/>
                <w:sz w:val="18"/>
                <w:szCs w:val="18"/>
                <w:lang w:val="hr-HR"/>
              </w:rPr>
              <w:t xml:space="preserve">direktive  </w:t>
            </w:r>
            <w:r w:rsidRPr="008D043F">
              <w:rPr>
                <w:rFonts w:asciiTheme="minorHAnsi" w:eastAsia="Calibri" w:hAnsiTheme="minorHAnsi" w:cstheme="minorHAnsi"/>
                <w:sz w:val="18"/>
                <w:szCs w:val="18"/>
                <w:lang w:val="hr-HR"/>
              </w:rPr>
              <w:t>87/217/EEZ o prevenciji i redukciji zagađenja okoliša/životne sredine azbestom</w:t>
            </w:r>
          </w:p>
          <w:p w14:paraId="0BEAA1B7"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redbe (EU) 2017/852 o živi, te Minamata konvencije. </w:t>
            </w:r>
          </w:p>
          <w:p w14:paraId="434AA978"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22543F15" w14:textId="77777777" w:rsidR="00E00C73" w:rsidRPr="008D043F" w:rsidRDefault="00E00C73" w:rsidP="0068355A">
            <w:pPr>
              <w:pStyle w:val="ListParagraph"/>
              <w:numPr>
                <w:ilvl w:val="0"/>
                <w:numId w:val="21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Efikasno provođenje zahtjeva Zakona o hemikalijama i propisa koji iz njega </w:t>
            </w:r>
            <w:r w:rsidR="005D1CB7"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prijava, evaluacija i davanje odobrenja)</w:t>
            </w:r>
          </w:p>
          <w:p w14:paraId="1504BDFB" w14:textId="77777777" w:rsidR="00E00C73" w:rsidRPr="008D043F" w:rsidRDefault="00E00C73" w:rsidP="0068355A">
            <w:pPr>
              <w:pStyle w:val="ListParagraph"/>
              <w:numPr>
                <w:ilvl w:val="0"/>
                <w:numId w:val="21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Efikasno provođenje zahtjeva Zakona o biocidima i propisa koji iz njega </w:t>
            </w:r>
            <w:r w:rsidR="005D1CB7"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prijava, evaluacija i davanje odobrenja)</w:t>
            </w:r>
          </w:p>
          <w:p w14:paraId="71F9063F" w14:textId="77777777" w:rsidR="00E00C73" w:rsidRPr="008D043F" w:rsidRDefault="00E00C73" w:rsidP="0068355A">
            <w:pPr>
              <w:pStyle w:val="ListParagraph"/>
              <w:numPr>
                <w:ilvl w:val="0"/>
                <w:numId w:val="21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w:t>
            </w:r>
            <w:r w:rsidRPr="008D043F">
              <w:rPr>
                <w:rFonts w:asciiTheme="minorHAnsi" w:eastAsia="Calibri" w:hAnsiTheme="minorHAnsi" w:cstheme="minorHAnsi"/>
                <w:i/>
                <w:sz w:val="18"/>
                <w:szCs w:val="18"/>
                <w:lang w:val="hr-HR"/>
              </w:rPr>
              <w:t>helpdeska</w:t>
            </w:r>
            <w:r w:rsidRPr="008D043F">
              <w:rPr>
                <w:rFonts w:asciiTheme="minorHAnsi" w:eastAsia="Calibri" w:hAnsiTheme="minorHAnsi" w:cstheme="minorHAnsi"/>
                <w:sz w:val="18"/>
                <w:szCs w:val="18"/>
                <w:lang w:val="hr-HR"/>
              </w:rPr>
              <w:t xml:space="preserve"> za pomoć privrednicima u ispunjavanju zakonskih obaveza prijave hemikalija</w:t>
            </w:r>
          </w:p>
          <w:p w14:paraId="79718456" w14:textId="77777777" w:rsidR="00E00C73" w:rsidRPr="008D043F" w:rsidRDefault="00E00C73" w:rsidP="0068355A">
            <w:pPr>
              <w:pStyle w:val="ListParagraph"/>
              <w:numPr>
                <w:ilvl w:val="0"/>
                <w:numId w:val="21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w:t>
            </w:r>
            <w:r w:rsidR="005D1CB7" w:rsidRPr="008D043F">
              <w:rPr>
                <w:rFonts w:asciiTheme="minorHAnsi" w:eastAsia="Calibri" w:hAnsiTheme="minorHAnsi" w:cstheme="minorHAnsi"/>
                <w:sz w:val="18"/>
                <w:szCs w:val="18"/>
                <w:lang w:val="hr-HR"/>
              </w:rPr>
              <w:t>i</w:t>
            </w:r>
            <w:r w:rsidR="009814F0" w:rsidRPr="008D043F">
              <w:rPr>
                <w:rFonts w:asciiTheme="minorHAnsi" w:eastAsia="Calibri" w:hAnsiTheme="minorHAnsi" w:cstheme="minorHAnsi"/>
                <w:sz w:val="18"/>
                <w:szCs w:val="18"/>
                <w:lang w:val="hr-HR"/>
              </w:rPr>
              <w:t xml:space="preserve">nformacioni </w:t>
            </w:r>
            <w:r w:rsidRPr="008D043F">
              <w:rPr>
                <w:rFonts w:asciiTheme="minorHAnsi" w:eastAsia="Calibri" w:hAnsiTheme="minorHAnsi" w:cstheme="minorHAnsi"/>
                <w:sz w:val="18"/>
                <w:szCs w:val="18"/>
                <w:lang w:val="hr-HR"/>
              </w:rPr>
              <w:t>alat za efikasno vođenje Inventara hemikalija i Spiska biocida koji će omogućiti statističku obradu podataka</w:t>
            </w:r>
          </w:p>
          <w:p w14:paraId="12EED559" w14:textId="77777777" w:rsidR="001319F4" w:rsidRPr="008D043F" w:rsidRDefault="00E00C73" w:rsidP="0068355A">
            <w:pPr>
              <w:pStyle w:val="ListParagraph"/>
              <w:numPr>
                <w:ilvl w:val="0"/>
                <w:numId w:val="21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ljanje inspekcijskog nadzora u oblasti hemijske sigurnosti</w:t>
            </w:r>
          </w:p>
        </w:tc>
      </w:tr>
      <w:tr w:rsidR="001319F4" w:rsidRPr="008D043F" w14:paraId="4EFB9274"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C82A5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A0C2531"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2AD1A35C" w14:textId="77777777" w:rsidTr="002D5100">
        <w:trPr>
          <w:trHeight w:val="567"/>
          <w:jc w:val="center"/>
        </w:trPr>
        <w:tc>
          <w:tcPr>
            <w:tcW w:w="1415"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42E5B3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9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6CFB42"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CEFDD0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3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FE5AE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0F1831D"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5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3FE8C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28FDE98C" w14:textId="77777777" w:rsidTr="002D5100">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774D97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C66F6F" w14:textId="77777777" w:rsidR="001319F4" w:rsidRPr="008D043F" w:rsidRDefault="001319F4" w:rsidP="0068355A">
            <w:pPr>
              <w:pStyle w:val="ListParagraph"/>
              <w:numPr>
                <w:ilvl w:val="0"/>
                <w:numId w:val="142"/>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fikasnost provođenja Zakona o hemikalijama</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ADD5AF"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rategija hemijske sigurnosti nije izrađena i usvojena. Ne postoji izađen sistem inventarizacije hemikalija, kao ni registracija uvoznika hemikalija. Još uvijek nisu usvojeni podzakonski akti koji bi doveli do ravnopravnog prometovanja hemikalijama za </w:t>
            </w:r>
            <w:r w:rsidR="005D1CB7" w:rsidRPr="008D043F">
              <w:rPr>
                <w:rFonts w:asciiTheme="minorHAnsi" w:eastAsia="Calibri" w:hAnsiTheme="minorHAnsi" w:cstheme="minorHAnsi"/>
                <w:sz w:val="18"/>
                <w:szCs w:val="18"/>
                <w:lang w:val="hr-HR"/>
              </w:rPr>
              <w:t xml:space="preserve">privrednike </w:t>
            </w:r>
            <w:r w:rsidR="005D1CB7" w:rsidRPr="008D043F">
              <w:rPr>
                <w:rFonts w:asciiTheme="minorHAnsi" w:hAnsiTheme="minorHAnsi" w:cstheme="minorHAnsi"/>
                <w:sz w:val="18"/>
                <w:szCs w:val="18"/>
                <w:lang w:val="hr-HR" w:bidi="en-US"/>
              </w:rPr>
              <w:t>Federacije BiH</w:t>
            </w:r>
            <w:r w:rsidR="005D1CB7" w:rsidRPr="008D043F" w:rsidDel="005D1CB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na cijeloj teritoriji </w:t>
            </w:r>
            <w:r w:rsidR="005D1CB7"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p>
          <w:p w14:paraId="6AEB64AD"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e postoji ustanovljen inspekcijski nadzor u oblasti upravljanja hemikalijama.</w:t>
            </w:r>
          </w:p>
          <w:p w14:paraId="63823356"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je propisan plan i program obuke savjetnika za hemikalije. Nisu</w:t>
            </w:r>
            <w:r w:rsidR="005D1CB7" w:rsidRPr="008D043F">
              <w:rPr>
                <w:rFonts w:asciiTheme="minorHAnsi" w:eastAsia="Calibri" w:hAnsiTheme="minorHAnsi" w:cstheme="minorHAnsi"/>
                <w:sz w:val="18"/>
                <w:szCs w:val="18"/>
                <w:lang w:val="hr-HR"/>
              </w:rPr>
              <w:t>definirani uvjeti</w:t>
            </w:r>
            <w:r w:rsidRPr="008D043F">
              <w:rPr>
                <w:rFonts w:asciiTheme="minorHAnsi" w:eastAsia="Calibri" w:hAnsiTheme="minorHAnsi" w:cstheme="minorHAnsi"/>
                <w:sz w:val="18"/>
                <w:szCs w:val="18"/>
                <w:lang w:val="hr-HR"/>
              </w:rPr>
              <w:t xml:space="preserve"> za obavljanje poslova savjetnika za hemikalije  </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F85910" w14:textId="77777777"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da i usvajanje strategije hemijske sigurnosti </w:t>
            </w:r>
          </w:p>
          <w:p w14:paraId="167D8718" w14:textId="77777777"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 xml:space="preserve">Uspostavljen </w:t>
            </w:r>
            <w:r w:rsidRPr="008D043F">
              <w:rPr>
                <w:rFonts w:asciiTheme="minorHAnsi" w:hAnsiTheme="minorHAnsi" w:cstheme="minorHAnsi"/>
                <w:sz w:val="18"/>
                <w:szCs w:val="18"/>
                <w:lang w:val="hr-HR" w:bidi="en-US"/>
              </w:rPr>
              <w:t>sistem registracije hemikalija, evaluacije prijava i izdavanja odobrenja</w:t>
            </w:r>
          </w:p>
          <w:p w14:paraId="68B453BF" w14:textId="77777777"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zrađen i redovno ažuriran Inventar hemikalija</w:t>
            </w:r>
          </w:p>
          <w:p w14:paraId="68FDB0C8" w14:textId="77777777"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zrađen i redovno ažuriran registar proizvođača i uvoznika hemikalija</w:t>
            </w:r>
          </w:p>
          <w:p w14:paraId="6773E629"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rađen plan i program obuke za savjetnike za hemikalije i započeta kontinuirana </w:t>
            </w:r>
            <w:r w:rsidR="005D1CB7" w:rsidRPr="008D043F">
              <w:rPr>
                <w:rFonts w:asciiTheme="minorHAnsi" w:eastAsia="Calibri" w:hAnsiTheme="minorHAnsi" w:cstheme="minorHAnsi"/>
                <w:sz w:val="18"/>
                <w:szCs w:val="18"/>
                <w:lang w:val="hr-HR"/>
              </w:rPr>
              <w:t>edukacija</w:t>
            </w:r>
          </w:p>
          <w:p w14:paraId="6451963F" w14:textId="77777777" w:rsidR="001319F4"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4</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3E6C9F5F" w14:textId="77777777" w:rsidTr="002D5100">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FF5609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87A505" w14:textId="77777777" w:rsidR="001319F4" w:rsidRPr="008D043F" w:rsidRDefault="001319F4" w:rsidP="0068355A">
            <w:pPr>
              <w:pStyle w:val="ListParagraph"/>
              <w:numPr>
                <w:ilvl w:val="0"/>
                <w:numId w:val="142"/>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fikasnost provođenja Zakona o biocidima</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D2B00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izrađen Zakon o biocidima. Očekuje se da će sadržaj Zakona biti </w:t>
            </w:r>
            <w:r w:rsidR="005D1CB7" w:rsidRPr="008D043F">
              <w:rPr>
                <w:rFonts w:asciiTheme="minorHAnsi" w:hAnsiTheme="minorHAnsi" w:cstheme="minorHAnsi"/>
                <w:sz w:val="18"/>
                <w:szCs w:val="18"/>
                <w:lang w:val="hr-HR" w:bidi="en-US"/>
              </w:rPr>
              <w:t xml:space="preserve">harmoniziran </w:t>
            </w:r>
            <w:r w:rsidRPr="008D043F">
              <w:rPr>
                <w:rFonts w:asciiTheme="minorHAnsi" w:hAnsiTheme="minorHAnsi" w:cstheme="minorHAnsi"/>
                <w:sz w:val="18"/>
                <w:szCs w:val="18"/>
                <w:lang w:val="hr-HR" w:bidi="en-US"/>
              </w:rPr>
              <w:t xml:space="preserve">s onim koji je na snazi u </w:t>
            </w:r>
            <w:r w:rsidR="005D1CB7" w:rsidRPr="008D043F">
              <w:rPr>
                <w:rFonts w:asciiTheme="minorHAnsi" w:hAnsiTheme="minorHAnsi" w:cstheme="minorHAnsi"/>
                <w:sz w:val="18"/>
                <w:szCs w:val="18"/>
                <w:lang w:val="hr-HR" w:bidi="en-US"/>
              </w:rPr>
              <w:t>Republici Srpskoj</w:t>
            </w:r>
            <w:r w:rsidRPr="008D043F">
              <w:rPr>
                <w:rFonts w:asciiTheme="minorHAnsi" w:hAnsiTheme="minorHAnsi" w:cstheme="minorHAnsi"/>
                <w:sz w:val="18"/>
                <w:szCs w:val="18"/>
                <w:lang w:val="hr-HR" w:bidi="en-US"/>
              </w:rPr>
              <w:t xml:space="preserve">, te da će za efikasno provođenje biti potrebno izraditi inventar biocida i registar proizvođača i </w:t>
            </w:r>
            <w:r w:rsidRPr="008D043F">
              <w:rPr>
                <w:rFonts w:asciiTheme="minorHAnsi" w:hAnsiTheme="minorHAnsi" w:cstheme="minorHAnsi"/>
                <w:sz w:val="18"/>
                <w:szCs w:val="18"/>
                <w:lang w:val="hr-HR" w:bidi="en-US"/>
              </w:rPr>
              <w:lastRenderedPageBreak/>
              <w:t>uvoznika biocid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B88051" w14:textId="77777777"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w:t>
            </w:r>
            <w:r w:rsidR="005D1CB7" w:rsidRPr="008D043F">
              <w:rPr>
                <w:rFonts w:asciiTheme="minorHAnsi" w:hAnsiTheme="minorHAnsi" w:cstheme="minorHAnsi"/>
                <w:sz w:val="18"/>
                <w:szCs w:val="18"/>
                <w:lang w:val="hr-HR" w:bidi="en-US"/>
              </w:rPr>
              <w:t xml:space="preserve">Uspostavljen </w:t>
            </w:r>
            <w:r w:rsidRPr="008D043F">
              <w:rPr>
                <w:rFonts w:asciiTheme="minorHAnsi" w:hAnsiTheme="minorHAnsi" w:cstheme="minorHAnsi"/>
                <w:sz w:val="18"/>
                <w:szCs w:val="18"/>
                <w:lang w:val="hr-HR" w:bidi="en-US"/>
              </w:rPr>
              <w:t>sistem registracije biocidnih sredstava i izdavanja odobrenja</w:t>
            </w:r>
          </w:p>
          <w:p w14:paraId="371F99F7" w14:textId="77777777"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Izrađen i redovno ažuriran Inventar biocida</w:t>
            </w:r>
          </w:p>
          <w:p w14:paraId="526259FE" w14:textId="77777777"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đen i redovno ažuriran registar </w:t>
            </w:r>
            <w:r w:rsidRPr="008D043F">
              <w:rPr>
                <w:rFonts w:asciiTheme="minorHAnsi" w:hAnsiTheme="minorHAnsi" w:cstheme="minorHAnsi"/>
                <w:sz w:val="18"/>
                <w:szCs w:val="18"/>
                <w:lang w:val="hr-HR" w:bidi="en-US"/>
              </w:rPr>
              <w:lastRenderedPageBreak/>
              <w:t>proizvođača  i uvoznika biocida</w:t>
            </w:r>
          </w:p>
          <w:p w14:paraId="22234722" w14:textId="77777777" w:rsidR="001319F4"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8D043F" w14:paraId="1A5B948F" w14:textId="77777777" w:rsidTr="002D5100">
        <w:trPr>
          <w:trHeight w:val="567"/>
          <w:jc w:val="center"/>
        </w:trPr>
        <w:tc>
          <w:tcPr>
            <w:tcW w:w="1415"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82AC5F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F8A4DD" w14:textId="77777777" w:rsidR="001319F4" w:rsidRPr="008D043F" w:rsidRDefault="001319F4" w:rsidP="0068355A">
            <w:pPr>
              <w:pStyle w:val="ListParagraph"/>
              <w:numPr>
                <w:ilvl w:val="0"/>
                <w:numId w:val="142"/>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Pr="008D043F">
              <w:rPr>
                <w:rFonts w:asciiTheme="minorHAnsi" w:eastAsia="Calibri" w:hAnsiTheme="minorHAnsi" w:cstheme="minorHAnsi"/>
                <w:i/>
                <w:sz w:val="18"/>
                <w:szCs w:val="18"/>
                <w:lang w:val="hr-HR"/>
              </w:rPr>
              <w:t>helpdeska</w:t>
            </w:r>
            <w:r w:rsidRPr="008D043F">
              <w:rPr>
                <w:rFonts w:asciiTheme="minorHAnsi" w:eastAsia="Calibri" w:hAnsiTheme="minorHAnsi" w:cstheme="minorHAnsi"/>
                <w:sz w:val="18"/>
                <w:szCs w:val="18"/>
                <w:lang w:val="hr-HR"/>
              </w:rPr>
              <w:t>, odnosno kontakt</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sobe/institucije za pomoć privrednicima u ispunjavanju zakonskih obaveza prijave hemikalija</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D984DC" w14:textId="77777777" w:rsidR="001319F4"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 </w:t>
            </w:r>
            <w:r w:rsidRPr="008D043F">
              <w:rPr>
                <w:rFonts w:asciiTheme="minorHAnsi" w:hAnsiTheme="minorHAnsi" w:cstheme="minorHAnsi"/>
                <w:i/>
                <w:sz w:val="18"/>
                <w:szCs w:val="18"/>
                <w:lang w:val="hr-HR" w:bidi="en-US"/>
              </w:rPr>
              <w:t>helpdesk</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tj. kontakt</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broj i </w:t>
            </w:r>
            <w:r w:rsidRPr="008D043F">
              <w:rPr>
                <w:rFonts w:asciiTheme="minorHAnsi" w:hAnsiTheme="minorHAnsi" w:cstheme="minorHAnsi"/>
                <w:i/>
                <w:sz w:val="18"/>
                <w:szCs w:val="18"/>
                <w:lang w:val="hr-HR" w:bidi="en-US"/>
              </w:rPr>
              <w:t>e-mail</w:t>
            </w:r>
            <w:r w:rsidRPr="008D043F">
              <w:rPr>
                <w:rFonts w:asciiTheme="minorHAnsi" w:hAnsiTheme="minorHAnsi" w:cstheme="minorHAnsi"/>
                <w:sz w:val="18"/>
                <w:szCs w:val="18"/>
                <w:lang w:val="hr-HR" w:bidi="en-US"/>
              </w:rPr>
              <w:t xml:space="preserve"> koji mogu koristiti privrednici </w:t>
            </w:r>
            <w:r w:rsidRPr="008D043F">
              <w:rPr>
                <w:rFonts w:asciiTheme="minorHAnsi" w:eastAsia="Calibri" w:hAnsiTheme="minorHAnsi" w:cstheme="minorHAnsi"/>
                <w:sz w:val="18"/>
                <w:szCs w:val="18"/>
                <w:lang w:val="hr-HR"/>
              </w:rPr>
              <w:t>za pomoć u ispunjavanju zakonskih obaveza prijave hemikalij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CAA5D7"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w:t>
            </w:r>
            <w:r w:rsidRPr="008D043F">
              <w:rPr>
                <w:rFonts w:asciiTheme="minorHAnsi" w:eastAsia="Calibri" w:hAnsiTheme="minorHAnsi" w:cstheme="minorHAnsi"/>
                <w:i/>
                <w:sz w:val="18"/>
                <w:szCs w:val="18"/>
                <w:lang w:val="hr-HR"/>
              </w:rPr>
              <w:t>helpdesk</w:t>
            </w:r>
            <w:r w:rsidR="005D1CB7" w:rsidRPr="008D043F">
              <w:rPr>
                <w:rFonts w:asciiTheme="minorHAnsi" w:eastAsia="Calibri" w:hAnsiTheme="minorHAnsi" w:cstheme="minorHAnsi"/>
                <w:i/>
                <w:sz w:val="18"/>
                <w:szCs w:val="18"/>
                <w:lang w:val="hr-HR"/>
              </w:rPr>
              <w:t>a</w:t>
            </w:r>
            <w:r w:rsidRPr="008D043F">
              <w:rPr>
                <w:rFonts w:asciiTheme="minorHAnsi" w:eastAsia="Calibri" w:hAnsiTheme="minorHAnsi" w:cstheme="minorHAnsi"/>
                <w:sz w:val="18"/>
                <w:szCs w:val="18"/>
                <w:lang w:val="hr-HR"/>
              </w:rPr>
              <w:t xml:space="preserve"> (br. telefona, Internet</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a, </w:t>
            </w:r>
            <w:r w:rsidRPr="008D043F">
              <w:rPr>
                <w:rFonts w:asciiTheme="minorHAnsi" w:eastAsia="Calibri" w:hAnsiTheme="minorHAnsi" w:cstheme="minorHAnsi"/>
                <w:i/>
                <w:sz w:val="18"/>
                <w:szCs w:val="18"/>
                <w:lang w:val="hr-HR"/>
              </w:rPr>
              <w:t>e-maila</w:t>
            </w:r>
            <w:r w:rsidRPr="008D043F">
              <w:rPr>
                <w:rFonts w:asciiTheme="minorHAnsi" w:eastAsia="Calibri" w:hAnsiTheme="minorHAnsi" w:cstheme="minorHAnsi"/>
                <w:sz w:val="18"/>
                <w:szCs w:val="18"/>
                <w:lang w:val="hr-HR"/>
              </w:rPr>
              <w:t xml:space="preserve"> za pomoć privrednicima u ispunjavanju zakonskih obaveza prijave hemikalija (2023</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7C49129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1319F4" w:rsidRPr="008D043F" w14:paraId="5F088917" w14:textId="77777777" w:rsidTr="002D5100">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65EFA1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ADB493" w14:textId="77777777" w:rsidR="001319F4" w:rsidRPr="008D043F" w:rsidRDefault="001319F4" w:rsidP="0068355A">
            <w:pPr>
              <w:pStyle w:val="ListParagraph"/>
              <w:numPr>
                <w:ilvl w:val="0"/>
                <w:numId w:val="142"/>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istematičnost inventarizacije hemikalija i biocida </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F55247"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usvojen </w:t>
            </w:r>
            <w:r w:rsidR="005D1CB7" w:rsidRPr="008D043F">
              <w:rPr>
                <w:rFonts w:asciiTheme="minorHAnsi" w:hAnsiTheme="minorHAnsi" w:cstheme="minorHAnsi"/>
                <w:sz w:val="18"/>
                <w:szCs w:val="18"/>
                <w:lang w:val="hr-HR" w:bidi="en-US"/>
              </w:rPr>
              <w:t>i</w:t>
            </w:r>
            <w:r w:rsidR="009814F0" w:rsidRPr="008D043F">
              <w:rPr>
                <w:rFonts w:asciiTheme="minorHAnsi" w:hAnsiTheme="minorHAnsi" w:cstheme="minorHAnsi"/>
                <w:sz w:val="18"/>
                <w:szCs w:val="18"/>
                <w:lang w:val="hr-HR" w:bidi="en-US"/>
              </w:rPr>
              <w:t>nformacion</w:t>
            </w:r>
            <w:r w:rsidR="005D1CB7" w:rsidRPr="008D043F">
              <w:rPr>
                <w:rFonts w:asciiTheme="minorHAnsi" w:hAnsiTheme="minorHAnsi" w:cstheme="minorHAnsi"/>
                <w:sz w:val="18"/>
                <w:szCs w:val="18"/>
                <w:lang w:val="hr-HR" w:bidi="en-US"/>
              </w:rPr>
              <w:t xml:space="preserve">i </w:t>
            </w:r>
            <w:r w:rsidRPr="008D043F">
              <w:rPr>
                <w:rFonts w:asciiTheme="minorHAnsi" w:hAnsiTheme="minorHAnsi" w:cstheme="minorHAnsi"/>
                <w:sz w:val="18"/>
                <w:szCs w:val="18"/>
                <w:lang w:val="hr-HR" w:bidi="en-US"/>
              </w:rPr>
              <w:t xml:space="preserve">alat kojim će se omogućiti jednostavan unos novih podataka i redovno </w:t>
            </w:r>
            <w:r w:rsidR="005D1CB7" w:rsidRPr="008D043F">
              <w:rPr>
                <w:rFonts w:asciiTheme="minorHAnsi" w:hAnsiTheme="minorHAnsi" w:cstheme="minorHAnsi"/>
                <w:sz w:val="18"/>
                <w:szCs w:val="18"/>
                <w:lang w:val="hr-HR" w:bidi="en-US"/>
              </w:rPr>
              <w:t xml:space="preserve">ažuriranje </w:t>
            </w:r>
            <w:r w:rsidRPr="008D043F">
              <w:rPr>
                <w:rFonts w:asciiTheme="minorHAnsi" w:hAnsiTheme="minorHAnsi" w:cstheme="minorHAnsi"/>
                <w:sz w:val="18"/>
                <w:szCs w:val="18"/>
                <w:lang w:val="hr-HR" w:bidi="en-US"/>
              </w:rPr>
              <w:t>inventara hemikalija i biocid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6256B2"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w:t>
            </w:r>
            <w:r w:rsidR="009814F0" w:rsidRPr="008D043F">
              <w:rPr>
                <w:rFonts w:asciiTheme="minorHAnsi" w:eastAsia="Calibri" w:hAnsiTheme="minorHAnsi" w:cstheme="minorHAnsi"/>
                <w:sz w:val="18"/>
                <w:szCs w:val="18"/>
                <w:lang w:val="hr-HR"/>
              </w:rPr>
              <w:t>informacioni</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alat za efikasno vođenje Inventara hemikalija i spiska biocida koji će omogućiti statističku obradu podataka</w:t>
            </w:r>
          </w:p>
          <w:p w14:paraId="03A4A988"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1319F4" w:rsidRPr="008D043F" w14:paraId="3469DCC7" w14:textId="77777777" w:rsidTr="002D5100">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5802A8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EC1121" w14:textId="77777777" w:rsidR="001319F4" w:rsidRPr="008D043F" w:rsidRDefault="001319F4" w:rsidP="0068355A">
            <w:pPr>
              <w:pStyle w:val="ListParagraph"/>
              <w:numPr>
                <w:ilvl w:val="0"/>
                <w:numId w:val="142"/>
              </w:numPr>
              <w:spacing w:before="40" w:after="40" w:line="276" w:lineRule="auto"/>
              <w:ind w:left="254" w:hanging="254"/>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fikasnost kontrole provođenja propisa u oblasti hemijske sigurnosti</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59C62C" w14:textId="77777777" w:rsidR="001319F4"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dzakonski akti Zakona o hemikalijama nisu izrađeni, te nema </w:t>
            </w:r>
            <w:r w:rsidR="005D1CB7"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za inspekcijski nadzor. Zakon i podzakonski akti u oblasti upravljanja biocidima nije uspostavljen</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nema </w:t>
            </w:r>
            <w:r w:rsidR="005D1CB7"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za inspekcijski nadzor</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E14861D"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postavljen inspekcijski nadzor i formiran registar prekršajnih naloga u oblasti upravljanja hemikalijam i biocidima (2025</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8D043F" w14:paraId="645A93BE"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479AC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208BD7F" w14:textId="77777777" w:rsidR="001319F4" w:rsidRPr="008D043F" w:rsidRDefault="005D1C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igurnije korištenje </w:t>
            </w:r>
            <w:r w:rsidR="007A2E35" w:rsidRPr="008D043F">
              <w:rPr>
                <w:rFonts w:asciiTheme="minorHAnsi" w:hAnsiTheme="minorHAnsi" w:cstheme="minorHAnsi"/>
                <w:sz w:val="18"/>
                <w:szCs w:val="18"/>
                <w:lang w:val="hr-HR" w:bidi="en-US"/>
              </w:rPr>
              <w:t xml:space="preserve">hemikalija i zaštita zdravlja ljudi i </w:t>
            </w:r>
            <w:r w:rsidRPr="008D043F">
              <w:rPr>
                <w:rFonts w:asciiTheme="minorHAnsi" w:hAnsiTheme="minorHAnsi" w:cstheme="minorHAnsi"/>
                <w:sz w:val="18"/>
                <w:szCs w:val="18"/>
                <w:lang w:val="hr-HR" w:bidi="en-US"/>
              </w:rPr>
              <w:t>okoliša</w:t>
            </w:r>
          </w:p>
        </w:tc>
      </w:tr>
      <w:tr w:rsidR="001319F4" w:rsidRPr="008D043F" w14:paraId="4FECDFF9"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E2BB5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3AA25E" w14:textId="77777777" w:rsidR="00D228A3"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351 451 KM</w:t>
            </w:r>
          </w:p>
          <w:p w14:paraId="4E73EA35" w14:textId="77777777" w:rsidR="001319F4"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 budžetska sredstva, 80% sredstva EU i drugih međunarodnih donatora</w:t>
            </w:r>
          </w:p>
        </w:tc>
      </w:tr>
      <w:tr w:rsidR="001319F4" w:rsidRPr="008D043F" w14:paraId="4FEEF02A"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5942C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648929"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tc>
      </w:tr>
      <w:tr w:rsidR="001319F4" w:rsidRPr="008D043F" w14:paraId="367BB683"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C80684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52D50A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1319F4" w:rsidRPr="008D043F" w14:paraId="14EA0133"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15A0F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CE3592"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zdravstva</w:t>
            </w:r>
          </w:p>
        </w:tc>
      </w:tr>
      <w:tr w:rsidR="001319F4" w:rsidRPr="008D043F" w14:paraId="1C242D65"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3CCF3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7E6CBC5"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vredni sektor (uvoz/izvoz, promet, upotreba hemikalija i proizvoda koji sadrže POPs, živu i opasne hemikalije), predstavnici institucija i građani</w:t>
            </w:r>
          </w:p>
        </w:tc>
      </w:tr>
    </w:tbl>
    <w:p w14:paraId="32EE3397" w14:textId="77777777" w:rsidR="00D05B00" w:rsidRPr="008D043F" w:rsidRDefault="00D05B00" w:rsidP="0068355A">
      <w:pPr>
        <w:spacing w:line="276" w:lineRule="auto"/>
        <w:rPr>
          <w:rFonts w:asciiTheme="minorHAnsi" w:hAnsiTheme="minorHAnsi" w:cstheme="minorHAnsi"/>
          <w:sz w:val="18"/>
          <w:szCs w:val="18"/>
          <w:lang w:val="hr-HR"/>
        </w:rPr>
      </w:pPr>
    </w:p>
    <w:tbl>
      <w:tblPr>
        <w:tblW w:w="483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9"/>
        <w:gridCol w:w="2893"/>
        <w:gridCol w:w="3743"/>
        <w:gridCol w:w="3187"/>
      </w:tblGrid>
      <w:tr w:rsidR="001319F4" w:rsidRPr="008D043F" w14:paraId="10B53B68" w14:textId="77777777" w:rsidTr="002D5100">
        <w:trPr>
          <w:trHeight w:val="567"/>
          <w:jc w:val="center"/>
        </w:trPr>
        <w:tc>
          <w:tcPr>
            <w:tcW w:w="1418" w:type="pct"/>
            <w:shd w:val="clear" w:color="auto" w:fill="009D73"/>
            <w:vAlign w:val="center"/>
          </w:tcPr>
          <w:p w14:paraId="773DEEA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82" w:type="pct"/>
            <w:gridSpan w:val="3"/>
            <w:shd w:val="clear" w:color="auto" w:fill="FFFFFF"/>
            <w:vAlign w:val="center"/>
          </w:tcPr>
          <w:p w14:paraId="1DF9BC30"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5D1CB7"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4E87DC8F" w14:textId="77777777" w:rsidTr="002D5100">
        <w:trPr>
          <w:trHeight w:val="567"/>
          <w:jc w:val="center"/>
        </w:trPr>
        <w:tc>
          <w:tcPr>
            <w:tcW w:w="1418" w:type="pct"/>
            <w:shd w:val="clear" w:color="auto" w:fill="009D73"/>
            <w:vAlign w:val="center"/>
          </w:tcPr>
          <w:p w14:paraId="13B4C09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184C9F4C" w14:textId="77777777" w:rsidR="001319F4" w:rsidRPr="008D043F" w:rsidRDefault="001319F4"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2</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spostaviti održiv sistem upravljanja hemikalijama i implementacije propisa iz </w:t>
            </w:r>
            <w:r w:rsidR="005D1CB7" w:rsidRPr="008D043F">
              <w:rPr>
                <w:rFonts w:asciiTheme="minorHAnsi" w:hAnsiTheme="minorHAnsi" w:cstheme="minorHAnsi"/>
                <w:b/>
                <w:sz w:val="18"/>
                <w:szCs w:val="18"/>
                <w:lang w:val="hr-HR"/>
              </w:rPr>
              <w:t xml:space="preserve">pravne stečevine </w:t>
            </w:r>
            <w:r w:rsidRPr="008D043F">
              <w:rPr>
                <w:rFonts w:asciiTheme="minorHAnsi" w:hAnsiTheme="minorHAnsi" w:cstheme="minorHAnsi"/>
                <w:b/>
                <w:sz w:val="18"/>
                <w:szCs w:val="18"/>
                <w:lang w:val="hr-HR"/>
              </w:rPr>
              <w:t>EU u oblasti hemijske sigurnosti</w:t>
            </w:r>
          </w:p>
        </w:tc>
      </w:tr>
      <w:tr w:rsidR="001319F4" w:rsidRPr="008D043F" w14:paraId="362E04B9" w14:textId="77777777" w:rsidTr="002D5100">
        <w:trPr>
          <w:trHeight w:val="567"/>
          <w:jc w:val="center"/>
        </w:trPr>
        <w:tc>
          <w:tcPr>
            <w:tcW w:w="1418" w:type="pct"/>
            <w:shd w:val="clear" w:color="auto" w:fill="009D73"/>
            <w:vAlign w:val="center"/>
          </w:tcPr>
          <w:p w14:paraId="4D252B6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25FEAC8B"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2.2. Visok nivo implementacije </w:t>
            </w:r>
            <w:r w:rsidR="005D1CB7" w:rsidRPr="008D043F">
              <w:rPr>
                <w:rFonts w:asciiTheme="minorHAnsi" w:eastAsia="Calibri" w:hAnsiTheme="minorHAnsi" w:cstheme="minorHAnsi"/>
                <w:b/>
                <w:sz w:val="18"/>
                <w:szCs w:val="18"/>
                <w:lang w:val="hr-HR"/>
              </w:rPr>
              <w:t xml:space="preserve">SEVESO </w:t>
            </w:r>
            <w:r w:rsidRPr="008D043F">
              <w:rPr>
                <w:rFonts w:asciiTheme="minorHAnsi" w:eastAsia="Calibri" w:hAnsiTheme="minorHAnsi" w:cstheme="minorHAnsi"/>
                <w:b/>
                <w:sz w:val="18"/>
                <w:szCs w:val="18"/>
                <w:lang w:val="hr-HR"/>
              </w:rPr>
              <w:t>III direktive</w:t>
            </w:r>
          </w:p>
        </w:tc>
      </w:tr>
      <w:tr w:rsidR="001319F4" w:rsidRPr="008D043F" w14:paraId="1122DB68" w14:textId="77777777" w:rsidTr="002D5100">
        <w:trPr>
          <w:trHeight w:val="567"/>
          <w:jc w:val="center"/>
        </w:trPr>
        <w:tc>
          <w:tcPr>
            <w:tcW w:w="1418" w:type="pct"/>
            <w:shd w:val="clear" w:color="auto" w:fill="009D73"/>
            <w:vAlign w:val="center"/>
          </w:tcPr>
          <w:p w14:paraId="1E77F7D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82" w:type="pct"/>
            <w:gridSpan w:val="3"/>
            <w:shd w:val="clear" w:color="auto" w:fill="FFFFFF"/>
            <w:vAlign w:val="center"/>
          </w:tcPr>
          <w:p w14:paraId="7B6BA348"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mjerom se postiže efikasna implementacija propisa kojima se </w:t>
            </w:r>
            <w:r w:rsidR="005D1CB7"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 xml:space="preserve">transpozicija </w:t>
            </w:r>
            <w:r w:rsidR="005D1CB7" w:rsidRPr="008D043F">
              <w:rPr>
                <w:rFonts w:asciiTheme="minorHAnsi" w:eastAsia="Calibri" w:hAnsiTheme="minorHAnsi" w:cstheme="minorHAnsi"/>
                <w:sz w:val="18"/>
                <w:szCs w:val="18"/>
                <w:lang w:val="hr-HR"/>
              </w:rPr>
              <w:t xml:space="preserve">SEVESO </w:t>
            </w:r>
            <w:r w:rsidRPr="008D043F">
              <w:rPr>
                <w:rFonts w:asciiTheme="minorHAnsi" w:eastAsia="Calibri" w:hAnsiTheme="minorHAnsi" w:cstheme="minorHAnsi"/>
                <w:sz w:val="18"/>
                <w:szCs w:val="18"/>
                <w:lang w:val="hr-HR"/>
              </w:rPr>
              <w:t xml:space="preserve">III </w:t>
            </w:r>
            <w:r w:rsidR="005D1CB7" w:rsidRPr="008D043F">
              <w:rPr>
                <w:rFonts w:asciiTheme="minorHAnsi" w:eastAsia="Calibri" w:hAnsiTheme="minorHAnsi" w:cstheme="minorHAnsi"/>
                <w:sz w:val="18"/>
                <w:szCs w:val="18"/>
                <w:lang w:val="hr-HR"/>
              </w:rPr>
              <w:t xml:space="preserve">direktive </w:t>
            </w:r>
            <w:r w:rsidRPr="008D043F">
              <w:rPr>
                <w:rFonts w:asciiTheme="minorHAnsi" w:eastAsia="Calibri" w:hAnsiTheme="minorHAnsi" w:cstheme="minorHAnsi"/>
                <w:sz w:val="18"/>
                <w:szCs w:val="18"/>
                <w:lang w:val="hr-HR"/>
              </w:rPr>
              <w:t xml:space="preserve">i postiže </w:t>
            </w:r>
            <w:r w:rsidR="005D1CB7" w:rsidRPr="008D043F">
              <w:rPr>
                <w:rFonts w:asciiTheme="minorHAnsi" w:eastAsia="Calibri" w:hAnsiTheme="minorHAnsi" w:cstheme="minorHAnsi"/>
                <w:sz w:val="18"/>
                <w:szCs w:val="18"/>
                <w:lang w:val="hr-HR"/>
              </w:rPr>
              <w:t xml:space="preserve">bolja </w:t>
            </w:r>
            <w:r w:rsidRPr="008D043F">
              <w:rPr>
                <w:rFonts w:asciiTheme="minorHAnsi" w:eastAsia="Calibri" w:hAnsiTheme="minorHAnsi" w:cstheme="minorHAnsi"/>
                <w:sz w:val="18"/>
                <w:szCs w:val="18"/>
                <w:lang w:val="hr-HR"/>
              </w:rPr>
              <w:t>zaštita stanovništva od nesreća većih razmjera uslijed skladištenja, rukovanja s i korištenja hemikalija.</w:t>
            </w:r>
            <w:r w:rsidR="005D1CB7" w:rsidRPr="008D043F" w:rsidDel="005D1CB7">
              <w:rPr>
                <w:rFonts w:asciiTheme="minorHAnsi" w:eastAsia="Calibri" w:hAnsiTheme="minorHAnsi" w:cstheme="minorHAnsi"/>
                <w:sz w:val="18"/>
                <w:szCs w:val="18"/>
                <w:lang w:val="hr-HR"/>
              </w:rPr>
              <w:t xml:space="preserve"> </w:t>
            </w:r>
            <w:r w:rsidR="005D1CB7" w:rsidRPr="008D043F">
              <w:rPr>
                <w:rFonts w:asciiTheme="minorHAnsi" w:eastAsia="Calibri" w:hAnsiTheme="minorHAnsi" w:cstheme="minorHAnsi"/>
                <w:sz w:val="18"/>
                <w:szCs w:val="18"/>
                <w:lang w:val="hr-HR"/>
              </w:rPr>
              <w:t>Okvirna područja</w:t>
            </w:r>
            <w:r w:rsidRPr="008D043F">
              <w:rPr>
                <w:rFonts w:asciiTheme="minorHAnsi" w:eastAsia="Calibri" w:hAnsiTheme="minorHAnsi" w:cstheme="minorHAnsi"/>
                <w:sz w:val="18"/>
                <w:szCs w:val="18"/>
                <w:lang w:val="hr-HR"/>
              </w:rPr>
              <w:t xml:space="preserve"> djelovanja su: </w:t>
            </w:r>
          </w:p>
          <w:p w14:paraId="6B63F97D" w14:textId="77777777" w:rsidR="00A13D03" w:rsidRPr="008D043F" w:rsidRDefault="001319F4" w:rsidP="0068355A">
            <w:pPr>
              <w:pStyle w:val="ListParagraph"/>
              <w:numPr>
                <w:ilvl w:val="0"/>
                <w:numId w:val="211"/>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Registra nesreća većih razmjera</w:t>
            </w:r>
          </w:p>
          <w:p w14:paraId="756725D2" w14:textId="77777777" w:rsidR="001319F4" w:rsidRPr="008D043F" w:rsidRDefault="005D1CB7" w:rsidP="0068355A">
            <w:pPr>
              <w:pStyle w:val="ListParagraph"/>
              <w:numPr>
                <w:ilvl w:val="0"/>
                <w:numId w:val="211"/>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avanje prijave</w:t>
            </w:r>
            <w:r w:rsidR="001319F4" w:rsidRPr="008D043F">
              <w:rPr>
                <w:rFonts w:asciiTheme="minorHAnsi" w:eastAsia="Calibri" w:hAnsiTheme="minorHAnsi" w:cstheme="minorHAnsi"/>
                <w:sz w:val="18"/>
                <w:szCs w:val="18"/>
                <w:lang w:val="hr-HR"/>
              </w:rPr>
              <w:t xml:space="preserve"> opasnih tvari, </w:t>
            </w:r>
            <w:r w:rsidRPr="008D043F">
              <w:rPr>
                <w:rFonts w:asciiTheme="minorHAnsi" w:eastAsia="Calibri" w:hAnsiTheme="minorHAnsi" w:cstheme="minorHAnsi"/>
                <w:sz w:val="18"/>
                <w:szCs w:val="18"/>
                <w:lang w:val="hr-HR"/>
              </w:rPr>
              <w:t xml:space="preserve">uvjeta </w:t>
            </w:r>
            <w:r w:rsidR="001319F4" w:rsidRPr="008D043F">
              <w:rPr>
                <w:rFonts w:asciiTheme="minorHAnsi" w:eastAsia="Calibri" w:hAnsiTheme="minorHAnsi" w:cstheme="minorHAnsi"/>
                <w:sz w:val="18"/>
                <w:szCs w:val="18"/>
                <w:lang w:val="hr-HR"/>
              </w:rPr>
              <w:t>skladištenja</w:t>
            </w:r>
            <w:r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 xml:space="preserve"> te ostalih informacija zahtjevanih zakonskom legislativom implementacije SEVESO III</w:t>
            </w:r>
            <w:r w:rsidRPr="008D043F">
              <w:rPr>
                <w:rFonts w:asciiTheme="minorHAnsi" w:eastAsia="Calibri" w:hAnsiTheme="minorHAnsi" w:cstheme="minorHAnsi"/>
                <w:sz w:val="18"/>
                <w:szCs w:val="18"/>
                <w:lang w:val="hr-HR"/>
              </w:rPr>
              <w:t xml:space="preserve"> direktive</w:t>
            </w:r>
            <w:r w:rsidR="001319F4" w:rsidRPr="008D043F">
              <w:rPr>
                <w:rFonts w:asciiTheme="minorHAnsi" w:eastAsia="Calibri" w:hAnsiTheme="minorHAnsi" w:cstheme="minorHAnsi"/>
                <w:sz w:val="18"/>
                <w:szCs w:val="18"/>
                <w:lang w:val="hr-HR"/>
              </w:rPr>
              <w:t>.</w:t>
            </w:r>
          </w:p>
        </w:tc>
      </w:tr>
      <w:tr w:rsidR="001319F4" w:rsidRPr="008D043F" w14:paraId="4F5BBED5" w14:textId="77777777" w:rsidTr="002D5100">
        <w:trPr>
          <w:trHeight w:val="567"/>
          <w:jc w:val="center"/>
        </w:trPr>
        <w:tc>
          <w:tcPr>
            <w:tcW w:w="1418" w:type="pct"/>
            <w:shd w:val="clear" w:color="auto" w:fill="009D73"/>
            <w:vAlign w:val="center"/>
          </w:tcPr>
          <w:p w14:paraId="0147F0D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shd w:val="clear" w:color="auto" w:fill="FFFFFF" w:themeFill="background1"/>
            <w:vAlign w:val="center"/>
          </w:tcPr>
          <w:p w14:paraId="3FEF033B"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5A2FE0" w:rsidRPr="008D043F" w14:paraId="294140C0" w14:textId="77777777" w:rsidTr="002D5100">
        <w:trPr>
          <w:trHeight w:val="567"/>
          <w:jc w:val="center"/>
        </w:trPr>
        <w:tc>
          <w:tcPr>
            <w:tcW w:w="1418" w:type="pct"/>
            <w:vMerge w:val="restart"/>
            <w:shd w:val="clear" w:color="auto" w:fill="009D73"/>
            <w:vAlign w:val="center"/>
          </w:tcPr>
          <w:p w14:paraId="0DB4D2D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55" w:type="pct"/>
            <w:shd w:val="clear" w:color="auto" w:fill="009D73"/>
            <w:vAlign w:val="center"/>
          </w:tcPr>
          <w:p w14:paraId="6D0A27D2"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9A6A4B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365" w:type="pct"/>
            <w:shd w:val="clear" w:color="auto" w:fill="009D73"/>
            <w:vAlign w:val="center"/>
          </w:tcPr>
          <w:p w14:paraId="4908E87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5CA6EE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61" w:type="pct"/>
            <w:shd w:val="clear" w:color="auto" w:fill="009D73"/>
            <w:vAlign w:val="center"/>
          </w:tcPr>
          <w:p w14:paraId="720E4A3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1D9CA0C1" w14:textId="77777777" w:rsidTr="002D5100">
        <w:trPr>
          <w:trHeight w:val="567"/>
          <w:jc w:val="center"/>
        </w:trPr>
        <w:tc>
          <w:tcPr>
            <w:tcW w:w="1418" w:type="pct"/>
            <w:vMerge/>
            <w:shd w:val="clear" w:color="auto" w:fill="009D73"/>
            <w:vAlign w:val="center"/>
          </w:tcPr>
          <w:p w14:paraId="475DBE7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55" w:type="pct"/>
            <w:shd w:val="clear" w:color="auto" w:fill="FFFFFF"/>
            <w:vAlign w:val="center"/>
          </w:tcPr>
          <w:p w14:paraId="7260EEB0" w14:textId="77777777" w:rsidR="001319F4" w:rsidRPr="008D043F" w:rsidRDefault="00A13D03" w:rsidP="0068355A">
            <w:pPr>
              <w:pStyle w:val="ListParagraph"/>
              <w:numPr>
                <w:ilvl w:val="0"/>
                <w:numId w:val="143"/>
              </w:numPr>
              <w:tabs>
                <w:tab w:val="left" w:pos="254"/>
              </w:tabs>
              <w:spacing w:before="40" w:after="40" w:line="276" w:lineRule="auto"/>
              <w:ind w:left="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 </w:t>
            </w:r>
            <w:r w:rsidR="001319F4" w:rsidRPr="008D043F">
              <w:rPr>
                <w:rFonts w:asciiTheme="minorHAnsi" w:eastAsia="Calibri" w:hAnsiTheme="minorHAnsi" w:cstheme="minorHAnsi"/>
                <w:sz w:val="18"/>
                <w:szCs w:val="18"/>
                <w:lang w:val="hr-HR"/>
              </w:rPr>
              <w:t>Status registra nesreća većih razmjera</w:t>
            </w:r>
          </w:p>
        </w:tc>
        <w:tc>
          <w:tcPr>
            <w:tcW w:w="1365" w:type="pct"/>
            <w:shd w:val="clear" w:color="auto" w:fill="FFFFFF"/>
            <w:vAlign w:val="center"/>
          </w:tcPr>
          <w:p w14:paraId="0BB1C1C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i objavljen registar nesreća većih razmjera</w:t>
            </w:r>
          </w:p>
        </w:tc>
        <w:tc>
          <w:tcPr>
            <w:tcW w:w="1161" w:type="pct"/>
            <w:shd w:val="clear" w:color="auto" w:fill="FFFFFF"/>
            <w:vAlign w:val="center"/>
          </w:tcPr>
          <w:p w14:paraId="3D63180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rađen Registar nesreća većih razmjera (2024</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4108DF6E" w14:textId="77777777" w:rsidTr="002D5100">
        <w:trPr>
          <w:trHeight w:val="567"/>
          <w:jc w:val="center"/>
        </w:trPr>
        <w:tc>
          <w:tcPr>
            <w:tcW w:w="1418" w:type="pct"/>
            <w:vMerge/>
            <w:shd w:val="clear" w:color="auto" w:fill="009D73"/>
            <w:vAlign w:val="center"/>
          </w:tcPr>
          <w:p w14:paraId="1CCFBD0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55" w:type="pct"/>
            <w:shd w:val="clear" w:color="auto" w:fill="FFFFFF"/>
            <w:vAlign w:val="center"/>
          </w:tcPr>
          <w:p w14:paraId="689419EC" w14:textId="77777777" w:rsidR="001319F4" w:rsidRPr="008D043F" w:rsidRDefault="00A13D03" w:rsidP="0068355A">
            <w:pPr>
              <w:pStyle w:val="ListParagraph"/>
              <w:numPr>
                <w:ilvl w:val="0"/>
                <w:numId w:val="143"/>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 </w:t>
            </w:r>
            <w:r w:rsidR="001319F4" w:rsidRPr="008D043F">
              <w:rPr>
                <w:rFonts w:asciiTheme="minorHAnsi" w:eastAsia="Calibri" w:hAnsiTheme="minorHAnsi" w:cstheme="minorHAnsi"/>
                <w:sz w:val="18"/>
                <w:szCs w:val="18"/>
                <w:lang w:val="hr-HR"/>
              </w:rPr>
              <w:t xml:space="preserve">Efikasnost prijave opasnih tvari, </w:t>
            </w:r>
            <w:r w:rsidR="005D1CB7" w:rsidRPr="008D043F">
              <w:rPr>
                <w:rFonts w:asciiTheme="minorHAnsi" w:eastAsia="Calibri" w:hAnsiTheme="minorHAnsi" w:cstheme="minorHAnsi"/>
                <w:sz w:val="18"/>
                <w:szCs w:val="18"/>
                <w:lang w:val="hr-HR"/>
              </w:rPr>
              <w:t xml:space="preserve">uvjeta </w:t>
            </w:r>
            <w:r w:rsidR="001319F4" w:rsidRPr="008D043F">
              <w:rPr>
                <w:rFonts w:asciiTheme="minorHAnsi" w:eastAsia="Calibri" w:hAnsiTheme="minorHAnsi" w:cstheme="minorHAnsi"/>
                <w:sz w:val="18"/>
                <w:szCs w:val="18"/>
                <w:lang w:val="hr-HR"/>
              </w:rPr>
              <w:t>skladištenja</w:t>
            </w:r>
            <w:r w:rsidR="005D1CB7"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 xml:space="preserve"> te ostalih informacija </w:t>
            </w:r>
            <w:r w:rsidR="005D1CB7" w:rsidRPr="008D043F">
              <w:rPr>
                <w:rFonts w:asciiTheme="minorHAnsi" w:eastAsia="Calibri" w:hAnsiTheme="minorHAnsi" w:cstheme="minorHAnsi"/>
                <w:sz w:val="18"/>
                <w:szCs w:val="18"/>
                <w:lang w:val="hr-HR"/>
              </w:rPr>
              <w:t xml:space="preserve">zahtjevanih </w:t>
            </w:r>
            <w:r w:rsidR="001319F4" w:rsidRPr="008D043F">
              <w:rPr>
                <w:rFonts w:asciiTheme="minorHAnsi" w:eastAsia="Calibri" w:hAnsiTheme="minorHAnsi" w:cstheme="minorHAnsi"/>
                <w:sz w:val="18"/>
                <w:szCs w:val="18"/>
                <w:lang w:val="hr-HR"/>
              </w:rPr>
              <w:t>zakonskom legislativom implementacije SEVESO III</w:t>
            </w:r>
            <w:r w:rsidR="005D1CB7" w:rsidRPr="008D043F">
              <w:rPr>
                <w:rFonts w:asciiTheme="minorHAnsi" w:eastAsia="Calibri" w:hAnsiTheme="minorHAnsi" w:cstheme="minorHAnsi"/>
                <w:sz w:val="18"/>
                <w:szCs w:val="18"/>
                <w:lang w:val="hr-HR"/>
              </w:rPr>
              <w:t xml:space="preserve"> direktive</w:t>
            </w:r>
          </w:p>
        </w:tc>
        <w:tc>
          <w:tcPr>
            <w:tcW w:w="1365" w:type="pct"/>
            <w:shd w:val="clear" w:color="auto" w:fill="FFFFFF"/>
            <w:vAlign w:val="center"/>
          </w:tcPr>
          <w:p w14:paraId="14B36527"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izvršena </w:t>
            </w:r>
            <w:r w:rsidRPr="008D043F">
              <w:rPr>
                <w:rFonts w:asciiTheme="minorHAnsi" w:eastAsia="Calibri" w:hAnsiTheme="minorHAnsi" w:cstheme="minorHAnsi"/>
                <w:sz w:val="18"/>
                <w:szCs w:val="18"/>
                <w:lang w:val="hr-HR"/>
              </w:rPr>
              <w:t xml:space="preserve">prijava opasnih tvari, </w:t>
            </w:r>
            <w:r w:rsidR="005D1CB7"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w:t>
            </w:r>
            <w:r w:rsidR="005D1CB7" w:rsidRPr="008D043F">
              <w:rPr>
                <w:rFonts w:asciiTheme="minorHAnsi" w:eastAsia="Calibri" w:hAnsiTheme="minorHAnsi" w:cstheme="minorHAnsi"/>
                <w:sz w:val="18"/>
                <w:szCs w:val="18"/>
                <w:lang w:val="hr-HR"/>
              </w:rPr>
              <w:t xml:space="preserve">zahtjevanih </w:t>
            </w:r>
            <w:r w:rsidRPr="008D043F">
              <w:rPr>
                <w:rFonts w:asciiTheme="minorHAnsi" w:eastAsia="Calibri" w:hAnsiTheme="minorHAnsi" w:cstheme="minorHAnsi"/>
                <w:sz w:val="18"/>
                <w:szCs w:val="18"/>
                <w:lang w:val="hr-HR"/>
              </w:rPr>
              <w:t>zakonskom legislativom implementacije SEVESO III</w:t>
            </w:r>
            <w:r w:rsidR="005D1CB7" w:rsidRPr="008D043F">
              <w:rPr>
                <w:rFonts w:asciiTheme="minorHAnsi" w:eastAsia="Calibri" w:hAnsiTheme="minorHAnsi" w:cstheme="minorHAnsi"/>
                <w:sz w:val="18"/>
                <w:szCs w:val="18"/>
                <w:lang w:val="hr-HR"/>
              </w:rPr>
              <w:t xml:space="preserve"> direktive</w:t>
            </w:r>
          </w:p>
        </w:tc>
        <w:tc>
          <w:tcPr>
            <w:tcW w:w="1161" w:type="pct"/>
            <w:shd w:val="clear" w:color="auto" w:fill="FFFFFF"/>
            <w:vAlign w:val="center"/>
          </w:tcPr>
          <w:p w14:paraId="413C4AA8"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vršena prijava opasnih tvari, </w:t>
            </w:r>
            <w:r w:rsidR="005D1CB7"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w:t>
            </w:r>
            <w:r w:rsidR="005D1CB7" w:rsidRPr="008D043F">
              <w:rPr>
                <w:rFonts w:asciiTheme="minorHAnsi" w:eastAsia="Calibri" w:hAnsiTheme="minorHAnsi" w:cstheme="minorHAnsi"/>
                <w:sz w:val="18"/>
                <w:szCs w:val="18"/>
                <w:lang w:val="hr-HR"/>
              </w:rPr>
              <w:t xml:space="preserve">zahtjevanih </w:t>
            </w:r>
            <w:r w:rsidRPr="008D043F">
              <w:rPr>
                <w:rFonts w:asciiTheme="minorHAnsi" w:eastAsia="Calibri" w:hAnsiTheme="minorHAnsi" w:cstheme="minorHAnsi"/>
                <w:sz w:val="18"/>
                <w:szCs w:val="18"/>
                <w:lang w:val="hr-HR"/>
              </w:rPr>
              <w:t>zakonskom legislativom implementacije SEVESO III</w:t>
            </w:r>
            <w:r w:rsidR="005D1CB7" w:rsidRPr="008D043F">
              <w:rPr>
                <w:rFonts w:asciiTheme="minorHAnsi" w:eastAsia="Calibri" w:hAnsiTheme="minorHAnsi" w:cstheme="minorHAnsi"/>
                <w:sz w:val="18"/>
                <w:szCs w:val="18"/>
                <w:lang w:val="hr-HR"/>
              </w:rPr>
              <w:t xml:space="preserve"> direktive </w:t>
            </w:r>
            <w:r w:rsidRPr="008D043F">
              <w:rPr>
                <w:rFonts w:asciiTheme="minorHAnsi" w:eastAsia="Calibri" w:hAnsiTheme="minorHAnsi" w:cstheme="minorHAnsi"/>
                <w:sz w:val="18"/>
                <w:szCs w:val="18"/>
                <w:lang w:val="hr-HR"/>
              </w:rPr>
              <w:t>(2026</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55858668" w14:textId="77777777" w:rsidTr="002D5100">
        <w:trPr>
          <w:trHeight w:val="567"/>
          <w:jc w:val="center"/>
        </w:trPr>
        <w:tc>
          <w:tcPr>
            <w:tcW w:w="1418" w:type="pct"/>
            <w:shd w:val="clear" w:color="auto" w:fill="009D73"/>
            <w:vAlign w:val="center"/>
          </w:tcPr>
          <w:p w14:paraId="0C7054F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82" w:type="pct"/>
            <w:gridSpan w:val="3"/>
            <w:shd w:val="clear" w:color="auto" w:fill="FFFFFF"/>
            <w:vAlign w:val="center"/>
          </w:tcPr>
          <w:p w14:paraId="4C78E8BD" w14:textId="77777777" w:rsidR="001319F4" w:rsidRPr="008D043F" w:rsidRDefault="005D1C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igurnije korištenje</w:t>
            </w:r>
            <w:r w:rsidR="007A2E35" w:rsidRPr="008D043F">
              <w:rPr>
                <w:rFonts w:asciiTheme="minorHAnsi" w:hAnsiTheme="minorHAnsi" w:cstheme="minorHAnsi"/>
                <w:sz w:val="18"/>
                <w:szCs w:val="18"/>
                <w:lang w:val="hr-HR" w:bidi="en-US"/>
              </w:rPr>
              <w:t xml:space="preserve"> hemikalija i zaštita zdravlja ljudi i </w:t>
            </w:r>
            <w:r w:rsidRPr="008D043F">
              <w:rPr>
                <w:rFonts w:asciiTheme="minorHAnsi" w:hAnsiTheme="minorHAnsi" w:cstheme="minorHAnsi"/>
                <w:sz w:val="18"/>
                <w:szCs w:val="18"/>
                <w:lang w:val="hr-HR" w:bidi="en-US"/>
              </w:rPr>
              <w:t>okoliša</w:t>
            </w:r>
          </w:p>
        </w:tc>
      </w:tr>
      <w:tr w:rsidR="001319F4" w:rsidRPr="008D043F" w14:paraId="2450FC64" w14:textId="77777777" w:rsidTr="002D5100">
        <w:trPr>
          <w:trHeight w:val="567"/>
          <w:jc w:val="center"/>
        </w:trPr>
        <w:tc>
          <w:tcPr>
            <w:tcW w:w="1418" w:type="pct"/>
            <w:shd w:val="clear" w:color="auto" w:fill="009D73"/>
            <w:vAlign w:val="center"/>
          </w:tcPr>
          <w:p w14:paraId="7E82254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82" w:type="pct"/>
            <w:gridSpan w:val="3"/>
            <w:shd w:val="clear" w:color="auto" w:fill="FFFFFF"/>
            <w:vAlign w:val="center"/>
          </w:tcPr>
          <w:p w14:paraId="61DC613E"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5 925 KM</w:t>
            </w:r>
          </w:p>
          <w:p w14:paraId="5E8B628F" w14:textId="77777777" w:rsidR="001319F4"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5D1CB7"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1319F4" w:rsidRPr="008D043F" w14:paraId="6078AC87" w14:textId="77777777" w:rsidTr="002D5100">
        <w:trPr>
          <w:trHeight w:val="567"/>
          <w:jc w:val="center"/>
        </w:trPr>
        <w:tc>
          <w:tcPr>
            <w:tcW w:w="1418" w:type="pct"/>
            <w:shd w:val="clear" w:color="auto" w:fill="009D73"/>
            <w:vAlign w:val="center"/>
          </w:tcPr>
          <w:p w14:paraId="51EF462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82" w:type="pct"/>
            <w:gridSpan w:val="3"/>
            <w:shd w:val="clear" w:color="auto" w:fill="FFFFFF"/>
            <w:vAlign w:val="center"/>
          </w:tcPr>
          <w:p w14:paraId="6362CDA9"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p>
        </w:tc>
      </w:tr>
      <w:tr w:rsidR="001319F4" w:rsidRPr="008D043F" w14:paraId="62E5ABCD" w14:textId="77777777" w:rsidTr="002D5100">
        <w:trPr>
          <w:trHeight w:val="567"/>
          <w:jc w:val="center"/>
        </w:trPr>
        <w:tc>
          <w:tcPr>
            <w:tcW w:w="1418" w:type="pct"/>
            <w:shd w:val="clear" w:color="auto" w:fill="009D73"/>
            <w:vAlign w:val="center"/>
          </w:tcPr>
          <w:p w14:paraId="107F929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09281CCD"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8D043F" w14:paraId="2EA71115" w14:textId="77777777" w:rsidTr="002D5100">
        <w:trPr>
          <w:trHeight w:val="567"/>
          <w:jc w:val="center"/>
        </w:trPr>
        <w:tc>
          <w:tcPr>
            <w:tcW w:w="1418" w:type="pct"/>
            <w:shd w:val="clear" w:color="auto" w:fill="009D73"/>
            <w:vAlign w:val="center"/>
          </w:tcPr>
          <w:p w14:paraId="1FFCD4A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oci mjere</w:t>
            </w:r>
          </w:p>
        </w:tc>
        <w:tc>
          <w:tcPr>
            <w:tcW w:w="3582" w:type="pct"/>
            <w:gridSpan w:val="3"/>
            <w:shd w:val="clear" w:color="auto" w:fill="FFFFFF"/>
            <w:vAlign w:val="center"/>
          </w:tcPr>
          <w:p w14:paraId="4177DEB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i kantonalna ministarstva u oblasti zaštite okoliša</w:t>
            </w:r>
          </w:p>
        </w:tc>
      </w:tr>
      <w:tr w:rsidR="001319F4" w:rsidRPr="008D043F" w14:paraId="5D6E37E8" w14:textId="77777777" w:rsidTr="002D5100">
        <w:trPr>
          <w:trHeight w:val="567"/>
          <w:jc w:val="center"/>
        </w:trPr>
        <w:tc>
          <w:tcPr>
            <w:tcW w:w="1418" w:type="pct"/>
            <w:shd w:val="clear" w:color="auto" w:fill="009D73"/>
            <w:vAlign w:val="center"/>
          </w:tcPr>
          <w:p w14:paraId="5A4711D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82" w:type="pct"/>
            <w:gridSpan w:val="3"/>
            <w:shd w:val="clear" w:color="auto" w:fill="FFFFFF"/>
            <w:vAlign w:val="center"/>
          </w:tcPr>
          <w:p w14:paraId="7385572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vredni sektor (industrije koje spadaju u kategoriju onih koje mogu prouzrokovati nesreće većih razmjera)</w:t>
            </w:r>
          </w:p>
        </w:tc>
      </w:tr>
    </w:tbl>
    <w:p w14:paraId="6863A21C" w14:textId="77777777" w:rsidR="001319F4" w:rsidRPr="008D043F" w:rsidRDefault="001319F4" w:rsidP="0068355A">
      <w:pPr>
        <w:spacing w:line="276" w:lineRule="auto"/>
        <w:rPr>
          <w:rFonts w:asciiTheme="minorHAnsi" w:hAnsiTheme="minorHAnsi" w:cstheme="minorHAnsi"/>
          <w:sz w:val="18"/>
          <w:szCs w:val="18"/>
          <w:lang w:val="hr-HR"/>
        </w:rPr>
      </w:pPr>
    </w:p>
    <w:tbl>
      <w:tblPr>
        <w:tblW w:w="4825"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757"/>
        <w:gridCol w:w="3384"/>
        <w:gridCol w:w="3647"/>
      </w:tblGrid>
      <w:tr w:rsidR="001319F4" w:rsidRPr="008D043F" w14:paraId="64120989" w14:textId="77777777" w:rsidTr="002D5100">
        <w:trPr>
          <w:trHeight w:val="567"/>
          <w:jc w:val="center"/>
        </w:trPr>
        <w:tc>
          <w:tcPr>
            <w:tcW w:w="1422" w:type="pct"/>
            <w:shd w:val="clear" w:color="auto" w:fill="009D73"/>
            <w:vAlign w:val="center"/>
          </w:tcPr>
          <w:p w14:paraId="514EFC6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8" w:type="pct"/>
            <w:gridSpan w:val="3"/>
            <w:shd w:val="clear" w:color="auto" w:fill="FFFFFF"/>
            <w:vAlign w:val="center"/>
          </w:tcPr>
          <w:p w14:paraId="5E364C17"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5D1CB7"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3CCB3ECF" w14:textId="77777777" w:rsidTr="002D5100">
        <w:trPr>
          <w:trHeight w:val="567"/>
          <w:jc w:val="center"/>
        </w:trPr>
        <w:tc>
          <w:tcPr>
            <w:tcW w:w="1422" w:type="pct"/>
            <w:shd w:val="clear" w:color="auto" w:fill="009D73"/>
            <w:vAlign w:val="center"/>
          </w:tcPr>
          <w:p w14:paraId="2304BE4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8" w:type="pct"/>
            <w:gridSpan w:val="3"/>
            <w:shd w:val="clear" w:color="auto" w:fill="FFFFFF"/>
            <w:vAlign w:val="center"/>
          </w:tcPr>
          <w:p w14:paraId="0804D77B" w14:textId="77777777" w:rsidR="001319F4" w:rsidRPr="008D043F" w:rsidRDefault="001319F4"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5.2. Uspostaviti održiv sistem upravljanja hemikalijama i implementacije propisa iz </w:t>
            </w:r>
            <w:r w:rsidR="005D1CB7" w:rsidRPr="008D043F">
              <w:rPr>
                <w:rFonts w:asciiTheme="minorHAnsi" w:hAnsiTheme="minorHAnsi" w:cstheme="minorHAnsi"/>
                <w:b/>
                <w:sz w:val="18"/>
                <w:szCs w:val="18"/>
                <w:lang w:val="hr-HR"/>
              </w:rPr>
              <w:t xml:space="preserve">pravne stečevine </w:t>
            </w:r>
            <w:r w:rsidRPr="008D043F">
              <w:rPr>
                <w:rFonts w:asciiTheme="minorHAnsi" w:hAnsiTheme="minorHAnsi" w:cstheme="minorHAnsi"/>
                <w:b/>
                <w:sz w:val="18"/>
                <w:szCs w:val="18"/>
                <w:lang w:val="hr-HR"/>
              </w:rPr>
              <w:t>EU u oblasti hemijske sigurnosti</w:t>
            </w:r>
          </w:p>
        </w:tc>
      </w:tr>
      <w:tr w:rsidR="001319F4" w:rsidRPr="008D043F" w14:paraId="6B4759DC" w14:textId="77777777" w:rsidTr="002D5100">
        <w:trPr>
          <w:trHeight w:val="567"/>
          <w:jc w:val="center"/>
        </w:trPr>
        <w:tc>
          <w:tcPr>
            <w:tcW w:w="1422" w:type="pct"/>
            <w:shd w:val="clear" w:color="auto" w:fill="009D73"/>
            <w:vAlign w:val="center"/>
          </w:tcPr>
          <w:p w14:paraId="5C355CB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8" w:type="pct"/>
            <w:gridSpan w:val="3"/>
            <w:shd w:val="clear" w:color="auto" w:fill="FFFFFF"/>
            <w:vAlign w:val="center"/>
          </w:tcPr>
          <w:p w14:paraId="0632F0AA"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2.3. Uspostavljen sistem izvještavanja po pitanju registracije i servisa rashladne opreme i KGH</w:t>
            </w:r>
            <w:r w:rsidR="00030BD0"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uređaja u skladu s</w:t>
            </w:r>
            <w:r w:rsidR="005D1CB7" w:rsidRPr="008D043F">
              <w:rPr>
                <w:rFonts w:asciiTheme="minorHAnsi" w:eastAsia="Calibri" w:hAnsiTheme="minorHAnsi" w:cstheme="minorHAnsi"/>
                <w:b/>
                <w:sz w:val="18"/>
                <w:szCs w:val="18"/>
                <w:lang w:val="hr-HR"/>
              </w:rPr>
              <w:t xml:space="preserve"> pravnom stečevinom</w:t>
            </w:r>
            <w:r w:rsidRPr="008D043F">
              <w:rPr>
                <w:rFonts w:asciiTheme="minorHAnsi" w:eastAsia="Calibri" w:hAnsiTheme="minorHAnsi" w:cstheme="minorHAnsi"/>
                <w:b/>
                <w:sz w:val="18"/>
                <w:szCs w:val="18"/>
                <w:lang w:val="hr-HR"/>
              </w:rPr>
              <w:t xml:space="preserve"> EU u oblasti upravljanja supstancama koje oštećuju ozonski omotač i obuke servisera </w:t>
            </w:r>
            <w:r w:rsidR="006A775F" w:rsidRPr="008D043F">
              <w:rPr>
                <w:rFonts w:asciiTheme="minorHAnsi" w:eastAsia="Calibri" w:hAnsiTheme="minorHAnsi" w:cstheme="minorHAnsi"/>
                <w:b/>
                <w:sz w:val="18"/>
                <w:szCs w:val="18"/>
                <w:lang w:val="hr-HR"/>
              </w:rPr>
              <w:t>KGH-</w:t>
            </w:r>
            <w:r w:rsidRPr="008D043F">
              <w:rPr>
                <w:rFonts w:asciiTheme="minorHAnsi" w:eastAsia="Calibri" w:hAnsiTheme="minorHAnsi" w:cstheme="minorHAnsi"/>
                <w:b/>
                <w:sz w:val="18"/>
                <w:szCs w:val="18"/>
                <w:lang w:val="hr-HR"/>
              </w:rPr>
              <w:t>uređaja</w:t>
            </w:r>
          </w:p>
        </w:tc>
      </w:tr>
      <w:tr w:rsidR="001319F4" w:rsidRPr="008D043F" w14:paraId="7D3534C4" w14:textId="77777777" w:rsidTr="002D5100">
        <w:trPr>
          <w:trHeight w:val="567"/>
          <w:jc w:val="center"/>
        </w:trPr>
        <w:tc>
          <w:tcPr>
            <w:tcW w:w="1422" w:type="pct"/>
            <w:shd w:val="clear" w:color="auto" w:fill="009D73"/>
            <w:vAlign w:val="center"/>
          </w:tcPr>
          <w:p w14:paraId="2B4F3E4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8" w:type="pct"/>
            <w:gridSpan w:val="3"/>
            <w:shd w:val="clear" w:color="auto" w:fill="FFFFFF"/>
            <w:vAlign w:val="center"/>
          </w:tcPr>
          <w:p w14:paraId="1A156FFB"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postiže visok stepen izvještavanja po pitanju pitanju registracije i servisa rashladne opreme i KGH</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u skladu s</w:t>
            </w:r>
            <w:r w:rsidR="005D1CB7"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oblasti upravljanja supstancama koje oštećuju ozonski omotač.</w:t>
            </w:r>
          </w:p>
          <w:p w14:paraId="4375B485" w14:textId="77777777" w:rsidR="001319F4" w:rsidRPr="008D043F" w:rsidRDefault="005D1CB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159B1EF9" w14:textId="77777777" w:rsidR="001319F4" w:rsidRPr="008D043F" w:rsidRDefault="001319F4" w:rsidP="0068355A">
            <w:pPr>
              <w:pStyle w:val="ListParagraph"/>
              <w:numPr>
                <w:ilvl w:val="0"/>
                <w:numId w:val="212"/>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ignuti tehnički </w:t>
            </w:r>
            <w:r w:rsidR="005D1CB7"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 xml:space="preserve">za postojanje i unos podataka u </w:t>
            </w:r>
            <w:r w:rsidR="005D1CB7" w:rsidRPr="008D043F">
              <w:rPr>
                <w:rFonts w:asciiTheme="minorHAnsi" w:eastAsia="Calibri" w:hAnsiTheme="minorHAnsi" w:cstheme="minorHAnsi"/>
                <w:sz w:val="18"/>
                <w:szCs w:val="18"/>
                <w:lang w:val="hr-HR"/>
              </w:rPr>
              <w:t xml:space="preserve">bazu </w:t>
            </w:r>
            <w:r w:rsidRPr="008D043F">
              <w:rPr>
                <w:rFonts w:asciiTheme="minorHAnsi" w:eastAsia="Calibri" w:hAnsiTheme="minorHAnsi" w:cstheme="minorHAnsi"/>
                <w:sz w:val="18"/>
                <w:szCs w:val="18"/>
                <w:lang w:val="hr-HR"/>
              </w:rPr>
              <w:t>podataka o servisnim radionicama, rashladne opreme, KGH</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w:t>
            </w:r>
          </w:p>
          <w:p w14:paraId="7AFFE2F6" w14:textId="77777777" w:rsidR="001319F4" w:rsidRPr="008D043F" w:rsidRDefault="001319F4" w:rsidP="0068355A">
            <w:pPr>
              <w:pStyle w:val="ListParagraph"/>
              <w:numPr>
                <w:ilvl w:val="0"/>
                <w:numId w:val="212"/>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ena registracija najmanje 30% operatera/vlasnika uređaja</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KGH</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uređaja i 100% servisnih radionica </w:t>
            </w:r>
          </w:p>
          <w:p w14:paraId="45B2F386" w14:textId="77777777" w:rsidR="001319F4" w:rsidRPr="008D043F" w:rsidRDefault="001319F4" w:rsidP="0068355A">
            <w:pPr>
              <w:pStyle w:val="ListParagraph"/>
              <w:numPr>
                <w:ilvl w:val="0"/>
                <w:numId w:val="212"/>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plana </w:t>
            </w:r>
            <w:r w:rsidR="005D1CB7"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programa za obuku servisera rashladnih i KGH</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w:t>
            </w:r>
          </w:p>
        </w:tc>
      </w:tr>
      <w:tr w:rsidR="001319F4" w:rsidRPr="008D043F" w14:paraId="11AB0D40" w14:textId="77777777" w:rsidTr="002D5100">
        <w:trPr>
          <w:trHeight w:val="567"/>
          <w:jc w:val="center"/>
        </w:trPr>
        <w:tc>
          <w:tcPr>
            <w:tcW w:w="1422" w:type="pct"/>
            <w:shd w:val="clear" w:color="auto" w:fill="009D73"/>
            <w:vAlign w:val="center"/>
          </w:tcPr>
          <w:p w14:paraId="7D36424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8" w:type="pct"/>
            <w:gridSpan w:val="3"/>
            <w:shd w:val="clear" w:color="auto" w:fill="FFFFFF" w:themeFill="background1"/>
            <w:vAlign w:val="center"/>
          </w:tcPr>
          <w:p w14:paraId="2599A065"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5A2FE0" w:rsidRPr="008D043F" w14:paraId="5649B03F" w14:textId="77777777" w:rsidTr="002D5100">
        <w:trPr>
          <w:trHeight w:val="567"/>
          <w:jc w:val="center"/>
        </w:trPr>
        <w:tc>
          <w:tcPr>
            <w:tcW w:w="1422" w:type="pct"/>
            <w:vMerge w:val="restart"/>
            <w:shd w:val="clear" w:color="auto" w:fill="009D73"/>
            <w:vAlign w:val="center"/>
          </w:tcPr>
          <w:p w14:paraId="6A27F97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08" w:type="pct"/>
            <w:shd w:val="clear" w:color="auto" w:fill="009D73"/>
            <w:vAlign w:val="center"/>
          </w:tcPr>
          <w:p w14:paraId="1A99F9F6"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01720E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7" w:type="pct"/>
            <w:shd w:val="clear" w:color="auto" w:fill="009D73"/>
            <w:vAlign w:val="center"/>
          </w:tcPr>
          <w:p w14:paraId="3255B27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CABEE00"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333" w:type="pct"/>
            <w:shd w:val="clear" w:color="auto" w:fill="009D73"/>
            <w:vAlign w:val="center"/>
          </w:tcPr>
          <w:p w14:paraId="0AD6320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5A2FE0" w:rsidRPr="008D043F" w14:paraId="500FC6C4" w14:textId="77777777" w:rsidTr="002D5100">
        <w:trPr>
          <w:trHeight w:val="567"/>
          <w:jc w:val="center"/>
        </w:trPr>
        <w:tc>
          <w:tcPr>
            <w:tcW w:w="1422" w:type="pct"/>
            <w:vMerge/>
            <w:shd w:val="clear" w:color="auto" w:fill="009D73"/>
            <w:vAlign w:val="center"/>
          </w:tcPr>
          <w:p w14:paraId="63FB573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3C4D1219" w14:textId="77777777" w:rsidR="001319F4" w:rsidRPr="008D043F" w:rsidRDefault="00A13D03" w:rsidP="0068355A">
            <w:pPr>
              <w:pStyle w:val="ListParagraph"/>
              <w:numPr>
                <w:ilvl w:val="0"/>
                <w:numId w:val="144"/>
              </w:numPr>
              <w:tabs>
                <w:tab w:val="left" w:pos="254"/>
              </w:tabs>
              <w:spacing w:before="40" w:after="40" w:line="276" w:lineRule="auto"/>
              <w:ind w:left="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 </w:t>
            </w:r>
            <w:r w:rsidR="001319F4" w:rsidRPr="008D043F">
              <w:rPr>
                <w:rFonts w:asciiTheme="minorHAnsi" w:eastAsia="Calibri" w:hAnsiTheme="minorHAnsi" w:cstheme="minorHAnsi"/>
                <w:sz w:val="18"/>
                <w:szCs w:val="18"/>
                <w:lang w:val="hr-HR"/>
              </w:rPr>
              <w:t xml:space="preserve">Status </w:t>
            </w:r>
            <w:r w:rsidR="009814F0" w:rsidRPr="008D043F">
              <w:rPr>
                <w:rFonts w:asciiTheme="minorHAnsi" w:hAnsiTheme="minorHAnsi" w:cstheme="minorHAnsi"/>
                <w:sz w:val="18"/>
                <w:szCs w:val="18"/>
                <w:lang w:val="hr-HR" w:bidi="en-US"/>
              </w:rPr>
              <w:t>informacionog</w:t>
            </w:r>
            <w:r w:rsidR="005D1CB7"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sistema za registraciju KGH</w:t>
            </w:r>
            <w:r w:rsidR="00030BD0" w:rsidRPr="008D043F">
              <w:rPr>
                <w:rFonts w:asciiTheme="minorHAnsi" w:hAnsiTheme="minorHAnsi" w:cstheme="minorHAnsi"/>
                <w:sz w:val="18"/>
                <w:szCs w:val="18"/>
                <w:lang w:val="hr-HR" w:bidi="en-US"/>
              </w:rPr>
              <w:t>-</w:t>
            </w:r>
            <w:r w:rsidR="001319F4" w:rsidRPr="008D043F">
              <w:rPr>
                <w:rFonts w:asciiTheme="minorHAnsi" w:hAnsiTheme="minorHAnsi" w:cstheme="minorHAnsi"/>
                <w:sz w:val="18"/>
                <w:szCs w:val="18"/>
                <w:lang w:val="hr-HR" w:bidi="en-US"/>
              </w:rPr>
              <w:t>uređaja koji sadrže SOOO</w:t>
            </w:r>
            <w:r w:rsidR="005D1CB7" w:rsidRPr="008D043F">
              <w:rPr>
                <w:rFonts w:asciiTheme="minorHAnsi" w:hAnsiTheme="minorHAnsi" w:cstheme="minorHAnsi"/>
                <w:sz w:val="18"/>
                <w:szCs w:val="18"/>
                <w:lang w:val="hr-HR" w:bidi="en-US"/>
              </w:rPr>
              <w:t>-e</w:t>
            </w:r>
            <w:r w:rsidR="001319F4" w:rsidRPr="008D043F">
              <w:rPr>
                <w:rFonts w:asciiTheme="minorHAnsi" w:hAnsiTheme="minorHAnsi" w:cstheme="minorHAnsi"/>
                <w:sz w:val="18"/>
                <w:szCs w:val="18"/>
                <w:lang w:val="hr-HR" w:bidi="en-US"/>
              </w:rPr>
              <w:t xml:space="preserve"> i zamjenske supstance</w:t>
            </w:r>
          </w:p>
        </w:tc>
        <w:tc>
          <w:tcPr>
            <w:tcW w:w="1237" w:type="pct"/>
            <w:shd w:val="clear" w:color="auto" w:fill="FFFFFF"/>
            <w:vAlign w:val="center"/>
          </w:tcPr>
          <w:p w14:paraId="73BC295D"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uspostavljen </w:t>
            </w:r>
            <w:r w:rsidR="005D1CB7" w:rsidRPr="008D043F">
              <w:rPr>
                <w:rFonts w:asciiTheme="minorHAnsi" w:hAnsiTheme="minorHAnsi" w:cstheme="minorHAnsi"/>
                <w:sz w:val="18"/>
                <w:szCs w:val="18"/>
                <w:lang w:val="hr-HR" w:bidi="en-US"/>
              </w:rPr>
              <w:t>i</w:t>
            </w:r>
            <w:r w:rsidR="009814F0" w:rsidRPr="008D043F">
              <w:rPr>
                <w:rFonts w:asciiTheme="minorHAnsi" w:hAnsiTheme="minorHAnsi" w:cstheme="minorHAnsi"/>
                <w:sz w:val="18"/>
                <w:szCs w:val="18"/>
                <w:lang w:val="hr-HR" w:bidi="en-US"/>
              </w:rPr>
              <w:t>nformacioni</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istem kojim će se osigurati registracija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i servisnih radionica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uređaja </w:t>
            </w:r>
          </w:p>
        </w:tc>
        <w:tc>
          <w:tcPr>
            <w:tcW w:w="1333" w:type="pct"/>
            <w:shd w:val="clear" w:color="auto" w:fill="FFFFFF"/>
            <w:vAlign w:val="center"/>
          </w:tcPr>
          <w:p w14:paraId="148BBE4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9814F0" w:rsidRPr="008D043F">
              <w:rPr>
                <w:rFonts w:asciiTheme="minorHAnsi" w:hAnsiTheme="minorHAnsi" w:cstheme="minorHAnsi"/>
                <w:sz w:val="18"/>
                <w:szCs w:val="18"/>
                <w:lang w:val="hr-HR" w:bidi="en-US"/>
              </w:rPr>
              <w:t>informacioni</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istem za registraciju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koji sadrže SOOO</w:t>
            </w:r>
            <w:r w:rsidR="005D1CB7" w:rsidRPr="008D043F">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i zamjenske supstance (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5A2FE0" w:rsidRPr="008D043F" w14:paraId="6069F627" w14:textId="77777777" w:rsidTr="002D5100">
        <w:trPr>
          <w:trHeight w:val="567"/>
          <w:jc w:val="center"/>
        </w:trPr>
        <w:tc>
          <w:tcPr>
            <w:tcW w:w="1422" w:type="pct"/>
            <w:vMerge/>
            <w:shd w:val="clear" w:color="auto" w:fill="009D73"/>
            <w:vAlign w:val="center"/>
          </w:tcPr>
          <w:p w14:paraId="08493BA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7C821F1A" w14:textId="77777777" w:rsidR="001319F4" w:rsidRPr="008D043F" w:rsidRDefault="00A13D03" w:rsidP="0068355A">
            <w:pPr>
              <w:pStyle w:val="ListParagraph"/>
              <w:numPr>
                <w:ilvl w:val="0"/>
                <w:numId w:val="144"/>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 </w:t>
            </w:r>
            <w:r w:rsidR="001319F4" w:rsidRPr="008D043F">
              <w:rPr>
                <w:rFonts w:asciiTheme="minorHAnsi" w:eastAsia="Calibri" w:hAnsiTheme="minorHAnsi" w:cstheme="minorHAnsi"/>
                <w:sz w:val="18"/>
                <w:szCs w:val="18"/>
                <w:lang w:val="hr-HR"/>
              </w:rPr>
              <w:t>Efikasnost registracije servisnih radionica i vlasnika opreme (operatera) rashladne i KGH</w:t>
            </w:r>
            <w:r w:rsidR="00030BD0"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opreme</w:t>
            </w:r>
          </w:p>
        </w:tc>
        <w:tc>
          <w:tcPr>
            <w:tcW w:w="1237" w:type="pct"/>
            <w:shd w:val="clear" w:color="auto" w:fill="FFFFFF"/>
            <w:vAlign w:val="center"/>
          </w:tcPr>
          <w:p w14:paraId="26F01372"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uspostavljen registar servisnih radionica i vlasnika opreme (operatera) rashladne i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w:t>
            </w:r>
            <w:r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Prema preliminarnoj procjeni koja je izvršena u okviru HFC </w:t>
            </w:r>
            <w:r w:rsidRPr="008D043F">
              <w:rPr>
                <w:rFonts w:asciiTheme="minorHAnsi" w:hAnsiTheme="minorHAnsi" w:cstheme="minorHAnsi"/>
                <w:i/>
                <w:sz w:val="18"/>
                <w:szCs w:val="18"/>
                <w:lang w:val="hr-HR" w:bidi="en-US"/>
              </w:rPr>
              <w:t>Outlook</w:t>
            </w:r>
            <w:r w:rsidRPr="008D043F">
              <w:rPr>
                <w:rFonts w:asciiTheme="minorHAnsi" w:hAnsiTheme="minorHAnsi" w:cstheme="minorHAnsi"/>
                <w:sz w:val="18"/>
                <w:szCs w:val="18"/>
                <w:lang w:val="hr-HR" w:bidi="en-US"/>
              </w:rPr>
              <w:t xml:space="preserve"> modela za BiH, kroz </w:t>
            </w:r>
            <w:r w:rsidRPr="008D043F">
              <w:rPr>
                <w:rFonts w:asciiTheme="minorHAnsi" w:hAnsiTheme="minorHAnsi" w:cstheme="minorHAnsi"/>
                <w:sz w:val="18"/>
                <w:szCs w:val="18"/>
                <w:lang w:val="hr-HR" w:bidi="en-US"/>
              </w:rPr>
              <w:lastRenderedPageBreak/>
              <w:t>projekat finansiran od organizacije UNIDO, u BIH je prisutno oko 67062 uređaja s preko 3kg rashladnog medija</w:t>
            </w:r>
          </w:p>
        </w:tc>
        <w:tc>
          <w:tcPr>
            <w:tcW w:w="1333" w:type="pct"/>
            <w:shd w:val="clear" w:color="auto" w:fill="FFFFFF"/>
            <w:vAlign w:val="center"/>
          </w:tcPr>
          <w:p w14:paraId="6326BE93"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Izvršena registracija najmanje 30% operatera/vlasnika uređaja</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KGH</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i 100% servisnih radionica (2030</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5A2FE0" w:rsidRPr="008D043F" w14:paraId="16DA93CA" w14:textId="77777777" w:rsidTr="002D5100">
        <w:trPr>
          <w:trHeight w:val="567"/>
          <w:jc w:val="center"/>
        </w:trPr>
        <w:tc>
          <w:tcPr>
            <w:tcW w:w="1422" w:type="pct"/>
            <w:vMerge/>
            <w:shd w:val="clear" w:color="auto" w:fill="009D73"/>
            <w:vAlign w:val="center"/>
          </w:tcPr>
          <w:p w14:paraId="5C150D7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2EB232CC" w14:textId="77777777" w:rsidR="001319F4" w:rsidRPr="008D043F" w:rsidRDefault="00A13D03" w:rsidP="0068355A">
            <w:pPr>
              <w:pStyle w:val="ListParagraph"/>
              <w:numPr>
                <w:ilvl w:val="0"/>
                <w:numId w:val="144"/>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 </w:t>
            </w:r>
            <w:r w:rsidR="001319F4" w:rsidRPr="008D043F">
              <w:rPr>
                <w:rFonts w:asciiTheme="minorHAnsi" w:eastAsia="Calibri" w:hAnsiTheme="minorHAnsi" w:cstheme="minorHAnsi"/>
                <w:sz w:val="18"/>
                <w:szCs w:val="18"/>
                <w:lang w:val="hr-HR"/>
              </w:rPr>
              <w:t>Status</w:t>
            </w:r>
            <w:r w:rsidR="001319F4" w:rsidRPr="008D043F">
              <w:rPr>
                <w:rFonts w:asciiTheme="minorHAnsi" w:hAnsiTheme="minorHAnsi" w:cstheme="minorHAnsi"/>
                <w:sz w:val="18"/>
                <w:szCs w:val="18"/>
                <w:lang w:val="hr-HR" w:bidi="en-US"/>
              </w:rPr>
              <w:t xml:space="preserve"> plana i programa za obuku servisera rashladnih i KGH</w:t>
            </w:r>
            <w:r w:rsidR="00030BD0" w:rsidRPr="008D043F">
              <w:rPr>
                <w:rFonts w:asciiTheme="minorHAnsi" w:hAnsiTheme="minorHAnsi" w:cstheme="minorHAnsi"/>
                <w:sz w:val="18"/>
                <w:szCs w:val="18"/>
                <w:lang w:val="hr-HR" w:bidi="en-US"/>
              </w:rPr>
              <w:t>-</w:t>
            </w:r>
            <w:r w:rsidR="001319F4" w:rsidRPr="008D043F">
              <w:rPr>
                <w:rFonts w:asciiTheme="minorHAnsi" w:hAnsiTheme="minorHAnsi" w:cstheme="minorHAnsi"/>
                <w:sz w:val="18"/>
                <w:szCs w:val="18"/>
                <w:lang w:val="hr-HR" w:bidi="en-US"/>
              </w:rPr>
              <w:t>uređaja</w:t>
            </w:r>
          </w:p>
        </w:tc>
        <w:tc>
          <w:tcPr>
            <w:tcW w:w="1237" w:type="pct"/>
            <w:shd w:val="clear" w:color="auto" w:fill="FFFFFF"/>
            <w:vAlign w:val="center"/>
          </w:tcPr>
          <w:p w14:paraId="0553882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uspostavljen plan obuke servisera</w:t>
            </w:r>
          </w:p>
        </w:tc>
        <w:tc>
          <w:tcPr>
            <w:tcW w:w="1333" w:type="pct"/>
            <w:shd w:val="clear" w:color="auto" w:fill="FFFFFF"/>
            <w:vAlign w:val="center"/>
          </w:tcPr>
          <w:p w14:paraId="709B74BE"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plan i program za obuku servisera rashladnih i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5A2FE0" w:rsidRPr="008D043F" w14:paraId="0CEE04DC" w14:textId="77777777" w:rsidTr="002D5100">
        <w:trPr>
          <w:trHeight w:val="567"/>
          <w:jc w:val="center"/>
        </w:trPr>
        <w:tc>
          <w:tcPr>
            <w:tcW w:w="1422" w:type="pct"/>
            <w:vMerge/>
            <w:shd w:val="clear" w:color="auto" w:fill="009D73"/>
            <w:vAlign w:val="center"/>
          </w:tcPr>
          <w:p w14:paraId="5A645C1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572E930F" w14:textId="77777777" w:rsidR="001319F4" w:rsidRPr="008D043F" w:rsidRDefault="00A13D03" w:rsidP="0068355A">
            <w:pPr>
              <w:pStyle w:val="ListParagraph"/>
              <w:numPr>
                <w:ilvl w:val="0"/>
                <w:numId w:val="144"/>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 </w:t>
            </w:r>
            <w:r w:rsidR="001319F4" w:rsidRPr="008D043F">
              <w:rPr>
                <w:rFonts w:asciiTheme="minorHAnsi" w:eastAsia="Calibri" w:hAnsiTheme="minorHAnsi" w:cstheme="minorHAnsi"/>
                <w:sz w:val="18"/>
                <w:szCs w:val="18"/>
                <w:lang w:val="hr-HR"/>
              </w:rPr>
              <w:t xml:space="preserve">Status imenovanja </w:t>
            </w:r>
            <w:r w:rsidR="005D1CB7" w:rsidRPr="008D043F">
              <w:rPr>
                <w:rFonts w:asciiTheme="minorHAnsi" w:eastAsia="Calibri" w:hAnsiTheme="minorHAnsi" w:cstheme="minorHAnsi"/>
                <w:sz w:val="18"/>
                <w:szCs w:val="18"/>
                <w:lang w:val="hr-HR"/>
              </w:rPr>
              <w:t xml:space="preserve">edukacijskih </w:t>
            </w:r>
            <w:r w:rsidR="001319F4" w:rsidRPr="008D043F">
              <w:rPr>
                <w:rFonts w:asciiTheme="minorHAnsi" w:eastAsia="Calibri" w:hAnsiTheme="minorHAnsi" w:cstheme="minorHAnsi"/>
                <w:sz w:val="18"/>
                <w:szCs w:val="18"/>
                <w:lang w:val="hr-HR"/>
              </w:rPr>
              <w:t>centara za obuku servisera rashladnih i KGH</w:t>
            </w:r>
            <w:r w:rsidR="00030BD0"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uređaja koji ispunjavaju propisane kriterije</w:t>
            </w:r>
          </w:p>
        </w:tc>
        <w:tc>
          <w:tcPr>
            <w:tcW w:w="1237" w:type="pct"/>
            <w:shd w:val="clear" w:color="auto" w:fill="FFFFFF"/>
            <w:vAlign w:val="center"/>
          </w:tcPr>
          <w:p w14:paraId="30CC8E14" w14:textId="77777777" w:rsidR="001319F4" w:rsidRPr="008D043F" w:rsidRDefault="001319F4" w:rsidP="0068355A">
            <w:pPr>
              <w:pStyle w:val="ListParagraph"/>
              <w:numPr>
                <w:ilvl w:val="0"/>
                <w:numId w:val="144"/>
              </w:numPr>
              <w:tabs>
                <w:tab w:val="left" w:pos="254"/>
              </w:tabs>
              <w:spacing w:before="40" w:after="40" w:line="276" w:lineRule="auto"/>
              <w:ind w:left="30" w:hanging="360"/>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avilnik kojim se pripisuju kriteriji koje </w:t>
            </w:r>
            <w:r w:rsidR="005D1CB7" w:rsidRPr="008D043F">
              <w:rPr>
                <w:rFonts w:asciiTheme="minorHAnsi" w:hAnsiTheme="minorHAnsi" w:cstheme="minorHAnsi"/>
                <w:sz w:val="18"/>
                <w:szCs w:val="18"/>
                <w:lang w:val="hr-HR" w:bidi="en-US"/>
              </w:rPr>
              <w:t>trebaju ispunjavati edukacijsi</w:t>
            </w:r>
            <w:r w:rsidRPr="008D043F">
              <w:rPr>
                <w:rFonts w:asciiTheme="minorHAnsi" w:hAnsiTheme="minorHAnsi" w:cstheme="minorHAnsi"/>
                <w:sz w:val="18"/>
                <w:szCs w:val="18"/>
                <w:lang w:val="hr-HR" w:bidi="en-US"/>
              </w:rPr>
              <w:t xml:space="preserve"> centri </w:t>
            </w:r>
          </w:p>
        </w:tc>
        <w:tc>
          <w:tcPr>
            <w:tcW w:w="1333" w:type="pct"/>
            <w:shd w:val="clear" w:color="auto" w:fill="FFFFFF"/>
            <w:vAlign w:val="center"/>
          </w:tcPr>
          <w:p w14:paraId="327350C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menovanje </w:t>
            </w:r>
            <w:r w:rsidR="005D1CB7"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centara za obuku servisera rashladnih i KGH</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koji ispunjavaju propisane kriterije (2023</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3EB1284C" w14:textId="77777777" w:rsidTr="002D5100">
        <w:trPr>
          <w:trHeight w:val="567"/>
          <w:jc w:val="center"/>
        </w:trPr>
        <w:tc>
          <w:tcPr>
            <w:tcW w:w="1422" w:type="pct"/>
            <w:shd w:val="clear" w:color="auto" w:fill="009D73"/>
            <w:vAlign w:val="center"/>
          </w:tcPr>
          <w:p w14:paraId="223D325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8" w:type="pct"/>
            <w:gridSpan w:val="3"/>
            <w:shd w:val="clear" w:color="auto" w:fill="FFFFFF"/>
            <w:vAlign w:val="center"/>
          </w:tcPr>
          <w:p w14:paraId="20C19D02" w14:textId="77777777" w:rsidR="001319F4" w:rsidRPr="008D043F" w:rsidRDefault="005D1C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naprijeđeno </w:t>
            </w:r>
            <w:r w:rsidR="005029AD" w:rsidRPr="008D043F">
              <w:rPr>
                <w:rFonts w:asciiTheme="minorHAnsi" w:hAnsiTheme="minorHAnsi" w:cstheme="minorHAnsi"/>
                <w:sz w:val="18"/>
                <w:szCs w:val="18"/>
                <w:lang w:val="hr-HR" w:bidi="en-US"/>
              </w:rPr>
              <w:t xml:space="preserve">upravljanje hemikalijama, minimiziranje štetnih efekata, zaštita zdravlja ljudi i </w:t>
            </w:r>
            <w:r w:rsidRPr="008D043F">
              <w:rPr>
                <w:rFonts w:asciiTheme="minorHAnsi" w:hAnsiTheme="minorHAnsi" w:cstheme="minorHAnsi"/>
                <w:sz w:val="18"/>
                <w:szCs w:val="18"/>
                <w:lang w:val="hr-HR" w:bidi="en-US"/>
              </w:rPr>
              <w:t>okoliša</w:t>
            </w:r>
            <w:r w:rsidR="005029AD" w:rsidRPr="008D043F">
              <w:rPr>
                <w:rFonts w:asciiTheme="minorHAnsi" w:hAnsiTheme="minorHAnsi" w:cstheme="minorHAnsi"/>
                <w:sz w:val="18"/>
                <w:szCs w:val="18"/>
                <w:lang w:val="hr-HR" w:bidi="en-US"/>
              </w:rPr>
              <w:t xml:space="preserve"> </w:t>
            </w:r>
          </w:p>
        </w:tc>
      </w:tr>
      <w:tr w:rsidR="001319F4" w:rsidRPr="008D043F" w14:paraId="68CDE048" w14:textId="77777777" w:rsidTr="002D5100">
        <w:trPr>
          <w:trHeight w:val="567"/>
          <w:jc w:val="center"/>
        </w:trPr>
        <w:tc>
          <w:tcPr>
            <w:tcW w:w="1422" w:type="pct"/>
            <w:shd w:val="clear" w:color="auto" w:fill="009D73"/>
            <w:vAlign w:val="center"/>
          </w:tcPr>
          <w:p w14:paraId="2D63CBE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8" w:type="pct"/>
            <w:gridSpan w:val="3"/>
            <w:shd w:val="clear" w:color="auto" w:fill="FFFFFF"/>
            <w:vAlign w:val="center"/>
          </w:tcPr>
          <w:p w14:paraId="0815D377"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8 478 KM</w:t>
            </w:r>
          </w:p>
          <w:p w14:paraId="3D650DC4" w14:textId="485E4177" w:rsidR="001319F4"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 budžetska sredstva</w:t>
            </w:r>
          </w:p>
        </w:tc>
      </w:tr>
      <w:tr w:rsidR="001319F4" w:rsidRPr="008D043F" w14:paraId="3CB64DC3" w14:textId="77777777" w:rsidTr="002D5100">
        <w:trPr>
          <w:trHeight w:val="567"/>
          <w:jc w:val="center"/>
        </w:trPr>
        <w:tc>
          <w:tcPr>
            <w:tcW w:w="1422" w:type="pct"/>
            <w:shd w:val="clear" w:color="auto" w:fill="009D73"/>
            <w:vAlign w:val="center"/>
          </w:tcPr>
          <w:p w14:paraId="3D22205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8" w:type="pct"/>
            <w:gridSpan w:val="3"/>
            <w:shd w:val="clear" w:color="auto" w:fill="FFFFFF"/>
            <w:vAlign w:val="center"/>
          </w:tcPr>
          <w:p w14:paraId="613EAE6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0</w:t>
            </w:r>
            <w:r w:rsidR="005D1CB7" w:rsidRPr="008D043F">
              <w:rPr>
                <w:rFonts w:asciiTheme="minorHAnsi" w:hAnsiTheme="minorHAnsi" w:cstheme="minorHAnsi"/>
                <w:sz w:val="18"/>
                <w:szCs w:val="18"/>
                <w:lang w:val="hr-HR" w:bidi="en-US"/>
              </w:rPr>
              <w:t>.</w:t>
            </w:r>
          </w:p>
        </w:tc>
      </w:tr>
      <w:tr w:rsidR="001319F4" w:rsidRPr="008D043F" w14:paraId="4E19B6B7" w14:textId="77777777" w:rsidTr="002D5100">
        <w:trPr>
          <w:trHeight w:val="567"/>
          <w:jc w:val="center"/>
        </w:trPr>
        <w:tc>
          <w:tcPr>
            <w:tcW w:w="1422" w:type="pct"/>
            <w:shd w:val="clear" w:color="auto" w:fill="009D73"/>
            <w:vAlign w:val="center"/>
          </w:tcPr>
          <w:p w14:paraId="38D1F43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8" w:type="pct"/>
            <w:gridSpan w:val="3"/>
            <w:shd w:val="clear" w:color="auto" w:fill="FFFFFF"/>
            <w:vAlign w:val="center"/>
          </w:tcPr>
          <w:p w14:paraId="69932C5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8D043F" w14:paraId="51A0BF60" w14:textId="77777777" w:rsidTr="002D5100">
        <w:trPr>
          <w:trHeight w:val="567"/>
          <w:jc w:val="center"/>
        </w:trPr>
        <w:tc>
          <w:tcPr>
            <w:tcW w:w="1422" w:type="pct"/>
            <w:shd w:val="clear" w:color="auto" w:fill="009D73"/>
            <w:vAlign w:val="center"/>
          </w:tcPr>
          <w:p w14:paraId="4B83568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8" w:type="pct"/>
            <w:gridSpan w:val="3"/>
            <w:shd w:val="clear" w:color="auto" w:fill="FFFFFF"/>
            <w:vAlign w:val="center"/>
          </w:tcPr>
          <w:p w14:paraId="089B874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ond za zaštitu okoliša Federacije </w:t>
            </w:r>
            <w:r w:rsidR="005D1CB7" w:rsidRPr="008D043F">
              <w:rPr>
                <w:rFonts w:asciiTheme="minorHAnsi" w:hAnsiTheme="minorHAnsi" w:cstheme="minorHAnsi"/>
                <w:sz w:val="18"/>
                <w:szCs w:val="18"/>
                <w:lang w:val="hr-HR" w:bidi="en-US"/>
              </w:rPr>
              <w:t>BiH</w:t>
            </w:r>
          </w:p>
        </w:tc>
      </w:tr>
      <w:tr w:rsidR="001319F4" w:rsidRPr="008D043F" w14:paraId="3BE7F622" w14:textId="77777777" w:rsidTr="002D5100">
        <w:trPr>
          <w:trHeight w:val="567"/>
          <w:jc w:val="center"/>
        </w:trPr>
        <w:tc>
          <w:tcPr>
            <w:tcW w:w="1422" w:type="pct"/>
            <w:shd w:val="clear" w:color="auto" w:fill="009D73"/>
            <w:vAlign w:val="center"/>
          </w:tcPr>
          <w:p w14:paraId="1EDA9BE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8" w:type="pct"/>
            <w:gridSpan w:val="3"/>
            <w:shd w:val="clear" w:color="auto" w:fill="FFFFFF"/>
            <w:vAlign w:val="center"/>
          </w:tcPr>
          <w:p w14:paraId="439B67B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perateri sistema za klimatizaciju, hlađenje i grijanje (KGH), serviseri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 centri za edukaciju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ervisera </w:t>
            </w:r>
          </w:p>
        </w:tc>
      </w:tr>
    </w:tbl>
    <w:p w14:paraId="4CDA57D5" w14:textId="77777777" w:rsidR="00D05B00" w:rsidRPr="008D043F" w:rsidRDefault="00D05B00" w:rsidP="0068355A">
      <w:pPr>
        <w:spacing w:line="276" w:lineRule="auto"/>
        <w:rPr>
          <w:rFonts w:asciiTheme="minorHAnsi" w:hAnsiTheme="minorHAnsi" w:cstheme="minorHAnsi"/>
          <w:sz w:val="18"/>
          <w:szCs w:val="18"/>
          <w:lang w:val="hr-HR"/>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1319F4" w:rsidRPr="008D043F" w14:paraId="19E20951" w14:textId="77777777" w:rsidTr="002D5100">
        <w:trPr>
          <w:trHeight w:val="567"/>
          <w:jc w:val="center"/>
        </w:trPr>
        <w:tc>
          <w:tcPr>
            <w:tcW w:w="1429" w:type="pct"/>
            <w:shd w:val="clear" w:color="auto" w:fill="009D73"/>
            <w:vAlign w:val="center"/>
          </w:tcPr>
          <w:p w14:paraId="6F686C4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shd w:val="clear" w:color="auto" w:fill="FFFFFF"/>
            <w:vAlign w:val="center"/>
          </w:tcPr>
          <w:p w14:paraId="140EE132"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5D1CB7"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51528CFD" w14:textId="77777777" w:rsidTr="002D5100">
        <w:trPr>
          <w:trHeight w:val="567"/>
          <w:jc w:val="center"/>
        </w:trPr>
        <w:tc>
          <w:tcPr>
            <w:tcW w:w="1429" w:type="pct"/>
            <w:shd w:val="clear" w:color="auto" w:fill="009D73"/>
            <w:vAlign w:val="center"/>
          </w:tcPr>
          <w:p w14:paraId="0F8C2D3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shd w:val="clear" w:color="auto" w:fill="FFFFFF"/>
            <w:vAlign w:val="center"/>
          </w:tcPr>
          <w:p w14:paraId="0FAF40B8" w14:textId="77777777" w:rsidR="001319F4" w:rsidRPr="008D043F" w:rsidRDefault="001319F4"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5.3. Efikasan rad institucija </w:t>
            </w:r>
            <w:r w:rsidR="005D1CB7"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BIH u oblasti hemijske sigurnosti</w:t>
            </w:r>
          </w:p>
        </w:tc>
      </w:tr>
      <w:tr w:rsidR="001319F4" w:rsidRPr="008D043F" w14:paraId="18D7CD40" w14:textId="77777777" w:rsidTr="002D5100">
        <w:trPr>
          <w:trHeight w:val="567"/>
          <w:jc w:val="center"/>
        </w:trPr>
        <w:tc>
          <w:tcPr>
            <w:tcW w:w="1429" w:type="pct"/>
            <w:shd w:val="clear" w:color="auto" w:fill="009D73"/>
            <w:vAlign w:val="center"/>
          </w:tcPr>
          <w:p w14:paraId="66F79DF3"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shd w:val="clear" w:color="auto" w:fill="FFFFFF"/>
            <w:vAlign w:val="center"/>
          </w:tcPr>
          <w:p w14:paraId="44735D87"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hAnsiTheme="minorHAnsi" w:cstheme="minorHAnsi"/>
                <w:b/>
                <w:sz w:val="18"/>
                <w:szCs w:val="18"/>
                <w:lang w:val="hr-HR"/>
              </w:rPr>
              <w:t>5.3.1 Unaprijediti ljudske i tehničke kapacitete i kompetencije javnih službi u oblasti hemijske sigurnosti</w:t>
            </w:r>
          </w:p>
        </w:tc>
      </w:tr>
      <w:tr w:rsidR="001319F4" w:rsidRPr="008D043F" w14:paraId="1206B871" w14:textId="77777777" w:rsidTr="002D5100">
        <w:trPr>
          <w:trHeight w:val="567"/>
          <w:jc w:val="center"/>
        </w:trPr>
        <w:tc>
          <w:tcPr>
            <w:tcW w:w="1429" w:type="pct"/>
            <w:shd w:val="clear" w:color="auto" w:fill="009D73"/>
            <w:vAlign w:val="center"/>
          </w:tcPr>
          <w:p w14:paraId="29E9D57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shd w:val="clear" w:color="auto" w:fill="FFFFFF"/>
            <w:vAlign w:val="center"/>
          </w:tcPr>
          <w:p w14:paraId="0AAFC998"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postiže jačanje ljudskih i tehničkih kapaciteta institucija nadležnih za efikasno provođenje propisa u oblasti hemijske sigurnosti</w:t>
            </w:r>
            <w:r w:rsidR="005D1CB7" w:rsidRPr="008D043F">
              <w:rPr>
                <w:rFonts w:asciiTheme="minorHAnsi" w:eastAsia="Calibri" w:hAnsiTheme="minorHAnsi" w:cstheme="minorHAnsi"/>
                <w:sz w:val="18"/>
                <w:szCs w:val="18"/>
                <w:lang w:val="hr-HR"/>
              </w:rPr>
              <w:t>.</w:t>
            </w:r>
          </w:p>
          <w:p w14:paraId="14D59401" w14:textId="77777777" w:rsidR="001319F4" w:rsidRPr="008D043F" w:rsidRDefault="005D1CB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Okvirna područja</w:t>
            </w:r>
            <w:r w:rsidR="001319F4" w:rsidRPr="008D043F">
              <w:rPr>
                <w:rFonts w:asciiTheme="minorHAnsi" w:eastAsia="Calibri" w:hAnsiTheme="minorHAnsi" w:cstheme="minorHAnsi"/>
                <w:sz w:val="18"/>
                <w:szCs w:val="18"/>
                <w:lang w:val="hr-HR"/>
              </w:rPr>
              <w:t xml:space="preserve"> djelovanja su: </w:t>
            </w:r>
          </w:p>
          <w:p w14:paraId="609B9E49" w14:textId="77777777" w:rsidR="001319F4" w:rsidRPr="008D043F" w:rsidRDefault="005D1CB7" w:rsidP="0068355A">
            <w:pPr>
              <w:pStyle w:val="ListParagraph"/>
              <w:numPr>
                <w:ilvl w:val="0"/>
                <w:numId w:val="2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naliziranje</w:t>
            </w:r>
            <w:r w:rsidR="001319F4" w:rsidRPr="008D043F">
              <w:rPr>
                <w:rFonts w:asciiTheme="minorHAnsi" w:eastAsia="Calibri" w:hAnsiTheme="minorHAnsi" w:cstheme="minorHAnsi"/>
                <w:sz w:val="18"/>
                <w:szCs w:val="18"/>
                <w:lang w:val="hr-HR"/>
              </w:rPr>
              <w:t xml:space="preserve"> ljudskih i tehničkih  kapaciteta  nadležnih institucija nakon usvajanja legislative predviđene ovim planom</w:t>
            </w:r>
          </w:p>
          <w:p w14:paraId="4D145200" w14:textId="77777777" w:rsidR="001319F4" w:rsidRPr="008D043F" w:rsidRDefault="005D1CB7" w:rsidP="0068355A">
            <w:pPr>
              <w:pStyle w:val="ListParagraph"/>
              <w:numPr>
                <w:ilvl w:val="0"/>
                <w:numId w:val="2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avanje prijema i obuke</w:t>
            </w:r>
            <w:r w:rsidR="001319F4" w:rsidRPr="008D043F">
              <w:rPr>
                <w:rFonts w:asciiTheme="minorHAnsi" w:eastAsia="Calibri" w:hAnsiTheme="minorHAnsi" w:cstheme="minorHAnsi"/>
                <w:sz w:val="18"/>
                <w:szCs w:val="18"/>
                <w:lang w:val="hr-HR"/>
              </w:rPr>
              <w:t xml:space="preserve"> novih radnika u javnim službama u oblasti hemijske sigurnosti, te </w:t>
            </w:r>
            <w:r w:rsidRPr="008D043F">
              <w:rPr>
                <w:rFonts w:asciiTheme="minorHAnsi" w:eastAsia="Calibri" w:hAnsiTheme="minorHAnsi" w:cstheme="minorHAnsi"/>
                <w:sz w:val="18"/>
                <w:szCs w:val="18"/>
                <w:lang w:val="hr-HR"/>
              </w:rPr>
              <w:t>izvršavanje nabavke</w:t>
            </w:r>
            <w:r w:rsidR="001319F4" w:rsidRPr="008D043F">
              <w:rPr>
                <w:rFonts w:asciiTheme="minorHAnsi" w:eastAsia="Calibri" w:hAnsiTheme="minorHAnsi" w:cstheme="minorHAnsi"/>
                <w:sz w:val="18"/>
                <w:szCs w:val="18"/>
                <w:lang w:val="hr-HR"/>
              </w:rPr>
              <w:t xml:space="preserve"> opreme, shodno zahtjevima novih propisa i prethodno izvršenoj analizi</w:t>
            </w:r>
          </w:p>
          <w:p w14:paraId="1F9AB107" w14:textId="77777777" w:rsidR="001319F4" w:rsidRPr="008D043F" w:rsidRDefault="001319F4" w:rsidP="0068355A">
            <w:pPr>
              <w:pStyle w:val="ListParagraph"/>
              <w:numPr>
                <w:ilvl w:val="0"/>
                <w:numId w:val="2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pravljen plan</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program godišnje obuke javnih službenika u oblasti hemijske sigurnosti i kontinuirano vršenje obuke</w:t>
            </w:r>
          </w:p>
          <w:p w14:paraId="0C862A05" w14:textId="77777777" w:rsidR="001319F4" w:rsidRPr="008D043F" w:rsidRDefault="005D1CB7" w:rsidP="0068355A">
            <w:pPr>
              <w:pStyle w:val="ListParagraph"/>
              <w:numPr>
                <w:ilvl w:val="0"/>
                <w:numId w:val="21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naliziranje</w:t>
            </w:r>
            <w:r w:rsidR="001319F4" w:rsidRPr="008D043F">
              <w:rPr>
                <w:rFonts w:asciiTheme="minorHAnsi" w:eastAsia="Calibri" w:hAnsiTheme="minorHAnsi" w:cstheme="minorHAnsi"/>
                <w:sz w:val="18"/>
                <w:szCs w:val="18"/>
                <w:lang w:val="hr-HR"/>
              </w:rPr>
              <w:t xml:space="preserve"> ljudskih i tehničkih kapaciteta i finansijskih potreba za uspostavljanje Centra za kontrolu trovanja </w:t>
            </w:r>
            <w:r w:rsidRPr="008D043F">
              <w:rPr>
                <w:rFonts w:asciiTheme="minorHAnsi" w:eastAsia="Calibri" w:hAnsiTheme="minorHAnsi" w:cstheme="minorHAnsi"/>
                <w:sz w:val="18"/>
                <w:szCs w:val="18"/>
                <w:lang w:val="hr-HR"/>
              </w:rPr>
              <w:t xml:space="preserve">Federacije BiH </w:t>
            </w:r>
            <w:r w:rsidR="001319F4"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donesena </w:t>
            </w:r>
            <w:r w:rsidR="001319F4" w:rsidRPr="008D043F">
              <w:rPr>
                <w:rFonts w:asciiTheme="minorHAnsi" w:eastAsia="Calibri" w:hAnsiTheme="minorHAnsi" w:cstheme="minorHAnsi"/>
                <w:sz w:val="18"/>
                <w:szCs w:val="18"/>
                <w:lang w:val="hr-HR"/>
              </w:rPr>
              <w:t>odluka o odabiru/imenovanju pravnih lica nadležnih za kontrolu trovanja</w:t>
            </w:r>
          </w:p>
        </w:tc>
      </w:tr>
      <w:tr w:rsidR="001319F4" w:rsidRPr="008D043F" w14:paraId="69478694" w14:textId="77777777" w:rsidTr="002D5100">
        <w:trPr>
          <w:trHeight w:val="567"/>
          <w:jc w:val="center"/>
        </w:trPr>
        <w:tc>
          <w:tcPr>
            <w:tcW w:w="1429" w:type="pct"/>
            <w:shd w:val="clear" w:color="auto" w:fill="009D73"/>
            <w:vAlign w:val="center"/>
          </w:tcPr>
          <w:p w14:paraId="26DE8A7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shd w:val="clear" w:color="auto" w:fill="FFFFFF" w:themeFill="background1"/>
            <w:vAlign w:val="center"/>
          </w:tcPr>
          <w:p w14:paraId="4273A32B"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4F6E71DB" w14:textId="77777777" w:rsidTr="002D5100">
        <w:trPr>
          <w:trHeight w:val="567"/>
          <w:jc w:val="center"/>
        </w:trPr>
        <w:tc>
          <w:tcPr>
            <w:tcW w:w="1429" w:type="pct"/>
            <w:vMerge w:val="restart"/>
            <w:shd w:val="clear" w:color="auto" w:fill="009D73"/>
            <w:vAlign w:val="center"/>
          </w:tcPr>
          <w:p w14:paraId="7802D36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shd w:val="clear" w:color="auto" w:fill="009D73"/>
            <w:vAlign w:val="center"/>
          </w:tcPr>
          <w:p w14:paraId="1F75D98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7263310"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shd w:val="clear" w:color="auto" w:fill="009D73"/>
            <w:vAlign w:val="center"/>
          </w:tcPr>
          <w:p w14:paraId="5F819054"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88AC41B"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shd w:val="clear" w:color="auto" w:fill="009D73"/>
            <w:vAlign w:val="center"/>
          </w:tcPr>
          <w:p w14:paraId="4E91EE4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0662678D" w14:textId="77777777" w:rsidTr="002D5100">
        <w:trPr>
          <w:trHeight w:val="567"/>
          <w:jc w:val="center"/>
        </w:trPr>
        <w:tc>
          <w:tcPr>
            <w:tcW w:w="1429" w:type="pct"/>
            <w:vMerge/>
            <w:shd w:val="clear" w:color="auto" w:fill="009D73"/>
            <w:vAlign w:val="center"/>
          </w:tcPr>
          <w:p w14:paraId="5B12BF8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794A0670" w14:textId="77777777" w:rsidR="001319F4" w:rsidRPr="008D043F" w:rsidRDefault="00A13D03" w:rsidP="0068355A">
            <w:pPr>
              <w:pStyle w:val="ListParagraph"/>
              <w:numPr>
                <w:ilvl w:val="0"/>
                <w:numId w:val="145"/>
              </w:numPr>
              <w:tabs>
                <w:tab w:val="left" w:pos="254"/>
              </w:tabs>
              <w:spacing w:before="40" w:after="40" w:line="276" w:lineRule="auto"/>
              <w:ind w:left="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 </w:t>
            </w:r>
            <w:r w:rsidR="001319F4" w:rsidRPr="008D043F">
              <w:rPr>
                <w:rFonts w:asciiTheme="minorHAnsi" w:eastAsia="Calibri" w:hAnsiTheme="minorHAnsi" w:cstheme="minorHAnsi"/>
                <w:sz w:val="18"/>
                <w:szCs w:val="18"/>
                <w:lang w:val="hr-HR"/>
              </w:rPr>
              <w:t xml:space="preserve">Analiza kapaciteta nadležnih institucija </w:t>
            </w:r>
            <w:r w:rsidR="005D1CB7" w:rsidRPr="008D043F">
              <w:rPr>
                <w:rFonts w:asciiTheme="minorHAnsi" w:hAnsiTheme="minorHAnsi" w:cstheme="minorHAnsi"/>
                <w:sz w:val="18"/>
                <w:szCs w:val="18"/>
                <w:lang w:val="hr-HR" w:bidi="en-US"/>
              </w:rPr>
              <w:t>Federacije BiH</w:t>
            </w:r>
            <w:r w:rsidR="005D1CB7" w:rsidRPr="008D043F" w:rsidDel="005D1CB7">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u oblasti hemijske sigurnosti nakon usvajanja legislative</w:t>
            </w:r>
          </w:p>
        </w:tc>
        <w:tc>
          <w:tcPr>
            <w:tcW w:w="1266" w:type="pct"/>
            <w:shd w:val="clear" w:color="auto" w:fill="FFFFFF"/>
            <w:vAlign w:val="center"/>
          </w:tcPr>
          <w:p w14:paraId="27E5EE9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relevantna analiza kapaciteta nadležnih institucija </w:t>
            </w:r>
            <w:r w:rsidR="005D1CB7" w:rsidRPr="008D043F">
              <w:rPr>
                <w:rFonts w:asciiTheme="minorHAnsi" w:hAnsiTheme="minorHAnsi" w:cstheme="minorHAnsi"/>
                <w:sz w:val="18"/>
                <w:szCs w:val="18"/>
                <w:lang w:val="hr-HR" w:bidi="en-US"/>
              </w:rPr>
              <w:t>Federacije BiH</w:t>
            </w:r>
            <w:r w:rsidR="005D1CB7" w:rsidRPr="008D043F" w:rsidDel="005D1CB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 oblasti hemijske sigurnosti</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5D1CB7" w:rsidRPr="008D043F">
              <w:rPr>
                <w:rFonts w:asciiTheme="minorHAnsi" w:hAnsiTheme="minorHAnsi" w:cstheme="minorHAnsi"/>
                <w:sz w:val="18"/>
                <w:szCs w:val="18"/>
                <w:lang w:val="hr-HR" w:bidi="en-US"/>
              </w:rPr>
              <w:t xml:space="preserve">Ona </w:t>
            </w:r>
            <w:r w:rsidRPr="008D043F">
              <w:rPr>
                <w:rFonts w:asciiTheme="minorHAnsi" w:hAnsiTheme="minorHAnsi" w:cstheme="minorHAnsi"/>
                <w:sz w:val="18"/>
                <w:szCs w:val="18"/>
                <w:lang w:val="hr-HR" w:bidi="en-US"/>
              </w:rPr>
              <w:t xml:space="preserve">se treba izraditi, te eventualno i nadopuniti nakon izrade predložene legislative </w:t>
            </w:r>
          </w:p>
        </w:tc>
        <w:tc>
          <w:tcPr>
            <w:tcW w:w="1267" w:type="pct"/>
            <w:shd w:val="clear" w:color="auto" w:fill="FFFFFF"/>
            <w:vAlign w:val="center"/>
          </w:tcPr>
          <w:p w14:paraId="3AFE48DB"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ačinjen izvještaj o izvršenoj analizi kapaciteta nadležnih institucija </w:t>
            </w:r>
            <w:r w:rsidR="005D1CB7" w:rsidRPr="008D043F">
              <w:rPr>
                <w:rFonts w:asciiTheme="minorHAnsi" w:hAnsiTheme="minorHAnsi" w:cstheme="minorHAnsi"/>
                <w:sz w:val="18"/>
                <w:szCs w:val="18"/>
                <w:lang w:val="hr-HR" w:bidi="en-US"/>
              </w:rPr>
              <w:t>Federacije BiH</w:t>
            </w:r>
            <w:r w:rsidRPr="008D043F">
              <w:rPr>
                <w:rFonts w:asciiTheme="minorHAnsi" w:eastAsia="Calibri" w:hAnsiTheme="minorHAnsi" w:cstheme="minorHAnsi"/>
                <w:sz w:val="18"/>
                <w:szCs w:val="18"/>
                <w:lang w:val="hr-HR"/>
              </w:rPr>
              <w:t xml:space="preserve"> u oblasti hemijske sigurnosti, nakon usvajanja legislative (2024</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483DD007"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1319F4" w:rsidRPr="008D043F" w14:paraId="6EFD85FF" w14:textId="77777777" w:rsidTr="002D5100">
        <w:trPr>
          <w:trHeight w:val="567"/>
          <w:jc w:val="center"/>
        </w:trPr>
        <w:tc>
          <w:tcPr>
            <w:tcW w:w="1429" w:type="pct"/>
            <w:vMerge/>
            <w:shd w:val="clear" w:color="auto" w:fill="009D73"/>
            <w:vAlign w:val="center"/>
          </w:tcPr>
          <w:p w14:paraId="082B38E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7D31F377" w14:textId="77777777" w:rsidR="001319F4" w:rsidRPr="008D043F" w:rsidRDefault="00A13D03" w:rsidP="0068355A">
            <w:pPr>
              <w:pStyle w:val="ListParagraph"/>
              <w:numPr>
                <w:ilvl w:val="0"/>
                <w:numId w:val="145"/>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 </w:t>
            </w:r>
            <w:r w:rsidR="001319F4" w:rsidRPr="008D043F">
              <w:rPr>
                <w:rFonts w:asciiTheme="minorHAnsi" w:eastAsia="Calibri" w:hAnsiTheme="minorHAnsi" w:cstheme="minorHAnsi"/>
                <w:sz w:val="18"/>
                <w:szCs w:val="18"/>
                <w:lang w:val="hr-HR"/>
              </w:rPr>
              <w:t>Status realizacije ustanovljenih nedostataka analize kapaciteta nadležnih institucija nakon usvajanja legislative</w:t>
            </w:r>
          </w:p>
        </w:tc>
        <w:tc>
          <w:tcPr>
            <w:tcW w:w="1266" w:type="pct"/>
            <w:shd w:val="clear" w:color="auto" w:fill="FFFFFF"/>
            <w:vAlign w:val="center"/>
          </w:tcPr>
          <w:p w14:paraId="0056135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relevantna analiza kapaciteta nadležnih institucija. </w:t>
            </w:r>
            <w:r w:rsidR="005D1CB7" w:rsidRPr="008D043F">
              <w:rPr>
                <w:rFonts w:asciiTheme="minorHAnsi" w:hAnsiTheme="minorHAnsi" w:cstheme="minorHAnsi"/>
                <w:sz w:val="18"/>
                <w:szCs w:val="18"/>
                <w:lang w:val="hr-HR" w:bidi="en-US"/>
              </w:rPr>
              <w:t xml:space="preserve">Ona </w:t>
            </w:r>
            <w:r w:rsidRPr="008D043F">
              <w:rPr>
                <w:rFonts w:asciiTheme="minorHAnsi" w:hAnsiTheme="minorHAnsi" w:cstheme="minorHAnsi"/>
                <w:sz w:val="18"/>
                <w:szCs w:val="18"/>
                <w:lang w:val="hr-HR" w:bidi="en-US"/>
              </w:rPr>
              <w:t xml:space="preserve">se treba izraditi, te eventualno i nadopuniti nakon izrade predložene legislativ. </w:t>
            </w:r>
          </w:p>
        </w:tc>
        <w:tc>
          <w:tcPr>
            <w:tcW w:w="1267" w:type="pct"/>
            <w:shd w:val="clear" w:color="auto" w:fill="FFFFFF"/>
            <w:vAlign w:val="center"/>
          </w:tcPr>
          <w:p w14:paraId="0131CFC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vršen prijem i obuka novih radnika u institucijama u oblasti hemijske sigurnosti, shodno zahtjevima novih propisa i prethodno izvršenoj analizi (2025</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2AC488E8" w14:textId="77777777" w:rsidTr="002D5100">
        <w:trPr>
          <w:trHeight w:val="567"/>
          <w:jc w:val="center"/>
        </w:trPr>
        <w:tc>
          <w:tcPr>
            <w:tcW w:w="1429" w:type="pct"/>
            <w:vMerge/>
            <w:shd w:val="clear" w:color="auto" w:fill="009D73"/>
            <w:vAlign w:val="center"/>
          </w:tcPr>
          <w:p w14:paraId="0F0A7B6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202C6BD8" w14:textId="77777777" w:rsidR="001319F4" w:rsidRPr="008D043F" w:rsidRDefault="00A13D03" w:rsidP="0068355A">
            <w:pPr>
              <w:pStyle w:val="ListParagraph"/>
              <w:numPr>
                <w:ilvl w:val="0"/>
                <w:numId w:val="145"/>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 </w:t>
            </w:r>
            <w:r w:rsidR="001319F4" w:rsidRPr="008D043F">
              <w:rPr>
                <w:rFonts w:asciiTheme="minorHAnsi" w:eastAsia="Calibri" w:hAnsiTheme="minorHAnsi" w:cstheme="minorHAnsi"/>
                <w:sz w:val="18"/>
                <w:szCs w:val="18"/>
                <w:lang w:val="hr-HR"/>
              </w:rPr>
              <w:t xml:space="preserve">Status realizacije plana i programa godišnje obuke javnih službenika </w:t>
            </w:r>
            <w:r w:rsidR="00B77EF5" w:rsidRPr="008D043F">
              <w:rPr>
                <w:rFonts w:asciiTheme="minorHAnsi" w:eastAsia="Calibri" w:hAnsiTheme="minorHAnsi" w:cstheme="minorHAnsi"/>
                <w:sz w:val="18"/>
                <w:szCs w:val="18"/>
                <w:lang w:val="hr-HR"/>
              </w:rPr>
              <w:t>na temu</w:t>
            </w:r>
            <w:r w:rsidR="001319F4" w:rsidRPr="008D043F">
              <w:rPr>
                <w:rFonts w:asciiTheme="minorHAnsi" w:eastAsia="Calibri" w:hAnsiTheme="minorHAnsi" w:cstheme="minorHAnsi"/>
                <w:sz w:val="18"/>
                <w:szCs w:val="18"/>
                <w:lang w:val="hr-HR"/>
              </w:rPr>
              <w:t xml:space="preserve"> hemijske sigurnosti </w:t>
            </w:r>
          </w:p>
        </w:tc>
        <w:tc>
          <w:tcPr>
            <w:tcW w:w="1266" w:type="pct"/>
            <w:shd w:val="clear" w:color="auto" w:fill="FFFFFF"/>
            <w:vAlign w:val="center"/>
          </w:tcPr>
          <w:p w14:paraId="6332000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lan i program obuke javnih službenika </w:t>
            </w:r>
            <w:r w:rsidR="00B77EF5" w:rsidRPr="008D043F">
              <w:rPr>
                <w:rFonts w:asciiTheme="minorHAnsi" w:hAnsiTheme="minorHAnsi" w:cstheme="minorHAnsi"/>
                <w:sz w:val="18"/>
                <w:szCs w:val="18"/>
                <w:lang w:val="hr-HR" w:bidi="en-US"/>
              </w:rPr>
              <w:t>na temu</w:t>
            </w:r>
            <w:r w:rsidRPr="008D043F">
              <w:rPr>
                <w:rFonts w:asciiTheme="minorHAnsi" w:hAnsiTheme="minorHAnsi" w:cstheme="minorHAnsi"/>
                <w:sz w:val="18"/>
                <w:szCs w:val="18"/>
                <w:lang w:val="hr-HR" w:bidi="en-US"/>
              </w:rPr>
              <w:t xml:space="preserve"> hemijske sigurnosti</w:t>
            </w:r>
          </w:p>
        </w:tc>
        <w:tc>
          <w:tcPr>
            <w:tcW w:w="1267" w:type="pct"/>
            <w:shd w:val="clear" w:color="auto" w:fill="FFFFFF"/>
            <w:vAlign w:val="center"/>
          </w:tcPr>
          <w:p w14:paraId="10370B98"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Napravljen plan i program godišnje obuke javnih službenika u oblasti hemijske sigurnosti i izvršena prva obuka (2026</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10B264F4" w14:textId="77777777" w:rsidTr="002D5100">
        <w:trPr>
          <w:trHeight w:val="567"/>
          <w:jc w:val="center"/>
        </w:trPr>
        <w:tc>
          <w:tcPr>
            <w:tcW w:w="1429" w:type="pct"/>
            <w:vMerge/>
            <w:shd w:val="clear" w:color="auto" w:fill="009D73"/>
            <w:vAlign w:val="center"/>
          </w:tcPr>
          <w:p w14:paraId="50C4F91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2F947B70" w14:textId="77777777" w:rsidR="001319F4" w:rsidRPr="008D043F" w:rsidRDefault="00A13D03" w:rsidP="0068355A">
            <w:pPr>
              <w:pStyle w:val="ListParagraph"/>
              <w:numPr>
                <w:ilvl w:val="0"/>
                <w:numId w:val="145"/>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 </w:t>
            </w:r>
            <w:r w:rsidR="001319F4" w:rsidRPr="008D043F">
              <w:rPr>
                <w:rFonts w:asciiTheme="minorHAnsi" w:eastAsia="Calibri" w:hAnsiTheme="minorHAnsi" w:cstheme="minorHAnsi"/>
                <w:sz w:val="18"/>
                <w:szCs w:val="18"/>
                <w:lang w:val="hr-HR"/>
              </w:rPr>
              <w:t xml:space="preserve">Analiza ljudskih i tehničkih kapaciteta i finansijskih potreba za uspostavljanje Centra za kontrolu trovanja </w:t>
            </w:r>
            <w:r w:rsidR="005D1CB7" w:rsidRPr="008D043F">
              <w:rPr>
                <w:rFonts w:asciiTheme="minorHAnsi" w:hAnsiTheme="minorHAnsi" w:cstheme="minorHAnsi"/>
                <w:sz w:val="18"/>
                <w:szCs w:val="18"/>
                <w:lang w:val="hr-HR" w:bidi="en-US"/>
              </w:rPr>
              <w:t>Federacije BiH</w:t>
            </w:r>
            <w:r w:rsidR="005D1CB7" w:rsidRPr="008D043F" w:rsidDel="005D1CB7">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i </w:t>
            </w:r>
            <w:r w:rsidR="005D1CB7" w:rsidRPr="008D043F">
              <w:rPr>
                <w:rFonts w:asciiTheme="minorHAnsi" w:eastAsia="Calibri" w:hAnsiTheme="minorHAnsi" w:cstheme="minorHAnsi"/>
                <w:sz w:val="18"/>
                <w:szCs w:val="18"/>
                <w:lang w:val="hr-HR"/>
              </w:rPr>
              <w:t xml:space="preserve">donesena </w:t>
            </w:r>
            <w:r w:rsidR="001319F4" w:rsidRPr="008D043F">
              <w:rPr>
                <w:rFonts w:asciiTheme="minorHAnsi" w:eastAsia="Calibri" w:hAnsiTheme="minorHAnsi" w:cstheme="minorHAnsi"/>
                <w:sz w:val="18"/>
                <w:szCs w:val="18"/>
                <w:lang w:val="hr-HR"/>
              </w:rPr>
              <w:t xml:space="preserve">odluka o odabiru/imenovanju pravnih lica nadležniih za kontrolu trovanja </w:t>
            </w:r>
          </w:p>
        </w:tc>
        <w:tc>
          <w:tcPr>
            <w:tcW w:w="1266" w:type="pct"/>
            <w:shd w:val="clear" w:color="auto" w:fill="FFFFFF"/>
            <w:vAlign w:val="center"/>
          </w:tcPr>
          <w:p w14:paraId="6E50453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Trenutno nisu imenovana pravna lica </w:t>
            </w:r>
            <w:r w:rsidRPr="008D043F">
              <w:rPr>
                <w:rFonts w:asciiTheme="minorHAnsi" w:eastAsia="Calibri" w:hAnsiTheme="minorHAnsi" w:cstheme="minorHAnsi"/>
                <w:sz w:val="18"/>
                <w:szCs w:val="18"/>
                <w:lang w:val="hr-HR"/>
              </w:rPr>
              <w:t xml:space="preserve">nadležna za kontrolu trovanja. Obaveze imenovanih </w:t>
            </w:r>
            <w:r w:rsidR="005D1CB7" w:rsidRPr="008D043F">
              <w:rPr>
                <w:rFonts w:asciiTheme="minorHAnsi" w:eastAsia="Calibri" w:hAnsiTheme="minorHAnsi" w:cstheme="minorHAnsi"/>
                <w:sz w:val="18"/>
                <w:szCs w:val="18"/>
                <w:lang w:val="hr-HR"/>
              </w:rPr>
              <w:t xml:space="preserve">pravnih </w:t>
            </w:r>
            <w:r w:rsidRPr="008D043F">
              <w:rPr>
                <w:rFonts w:asciiTheme="minorHAnsi" w:eastAsia="Calibri" w:hAnsiTheme="minorHAnsi" w:cstheme="minorHAnsi"/>
                <w:sz w:val="18"/>
                <w:szCs w:val="18"/>
                <w:lang w:val="hr-HR"/>
              </w:rPr>
              <w:t xml:space="preserve">lica </w:t>
            </w:r>
            <w:r w:rsidR="005D1CB7"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iz čl. 45</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Zakona o hemikalijama (</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5D1CB7" w:rsidRPr="008D043F">
              <w:rPr>
                <w:rFonts w:asciiTheme="minorHAnsi" w:hAnsiTheme="minorHAnsi" w:cstheme="minorHAnsi"/>
                <w:sz w:val="18"/>
                <w:szCs w:val="18"/>
                <w:lang w:val="hr-HR" w:bidi="en-US"/>
              </w:rPr>
              <w:t>Federacije BiH“, broj</w:t>
            </w:r>
            <w:r w:rsidR="005D1CB7" w:rsidRPr="008D043F" w:rsidDel="005D1CB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77/20)</w:t>
            </w:r>
          </w:p>
        </w:tc>
        <w:tc>
          <w:tcPr>
            <w:tcW w:w="1267" w:type="pct"/>
            <w:shd w:val="clear" w:color="auto" w:fill="FFFFFF"/>
            <w:vAlign w:val="center"/>
          </w:tcPr>
          <w:p w14:paraId="187D0EED"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ena analiza ljudskih</w:t>
            </w:r>
            <w:r w:rsidR="005D1CB7"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tehničkih kapaciteta i finansijskih potreba za uspostavljanje Centra za kontrolu trovanja </w:t>
            </w:r>
            <w:r w:rsidR="005D1CB7" w:rsidRPr="008D043F">
              <w:rPr>
                <w:rFonts w:asciiTheme="minorHAnsi" w:hAnsiTheme="minorHAnsi" w:cstheme="minorHAnsi"/>
                <w:sz w:val="18"/>
                <w:szCs w:val="18"/>
                <w:lang w:val="hr-HR" w:bidi="en-US"/>
              </w:rPr>
              <w:t>Federacije BiH</w:t>
            </w:r>
            <w:r w:rsidR="005D1CB7" w:rsidRPr="008D043F" w:rsidDel="005D1CB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5D1CB7" w:rsidRPr="008D043F">
              <w:rPr>
                <w:rFonts w:asciiTheme="minorHAnsi" w:eastAsia="Calibri" w:hAnsiTheme="minorHAnsi" w:cstheme="minorHAnsi"/>
                <w:sz w:val="18"/>
                <w:szCs w:val="18"/>
                <w:lang w:val="hr-HR"/>
              </w:rPr>
              <w:t xml:space="preserve">donesena </w:t>
            </w:r>
            <w:r w:rsidRPr="008D043F">
              <w:rPr>
                <w:rFonts w:asciiTheme="minorHAnsi" w:eastAsia="Calibri" w:hAnsiTheme="minorHAnsi" w:cstheme="minorHAnsi"/>
                <w:sz w:val="18"/>
                <w:szCs w:val="18"/>
                <w:lang w:val="hr-HR"/>
              </w:rPr>
              <w:t>odluka o odabiru/imenovanju pravnih lica nadležniih za kontrolu trovanja (2023</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4F6E56BC" w14:textId="77777777" w:rsidTr="002D5100">
        <w:trPr>
          <w:trHeight w:val="567"/>
          <w:jc w:val="center"/>
        </w:trPr>
        <w:tc>
          <w:tcPr>
            <w:tcW w:w="1429" w:type="pct"/>
            <w:shd w:val="clear" w:color="auto" w:fill="009D73"/>
            <w:vAlign w:val="center"/>
          </w:tcPr>
          <w:p w14:paraId="26D7A9B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Razvojni efekat i doprinos mjere ostvarenju prioriteta</w:t>
            </w:r>
          </w:p>
        </w:tc>
        <w:tc>
          <w:tcPr>
            <w:tcW w:w="3571" w:type="pct"/>
            <w:gridSpan w:val="3"/>
            <w:shd w:val="clear" w:color="auto" w:fill="FFFFFF"/>
            <w:vAlign w:val="center"/>
          </w:tcPr>
          <w:p w14:paraId="3A970A2E" w14:textId="77777777" w:rsidR="001319F4" w:rsidRPr="008D043F" w:rsidRDefault="005D1C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naprijeđeno </w:t>
            </w:r>
            <w:r w:rsidR="00987B4F" w:rsidRPr="008D043F">
              <w:rPr>
                <w:rFonts w:asciiTheme="minorHAnsi" w:hAnsiTheme="minorHAnsi" w:cstheme="minorHAnsi"/>
                <w:sz w:val="18"/>
                <w:szCs w:val="18"/>
                <w:lang w:val="hr-HR" w:bidi="en-US"/>
              </w:rPr>
              <w:t>upravljanje hemikalijama</w:t>
            </w:r>
            <w:r w:rsidR="002B4E7C" w:rsidRPr="008D043F">
              <w:rPr>
                <w:rFonts w:asciiTheme="minorHAnsi" w:hAnsiTheme="minorHAnsi" w:cstheme="minorHAnsi"/>
                <w:sz w:val="18"/>
                <w:szCs w:val="18"/>
                <w:lang w:val="hr-HR" w:bidi="en-US"/>
              </w:rPr>
              <w:t xml:space="preserve">, minimiziranje štetnih efekata, zaštita zdravlja ljudi i </w:t>
            </w:r>
            <w:r w:rsidRPr="008D043F">
              <w:rPr>
                <w:rFonts w:asciiTheme="minorHAnsi" w:hAnsiTheme="minorHAnsi" w:cstheme="minorHAnsi"/>
                <w:sz w:val="18"/>
                <w:szCs w:val="18"/>
                <w:lang w:val="hr-HR" w:bidi="en-US"/>
              </w:rPr>
              <w:t>okoliša</w:t>
            </w:r>
            <w:r w:rsidR="002B4E7C" w:rsidRPr="008D043F">
              <w:rPr>
                <w:rFonts w:asciiTheme="minorHAnsi" w:hAnsiTheme="minorHAnsi" w:cstheme="minorHAnsi"/>
                <w:sz w:val="18"/>
                <w:szCs w:val="18"/>
                <w:lang w:val="hr-HR" w:bidi="en-US"/>
              </w:rPr>
              <w:t xml:space="preserve"> </w:t>
            </w:r>
          </w:p>
        </w:tc>
      </w:tr>
      <w:tr w:rsidR="00762872" w:rsidRPr="008D043F" w14:paraId="0E1BA77A" w14:textId="77777777" w:rsidTr="002D5100">
        <w:trPr>
          <w:trHeight w:val="567"/>
          <w:jc w:val="center"/>
        </w:trPr>
        <w:tc>
          <w:tcPr>
            <w:tcW w:w="1429" w:type="pct"/>
            <w:shd w:val="clear" w:color="auto" w:fill="009D73"/>
            <w:vAlign w:val="center"/>
          </w:tcPr>
          <w:p w14:paraId="570243D6" w14:textId="77777777" w:rsidR="00762872" w:rsidRPr="008D043F" w:rsidRDefault="0076287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1" w:type="pct"/>
            <w:gridSpan w:val="3"/>
            <w:shd w:val="clear" w:color="auto" w:fill="FFFFFF" w:themeFill="background1"/>
            <w:vAlign w:val="center"/>
          </w:tcPr>
          <w:p w14:paraId="3588151D"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 287 141 KM</w:t>
            </w:r>
          </w:p>
          <w:p w14:paraId="1EED3BCB" w14:textId="409ED446" w:rsidR="00762872"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sredstva EU i drugih međunarodnih donatora</w:t>
            </w:r>
          </w:p>
        </w:tc>
      </w:tr>
      <w:tr w:rsidR="00762872" w:rsidRPr="008D043F" w14:paraId="60441F0B" w14:textId="77777777" w:rsidTr="002D5100">
        <w:trPr>
          <w:trHeight w:val="567"/>
          <w:jc w:val="center"/>
        </w:trPr>
        <w:tc>
          <w:tcPr>
            <w:tcW w:w="1429" w:type="pct"/>
            <w:shd w:val="clear" w:color="auto" w:fill="009D73"/>
            <w:vAlign w:val="center"/>
          </w:tcPr>
          <w:p w14:paraId="55F4A6CC" w14:textId="77777777" w:rsidR="00762872" w:rsidRPr="008D043F" w:rsidRDefault="0076287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1" w:type="pct"/>
            <w:gridSpan w:val="3"/>
            <w:shd w:val="clear" w:color="auto" w:fill="FFFFFF"/>
            <w:vAlign w:val="center"/>
          </w:tcPr>
          <w:p w14:paraId="25AFB1C8"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p>
        </w:tc>
      </w:tr>
      <w:tr w:rsidR="00762872" w:rsidRPr="008D043F" w14:paraId="46002FDD" w14:textId="77777777" w:rsidTr="002D5100">
        <w:trPr>
          <w:trHeight w:val="567"/>
          <w:jc w:val="center"/>
        </w:trPr>
        <w:tc>
          <w:tcPr>
            <w:tcW w:w="1429" w:type="pct"/>
            <w:shd w:val="clear" w:color="auto" w:fill="009D73"/>
            <w:vAlign w:val="center"/>
          </w:tcPr>
          <w:p w14:paraId="3067DD96" w14:textId="77777777" w:rsidR="00762872" w:rsidRPr="008D043F" w:rsidRDefault="0076287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shd w:val="clear" w:color="auto" w:fill="FFFFFF"/>
            <w:vAlign w:val="center"/>
          </w:tcPr>
          <w:p w14:paraId="1BAC8F3F"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762872" w:rsidRPr="008D043F" w14:paraId="1A8FCAB9" w14:textId="77777777" w:rsidTr="002D5100">
        <w:trPr>
          <w:trHeight w:val="567"/>
          <w:jc w:val="center"/>
        </w:trPr>
        <w:tc>
          <w:tcPr>
            <w:tcW w:w="1429" w:type="pct"/>
            <w:shd w:val="clear" w:color="auto" w:fill="009D73"/>
            <w:vAlign w:val="center"/>
          </w:tcPr>
          <w:p w14:paraId="1039122C" w14:textId="77777777" w:rsidR="00762872" w:rsidRPr="008D043F" w:rsidRDefault="0076287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1" w:type="pct"/>
            <w:gridSpan w:val="3"/>
            <w:shd w:val="clear" w:color="auto" w:fill="FFFFFF"/>
            <w:vAlign w:val="center"/>
          </w:tcPr>
          <w:p w14:paraId="787AD023"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 FMOIT; Federalna uprava za inspekcijske poslove</w:t>
            </w:r>
          </w:p>
        </w:tc>
      </w:tr>
      <w:tr w:rsidR="00762872" w:rsidRPr="008D043F" w14:paraId="79E9BCB9" w14:textId="77777777" w:rsidTr="002D5100">
        <w:trPr>
          <w:trHeight w:val="567"/>
          <w:jc w:val="center"/>
        </w:trPr>
        <w:tc>
          <w:tcPr>
            <w:tcW w:w="1429" w:type="pct"/>
            <w:shd w:val="clear" w:color="auto" w:fill="009D73"/>
            <w:vAlign w:val="center"/>
          </w:tcPr>
          <w:p w14:paraId="1960E65D" w14:textId="77777777" w:rsidR="00762872" w:rsidRPr="008D043F" w:rsidRDefault="0076287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1" w:type="pct"/>
            <w:gridSpan w:val="3"/>
            <w:shd w:val="clear" w:color="auto" w:fill="FFFFFF"/>
            <w:vAlign w:val="center"/>
          </w:tcPr>
          <w:p w14:paraId="35723861"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e institucije u oblasti zdravstva i zaštite okoliša</w:t>
            </w:r>
          </w:p>
        </w:tc>
      </w:tr>
    </w:tbl>
    <w:p w14:paraId="16F9FD18" w14:textId="77777777" w:rsidR="001319F4" w:rsidRPr="008D043F" w:rsidRDefault="001319F4"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1319F4" w:rsidRPr="008D043F" w14:paraId="10BD9826"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6F4D2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BF06774"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5D1CB7"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2C308E5B"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82967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0D31099" w14:textId="77777777" w:rsidR="001319F4" w:rsidRPr="008D043F" w:rsidRDefault="001319F4"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5.3. Efikasan rad institucija u oblasti hemijske sigurnosti</w:t>
            </w:r>
          </w:p>
        </w:tc>
      </w:tr>
      <w:tr w:rsidR="001319F4" w:rsidRPr="008D043F" w14:paraId="785EA82C"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D20B8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E121FE6"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3.2</w:t>
            </w:r>
            <w:r w:rsidR="009B331C"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Unaprijeđena koordinacija, </w:t>
            </w:r>
            <w:r w:rsidR="005D1CB7" w:rsidRPr="008D043F">
              <w:rPr>
                <w:rFonts w:asciiTheme="minorHAnsi" w:eastAsia="Calibri" w:hAnsiTheme="minorHAnsi" w:cstheme="minorHAnsi"/>
                <w:b/>
                <w:sz w:val="18"/>
                <w:szCs w:val="18"/>
                <w:lang w:val="hr-HR"/>
              </w:rPr>
              <w:t xml:space="preserve">saradnja </w:t>
            </w:r>
            <w:r w:rsidRPr="008D043F">
              <w:rPr>
                <w:rFonts w:asciiTheme="minorHAnsi" w:eastAsia="Calibri" w:hAnsiTheme="minorHAnsi" w:cstheme="minorHAnsi"/>
                <w:b/>
                <w:sz w:val="18"/>
                <w:szCs w:val="18"/>
                <w:lang w:val="hr-HR"/>
              </w:rPr>
              <w:t>i sinergijski pristup nadležnih institucija u oblasti zaštite okoliša i zdravstva</w:t>
            </w:r>
          </w:p>
        </w:tc>
      </w:tr>
      <w:tr w:rsidR="001319F4" w:rsidRPr="008D043F" w14:paraId="41F45E47" w14:textId="77777777" w:rsidTr="004879A0">
        <w:trPr>
          <w:trHeight w:val="274"/>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66963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9DD476"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unapr</w:t>
            </w:r>
            <w:r w:rsidR="005D1CB7"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uje koordinacija, </w:t>
            </w:r>
            <w:r w:rsidR="005D1CB7" w:rsidRPr="008D043F">
              <w:rPr>
                <w:rFonts w:asciiTheme="minorHAnsi" w:eastAsia="Calibri" w:hAnsiTheme="minorHAnsi" w:cstheme="minorHAnsi"/>
                <w:sz w:val="18"/>
                <w:szCs w:val="18"/>
                <w:lang w:val="hr-HR"/>
              </w:rPr>
              <w:t xml:space="preserve">saradnja </w:t>
            </w:r>
            <w:r w:rsidRPr="008D043F">
              <w:rPr>
                <w:rFonts w:asciiTheme="minorHAnsi" w:eastAsia="Calibri" w:hAnsiTheme="minorHAnsi" w:cstheme="minorHAnsi"/>
                <w:sz w:val="18"/>
                <w:szCs w:val="18"/>
                <w:lang w:val="hr-HR"/>
              </w:rPr>
              <w:t>i sinergijski pristup institucija u oblasti efikasne implementacije propisa u oblasti hemijske sigurnosti</w:t>
            </w:r>
            <w:r w:rsidR="005D1CB7" w:rsidRPr="008D043F">
              <w:rPr>
                <w:rFonts w:asciiTheme="minorHAnsi" w:eastAsia="Calibri" w:hAnsiTheme="minorHAnsi" w:cstheme="minorHAnsi"/>
                <w:sz w:val="18"/>
                <w:szCs w:val="18"/>
                <w:lang w:val="hr-HR"/>
              </w:rPr>
              <w:t>.</w:t>
            </w:r>
          </w:p>
          <w:p w14:paraId="05EC7ED9" w14:textId="77777777" w:rsidR="001319F4" w:rsidRPr="008D043F" w:rsidRDefault="005D1CB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5CCB0559" w14:textId="77777777" w:rsidR="009B331C" w:rsidRPr="008D043F" w:rsidRDefault="005D1CB7" w:rsidP="0068355A">
            <w:pPr>
              <w:pStyle w:val="ListParagraph"/>
              <w:numPr>
                <w:ilvl w:val="0"/>
                <w:numId w:val="2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je </w:t>
            </w:r>
            <w:r w:rsidR="001319F4" w:rsidRPr="008D043F">
              <w:rPr>
                <w:rFonts w:asciiTheme="minorHAnsi" w:eastAsia="Calibri" w:hAnsiTheme="minorHAnsi" w:cstheme="minorHAnsi"/>
                <w:sz w:val="18"/>
                <w:szCs w:val="18"/>
                <w:lang w:val="hr-HR"/>
              </w:rPr>
              <w:t>tim</w:t>
            </w:r>
            <w:r w:rsidRPr="008D043F">
              <w:rPr>
                <w:rFonts w:asciiTheme="minorHAnsi" w:eastAsia="Calibri" w:hAnsiTheme="minorHAnsi" w:cstheme="minorHAnsi"/>
                <w:sz w:val="18"/>
                <w:szCs w:val="18"/>
                <w:lang w:val="hr-HR"/>
              </w:rPr>
              <w:t>a</w:t>
            </w:r>
            <w:r w:rsidR="001319F4"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mehanizma </w:t>
            </w:r>
            <w:r w:rsidR="001319F4" w:rsidRPr="008D043F">
              <w:rPr>
                <w:rFonts w:asciiTheme="minorHAnsi" w:eastAsia="Calibri" w:hAnsiTheme="minorHAnsi" w:cstheme="minorHAnsi"/>
                <w:sz w:val="18"/>
                <w:szCs w:val="18"/>
                <w:lang w:val="hr-HR"/>
              </w:rPr>
              <w:t>za saradnju Republičke uprave za inspekcijske poslove Republike Srpske i  Federalne uprave za inspekcijske poslove</w:t>
            </w:r>
            <w:r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 xml:space="preserve"> kao i Inspektorata Brčko </w:t>
            </w:r>
            <w:r w:rsidRPr="008D043F">
              <w:rPr>
                <w:rFonts w:asciiTheme="minorHAnsi" w:eastAsia="Calibri" w:hAnsiTheme="minorHAnsi" w:cstheme="minorHAnsi"/>
                <w:sz w:val="18"/>
                <w:szCs w:val="18"/>
                <w:lang w:val="hr-HR"/>
              </w:rPr>
              <w:t xml:space="preserve">distrikta BiH </w:t>
            </w:r>
            <w:r w:rsidR="001319F4" w:rsidRPr="008D043F">
              <w:rPr>
                <w:rFonts w:asciiTheme="minorHAnsi" w:eastAsia="Calibri" w:hAnsiTheme="minorHAnsi" w:cstheme="minorHAnsi"/>
                <w:sz w:val="18"/>
                <w:szCs w:val="18"/>
                <w:lang w:val="hr-HR"/>
              </w:rPr>
              <w:t>u oblasti hemijske sigurnosti</w:t>
            </w:r>
          </w:p>
          <w:p w14:paraId="73992236" w14:textId="77777777" w:rsidR="009B331C" w:rsidRPr="008D043F" w:rsidRDefault="001319F4" w:rsidP="0068355A">
            <w:pPr>
              <w:pStyle w:val="ListParagraph"/>
              <w:numPr>
                <w:ilvl w:val="0"/>
                <w:numId w:val="2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čestvovanje Federalnog ministarstva zdravlja i CKT</w:t>
            </w:r>
            <w:r w:rsidR="005D1CB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na sastanku (jednom godišnje) </w:t>
            </w:r>
            <w:r w:rsidR="005D1CB7" w:rsidRPr="008D043F">
              <w:rPr>
                <w:rFonts w:asciiTheme="minorHAnsi" w:eastAsia="Calibri" w:hAnsiTheme="minorHAnsi" w:cstheme="minorHAnsi"/>
                <w:sz w:val="18"/>
                <w:szCs w:val="18"/>
                <w:lang w:val="hr-HR"/>
              </w:rPr>
              <w:t xml:space="preserve">organiziranog </w:t>
            </w:r>
            <w:r w:rsidRPr="008D043F">
              <w:rPr>
                <w:rFonts w:asciiTheme="minorHAnsi" w:eastAsia="Calibri" w:hAnsiTheme="minorHAnsi" w:cstheme="minorHAnsi"/>
                <w:sz w:val="18"/>
                <w:szCs w:val="18"/>
                <w:lang w:val="hr-HR"/>
              </w:rPr>
              <w:t>od MCP</w:t>
            </w:r>
            <w:r w:rsidR="005D1CB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w:t>
            </w:r>
            <w:r w:rsidR="005D1C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H  u cilju razmjene iskustava i planiranja  budućih aktivnosti na prevenciji,</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uzbijanju, </w:t>
            </w:r>
            <w:r w:rsidR="005D1CB7" w:rsidRPr="008D043F">
              <w:rPr>
                <w:rFonts w:asciiTheme="minorHAnsi" w:eastAsia="Calibri" w:hAnsiTheme="minorHAnsi" w:cstheme="minorHAnsi"/>
                <w:sz w:val="18"/>
                <w:szCs w:val="18"/>
                <w:lang w:val="hr-HR"/>
              </w:rPr>
              <w:t xml:space="preserve">liječenju </w:t>
            </w:r>
            <w:r w:rsidRPr="008D043F">
              <w:rPr>
                <w:rFonts w:asciiTheme="minorHAnsi" w:eastAsia="Calibri" w:hAnsiTheme="minorHAnsi" w:cstheme="minorHAnsi"/>
                <w:sz w:val="18"/>
                <w:szCs w:val="18"/>
                <w:lang w:val="hr-HR"/>
              </w:rPr>
              <w:t>i izvještavanju na temu trovanja prema institucijama u B</w:t>
            </w:r>
            <w:r w:rsidR="005D1C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H i Svjetskoj zdravstvenoj organizaciji</w:t>
            </w:r>
          </w:p>
          <w:p w14:paraId="54C26D9F" w14:textId="77777777" w:rsidR="001319F4" w:rsidRPr="008D043F" w:rsidRDefault="005D1CB7" w:rsidP="0068355A">
            <w:pPr>
              <w:pStyle w:val="ListParagraph"/>
              <w:numPr>
                <w:ilvl w:val="0"/>
                <w:numId w:val="21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je tima za </w:t>
            </w:r>
            <w:r w:rsidR="009814F0" w:rsidRPr="008D043F">
              <w:rPr>
                <w:rFonts w:asciiTheme="minorHAnsi" w:eastAsia="Calibri" w:hAnsiTheme="minorHAnsi" w:cstheme="minorHAnsi"/>
                <w:sz w:val="18"/>
                <w:szCs w:val="18"/>
                <w:lang w:val="hr-HR"/>
              </w:rPr>
              <w:t>informacione</w:t>
            </w:r>
            <w:r w:rsidR="001319F4" w:rsidRPr="008D043F">
              <w:rPr>
                <w:rFonts w:asciiTheme="minorHAnsi" w:eastAsia="Calibri" w:hAnsiTheme="minorHAnsi" w:cstheme="minorHAnsi"/>
                <w:sz w:val="18"/>
                <w:szCs w:val="18"/>
                <w:lang w:val="hr-HR"/>
              </w:rPr>
              <w:t xml:space="preserve"> tehnologije koji će uvezati i rukovoditi bazama podataka kojima raspolažu nadležna ministarstva za upravljanje hemikalijama</w:t>
            </w:r>
          </w:p>
        </w:tc>
      </w:tr>
      <w:tr w:rsidR="001319F4" w:rsidRPr="008D043F" w14:paraId="723BECAE"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D1AAC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490633D"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7CB16637" w14:textId="77777777" w:rsidTr="002D5100">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FF3C10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410016"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9AD1E09"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663B80"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A057D7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ABCBAB"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7BA95BE1"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CAB390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B699EF" w14:textId="77777777" w:rsidR="001319F4" w:rsidRPr="008D043F" w:rsidRDefault="001319F4" w:rsidP="0068355A">
            <w:pPr>
              <w:pStyle w:val="ListParagraph"/>
              <w:numPr>
                <w:ilvl w:val="0"/>
                <w:numId w:val="146"/>
              </w:numPr>
              <w:spacing w:before="40" w:after="40" w:line="276" w:lineRule="auto"/>
              <w:ind w:left="265" w:hanging="26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fikasnost razmjene podataka i iskustava entitetskih</w:t>
            </w:r>
            <w:r w:rsidR="005D1CB7"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w:t>
            </w:r>
            <w:r w:rsidR="005D1CB7" w:rsidRPr="008D043F">
              <w:rPr>
                <w:rFonts w:asciiTheme="minorHAnsi" w:eastAsia="Calibri" w:hAnsiTheme="minorHAnsi" w:cstheme="minorHAnsi"/>
                <w:sz w:val="18"/>
                <w:szCs w:val="18"/>
                <w:lang w:val="hr-HR"/>
              </w:rPr>
              <w:t xml:space="preserve">inspekcijskog </w:t>
            </w:r>
            <w:r w:rsidRPr="008D043F">
              <w:rPr>
                <w:rFonts w:asciiTheme="minorHAnsi" w:eastAsia="Calibri" w:hAnsiTheme="minorHAnsi" w:cstheme="minorHAnsi"/>
                <w:sz w:val="18"/>
                <w:szCs w:val="18"/>
                <w:lang w:val="hr-HR"/>
              </w:rPr>
              <w:t>tijela</w:t>
            </w:r>
            <w:r w:rsidR="005D1CB7" w:rsidRPr="008D043F">
              <w:rPr>
                <w:rFonts w:asciiTheme="minorHAnsi" w:eastAsia="Calibri" w:hAnsiTheme="minorHAnsi" w:cstheme="minorHAnsi"/>
                <w:sz w:val="18"/>
                <w:szCs w:val="18"/>
                <w:lang w:val="hr-HR"/>
              </w:rPr>
              <w:t xml:space="preserve"> Brčko distrikta BiH</w:t>
            </w:r>
            <w:r w:rsidRPr="008D043F">
              <w:rPr>
                <w:rFonts w:asciiTheme="minorHAnsi" w:eastAsia="Calibri" w:hAnsiTheme="minorHAnsi" w:cstheme="minorHAnsi"/>
                <w:sz w:val="18"/>
                <w:szCs w:val="18"/>
                <w:lang w:val="hr-HR"/>
              </w:rPr>
              <w:t xml:space="preserve"> u oblasti hemijske sigurnost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3C0CA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5D1CB7" w:rsidRPr="008D043F">
              <w:rPr>
                <w:rFonts w:asciiTheme="minorHAnsi" w:hAnsiTheme="minorHAnsi" w:cstheme="minorHAnsi"/>
                <w:sz w:val="18"/>
                <w:szCs w:val="18"/>
                <w:lang w:val="hr-HR" w:bidi="en-US"/>
              </w:rPr>
              <w:t xml:space="preserve">zvanični </w:t>
            </w:r>
            <w:r w:rsidRPr="008D043F">
              <w:rPr>
                <w:rFonts w:asciiTheme="minorHAnsi" w:hAnsiTheme="minorHAnsi" w:cstheme="minorHAnsi"/>
                <w:sz w:val="18"/>
                <w:szCs w:val="18"/>
                <w:lang w:val="hr-HR" w:bidi="en-US"/>
              </w:rPr>
              <w:t xml:space="preserve">sistem izvještavanja i koordinacije između inspekcijskih službi entiteta i </w:t>
            </w:r>
            <w:r w:rsidR="005D1CB7" w:rsidRPr="008D043F">
              <w:rPr>
                <w:rFonts w:asciiTheme="minorHAnsi" w:hAnsiTheme="minorHAnsi" w:cstheme="minorHAnsi"/>
                <w:sz w:val="18"/>
                <w:szCs w:val="18"/>
                <w:lang w:val="hr-HR" w:bidi="en-US"/>
              </w:rPr>
              <w:t>Brčko distrikta</w:t>
            </w:r>
            <w:r w:rsidRPr="008D043F">
              <w:rPr>
                <w:rFonts w:asciiTheme="minorHAnsi" w:hAnsiTheme="minorHAnsi" w:cstheme="minorHAnsi"/>
                <w:sz w:val="18"/>
                <w:szCs w:val="18"/>
                <w:lang w:val="hr-HR" w:bidi="en-US"/>
              </w:rPr>
              <w:t xml:space="preserve"> BiH u oblasti hemijske sigurnosti</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BDA67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Formirati tim/mehanizam za saradnju Republičke uprave za inspekcijske poslove Republike Srpske i Federalne uprave za inspekcijske poslove</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i Inspektorata Brčko </w:t>
            </w:r>
            <w:r w:rsidR="005D1CB7" w:rsidRPr="008D043F">
              <w:rPr>
                <w:rFonts w:asciiTheme="minorHAnsi" w:eastAsia="Calibri" w:hAnsiTheme="minorHAnsi" w:cstheme="minorHAnsi"/>
                <w:sz w:val="18"/>
                <w:szCs w:val="18"/>
                <w:lang w:val="hr-HR"/>
              </w:rPr>
              <w:t>distrikta BiH</w:t>
            </w:r>
            <w:r w:rsidRPr="008D043F">
              <w:rPr>
                <w:rFonts w:asciiTheme="minorHAnsi" w:eastAsia="Calibri" w:hAnsiTheme="minorHAnsi" w:cstheme="minorHAnsi"/>
                <w:sz w:val="18"/>
                <w:szCs w:val="18"/>
                <w:lang w:val="hr-HR"/>
              </w:rPr>
              <w:t xml:space="preserve"> u oblasti hemijske sigurnosti (2023</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72274631"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B36CFC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0CE0E09" w14:textId="77777777" w:rsidR="001319F4" w:rsidRPr="008D043F" w:rsidRDefault="001319F4" w:rsidP="0068355A">
            <w:pPr>
              <w:pStyle w:val="ListParagraph"/>
              <w:numPr>
                <w:ilvl w:val="0"/>
                <w:numId w:val="146"/>
              </w:numPr>
              <w:spacing w:before="40" w:after="40" w:line="276" w:lineRule="auto"/>
              <w:ind w:left="265" w:hanging="26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Efikasnost razmjene podataka i iskustava entitetskih ministarstava </w:t>
            </w:r>
            <w:r w:rsidR="005D1CB7" w:rsidRPr="008D043F">
              <w:rPr>
                <w:rFonts w:asciiTheme="minorHAnsi" w:eastAsia="Calibri" w:hAnsiTheme="minorHAnsi" w:cstheme="minorHAnsi"/>
                <w:sz w:val="18"/>
                <w:szCs w:val="18"/>
                <w:lang w:val="hr-HR"/>
              </w:rPr>
              <w:t xml:space="preserve">i ministarstva Brčko distrikta BiH </w:t>
            </w:r>
            <w:r w:rsidRPr="008D043F">
              <w:rPr>
                <w:rFonts w:asciiTheme="minorHAnsi" w:eastAsia="Calibri" w:hAnsiTheme="minorHAnsi" w:cstheme="minorHAnsi"/>
                <w:sz w:val="18"/>
                <w:szCs w:val="18"/>
                <w:lang w:val="hr-HR"/>
              </w:rPr>
              <w:t xml:space="preserve">u oblasti zdravstva o rezultatima kontrole trovanja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FD5C1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imenovani centri za kontrolu trovanja u B</w:t>
            </w:r>
            <w:r w:rsidR="005D1C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 te do sada nije bilo izvještavanja po tom pitanju</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C1C820"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čestvovanje Federalnog ministarstva zdravlja i CKT</w:t>
            </w:r>
            <w:r w:rsidR="005D1CB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na sastanku (jednom godišnje) </w:t>
            </w:r>
            <w:r w:rsidR="005D1CB7" w:rsidRPr="008D043F">
              <w:rPr>
                <w:rFonts w:asciiTheme="minorHAnsi" w:eastAsia="Calibri" w:hAnsiTheme="minorHAnsi" w:cstheme="minorHAnsi"/>
                <w:sz w:val="18"/>
                <w:szCs w:val="18"/>
                <w:lang w:val="hr-HR"/>
              </w:rPr>
              <w:t xml:space="preserve">organiziranom </w:t>
            </w:r>
            <w:r w:rsidRPr="008D043F">
              <w:rPr>
                <w:rFonts w:asciiTheme="minorHAnsi" w:eastAsia="Calibri" w:hAnsiTheme="minorHAnsi" w:cstheme="minorHAnsi"/>
                <w:sz w:val="18"/>
                <w:szCs w:val="18"/>
                <w:lang w:val="hr-HR"/>
              </w:rPr>
              <w:t>od MCP</w:t>
            </w:r>
            <w:r w:rsidR="005D1CB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w:t>
            </w:r>
            <w:r w:rsidR="005D1C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H  u cilju razmjene iskustava i planiranja budućih aktivnosti na prevenciji, suzbijanju, liječenju i izvještavanju na temu trovanja prema institucijama u B</w:t>
            </w:r>
            <w:r w:rsidR="005D1C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H i Svjetskoj zdravstvenoj organizaciji (2025</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5B110686"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7BCCC7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FC1AFD" w14:textId="77777777" w:rsidR="001319F4" w:rsidRPr="008D043F" w:rsidRDefault="001319F4" w:rsidP="0068355A">
            <w:pPr>
              <w:pStyle w:val="ListParagraph"/>
              <w:numPr>
                <w:ilvl w:val="0"/>
                <w:numId w:val="146"/>
              </w:numPr>
              <w:spacing w:before="40" w:after="40" w:line="276" w:lineRule="auto"/>
              <w:ind w:left="265" w:hanging="26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ednostavnost i efikasnost razmjene podataka u oblasti hemijske sigurnosti između </w:t>
            </w:r>
            <w:r w:rsidR="005D1CB7" w:rsidRPr="008D043F">
              <w:rPr>
                <w:rFonts w:asciiTheme="minorHAnsi" w:eastAsia="Calibri" w:hAnsiTheme="minorHAnsi" w:cstheme="minorHAnsi"/>
                <w:sz w:val="18"/>
                <w:szCs w:val="18"/>
                <w:lang w:val="hr-HR"/>
              </w:rPr>
              <w:t>državne,</w:t>
            </w:r>
            <w:r w:rsidRPr="008D043F">
              <w:rPr>
                <w:rFonts w:asciiTheme="minorHAnsi" w:eastAsia="Calibri" w:hAnsiTheme="minorHAnsi" w:cstheme="minorHAnsi"/>
                <w:sz w:val="18"/>
                <w:szCs w:val="18"/>
                <w:lang w:val="hr-HR"/>
              </w:rPr>
              <w:t xml:space="preserve"> entitetskih</w:t>
            </w:r>
            <w:r w:rsidR="005D1CB7"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institucija</w:t>
            </w:r>
            <w:r w:rsidR="005D1CB7" w:rsidRPr="008D043F">
              <w:rPr>
                <w:rFonts w:asciiTheme="minorHAnsi" w:eastAsia="Calibri" w:hAnsiTheme="minorHAnsi" w:cstheme="minorHAnsi"/>
                <w:sz w:val="18"/>
                <w:szCs w:val="18"/>
                <w:lang w:val="hr-HR"/>
              </w:rPr>
              <w:t xml:space="preserve"> Brčko distrikta BiH </w:t>
            </w:r>
            <w:r w:rsidRPr="008D043F">
              <w:rPr>
                <w:rFonts w:asciiTheme="minorHAnsi" w:eastAsia="Calibri" w:hAnsiTheme="minorHAnsi" w:cstheme="minorHAnsi"/>
                <w:sz w:val="18"/>
                <w:szCs w:val="18"/>
                <w:lang w:val="hr-HR"/>
              </w:rPr>
              <w:t>u oblasti hemijske sigurnost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2A4332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daci u oblasti hemijske sigurnosti su nesistematično raspoređeni u institucijama u oblasti zdravlja i zaštite okoliša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4A3CF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Formirati tim za </w:t>
            </w:r>
            <w:r w:rsidR="009814F0" w:rsidRPr="008D043F">
              <w:rPr>
                <w:rFonts w:asciiTheme="minorHAnsi" w:eastAsia="Calibri" w:hAnsiTheme="minorHAnsi" w:cstheme="minorHAnsi"/>
                <w:sz w:val="18"/>
                <w:szCs w:val="18"/>
                <w:lang w:val="hr-HR"/>
              </w:rPr>
              <w:t>informacione</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tehnologije koji će uvezati i rukovoditi bazama podataka kojima raspolažu nadležna ministarstva za upravljanje hemikalijama (2026</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7CABE23B"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34312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84D686C" w14:textId="77777777" w:rsidR="001319F4" w:rsidRPr="008D043F" w:rsidRDefault="00A83090"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je koordinacije između različitih nivoa vlasti, stvaranje koherentnog sistema, čvrstih međusektorskih veza i dobre  </w:t>
            </w:r>
            <w:r w:rsidR="005D1CB7" w:rsidRPr="008D043F">
              <w:rPr>
                <w:rFonts w:asciiTheme="minorHAnsi" w:hAnsiTheme="minorHAnsi" w:cstheme="minorHAnsi"/>
                <w:sz w:val="18"/>
                <w:szCs w:val="18"/>
                <w:lang w:val="hr-HR" w:bidi="en-US"/>
              </w:rPr>
              <w:t>koordinacije</w:t>
            </w:r>
            <w:r w:rsidRPr="008D043F">
              <w:rPr>
                <w:rFonts w:asciiTheme="minorHAnsi" w:hAnsiTheme="minorHAnsi" w:cstheme="minorHAnsi"/>
                <w:sz w:val="18"/>
                <w:szCs w:val="18"/>
                <w:lang w:val="hr-HR" w:bidi="en-US"/>
              </w:rPr>
              <w:t xml:space="preserve">, koji su od suštinskog značaja za efikasno upravljanje hemikalijama </w:t>
            </w:r>
          </w:p>
        </w:tc>
      </w:tr>
      <w:tr w:rsidR="001319F4" w:rsidRPr="008D043F" w14:paraId="59BFB599"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12D9F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34074D5"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3 948 KM</w:t>
            </w:r>
          </w:p>
          <w:p w14:paraId="2ACEC747" w14:textId="77777777" w:rsidR="001319F4"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5D1CB7"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1319F4" w:rsidRPr="008D043F" w14:paraId="1B792344"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A6A16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5899DD7"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p>
        </w:tc>
      </w:tr>
      <w:tr w:rsidR="001319F4" w:rsidRPr="008D043F" w14:paraId="782498D5"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14A993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5E548BE"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1319F4" w:rsidRPr="008D043F" w14:paraId="648DE4C8"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080E4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oci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319819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 FMOIT; Federalna uprava za inspekcijske poslove</w:t>
            </w:r>
          </w:p>
        </w:tc>
      </w:tr>
      <w:tr w:rsidR="001319F4" w:rsidRPr="008D043F" w14:paraId="1B7AEFE3"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8EC5D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A47B1C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Z, FMOIT, Federalna uprava za inspekcijske poslove, MVTEO, MCP, MZSZ RS, MPUGIE,  </w:t>
            </w:r>
            <w:r w:rsidR="00C077A9" w:rsidRPr="008D043F">
              <w:rPr>
                <w:rFonts w:asciiTheme="minorHAnsi" w:hAnsiTheme="minorHAnsi" w:cstheme="minorHAnsi"/>
                <w:sz w:val="18"/>
                <w:szCs w:val="18"/>
                <w:lang w:val="hr-HR" w:bidi="en-US"/>
              </w:rPr>
              <w:t xml:space="preserve">Brčko distrikt </w:t>
            </w:r>
            <w:r w:rsidR="005D1CB7" w:rsidRPr="008D043F">
              <w:rPr>
                <w:rFonts w:asciiTheme="minorHAnsi" w:hAnsiTheme="minorHAnsi" w:cstheme="minorHAnsi"/>
                <w:sz w:val="18"/>
                <w:szCs w:val="18"/>
                <w:lang w:val="hr-HR" w:bidi="en-US"/>
              </w:rPr>
              <w:t xml:space="preserve">BiH,  </w:t>
            </w:r>
            <w:r w:rsidRPr="008D043F">
              <w:rPr>
                <w:rFonts w:asciiTheme="minorHAnsi" w:hAnsiTheme="minorHAnsi" w:cstheme="minorHAnsi"/>
                <w:sz w:val="18"/>
                <w:szCs w:val="18"/>
                <w:lang w:val="hr-HR" w:bidi="en-US"/>
              </w:rPr>
              <w:t xml:space="preserve">Odjeljenje za prostorno planiranje i imovinskopravne poslove, </w:t>
            </w:r>
            <w:r w:rsidR="00C077A9" w:rsidRPr="008D043F">
              <w:rPr>
                <w:rFonts w:asciiTheme="minorHAnsi" w:hAnsiTheme="minorHAnsi" w:cstheme="minorHAnsi"/>
                <w:sz w:val="18"/>
                <w:szCs w:val="18"/>
                <w:lang w:val="hr-HR" w:bidi="en-US"/>
              </w:rPr>
              <w:t xml:space="preserve">Brčko distrikt </w:t>
            </w:r>
            <w:r w:rsidRPr="008D043F">
              <w:rPr>
                <w:rFonts w:asciiTheme="minorHAnsi" w:hAnsiTheme="minorHAnsi" w:cstheme="minorHAnsi"/>
                <w:sz w:val="18"/>
                <w:szCs w:val="18"/>
                <w:lang w:val="hr-HR" w:bidi="en-US"/>
              </w:rPr>
              <w:t>B</w:t>
            </w:r>
            <w:r w:rsidR="005D1C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Odjeljenje </w:t>
            </w:r>
            <w:r w:rsidR="005D1CB7" w:rsidRPr="008D043F">
              <w:rPr>
                <w:rFonts w:asciiTheme="minorHAnsi" w:hAnsiTheme="minorHAnsi" w:cstheme="minorHAnsi"/>
                <w:sz w:val="18"/>
                <w:szCs w:val="18"/>
                <w:lang w:val="hr-HR" w:bidi="en-US"/>
              </w:rPr>
              <w:t xml:space="preserve">za </w:t>
            </w:r>
            <w:r w:rsidRPr="008D043F">
              <w:rPr>
                <w:rFonts w:asciiTheme="minorHAnsi" w:hAnsiTheme="minorHAnsi" w:cstheme="minorHAnsi"/>
                <w:sz w:val="18"/>
                <w:szCs w:val="18"/>
                <w:lang w:val="hr-HR" w:bidi="en-US"/>
              </w:rPr>
              <w:t>zdravstvo i druge usluge</w:t>
            </w:r>
          </w:p>
        </w:tc>
      </w:tr>
    </w:tbl>
    <w:p w14:paraId="5651A8D6" w14:textId="77777777" w:rsidR="001319F4" w:rsidRPr="008D043F" w:rsidRDefault="001319F4"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DA64AD" w:rsidRPr="008D043F" w14:paraId="2EE53B36"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5C6FDA0"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DFC9B79" w14:textId="77777777" w:rsidR="00DA64AD" w:rsidRPr="008D043F" w:rsidRDefault="00DA64A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C077A9"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DA64AD" w:rsidRPr="008D043F" w14:paraId="6B39E768"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1D60AF"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112D9CA" w14:textId="77777777" w:rsidR="00DA64AD" w:rsidRPr="008D043F" w:rsidRDefault="00DA64AD"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5.3. Efikasan rad institucija u oblasti hemijske sigurnosti</w:t>
            </w:r>
          </w:p>
        </w:tc>
      </w:tr>
      <w:tr w:rsidR="00DA64AD" w:rsidRPr="008D043F" w14:paraId="781FD5E8"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6F767F"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cPr>
          <w:p w14:paraId="7A21A765" w14:textId="77777777" w:rsidR="00DA64AD" w:rsidRPr="008D043F" w:rsidRDefault="00DA64AD" w:rsidP="0068355A">
            <w:pPr>
              <w:spacing w:before="40" w:after="40" w:line="276" w:lineRule="auto"/>
              <w:rPr>
                <w:rFonts w:asciiTheme="minorHAnsi" w:eastAsia="Calibri" w:hAnsiTheme="minorHAnsi" w:cstheme="minorHAnsi"/>
                <w:b/>
                <w:sz w:val="18"/>
                <w:szCs w:val="18"/>
                <w:lang w:val="hr-HR"/>
              </w:rPr>
            </w:pPr>
            <w:r w:rsidRPr="008D043F">
              <w:rPr>
                <w:rFonts w:asciiTheme="minorHAnsi" w:hAnsiTheme="minorHAnsi" w:cstheme="minorHAnsi"/>
                <w:b/>
                <w:sz w:val="18"/>
                <w:szCs w:val="18"/>
                <w:lang w:val="hr-HR"/>
              </w:rPr>
              <w:t>5.3.3 Unaprijeđen sistem evidencije oboljelih i umrlih osoba zbog trovanja uslijed neadekvatnog rukovanja hemijskim proizvodima</w:t>
            </w:r>
            <w:r w:rsidRPr="008D043F">
              <w:rPr>
                <w:rFonts w:asciiTheme="minorHAnsi" w:eastAsia="Calibri" w:hAnsiTheme="minorHAnsi" w:cstheme="minorHAnsi"/>
                <w:b/>
                <w:bCs/>
                <w:sz w:val="18"/>
                <w:szCs w:val="18"/>
                <w:lang w:val="hr-HR"/>
              </w:rPr>
              <w:t xml:space="preserve">    </w:t>
            </w:r>
          </w:p>
        </w:tc>
      </w:tr>
      <w:tr w:rsidR="00DA64AD" w:rsidRPr="008D043F" w14:paraId="3E973185"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5E2E2C"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cPr>
          <w:p w14:paraId="501E48CB"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unapr</w:t>
            </w:r>
            <w:r w:rsidR="00C077A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đuje način evidencije oboljelih i umrlih osoba od trovanja zbog neadekvatnog rukovanja hemikalija i hemijskim proizvodima</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34DB627F" w14:textId="77777777" w:rsidR="00DA64AD" w:rsidRPr="008D043F" w:rsidRDefault="00C077A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DA64AD" w:rsidRPr="008D043F">
              <w:rPr>
                <w:rFonts w:asciiTheme="minorHAnsi" w:eastAsia="Calibri" w:hAnsiTheme="minorHAnsi" w:cstheme="minorHAnsi"/>
                <w:sz w:val="18"/>
                <w:szCs w:val="18"/>
                <w:lang w:val="hr-HR"/>
              </w:rPr>
              <w:t xml:space="preserve"> djelovanja su: </w:t>
            </w:r>
          </w:p>
          <w:p w14:paraId="089407FE" w14:textId="77777777" w:rsidR="004879A0" w:rsidRPr="008D043F" w:rsidRDefault="00DA64AD" w:rsidP="0068355A">
            <w:pPr>
              <w:numPr>
                <w:ilvl w:val="0"/>
                <w:numId w:val="235"/>
              </w:numPr>
              <w:tabs>
                <w:tab w:val="left" w:pos="462"/>
              </w:tabs>
              <w:spacing w:line="276" w:lineRule="auto"/>
              <w:ind w:left="406" w:right="56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a nova metodologija </w:t>
            </w:r>
            <w:r w:rsidR="00C077A9" w:rsidRPr="008D043F">
              <w:rPr>
                <w:rFonts w:asciiTheme="minorHAnsi" w:hAnsiTheme="minorHAnsi" w:cstheme="minorHAnsi"/>
                <w:sz w:val="18"/>
                <w:szCs w:val="18"/>
                <w:lang w:val="hr-HR"/>
              </w:rPr>
              <w:t xml:space="preserve">prikupljanja </w:t>
            </w:r>
            <w:r w:rsidRPr="008D043F">
              <w:rPr>
                <w:rFonts w:asciiTheme="minorHAnsi" w:hAnsiTheme="minorHAnsi" w:cstheme="minorHAnsi"/>
                <w:sz w:val="18"/>
                <w:szCs w:val="18"/>
                <w:lang w:val="hr-HR"/>
              </w:rPr>
              <w:t xml:space="preserve">rutinske statistike u Zavodu za javno zdravstvo Federacije BiH, a koja uključuje  podatke o morbiditetu zbog trovanja </w:t>
            </w:r>
            <w:r w:rsidR="00C077A9" w:rsidRPr="008D043F">
              <w:rPr>
                <w:rFonts w:asciiTheme="minorHAnsi" w:hAnsiTheme="minorHAnsi" w:cstheme="minorHAnsi"/>
                <w:sz w:val="18"/>
                <w:szCs w:val="18"/>
                <w:lang w:val="hr-HR"/>
              </w:rPr>
              <w:t xml:space="preserve">uslijed </w:t>
            </w:r>
            <w:r w:rsidRPr="008D043F">
              <w:rPr>
                <w:rFonts w:asciiTheme="minorHAnsi" w:hAnsiTheme="minorHAnsi" w:cstheme="minorHAnsi"/>
                <w:sz w:val="18"/>
                <w:szCs w:val="18"/>
                <w:lang w:val="hr-HR"/>
              </w:rPr>
              <w:t xml:space="preserve">neadekvatnog rukovanja hemijskim proizvodima, </w:t>
            </w:r>
            <w:r w:rsidR="00C077A9" w:rsidRPr="008D043F">
              <w:rPr>
                <w:rFonts w:asciiTheme="minorHAnsi" w:eastAsia="Calibri" w:hAnsiTheme="minorHAnsi" w:cstheme="minorHAnsi"/>
                <w:sz w:val="18"/>
                <w:szCs w:val="18"/>
                <w:lang w:val="hr-HR"/>
              </w:rPr>
              <w:t xml:space="preserve">podijeljene </w:t>
            </w:r>
            <w:r w:rsidRPr="008D043F">
              <w:rPr>
                <w:rFonts w:asciiTheme="minorHAnsi" w:eastAsia="Calibri" w:hAnsiTheme="minorHAnsi" w:cstheme="minorHAnsi"/>
                <w:sz w:val="18"/>
                <w:szCs w:val="18"/>
                <w:lang w:val="hr-HR"/>
              </w:rPr>
              <w:t xml:space="preserve">po rodnim i starosnim </w:t>
            </w:r>
            <w:r w:rsidR="00C077A9" w:rsidRPr="008D043F">
              <w:rPr>
                <w:rFonts w:asciiTheme="minorHAnsi" w:eastAsia="Calibri" w:hAnsiTheme="minorHAnsi" w:cstheme="minorHAnsi"/>
                <w:sz w:val="18"/>
                <w:szCs w:val="18"/>
                <w:lang w:val="hr-HR"/>
              </w:rPr>
              <w:t>grupama</w:t>
            </w:r>
          </w:p>
          <w:p w14:paraId="463A1DD4" w14:textId="18DD9B1B" w:rsidR="00DA64AD" w:rsidRPr="008D043F" w:rsidRDefault="00DA64AD" w:rsidP="0068355A">
            <w:pPr>
              <w:numPr>
                <w:ilvl w:val="0"/>
                <w:numId w:val="235"/>
              </w:numPr>
              <w:tabs>
                <w:tab w:val="left" w:pos="462"/>
              </w:tabs>
              <w:spacing w:line="276" w:lineRule="auto"/>
              <w:ind w:left="406" w:right="56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i javno dostupan statistički godišnjak Federalnog zavoda za javno zdravstvo koji će uključiti podatke o smrti zbog trovanja uslijed neadekvatnog rukovanja hemijskim proizvodima, </w:t>
            </w:r>
            <w:r w:rsidR="00C077A9" w:rsidRPr="008D043F">
              <w:rPr>
                <w:rFonts w:asciiTheme="minorHAnsi" w:eastAsia="Calibri" w:hAnsiTheme="minorHAnsi" w:cstheme="minorHAnsi"/>
                <w:sz w:val="18"/>
                <w:szCs w:val="18"/>
                <w:lang w:val="hr-HR"/>
              </w:rPr>
              <w:t xml:space="preserve">podijeljene </w:t>
            </w:r>
            <w:r w:rsidRPr="008D043F">
              <w:rPr>
                <w:rFonts w:asciiTheme="minorHAnsi" w:eastAsia="Calibri" w:hAnsiTheme="minorHAnsi" w:cstheme="minorHAnsi"/>
                <w:sz w:val="18"/>
                <w:szCs w:val="18"/>
                <w:lang w:val="hr-HR"/>
              </w:rPr>
              <w:t xml:space="preserve">po rodnim i starosnim </w:t>
            </w:r>
            <w:r w:rsidR="00C077A9" w:rsidRPr="008D043F">
              <w:rPr>
                <w:rFonts w:asciiTheme="minorHAnsi" w:eastAsia="Calibri" w:hAnsiTheme="minorHAnsi" w:cstheme="minorHAnsi"/>
                <w:sz w:val="18"/>
                <w:szCs w:val="18"/>
                <w:lang w:val="hr-HR"/>
              </w:rPr>
              <w:t>grupama</w:t>
            </w:r>
          </w:p>
        </w:tc>
      </w:tr>
      <w:tr w:rsidR="00DA64AD" w:rsidRPr="008D043F" w14:paraId="6D398508"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539D8C"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7CFE2B8" w14:textId="77777777" w:rsidR="00DA64AD" w:rsidRPr="008D043F" w:rsidRDefault="00DA64A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A64AD" w:rsidRPr="008D043F" w14:paraId="01FDBEAE" w14:textId="77777777" w:rsidTr="002D5100">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2B17C17"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F265AE"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733B08E"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092A99"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BB428D0"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C077A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8EAFDE"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A64AD" w:rsidRPr="008D043F" w14:paraId="68460DD8"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E88C351"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5FB9FDC7" w14:textId="77777777" w:rsidR="00DA64AD" w:rsidRPr="008D043F" w:rsidRDefault="00DA64AD" w:rsidP="0068355A">
            <w:pPr>
              <w:numPr>
                <w:ilvl w:val="0"/>
                <w:numId w:val="236"/>
              </w:numPr>
              <w:spacing w:before="40" w:after="40" w:line="276" w:lineRule="auto"/>
              <w:ind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Metodologija prikupljanja podataka za potrebe izrade statističkog godišnjaka Zavoda za javno zdravstvo </w:t>
            </w:r>
            <w:r w:rsidR="00C077A9"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koji će uključiti podatke o </w:t>
            </w:r>
            <w:r w:rsidR="00C077A9" w:rsidRPr="008D043F">
              <w:rPr>
                <w:rFonts w:asciiTheme="minorHAnsi" w:eastAsia="Calibri" w:hAnsiTheme="minorHAnsi" w:cstheme="minorHAnsi"/>
                <w:sz w:val="18"/>
                <w:szCs w:val="18"/>
                <w:lang w:val="hr-HR"/>
              </w:rPr>
              <w:t xml:space="preserve">slučajevima </w:t>
            </w:r>
            <w:r w:rsidRPr="008D043F">
              <w:rPr>
                <w:rFonts w:asciiTheme="minorHAnsi" w:eastAsia="Calibri" w:hAnsiTheme="minorHAnsi" w:cstheme="minorHAnsi"/>
                <w:sz w:val="18"/>
                <w:szCs w:val="18"/>
                <w:lang w:val="hr-HR"/>
              </w:rPr>
              <w:t xml:space="preserve">smrti trovanjem uslijed neadekvatnog </w:t>
            </w:r>
            <w:r w:rsidRPr="008D043F">
              <w:rPr>
                <w:rFonts w:asciiTheme="minorHAnsi" w:eastAsia="Calibri" w:hAnsiTheme="minorHAnsi" w:cstheme="minorHAnsi"/>
                <w:sz w:val="18"/>
                <w:szCs w:val="18"/>
                <w:lang w:val="hr-HR"/>
              </w:rPr>
              <w:lastRenderedPageBreak/>
              <w:t xml:space="preserve">rukovanja hemijskim proizvodima, </w:t>
            </w:r>
            <w:r w:rsidR="00C077A9" w:rsidRPr="008D043F">
              <w:rPr>
                <w:rFonts w:asciiTheme="minorHAnsi" w:eastAsia="Calibri" w:hAnsiTheme="minorHAnsi" w:cstheme="minorHAnsi"/>
                <w:sz w:val="18"/>
                <w:szCs w:val="18"/>
                <w:lang w:val="hr-HR"/>
              </w:rPr>
              <w:t xml:space="preserve">podijeljene </w:t>
            </w:r>
            <w:r w:rsidRPr="008D043F">
              <w:rPr>
                <w:rFonts w:asciiTheme="minorHAnsi" w:eastAsia="Calibri" w:hAnsiTheme="minorHAnsi" w:cstheme="minorHAnsi"/>
                <w:sz w:val="18"/>
                <w:szCs w:val="18"/>
                <w:lang w:val="hr-HR"/>
              </w:rPr>
              <w:t xml:space="preserve">po rodnim i starosnim </w:t>
            </w:r>
            <w:r w:rsidR="00C077A9" w:rsidRPr="008D043F">
              <w:rPr>
                <w:rFonts w:asciiTheme="minorHAnsi" w:eastAsia="Calibri" w:hAnsiTheme="minorHAnsi" w:cstheme="minorHAnsi"/>
                <w:sz w:val="18"/>
                <w:szCs w:val="18"/>
                <w:lang w:val="hr-HR"/>
              </w:rPr>
              <w:t>grupa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7D4995BA"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U godišnjacima Zavoda za javno zdravstvo (ZZJZ) </w:t>
            </w:r>
            <w:r w:rsidR="00C077A9"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se ne prati učestalost oboljenja ili smrti zbog trovanja uslijed neadekvatnog rukovanja hemijskim proizvodima. Međutim, od 2019</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godine ZZJZ raspolaže detaljnim podacima o trovanjima, </w:t>
            </w:r>
            <w:r w:rsidR="00C077A9" w:rsidRPr="008D043F">
              <w:rPr>
                <w:rFonts w:asciiTheme="minorHAnsi" w:hAnsiTheme="minorHAnsi" w:cstheme="minorHAnsi"/>
                <w:sz w:val="18"/>
                <w:szCs w:val="18"/>
                <w:lang w:val="hr-HR" w:bidi="en-US"/>
              </w:rPr>
              <w:t xml:space="preserve">razvrstanim </w:t>
            </w:r>
            <w:r w:rsidRPr="008D043F">
              <w:rPr>
                <w:rFonts w:asciiTheme="minorHAnsi" w:hAnsiTheme="minorHAnsi" w:cstheme="minorHAnsi"/>
                <w:sz w:val="18"/>
                <w:szCs w:val="18"/>
                <w:lang w:val="hr-HR" w:bidi="en-US"/>
              </w:rPr>
              <w:t xml:space="preserve">prema spolu i </w:t>
            </w:r>
            <w:r w:rsidRPr="008D043F">
              <w:rPr>
                <w:rFonts w:asciiTheme="minorHAnsi" w:hAnsiTheme="minorHAnsi" w:cstheme="minorHAnsi"/>
                <w:sz w:val="18"/>
                <w:szCs w:val="18"/>
                <w:lang w:val="hr-HR" w:bidi="en-US"/>
              </w:rPr>
              <w:lastRenderedPageBreak/>
              <w:t xml:space="preserve">starosnoj </w:t>
            </w:r>
            <w:r w:rsidR="00C077A9" w:rsidRPr="008D043F">
              <w:rPr>
                <w:rFonts w:asciiTheme="minorHAnsi" w:hAnsiTheme="minorHAnsi" w:cstheme="minorHAnsi"/>
                <w:sz w:val="18"/>
                <w:szCs w:val="18"/>
                <w:lang w:val="hr-HR" w:bidi="en-US"/>
              </w:rPr>
              <w:t>grupi</w:t>
            </w:r>
            <w:r w:rsidRPr="008D043F">
              <w:rPr>
                <w:rFonts w:asciiTheme="minorHAnsi" w:hAnsiTheme="minorHAnsi" w:cstheme="minorHAnsi"/>
                <w:sz w:val="18"/>
                <w:szCs w:val="18"/>
                <w:lang w:val="hr-HR" w:bidi="en-US"/>
              </w:rPr>
              <w:t xml:space="preserve">. Iako postoji sistem prikupljanja i obrade podataka, upitan je postupak upisa podataka, odnosno da li su svi javni i privatni domovi zdravlja revnosni u prijavi trovanja, </w:t>
            </w:r>
            <w:r w:rsidR="00C077A9" w:rsidRPr="008D043F">
              <w:rPr>
                <w:rFonts w:asciiTheme="minorHAnsi" w:hAnsiTheme="minorHAnsi" w:cstheme="minorHAnsi"/>
                <w:sz w:val="18"/>
                <w:szCs w:val="18"/>
                <w:lang w:val="hr-HR" w:bidi="en-US"/>
              </w:rPr>
              <w:t xml:space="preserve">s </w:t>
            </w:r>
            <w:r w:rsidRPr="008D043F">
              <w:rPr>
                <w:rFonts w:asciiTheme="minorHAnsi" w:hAnsiTheme="minorHAnsi" w:cstheme="minorHAnsi"/>
                <w:sz w:val="18"/>
                <w:szCs w:val="18"/>
                <w:lang w:val="hr-HR" w:bidi="en-US"/>
              </w:rPr>
              <w:t xml:space="preserve">obzirom </w:t>
            </w:r>
            <w:r w:rsidR="00C077A9" w:rsidRPr="008D043F">
              <w:rPr>
                <w:rFonts w:asciiTheme="minorHAnsi" w:hAnsiTheme="minorHAnsi" w:cstheme="minorHAnsi"/>
                <w:sz w:val="18"/>
                <w:szCs w:val="18"/>
                <w:lang w:val="hr-HR" w:bidi="en-US"/>
              </w:rPr>
              <w:t xml:space="preserve">na to </w:t>
            </w:r>
            <w:r w:rsidRPr="008D043F">
              <w:rPr>
                <w:rFonts w:asciiTheme="minorHAnsi" w:hAnsiTheme="minorHAnsi" w:cstheme="minorHAnsi"/>
                <w:sz w:val="18"/>
                <w:szCs w:val="18"/>
                <w:lang w:val="hr-HR" w:bidi="en-US"/>
              </w:rPr>
              <w:t xml:space="preserve">da ne postoji jasna metodologija i </w:t>
            </w:r>
            <w:r w:rsidR="00C077A9" w:rsidRPr="008D043F">
              <w:rPr>
                <w:rFonts w:asciiTheme="minorHAnsi" w:hAnsiTheme="minorHAnsi" w:cstheme="minorHAnsi"/>
                <w:sz w:val="18"/>
                <w:szCs w:val="18"/>
                <w:lang w:val="hr-HR" w:bidi="en-US"/>
              </w:rPr>
              <w:t xml:space="preserve">uputstva </w:t>
            </w:r>
            <w:r w:rsidRPr="008D043F">
              <w:rPr>
                <w:rFonts w:asciiTheme="minorHAnsi" w:hAnsiTheme="minorHAnsi" w:cstheme="minorHAnsi"/>
                <w:sz w:val="18"/>
                <w:szCs w:val="18"/>
                <w:lang w:val="hr-HR" w:bidi="en-US"/>
              </w:rPr>
              <w:t>za prijavu</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0B0209FE"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lastRenderedPageBreak/>
              <w:t xml:space="preserve">Pravnim aktom </w:t>
            </w:r>
            <w:r w:rsidR="00C077A9" w:rsidRPr="008D043F">
              <w:rPr>
                <w:rFonts w:asciiTheme="minorHAnsi" w:eastAsia="Calibri" w:hAnsiTheme="minorHAnsi" w:cstheme="minorHAnsi"/>
                <w:sz w:val="18"/>
                <w:szCs w:val="18"/>
                <w:lang w:val="hr-HR"/>
              </w:rPr>
              <w:t xml:space="preserve">regulirana </w:t>
            </w:r>
            <w:r w:rsidRPr="008D043F">
              <w:rPr>
                <w:rFonts w:asciiTheme="minorHAnsi" w:eastAsia="Calibri" w:hAnsiTheme="minorHAnsi" w:cstheme="minorHAnsi"/>
                <w:sz w:val="18"/>
                <w:szCs w:val="18"/>
                <w:lang w:val="hr-HR"/>
              </w:rPr>
              <w:t xml:space="preserve">metodologija prikupljanja podataka za potrebe izrade statističkog godišnjaka Zavoda za javno zdravstvo </w:t>
            </w:r>
            <w:r w:rsidR="00C077A9" w:rsidRPr="008D043F">
              <w:rPr>
                <w:rFonts w:asciiTheme="minorHAnsi" w:hAnsiTheme="minorHAnsi" w:cstheme="minorHAnsi"/>
                <w:sz w:val="18"/>
                <w:szCs w:val="18"/>
                <w:lang w:val="hr-HR" w:bidi="en-US"/>
              </w:rPr>
              <w:t>Federacije BiH</w:t>
            </w:r>
            <w:r w:rsidR="00C077A9" w:rsidRPr="008D043F" w:rsidDel="00C077A9">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oji će uključiti podatke o</w:t>
            </w:r>
            <w:r w:rsidR="00C077A9" w:rsidRPr="008D043F">
              <w:rPr>
                <w:rFonts w:asciiTheme="minorHAnsi" w:eastAsia="Calibri" w:hAnsiTheme="minorHAnsi" w:cstheme="minorHAnsi"/>
                <w:sz w:val="18"/>
                <w:szCs w:val="18"/>
                <w:lang w:val="hr-HR"/>
              </w:rPr>
              <w:t xml:space="preserve"> slučajevima</w:t>
            </w:r>
            <w:r w:rsidRPr="008D043F">
              <w:rPr>
                <w:rFonts w:asciiTheme="minorHAnsi" w:eastAsia="Calibri" w:hAnsiTheme="minorHAnsi" w:cstheme="minorHAnsi"/>
                <w:sz w:val="18"/>
                <w:szCs w:val="18"/>
                <w:lang w:val="hr-HR"/>
              </w:rPr>
              <w:t xml:space="preserve"> smrti trovanjem uslijed neadekvatnog rukovanja hemijskim proizvodima, </w:t>
            </w:r>
            <w:r w:rsidR="00C077A9" w:rsidRPr="008D043F">
              <w:rPr>
                <w:rFonts w:asciiTheme="minorHAnsi" w:eastAsia="Calibri" w:hAnsiTheme="minorHAnsi" w:cstheme="minorHAnsi"/>
                <w:sz w:val="18"/>
                <w:szCs w:val="18"/>
                <w:lang w:val="hr-HR"/>
              </w:rPr>
              <w:t xml:space="preserve">podijeljene </w:t>
            </w:r>
            <w:r w:rsidRPr="008D043F">
              <w:rPr>
                <w:rFonts w:asciiTheme="minorHAnsi" w:eastAsia="Calibri" w:hAnsiTheme="minorHAnsi" w:cstheme="minorHAnsi"/>
                <w:sz w:val="18"/>
                <w:szCs w:val="18"/>
                <w:lang w:val="hr-HR"/>
              </w:rPr>
              <w:t xml:space="preserve">po rodnim i </w:t>
            </w:r>
            <w:r w:rsidRPr="008D043F">
              <w:rPr>
                <w:rFonts w:asciiTheme="minorHAnsi" w:eastAsia="Calibri" w:hAnsiTheme="minorHAnsi" w:cstheme="minorHAnsi"/>
                <w:sz w:val="18"/>
                <w:szCs w:val="18"/>
                <w:lang w:val="hr-HR"/>
              </w:rPr>
              <w:lastRenderedPageBreak/>
              <w:t xml:space="preserve">starosnim </w:t>
            </w:r>
            <w:r w:rsidR="00C077A9" w:rsidRPr="008D043F">
              <w:rPr>
                <w:rFonts w:asciiTheme="minorHAnsi" w:eastAsia="Calibri" w:hAnsiTheme="minorHAnsi" w:cstheme="minorHAnsi"/>
                <w:sz w:val="18"/>
                <w:szCs w:val="18"/>
                <w:lang w:val="hr-HR"/>
              </w:rPr>
              <w:t>grupama</w:t>
            </w:r>
            <w:r w:rsidRPr="008D043F">
              <w:rPr>
                <w:rFonts w:asciiTheme="minorHAnsi" w:eastAsia="Calibri" w:hAnsiTheme="minorHAnsi" w:cstheme="minorHAnsi"/>
                <w:sz w:val="18"/>
                <w:szCs w:val="18"/>
                <w:lang w:val="hr-HR"/>
              </w:rPr>
              <w:t xml:space="preserve"> (2025</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8D043F" w14:paraId="4248D465"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28DF6A0"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7B3B4C30" w14:textId="77777777" w:rsidR="00DA64AD" w:rsidRPr="008D043F" w:rsidRDefault="00DA64AD" w:rsidP="0068355A">
            <w:pPr>
              <w:numPr>
                <w:ilvl w:val="0"/>
                <w:numId w:val="23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vno dostupni podaci o smrtnosti od nenamjernog trovanja, razvrstani po rodnim i starosnim </w:t>
            </w:r>
            <w:r w:rsidR="00C077A9" w:rsidRPr="008D043F">
              <w:rPr>
                <w:rFonts w:asciiTheme="minorHAnsi" w:eastAsia="Calibri" w:hAnsiTheme="minorHAnsi" w:cstheme="minorHAnsi"/>
                <w:sz w:val="18"/>
                <w:szCs w:val="18"/>
                <w:lang w:val="hr-HR"/>
              </w:rPr>
              <w:t>grupama</w:t>
            </w:r>
            <w:r w:rsidRPr="008D043F">
              <w:rPr>
                <w:rFonts w:asciiTheme="minorHAnsi" w:eastAsia="Calibri" w:hAnsiTheme="minorHAnsi" w:cstheme="minorHAnsi"/>
                <w:sz w:val="18"/>
                <w:szCs w:val="18"/>
                <w:lang w:val="hr-HR"/>
              </w:rPr>
              <w:t xml:space="preserve">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2CE6B524"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 godišnjacima Zavoda za javno zdravstvo (ZZJZ) se ne prati učestalost oboljenja ili smrti zbog trovanja uslijed neadekvatnog rukovanja hemijskim proizvodim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29BFE88B" w14:textId="62AAB2C4"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Zdravstveno</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tatistički godišnjak Federacije </w:t>
            </w:r>
            <w:r w:rsidR="00B32D8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izdaje ga Zavod za javno zdravstvo Federacije BiH) s podacima o morbiditetu zbog trovanja usljed neadekvatnog rukovanja hemijskim proizvodima, </w:t>
            </w:r>
            <w:r w:rsidR="00C077A9" w:rsidRPr="008D043F">
              <w:rPr>
                <w:rFonts w:asciiTheme="minorHAnsi" w:hAnsiTheme="minorHAnsi" w:cstheme="minorHAnsi"/>
                <w:sz w:val="18"/>
                <w:szCs w:val="18"/>
                <w:lang w:val="hr-HR" w:bidi="en-US"/>
              </w:rPr>
              <w:t xml:space="preserve">podijeljenim </w:t>
            </w:r>
            <w:r w:rsidRPr="008D043F">
              <w:rPr>
                <w:rFonts w:asciiTheme="minorHAnsi" w:hAnsiTheme="minorHAnsi" w:cstheme="minorHAnsi"/>
                <w:sz w:val="18"/>
                <w:szCs w:val="18"/>
                <w:lang w:val="hr-HR" w:bidi="en-US"/>
              </w:rPr>
              <w:t xml:space="preserve">po rodnim i starosnim </w:t>
            </w:r>
            <w:r w:rsidR="00C077A9" w:rsidRPr="008D043F">
              <w:rPr>
                <w:rFonts w:asciiTheme="minorHAnsi" w:hAnsiTheme="minorHAnsi" w:cstheme="minorHAnsi"/>
                <w:sz w:val="18"/>
                <w:szCs w:val="18"/>
                <w:lang w:val="hr-HR" w:bidi="en-US"/>
              </w:rPr>
              <w:t xml:space="preserve">grupama </w:t>
            </w:r>
            <w:r w:rsidRPr="008D043F">
              <w:rPr>
                <w:rFonts w:asciiTheme="minorHAnsi" w:hAnsiTheme="minorHAnsi" w:cstheme="minorHAnsi"/>
                <w:sz w:val="18"/>
                <w:szCs w:val="18"/>
                <w:lang w:val="hr-HR" w:bidi="en-US"/>
              </w:rPr>
              <w:t>(2025</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A64AD" w:rsidRPr="008D043F" w14:paraId="5CE54F6D"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08ED7F"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8C13EE" w14:textId="77777777" w:rsidR="00DA64AD" w:rsidRPr="008D043F" w:rsidRDefault="00DA64AD"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mogućeno efikasno i pouzdano prikupljanje podataka o oboljelim i umrlim stanovnicima od trovanja zbog neadekvatnog  rukovanja hemikalijama, </w:t>
            </w:r>
            <w:r w:rsidR="00C077A9" w:rsidRPr="008D043F">
              <w:rPr>
                <w:rFonts w:asciiTheme="minorHAnsi" w:hAnsiTheme="minorHAnsi" w:cstheme="minorHAnsi"/>
                <w:sz w:val="18"/>
                <w:szCs w:val="18"/>
                <w:lang w:val="hr-HR" w:bidi="en-US"/>
              </w:rPr>
              <w:t xml:space="preserve">što </w:t>
            </w:r>
            <w:r w:rsidRPr="008D043F">
              <w:rPr>
                <w:rFonts w:asciiTheme="minorHAnsi" w:hAnsiTheme="minorHAnsi" w:cstheme="minorHAnsi"/>
                <w:sz w:val="18"/>
                <w:szCs w:val="18"/>
                <w:lang w:val="hr-HR" w:bidi="en-US"/>
              </w:rPr>
              <w:t xml:space="preserve">je od </w:t>
            </w:r>
            <w:r w:rsidR="00C077A9" w:rsidRPr="008D043F">
              <w:rPr>
                <w:rFonts w:asciiTheme="minorHAnsi" w:hAnsiTheme="minorHAnsi" w:cstheme="minorHAnsi"/>
                <w:sz w:val="18"/>
                <w:szCs w:val="18"/>
                <w:lang w:val="hr-HR" w:bidi="en-US"/>
              </w:rPr>
              <w:t xml:space="preserve">suštinskog </w:t>
            </w:r>
            <w:r w:rsidRPr="008D043F">
              <w:rPr>
                <w:rFonts w:asciiTheme="minorHAnsi" w:hAnsiTheme="minorHAnsi" w:cstheme="minorHAnsi"/>
                <w:sz w:val="18"/>
                <w:szCs w:val="18"/>
                <w:lang w:val="hr-HR" w:bidi="en-US"/>
              </w:rPr>
              <w:t xml:space="preserve">značaja za dostizanje SDG indikatora i indikatora strateškog cilja u oblasti hemijske sigurnosti </w:t>
            </w:r>
          </w:p>
        </w:tc>
      </w:tr>
      <w:tr w:rsidR="00DA64AD" w:rsidRPr="008D043F" w14:paraId="6C33EE4B"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424EAC0"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4EC600" w14:textId="77777777" w:rsidR="008374AA" w:rsidRPr="008D043F" w:rsidRDefault="008374A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4 977 KM</w:t>
            </w:r>
          </w:p>
          <w:p w14:paraId="240EF0AD" w14:textId="77777777" w:rsidR="00DB1C21" w:rsidRPr="008D043F" w:rsidRDefault="008374A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C077A9"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DA64AD" w:rsidRPr="008D043F" w14:paraId="2D9D3612"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499E19"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642D974"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5</w:t>
            </w:r>
            <w:r w:rsidR="00C077A9" w:rsidRPr="008D043F">
              <w:rPr>
                <w:rFonts w:asciiTheme="minorHAnsi" w:hAnsiTheme="minorHAnsi" w:cstheme="minorHAnsi"/>
                <w:sz w:val="18"/>
                <w:szCs w:val="18"/>
                <w:lang w:val="hr-HR" w:bidi="en-US"/>
              </w:rPr>
              <w:t>.</w:t>
            </w:r>
          </w:p>
        </w:tc>
      </w:tr>
      <w:tr w:rsidR="00DA64AD" w:rsidRPr="008D043F" w14:paraId="12F2BCE1" w14:textId="77777777" w:rsidTr="004879A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301ED8"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81BF0D3"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DA64AD" w:rsidRPr="008D043F" w14:paraId="4FED29A5" w14:textId="77777777" w:rsidTr="004879A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44AF47"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704D85D"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zavod za javno zdravstvo</w:t>
            </w:r>
          </w:p>
        </w:tc>
      </w:tr>
      <w:tr w:rsidR="00DA64AD" w:rsidRPr="008D043F" w14:paraId="389042D7" w14:textId="77777777" w:rsidTr="004879A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63922E"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EEBD67C"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Z, ZZJZ </w:t>
            </w:r>
            <w:r w:rsidR="00C077A9" w:rsidRPr="008D043F">
              <w:rPr>
                <w:rFonts w:asciiTheme="minorHAnsi" w:hAnsiTheme="minorHAnsi" w:cstheme="minorHAnsi"/>
                <w:sz w:val="18"/>
                <w:szCs w:val="18"/>
                <w:lang w:val="hr-HR" w:bidi="en-US"/>
              </w:rPr>
              <w:t>Federacije BiH</w:t>
            </w:r>
            <w:r w:rsidRPr="008D043F">
              <w:rPr>
                <w:rFonts w:asciiTheme="minorHAnsi" w:hAnsiTheme="minorHAnsi" w:cstheme="minorHAnsi"/>
                <w:sz w:val="18"/>
                <w:szCs w:val="18"/>
                <w:lang w:val="hr-HR" w:bidi="en-US"/>
              </w:rPr>
              <w:t xml:space="preserve">, zdravstvene ustanove na nivou kantona, općina i gradova koje vrše evidenciju oboljelih, šira javnost  </w:t>
            </w:r>
          </w:p>
        </w:tc>
      </w:tr>
    </w:tbl>
    <w:p w14:paraId="11610C3F" w14:textId="77777777" w:rsidR="00DA64AD" w:rsidRPr="008D043F" w:rsidRDefault="00DA64AD"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DA64AD" w:rsidRPr="008D043F" w14:paraId="3C0EC823"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1F9411"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803F71" w14:textId="77777777" w:rsidR="00DA64AD" w:rsidRPr="008D043F" w:rsidRDefault="00DA64A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C077A9"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DA64AD" w:rsidRPr="008D043F" w14:paraId="310ED37F"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20CABF"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0EC7AB" w14:textId="77777777" w:rsidR="00DA64AD" w:rsidRPr="008D043F" w:rsidRDefault="00DA64AD"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5.4. Unaprijediti znanja korisnika hemikalija  i opće javnosti u oblasti upravljanja hemikalijama</w:t>
            </w:r>
          </w:p>
        </w:tc>
      </w:tr>
      <w:tr w:rsidR="00DA64AD" w:rsidRPr="008D043F" w14:paraId="223475A2"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D48A07"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BFEEAF" w14:textId="77777777" w:rsidR="00DA64AD" w:rsidRPr="008D043F" w:rsidRDefault="00DA64AD"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5.4.1. Podizanje javne svijesti o rizicima koji </w:t>
            </w:r>
            <w:r w:rsidR="00C077A9" w:rsidRPr="008D043F">
              <w:rPr>
                <w:rFonts w:asciiTheme="minorHAnsi" w:hAnsiTheme="minorHAnsi" w:cstheme="minorHAnsi"/>
                <w:b/>
                <w:sz w:val="18"/>
                <w:szCs w:val="18"/>
                <w:lang w:val="hr-HR"/>
              </w:rPr>
              <w:t xml:space="preserve">proizilaze </w:t>
            </w:r>
            <w:r w:rsidRPr="008D043F">
              <w:rPr>
                <w:rFonts w:asciiTheme="minorHAnsi" w:hAnsiTheme="minorHAnsi" w:cstheme="minorHAnsi"/>
                <w:b/>
                <w:sz w:val="18"/>
                <w:szCs w:val="18"/>
                <w:lang w:val="hr-HR"/>
              </w:rPr>
              <w:t>iz upotrebe hemikalij</w:t>
            </w:r>
            <w:r w:rsidR="00762872" w:rsidRPr="008D043F">
              <w:rPr>
                <w:rFonts w:asciiTheme="minorHAnsi" w:hAnsiTheme="minorHAnsi" w:cstheme="minorHAnsi"/>
                <w:b/>
                <w:sz w:val="18"/>
                <w:szCs w:val="18"/>
                <w:lang w:val="hr-HR"/>
              </w:rPr>
              <w:t>a</w:t>
            </w:r>
          </w:p>
        </w:tc>
      </w:tr>
      <w:tr w:rsidR="00DA64AD" w:rsidRPr="008D043F" w14:paraId="29BF7FED"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919B52"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007FF7"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unapr</w:t>
            </w:r>
            <w:r w:rsidR="00C077A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uje informiranost i znanja korisnika o štetnosti hemikalija, te zahtjevima koji </w:t>
            </w:r>
            <w:r w:rsidR="00C077A9"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iz usvojenih propisa u oblasti hemijske sigurnosti</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603A0523" w14:textId="77777777" w:rsidR="00DA64AD" w:rsidRPr="008D043F" w:rsidRDefault="00C077A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DA64AD" w:rsidRPr="008D043F">
              <w:rPr>
                <w:rFonts w:asciiTheme="minorHAnsi" w:eastAsia="Calibri" w:hAnsiTheme="minorHAnsi" w:cstheme="minorHAnsi"/>
                <w:sz w:val="18"/>
                <w:szCs w:val="18"/>
                <w:lang w:val="hr-HR"/>
              </w:rPr>
              <w:t xml:space="preserve"> djelovanja su: </w:t>
            </w:r>
          </w:p>
          <w:p w14:paraId="2CE40AD3" w14:textId="77777777" w:rsidR="00DA64AD" w:rsidRPr="008D043F" w:rsidRDefault="00AF0B7A" w:rsidP="0068355A">
            <w:pPr>
              <w:numPr>
                <w:ilvl w:val="0"/>
                <w:numId w:val="152"/>
              </w:numPr>
              <w:spacing w:before="40" w:after="40" w:line="276" w:lineRule="auto"/>
              <w:ind w:left="265"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ntinuirano provođenje promotivnih </w:t>
            </w:r>
            <w:r w:rsidR="00DA64AD"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edukativnih </w:t>
            </w:r>
            <w:r w:rsidR="00DA64AD" w:rsidRPr="008D043F">
              <w:rPr>
                <w:rFonts w:asciiTheme="minorHAnsi" w:eastAsia="Calibri" w:hAnsiTheme="minorHAnsi" w:cstheme="minorHAnsi"/>
                <w:sz w:val="18"/>
                <w:szCs w:val="18"/>
                <w:lang w:val="hr-HR"/>
              </w:rPr>
              <w:t xml:space="preserve">aktivnosti u oblasti </w:t>
            </w:r>
            <w:r w:rsidR="00C077A9" w:rsidRPr="008D043F">
              <w:rPr>
                <w:rFonts w:asciiTheme="minorHAnsi" w:eastAsia="Calibri" w:hAnsiTheme="minorHAnsi" w:cstheme="minorHAnsi"/>
                <w:sz w:val="18"/>
                <w:szCs w:val="18"/>
                <w:lang w:val="hr-HR"/>
              </w:rPr>
              <w:t xml:space="preserve">upravljanja </w:t>
            </w:r>
            <w:r w:rsidR="00DA64AD" w:rsidRPr="008D043F">
              <w:rPr>
                <w:rFonts w:asciiTheme="minorHAnsi" w:eastAsia="Calibri" w:hAnsiTheme="minorHAnsi" w:cstheme="minorHAnsi"/>
                <w:sz w:val="18"/>
                <w:szCs w:val="18"/>
                <w:lang w:val="hr-HR"/>
              </w:rPr>
              <w:t>hemikalijama uzevši u obzir aspekte rodne ravnopravnosti, društvene jednakosti i siromaštva</w:t>
            </w:r>
            <w:r w:rsidR="00C077A9" w:rsidRPr="008D043F">
              <w:rPr>
                <w:rFonts w:asciiTheme="minorHAnsi" w:eastAsia="Calibri" w:hAnsiTheme="minorHAnsi" w:cstheme="minorHAnsi"/>
                <w:sz w:val="18"/>
                <w:szCs w:val="18"/>
                <w:lang w:val="hr-HR"/>
              </w:rPr>
              <w:t>,</w:t>
            </w:r>
            <w:r w:rsidR="00DA64AD" w:rsidRPr="008D043F">
              <w:rPr>
                <w:rFonts w:asciiTheme="minorHAnsi" w:eastAsia="Calibri" w:hAnsiTheme="minorHAnsi" w:cstheme="minorHAnsi"/>
                <w:sz w:val="18"/>
                <w:szCs w:val="18"/>
                <w:lang w:val="hr-HR"/>
              </w:rPr>
              <w:t xml:space="preserve"> kao i </w:t>
            </w:r>
            <w:r w:rsidR="00C077A9" w:rsidRPr="008D043F">
              <w:rPr>
                <w:rFonts w:asciiTheme="minorHAnsi" w:eastAsia="Calibri" w:hAnsiTheme="minorHAnsi" w:cstheme="minorHAnsi"/>
                <w:sz w:val="18"/>
                <w:szCs w:val="18"/>
                <w:lang w:val="hr-HR"/>
              </w:rPr>
              <w:t xml:space="preserve">utjecaja </w:t>
            </w:r>
            <w:r w:rsidR="00DA64AD" w:rsidRPr="008D043F">
              <w:rPr>
                <w:rFonts w:asciiTheme="minorHAnsi" w:eastAsia="Calibri" w:hAnsiTheme="minorHAnsi" w:cstheme="minorHAnsi"/>
                <w:sz w:val="18"/>
                <w:szCs w:val="18"/>
                <w:lang w:val="hr-HR"/>
              </w:rPr>
              <w:t xml:space="preserve">na okoliš </w:t>
            </w:r>
            <w:r w:rsidRPr="008D043F">
              <w:rPr>
                <w:rFonts w:asciiTheme="minorHAnsi" w:eastAsia="Calibri" w:hAnsiTheme="minorHAnsi" w:cstheme="minorHAnsi"/>
                <w:sz w:val="18"/>
                <w:szCs w:val="18"/>
                <w:lang w:val="hr-HR"/>
              </w:rPr>
              <w:t>od nadležnih institucija (FMZ, FMOIT)</w:t>
            </w:r>
          </w:p>
          <w:p w14:paraId="438004D6" w14:textId="77777777" w:rsidR="00DA64AD" w:rsidRPr="008D043F" w:rsidRDefault="00AF0B7A" w:rsidP="0068355A">
            <w:pPr>
              <w:numPr>
                <w:ilvl w:val="0"/>
                <w:numId w:val="152"/>
              </w:numPr>
              <w:spacing w:before="40" w:after="40" w:line="276" w:lineRule="auto"/>
              <w:ind w:left="264" w:hanging="26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epoznavanje oblasti hemijske sigurnosti u</w:t>
            </w:r>
            <w:r w:rsidR="00DA64AD" w:rsidRPr="008D043F">
              <w:rPr>
                <w:rFonts w:asciiTheme="minorHAnsi" w:eastAsia="Calibri" w:hAnsiTheme="minorHAnsi" w:cstheme="minorHAnsi"/>
                <w:sz w:val="18"/>
                <w:szCs w:val="18"/>
                <w:lang w:val="hr-HR"/>
              </w:rPr>
              <w:t xml:space="preserve"> okviru postojećih javnih poziva za podizanje javne svijesti, istraživačke i </w:t>
            </w:r>
            <w:r w:rsidR="00C077A9" w:rsidRPr="008D043F">
              <w:rPr>
                <w:rFonts w:asciiTheme="minorHAnsi" w:eastAsia="Calibri" w:hAnsiTheme="minorHAnsi" w:cstheme="minorHAnsi"/>
                <w:sz w:val="18"/>
                <w:szCs w:val="18"/>
                <w:lang w:val="hr-HR"/>
              </w:rPr>
              <w:t>edukacijske</w:t>
            </w:r>
            <w:r w:rsidRPr="008D043F">
              <w:rPr>
                <w:rFonts w:asciiTheme="minorHAnsi" w:eastAsia="Calibri" w:hAnsiTheme="minorHAnsi" w:cstheme="minorHAnsi"/>
                <w:sz w:val="18"/>
                <w:szCs w:val="18"/>
                <w:lang w:val="hr-HR"/>
              </w:rPr>
              <w:t>,</w:t>
            </w:r>
            <w:r w:rsidR="00C077A9"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u oblasti okoliš</w:t>
            </w:r>
            <w:r w:rsidR="00C077A9" w:rsidRPr="008D043F">
              <w:rPr>
                <w:rFonts w:asciiTheme="minorHAnsi" w:eastAsia="Calibri" w:hAnsiTheme="minorHAnsi" w:cstheme="minorHAnsi"/>
                <w:sz w:val="18"/>
                <w:szCs w:val="18"/>
                <w:lang w:val="hr-HR"/>
              </w:rPr>
              <w:t>a</w:t>
            </w:r>
            <w:r w:rsidR="00DA64AD" w:rsidRPr="008D043F">
              <w:rPr>
                <w:rFonts w:asciiTheme="minorHAnsi" w:eastAsia="Calibri" w:hAnsiTheme="minorHAnsi" w:cstheme="minorHAnsi"/>
                <w:sz w:val="18"/>
                <w:szCs w:val="18"/>
                <w:lang w:val="hr-HR"/>
              </w:rPr>
              <w:t xml:space="preserve"> koje raspisuje Fond za zaštitu okoliša </w:t>
            </w:r>
            <w:r w:rsidR="00C077A9" w:rsidRPr="008D043F">
              <w:rPr>
                <w:rFonts w:asciiTheme="minorHAnsi" w:hAnsiTheme="minorHAnsi" w:cstheme="minorHAnsi"/>
                <w:sz w:val="18"/>
                <w:szCs w:val="18"/>
                <w:lang w:val="hr-HR" w:bidi="en-US"/>
              </w:rPr>
              <w:t>Federacije BiH</w:t>
            </w:r>
            <w:r w:rsidR="00C077A9" w:rsidRPr="008D043F" w:rsidDel="00C077A9">
              <w:rPr>
                <w:rFonts w:asciiTheme="minorHAnsi" w:eastAsia="Calibri" w:hAnsiTheme="minorHAnsi" w:cstheme="minorHAnsi"/>
                <w:sz w:val="18"/>
                <w:szCs w:val="18"/>
                <w:lang w:val="hr-HR"/>
              </w:rPr>
              <w:t xml:space="preserve"> </w:t>
            </w:r>
          </w:p>
          <w:p w14:paraId="21466AD3" w14:textId="77777777" w:rsidR="00DA64AD" w:rsidRPr="008D043F" w:rsidRDefault="00AF0B7A" w:rsidP="0068355A">
            <w:pPr>
              <w:numPr>
                <w:ilvl w:val="0"/>
                <w:numId w:val="152"/>
              </w:numPr>
              <w:spacing w:before="40" w:after="40" w:line="276" w:lineRule="auto"/>
              <w:ind w:left="264" w:hanging="264"/>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Usklađivanje kontinuiranih edukacija</w:t>
            </w:r>
            <w:r w:rsidR="00DA64AD" w:rsidRPr="008D043F">
              <w:rPr>
                <w:rFonts w:asciiTheme="minorHAnsi" w:hAnsiTheme="minorHAnsi" w:cstheme="minorHAnsi"/>
                <w:sz w:val="18"/>
                <w:szCs w:val="18"/>
                <w:lang w:val="hr-HR" w:bidi="en-US"/>
              </w:rPr>
              <w:t xml:space="preserve"> savjetnika za hemikalije s podacima Federalne uprave za inspekcijske poslove u oblasti zdravstvene inspekcije o najčešćim nepravilnostima na terenu i s podacima iz FMZ</w:t>
            </w:r>
            <w:r w:rsidR="00C077A9" w:rsidRPr="008D043F">
              <w:rPr>
                <w:rFonts w:asciiTheme="minorHAnsi" w:hAnsiTheme="minorHAnsi" w:cstheme="minorHAnsi"/>
                <w:sz w:val="18"/>
                <w:szCs w:val="18"/>
                <w:lang w:val="hr-HR" w:bidi="en-US"/>
              </w:rPr>
              <w:t>-a</w:t>
            </w:r>
            <w:r w:rsidR="00DA64AD" w:rsidRPr="008D043F">
              <w:rPr>
                <w:rFonts w:asciiTheme="minorHAnsi" w:hAnsiTheme="minorHAnsi" w:cstheme="minorHAnsi"/>
                <w:sz w:val="18"/>
                <w:szCs w:val="18"/>
                <w:lang w:val="hr-HR" w:bidi="en-US"/>
              </w:rPr>
              <w:t>, CKT</w:t>
            </w:r>
            <w:r w:rsidR="00C077A9" w:rsidRPr="008D043F">
              <w:rPr>
                <w:rFonts w:asciiTheme="minorHAnsi" w:hAnsiTheme="minorHAnsi" w:cstheme="minorHAnsi"/>
                <w:sz w:val="18"/>
                <w:szCs w:val="18"/>
                <w:lang w:val="hr-HR" w:bidi="en-US"/>
              </w:rPr>
              <w:t>-a,</w:t>
            </w:r>
            <w:r w:rsidR="00DA64AD" w:rsidRPr="008D043F">
              <w:rPr>
                <w:rFonts w:asciiTheme="minorHAnsi" w:hAnsiTheme="minorHAnsi" w:cstheme="minorHAnsi"/>
                <w:sz w:val="18"/>
                <w:szCs w:val="18"/>
                <w:lang w:val="hr-HR" w:bidi="en-US"/>
              </w:rPr>
              <w:t xml:space="preserve"> kao i s pitanjima rodne ravnopravnosti, društvene jednakosti i siromaštva u hemijskoj sigurnosti</w:t>
            </w:r>
          </w:p>
          <w:p w14:paraId="257CD567" w14:textId="77777777" w:rsidR="00DA64AD" w:rsidRPr="008D043F" w:rsidRDefault="00AF0B7A" w:rsidP="0068355A">
            <w:pPr>
              <w:numPr>
                <w:ilvl w:val="0"/>
                <w:numId w:val="152"/>
              </w:numPr>
              <w:spacing w:before="40" w:after="40" w:line="276" w:lineRule="auto"/>
              <w:ind w:left="265" w:hanging="26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i sprovođenje zajedničke kampanje</w:t>
            </w:r>
            <w:r w:rsidR="00DA64AD" w:rsidRPr="008D043F">
              <w:rPr>
                <w:rFonts w:asciiTheme="minorHAnsi" w:eastAsia="Calibri" w:hAnsiTheme="minorHAnsi" w:cstheme="minorHAnsi"/>
                <w:sz w:val="18"/>
                <w:szCs w:val="18"/>
                <w:lang w:val="hr-HR"/>
              </w:rPr>
              <w:t xml:space="preserve"> nadležnih entitetskih ministarstava i inspektorata</w:t>
            </w:r>
            <w:r w:rsidR="00C077A9" w:rsidRPr="008D043F">
              <w:rPr>
                <w:rFonts w:asciiTheme="minorHAnsi" w:eastAsia="Calibri" w:hAnsiTheme="minorHAnsi" w:cstheme="minorHAnsi"/>
                <w:sz w:val="18"/>
                <w:szCs w:val="18"/>
                <w:lang w:val="hr-HR"/>
              </w:rPr>
              <w:t xml:space="preserve"> Brčko distrikta BiH</w:t>
            </w:r>
            <w:r w:rsidR="00DA64AD" w:rsidRPr="008D043F">
              <w:rPr>
                <w:rFonts w:asciiTheme="minorHAnsi" w:eastAsia="Calibri" w:hAnsiTheme="minorHAnsi" w:cstheme="minorHAnsi"/>
                <w:sz w:val="18"/>
                <w:szCs w:val="18"/>
                <w:lang w:val="hr-HR"/>
              </w:rPr>
              <w:t xml:space="preserve"> u oblasti zdravstva o rizicima koji </w:t>
            </w:r>
            <w:r w:rsidR="00C077A9" w:rsidRPr="008D043F">
              <w:rPr>
                <w:rFonts w:asciiTheme="minorHAnsi" w:eastAsia="Calibri" w:hAnsiTheme="minorHAnsi" w:cstheme="minorHAnsi"/>
                <w:sz w:val="18"/>
                <w:szCs w:val="18"/>
                <w:lang w:val="hr-HR"/>
              </w:rPr>
              <w:t xml:space="preserve">proizilaze </w:t>
            </w:r>
            <w:r w:rsidR="00DA64AD" w:rsidRPr="008D043F">
              <w:rPr>
                <w:rFonts w:asciiTheme="minorHAnsi" w:eastAsia="Calibri" w:hAnsiTheme="minorHAnsi" w:cstheme="minorHAnsi"/>
                <w:sz w:val="18"/>
                <w:szCs w:val="18"/>
                <w:lang w:val="hr-HR"/>
              </w:rPr>
              <w:t xml:space="preserve">iz upotrebe hemikalija, </w:t>
            </w:r>
            <w:r w:rsidRPr="008D043F">
              <w:rPr>
                <w:rFonts w:asciiTheme="minorHAnsi" w:eastAsia="Calibri" w:hAnsiTheme="minorHAnsi" w:cstheme="minorHAnsi"/>
                <w:sz w:val="18"/>
                <w:szCs w:val="18"/>
                <w:lang w:val="hr-HR"/>
              </w:rPr>
              <w:t>zbog</w:t>
            </w:r>
            <w:r w:rsidR="00DA64AD" w:rsidRPr="008D043F">
              <w:rPr>
                <w:rFonts w:asciiTheme="minorHAnsi" w:eastAsia="Calibri" w:hAnsiTheme="minorHAnsi" w:cstheme="minorHAnsi"/>
                <w:sz w:val="18"/>
                <w:szCs w:val="18"/>
                <w:lang w:val="hr-HR"/>
              </w:rPr>
              <w:t xml:space="preserve"> zaštite zdravlja ljudi, uzevši u obzir aspekte rodne ravnopravnosti, društvene jednakosti i siromaštva i </w:t>
            </w:r>
            <w:r w:rsidR="00C077A9" w:rsidRPr="008D043F">
              <w:rPr>
                <w:rFonts w:asciiTheme="minorHAnsi" w:eastAsia="Calibri" w:hAnsiTheme="minorHAnsi" w:cstheme="minorHAnsi"/>
                <w:sz w:val="18"/>
                <w:szCs w:val="18"/>
                <w:lang w:val="hr-HR"/>
              </w:rPr>
              <w:t>okoliša</w:t>
            </w:r>
            <w:r w:rsidR="00DA64AD" w:rsidRPr="008D043F">
              <w:rPr>
                <w:rFonts w:asciiTheme="minorHAnsi" w:eastAsia="Calibri" w:hAnsiTheme="minorHAnsi" w:cstheme="minorHAnsi"/>
                <w:sz w:val="18"/>
                <w:szCs w:val="18"/>
                <w:lang w:val="hr-HR"/>
              </w:rPr>
              <w:t xml:space="preserve"> </w:t>
            </w:r>
          </w:p>
          <w:p w14:paraId="4113A576" w14:textId="77777777" w:rsidR="00DA64AD" w:rsidRPr="008D043F" w:rsidRDefault="00DA64AD" w:rsidP="0068355A">
            <w:pPr>
              <w:numPr>
                <w:ilvl w:val="0"/>
                <w:numId w:val="15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rganizacija i izvođenje obuke servisera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preme i uručenje uvjerenja/certifikata</w:t>
            </w:r>
          </w:p>
        </w:tc>
      </w:tr>
      <w:tr w:rsidR="00DA64AD" w:rsidRPr="008D043F" w14:paraId="1BED04F8"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9B7BB1"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1E511EA" w14:textId="77777777" w:rsidR="00DA64AD" w:rsidRPr="008D043F" w:rsidRDefault="00DA64A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A64AD" w:rsidRPr="008D043F" w14:paraId="1F71B7F5" w14:textId="77777777" w:rsidTr="002D5100">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EE45217"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2E3ECE"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12C47D1"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CBF4BF"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D78F25E"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C077A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F6D5B8"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A64AD" w:rsidRPr="008D043F" w14:paraId="74047552"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8AAE9C0"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D649FB" w14:textId="77777777" w:rsidR="00DA64AD" w:rsidRPr="008D043F" w:rsidRDefault="00C077A9" w:rsidP="0068355A">
            <w:pPr>
              <w:tabs>
                <w:tab w:val="left" w:pos="548"/>
              </w:tabs>
              <w:spacing w:before="40" w:after="40" w:line="276" w:lineRule="auto"/>
              <w:ind w:left="14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 </w:t>
            </w:r>
            <w:r w:rsidR="00DA64AD" w:rsidRPr="008D043F">
              <w:rPr>
                <w:rFonts w:asciiTheme="minorHAnsi" w:eastAsia="Calibri" w:hAnsiTheme="minorHAnsi" w:cstheme="minorHAnsi"/>
                <w:sz w:val="18"/>
                <w:szCs w:val="18"/>
                <w:lang w:val="hr-HR"/>
              </w:rPr>
              <w:t xml:space="preserve">Kontinuirano provedene promotivne i edukativne aktivnosti u oblasti </w:t>
            </w:r>
            <w:r w:rsidRPr="008D043F">
              <w:rPr>
                <w:rFonts w:asciiTheme="minorHAnsi" w:eastAsia="Calibri" w:hAnsiTheme="minorHAnsi" w:cstheme="minorHAnsi"/>
                <w:sz w:val="18"/>
                <w:szCs w:val="18"/>
                <w:lang w:val="hr-HR"/>
              </w:rPr>
              <w:t xml:space="preserve">upravljanja </w:t>
            </w:r>
            <w:r w:rsidR="00DA64AD" w:rsidRPr="008D043F">
              <w:rPr>
                <w:rFonts w:asciiTheme="minorHAnsi" w:eastAsia="Calibri" w:hAnsiTheme="minorHAnsi" w:cstheme="minorHAnsi"/>
                <w:sz w:val="18"/>
                <w:szCs w:val="18"/>
                <w:lang w:val="hr-HR"/>
              </w:rPr>
              <w:t xml:space="preserve">hemikalijama uzevši u obzir aspekte rodne ravnopravnosti, društvene jednakosti i siromaštva kao i </w:t>
            </w:r>
            <w:r w:rsidRPr="008D043F">
              <w:rPr>
                <w:rFonts w:asciiTheme="minorHAnsi" w:eastAsia="Calibri" w:hAnsiTheme="minorHAnsi" w:cstheme="minorHAnsi"/>
                <w:sz w:val="18"/>
                <w:szCs w:val="18"/>
                <w:lang w:val="hr-HR"/>
              </w:rPr>
              <w:t xml:space="preserve">utjecaja </w:t>
            </w:r>
            <w:r w:rsidR="00DA64AD" w:rsidRPr="008D043F">
              <w:rPr>
                <w:rFonts w:asciiTheme="minorHAnsi" w:eastAsia="Calibri" w:hAnsiTheme="minorHAnsi" w:cstheme="minorHAnsi"/>
                <w:sz w:val="18"/>
                <w:szCs w:val="18"/>
                <w:lang w:val="hr-HR"/>
              </w:rPr>
              <w:t>na okoliš</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E11D37"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mpanje o obavještavanju javnosti putem medija o rizicima koji </w:t>
            </w:r>
            <w:r w:rsidR="00C077A9" w:rsidRPr="008D043F">
              <w:rPr>
                <w:rFonts w:asciiTheme="minorHAnsi" w:hAnsiTheme="minorHAnsi" w:cstheme="minorHAnsi"/>
                <w:sz w:val="18"/>
                <w:szCs w:val="18"/>
                <w:lang w:val="hr-HR" w:bidi="en-US"/>
              </w:rPr>
              <w:t xml:space="preserve">proizilaze </w:t>
            </w:r>
            <w:r w:rsidRPr="008D043F">
              <w:rPr>
                <w:rFonts w:asciiTheme="minorHAnsi" w:hAnsiTheme="minorHAnsi" w:cstheme="minorHAnsi"/>
                <w:sz w:val="18"/>
                <w:szCs w:val="18"/>
                <w:lang w:val="hr-HR" w:bidi="en-US"/>
              </w:rPr>
              <w:t xml:space="preserve">iz upotrebe hemikalija, </w:t>
            </w:r>
            <w:r w:rsidR="00C077A9" w:rsidRPr="008D043F">
              <w:rPr>
                <w:rFonts w:asciiTheme="minorHAnsi" w:hAnsiTheme="minorHAnsi" w:cstheme="minorHAnsi"/>
                <w:sz w:val="18"/>
                <w:szCs w:val="18"/>
                <w:lang w:val="hr-HR" w:bidi="en-US"/>
              </w:rPr>
              <w:t>zbog</w:t>
            </w:r>
            <w:r w:rsidRPr="008D043F">
              <w:rPr>
                <w:rFonts w:asciiTheme="minorHAnsi" w:hAnsiTheme="minorHAnsi" w:cstheme="minorHAnsi"/>
                <w:sz w:val="18"/>
                <w:szCs w:val="18"/>
                <w:lang w:val="hr-HR" w:bidi="en-US"/>
              </w:rPr>
              <w:t xml:space="preserve"> zaštite zdravlja ljudi i </w:t>
            </w:r>
            <w:r w:rsidR="00C077A9"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su rijetke i provode se samo u sklopu pojedinačnih projekata, a ne u sklopu redovnog rada institucij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2AAAB7" w14:textId="77777777" w:rsidR="00DA64AD" w:rsidRPr="008D043F" w:rsidRDefault="00DA64AD" w:rsidP="0068355A">
            <w:pPr>
              <w:numPr>
                <w:ilvl w:val="0"/>
                <w:numId w:val="237"/>
              </w:numPr>
              <w:spacing w:before="40" w:after="40" w:line="276" w:lineRule="auto"/>
              <w:ind w:left="332"/>
              <w:contextualSpacing/>
              <w:rPr>
                <w:rFonts w:asciiTheme="minorHAnsi" w:eastAsia="Calibr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Periodično izrađeni e</w:t>
            </w:r>
            <w:r w:rsidRPr="008D043F">
              <w:rPr>
                <w:rFonts w:asciiTheme="minorHAnsi" w:hAnsiTheme="minorHAnsi" w:cstheme="minorHAnsi"/>
                <w:sz w:val="18"/>
                <w:szCs w:val="18"/>
                <w:lang w:val="hr-HR"/>
              </w:rPr>
              <w:t>dukativni vodiči/brošure/</w:t>
            </w:r>
            <w:r w:rsidR="00C077A9" w:rsidRPr="008D043F">
              <w:rPr>
                <w:rFonts w:asciiTheme="minorHAnsi" w:hAnsiTheme="minorHAnsi" w:cstheme="minorHAnsi"/>
                <w:sz w:val="18"/>
                <w:szCs w:val="18"/>
                <w:lang w:val="hr-HR"/>
              </w:rPr>
              <w:t>leci</w:t>
            </w:r>
            <w:r w:rsidR="00C077A9"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 xml:space="preserve">dostupni u zdravstvenim ustanovama </w:t>
            </w:r>
            <w:r w:rsidR="00C077A9" w:rsidRPr="008D043F">
              <w:rPr>
                <w:rFonts w:asciiTheme="minorHAnsi" w:hAnsiTheme="minorHAnsi" w:cstheme="minorHAnsi"/>
                <w:sz w:val="18"/>
                <w:szCs w:val="18"/>
                <w:lang w:val="hr-HR" w:bidi="en-US"/>
              </w:rPr>
              <w:t>Federacije BiH</w:t>
            </w:r>
            <w:r w:rsidR="00C077A9" w:rsidRPr="008D043F" w:rsidDel="00C077A9">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2030</w:t>
            </w:r>
            <w:r w:rsidR="00C077A9" w:rsidRPr="008D043F">
              <w:rPr>
                <w:rFonts w:asciiTheme="minorHAnsi" w:eastAsia="Calibri" w:hAnsiTheme="minorHAnsi" w:cstheme="minorHAnsi"/>
                <w:color w:val="000000" w:themeColor="text1"/>
                <w:sz w:val="18"/>
                <w:szCs w:val="18"/>
                <w:lang w:val="hr-HR"/>
              </w:rPr>
              <w:t>.</w:t>
            </w:r>
            <w:r w:rsidRPr="008D043F">
              <w:rPr>
                <w:rFonts w:asciiTheme="minorHAnsi" w:eastAsia="Calibri" w:hAnsiTheme="minorHAnsi" w:cstheme="minorHAnsi"/>
                <w:color w:val="000000" w:themeColor="text1"/>
                <w:sz w:val="18"/>
                <w:szCs w:val="18"/>
                <w:lang w:val="hr-HR"/>
              </w:rPr>
              <w:t>)</w:t>
            </w:r>
          </w:p>
          <w:p w14:paraId="44E3D8E4" w14:textId="77777777" w:rsidR="00DA64AD" w:rsidRPr="008D043F" w:rsidRDefault="00DA64AD" w:rsidP="0068355A">
            <w:pPr>
              <w:numPr>
                <w:ilvl w:val="0"/>
                <w:numId w:val="237"/>
              </w:numPr>
              <w:spacing w:before="40" w:after="40" w:line="276" w:lineRule="auto"/>
              <w:ind w:left="332"/>
              <w:contextualSpacing/>
              <w:rPr>
                <w:rFonts w:asciiTheme="minorHAnsi" w:eastAsia="Calibr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Obraćanje javnosti putem medija o rizicima koje </w:t>
            </w:r>
            <w:r w:rsidR="00C077A9" w:rsidRPr="008D043F">
              <w:rPr>
                <w:rFonts w:asciiTheme="minorHAnsi" w:eastAsia="Calibri" w:hAnsiTheme="minorHAnsi" w:cstheme="minorHAnsi"/>
                <w:color w:val="000000" w:themeColor="text1"/>
                <w:sz w:val="18"/>
                <w:szCs w:val="18"/>
                <w:lang w:val="hr-HR"/>
              </w:rPr>
              <w:t xml:space="preserve">proizilaze </w:t>
            </w:r>
            <w:r w:rsidRPr="008D043F">
              <w:rPr>
                <w:rFonts w:asciiTheme="minorHAnsi" w:eastAsia="Calibri" w:hAnsiTheme="minorHAnsi" w:cstheme="minorHAnsi"/>
                <w:color w:val="000000" w:themeColor="text1"/>
                <w:sz w:val="18"/>
                <w:szCs w:val="18"/>
                <w:lang w:val="hr-HR"/>
              </w:rPr>
              <w:t xml:space="preserve">od upotrebe hemikalija </w:t>
            </w:r>
            <w:r w:rsidR="00C077A9" w:rsidRPr="008D043F">
              <w:rPr>
                <w:rFonts w:asciiTheme="minorHAnsi" w:eastAsia="Calibri" w:hAnsiTheme="minorHAnsi" w:cstheme="minorHAnsi"/>
                <w:color w:val="000000" w:themeColor="text1"/>
                <w:sz w:val="18"/>
                <w:szCs w:val="18"/>
                <w:lang w:val="hr-HR"/>
              </w:rPr>
              <w:t xml:space="preserve">provedeno </w:t>
            </w:r>
            <w:r w:rsidRPr="008D043F">
              <w:rPr>
                <w:rFonts w:asciiTheme="minorHAnsi" w:eastAsia="Calibri" w:hAnsiTheme="minorHAnsi" w:cstheme="minorHAnsi"/>
                <w:color w:val="000000" w:themeColor="text1"/>
                <w:sz w:val="18"/>
                <w:szCs w:val="18"/>
                <w:lang w:val="hr-HR"/>
              </w:rPr>
              <w:t>na godišnjem nivou uz prigodne datume kojima se ovakvi rizici posebno naglašavaju na međunarodnom nivou (npr. trovanje olovom, korištenje pesticida, trovanje živom i sl.) ili u okviru posebnih projektnih aktivnosti</w:t>
            </w:r>
            <w:r w:rsidRPr="008D043F" w:rsidDel="00EC1FEA">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30</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8D043F" w14:paraId="0125567C"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A15CA77"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0524D9" w14:textId="77777777" w:rsidR="00DA64AD" w:rsidRPr="008D043F" w:rsidRDefault="00DA64AD" w:rsidP="0068355A">
            <w:pPr>
              <w:numPr>
                <w:ilvl w:val="0"/>
                <w:numId w:val="147"/>
              </w:numPr>
              <w:tabs>
                <w:tab w:val="left" w:pos="265"/>
              </w:tabs>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vni poziv za organizacije civilnog društva, istraživačke i </w:t>
            </w:r>
            <w:r w:rsidR="00C077A9"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centre na temu podizanja svijesti stanovništva o hemijskoj sigurnosti  raspisan na godišnjoj osnov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D638F12"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redovno raspisuje javne pozive na temu implementacije mjera iz Strategije zaštite okoliša. U okviru </w:t>
            </w:r>
            <w:r w:rsidR="00C077A9" w:rsidRPr="008D043F">
              <w:rPr>
                <w:rFonts w:asciiTheme="minorHAnsi" w:hAnsiTheme="minorHAnsi" w:cstheme="minorHAnsi"/>
                <w:sz w:val="18"/>
                <w:szCs w:val="18"/>
                <w:lang w:val="hr-HR" w:bidi="en-US"/>
              </w:rPr>
              <w:t xml:space="preserve">javnog </w:t>
            </w:r>
            <w:r w:rsidRPr="008D043F">
              <w:rPr>
                <w:rFonts w:asciiTheme="minorHAnsi" w:hAnsiTheme="minorHAnsi" w:cstheme="minorHAnsi"/>
                <w:sz w:val="18"/>
                <w:szCs w:val="18"/>
                <w:lang w:val="hr-HR" w:bidi="en-US"/>
              </w:rPr>
              <w:t>poziva do sada nije bila zastupljena hemijska sigurnost</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747125"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okviru postojećih javnih poziva za podizanje javne svijesti, istraživačke i </w:t>
            </w:r>
            <w:r w:rsidR="00C077A9"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u oblasti okoliš</w:t>
            </w:r>
            <w:r w:rsidR="00C077A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oje raspisuje Fond za zaštitu okoliša </w:t>
            </w:r>
            <w:r w:rsidR="00C077A9" w:rsidRPr="008D043F">
              <w:rPr>
                <w:rFonts w:asciiTheme="minorHAnsi" w:hAnsiTheme="minorHAnsi" w:cstheme="minorHAnsi"/>
                <w:sz w:val="18"/>
                <w:szCs w:val="18"/>
                <w:lang w:val="hr-HR" w:bidi="en-US"/>
              </w:rPr>
              <w:t>Federacije BiH</w:t>
            </w:r>
            <w:r w:rsidR="00C077A9" w:rsidRPr="008D043F" w:rsidDel="00C077A9">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epoznati i oblast hemijske sigurnosti (2030</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8D043F" w14:paraId="14EA9987"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07395D0"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46F9F9" w14:textId="77777777" w:rsidR="00DA64AD" w:rsidRPr="008D043F" w:rsidRDefault="00DA64AD" w:rsidP="0068355A">
            <w:pPr>
              <w:numPr>
                <w:ilvl w:val="0"/>
                <w:numId w:val="147"/>
              </w:numPr>
              <w:tabs>
                <w:tab w:val="left" w:pos="265"/>
                <w:tab w:val="left" w:pos="406"/>
              </w:tabs>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čestalost i adekvatnost edukacije savjetnika za hemikalije i korisnika hemikalija</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i bolja </w:t>
            </w:r>
            <w:r w:rsidR="00C077A9" w:rsidRPr="008D043F">
              <w:rPr>
                <w:rFonts w:asciiTheme="minorHAnsi" w:eastAsia="Calibri" w:hAnsiTheme="minorHAnsi" w:cstheme="minorHAnsi"/>
                <w:sz w:val="18"/>
                <w:szCs w:val="18"/>
                <w:lang w:val="hr-HR"/>
              </w:rPr>
              <w:t xml:space="preserve">informiranost </w:t>
            </w:r>
            <w:r w:rsidRPr="008D043F">
              <w:rPr>
                <w:rFonts w:asciiTheme="minorHAnsi" w:eastAsia="Calibri" w:hAnsiTheme="minorHAnsi" w:cstheme="minorHAnsi"/>
                <w:sz w:val="18"/>
                <w:szCs w:val="18"/>
                <w:lang w:val="hr-HR"/>
              </w:rPr>
              <w:t xml:space="preserve">pravnih subjekata u lancu hemijske sigurnosti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F08748"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postavljen sistem periodičnih edukacija savjetnika za hemikalij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82B1C5"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Kontinuirana edukacija savjetnika za hemikalije usklađena s podacima Federalne uprave za inspekcijske poslove u oblasti zdravstvene inspekcije o najčešćim nepravilnostima na terenu i s podacima iz FMZ</w:t>
            </w:r>
            <w:r w:rsidR="00C077A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CKT</w:t>
            </w:r>
            <w:r w:rsidR="00C077A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kao i s pitanjima rodne ravnopravnosti, društvene jednakosti i siromaštva u hemijskoj sigurnostii (2030</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A64AD" w:rsidRPr="008D043F" w14:paraId="634014DC"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710840C"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A67616" w14:textId="77777777" w:rsidR="00DA64AD" w:rsidRPr="008D043F" w:rsidRDefault="00DA64AD" w:rsidP="0068355A">
            <w:pPr>
              <w:numPr>
                <w:ilvl w:val="0"/>
                <w:numId w:val="147"/>
              </w:numPr>
              <w:tabs>
                <w:tab w:val="left" w:pos="265"/>
              </w:tabs>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čestalost i adekvatnost edukativne aktivnosti </w:t>
            </w:r>
            <w:r w:rsidR="00C077A9" w:rsidRPr="008D043F">
              <w:rPr>
                <w:rFonts w:asciiTheme="minorHAnsi" w:eastAsia="Calibri" w:hAnsiTheme="minorHAnsi" w:cstheme="minorHAnsi"/>
                <w:sz w:val="18"/>
                <w:szCs w:val="18"/>
                <w:lang w:val="hr-HR"/>
              </w:rPr>
              <w:t xml:space="preserve">usmjerene </w:t>
            </w:r>
            <w:r w:rsidRPr="008D043F">
              <w:rPr>
                <w:rFonts w:asciiTheme="minorHAnsi" w:eastAsia="Calibri" w:hAnsiTheme="minorHAnsi" w:cstheme="minorHAnsi"/>
                <w:sz w:val="18"/>
                <w:szCs w:val="18"/>
                <w:lang w:val="hr-HR"/>
              </w:rPr>
              <w:t xml:space="preserve">prema široj javnosti o rizicima koji </w:t>
            </w:r>
            <w:r w:rsidR="00C077A9"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iz upotrebe hemikalij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0CE689"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adležne institucije u oblasti zdravstva i upravljanja hemikalijama ne </w:t>
            </w:r>
            <w:r w:rsidR="00C077A9" w:rsidRPr="008D043F">
              <w:rPr>
                <w:rFonts w:asciiTheme="minorHAnsi" w:hAnsiTheme="minorHAnsi" w:cstheme="minorHAnsi"/>
                <w:sz w:val="18"/>
                <w:szCs w:val="18"/>
                <w:lang w:val="hr-HR" w:bidi="en-US"/>
              </w:rPr>
              <w:t xml:space="preserve">informiraju </w:t>
            </w:r>
            <w:r w:rsidRPr="008D043F">
              <w:rPr>
                <w:rFonts w:asciiTheme="minorHAnsi" w:hAnsiTheme="minorHAnsi" w:cstheme="minorHAnsi"/>
                <w:sz w:val="18"/>
                <w:szCs w:val="18"/>
                <w:lang w:val="hr-HR" w:bidi="en-US"/>
              </w:rPr>
              <w:t>javnost o</w:t>
            </w:r>
            <w:r w:rsidRPr="008D043F">
              <w:rPr>
                <w:rFonts w:asciiTheme="minorHAnsi" w:eastAsia="Calibri" w:hAnsiTheme="minorHAnsi" w:cstheme="minorHAnsi"/>
                <w:sz w:val="18"/>
                <w:szCs w:val="18"/>
                <w:lang w:val="hr-HR"/>
              </w:rPr>
              <w:t xml:space="preserve"> rizicima koji </w:t>
            </w:r>
            <w:r w:rsidR="00C077A9"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iz upotrebe hemikalija, naročito o najčešćim slučajevima trovanja i povređivanj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F4E69F"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eriodično provedene zajedničke edukativne aktivnosti za širu javnost od snadležnih entitetskih ministarstava i inspekorata</w:t>
            </w:r>
            <w:r w:rsidR="00C077A9" w:rsidRPr="008D043F">
              <w:rPr>
                <w:rFonts w:asciiTheme="minorHAnsi" w:eastAsia="Calibri" w:hAnsiTheme="minorHAnsi" w:cstheme="minorHAnsi"/>
                <w:sz w:val="18"/>
                <w:szCs w:val="18"/>
                <w:lang w:val="hr-HR"/>
              </w:rPr>
              <w:t xml:space="preserve"> Brčko distrikta BiH</w:t>
            </w:r>
            <w:r w:rsidRPr="008D043F">
              <w:rPr>
                <w:rFonts w:asciiTheme="minorHAnsi" w:eastAsia="Calibri" w:hAnsiTheme="minorHAnsi" w:cstheme="minorHAnsi"/>
                <w:sz w:val="18"/>
                <w:szCs w:val="18"/>
                <w:lang w:val="hr-HR"/>
              </w:rPr>
              <w:t xml:space="preserve"> u oblasti zdravstva o rizicima koji </w:t>
            </w:r>
            <w:r w:rsidR="00C077A9"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 xml:space="preserve">iz upotrebe hemikalija, </w:t>
            </w:r>
            <w:r w:rsidR="00C077A9" w:rsidRPr="008D043F">
              <w:rPr>
                <w:rFonts w:asciiTheme="minorHAnsi" w:eastAsia="Calibri" w:hAnsiTheme="minorHAnsi" w:cstheme="minorHAnsi"/>
                <w:sz w:val="18"/>
                <w:szCs w:val="18"/>
                <w:lang w:val="hr-HR"/>
              </w:rPr>
              <w:t>zbog</w:t>
            </w:r>
            <w:r w:rsidRPr="008D043F">
              <w:rPr>
                <w:rFonts w:asciiTheme="minorHAnsi" w:eastAsia="Calibri" w:hAnsiTheme="minorHAnsi" w:cstheme="minorHAnsi"/>
                <w:sz w:val="18"/>
                <w:szCs w:val="18"/>
                <w:lang w:val="hr-HR"/>
              </w:rPr>
              <w:t xml:space="preserve"> zaštite zdravlja ljudi, uzevši u obzir aspekte rodne ravnopravnosti, društvene jednakosti i siromaštva i </w:t>
            </w:r>
            <w:r w:rsidR="00C077A9" w:rsidRPr="008D043F">
              <w:rPr>
                <w:rFonts w:asciiTheme="minorHAnsi" w:eastAsia="Calibri" w:hAnsiTheme="minorHAnsi" w:cstheme="minorHAnsi"/>
                <w:sz w:val="18"/>
                <w:szCs w:val="18"/>
                <w:lang w:val="hr-HR"/>
              </w:rPr>
              <w:t>okoliša</w:t>
            </w:r>
            <w:r w:rsidRPr="008D043F">
              <w:rPr>
                <w:rFonts w:asciiTheme="minorHAnsi" w:eastAsia="Calibri" w:hAnsiTheme="minorHAnsi" w:cstheme="minorHAnsi"/>
                <w:sz w:val="18"/>
                <w:szCs w:val="18"/>
                <w:lang w:val="hr-HR"/>
              </w:rPr>
              <w:t xml:space="preserve"> (2030</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8D043F" w14:paraId="51C1FBD1"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C6D377B"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F63150" w14:textId="77777777" w:rsidR="00DA64AD" w:rsidRPr="008D043F" w:rsidRDefault="00C077A9" w:rsidP="0068355A">
            <w:p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w:t>
            </w:r>
            <w:r w:rsidR="00DA64AD" w:rsidRPr="008D043F">
              <w:rPr>
                <w:rFonts w:asciiTheme="minorHAnsi" w:eastAsia="Calibri" w:hAnsiTheme="minorHAnsi" w:cstheme="minorHAnsi"/>
                <w:sz w:val="18"/>
                <w:szCs w:val="18"/>
                <w:lang w:val="hr-HR"/>
              </w:rPr>
              <w:t xml:space="preserve"> Periodična organizacija i izvođenje obuke servisera KGH</w:t>
            </w:r>
            <w:r w:rsidR="006A775F" w:rsidRPr="008D043F">
              <w:rPr>
                <w:rFonts w:asciiTheme="minorHAnsi" w:eastAsia="Calibri" w:hAnsiTheme="minorHAnsi" w:cstheme="minorHAnsi"/>
                <w:sz w:val="18"/>
                <w:szCs w:val="18"/>
                <w:lang w:val="hr-HR"/>
              </w:rPr>
              <w:t>-</w:t>
            </w:r>
            <w:r w:rsidR="00DA64AD" w:rsidRPr="008D043F">
              <w:rPr>
                <w:rFonts w:asciiTheme="minorHAnsi" w:eastAsia="Calibri" w:hAnsiTheme="minorHAnsi" w:cstheme="minorHAnsi"/>
                <w:sz w:val="18"/>
                <w:szCs w:val="18"/>
                <w:lang w:val="hr-HR"/>
              </w:rPr>
              <w:t>opreme i uručenje uvjerenja/certifikat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CEBCC8"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oš uvijek nije usvojen propis kojim se </w:t>
            </w:r>
            <w:r w:rsidR="00C077A9" w:rsidRPr="008D043F">
              <w:rPr>
                <w:rFonts w:asciiTheme="minorHAnsi" w:hAnsiTheme="minorHAnsi" w:cstheme="minorHAnsi"/>
                <w:sz w:val="18"/>
                <w:szCs w:val="18"/>
                <w:lang w:val="hr-HR" w:bidi="en-US"/>
              </w:rPr>
              <w:t xml:space="preserve">regulira </w:t>
            </w:r>
            <w:r w:rsidRPr="008D043F">
              <w:rPr>
                <w:rFonts w:asciiTheme="minorHAnsi" w:hAnsiTheme="minorHAnsi" w:cstheme="minorHAnsi"/>
                <w:sz w:val="18"/>
                <w:szCs w:val="18"/>
                <w:lang w:val="hr-HR" w:bidi="en-US"/>
              </w:rPr>
              <w:t>osposobljavanje servisera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2CFBBA"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erviser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preme obučeni i stekli uvjerenja o položenom ispitu prema važećim propisima u oblasti upravljanja supstancama koje oštećuju ozonski omotač (2024</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8D043F" w14:paraId="3D48F22B"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E65453"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43DADFF"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eća </w:t>
            </w:r>
            <w:r w:rsidR="00C077A9"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 xml:space="preserve">stanovništva i korisnika hemkalija o adekvaktnom rukovanju i negativnim efektima hemikalija na </w:t>
            </w:r>
            <w:r w:rsidR="00C077A9" w:rsidRPr="008D043F">
              <w:rPr>
                <w:rFonts w:asciiTheme="minorHAnsi" w:hAnsiTheme="minorHAnsi" w:cstheme="minorHAnsi"/>
                <w:sz w:val="18"/>
                <w:szCs w:val="18"/>
                <w:lang w:val="hr-HR" w:bidi="en-US"/>
              </w:rPr>
              <w:t xml:space="preserve">okoliš </w:t>
            </w:r>
            <w:r w:rsidRPr="008D043F">
              <w:rPr>
                <w:rFonts w:asciiTheme="minorHAnsi" w:hAnsiTheme="minorHAnsi" w:cstheme="minorHAnsi"/>
                <w:sz w:val="18"/>
                <w:szCs w:val="18"/>
                <w:lang w:val="hr-HR" w:bidi="en-US"/>
              </w:rPr>
              <w:t xml:space="preserve">i ljudsko zdravlje </w:t>
            </w:r>
          </w:p>
        </w:tc>
      </w:tr>
      <w:tr w:rsidR="00DA64AD" w:rsidRPr="008D043F" w14:paraId="5BEC981A"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7F2FFE"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60EAFB" w14:textId="77777777" w:rsidR="00DA64AD" w:rsidRPr="008D043F" w:rsidRDefault="00DB1C2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01 659</w:t>
            </w:r>
          </w:p>
          <w:p w14:paraId="25237281" w14:textId="77777777" w:rsidR="00DB1C21" w:rsidRPr="008D043F" w:rsidRDefault="00DB1C2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 </w:t>
            </w:r>
            <w:r w:rsidR="00C077A9"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 xml:space="preserve">sredstva, 90% </w:t>
            </w:r>
            <w:r w:rsidR="00C077A9"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DA64AD" w:rsidRPr="008D043F" w14:paraId="2B12557F"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940419"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eriod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6E0714"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bookmarkStart w:id="288" w:name="_Hlk100675002"/>
            <w:r w:rsidRPr="008D043F">
              <w:rPr>
                <w:rFonts w:asciiTheme="minorHAnsi" w:hAnsiTheme="minorHAnsi" w:cstheme="minorHAnsi"/>
                <w:sz w:val="18"/>
                <w:szCs w:val="18"/>
                <w:lang w:val="hr-HR" w:bidi="en-US"/>
              </w:rPr>
              <w:t>2024</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0</w:t>
            </w:r>
            <w:bookmarkEnd w:id="288"/>
            <w:r w:rsidR="00C077A9" w:rsidRPr="008D043F">
              <w:rPr>
                <w:rFonts w:asciiTheme="minorHAnsi" w:hAnsiTheme="minorHAnsi" w:cstheme="minorHAnsi"/>
                <w:sz w:val="18"/>
                <w:szCs w:val="18"/>
                <w:lang w:val="hr-HR" w:bidi="en-US"/>
              </w:rPr>
              <w:t>.</w:t>
            </w:r>
          </w:p>
        </w:tc>
      </w:tr>
      <w:tr w:rsidR="00DA64AD" w:rsidRPr="008D043F" w14:paraId="4EDE30BD"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66AAB2"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AF6C64"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DA64AD" w:rsidRPr="008D043F" w14:paraId="0C0C6B10"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00989A"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EB32E5"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Z, FMOIT; Federalna uprava za inspekcijske poslove, Zavod za javno zdravstvo </w:t>
            </w:r>
            <w:r w:rsidR="00C077A9" w:rsidRPr="008D043F">
              <w:rPr>
                <w:rFonts w:asciiTheme="minorHAnsi" w:hAnsiTheme="minorHAnsi" w:cstheme="minorHAnsi"/>
                <w:sz w:val="18"/>
                <w:szCs w:val="18"/>
                <w:lang w:val="hr-HR" w:bidi="en-US"/>
              </w:rPr>
              <w:t>Federacije BiH</w:t>
            </w:r>
          </w:p>
        </w:tc>
      </w:tr>
      <w:tr w:rsidR="00DA64AD" w:rsidRPr="008D043F" w14:paraId="7415405E"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73FF8E"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41FD403"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Z, FMOIT, Federalna uprava za inspekcijske poslove, MVTEO, MCP, MZSZ RS, MPUGIE,  </w:t>
            </w:r>
            <w:r w:rsidR="00C077A9" w:rsidRPr="008D043F">
              <w:rPr>
                <w:rFonts w:asciiTheme="minorHAnsi" w:hAnsiTheme="minorHAnsi" w:cstheme="minorHAnsi"/>
                <w:sz w:val="18"/>
                <w:szCs w:val="18"/>
                <w:lang w:val="hr-HR" w:bidi="en-US"/>
              </w:rPr>
              <w:t xml:space="preserve">Brčko distrikt </w:t>
            </w:r>
            <w:r w:rsidRPr="008D043F">
              <w:rPr>
                <w:rFonts w:asciiTheme="minorHAnsi" w:hAnsiTheme="minorHAnsi" w:cstheme="minorHAnsi"/>
                <w:sz w:val="18"/>
                <w:szCs w:val="18"/>
                <w:lang w:val="hr-HR" w:bidi="en-US"/>
              </w:rPr>
              <w:t>B</w:t>
            </w:r>
            <w:r w:rsidR="00C077A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Odjeljenje za prostorno planiranje i imovinskopravne poslove, </w:t>
            </w:r>
            <w:r w:rsidR="00C077A9" w:rsidRPr="008D043F">
              <w:rPr>
                <w:rFonts w:asciiTheme="minorHAnsi" w:hAnsiTheme="minorHAnsi" w:cstheme="minorHAnsi"/>
                <w:sz w:val="18"/>
                <w:szCs w:val="18"/>
                <w:lang w:val="hr-HR" w:bidi="en-US"/>
              </w:rPr>
              <w:t xml:space="preserve">Brčko distrikt </w:t>
            </w:r>
            <w:r w:rsidRPr="008D043F">
              <w:rPr>
                <w:rFonts w:asciiTheme="minorHAnsi" w:hAnsiTheme="minorHAnsi" w:cstheme="minorHAnsi"/>
                <w:sz w:val="18"/>
                <w:szCs w:val="18"/>
                <w:lang w:val="hr-HR" w:bidi="en-US"/>
              </w:rPr>
              <w:t>B</w:t>
            </w:r>
            <w:r w:rsidR="00C077A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Odjeljenje </w:t>
            </w:r>
            <w:r w:rsidR="00C077A9" w:rsidRPr="008D043F">
              <w:rPr>
                <w:rFonts w:asciiTheme="minorHAnsi" w:hAnsiTheme="minorHAnsi" w:cstheme="minorHAnsi"/>
                <w:sz w:val="18"/>
                <w:szCs w:val="18"/>
                <w:lang w:val="hr-HR" w:bidi="en-US"/>
              </w:rPr>
              <w:t xml:space="preserve">za </w:t>
            </w:r>
            <w:r w:rsidRPr="008D043F">
              <w:rPr>
                <w:rFonts w:asciiTheme="minorHAnsi" w:hAnsiTheme="minorHAnsi" w:cstheme="minorHAnsi"/>
                <w:sz w:val="18"/>
                <w:szCs w:val="18"/>
                <w:lang w:val="hr-HR" w:bidi="en-US"/>
              </w:rPr>
              <w:t>zdravstvo i druge usluge, naučno istraživački centri; nevladine organizacije i šira javnost</w:t>
            </w:r>
          </w:p>
        </w:tc>
      </w:tr>
    </w:tbl>
    <w:p w14:paraId="6E5348B6" w14:textId="77777777" w:rsidR="00DA64AD" w:rsidRPr="008D043F" w:rsidRDefault="00DA64AD" w:rsidP="0068355A">
      <w:pPr>
        <w:spacing w:line="276" w:lineRule="auto"/>
        <w:rPr>
          <w:rFonts w:asciiTheme="minorHAnsi" w:hAnsiTheme="minorHAnsi" w:cstheme="minorHAnsi"/>
          <w:sz w:val="18"/>
          <w:szCs w:val="18"/>
          <w:lang w:val="hr-HR"/>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1319F4" w:rsidRPr="008D043F" w14:paraId="137A8038" w14:textId="77777777" w:rsidTr="00DE06CB">
        <w:trPr>
          <w:trHeight w:val="567"/>
          <w:jc w:val="center"/>
        </w:trPr>
        <w:tc>
          <w:tcPr>
            <w:tcW w:w="1429" w:type="pct"/>
            <w:shd w:val="clear" w:color="auto" w:fill="009D73"/>
            <w:vAlign w:val="center"/>
          </w:tcPr>
          <w:p w14:paraId="0C1963F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shd w:val="clear" w:color="auto" w:fill="FFFFFF"/>
            <w:vAlign w:val="center"/>
          </w:tcPr>
          <w:p w14:paraId="451D6362"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C077A9"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0B281534" w14:textId="77777777" w:rsidTr="00DE06CB">
        <w:trPr>
          <w:trHeight w:val="567"/>
          <w:jc w:val="center"/>
        </w:trPr>
        <w:tc>
          <w:tcPr>
            <w:tcW w:w="1429" w:type="pct"/>
            <w:shd w:val="clear" w:color="auto" w:fill="009D73"/>
            <w:vAlign w:val="center"/>
          </w:tcPr>
          <w:p w14:paraId="5D95A11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shd w:val="clear" w:color="auto" w:fill="FFFFFF"/>
            <w:vAlign w:val="center"/>
          </w:tcPr>
          <w:p w14:paraId="505294EC" w14:textId="77777777" w:rsidR="001319F4" w:rsidRPr="008D043F" w:rsidRDefault="001319F4"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5.5</w:t>
            </w:r>
            <w:r w:rsidR="009B331C"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spostaviti zakonodavni okvir i jasne institucionalne nadležnosti  kojim</w:t>
            </w:r>
            <w:r w:rsidR="00C077A9"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se transponira </w:t>
            </w:r>
            <w:r w:rsidR="00C077A9" w:rsidRPr="008D043F">
              <w:rPr>
                <w:rFonts w:asciiTheme="minorHAnsi" w:hAnsiTheme="minorHAnsi" w:cstheme="minorHAnsi"/>
                <w:b/>
                <w:sz w:val="18"/>
                <w:szCs w:val="18"/>
                <w:lang w:val="hr-HR"/>
              </w:rPr>
              <w:t xml:space="preserve">pravna stečevina </w:t>
            </w:r>
            <w:r w:rsidRPr="008D043F">
              <w:rPr>
                <w:rFonts w:asciiTheme="minorHAnsi" w:hAnsiTheme="minorHAnsi" w:cstheme="minorHAnsi"/>
                <w:b/>
                <w:sz w:val="18"/>
                <w:szCs w:val="18"/>
                <w:lang w:val="hr-HR"/>
              </w:rPr>
              <w:t xml:space="preserve">EU iz oblasti buke u okolišu u zakonodavstvo </w:t>
            </w:r>
            <w:r w:rsidR="00C077A9"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BIH</w:t>
            </w:r>
          </w:p>
        </w:tc>
      </w:tr>
      <w:tr w:rsidR="001319F4" w:rsidRPr="008D043F" w14:paraId="709C22D1" w14:textId="77777777" w:rsidTr="00DE06CB">
        <w:trPr>
          <w:trHeight w:val="567"/>
          <w:jc w:val="center"/>
        </w:trPr>
        <w:tc>
          <w:tcPr>
            <w:tcW w:w="1429" w:type="pct"/>
            <w:shd w:val="clear" w:color="auto" w:fill="009D73"/>
            <w:vAlign w:val="center"/>
          </w:tcPr>
          <w:p w14:paraId="1BC21BD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shd w:val="clear" w:color="auto" w:fill="FFFFFF"/>
            <w:vAlign w:val="center"/>
          </w:tcPr>
          <w:p w14:paraId="00B310E7"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5.1. U</w:t>
            </w:r>
            <w:r w:rsidRPr="008D043F">
              <w:rPr>
                <w:rFonts w:asciiTheme="minorHAnsi" w:hAnsiTheme="minorHAnsi" w:cstheme="minorHAnsi"/>
                <w:b/>
                <w:sz w:val="18"/>
                <w:szCs w:val="18"/>
                <w:lang w:val="hr-HR"/>
              </w:rPr>
              <w:t xml:space="preserve">spostavljen zakonodavni okvir i institucionalna nadležnost o procjeni i upravljanju bukom, emisiji buke u okoliš uzrokovane opremom za </w:t>
            </w:r>
            <w:r w:rsidR="00C077A9" w:rsidRPr="008D043F">
              <w:rPr>
                <w:rFonts w:asciiTheme="minorHAnsi" w:hAnsiTheme="minorHAnsi" w:cstheme="minorHAnsi"/>
                <w:b/>
                <w:sz w:val="18"/>
                <w:szCs w:val="18"/>
                <w:lang w:val="hr-HR"/>
              </w:rPr>
              <w:t xml:space="preserve">upotrebu </w:t>
            </w:r>
            <w:r w:rsidRPr="008D043F">
              <w:rPr>
                <w:rFonts w:asciiTheme="minorHAnsi" w:hAnsiTheme="minorHAnsi" w:cstheme="minorHAnsi"/>
                <w:b/>
                <w:sz w:val="18"/>
                <w:szCs w:val="18"/>
                <w:lang w:val="hr-HR"/>
              </w:rPr>
              <w:t xml:space="preserve">na otvorenom, prema zahtjevima </w:t>
            </w:r>
            <w:r w:rsidR="00C077A9" w:rsidRPr="008D043F">
              <w:rPr>
                <w:rFonts w:asciiTheme="minorHAnsi" w:hAnsiTheme="minorHAnsi" w:cstheme="minorHAnsi"/>
                <w:b/>
                <w:sz w:val="18"/>
                <w:szCs w:val="18"/>
                <w:lang w:val="hr-HR"/>
              </w:rPr>
              <w:t xml:space="preserve">Direktiva  </w:t>
            </w:r>
            <w:r w:rsidRPr="008D043F">
              <w:rPr>
                <w:rFonts w:asciiTheme="minorHAnsi" w:hAnsiTheme="minorHAnsi" w:cstheme="minorHAnsi"/>
                <w:b/>
                <w:sz w:val="18"/>
                <w:szCs w:val="18"/>
                <w:lang w:val="hr-HR"/>
              </w:rPr>
              <w:t>2002/49/EZ i 2000/14/EZ</w:t>
            </w:r>
          </w:p>
        </w:tc>
      </w:tr>
      <w:tr w:rsidR="001319F4" w:rsidRPr="008D043F" w14:paraId="0CA16DCF" w14:textId="77777777" w:rsidTr="00DE06CB">
        <w:trPr>
          <w:trHeight w:val="567"/>
          <w:jc w:val="center"/>
        </w:trPr>
        <w:tc>
          <w:tcPr>
            <w:tcW w:w="1429" w:type="pct"/>
            <w:shd w:val="clear" w:color="auto" w:fill="009D73"/>
            <w:vAlign w:val="center"/>
          </w:tcPr>
          <w:p w14:paraId="30F08EE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shd w:val="clear" w:color="auto" w:fill="FFFFFF"/>
            <w:vAlign w:val="center"/>
          </w:tcPr>
          <w:p w14:paraId="17A73DB7"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mjerom se postiže </w:t>
            </w:r>
            <w:r w:rsidR="00C077A9" w:rsidRPr="008D043F">
              <w:rPr>
                <w:rFonts w:asciiTheme="minorHAnsi" w:eastAsia="Calibri" w:hAnsiTheme="minorHAnsi" w:cstheme="minorHAnsi"/>
                <w:sz w:val="18"/>
                <w:szCs w:val="18"/>
                <w:lang w:val="hr-HR"/>
              </w:rPr>
              <w:t xml:space="preserve">djelimična </w:t>
            </w:r>
            <w:r w:rsidRPr="008D043F">
              <w:rPr>
                <w:rFonts w:asciiTheme="minorHAnsi" w:eastAsia="Calibri" w:hAnsiTheme="minorHAnsi" w:cstheme="minorHAnsi"/>
                <w:sz w:val="18"/>
                <w:szCs w:val="18"/>
                <w:lang w:val="hr-HR"/>
              </w:rPr>
              <w:t>transpozicija EU direktiva i uspostavljanje institucionalnog okvira u oblasti upravljanja i zaštitom od buke</w:t>
            </w:r>
            <w:r w:rsidR="00C077A9" w:rsidRPr="008D043F">
              <w:rPr>
                <w:rFonts w:asciiTheme="minorHAnsi" w:eastAsia="Calibri" w:hAnsiTheme="minorHAnsi" w:cstheme="minorHAnsi"/>
                <w:sz w:val="18"/>
                <w:szCs w:val="18"/>
                <w:lang w:val="hr-HR"/>
              </w:rPr>
              <w:t>.</w:t>
            </w:r>
          </w:p>
          <w:p w14:paraId="05F74A62" w14:textId="77777777" w:rsidR="001319F4" w:rsidRPr="008D043F" w:rsidRDefault="00C077A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7AED4E37" w14:textId="77777777" w:rsidR="001319F4" w:rsidRPr="008D043F" w:rsidRDefault="001319F4" w:rsidP="0068355A">
            <w:pPr>
              <w:pStyle w:val="ListParagraph"/>
              <w:numPr>
                <w:ilvl w:val="0"/>
                <w:numId w:val="21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žuriranje postojećeg Zakona o buci s jasno istaknutim institucionalnim nadležnostima </w:t>
            </w:r>
          </w:p>
          <w:p w14:paraId="7CDE9228" w14:textId="77777777" w:rsidR="001319F4" w:rsidRPr="008D043F" w:rsidRDefault="001319F4" w:rsidP="0068355A">
            <w:pPr>
              <w:pStyle w:val="ListParagraph"/>
              <w:numPr>
                <w:ilvl w:val="0"/>
                <w:numId w:val="21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podzakonskih akata koji </w:t>
            </w:r>
            <w:r w:rsidR="00C077A9"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 xml:space="preserve">iz Zakona o buci, a kojima se </w:t>
            </w:r>
            <w:r w:rsidR="00C077A9"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izrada strateških karat</w:t>
            </w:r>
            <w:r w:rsidR="00C077A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uke i </w:t>
            </w:r>
            <w:r w:rsidR="00C077A9" w:rsidRPr="008D043F">
              <w:rPr>
                <w:rFonts w:asciiTheme="minorHAnsi" w:eastAsia="Calibri" w:hAnsiTheme="minorHAnsi" w:cstheme="minorHAnsi"/>
                <w:sz w:val="18"/>
                <w:szCs w:val="18"/>
                <w:lang w:val="hr-HR"/>
              </w:rPr>
              <w:t xml:space="preserve">akcijskih </w:t>
            </w:r>
            <w:r w:rsidRPr="008D043F">
              <w:rPr>
                <w:rFonts w:asciiTheme="minorHAnsi" w:eastAsia="Calibri" w:hAnsiTheme="minorHAnsi" w:cstheme="minorHAnsi"/>
                <w:sz w:val="18"/>
                <w:szCs w:val="18"/>
                <w:lang w:val="hr-HR"/>
              </w:rPr>
              <w:t>planova zaštite od buke u skladu sa zahtjevima Direktive 2002/49/EZ</w:t>
            </w:r>
          </w:p>
          <w:p w14:paraId="019A043E" w14:textId="77777777" w:rsidR="001319F4" w:rsidRPr="008D043F" w:rsidRDefault="001319F4" w:rsidP="0068355A">
            <w:pPr>
              <w:pStyle w:val="ListParagraph"/>
              <w:numPr>
                <w:ilvl w:val="0"/>
                <w:numId w:val="21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konom ili podzakonskim aktima uspostaviti jasne institucionalne nadležnosti i obaveze u oblasti buke koju stvaraju uređaji za upotrebu na otvorenom</w:t>
            </w:r>
          </w:p>
        </w:tc>
      </w:tr>
      <w:tr w:rsidR="001319F4" w:rsidRPr="008D043F" w14:paraId="756C2664" w14:textId="77777777" w:rsidTr="00DE06CB">
        <w:trPr>
          <w:trHeight w:val="567"/>
          <w:jc w:val="center"/>
        </w:trPr>
        <w:tc>
          <w:tcPr>
            <w:tcW w:w="1429" w:type="pct"/>
            <w:shd w:val="clear" w:color="auto" w:fill="009D73"/>
            <w:vAlign w:val="center"/>
          </w:tcPr>
          <w:p w14:paraId="27FE42E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shd w:val="clear" w:color="auto" w:fill="FFFFFF" w:themeFill="background1"/>
            <w:vAlign w:val="center"/>
          </w:tcPr>
          <w:p w14:paraId="6059F07F"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9B331C" w:rsidRPr="008D043F" w14:paraId="4B9D5E87" w14:textId="77777777" w:rsidTr="00DE06CB">
        <w:trPr>
          <w:trHeight w:val="567"/>
          <w:jc w:val="center"/>
        </w:trPr>
        <w:tc>
          <w:tcPr>
            <w:tcW w:w="1429" w:type="pct"/>
            <w:vMerge w:val="restart"/>
            <w:shd w:val="clear" w:color="auto" w:fill="009D73"/>
            <w:vAlign w:val="center"/>
          </w:tcPr>
          <w:p w14:paraId="5109C23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shd w:val="clear" w:color="auto" w:fill="009D73"/>
            <w:vAlign w:val="center"/>
          </w:tcPr>
          <w:p w14:paraId="7E6C836E"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3FB0FCB"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shd w:val="clear" w:color="auto" w:fill="009D73"/>
            <w:vAlign w:val="center"/>
          </w:tcPr>
          <w:p w14:paraId="7199A9E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F17BD8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C077A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shd w:val="clear" w:color="auto" w:fill="009D73"/>
            <w:vAlign w:val="center"/>
          </w:tcPr>
          <w:p w14:paraId="3CCE263A"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528F5295" w14:textId="77777777" w:rsidTr="000240F4">
        <w:trPr>
          <w:trHeight w:val="274"/>
          <w:jc w:val="center"/>
        </w:trPr>
        <w:tc>
          <w:tcPr>
            <w:tcW w:w="1429" w:type="pct"/>
            <w:vMerge/>
            <w:shd w:val="clear" w:color="auto" w:fill="009D73"/>
            <w:vAlign w:val="center"/>
          </w:tcPr>
          <w:p w14:paraId="6F404A9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107B669E" w14:textId="77777777" w:rsidR="001319F4" w:rsidRPr="008D043F" w:rsidRDefault="001319F4" w:rsidP="0068355A">
            <w:pPr>
              <w:pStyle w:val="ListParagraph"/>
              <w:numPr>
                <w:ilvl w:val="0"/>
                <w:numId w:val="148"/>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transpozicije EU zakonodavstva u oblasti buke u </w:t>
            </w:r>
            <w:r w:rsidRPr="008D043F">
              <w:rPr>
                <w:rFonts w:asciiTheme="minorHAnsi" w:eastAsia="Calibri" w:hAnsiTheme="minorHAnsi" w:cstheme="minorHAnsi"/>
                <w:sz w:val="18"/>
                <w:szCs w:val="18"/>
                <w:lang w:val="hr-HR"/>
              </w:rPr>
              <w:lastRenderedPageBreak/>
              <w:t xml:space="preserve">okolišu  </w:t>
            </w:r>
          </w:p>
        </w:tc>
        <w:tc>
          <w:tcPr>
            <w:tcW w:w="1266" w:type="pct"/>
            <w:shd w:val="clear" w:color="auto" w:fill="FFFFFF"/>
            <w:vAlign w:val="center"/>
          </w:tcPr>
          <w:p w14:paraId="691C7F5B"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Nizak nivo transpozicije </w:t>
            </w:r>
            <w:r w:rsidR="00861159" w:rsidRPr="008D043F">
              <w:rPr>
                <w:rFonts w:asciiTheme="minorHAnsi" w:hAnsiTheme="minorHAnsi" w:cstheme="minorHAnsi"/>
                <w:sz w:val="18"/>
                <w:szCs w:val="18"/>
                <w:lang w:val="hr-HR"/>
              </w:rPr>
              <w:t xml:space="preserve">Direktive  </w:t>
            </w:r>
            <w:r w:rsidRPr="008D043F">
              <w:rPr>
                <w:rFonts w:asciiTheme="minorHAnsi" w:hAnsiTheme="minorHAnsi" w:cstheme="minorHAnsi"/>
                <w:sz w:val="18"/>
                <w:szCs w:val="18"/>
                <w:lang w:val="hr-HR"/>
              </w:rPr>
              <w:t xml:space="preserve">2002/49/EZ o buci u okolišu i </w:t>
            </w:r>
          </w:p>
        </w:tc>
        <w:tc>
          <w:tcPr>
            <w:tcW w:w="1267" w:type="pct"/>
            <w:shd w:val="clear" w:color="auto" w:fill="FFFFFF"/>
            <w:vAlign w:val="center"/>
          </w:tcPr>
          <w:p w14:paraId="38A5FAB2" w14:textId="5C3B039E"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žuriran postojeći Zakon o zaštiti od buke s jasno istaknutim institucionalnim </w:t>
            </w:r>
            <w:r w:rsidRPr="008D043F">
              <w:rPr>
                <w:rFonts w:asciiTheme="minorHAnsi" w:eastAsia="Calibri" w:hAnsiTheme="minorHAnsi" w:cstheme="minorHAnsi"/>
                <w:sz w:val="18"/>
                <w:szCs w:val="18"/>
                <w:lang w:val="hr-HR"/>
              </w:rPr>
              <w:lastRenderedPageBreak/>
              <w:t>nadležnostima (2025</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02CBA8F1" w14:textId="77777777" w:rsidTr="00DE06CB">
        <w:trPr>
          <w:trHeight w:val="567"/>
          <w:jc w:val="center"/>
        </w:trPr>
        <w:tc>
          <w:tcPr>
            <w:tcW w:w="1429" w:type="pct"/>
            <w:vMerge/>
            <w:shd w:val="clear" w:color="auto" w:fill="009D73"/>
            <w:vAlign w:val="center"/>
          </w:tcPr>
          <w:p w14:paraId="5F6008C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023C99CD" w14:textId="77777777" w:rsidR="001319F4" w:rsidRPr="008D043F" w:rsidRDefault="001319F4" w:rsidP="0068355A">
            <w:pPr>
              <w:pStyle w:val="ListParagraph"/>
              <w:numPr>
                <w:ilvl w:val="0"/>
                <w:numId w:val="148"/>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podzakonskih akata koji </w:t>
            </w:r>
            <w:r w:rsidR="00861159"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 xml:space="preserve">iz Zakona o buci, a kojima se </w:t>
            </w:r>
            <w:r w:rsidR="00861159"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izrada strateških karat</w:t>
            </w:r>
            <w:r w:rsidR="0086115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uke i </w:t>
            </w:r>
            <w:r w:rsidR="00861159" w:rsidRPr="008D043F">
              <w:rPr>
                <w:rFonts w:asciiTheme="minorHAnsi" w:eastAsia="Calibri" w:hAnsiTheme="minorHAnsi" w:cstheme="minorHAnsi"/>
                <w:sz w:val="18"/>
                <w:szCs w:val="18"/>
                <w:lang w:val="hr-HR"/>
              </w:rPr>
              <w:t xml:space="preserve">akcijskih </w:t>
            </w:r>
            <w:r w:rsidRPr="008D043F">
              <w:rPr>
                <w:rFonts w:asciiTheme="minorHAnsi" w:eastAsia="Calibri" w:hAnsiTheme="minorHAnsi" w:cstheme="minorHAnsi"/>
                <w:sz w:val="18"/>
                <w:szCs w:val="18"/>
                <w:lang w:val="hr-HR"/>
              </w:rPr>
              <w:t>planova zaštite od buke u skladu sa zahtjevima Direktive 2002/49/EZ</w:t>
            </w:r>
          </w:p>
        </w:tc>
        <w:tc>
          <w:tcPr>
            <w:tcW w:w="1266" w:type="pct"/>
            <w:shd w:val="clear" w:color="auto" w:fill="FFFFFF"/>
            <w:vAlign w:val="center"/>
          </w:tcPr>
          <w:p w14:paraId="69E4FE19"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nivo transpozicije </w:t>
            </w:r>
            <w:r w:rsidRPr="008D043F">
              <w:rPr>
                <w:rFonts w:asciiTheme="minorHAnsi" w:hAnsiTheme="minorHAnsi" w:cstheme="minorHAnsi"/>
                <w:sz w:val="18"/>
                <w:szCs w:val="18"/>
                <w:lang w:val="hr-HR"/>
              </w:rPr>
              <w:t xml:space="preserve">direktive 2002/49/EZ o buci u okolišu. Po usklađivanju Zakona o zaštiti od buke, potrebno je usvojiti i podzakonske akte kojima se pobliže uređuje oblast izrade strateških karata buke i </w:t>
            </w:r>
            <w:r w:rsidR="00861159" w:rsidRPr="008D043F">
              <w:rPr>
                <w:rFonts w:asciiTheme="minorHAnsi" w:hAnsiTheme="minorHAnsi" w:cstheme="minorHAnsi"/>
                <w:sz w:val="18"/>
                <w:szCs w:val="18"/>
                <w:lang w:val="hr-HR"/>
              </w:rPr>
              <w:t xml:space="preserve">akcijskih </w:t>
            </w:r>
            <w:r w:rsidRPr="008D043F">
              <w:rPr>
                <w:rFonts w:asciiTheme="minorHAnsi" w:hAnsiTheme="minorHAnsi" w:cstheme="minorHAnsi"/>
                <w:sz w:val="18"/>
                <w:szCs w:val="18"/>
                <w:lang w:val="hr-HR"/>
              </w:rPr>
              <w:t xml:space="preserve">planova zaštite od buke </w:t>
            </w:r>
          </w:p>
        </w:tc>
        <w:tc>
          <w:tcPr>
            <w:tcW w:w="1267" w:type="pct"/>
            <w:shd w:val="clear" w:color="auto" w:fill="FFFFFF"/>
            <w:vAlign w:val="center"/>
          </w:tcPr>
          <w:p w14:paraId="10F500DE"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i i usvojeni podzakonski </w:t>
            </w:r>
            <w:r w:rsidR="00861159" w:rsidRPr="008D043F">
              <w:rPr>
                <w:rFonts w:asciiTheme="minorHAnsi" w:eastAsia="Calibri" w:hAnsiTheme="minorHAnsi" w:cstheme="minorHAnsi"/>
                <w:sz w:val="18"/>
                <w:szCs w:val="18"/>
                <w:lang w:val="hr-HR"/>
              </w:rPr>
              <w:t xml:space="preserve">akti </w:t>
            </w:r>
            <w:r w:rsidRPr="008D043F">
              <w:rPr>
                <w:rFonts w:asciiTheme="minorHAnsi" w:eastAsia="Calibri" w:hAnsiTheme="minorHAnsi" w:cstheme="minorHAnsi"/>
                <w:sz w:val="18"/>
                <w:szCs w:val="18"/>
                <w:lang w:val="hr-HR"/>
              </w:rPr>
              <w:t xml:space="preserve">koji </w:t>
            </w:r>
            <w:r w:rsidR="00861159"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 xml:space="preserve">iz Zakona o buci, a kojima se </w:t>
            </w:r>
            <w:r w:rsidR="00861159"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izrada strateških karat</w:t>
            </w:r>
            <w:r w:rsidR="0086115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uke i </w:t>
            </w:r>
            <w:r w:rsidR="00861159" w:rsidRPr="008D043F">
              <w:rPr>
                <w:rFonts w:asciiTheme="minorHAnsi" w:eastAsia="Calibri" w:hAnsiTheme="minorHAnsi" w:cstheme="minorHAnsi"/>
                <w:sz w:val="18"/>
                <w:szCs w:val="18"/>
                <w:lang w:val="hr-HR"/>
              </w:rPr>
              <w:t xml:space="preserve">akcijskih </w:t>
            </w:r>
            <w:r w:rsidRPr="008D043F">
              <w:rPr>
                <w:rFonts w:asciiTheme="minorHAnsi" w:eastAsia="Calibri" w:hAnsiTheme="minorHAnsi" w:cstheme="minorHAnsi"/>
                <w:sz w:val="18"/>
                <w:szCs w:val="18"/>
                <w:lang w:val="hr-HR"/>
              </w:rPr>
              <w:t>planova zaštite od buke u skladu sa zahtjevima Direktive 2002/49/EZ</w:t>
            </w:r>
          </w:p>
          <w:p w14:paraId="222F11D4"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w:t>
            </w:r>
            <w:r w:rsidR="0086115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8D043F" w14:paraId="3BE1B4C9" w14:textId="77777777" w:rsidTr="00DE06CB">
        <w:trPr>
          <w:trHeight w:val="567"/>
          <w:jc w:val="center"/>
        </w:trPr>
        <w:tc>
          <w:tcPr>
            <w:tcW w:w="1429" w:type="pct"/>
            <w:vMerge/>
            <w:shd w:val="clear" w:color="auto" w:fill="009D73"/>
            <w:vAlign w:val="center"/>
          </w:tcPr>
          <w:p w14:paraId="5A1CDE7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209089C7" w14:textId="77777777" w:rsidR="001319F4" w:rsidRPr="008D043F" w:rsidRDefault="001319F4" w:rsidP="0068355A">
            <w:pPr>
              <w:pStyle w:val="ListParagraph"/>
              <w:numPr>
                <w:ilvl w:val="0"/>
                <w:numId w:val="148"/>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transpozicije EU zakonodavstva u oblasti buke u okoliš</w:t>
            </w:r>
            <w:r w:rsidR="00861159"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uzrokovane opremom za </w:t>
            </w:r>
            <w:r w:rsidR="00861159" w:rsidRPr="008D043F">
              <w:rPr>
                <w:rFonts w:asciiTheme="minorHAnsi" w:eastAsia="Calibri" w:hAnsiTheme="minorHAnsi" w:cstheme="minorHAnsi"/>
                <w:sz w:val="18"/>
                <w:szCs w:val="18"/>
                <w:lang w:val="hr-HR"/>
              </w:rPr>
              <w:t xml:space="preserve">upotrebu </w:t>
            </w:r>
            <w:r w:rsidRPr="008D043F">
              <w:rPr>
                <w:rFonts w:asciiTheme="minorHAnsi" w:eastAsia="Calibri" w:hAnsiTheme="minorHAnsi" w:cstheme="minorHAnsi"/>
                <w:sz w:val="18"/>
                <w:szCs w:val="18"/>
                <w:lang w:val="hr-HR"/>
              </w:rPr>
              <w:t>na otvorenom</w:t>
            </w:r>
          </w:p>
        </w:tc>
        <w:tc>
          <w:tcPr>
            <w:tcW w:w="1266" w:type="pct"/>
            <w:shd w:val="clear" w:color="auto" w:fill="FFFFFF"/>
            <w:vAlign w:val="center"/>
          </w:tcPr>
          <w:p w14:paraId="64026764"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w:t>
            </w:r>
            <w:r w:rsidRPr="008D043F">
              <w:rPr>
                <w:rFonts w:asciiTheme="minorHAnsi" w:eastAsia="Calibri" w:hAnsiTheme="minorHAnsi" w:cstheme="minorHAnsi"/>
                <w:sz w:val="18"/>
                <w:szCs w:val="18"/>
                <w:lang w:val="hr-HR"/>
              </w:rPr>
              <w:t>ema zakonskog osnova za transpoziciju Direktive 2000/14/EZ o usklađivanju zakonodavstva država članica u odnosu na emisiju buke u okoliš</w:t>
            </w:r>
            <w:r w:rsidR="00861159"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uzrokovane opremom za </w:t>
            </w:r>
            <w:r w:rsidR="00861159" w:rsidRPr="008D043F">
              <w:rPr>
                <w:rFonts w:asciiTheme="minorHAnsi" w:eastAsia="Calibri" w:hAnsiTheme="minorHAnsi" w:cstheme="minorHAnsi"/>
                <w:sz w:val="18"/>
                <w:szCs w:val="18"/>
                <w:lang w:val="hr-HR"/>
              </w:rPr>
              <w:t xml:space="preserve">upotrebu </w:t>
            </w:r>
            <w:r w:rsidRPr="008D043F">
              <w:rPr>
                <w:rFonts w:asciiTheme="minorHAnsi" w:eastAsia="Calibri" w:hAnsiTheme="minorHAnsi" w:cstheme="minorHAnsi"/>
                <w:sz w:val="18"/>
                <w:szCs w:val="18"/>
                <w:lang w:val="hr-HR"/>
              </w:rPr>
              <w:t>na otvorenom</w:t>
            </w:r>
          </w:p>
        </w:tc>
        <w:tc>
          <w:tcPr>
            <w:tcW w:w="1267" w:type="pct"/>
            <w:shd w:val="clear" w:color="auto" w:fill="FFFFFF"/>
            <w:vAlign w:val="center"/>
          </w:tcPr>
          <w:p w14:paraId="4B4547D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Zakonom ili podzakonskim aktima propisati obaveze i uspostaviti jasne institucionalne nadležnosti i obaveze u oblasti buke koju stvaraju uređaji za upotrebu na otvorenom (2031</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01E1AFA6" w14:textId="77777777" w:rsidTr="00DE06CB">
        <w:trPr>
          <w:trHeight w:val="567"/>
          <w:jc w:val="center"/>
        </w:trPr>
        <w:tc>
          <w:tcPr>
            <w:tcW w:w="1429" w:type="pct"/>
            <w:shd w:val="clear" w:color="auto" w:fill="009D73"/>
            <w:vAlign w:val="center"/>
          </w:tcPr>
          <w:p w14:paraId="5CE146E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1" w:type="pct"/>
            <w:gridSpan w:val="3"/>
            <w:shd w:val="clear" w:color="auto" w:fill="FFFFFF"/>
            <w:vAlign w:val="center"/>
          </w:tcPr>
          <w:p w14:paraId="4969FB7C" w14:textId="77777777" w:rsidR="001319F4" w:rsidRPr="008D043F" w:rsidRDefault="008C24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86115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bukom i napredak u procesu evropskih integracija kroz usklađivanje nacionalnog zakonodavstva s pravnom </w:t>
            </w:r>
            <w:r w:rsidR="00861159"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1319F4" w:rsidRPr="008D043F" w14:paraId="0C4664C6" w14:textId="77777777" w:rsidTr="00DE06CB">
        <w:trPr>
          <w:trHeight w:val="567"/>
          <w:jc w:val="center"/>
        </w:trPr>
        <w:tc>
          <w:tcPr>
            <w:tcW w:w="1429" w:type="pct"/>
            <w:shd w:val="clear" w:color="auto" w:fill="009D73"/>
            <w:vAlign w:val="center"/>
          </w:tcPr>
          <w:p w14:paraId="4A1C207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1" w:type="pct"/>
            <w:gridSpan w:val="3"/>
            <w:shd w:val="clear" w:color="auto" w:fill="FFFFFF"/>
            <w:vAlign w:val="center"/>
          </w:tcPr>
          <w:p w14:paraId="34172332" w14:textId="77777777" w:rsidR="00DE1DEC" w:rsidRPr="008D043F" w:rsidRDefault="00DE1DE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15 345 KM</w:t>
            </w:r>
          </w:p>
          <w:p w14:paraId="76AE0017" w14:textId="77777777" w:rsidR="001319F4" w:rsidRPr="008D043F" w:rsidRDefault="00DE1DE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861159"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1319F4" w:rsidRPr="008D043F" w14:paraId="4C56F4F9" w14:textId="77777777" w:rsidTr="00DE06CB">
        <w:trPr>
          <w:trHeight w:val="567"/>
          <w:jc w:val="center"/>
        </w:trPr>
        <w:tc>
          <w:tcPr>
            <w:tcW w:w="1429" w:type="pct"/>
            <w:shd w:val="clear" w:color="auto" w:fill="009D73"/>
            <w:vAlign w:val="center"/>
          </w:tcPr>
          <w:p w14:paraId="0394C17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1" w:type="pct"/>
            <w:gridSpan w:val="3"/>
            <w:shd w:val="clear" w:color="auto" w:fill="FFFFFF"/>
            <w:vAlign w:val="center"/>
          </w:tcPr>
          <w:p w14:paraId="7CCFD62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86115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1</w:t>
            </w:r>
            <w:r w:rsidR="00861159" w:rsidRPr="008D043F">
              <w:rPr>
                <w:rFonts w:asciiTheme="minorHAnsi" w:hAnsiTheme="minorHAnsi" w:cstheme="minorHAnsi"/>
                <w:sz w:val="18"/>
                <w:szCs w:val="18"/>
                <w:lang w:val="hr-HR" w:bidi="en-US"/>
              </w:rPr>
              <w:t>.</w:t>
            </w:r>
          </w:p>
        </w:tc>
      </w:tr>
      <w:tr w:rsidR="001319F4" w:rsidRPr="008D043F" w14:paraId="53D5F896" w14:textId="77777777" w:rsidTr="00DE06CB">
        <w:trPr>
          <w:trHeight w:val="567"/>
          <w:jc w:val="center"/>
        </w:trPr>
        <w:tc>
          <w:tcPr>
            <w:tcW w:w="1429" w:type="pct"/>
            <w:shd w:val="clear" w:color="auto" w:fill="009D73"/>
            <w:vAlign w:val="center"/>
          </w:tcPr>
          <w:p w14:paraId="3F00E2D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shd w:val="clear" w:color="auto" w:fill="FFFFFF"/>
            <w:vAlign w:val="center"/>
          </w:tcPr>
          <w:p w14:paraId="200AA7D9"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8D043F" w14:paraId="49B65DBA" w14:textId="77777777" w:rsidTr="00DE06CB">
        <w:trPr>
          <w:trHeight w:val="567"/>
          <w:jc w:val="center"/>
        </w:trPr>
        <w:tc>
          <w:tcPr>
            <w:tcW w:w="1429" w:type="pct"/>
            <w:shd w:val="clear" w:color="auto" w:fill="009D73"/>
            <w:vAlign w:val="center"/>
          </w:tcPr>
          <w:p w14:paraId="52AE7AA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1" w:type="pct"/>
            <w:gridSpan w:val="3"/>
            <w:shd w:val="clear" w:color="auto" w:fill="FFFFFF"/>
            <w:vAlign w:val="center"/>
          </w:tcPr>
          <w:p w14:paraId="0AA3D1DA" w14:textId="7398A934" w:rsidR="001319F4" w:rsidRPr="008D043F" w:rsidRDefault="006F39BE"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MZ, FMOIT, u saradnji s  drugim resornim ministarstvima planiranja, saobraćaja i zdravstva</w:t>
            </w:r>
          </w:p>
        </w:tc>
      </w:tr>
      <w:tr w:rsidR="001319F4" w:rsidRPr="008D043F" w14:paraId="3B7696FA" w14:textId="77777777" w:rsidTr="00DE06CB">
        <w:trPr>
          <w:trHeight w:val="567"/>
          <w:jc w:val="center"/>
        </w:trPr>
        <w:tc>
          <w:tcPr>
            <w:tcW w:w="1429" w:type="pct"/>
            <w:shd w:val="clear" w:color="auto" w:fill="009D73"/>
            <w:vAlign w:val="center"/>
          </w:tcPr>
          <w:p w14:paraId="743697F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1" w:type="pct"/>
            <w:gridSpan w:val="3"/>
            <w:shd w:val="clear" w:color="auto" w:fill="FFFFFF"/>
            <w:vAlign w:val="center"/>
          </w:tcPr>
          <w:p w14:paraId="6D71A291" w14:textId="43C27D28" w:rsidR="001319F4" w:rsidRPr="008D043F" w:rsidRDefault="006F39BE"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Federalni, kantonalni i gradski organi uprave, upravne organizacije i javna preduzeća nadlžna za oblast upravljanja bukom, građani F</w:t>
            </w:r>
            <w:r w:rsidR="00617C95" w:rsidRPr="008D043F">
              <w:rPr>
                <w:rFonts w:asciiTheme="minorHAnsi" w:hAnsiTheme="minorHAnsi" w:cstheme="minorHAnsi"/>
                <w:sz w:val="18"/>
                <w:szCs w:val="18"/>
                <w:lang w:val="bs-Latn-BA" w:bidi="en-US"/>
              </w:rPr>
              <w:t xml:space="preserve">ederacije </w:t>
            </w:r>
            <w:r w:rsidRPr="008D043F">
              <w:rPr>
                <w:rFonts w:asciiTheme="minorHAnsi" w:hAnsiTheme="minorHAnsi" w:cstheme="minorHAnsi"/>
                <w:sz w:val="18"/>
                <w:szCs w:val="18"/>
                <w:lang w:val="bs-Latn-BA" w:bidi="en-US"/>
              </w:rPr>
              <w:t>BiH</w:t>
            </w:r>
          </w:p>
        </w:tc>
      </w:tr>
    </w:tbl>
    <w:p w14:paraId="4F8AC9DD" w14:textId="77777777" w:rsidR="001319F4" w:rsidRPr="008D043F" w:rsidRDefault="001319F4"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DA64AD" w:rsidRPr="008D043F" w14:paraId="438E3FED"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6F0359"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E01B90" w14:textId="77777777" w:rsidR="00DA64AD" w:rsidRPr="008D043F" w:rsidRDefault="00DA64A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861159"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DA64AD" w:rsidRPr="008D043F" w14:paraId="7CE77CDC"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372E0E"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EEA973" w14:textId="77777777" w:rsidR="00DA64AD" w:rsidRPr="008D043F" w:rsidRDefault="00DA64AD"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5.6. Unaprijediti strateško planiranje i monitoring buke u oblasti okoliša</w:t>
            </w:r>
          </w:p>
        </w:tc>
      </w:tr>
      <w:tr w:rsidR="00DA64AD" w:rsidRPr="008D043F" w14:paraId="79A976C4"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AE0D30"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B3CE1A6" w14:textId="77777777" w:rsidR="00DA64AD" w:rsidRPr="008D043F" w:rsidRDefault="00DA64A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6.1. Izrada strateške karte buke i </w:t>
            </w:r>
            <w:r w:rsidR="00861159" w:rsidRPr="008D043F">
              <w:rPr>
                <w:rFonts w:asciiTheme="minorHAnsi" w:eastAsia="Calibri" w:hAnsiTheme="minorHAnsi" w:cstheme="minorHAnsi"/>
                <w:b/>
                <w:sz w:val="18"/>
                <w:szCs w:val="18"/>
                <w:lang w:val="hr-HR"/>
              </w:rPr>
              <w:t xml:space="preserve">akcijskog </w:t>
            </w:r>
            <w:r w:rsidRPr="008D043F">
              <w:rPr>
                <w:rFonts w:asciiTheme="minorHAnsi" w:eastAsia="Calibri" w:hAnsiTheme="minorHAnsi" w:cstheme="minorHAnsi"/>
                <w:b/>
                <w:sz w:val="18"/>
                <w:szCs w:val="18"/>
                <w:lang w:val="hr-HR"/>
              </w:rPr>
              <w:t>plana zaštite od buke</w:t>
            </w:r>
          </w:p>
        </w:tc>
      </w:tr>
      <w:tr w:rsidR="00DA64AD" w:rsidRPr="008D043F" w14:paraId="4DD302B8"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3E38C2"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F14588B"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vrši implementacija propisa u oblasti upravljanja bukom i zaštite od buke</w:t>
            </w:r>
            <w:r w:rsidR="00861159" w:rsidRPr="008D043F">
              <w:rPr>
                <w:rFonts w:asciiTheme="minorHAnsi" w:eastAsia="Calibri" w:hAnsiTheme="minorHAnsi" w:cstheme="minorHAnsi"/>
                <w:sz w:val="18"/>
                <w:szCs w:val="18"/>
                <w:lang w:val="hr-HR"/>
              </w:rPr>
              <w:t>.</w:t>
            </w:r>
          </w:p>
          <w:p w14:paraId="7A95C640" w14:textId="77777777" w:rsidR="00DA64AD" w:rsidRPr="008D043F" w:rsidRDefault="0086115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DA64AD" w:rsidRPr="008D043F">
              <w:rPr>
                <w:rFonts w:asciiTheme="minorHAnsi" w:eastAsia="Calibri" w:hAnsiTheme="minorHAnsi" w:cstheme="minorHAnsi"/>
                <w:sz w:val="18"/>
                <w:szCs w:val="18"/>
                <w:lang w:val="hr-HR"/>
              </w:rPr>
              <w:t xml:space="preserve"> djelovanja su: </w:t>
            </w:r>
          </w:p>
          <w:p w14:paraId="5EE38BE5" w14:textId="77777777" w:rsidR="00DA64AD" w:rsidRPr="008D043F" w:rsidRDefault="00DA64AD" w:rsidP="0068355A">
            <w:pPr>
              <w:numPr>
                <w:ilvl w:val="0"/>
                <w:numId w:val="216"/>
              </w:numPr>
              <w:spacing w:before="240" w:after="240" w:line="276" w:lineRule="auto"/>
              <w:ind w:left="46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naliza cestovnog, željezničkog i aerodromskog saobraćaja u </w:t>
            </w:r>
            <w:r w:rsidR="00861159"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 xml:space="preserve">BiH, u svrhu </w:t>
            </w:r>
            <w:r w:rsidR="00861159" w:rsidRPr="008D043F">
              <w:rPr>
                <w:rFonts w:asciiTheme="minorHAnsi" w:eastAsia="Calibri" w:hAnsiTheme="minorHAnsi" w:cstheme="minorHAnsi"/>
                <w:sz w:val="18"/>
                <w:szCs w:val="18"/>
                <w:lang w:val="hr-HR"/>
              </w:rPr>
              <w:t xml:space="preserve">definiranja </w:t>
            </w:r>
            <w:r w:rsidRPr="008D043F">
              <w:rPr>
                <w:rFonts w:asciiTheme="minorHAnsi" w:eastAsia="Calibri" w:hAnsiTheme="minorHAnsi" w:cstheme="minorHAnsi"/>
                <w:sz w:val="18"/>
                <w:szCs w:val="18"/>
                <w:lang w:val="hr-HR"/>
              </w:rPr>
              <w:t>„glavnih cesta“, „glavnih željezničkih pruga“ i „glavnih aerodroma“ po preporukama Direktive 2002/49/EZ</w:t>
            </w:r>
          </w:p>
          <w:p w14:paraId="5A7AB9C4" w14:textId="77777777" w:rsidR="00DA64AD" w:rsidRPr="008D043F" w:rsidRDefault="00DA64AD" w:rsidP="0068355A">
            <w:pPr>
              <w:numPr>
                <w:ilvl w:val="0"/>
                <w:numId w:val="216"/>
              </w:numPr>
              <w:spacing w:before="240" w:after="240" w:line="276" w:lineRule="auto"/>
              <w:ind w:left="46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karata buke za prethodno </w:t>
            </w:r>
            <w:r w:rsidR="00861159" w:rsidRPr="008D043F">
              <w:rPr>
                <w:rFonts w:asciiTheme="minorHAnsi" w:eastAsia="Calibri" w:hAnsiTheme="minorHAnsi" w:cstheme="minorHAnsi"/>
                <w:sz w:val="18"/>
                <w:szCs w:val="18"/>
                <w:lang w:val="hr-HR"/>
              </w:rPr>
              <w:t xml:space="preserve">definirana </w:t>
            </w:r>
            <w:r w:rsidRPr="008D043F">
              <w:rPr>
                <w:rFonts w:asciiTheme="minorHAnsi" w:eastAsia="Calibri" w:hAnsiTheme="minorHAnsi" w:cstheme="minorHAnsi"/>
                <w:sz w:val="18"/>
                <w:szCs w:val="18"/>
                <w:lang w:val="hr-HR"/>
              </w:rPr>
              <w:t>„naseljena područja“, „glavne ceste“, „glavne željezničke pruge“ i „glavne aerodrome“ korištenjem propisanih modela</w:t>
            </w:r>
          </w:p>
          <w:p w14:paraId="31356B6C" w14:textId="77777777" w:rsidR="00DA64AD" w:rsidRPr="008D043F" w:rsidRDefault="00861159" w:rsidP="0068355A">
            <w:pPr>
              <w:numPr>
                <w:ilvl w:val="0"/>
                <w:numId w:val="216"/>
              </w:numPr>
              <w:spacing w:before="240" w:after="240" w:line="276" w:lineRule="auto"/>
              <w:ind w:left="46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avanje procjene</w:t>
            </w:r>
            <w:r w:rsidR="00DA64AD" w:rsidRPr="008D043F">
              <w:rPr>
                <w:rFonts w:asciiTheme="minorHAnsi" w:eastAsia="Calibri" w:hAnsiTheme="minorHAnsi" w:cstheme="minorHAnsi"/>
                <w:sz w:val="18"/>
                <w:szCs w:val="18"/>
                <w:lang w:val="hr-HR"/>
              </w:rPr>
              <w:t xml:space="preserve"> broja stanovnika izloženih buci, prema razredima buke i starosnim </w:t>
            </w:r>
            <w:r w:rsidRPr="008D043F">
              <w:rPr>
                <w:rFonts w:asciiTheme="minorHAnsi" w:eastAsia="Calibri" w:hAnsiTheme="minorHAnsi" w:cstheme="minorHAnsi"/>
                <w:sz w:val="18"/>
                <w:szCs w:val="18"/>
                <w:lang w:val="hr-HR"/>
              </w:rPr>
              <w:t>grupama</w:t>
            </w:r>
          </w:p>
          <w:p w14:paraId="6966D231" w14:textId="77777777" w:rsidR="00DA64AD" w:rsidRPr="008D043F" w:rsidRDefault="00861159" w:rsidP="0068355A">
            <w:pPr>
              <w:numPr>
                <w:ilvl w:val="0"/>
                <w:numId w:val="216"/>
              </w:numPr>
              <w:spacing w:before="240" w:after="240" w:line="276" w:lineRule="auto"/>
              <w:ind w:left="46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akcijskih planova</w:t>
            </w:r>
            <w:r w:rsidR="00DA64AD" w:rsidRPr="008D043F">
              <w:rPr>
                <w:rFonts w:asciiTheme="minorHAnsi" w:eastAsia="Calibri" w:hAnsiTheme="minorHAnsi" w:cstheme="minorHAnsi"/>
                <w:sz w:val="18"/>
                <w:szCs w:val="18"/>
                <w:lang w:val="hr-HR"/>
              </w:rPr>
              <w:t xml:space="preserve"> upravljanja bukom za </w:t>
            </w:r>
            <w:r w:rsidRPr="008D043F">
              <w:rPr>
                <w:rFonts w:asciiTheme="minorHAnsi" w:eastAsia="Calibri" w:hAnsiTheme="minorHAnsi" w:cstheme="minorHAnsi"/>
                <w:sz w:val="18"/>
                <w:szCs w:val="18"/>
                <w:lang w:val="hr-HR"/>
              </w:rPr>
              <w:t>petogodišnji period</w:t>
            </w:r>
            <w:r w:rsidR="00DA64AD" w:rsidRPr="008D043F">
              <w:rPr>
                <w:rFonts w:asciiTheme="minorHAnsi" w:eastAsia="Calibri" w:hAnsiTheme="minorHAnsi" w:cstheme="minorHAnsi"/>
                <w:sz w:val="18"/>
                <w:szCs w:val="18"/>
                <w:lang w:val="hr-HR"/>
              </w:rPr>
              <w:t>, a koji će se zasnivati na ulaznim podacima i rezultatima strateških karata buke</w:t>
            </w:r>
          </w:p>
          <w:p w14:paraId="289A9857" w14:textId="77777777" w:rsidR="00DA64AD" w:rsidRPr="008D043F" w:rsidRDefault="00861159" w:rsidP="0068355A">
            <w:pPr>
              <w:numPr>
                <w:ilvl w:val="0"/>
                <w:numId w:val="216"/>
              </w:numPr>
              <w:spacing w:before="40" w:after="40" w:line="276" w:lineRule="auto"/>
              <w:ind w:left="46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ljanje sistema</w:t>
            </w:r>
            <w:r w:rsidR="00DA64AD" w:rsidRPr="008D043F">
              <w:rPr>
                <w:rFonts w:asciiTheme="minorHAnsi" w:eastAsia="Calibri" w:hAnsiTheme="minorHAnsi" w:cstheme="minorHAnsi"/>
                <w:sz w:val="18"/>
                <w:szCs w:val="18"/>
                <w:lang w:val="hr-HR"/>
              </w:rPr>
              <w:t xml:space="preserve"> monitoringa buke kojim će se na odabranim mjestima izvršiti provjera buke ustanovljene modelom za predviđanje, kao i provjera uspješnosti implementacije mjera iz </w:t>
            </w:r>
            <w:r w:rsidRPr="008D043F">
              <w:rPr>
                <w:rFonts w:asciiTheme="minorHAnsi" w:eastAsia="Calibri" w:hAnsiTheme="minorHAnsi" w:cstheme="minorHAnsi"/>
                <w:sz w:val="18"/>
                <w:szCs w:val="18"/>
                <w:lang w:val="hr-HR"/>
              </w:rPr>
              <w:t xml:space="preserve">akcijskog </w:t>
            </w:r>
            <w:r w:rsidR="00DA64AD" w:rsidRPr="008D043F">
              <w:rPr>
                <w:rFonts w:asciiTheme="minorHAnsi" w:eastAsia="Calibri" w:hAnsiTheme="minorHAnsi" w:cstheme="minorHAnsi"/>
                <w:sz w:val="18"/>
                <w:szCs w:val="18"/>
                <w:lang w:val="hr-HR"/>
              </w:rPr>
              <w:t>plana</w:t>
            </w:r>
          </w:p>
        </w:tc>
      </w:tr>
      <w:tr w:rsidR="00DA64AD" w:rsidRPr="008D043F" w14:paraId="7F5471E9"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1C20C4"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921C376" w14:textId="77777777" w:rsidR="00DA64AD" w:rsidRPr="008D043F" w:rsidRDefault="00DA64A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A64AD" w:rsidRPr="008D043F" w14:paraId="352C498D" w14:textId="77777777" w:rsidTr="00DE06CB">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5A2F4FF"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9DD67E"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D3A8347"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CB1D07"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3254E09"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86115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2FADD2"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A64AD" w:rsidRPr="008D043F" w14:paraId="112911F1"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F0E6E3A"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A79643" w14:textId="453EB4E5" w:rsidR="00DA64AD" w:rsidRPr="008D043F" w:rsidRDefault="00636FCB" w:rsidP="0068355A">
            <w:pPr>
              <w:pStyle w:val="ListParagraph"/>
              <w:numPr>
                <w:ilvl w:val="0"/>
                <w:numId w:val="275"/>
              </w:numPr>
              <w:spacing w:line="276" w:lineRule="auto"/>
              <w:ind w:left="223" w:hanging="2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postavljanja prioritetnih dionica cestovnog i željezničkog saobraćaja, te aerodroma (glavne ceste, glavne željezničke pruge i glavni aerodromi) za koje će se izrađivati strateške karte buke po preporukama Direktive 2002/49/EZ</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3C7776"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određene prioritetne dionice </w:t>
            </w:r>
            <w:r w:rsidR="00861159" w:rsidRPr="008D043F">
              <w:rPr>
                <w:rFonts w:asciiTheme="minorHAnsi" w:hAnsiTheme="minorHAnsi" w:cstheme="minorHAnsi"/>
                <w:sz w:val="18"/>
                <w:szCs w:val="18"/>
                <w:lang w:val="hr-HR" w:bidi="en-US"/>
              </w:rPr>
              <w:t xml:space="preserve">cestovnog </w:t>
            </w:r>
            <w:r w:rsidRPr="008D043F">
              <w:rPr>
                <w:rFonts w:asciiTheme="minorHAnsi" w:hAnsiTheme="minorHAnsi" w:cstheme="minorHAnsi"/>
                <w:sz w:val="18"/>
                <w:szCs w:val="18"/>
                <w:lang w:val="hr-HR" w:bidi="en-US"/>
              </w:rPr>
              <w:t xml:space="preserve">i željezničkog saobraćaja, aerodromi niti administrativni centri nad kojima će se </w:t>
            </w:r>
            <w:r w:rsidR="00861159" w:rsidRPr="008D043F">
              <w:rPr>
                <w:rFonts w:asciiTheme="minorHAnsi" w:hAnsiTheme="minorHAnsi" w:cstheme="minorHAnsi"/>
                <w:sz w:val="18"/>
                <w:szCs w:val="18"/>
                <w:lang w:val="hr-HR" w:bidi="en-US"/>
              </w:rPr>
              <w:t xml:space="preserve">izražavati </w:t>
            </w:r>
            <w:r w:rsidRPr="008D043F">
              <w:rPr>
                <w:rFonts w:asciiTheme="minorHAnsi" w:hAnsiTheme="minorHAnsi" w:cstheme="minorHAnsi"/>
                <w:sz w:val="18"/>
                <w:szCs w:val="18"/>
                <w:lang w:val="hr-HR" w:bidi="en-US"/>
              </w:rPr>
              <w:t xml:space="preserve">strateške karte buk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BFABA7"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tanovljene „glavne ceste“, „glavni aerodromi“ i „glavne željezničke pruge“ po preporukama Direktive 2002/49/EZ  i određeni prioriteti</w:t>
            </w:r>
            <w:r w:rsidRPr="008D043F" w:rsidDel="009B13CA">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8D043F" w14:paraId="08DAAD3C"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FA21015"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374FE50C" w14:textId="77777777" w:rsidR="00DA64AD" w:rsidRPr="008D043F" w:rsidRDefault="00DA64AD" w:rsidP="0068355A">
            <w:pPr>
              <w:numPr>
                <w:ilvl w:val="0"/>
                <w:numId w:val="275"/>
              </w:numPr>
              <w:tabs>
                <w:tab w:val="left" w:pos="254"/>
              </w:tabs>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strateških karata buke za naseljena područja, ustanovljene glavne ceste, aerodromi i željezničke pruge po prethodno ustanovljenim prioritetima u </w:t>
            </w:r>
            <w:r w:rsidR="00861159" w:rsidRPr="008D043F">
              <w:rPr>
                <w:rFonts w:asciiTheme="minorHAnsi" w:hAnsiTheme="minorHAnsi" w:cstheme="minorHAnsi"/>
                <w:sz w:val="18"/>
                <w:szCs w:val="18"/>
                <w:lang w:val="hr-HR" w:bidi="en-US"/>
              </w:rPr>
              <w:t>Federaciji BiH</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0F12DB19"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izrađene karte buke za naseljena područja, ceste, aerodrome i željezničke pruge u </w:t>
            </w:r>
            <w:r w:rsidR="00861159" w:rsidRPr="008D043F">
              <w:rPr>
                <w:rFonts w:asciiTheme="minorHAnsi" w:hAnsiTheme="minorHAnsi" w:cstheme="minorHAnsi"/>
                <w:sz w:val="18"/>
                <w:szCs w:val="18"/>
                <w:lang w:val="hr-HR" w:bidi="en-US"/>
              </w:rPr>
              <w:t>Federaciji BiH</w:t>
            </w:r>
            <w:r w:rsidRPr="008D043F">
              <w:rPr>
                <w:rFonts w:asciiTheme="minorHAnsi" w:hAnsiTheme="minorHAnsi" w:cstheme="minorHAnsi"/>
                <w:sz w:val="18"/>
                <w:szCs w:val="18"/>
                <w:lang w:val="hr-HR" w:bidi="en-US"/>
              </w:rPr>
              <w:t xml:space="preserv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616C0A79"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rađene strateške </w:t>
            </w:r>
            <w:r w:rsidR="00861159" w:rsidRPr="008D043F">
              <w:rPr>
                <w:rFonts w:asciiTheme="minorHAnsi" w:eastAsia="Calibri" w:hAnsiTheme="minorHAnsi" w:cstheme="minorHAnsi"/>
                <w:sz w:val="18"/>
                <w:szCs w:val="18"/>
                <w:lang w:val="hr-HR"/>
              </w:rPr>
              <w:t xml:space="preserve">karte </w:t>
            </w:r>
            <w:r w:rsidRPr="008D043F">
              <w:rPr>
                <w:rFonts w:asciiTheme="minorHAnsi" w:eastAsia="Calibri" w:hAnsiTheme="minorHAnsi" w:cstheme="minorHAnsi"/>
                <w:sz w:val="18"/>
                <w:szCs w:val="18"/>
                <w:lang w:val="hr-HR"/>
              </w:rPr>
              <w:t xml:space="preserve">buke za naseljena područja, ustanovljene glavne ceste, </w:t>
            </w:r>
            <w:r w:rsidR="00861159" w:rsidRPr="008D043F">
              <w:rPr>
                <w:rFonts w:asciiTheme="minorHAnsi" w:eastAsia="Calibri" w:hAnsiTheme="minorHAnsi" w:cstheme="minorHAnsi"/>
                <w:sz w:val="18"/>
                <w:szCs w:val="18"/>
                <w:lang w:val="hr-HR"/>
              </w:rPr>
              <w:t xml:space="preserve">aerodromi </w:t>
            </w:r>
            <w:r w:rsidRPr="008D043F">
              <w:rPr>
                <w:rFonts w:asciiTheme="minorHAnsi" w:eastAsia="Calibri" w:hAnsiTheme="minorHAnsi" w:cstheme="minorHAnsi"/>
                <w:sz w:val="18"/>
                <w:szCs w:val="18"/>
                <w:lang w:val="hr-HR"/>
              </w:rPr>
              <w:t xml:space="preserve">i željezničke pruge po prethodno ustanovljenim prioritetima u </w:t>
            </w:r>
            <w:r w:rsidR="00861159" w:rsidRPr="008D043F">
              <w:rPr>
                <w:rFonts w:asciiTheme="minorHAnsi" w:hAnsiTheme="minorHAnsi" w:cstheme="minorHAnsi"/>
                <w:sz w:val="18"/>
                <w:szCs w:val="18"/>
                <w:lang w:val="hr-HR" w:bidi="en-US"/>
              </w:rPr>
              <w:t>Federaciji BiH</w:t>
            </w:r>
            <w:r w:rsidR="00861159" w:rsidRPr="008D043F" w:rsidDel="00861159">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7</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8D043F" w14:paraId="6A93B197"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8349224"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D74386" w14:textId="77777777" w:rsidR="00DA64AD" w:rsidRPr="008D043F" w:rsidRDefault="00DA64AD" w:rsidP="0068355A">
            <w:pPr>
              <w:numPr>
                <w:ilvl w:val="0"/>
                <w:numId w:val="275"/>
              </w:numPr>
              <w:tabs>
                <w:tab w:val="left" w:pos="254"/>
              </w:tabs>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procjene broja stanovnika izloženih buci, prema razredima buke i starosnim </w:t>
            </w:r>
            <w:r w:rsidR="00861159" w:rsidRPr="008D043F">
              <w:rPr>
                <w:rFonts w:asciiTheme="minorHAnsi" w:eastAsia="Calibri" w:hAnsiTheme="minorHAnsi" w:cstheme="minorHAnsi"/>
                <w:sz w:val="18"/>
                <w:szCs w:val="18"/>
                <w:lang w:val="hr-HR"/>
              </w:rPr>
              <w:t>grupa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463A5B"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ma procjene broja stanovnika koji su izloženi buci u </w:t>
            </w:r>
            <w:r w:rsidR="00861159" w:rsidRPr="008D043F">
              <w:rPr>
                <w:rFonts w:asciiTheme="minorHAnsi" w:hAnsiTheme="minorHAnsi" w:cstheme="minorHAnsi"/>
                <w:sz w:val="18"/>
                <w:szCs w:val="18"/>
                <w:lang w:val="hr-HR" w:bidi="en-US"/>
              </w:rPr>
              <w:t>Federaciji BiH</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398441" w14:textId="77777777"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cijenjen broj stanovnika koji je izložen buci, prema razredima buke i starosnim </w:t>
            </w:r>
            <w:r w:rsidR="00861159" w:rsidRPr="008D043F">
              <w:rPr>
                <w:rFonts w:asciiTheme="minorHAnsi" w:eastAsia="Calibri" w:hAnsiTheme="minorHAnsi" w:cstheme="minorHAnsi"/>
                <w:sz w:val="18"/>
                <w:szCs w:val="18"/>
                <w:lang w:val="hr-HR"/>
              </w:rPr>
              <w:t xml:space="preserve">grupama </w:t>
            </w:r>
            <w:r w:rsidRPr="008D043F">
              <w:rPr>
                <w:rFonts w:asciiTheme="minorHAnsi" w:eastAsia="Calibri" w:hAnsiTheme="minorHAnsi" w:cstheme="minorHAnsi"/>
                <w:sz w:val="18"/>
                <w:szCs w:val="18"/>
                <w:lang w:val="hr-HR"/>
              </w:rPr>
              <w:t>(2027</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8D043F" w14:paraId="12885DC8"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F10D0FC"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2E394E" w14:textId="77777777" w:rsidR="00DA64AD" w:rsidRPr="008D043F" w:rsidRDefault="00DA64AD" w:rsidP="0068355A">
            <w:pPr>
              <w:numPr>
                <w:ilvl w:val="0"/>
                <w:numId w:val="275"/>
              </w:numPr>
              <w:tabs>
                <w:tab w:val="left" w:pos="254"/>
              </w:tabs>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861159"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 xml:space="preserve">plana zaštite od buke u </w:t>
            </w:r>
            <w:r w:rsidR="00861159" w:rsidRPr="008D043F">
              <w:rPr>
                <w:rFonts w:asciiTheme="minorHAnsi" w:hAnsiTheme="minorHAnsi" w:cstheme="minorHAnsi"/>
                <w:sz w:val="18"/>
                <w:szCs w:val="18"/>
                <w:lang w:val="hr-HR" w:bidi="en-US"/>
              </w:rPr>
              <w:t>Federaciji BiH</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590C14"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ma izrađenih </w:t>
            </w:r>
            <w:r w:rsidR="00861159" w:rsidRPr="008D043F">
              <w:rPr>
                <w:rFonts w:asciiTheme="minorHAnsi" w:hAnsiTheme="minorHAnsi" w:cstheme="minorHAnsi"/>
                <w:sz w:val="18"/>
                <w:szCs w:val="18"/>
                <w:lang w:val="hr-HR" w:bidi="en-US"/>
              </w:rPr>
              <w:t xml:space="preserve">akcijskih </w:t>
            </w:r>
            <w:r w:rsidRPr="008D043F">
              <w:rPr>
                <w:rFonts w:asciiTheme="minorHAnsi" w:hAnsiTheme="minorHAnsi" w:cstheme="minorHAnsi"/>
                <w:sz w:val="18"/>
                <w:szCs w:val="18"/>
                <w:lang w:val="hr-HR" w:bidi="en-US"/>
              </w:rPr>
              <w:t xml:space="preserve">planova zaštite od buke u </w:t>
            </w:r>
            <w:r w:rsidR="00861159" w:rsidRPr="008D043F">
              <w:rPr>
                <w:rFonts w:asciiTheme="minorHAnsi" w:hAnsiTheme="minorHAnsi" w:cstheme="minorHAnsi"/>
                <w:sz w:val="18"/>
                <w:szCs w:val="18"/>
                <w:lang w:val="hr-HR" w:bidi="en-US"/>
              </w:rPr>
              <w:t>Federaciji BiH</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310B39" w14:textId="77777777" w:rsidR="00DA64AD" w:rsidRPr="008D043F" w:rsidRDefault="0086115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kcijski planovi </w:t>
            </w:r>
            <w:r w:rsidR="00DA64AD" w:rsidRPr="008D043F">
              <w:rPr>
                <w:rFonts w:asciiTheme="minorHAnsi" w:eastAsia="Calibri" w:hAnsiTheme="minorHAnsi" w:cstheme="minorHAnsi"/>
                <w:sz w:val="18"/>
                <w:szCs w:val="18"/>
                <w:lang w:val="hr-HR"/>
              </w:rPr>
              <w:t xml:space="preserve">upravljanja bukom za </w:t>
            </w:r>
            <w:r w:rsidRPr="008D043F">
              <w:rPr>
                <w:rFonts w:asciiTheme="minorHAnsi" w:eastAsia="Calibri" w:hAnsiTheme="minorHAnsi" w:cstheme="minorHAnsi"/>
                <w:sz w:val="18"/>
                <w:szCs w:val="18"/>
                <w:lang w:val="hr-HR"/>
              </w:rPr>
              <w:t>petogodišnji period</w:t>
            </w:r>
            <w:r w:rsidR="00DA64AD" w:rsidRPr="008D043F">
              <w:rPr>
                <w:rFonts w:asciiTheme="minorHAnsi" w:eastAsia="Calibri" w:hAnsiTheme="minorHAnsi" w:cstheme="minorHAnsi"/>
                <w:sz w:val="18"/>
                <w:szCs w:val="18"/>
                <w:lang w:val="hr-HR"/>
              </w:rPr>
              <w:t>, a koji će se zasnivati na ulaznim podacima i rezultatima strateških karata buke (2029</w:t>
            </w:r>
            <w:r w:rsidRPr="008D043F">
              <w:rPr>
                <w:rFonts w:asciiTheme="minorHAnsi" w:eastAsia="Calibri" w:hAnsiTheme="minorHAnsi" w:cstheme="minorHAnsi"/>
                <w:sz w:val="18"/>
                <w:szCs w:val="18"/>
                <w:lang w:val="hr-HR"/>
              </w:rPr>
              <w:t>.</w:t>
            </w:r>
            <w:r w:rsidR="00DA64AD" w:rsidRPr="008D043F">
              <w:rPr>
                <w:rFonts w:asciiTheme="minorHAnsi" w:eastAsia="Calibri" w:hAnsiTheme="minorHAnsi" w:cstheme="minorHAnsi"/>
                <w:sz w:val="18"/>
                <w:szCs w:val="18"/>
                <w:lang w:val="hr-HR"/>
              </w:rPr>
              <w:t>)</w:t>
            </w:r>
          </w:p>
        </w:tc>
      </w:tr>
      <w:tr w:rsidR="00DA64AD" w:rsidRPr="008D043F" w14:paraId="1D20CDD2"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4826D7E"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AF3836" w14:textId="77777777" w:rsidR="00DA64AD" w:rsidRPr="008D043F" w:rsidRDefault="00DA64AD" w:rsidP="0068355A">
            <w:pPr>
              <w:numPr>
                <w:ilvl w:val="0"/>
                <w:numId w:val="275"/>
              </w:numPr>
              <w:tabs>
                <w:tab w:val="left" w:pos="254"/>
              </w:tabs>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drživ sistem monitoringa buk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0C6DB8"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 sistem monitoringa buke kojim će se </w:t>
            </w:r>
            <w:r w:rsidRPr="008D043F">
              <w:rPr>
                <w:rFonts w:asciiTheme="minorHAnsi" w:eastAsia="Calibri" w:hAnsiTheme="minorHAnsi" w:cstheme="minorHAnsi"/>
                <w:sz w:val="18"/>
                <w:szCs w:val="18"/>
                <w:lang w:val="hr-HR"/>
              </w:rPr>
              <w:t xml:space="preserve">na odabranim mjestima izvršiti provjera buke ustanovljene modelom za predviđanje, kao i provjera uspješnosti implementacije mjera </w:t>
            </w:r>
            <w:r w:rsidR="00861159"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izrađenog nakon karte buk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DA2094"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spostavljen sistem monitoringa buke, kojim će se na odabranim mjestima izvršiti provjera buke ustanovljene modelom za predviđanje, kao i provjera uspješnosti implementacije mjera </w:t>
            </w:r>
            <w:r w:rsidR="00861159"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izrađenog nakon karte buke (2031</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8D043F" w14:paraId="53D0CAEE"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84B51A"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2468AF"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Smanje</w:t>
            </w:r>
            <w:r w:rsidR="00DE1DEC" w:rsidRPr="008D043F">
              <w:rPr>
                <w:rFonts w:asciiTheme="minorHAnsi" w:eastAsia="Calibri" w:hAnsiTheme="minorHAnsi" w:cstheme="minorHAnsi"/>
                <w:sz w:val="18"/>
                <w:szCs w:val="18"/>
                <w:lang w:val="hr-HR"/>
              </w:rPr>
              <w:t>ni</w:t>
            </w:r>
            <w:r w:rsidRPr="008D043F">
              <w:rPr>
                <w:rFonts w:asciiTheme="minorHAnsi" w:eastAsia="Calibri" w:hAnsiTheme="minorHAnsi" w:cstheme="minorHAnsi"/>
                <w:sz w:val="18"/>
                <w:szCs w:val="18"/>
                <w:lang w:val="hr-HR"/>
              </w:rPr>
              <w:t xml:space="preserve"> nivoi buke kojima je stanovništvo izloženo</w:t>
            </w:r>
          </w:p>
        </w:tc>
      </w:tr>
      <w:tr w:rsidR="00DA64AD" w:rsidRPr="008D043F" w14:paraId="7626010E"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05DFA3"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611527" w14:textId="77777777" w:rsidR="005D3CE7" w:rsidRPr="008D043F" w:rsidRDefault="005D3CE7"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905 774 KM</w:t>
            </w:r>
          </w:p>
          <w:p w14:paraId="1F756810" w14:textId="77777777" w:rsidR="00DA64AD" w:rsidRPr="008D043F" w:rsidRDefault="005D3CE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10% </w:t>
            </w:r>
            <w:r w:rsidR="00861159" w:rsidRPr="008D043F">
              <w:rPr>
                <w:rFonts w:asciiTheme="minorHAnsi" w:hAnsiTheme="minorHAnsi" w:cstheme="minorHAnsi"/>
                <w:color w:val="000000" w:themeColor="text1"/>
                <w:sz w:val="18"/>
                <w:szCs w:val="18"/>
                <w:lang w:val="hr-HR" w:bidi="en-US"/>
              </w:rPr>
              <w:t xml:space="preserve">budžetska </w:t>
            </w:r>
            <w:r w:rsidRPr="008D043F">
              <w:rPr>
                <w:rFonts w:asciiTheme="minorHAnsi" w:hAnsiTheme="minorHAnsi" w:cstheme="minorHAnsi"/>
                <w:color w:val="000000" w:themeColor="text1"/>
                <w:sz w:val="18"/>
                <w:szCs w:val="18"/>
                <w:lang w:val="hr-HR" w:bidi="en-US"/>
              </w:rPr>
              <w:t xml:space="preserve">sredstva, 90% </w:t>
            </w:r>
            <w:r w:rsidR="00861159" w:rsidRPr="008D043F">
              <w:rPr>
                <w:rFonts w:asciiTheme="minorHAnsi" w:hAnsiTheme="minorHAnsi" w:cstheme="minorHAnsi"/>
                <w:color w:val="000000" w:themeColor="text1"/>
                <w:sz w:val="18"/>
                <w:szCs w:val="18"/>
                <w:lang w:val="hr-HR" w:bidi="en-US"/>
              </w:rPr>
              <w:t xml:space="preserve">sredstva </w:t>
            </w:r>
            <w:r w:rsidRPr="008D043F">
              <w:rPr>
                <w:rFonts w:asciiTheme="minorHAnsi" w:hAnsiTheme="minorHAnsi" w:cstheme="minorHAnsi"/>
                <w:color w:val="000000" w:themeColor="text1"/>
                <w:sz w:val="18"/>
                <w:szCs w:val="18"/>
                <w:lang w:val="hr-HR" w:bidi="en-US"/>
              </w:rPr>
              <w:t>EU i drugih međunarodnih donatora</w:t>
            </w:r>
          </w:p>
        </w:tc>
      </w:tr>
      <w:tr w:rsidR="00DA64AD" w:rsidRPr="008D043F" w14:paraId="5B5507C2"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036EB9"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BB73C4"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86115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1</w:t>
            </w:r>
            <w:r w:rsidR="00861159" w:rsidRPr="008D043F">
              <w:rPr>
                <w:rFonts w:asciiTheme="minorHAnsi" w:hAnsiTheme="minorHAnsi" w:cstheme="minorHAnsi"/>
                <w:sz w:val="18"/>
                <w:szCs w:val="18"/>
                <w:lang w:val="hr-HR" w:bidi="en-US"/>
              </w:rPr>
              <w:t>.</w:t>
            </w:r>
          </w:p>
        </w:tc>
      </w:tr>
      <w:tr w:rsidR="00DA64AD" w:rsidRPr="008D043F" w14:paraId="67A418B3"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178A58"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A234F3F"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A64AD" w:rsidRPr="008D043F" w14:paraId="7639493A"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D546BB0"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AB3FE8D" w14:textId="626BB73D"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w:t>
            </w:r>
            <w:r w:rsidR="00636FCB" w:rsidRPr="008D043F">
              <w:rPr>
                <w:rFonts w:asciiTheme="minorHAnsi" w:hAnsiTheme="minorHAnsi" w:cstheme="minorHAnsi"/>
                <w:sz w:val="18"/>
                <w:szCs w:val="18"/>
                <w:lang w:val="hr-HR" w:bidi="en-US"/>
              </w:rPr>
              <w:t>Z</w:t>
            </w:r>
            <w:r w:rsidRPr="008D043F">
              <w:rPr>
                <w:rFonts w:asciiTheme="minorHAnsi" w:hAnsiTheme="minorHAnsi" w:cstheme="minorHAnsi"/>
                <w:sz w:val="18"/>
                <w:szCs w:val="18"/>
                <w:lang w:val="hr-HR" w:bidi="en-US"/>
              </w:rPr>
              <w:t xml:space="preserve">, FMOIT, </w:t>
            </w:r>
            <w:r w:rsidR="00861159" w:rsidRPr="008D043F">
              <w:rPr>
                <w:rFonts w:asciiTheme="minorHAnsi" w:hAnsiTheme="minorHAnsi" w:cstheme="minorHAnsi"/>
                <w:sz w:val="18"/>
                <w:szCs w:val="18"/>
                <w:lang w:val="hr-HR" w:bidi="en-US"/>
              </w:rPr>
              <w:t>Zeničko-dobojski, Hercegovačko-neretvanski, Tzlanski i Kanton Sarajevo</w:t>
            </w:r>
            <w:r w:rsidRPr="008D043F">
              <w:rPr>
                <w:rFonts w:asciiTheme="minorHAnsi" w:hAnsiTheme="minorHAnsi" w:cstheme="minorHAnsi"/>
                <w:sz w:val="18"/>
                <w:szCs w:val="18"/>
                <w:lang w:val="hr-HR" w:bidi="en-US"/>
              </w:rPr>
              <w:t xml:space="preserve">, gradovi Mostar, Sarajevo, Tuzla, Zenica, Ministarstvo transporta i </w:t>
            </w:r>
            <w:r w:rsidR="00861159" w:rsidRPr="008D043F">
              <w:rPr>
                <w:rFonts w:asciiTheme="minorHAnsi" w:hAnsiTheme="minorHAnsi" w:cstheme="minorHAnsi"/>
                <w:sz w:val="18"/>
                <w:szCs w:val="18"/>
                <w:lang w:val="hr-HR" w:bidi="en-US"/>
              </w:rPr>
              <w:t xml:space="preserve">komunikacija Federacije </w:t>
            </w:r>
            <w:r w:rsidRPr="008D043F">
              <w:rPr>
                <w:rFonts w:asciiTheme="minorHAnsi" w:hAnsiTheme="minorHAnsi" w:cstheme="minorHAnsi"/>
                <w:sz w:val="18"/>
                <w:szCs w:val="18"/>
                <w:lang w:val="hr-HR" w:bidi="en-US"/>
              </w:rPr>
              <w:t>B</w:t>
            </w:r>
            <w:r w:rsidR="0086115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w:t>
            </w:r>
          </w:p>
        </w:tc>
      </w:tr>
      <w:tr w:rsidR="00DA64AD" w:rsidRPr="008D043F" w14:paraId="27D106E3"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BB2664"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CBC8898" w14:textId="72484989" w:rsidR="00DA64AD"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kantonalni i gradski organi uprave, upravne organizacije i javna preduzeća nadlžna za oblast upravljanja bukom, građani F</w:t>
            </w:r>
            <w:r w:rsidR="00617C95" w:rsidRPr="008D043F">
              <w:rPr>
                <w:rFonts w:asciiTheme="minorHAnsi" w:hAnsiTheme="minorHAnsi" w:cstheme="minorHAnsi"/>
                <w:sz w:val="18"/>
                <w:szCs w:val="18"/>
                <w:lang w:val="hr-HR" w:bidi="en-US"/>
              </w:rPr>
              <w:t xml:space="preserve">ederacije </w:t>
            </w:r>
            <w:r w:rsidRPr="008D043F">
              <w:rPr>
                <w:rFonts w:asciiTheme="minorHAnsi" w:hAnsiTheme="minorHAnsi" w:cstheme="minorHAnsi"/>
                <w:sz w:val="18"/>
                <w:szCs w:val="18"/>
                <w:lang w:val="hr-HR" w:bidi="en-US"/>
              </w:rPr>
              <w:t>BiH</w:t>
            </w:r>
          </w:p>
        </w:tc>
      </w:tr>
    </w:tbl>
    <w:p w14:paraId="1901F9E0" w14:textId="77777777" w:rsidR="00DA64AD" w:rsidRPr="008D043F" w:rsidRDefault="00DA64AD"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1319F4" w:rsidRPr="008D043F" w14:paraId="0DC95752"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DBBDD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80E0B04"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F1061A"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10E74613"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27A77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C50C020"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7</w:t>
            </w:r>
            <w:r w:rsidR="00F25A6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Efikasan rad institucija u oblasti buke u okolišu </w:t>
            </w:r>
          </w:p>
        </w:tc>
      </w:tr>
      <w:tr w:rsidR="001319F4" w:rsidRPr="008D043F" w14:paraId="682BE3B8"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77FC7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1D4D50"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7.1. Unaprijediti kapacitete i kompetencije javnih službenika u oblasti upravljanja bukom</w:t>
            </w:r>
          </w:p>
        </w:tc>
      </w:tr>
      <w:tr w:rsidR="001319F4" w:rsidRPr="008D043F" w14:paraId="18380951"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CBF06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8D32C44"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jačaju tehnički i ljudski kapaciteti nadležnih u cilju implementacije propisa u oblasti upravljanja bukom</w:t>
            </w:r>
            <w:r w:rsidR="00F1061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2855D5B1" w14:textId="77777777" w:rsidR="001319F4" w:rsidRPr="008D043F" w:rsidRDefault="00F1061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7FF3A87C" w14:textId="77777777" w:rsidR="001319F4" w:rsidRPr="008D043F" w:rsidRDefault="00F1061A" w:rsidP="0068355A">
            <w:pPr>
              <w:pStyle w:val="ListParagraph"/>
              <w:numPr>
                <w:ilvl w:val="0"/>
                <w:numId w:val="21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avanje analize</w:t>
            </w:r>
            <w:r w:rsidR="001319F4" w:rsidRPr="008D043F">
              <w:rPr>
                <w:rFonts w:asciiTheme="minorHAnsi" w:eastAsia="Calibri" w:hAnsiTheme="minorHAnsi" w:cstheme="minorHAnsi"/>
                <w:sz w:val="18"/>
                <w:szCs w:val="18"/>
                <w:lang w:val="hr-HR"/>
              </w:rPr>
              <w:t xml:space="preserve"> kapaciteta javnih službenika u nadležnim institucijama nakon usvajanja legislative predviđene ovim planom</w:t>
            </w:r>
          </w:p>
          <w:p w14:paraId="41939E4C" w14:textId="77777777" w:rsidR="001319F4" w:rsidRPr="008D043F" w:rsidRDefault="00F1061A" w:rsidP="0068355A">
            <w:pPr>
              <w:pStyle w:val="ListParagraph"/>
              <w:numPr>
                <w:ilvl w:val="0"/>
                <w:numId w:val="21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avanje prijema i obuke</w:t>
            </w:r>
            <w:r w:rsidR="001319F4" w:rsidRPr="008D043F">
              <w:rPr>
                <w:rFonts w:asciiTheme="minorHAnsi" w:eastAsia="Calibri" w:hAnsiTheme="minorHAnsi" w:cstheme="minorHAnsi"/>
                <w:sz w:val="18"/>
                <w:szCs w:val="18"/>
                <w:lang w:val="hr-HR"/>
              </w:rPr>
              <w:t xml:space="preserve"> novih radnika u javnim službama (federalnim, kantonalnim) u oblasti buke u okolišu, shodno zahtjevima novih propisa i prethodno izvršenoj analizi</w:t>
            </w:r>
          </w:p>
          <w:p w14:paraId="572CB02F" w14:textId="77777777" w:rsidR="001319F4" w:rsidRPr="008D043F" w:rsidRDefault="001319F4" w:rsidP="0068355A">
            <w:pPr>
              <w:pStyle w:val="ListParagraph"/>
              <w:numPr>
                <w:ilvl w:val="0"/>
                <w:numId w:val="21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pravljen plan</w:t>
            </w:r>
            <w:r w:rsidR="00F1061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program godišnje obuke javnih službenika u oblasti buke u okolišu i izvršena prva obuka do 2024</w:t>
            </w:r>
            <w:r w:rsidR="00F1061A" w:rsidRPr="008D043F">
              <w:rPr>
                <w:rFonts w:asciiTheme="minorHAnsi" w:eastAsia="Calibri" w:hAnsiTheme="minorHAnsi" w:cstheme="minorHAnsi"/>
                <w:sz w:val="18"/>
                <w:szCs w:val="18"/>
                <w:lang w:val="hr-HR"/>
              </w:rPr>
              <w:t>.</w:t>
            </w:r>
          </w:p>
          <w:p w14:paraId="686FEE76" w14:textId="77777777" w:rsidR="001319F4" w:rsidRPr="008D043F" w:rsidRDefault="00F1061A" w:rsidP="0068355A">
            <w:pPr>
              <w:pStyle w:val="ListParagraph"/>
              <w:numPr>
                <w:ilvl w:val="0"/>
                <w:numId w:val="21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provođenje pilot-projekta</w:t>
            </w:r>
            <w:r w:rsidR="001319F4" w:rsidRPr="008D043F">
              <w:rPr>
                <w:rFonts w:asciiTheme="minorHAnsi" w:eastAsia="Calibri" w:hAnsiTheme="minorHAnsi" w:cstheme="minorHAnsi"/>
                <w:sz w:val="18"/>
                <w:szCs w:val="18"/>
                <w:lang w:val="hr-HR"/>
              </w:rPr>
              <w:t xml:space="preserve"> strateškog mapiranja buke u nekim od gradova ili dijelovima grada</w:t>
            </w:r>
            <w:r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 xml:space="preserve"> kao i uz neku od glavnih saobraćajnica </w:t>
            </w:r>
            <w:r w:rsidRPr="008D043F">
              <w:rPr>
                <w:rFonts w:asciiTheme="minorHAnsi" w:eastAsia="Calibri" w:hAnsiTheme="minorHAnsi" w:cstheme="minorHAnsi"/>
                <w:sz w:val="18"/>
                <w:szCs w:val="18"/>
                <w:lang w:val="hr-HR"/>
              </w:rPr>
              <w:t xml:space="preserve">zbog </w:t>
            </w:r>
            <w:r w:rsidR="001319F4" w:rsidRPr="008D043F">
              <w:rPr>
                <w:rFonts w:asciiTheme="minorHAnsi" w:eastAsia="Calibri" w:hAnsiTheme="minorHAnsi" w:cstheme="minorHAnsi"/>
                <w:sz w:val="18"/>
                <w:szCs w:val="18"/>
                <w:lang w:val="hr-HR"/>
              </w:rPr>
              <w:t>sticanja stručnih i tehničkih kompetencija i utvrđivanja polaznih parametara</w:t>
            </w:r>
          </w:p>
          <w:p w14:paraId="291C1A95" w14:textId="77777777" w:rsidR="001319F4" w:rsidRPr="008D043F" w:rsidRDefault="00F1061A" w:rsidP="0068355A">
            <w:pPr>
              <w:pStyle w:val="ListParagraph"/>
              <w:numPr>
                <w:ilvl w:val="0"/>
                <w:numId w:val="217"/>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postojećeg </w:t>
            </w:r>
            <w:r w:rsidR="009814F0" w:rsidRPr="008D043F">
              <w:rPr>
                <w:rFonts w:asciiTheme="minorHAnsi" w:eastAsia="Calibri" w:hAnsiTheme="minorHAnsi" w:cstheme="minorHAnsi"/>
                <w:sz w:val="18"/>
                <w:szCs w:val="18"/>
                <w:lang w:val="hr-HR"/>
              </w:rPr>
              <w:t>informacionog</w:t>
            </w:r>
            <w:r w:rsidR="001319F4" w:rsidRPr="008D043F">
              <w:rPr>
                <w:rFonts w:asciiTheme="minorHAnsi" w:eastAsia="Calibri" w:hAnsiTheme="minorHAnsi" w:cstheme="minorHAnsi"/>
                <w:sz w:val="18"/>
                <w:szCs w:val="18"/>
                <w:lang w:val="hr-HR"/>
              </w:rPr>
              <w:t xml:space="preserve"> sistem</w:t>
            </w:r>
            <w:r w:rsidRPr="008D043F">
              <w:rPr>
                <w:rFonts w:asciiTheme="minorHAnsi" w:eastAsia="Calibri" w:hAnsiTheme="minorHAnsi" w:cstheme="minorHAnsi"/>
                <w:sz w:val="18"/>
                <w:szCs w:val="18"/>
                <w:lang w:val="hr-HR"/>
              </w:rPr>
              <w:t>a</w:t>
            </w:r>
            <w:r w:rsidR="001319F4" w:rsidRPr="008D043F">
              <w:rPr>
                <w:rFonts w:asciiTheme="minorHAnsi" w:eastAsia="Calibri" w:hAnsiTheme="minorHAnsi" w:cstheme="minorHAnsi"/>
                <w:sz w:val="18"/>
                <w:szCs w:val="18"/>
                <w:lang w:val="hr-HR"/>
              </w:rPr>
              <w:t xml:space="preserve"> Fonda za zaštitu okoliša </w:t>
            </w:r>
            <w:r w:rsidRPr="008D043F">
              <w:rPr>
                <w:rFonts w:asciiTheme="minorHAnsi" w:hAnsiTheme="minorHAnsi" w:cstheme="minorHAnsi"/>
                <w:sz w:val="18"/>
                <w:szCs w:val="18"/>
                <w:lang w:val="hr-HR" w:bidi="en-US"/>
              </w:rPr>
              <w:t>Federacije BiH</w:t>
            </w:r>
            <w:r w:rsidR="001319F4" w:rsidRPr="008D043F">
              <w:rPr>
                <w:rFonts w:asciiTheme="minorHAnsi" w:eastAsia="Calibri" w:hAnsiTheme="minorHAnsi" w:cstheme="minorHAnsi"/>
                <w:sz w:val="18"/>
                <w:szCs w:val="18"/>
                <w:lang w:val="hr-HR"/>
              </w:rPr>
              <w:t xml:space="preserve">, koji će omogućiti izradu i prezentiranje strateških karata buke u </w:t>
            </w:r>
            <w:r w:rsidRPr="008D043F">
              <w:rPr>
                <w:rFonts w:asciiTheme="minorHAnsi" w:hAnsiTheme="minorHAnsi" w:cstheme="minorHAnsi"/>
                <w:sz w:val="18"/>
                <w:szCs w:val="18"/>
                <w:lang w:val="hr-HR" w:bidi="en-US"/>
              </w:rPr>
              <w:t>Federaciji BiH</w:t>
            </w:r>
          </w:p>
          <w:p w14:paraId="36348751" w14:textId="77777777" w:rsidR="001319F4" w:rsidRPr="008D043F" w:rsidRDefault="001319F4" w:rsidP="0068355A">
            <w:pPr>
              <w:pStyle w:val="ListParagraph"/>
              <w:numPr>
                <w:ilvl w:val="0"/>
                <w:numId w:val="217"/>
              </w:numPr>
              <w:spacing w:before="40" w:after="40" w:line="276" w:lineRule="auto"/>
              <w:ind w:left="360"/>
              <w:rPr>
                <w:rFonts w:asciiTheme="minorHAnsi" w:eastAsia="Calibri" w:hAnsiTheme="minorHAnsi" w:cstheme="minorHAnsi"/>
                <w:b/>
                <w:sz w:val="18"/>
                <w:szCs w:val="18"/>
                <w:lang w:val="hr-HR"/>
              </w:rPr>
            </w:pPr>
            <w:r w:rsidRPr="008D043F">
              <w:rPr>
                <w:rFonts w:asciiTheme="minorHAnsi" w:eastAsia="Calibri" w:hAnsiTheme="minorHAnsi" w:cstheme="minorHAnsi"/>
                <w:sz w:val="18"/>
                <w:szCs w:val="18"/>
                <w:lang w:val="hr-HR"/>
              </w:rPr>
              <w:t xml:space="preserve">Uspostavljanje inspekcijskog nadzora u oblasti buke u </w:t>
            </w:r>
            <w:r w:rsidR="00F1061A" w:rsidRPr="008D043F">
              <w:rPr>
                <w:rFonts w:asciiTheme="minorHAnsi" w:eastAsia="Calibri" w:hAnsiTheme="minorHAnsi" w:cstheme="minorHAnsi"/>
                <w:sz w:val="18"/>
                <w:szCs w:val="18"/>
                <w:lang w:val="hr-HR"/>
              </w:rPr>
              <w:t>okolišu</w:t>
            </w:r>
          </w:p>
        </w:tc>
      </w:tr>
      <w:tr w:rsidR="001319F4" w:rsidRPr="008D043F" w14:paraId="43F2E7C4"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CA289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E8308BC"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p>
        </w:tc>
      </w:tr>
      <w:tr w:rsidR="001319F4" w:rsidRPr="008D043F" w14:paraId="24A618D1" w14:textId="77777777" w:rsidTr="00DE06CB">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8B2316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1D34A6"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679990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F14BE8"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0F9E85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1061A"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53EC88"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36FCB" w:rsidRPr="008D043F" w14:paraId="71FC0BC8"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312C3B3"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EA5F3A" w14:textId="1E3EE167" w:rsidR="00636FCB" w:rsidRPr="008D043F" w:rsidRDefault="00636FCB" w:rsidP="0068355A">
            <w:pPr>
              <w:pStyle w:val="ListParagraph"/>
              <w:numPr>
                <w:ilvl w:val="0"/>
                <w:numId w:val="15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Status analize kapaciteta javnih službenika u nadležnim institucijama nakon usvajanja legislative predviđene ovim planom</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540C90" w14:textId="2CF8512C"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Ne postoji analiza kapaciteta javnih službenika u nadležnim institucijam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72B7A5" w14:textId="4D4EC665"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Analiza kapaciteta javnih službenika u  nadležnim institucijama nakon usvajanja legislative predviđene ovim planom (2024.) urađena</w:t>
            </w:r>
          </w:p>
        </w:tc>
      </w:tr>
      <w:tr w:rsidR="00636FCB" w:rsidRPr="008D043F" w14:paraId="77651A32"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D5CE580"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DD446E" w14:textId="05773F70" w:rsidR="00636FCB" w:rsidRPr="008D043F" w:rsidRDefault="00636FCB" w:rsidP="0068355A">
            <w:pPr>
              <w:pStyle w:val="ListParagraph"/>
              <w:numPr>
                <w:ilvl w:val="0"/>
                <w:numId w:val="15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Status realizacije ustanovljenih nedostataka analize kapaciteta nadležnih institucija nakon usvajanja legislative u oblasti buke u okolišu</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96FD37" w14:textId="2C5A08A7"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 xml:space="preserve">Ne postoji relevantna analiza kapaciteta nadležnih institucija. Ona se treba izraditi, te eventualno i nadopuniti nakon izrade predložene legislativ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7CE4DE" w14:textId="57BB4BEB"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Izvršen prijem i obuka novih radnika u institucijama u oblasti buke, shodno zahtjevima novih propisa i prethodno izvršenoj analizi (2025.)</w:t>
            </w:r>
          </w:p>
        </w:tc>
      </w:tr>
      <w:tr w:rsidR="00636FCB" w:rsidRPr="008D043F" w14:paraId="67D72D08"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CAAF289"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277412" w14:textId="3C1EF20C" w:rsidR="00636FCB" w:rsidRPr="008D043F" w:rsidRDefault="00636FCB" w:rsidP="0068355A">
            <w:pPr>
              <w:pStyle w:val="ListParagraph"/>
              <w:numPr>
                <w:ilvl w:val="0"/>
                <w:numId w:val="15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Status realizacije plana i programa godišnje obuke javnih službenika na temu buke u okolišu</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9CAB96" w14:textId="36D88803"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Ne postoji plan i program obuke javnih službenika na temu buke u okolišu</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6F5330" w14:textId="49CC81C2"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Napravljen plan i program godišnje obuke javnih službenika u oblasti buke i izvršena prva obuka (2026.)</w:t>
            </w:r>
          </w:p>
        </w:tc>
      </w:tr>
      <w:tr w:rsidR="00636FCB" w:rsidRPr="008D043F" w14:paraId="6FD31906"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4E76885"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A17D45" w14:textId="5DB13F87" w:rsidR="00636FCB" w:rsidRPr="008D043F" w:rsidRDefault="00636FCB" w:rsidP="0068355A">
            <w:pPr>
              <w:pStyle w:val="ListParagraph"/>
              <w:numPr>
                <w:ilvl w:val="0"/>
                <w:numId w:val="15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Unaprjeđenje stručnih i tehničkih kompetencija za izradu starteških karata buke i utvrđivanja polaznih parametar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4FC0CB" w14:textId="0EEEEB7B"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Nedostatni ljudski i tehnički kapaciteti za unapređenje stručnih i tehničkih kompetencija za izradu strateških karata buke i utvrđivanje polaznih parametar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A407FC" w14:textId="2B48F1C3" w:rsidR="00636FCB" w:rsidRPr="008D043F" w:rsidRDefault="00636FC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Unaprojeđeni ljudski i tehnički kapaciteti za unapređenje stručnih i tehničkih kompetencija za izradu strateških karata buke i utvrđivanje polaznih parametara (2026)</w:t>
            </w:r>
          </w:p>
        </w:tc>
      </w:tr>
      <w:tr w:rsidR="00636FCB" w:rsidRPr="008D043F" w14:paraId="1533C90B"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073EA27"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EA8E18" w14:textId="5B791CF6" w:rsidR="00636FCB" w:rsidRPr="008D043F" w:rsidRDefault="00636FCB" w:rsidP="0068355A">
            <w:pPr>
              <w:pStyle w:val="ListParagraph"/>
              <w:numPr>
                <w:ilvl w:val="0"/>
                <w:numId w:val="15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Status </w:t>
            </w:r>
            <w:r w:rsidRPr="008D043F">
              <w:rPr>
                <w:rFonts w:asciiTheme="minorHAnsi" w:hAnsiTheme="minorHAnsi" w:cstheme="minorHAnsi"/>
                <w:sz w:val="18"/>
                <w:szCs w:val="18"/>
                <w:lang w:val="bs-Latn-BA" w:bidi="en-US"/>
              </w:rPr>
              <w:t>izrade pilot projekata strateškog mapiranja buke u nekim od gradova ili dijelovima grada, kao i uz neku od glavnih saobraćajnica zbog sticanja stručnih i tehničkih kompetencija i utvrđivanja polaznih parametar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5A03D6" w14:textId="7FEE38F2"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bs-Latn-BA" w:bidi="en-US"/>
              </w:rPr>
              <w:t>Nedovoljna iskustva i kometencije predstavnika javnih institucija u izradi strateških karata buk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1DF757" w14:textId="77777777" w:rsidR="00636FCB" w:rsidRPr="008D043F" w:rsidRDefault="00636FCB" w:rsidP="0068355A">
            <w:pPr>
              <w:spacing w:before="40" w:after="40" w:line="276" w:lineRule="auto"/>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Sprovesti pilot-projekat strateškog mapiranja buke u nekim od gradova ili dijelovima grada, kao i uz neku od glavnih saobraćajnica zbog sticanja stručnih i tehničkih kompetencija i utvrđivanja polaznih parametara (2026.)</w:t>
            </w:r>
          </w:p>
          <w:p w14:paraId="06520FC6" w14:textId="710B8C9B" w:rsidR="00636FCB" w:rsidRPr="008D043F" w:rsidRDefault="00636FCB" w:rsidP="0068355A">
            <w:pPr>
              <w:spacing w:before="40" w:after="40" w:line="276" w:lineRule="auto"/>
              <w:rPr>
                <w:rFonts w:asciiTheme="minorHAnsi" w:eastAsia="Calibri" w:hAnsiTheme="minorHAnsi" w:cstheme="minorHAnsi"/>
                <w:sz w:val="18"/>
                <w:szCs w:val="18"/>
                <w:lang w:val="hr-HR"/>
              </w:rPr>
            </w:pPr>
          </w:p>
        </w:tc>
      </w:tr>
      <w:tr w:rsidR="00636FCB" w:rsidRPr="008D043F" w14:paraId="1D9B7422"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EB4619E"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11D432" w14:textId="6B5B69D7" w:rsidR="00636FCB" w:rsidRPr="008D043F" w:rsidRDefault="00636FCB" w:rsidP="0068355A">
            <w:pPr>
              <w:pStyle w:val="ListParagraph"/>
              <w:numPr>
                <w:ilvl w:val="0"/>
                <w:numId w:val="15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Status informacijskog sistema Fonda za zaštitu okoliša </w:t>
            </w:r>
            <w:r w:rsidRPr="008D043F">
              <w:rPr>
                <w:rFonts w:asciiTheme="minorHAnsi" w:hAnsiTheme="minorHAnsi" w:cstheme="minorHAnsi"/>
                <w:sz w:val="18"/>
                <w:szCs w:val="18"/>
                <w:lang w:val="bs-Latn-BA" w:bidi="en-US"/>
              </w:rPr>
              <w:t>Federacije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za javnu objavu strateških karata buk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066E49" w14:textId="3EC1BB59"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Nema inforacijskog sistema u Federaciji BiH</w:t>
            </w:r>
            <w:r w:rsidRPr="008D043F" w:rsidDel="00F1061A">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za prezentaciju starteških karata buk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C1C47B" w14:textId="28CAADB1"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 xml:space="preserve">Informacijski sistem Fonda za zaštitu okoliša </w:t>
            </w:r>
            <w:r w:rsidRPr="008D043F">
              <w:rPr>
                <w:rFonts w:asciiTheme="minorHAnsi" w:hAnsiTheme="minorHAnsi" w:cstheme="minorHAnsi"/>
                <w:sz w:val="18"/>
                <w:szCs w:val="18"/>
                <w:lang w:val="bs-Latn-BA" w:bidi="en-US"/>
              </w:rPr>
              <w:t>Federacije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prilagođen za prezentiranje strateških karata buke u </w:t>
            </w:r>
            <w:r w:rsidRPr="008D043F">
              <w:rPr>
                <w:rFonts w:asciiTheme="minorHAnsi" w:hAnsiTheme="minorHAnsi" w:cstheme="minorHAnsi"/>
                <w:sz w:val="18"/>
                <w:szCs w:val="18"/>
                <w:lang w:val="bs-Latn-BA" w:bidi="en-US"/>
              </w:rPr>
              <w:t>Federaciji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2028.)</w:t>
            </w:r>
          </w:p>
        </w:tc>
      </w:tr>
      <w:tr w:rsidR="00636FCB" w:rsidRPr="008D043F" w14:paraId="036F28CF"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A7E964"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B17A31" w14:textId="0276334D" w:rsidR="00636FCB" w:rsidRPr="008D043F" w:rsidRDefault="00636FCB" w:rsidP="0068355A">
            <w:pPr>
              <w:pStyle w:val="ListParagraph"/>
              <w:numPr>
                <w:ilvl w:val="0"/>
                <w:numId w:val="15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Status inspekcijskog nadzora u oblasti buke u okolišu</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9AB5D7" w14:textId="49B2CC7B" w:rsidR="00636FCB" w:rsidRPr="008D043F" w:rsidRDefault="00636FCB" w:rsidP="0068355A">
            <w:pPr>
              <w:spacing w:line="276" w:lineRule="auto"/>
              <w:rPr>
                <w:rFonts w:asciiTheme="minorHAnsi" w:hAnsiTheme="minorHAnsi" w:cstheme="minorHAnsi"/>
                <w:strike/>
                <w:color w:val="FF0000"/>
                <w:sz w:val="18"/>
                <w:szCs w:val="18"/>
                <w:lang w:val="bs-Latn-BA" w:bidi="en-US"/>
              </w:rPr>
            </w:pPr>
            <w:r w:rsidRPr="008D043F">
              <w:rPr>
                <w:rFonts w:asciiTheme="minorHAnsi" w:eastAsia="Calibri" w:hAnsiTheme="minorHAnsi" w:cstheme="minorHAnsi"/>
                <w:sz w:val="18"/>
                <w:szCs w:val="18"/>
                <w:lang w:val="bs-Latn-BA"/>
              </w:rPr>
              <w:t>Inspekcjski nadzor u pogledu zaštite od buke nije uspostavljen</w:t>
            </w:r>
          </w:p>
          <w:p w14:paraId="37A993FA" w14:textId="77777777" w:rsidR="00636FCB" w:rsidRPr="008D043F" w:rsidRDefault="00636FCB" w:rsidP="0068355A">
            <w:pPr>
              <w:spacing w:before="40" w:after="40" w:line="276" w:lineRule="auto"/>
              <w:rPr>
                <w:rFonts w:asciiTheme="minorHAnsi" w:hAnsiTheme="minorHAnsi" w:cstheme="minorHAnsi"/>
                <w:sz w:val="18"/>
                <w:szCs w:val="18"/>
                <w:lang w:val="hr-HR" w:bidi="en-US"/>
              </w:rPr>
            </w:pP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9EA00E" w14:textId="068C207C" w:rsidR="00636FCB" w:rsidRPr="008D043F" w:rsidRDefault="00636FCB"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bs-Latn-BA" w:bidi="en-US"/>
              </w:rPr>
              <w:t>Uspostavljen inspekcjski nadzor u pogledu zaštite od buke u okolišu (2026.)</w:t>
            </w:r>
          </w:p>
        </w:tc>
      </w:tr>
      <w:tr w:rsidR="001319F4" w:rsidRPr="008D043F" w14:paraId="5C8E4395"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C300D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03EC55" w14:textId="77777777" w:rsidR="001319F4" w:rsidRPr="008D043F" w:rsidRDefault="003747AF"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 strateški pristup upravljanja bukom </w:t>
            </w:r>
          </w:p>
        </w:tc>
      </w:tr>
      <w:tr w:rsidR="001319F4" w:rsidRPr="008D043F" w14:paraId="2BE3EE62"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C388A3"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9E0513"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368 644 KM</w:t>
            </w:r>
          </w:p>
          <w:p w14:paraId="0905503D" w14:textId="10359880" w:rsidR="001319F4"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 budžetska sredstva, 80%  sredstva EU i drugih međunarodnih donatora</w:t>
            </w:r>
          </w:p>
        </w:tc>
      </w:tr>
      <w:tr w:rsidR="001319F4" w:rsidRPr="008D043F" w14:paraId="76C54C08"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3CDE3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26FD0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F1061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8</w:t>
            </w:r>
          </w:p>
        </w:tc>
      </w:tr>
      <w:tr w:rsidR="001319F4" w:rsidRPr="008D043F" w14:paraId="224684F0"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02B6F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532A09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8D043F" w14:paraId="0916F16D"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66AFC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7113F2" w14:textId="146CDBAC"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w:t>
            </w:r>
            <w:r w:rsidR="00636FCB" w:rsidRPr="008D043F">
              <w:rPr>
                <w:rFonts w:asciiTheme="minorHAnsi" w:hAnsiTheme="minorHAnsi" w:cstheme="minorHAnsi"/>
                <w:sz w:val="18"/>
                <w:szCs w:val="18"/>
                <w:lang w:val="hr-HR" w:bidi="en-US"/>
              </w:rPr>
              <w:t>Z</w:t>
            </w:r>
            <w:r w:rsidRPr="008D043F">
              <w:rPr>
                <w:rFonts w:asciiTheme="minorHAnsi" w:hAnsiTheme="minorHAnsi" w:cstheme="minorHAnsi"/>
                <w:sz w:val="18"/>
                <w:szCs w:val="18"/>
                <w:lang w:val="hr-HR" w:bidi="en-US"/>
              </w:rPr>
              <w:t xml:space="preserve">, FMOIT, </w:t>
            </w:r>
            <w:r w:rsidR="00F1061A" w:rsidRPr="008D043F">
              <w:rPr>
                <w:rFonts w:asciiTheme="minorHAnsi" w:hAnsiTheme="minorHAnsi" w:cstheme="minorHAnsi"/>
                <w:sz w:val="18"/>
                <w:szCs w:val="18"/>
                <w:lang w:val="hr-HR" w:bidi="en-US"/>
              </w:rPr>
              <w:t>Zeničko-dobojski, Hercegovačko-neretvanski, Tuzlanski i Kanton Sarajevo</w:t>
            </w:r>
            <w:r w:rsidRPr="008D043F">
              <w:rPr>
                <w:rFonts w:asciiTheme="minorHAnsi" w:hAnsiTheme="minorHAnsi" w:cstheme="minorHAnsi"/>
                <w:sz w:val="18"/>
                <w:szCs w:val="18"/>
                <w:lang w:val="hr-HR" w:bidi="en-US"/>
              </w:rPr>
              <w:t xml:space="preserve">, gradovi Mostar, Sarajevo, Tuzla, Zenica, Ministarstvo transporta i komunikacije </w:t>
            </w:r>
            <w:r w:rsidR="00F1061A" w:rsidRPr="008D043F">
              <w:rPr>
                <w:rFonts w:asciiTheme="minorHAnsi" w:hAnsiTheme="minorHAnsi" w:cstheme="minorHAnsi"/>
                <w:sz w:val="18"/>
                <w:szCs w:val="18"/>
                <w:lang w:val="hr-HR" w:bidi="en-US"/>
              </w:rPr>
              <w:t>Federacije BiH</w:t>
            </w:r>
          </w:p>
        </w:tc>
      </w:tr>
      <w:tr w:rsidR="001319F4" w:rsidRPr="008D043F" w14:paraId="2381470F"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38932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5720D9F" w14:textId="4CBB2D61" w:rsidR="001319F4"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Federalni, kantonalni i gradski organi uprave, upravne organizacije i javna preduzeća nadležna za oblast upravljanja bukom, građani F</w:t>
            </w:r>
            <w:r w:rsidR="00617C95" w:rsidRPr="008D043F">
              <w:rPr>
                <w:rFonts w:asciiTheme="minorHAnsi" w:hAnsiTheme="minorHAnsi" w:cstheme="minorHAnsi"/>
                <w:sz w:val="18"/>
                <w:szCs w:val="18"/>
                <w:lang w:val="bs-Latn-BA" w:bidi="en-US"/>
              </w:rPr>
              <w:t xml:space="preserve">ederacije </w:t>
            </w:r>
            <w:r w:rsidRPr="008D043F">
              <w:rPr>
                <w:rFonts w:asciiTheme="minorHAnsi" w:hAnsiTheme="minorHAnsi" w:cstheme="minorHAnsi"/>
                <w:sz w:val="18"/>
                <w:szCs w:val="18"/>
                <w:lang w:val="bs-Latn-BA" w:bidi="en-US"/>
              </w:rPr>
              <w:t>BiH</w:t>
            </w:r>
          </w:p>
        </w:tc>
      </w:tr>
    </w:tbl>
    <w:p w14:paraId="318FCA11" w14:textId="77777777" w:rsidR="001319F4" w:rsidRPr="008D043F" w:rsidRDefault="001319F4" w:rsidP="0068355A">
      <w:pPr>
        <w:spacing w:line="276" w:lineRule="auto"/>
        <w:rPr>
          <w:rFonts w:asciiTheme="minorHAnsi" w:hAnsiTheme="minorHAnsi" w:cstheme="minorHAnsi"/>
          <w:sz w:val="18"/>
          <w:szCs w:val="18"/>
          <w:lang w:val="hr-HR"/>
        </w:rPr>
      </w:pPr>
    </w:p>
    <w:tbl>
      <w:tblPr>
        <w:tblW w:w="4805"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5"/>
        <w:gridCol w:w="2825"/>
        <w:gridCol w:w="3449"/>
        <w:gridCol w:w="3452"/>
      </w:tblGrid>
      <w:tr w:rsidR="001319F4" w:rsidRPr="008D043F" w14:paraId="56FEDA27"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47A9D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4AA73D"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F1061A"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r>
      <w:tr w:rsidR="001319F4" w:rsidRPr="008D043F" w14:paraId="2A027782"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03E1E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1FE7605" w14:textId="77777777" w:rsidR="001319F4" w:rsidRPr="008D043F" w:rsidRDefault="001319F4"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5.8</w:t>
            </w:r>
            <w:r w:rsidR="00D1409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Smanjenje ugroženosti zdravlja stanovništva zbog buke u okolišu</w:t>
            </w:r>
          </w:p>
        </w:tc>
      </w:tr>
      <w:tr w:rsidR="001319F4" w:rsidRPr="008D043F" w14:paraId="0E94317B" w14:textId="77777777" w:rsidTr="006A62B6">
        <w:trPr>
          <w:trHeight w:val="435"/>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AF79F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5E6B3FF" w14:textId="77777777" w:rsidR="001319F4" w:rsidRPr="008D043F" w:rsidRDefault="001319F4"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8.1</w:t>
            </w:r>
            <w:r w:rsidR="00D14090" w:rsidRPr="008D043F">
              <w:rPr>
                <w:rFonts w:asciiTheme="minorHAnsi" w:eastAsia="Calibri" w:hAnsiTheme="minorHAnsi" w:cstheme="minorHAnsi"/>
                <w:b/>
                <w:sz w:val="18"/>
                <w:szCs w:val="18"/>
                <w:lang w:val="hr-HR"/>
              </w:rPr>
              <w:t>.</w:t>
            </w:r>
            <w:r w:rsidRPr="008D043F">
              <w:rPr>
                <w:rFonts w:asciiTheme="minorHAnsi" w:hAnsiTheme="minorHAnsi" w:cstheme="minorHAnsi"/>
                <w:b/>
                <w:sz w:val="18"/>
                <w:szCs w:val="18"/>
                <w:lang w:val="hr-HR"/>
              </w:rPr>
              <w:t xml:space="preserve"> Unaprijediti informiranost i znanja javnosti o negativnim </w:t>
            </w:r>
            <w:r w:rsidR="00F1061A" w:rsidRPr="008D043F">
              <w:rPr>
                <w:rFonts w:asciiTheme="minorHAnsi" w:hAnsiTheme="minorHAnsi" w:cstheme="minorHAnsi"/>
                <w:b/>
                <w:sz w:val="18"/>
                <w:szCs w:val="18"/>
                <w:lang w:val="hr-HR"/>
              </w:rPr>
              <w:t xml:space="preserve">utjecajima </w:t>
            </w:r>
            <w:r w:rsidRPr="008D043F">
              <w:rPr>
                <w:rFonts w:asciiTheme="minorHAnsi" w:hAnsiTheme="minorHAnsi" w:cstheme="minorHAnsi"/>
                <w:b/>
                <w:sz w:val="18"/>
                <w:szCs w:val="18"/>
                <w:lang w:val="hr-HR"/>
              </w:rPr>
              <w:t>buke i njihovoj ulozi u postupku odlučivanja</w:t>
            </w:r>
          </w:p>
        </w:tc>
      </w:tr>
      <w:tr w:rsidR="001319F4" w:rsidRPr="008D043F" w14:paraId="6570A71E"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3AE81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E795B8"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unapr</w:t>
            </w:r>
            <w:r w:rsidR="00F1061A"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uje informiranost i znanja korisnika o štetnosti buke u smislu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zdravlje ljudi, te zahtjevima koji </w:t>
            </w:r>
            <w:r w:rsidR="00F1061A"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iz usvojenih propisa u oblasti zaštite od buke</w:t>
            </w:r>
            <w:r w:rsidR="00F1061A" w:rsidRPr="008D043F">
              <w:rPr>
                <w:rFonts w:asciiTheme="minorHAnsi" w:eastAsia="Calibri" w:hAnsiTheme="minorHAnsi" w:cstheme="minorHAnsi"/>
                <w:sz w:val="18"/>
                <w:szCs w:val="18"/>
                <w:lang w:val="hr-HR"/>
              </w:rPr>
              <w:t>.</w:t>
            </w:r>
          </w:p>
          <w:p w14:paraId="5B67B757" w14:textId="77777777" w:rsidR="001319F4" w:rsidRPr="008D043F" w:rsidRDefault="00F1061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34F17C6B" w14:textId="77777777" w:rsidR="001319F4" w:rsidRPr="008D043F" w:rsidRDefault="00F1061A" w:rsidP="0068355A">
            <w:pPr>
              <w:pStyle w:val="ListParagraph"/>
              <w:numPr>
                <w:ilvl w:val="0"/>
                <w:numId w:val="218"/>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vođenje jednom u pet godina minimalno jedne kampanje nadležnih institucija o štetnosti buke na zdravlje stanovništva</w:t>
            </w:r>
            <w:r w:rsidR="001319F4" w:rsidRPr="008D043F">
              <w:rPr>
                <w:rFonts w:asciiTheme="minorHAnsi" w:eastAsia="Calibri" w:hAnsiTheme="minorHAnsi" w:cstheme="minorHAnsi"/>
                <w:sz w:val="18"/>
                <w:szCs w:val="18"/>
                <w:lang w:val="hr-HR"/>
              </w:rPr>
              <w:t xml:space="preserve"> (uzevši u obzir aspekte rodne ravnopravnosti, društvene jednakosti i siromaštva) i </w:t>
            </w:r>
            <w:r w:rsidRPr="008D043F">
              <w:rPr>
                <w:rFonts w:asciiTheme="minorHAnsi" w:eastAsia="Calibri" w:hAnsiTheme="minorHAnsi" w:cstheme="minorHAnsi"/>
                <w:sz w:val="18"/>
                <w:szCs w:val="18"/>
                <w:lang w:val="hr-HR"/>
              </w:rPr>
              <w:t>okoliša</w:t>
            </w:r>
            <w:r w:rsidR="001319F4" w:rsidRPr="008D043F">
              <w:rPr>
                <w:rFonts w:asciiTheme="minorHAnsi" w:eastAsia="Calibri" w:hAnsiTheme="minorHAnsi" w:cstheme="minorHAnsi"/>
                <w:sz w:val="18"/>
                <w:szCs w:val="18"/>
                <w:lang w:val="hr-HR"/>
              </w:rPr>
              <w:t>, te njihovoj ulozi u postupku odlučivanja</w:t>
            </w:r>
            <w:r w:rsidRPr="008D043F">
              <w:rPr>
                <w:rFonts w:asciiTheme="minorHAnsi" w:eastAsia="Calibri" w:hAnsiTheme="minorHAnsi" w:cstheme="minorHAnsi"/>
                <w:sz w:val="18"/>
                <w:szCs w:val="18"/>
                <w:lang w:val="hr-HR"/>
              </w:rPr>
              <w:t xml:space="preserve"> </w:t>
            </w:r>
          </w:p>
          <w:p w14:paraId="2F3ED95B" w14:textId="77777777" w:rsidR="001319F4" w:rsidRPr="008D043F" w:rsidRDefault="00F1061A" w:rsidP="0068355A">
            <w:pPr>
              <w:pStyle w:val="ListParagraph"/>
              <w:numPr>
                <w:ilvl w:val="0"/>
                <w:numId w:val="218"/>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avanje globalne procjene utjecaja</w:t>
            </w:r>
            <w:r w:rsidR="001319F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w:t>
            </w:r>
            <w:r w:rsidR="001319F4" w:rsidRPr="008D043F">
              <w:rPr>
                <w:rFonts w:asciiTheme="minorHAnsi" w:eastAsia="Calibri" w:hAnsiTheme="minorHAnsi" w:cstheme="minorHAnsi"/>
                <w:sz w:val="18"/>
                <w:szCs w:val="18"/>
                <w:lang w:val="hr-HR"/>
              </w:rPr>
              <w:t xml:space="preserve"> zdravlje stanovništva (uzevši u obzir aspekte rodne ravnopravnosti, društvene jednakosti i siromaštva) u zonama koje su izložene buci</w:t>
            </w:r>
          </w:p>
          <w:p w14:paraId="192552A6" w14:textId="77777777" w:rsidR="001319F4" w:rsidRPr="008D043F" w:rsidRDefault="00F1061A" w:rsidP="0068355A">
            <w:pPr>
              <w:pStyle w:val="ListParagraph"/>
              <w:numPr>
                <w:ilvl w:val="0"/>
                <w:numId w:val="218"/>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epoznavanje oblasti buke u okolišu u</w:t>
            </w:r>
            <w:r w:rsidR="001319F4" w:rsidRPr="008D043F">
              <w:rPr>
                <w:rFonts w:asciiTheme="minorHAnsi" w:eastAsia="Calibri" w:hAnsiTheme="minorHAnsi" w:cstheme="minorHAnsi"/>
                <w:sz w:val="18"/>
                <w:szCs w:val="18"/>
                <w:lang w:val="hr-HR"/>
              </w:rPr>
              <w:t xml:space="preserve"> okviru postojećih javnih poziva za podizanje javne svijesti, istraživačke i </w:t>
            </w:r>
            <w:r w:rsidRPr="008D043F">
              <w:rPr>
                <w:rFonts w:asciiTheme="minorHAnsi" w:eastAsia="Calibri" w:hAnsiTheme="minorHAnsi" w:cstheme="minorHAnsi"/>
                <w:sz w:val="18"/>
                <w:szCs w:val="18"/>
                <w:lang w:val="hr-HR"/>
              </w:rPr>
              <w:t xml:space="preserve">edukacijske </w:t>
            </w:r>
            <w:r w:rsidR="001319F4" w:rsidRPr="008D043F">
              <w:rPr>
                <w:rFonts w:asciiTheme="minorHAnsi" w:eastAsia="Calibri" w:hAnsiTheme="minorHAnsi" w:cstheme="minorHAnsi"/>
                <w:sz w:val="18"/>
                <w:szCs w:val="18"/>
                <w:lang w:val="hr-HR"/>
              </w:rPr>
              <w:t>u oblasti okoliš</w:t>
            </w:r>
            <w:r w:rsidRPr="008D043F">
              <w:rPr>
                <w:rFonts w:asciiTheme="minorHAnsi" w:eastAsia="Calibri" w:hAnsiTheme="minorHAnsi" w:cstheme="minorHAnsi"/>
                <w:sz w:val="18"/>
                <w:szCs w:val="18"/>
                <w:lang w:val="hr-HR"/>
              </w:rPr>
              <w:t>a,</w:t>
            </w:r>
            <w:r w:rsidR="001319F4" w:rsidRPr="008D043F">
              <w:rPr>
                <w:rFonts w:asciiTheme="minorHAnsi" w:eastAsia="Calibri" w:hAnsiTheme="minorHAnsi" w:cstheme="minorHAnsi"/>
                <w:sz w:val="18"/>
                <w:szCs w:val="18"/>
                <w:lang w:val="hr-HR"/>
              </w:rPr>
              <w:t xml:space="preserve"> koje raspisuje Fond za zaštitu okoliša </w:t>
            </w:r>
            <w:r w:rsidRPr="008D043F">
              <w:rPr>
                <w:rFonts w:asciiTheme="minorHAnsi" w:hAnsiTheme="minorHAnsi" w:cstheme="minorHAnsi"/>
                <w:sz w:val="18"/>
                <w:szCs w:val="18"/>
                <w:lang w:val="hr-HR" w:bidi="en-US"/>
              </w:rPr>
              <w:t>Federacije BiH</w:t>
            </w:r>
            <w:r w:rsidRPr="008D043F" w:rsidDel="00F1061A">
              <w:rPr>
                <w:rFonts w:asciiTheme="minorHAnsi" w:eastAsia="Calibri" w:hAnsiTheme="minorHAnsi" w:cstheme="minorHAnsi"/>
                <w:sz w:val="18"/>
                <w:szCs w:val="18"/>
                <w:lang w:val="hr-HR"/>
              </w:rPr>
              <w:t xml:space="preserve"> </w:t>
            </w:r>
          </w:p>
          <w:p w14:paraId="47E074EF" w14:textId="77777777" w:rsidR="001319F4" w:rsidRPr="008D043F" w:rsidRDefault="001319F4" w:rsidP="0068355A">
            <w:pPr>
              <w:pStyle w:val="ListParagraph"/>
              <w:numPr>
                <w:ilvl w:val="0"/>
                <w:numId w:val="218"/>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ođenje kontinuiranih promotivnih i edukativnih aktivnosti na nivou zdravstvenih institucija o rizicima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buke na zdravlje, kao i </w:t>
            </w:r>
            <w:r w:rsidR="00F1061A" w:rsidRPr="008D043F">
              <w:rPr>
                <w:rFonts w:asciiTheme="minorHAnsi" w:eastAsia="Calibri" w:hAnsiTheme="minorHAnsi" w:cstheme="minorHAnsi"/>
                <w:sz w:val="18"/>
                <w:szCs w:val="18"/>
                <w:lang w:val="hr-HR"/>
              </w:rPr>
              <w:t xml:space="preserve">preventivnim </w:t>
            </w:r>
            <w:r w:rsidRPr="008D043F">
              <w:rPr>
                <w:rFonts w:asciiTheme="minorHAnsi" w:eastAsia="Calibri" w:hAnsiTheme="minorHAnsi" w:cstheme="minorHAnsi"/>
                <w:sz w:val="18"/>
                <w:szCs w:val="18"/>
                <w:lang w:val="hr-HR"/>
              </w:rPr>
              <w:t xml:space="preserve">mjerama koje se mogu implementirati </w:t>
            </w:r>
            <w:r w:rsidR="00B77EF5" w:rsidRPr="008D043F">
              <w:rPr>
                <w:rFonts w:asciiTheme="minorHAnsi" w:eastAsia="Calibri" w:hAnsiTheme="minorHAnsi" w:cstheme="minorHAnsi"/>
                <w:sz w:val="18"/>
                <w:szCs w:val="18"/>
                <w:lang w:val="hr-HR"/>
              </w:rPr>
              <w:t xml:space="preserve"> </w:t>
            </w:r>
          </w:p>
          <w:p w14:paraId="08F2CB5F" w14:textId="77777777" w:rsidR="001319F4" w:rsidRPr="008D043F" w:rsidRDefault="001319F4" w:rsidP="0068355A">
            <w:pPr>
              <w:pStyle w:val="ListParagraph"/>
              <w:numPr>
                <w:ilvl w:val="0"/>
                <w:numId w:val="218"/>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avljanje displeja uz saobraćajnice u većim gradskim područjima za trenutno mjerenje i prikazivanje </w:t>
            </w:r>
            <w:r w:rsidR="00F1061A" w:rsidRPr="008D043F">
              <w:rPr>
                <w:rFonts w:asciiTheme="minorHAnsi" w:eastAsia="Calibri" w:hAnsiTheme="minorHAnsi" w:cstheme="minorHAnsi"/>
                <w:sz w:val="18"/>
                <w:szCs w:val="18"/>
                <w:lang w:val="hr-HR"/>
              </w:rPr>
              <w:t xml:space="preserve">nivoa </w:t>
            </w:r>
            <w:r w:rsidRPr="008D043F">
              <w:rPr>
                <w:rFonts w:asciiTheme="minorHAnsi" w:eastAsia="Calibri" w:hAnsiTheme="minorHAnsi" w:cstheme="minorHAnsi"/>
                <w:sz w:val="18"/>
                <w:szCs w:val="18"/>
                <w:lang w:val="hr-HR"/>
              </w:rPr>
              <w:t>buke</w:t>
            </w:r>
          </w:p>
        </w:tc>
      </w:tr>
      <w:tr w:rsidR="001319F4" w:rsidRPr="008D043F" w14:paraId="16506941" w14:textId="77777777" w:rsidTr="006A62B6">
        <w:trPr>
          <w:trHeight w:val="365"/>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C81F2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1604BFF"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54A3728C" w14:textId="77777777" w:rsidTr="00DE06CB">
        <w:trPr>
          <w:trHeight w:val="567"/>
          <w:jc w:val="center"/>
        </w:trPr>
        <w:tc>
          <w:tcPr>
            <w:tcW w:w="1430"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5E2A09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372FED"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A3648A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8CFE7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F09F72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5ADB7F"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73F2A17B" w14:textId="77777777" w:rsidTr="00F0591D">
        <w:trPr>
          <w:trHeight w:val="274"/>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D6E55C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DD82DE" w14:textId="77777777" w:rsidR="001319F4" w:rsidRPr="008D043F" w:rsidRDefault="001319F4" w:rsidP="0068355A">
            <w:pPr>
              <w:pStyle w:val="ListParagraph"/>
              <w:numPr>
                <w:ilvl w:val="0"/>
                <w:numId w:val="151"/>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nformiranost stanovništva o štetnosti buke po zdravlj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F254BE"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ma kamapanja u smislu zaštite okoliša i zdravlja stanovništv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A9CB8D"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edena minimalno jedna kampanja u pet godina od nadležnih institucija o štetnosti buke na zdravlje stanovništva (uzevši u obzir aspekte rodne ravnopravnosti, društvene jednakosti i siromaštva) i </w:t>
            </w:r>
            <w:r w:rsidR="00F1061A" w:rsidRPr="008D043F">
              <w:rPr>
                <w:rFonts w:asciiTheme="minorHAnsi" w:eastAsia="Calibri" w:hAnsiTheme="minorHAnsi" w:cstheme="minorHAnsi"/>
                <w:sz w:val="18"/>
                <w:szCs w:val="18"/>
                <w:lang w:val="hr-HR"/>
              </w:rPr>
              <w:t>okoliša</w:t>
            </w:r>
            <w:r w:rsidRPr="008D043F">
              <w:rPr>
                <w:rFonts w:asciiTheme="minorHAnsi" w:eastAsia="Calibri" w:hAnsiTheme="minorHAnsi" w:cstheme="minorHAnsi"/>
                <w:sz w:val="18"/>
                <w:szCs w:val="18"/>
                <w:lang w:val="hr-HR"/>
              </w:rPr>
              <w:t>, te njihovoj ulozi u postupku odlučivanja (2025</w:t>
            </w:r>
            <w:r w:rsidR="00F1061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D2D67" w:rsidRPr="008D043F" w14:paraId="4028DCE9" w14:textId="77777777" w:rsidTr="00F0591D">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E29F3E7" w14:textId="77777777" w:rsidR="002D2D67" w:rsidRPr="008D043F" w:rsidRDefault="002D2D67"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7EC772" w14:textId="77777777" w:rsidR="002D2D67" w:rsidRPr="008D043F" w:rsidRDefault="002D2D67" w:rsidP="0068355A">
            <w:pPr>
              <w:pStyle w:val="ListParagraph"/>
              <w:numPr>
                <w:ilvl w:val="0"/>
                <w:numId w:val="151"/>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vo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buke na zdravlje stanovništva u zonama povećane </w:t>
            </w:r>
            <w:r w:rsidRPr="008D043F">
              <w:rPr>
                <w:rFonts w:asciiTheme="minorHAnsi" w:eastAsia="Calibri" w:hAnsiTheme="minorHAnsi" w:cstheme="minorHAnsi"/>
                <w:sz w:val="18"/>
                <w:szCs w:val="18"/>
                <w:lang w:val="hr-HR"/>
              </w:rPr>
              <w:lastRenderedPageBreak/>
              <w:t xml:space="preserve">izloženosti buci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B65B26" w14:textId="77777777" w:rsidR="002D2D67" w:rsidRPr="008D043F" w:rsidRDefault="002D2D6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lastRenderedPageBreak/>
              <w:t xml:space="preserve">Nisu poznati </w:t>
            </w:r>
            <w:r w:rsidR="001E7748" w:rsidRPr="008D043F">
              <w:rPr>
                <w:rFonts w:asciiTheme="minorHAnsi" w:hAnsiTheme="minorHAnsi" w:cstheme="minorHAnsi"/>
                <w:color w:val="000000" w:themeColor="text1"/>
                <w:sz w:val="18"/>
                <w:szCs w:val="18"/>
                <w:lang w:val="hr-HR" w:bidi="en-US"/>
              </w:rPr>
              <w:t>utjecaji</w:t>
            </w:r>
            <w:r w:rsidR="00F1061A"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buke na opće zdravlje stanovništva </w:t>
            </w:r>
            <w:r w:rsidR="00F1061A" w:rsidRPr="008D043F">
              <w:rPr>
                <w:rFonts w:asciiTheme="minorHAnsi" w:hAnsiTheme="minorHAnsi" w:cstheme="minorHAnsi"/>
                <w:color w:val="000000" w:themeColor="text1"/>
                <w:sz w:val="18"/>
                <w:szCs w:val="18"/>
                <w:lang w:val="hr-HR" w:bidi="en-US"/>
              </w:rPr>
              <w:t>,</w:t>
            </w:r>
            <w:r w:rsidRPr="008D043F">
              <w:rPr>
                <w:rFonts w:asciiTheme="minorHAnsi" w:hAnsiTheme="minorHAnsi" w:cstheme="minorHAnsi"/>
                <w:color w:val="000000" w:themeColor="text1"/>
                <w:sz w:val="18"/>
                <w:szCs w:val="18"/>
                <w:lang w:val="hr-HR" w:bidi="en-US"/>
              </w:rPr>
              <w:t xml:space="preserve"> tj</w:t>
            </w:r>
            <w:r w:rsidR="00F1061A" w:rsidRPr="008D043F">
              <w:rPr>
                <w:rFonts w:asciiTheme="minorHAnsi" w:hAnsiTheme="minorHAnsi" w:cstheme="minorHAnsi"/>
                <w:color w:val="000000" w:themeColor="text1"/>
                <w:sz w:val="18"/>
                <w:szCs w:val="18"/>
                <w:lang w:val="hr-HR" w:bidi="en-US"/>
              </w:rPr>
              <w:t>.</w:t>
            </w:r>
            <w:r w:rsidRPr="008D043F">
              <w:rPr>
                <w:rFonts w:asciiTheme="minorHAnsi" w:hAnsiTheme="minorHAnsi" w:cstheme="minorHAnsi"/>
                <w:bCs/>
                <w:color w:val="000000" w:themeColor="text1"/>
                <w:sz w:val="18"/>
                <w:szCs w:val="18"/>
                <w:lang w:val="hr-HR"/>
              </w:rPr>
              <w:t xml:space="preserve"> najčešća oboljenja </w:t>
            </w:r>
            <w:r w:rsidRPr="008D043F">
              <w:rPr>
                <w:rFonts w:asciiTheme="minorHAnsi" w:hAnsiTheme="minorHAnsi" w:cstheme="minorHAnsi"/>
                <w:color w:val="000000" w:themeColor="text1"/>
                <w:sz w:val="18"/>
                <w:szCs w:val="18"/>
                <w:lang w:val="hr-HR"/>
              </w:rPr>
              <w:t xml:space="preserve">u </w:t>
            </w:r>
            <w:r w:rsidRPr="008D043F">
              <w:rPr>
                <w:rFonts w:asciiTheme="minorHAnsi" w:hAnsiTheme="minorHAnsi" w:cstheme="minorHAnsi"/>
                <w:color w:val="000000" w:themeColor="text1"/>
                <w:sz w:val="18"/>
                <w:szCs w:val="18"/>
                <w:lang w:val="hr-HR"/>
              </w:rPr>
              <w:lastRenderedPageBreak/>
              <w:t>zonama s povećanim nivoima buke</w:t>
            </w:r>
            <w:r w:rsidRPr="008D043F">
              <w:rPr>
                <w:rFonts w:asciiTheme="minorHAnsi" w:eastAsia="Calibri" w:hAnsiTheme="minorHAnsi" w:cstheme="minorHAnsi"/>
                <w:color w:val="000000" w:themeColor="text1"/>
                <w:sz w:val="18"/>
                <w:szCs w:val="18"/>
                <w:lang w:val="hr-HR"/>
              </w:rPr>
              <w:t xml:space="preserv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D38883" w14:textId="77777777" w:rsidR="002D2D67" w:rsidRPr="008D043F" w:rsidRDefault="002D2D67"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color w:val="000000" w:themeColor="text1"/>
                <w:sz w:val="18"/>
                <w:szCs w:val="18"/>
                <w:lang w:val="hr-HR"/>
              </w:rPr>
              <w:lastRenderedPageBreak/>
              <w:t xml:space="preserve">Izrađeno </w:t>
            </w:r>
            <w:r w:rsidR="00F1061A" w:rsidRPr="008D043F">
              <w:rPr>
                <w:rFonts w:asciiTheme="minorHAnsi" w:hAnsiTheme="minorHAnsi" w:cstheme="minorHAnsi"/>
                <w:bCs/>
                <w:color w:val="000000" w:themeColor="text1"/>
                <w:sz w:val="18"/>
                <w:szCs w:val="18"/>
                <w:lang w:val="hr-HR"/>
              </w:rPr>
              <w:t xml:space="preserve">populacijsko </w:t>
            </w:r>
            <w:r w:rsidRPr="008D043F">
              <w:rPr>
                <w:rFonts w:asciiTheme="minorHAnsi" w:hAnsiTheme="minorHAnsi" w:cstheme="minorHAnsi"/>
                <w:bCs/>
                <w:color w:val="000000" w:themeColor="text1"/>
                <w:sz w:val="18"/>
                <w:szCs w:val="18"/>
                <w:lang w:val="hr-HR"/>
              </w:rPr>
              <w:t xml:space="preserve">naučno istraživanje od zdravstvenih institucija o najčešćim oboljenjima </w:t>
            </w:r>
            <w:r w:rsidRPr="008D043F">
              <w:rPr>
                <w:rFonts w:asciiTheme="minorHAnsi" w:hAnsiTheme="minorHAnsi" w:cstheme="minorHAnsi"/>
                <w:color w:val="000000" w:themeColor="text1"/>
                <w:sz w:val="18"/>
                <w:szCs w:val="18"/>
                <w:lang w:val="hr-HR"/>
              </w:rPr>
              <w:t xml:space="preserve">u zonama s povećanim nivoima </w:t>
            </w:r>
            <w:r w:rsidRPr="008D043F">
              <w:rPr>
                <w:rFonts w:asciiTheme="minorHAnsi" w:hAnsiTheme="minorHAnsi" w:cstheme="minorHAnsi"/>
                <w:color w:val="000000" w:themeColor="text1"/>
                <w:sz w:val="18"/>
                <w:szCs w:val="18"/>
                <w:lang w:val="hr-HR"/>
              </w:rPr>
              <w:lastRenderedPageBreak/>
              <w:t>buke</w:t>
            </w:r>
            <w:r w:rsidRPr="008D043F">
              <w:rPr>
                <w:rFonts w:asciiTheme="minorHAnsi" w:eastAsia="Calibri" w:hAnsiTheme="minorHAnsi" w:cstheme="minorHAnsi"/>
                <w:color w:val="000000" w:themeColor="text1"/>
                <w:sz w:val="18"/>
                <w:szCs w:val="18"/>
                <w:lang w:val="hr-HR"/>
              </w:rPr>
              <w:t xml:space="preserve"> (uzevši u obzir aspekte rodne ravnopravnosti, društvene jednakosti i siromaštva)  (2029</w:t>
            </w:r>
            <w:r w:rsidR="00F1061A" w:rsidRPr="008D043F">
              <w:rPr>
                <w:rFonts w:asciiTheme="minorHAnsi" w:eastAsia="Calibri" w:hAnsiTheme="minorHAnsi" w:cstheme="minorHAnsi"/>
                <w:color w:val="000000" w:themeColor="text1"/>
                <w:sz w:val="18"/>
                <w:szCs w:val="18"/>
                <w:lang w:val="hr-HR"/>
              </w:rPr>
              <w:t>.</w:t>
            </w:r>
            <w:r w:rsidRPr="008D043F">
              <w:rPr>
                <w:rFonts w:asciiTheme="minorHAnsi" w:eastAsia="Calibri" w:hAnsiTheme="minorHAnsi" w:cstheme="minorHAnsi"/>
                <w:color w:val="000000" w:themeColor="text1"/>
                <w:sz w:val="18"/>
                <w:szCs w:val="18"/>
                <w:lang w:val="hr-HR"/>
              </w:rPr>
              <w:t>)</w:t>
            </w:r>
          </w:p>
        </w:tc>
      </w:tr>
      <w:tr w:rsidR="001319F4" w:rsidRPr="008D043F" w14:paraId="0ECB60C4" w14:textId="77777777" w:rsidTr="00F0591D">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AAFAFE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FB57C1" w14:textId="77777777" w:rsidR="001319F4" w:rsidRPr="008D043F" w:rsidRDefault="001319F4" w:rsidP="0068355A">
            <w:pPr>
              <w:pStyle w:val="ListParagraph"/>
              <w:numPr>
                <w:ilvl w:val="0"/>
                <w:numId w:val="151"/>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vni poziv za organizacije civilnog društva, istraživačke i </w:t>
            </w:r>
            <w:r w:rsidR="00F1061A"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 xml:space="preserve">centre na temu podizanja svijesti stanovništva o temi buke u okolišu i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zdravlje raspisan na godišnjoj osnovi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625B4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redovno raspisuje javne pozive na temu implementacije mjera iz Strategije zaštite okoliša. U okviru javnog poziva do sada nije bila zastupljena tema buke u okolišu i </w:t>
            </w:r>
            <w:r w:rsidR="00F1061A"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buke na zdravlje stanovništv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53CC25"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okviru postojećih javnih poziva za podizanje javne svijesti, istraživačkih i </w:t>
            </w:r>
            <w:r w:rsidR="00F1061A"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aktivnosti u oblasti okoliš</w:t>
            </w:r>
            <w:r w:rsidR="00F1061A"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oje raspisuje Fond za zaštitu okoliša </w:t>
            </w:r>
            <w:r w:rsidR="00F1061A" w:rsidRPr="008D043F">
              <w:rPr>
                <w:rFonts w:asciiTheme="minorHAnsi" w:hAnsiTheme="minorHAnsi" w:cstheme="minorHAnsi"/>
                <w:sz w:val="18"/>
                <w:szCs w:val="18"/>
                <w:lang w:val="hr-HR" w:bidi="en-US"/>
              </w:rPr>
              <w:t>Federacije BiH</w:t>
            </w:r>
            <w:r w:rsidR="00F1061A" w:rsidRPr="008D043F" w:rsidDel="00F1061A">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epoznati i oblast buke u okolišu i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buke na zdravlje stanovništva (2030</w:t>
            </w:r>
            <w:r w:rsidR="00F1061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57FA451D" w14:textId="77777777" w:rsidTr="00F0591D">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B4BF0F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67B1DC" w14:textId="77777777" w:rsidR="001319F4" w:rsidRPr="008D043F" w:rsidRDefault="001319F4" w:rsidP="0068355A">
            <w:pPr>
              <w:pStyle w:val="ListParagraph"/>
              <w:numPr>
                <w:ilvl w:val="0"/>
                <w:numId w:val="151"/>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Zastupljenost institucija primarne zdravstvene zaštite (domovi zdravlja) u promotivnim i edukativnim aktivnostima s ciljem informiranja šire javnosti o rizicima štetnog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buke po zdravlje stanovništv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1F0A0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dravstvene institucije primarne zdravstvene zaštite su najbliže široj javnosti i u mogućnosti da preventivno utječu na sprječavanje rizika po zdravlje stanovništva, putem edukativnih plakata, brošura i sl. Do sada buka nije bila zastupljena kao rizik po zdravlje u okviru edukativnih kampanja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CFB455"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ođenje kontinuiranih promotivnih i edukativnih aktivnosti na nivou zdravstvenih institucija o rizicima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buke na zdravlje, kao i </w:t>
            </w:r>
            <w:r w:rsidR="00F1061A" w:rsidRPr="008D043F">
              <w:rPr>
                <w:rFonts w:asciiTheme="minorHAnsi" w:eastAsia="Calibri" w:hAnsiTheme="minorHAnsi" w:cstheme="minorHAnsi"/>
                <w:sz w:val="18"/>
                <w:szCs w:val="18"/>
                <w:lang w:val="hr-HR"/>
              </w:rPr>
              <w:t xml:space="preserve">preventivnim </w:t>
            </w:r>
            <w:r w:rsidRPr="008D043F">
              <w:rPr>
                <w:rFonts w:asciiTheme="minorHAnsi" w:eastAsia="Calibri" w:hAnsiTheme="minorHAnsi" w:cstheme="minorHAnsi"/>
                <w:sz w:val="18"/>
                <w:szCs w:val="18"/>
                <w:lang w:val="hr-HR"/>
              </w:rPr>
              <w:t>mjerama koje se mogu implementirati (2028</w:t>
            </w:r>
            <w:r w:rsidR="00F1061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6C461757"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1319F4" w:rsidRPr="008D043F" w14:paraId="24ECBF38" w14:textId="77777777" w:rsidTr="00F0591D">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73A419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F28EA6" w14:textId="77777777" w:rsidR="001319F4" w:rsidRPr="008D043F" w:rsidRDefault="001319F4" w:rsidP="0068355A">
            <w:pPr>
              <w:pStyle w:val="ListParagraph"/>
              <w:numPr>
                <w:ilvl w:val="0"/>
                <w:numId w:val="151"/>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ontinuirano skretanje pažnje stanovništva na povećanu buku u bližoj okolin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5765E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tanovništvo nije upoznato o povišenim nivoima buke uz glavne </w:t>
            </w:r>
            <w:r w:rsidR="00F1061A" w:rsidRPr="008D043F">
              <w:rPr>
                <w:rFonts w:asciiTheme="minorHAnsi" w:hAnsiTheme="minorHAnsi" w:cstheme="minorHAnsi"/>
                <w:sz w:val="18"/>
                <w:szCs w:val="18"/>
                <w:lang w:val="hr-HR" w:bidi="en-US"/>
              </w:rPr>
              <w:t xml:space="preserve">saobraćajnice </w:t>
            </w:r>
            <w:r w:rsidRPr="008D043F">
              <w:rPr>
                <w:rFonts w:asciiTheme="minorHAnsi" w:hAnsiTheme="minorHAnsi" w:cstheme="minorHAnsi"/>
                <w:sz w:val="18"/>
                <w:szCs w:val="18"/>
                <w:lang w:val="hr-HR" w:bidi="en-US"/>
              </w:rPr>
              <w:t xml:space="preserve">koju i samu eventualno stvaraju, ili su izloženi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EC079C"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nstaliran displej uz saobraćajnice u većim gradskim područjima za trenutno mjerenje i prikazivanje </w:t>
            </w:r>
            <w:r w:rsidR="00F1061A" w:rsidRPr="008D043F">
              <w:rPr>
                <w:rFonts w:asciiTheme="minorHAnsi" w:eastAsia="Calibri" w:hAnsiTheme="minorHAnsi" w:cstheme="minorHAnsi"/>
                <w:sz w:val="18"/>
                <w:szCs w:val="18"/>
                <w:lang w:val="hr-HR"/>
              </w:rPr>
              <w:t xml:space="preserve">nivoa </w:t>
            </w:r>
            <w:r w:rsidRPr="008D043F">
              <w:rPr>
                <w:rFonts w:asciiTheme="minorHAnsi" w:eastAsia="Calibri" w:hAnsiTheme="minorHAnsi" w:cstheme="minorHAnsi"/>
                <w:sz w:val="18"/>
                <w:szCs w:val="18"/>
                <w:lang w:val="hr-HR"/>
              </w:rPr>
              <w:t>buke (2026).</w:t>
            </w:r>
          </w:p>
        </w:tc>
      </w:tr>
      <w:tr w:rsidR="001319F4" w:rsidRPr="008D043F" w14:paraId="630A1E20"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708F2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E2F98E9" w14:textId="77777777" w:rsidR="001319F4" w:rsidRPr="008D043F" w:rsidRDefault="00DC3E8F"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ijest građana o štetnom </w:t>
            </w:r>
            <w:r w:rsidR="00F1061A" w:rsidRPr="008D043F">
              <w:rPr>
                <w:rFonts w:asciiTheme="minorHAnsi" w:hAnsiTheme="minorHAnsi" w:cstheme="minorHAnsi"/>
                <w:sz w:val="18"/>
                <w:szCs w:val="18"/>
                <w:lang w:val="hr-HR" w:bidi="en-US"/>
              </w:rPr>
              <w:t xml:space="preserve">utjecaju </w:t>
            </w:r>
            <w:r w:rsidRPr="008D043F">
              <w:rPr>
                <w:rFonts w:asciiTheme="minorHAnsi" w:hAnsiTheme="minorHAnsi" w:cstheme="minorHAnsi"/>
                <w:sz w:val="18"/>
                <w:szCs w:val="18"/>
                <w:lang w:val="hr-HR" w:bidi="en-US"/>
              </w:rPr>
              <w:t>buke je na višem nivou</w:t>
            </w:r>
          </w:p>
        </w:tc>
      </w:tr>
      <w:tr w:rsidR="001319F4" w:rsidRPr="008D043F" w14:paraId="0DAB109D"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3298A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E170F24" w14:textId="77777777" w:rsidR="00DE1DEC" w:rsidRPr="008D043F" w:rsidRDefault="00DE1DE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nos: 576 133 KM </w:t>
            </w:r>
          </w:p>
          <w:p w14:paraId="45ACB510" w14:textId="77777777" w:rsidR="001319F4" w:rsidRPr="008D043F" w:rsidRDefault="00DE1DE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F1061A"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1319F4" w:rsidRPr="008D043F" w14:paraId="4F2A7233" w14:textId="77777777" w:rsidTr="006A62B6">
        <w:trPr>
          <w:trHeight w:val="351"/>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A91CC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0C275B5"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F1061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0</w:t>
            </w:r>
            <w:r w:rsidR="00F1061A" w:rsidRPr="008D043F">
              <w:rPr>
                <w:rFonts w:asciiTheme="minorHAnsi" w:hAnsiTheme="minorHAnsi" w:cstheme="minorHAnsi"/>
                <w:sz w:val="18"/>
                <w:szCs w:val="18"/>
                <w:lang w:val="hr-HR" w:bidi="en-US"/>
              </w:rPr>
              <w:t>.</w:t>
            </w:r>
          </w:p>
        </w:tc>
      </w:tr>
      <w:tr w:rsidR="001319F4" w:rsidRPr="008D043F" w14:paraId="4BAD49DC" w14:textId="77777777" w:rsidTr="006A62B6">
        <w:trPr>
          <w:trHeight w:val="271"/>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6BF96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B4AB278"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u </w:t>
            </w:r>
            <w:r w:rsidR="00F1061A"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FMZ</w:t>
            </w:r>
            <w:r w:rsidR="00F1061A" w:rsidRPr="008D043F">
              <w:rPr>
                <w:rFonts w:asciiTheme="minorHAnsi" w:hAnsiTheme="minorHAnsi" w:cstheme="minorHAnsi"/>
                <w:sz w:val="18"/>
                <w:szCs w:val="18"/>
                <w:lang w:val="hr-HR" w:bidi="en-US"/>
              </w:rPr>
              <w:t>-om</w:t>
            </w:r>
          </w:p>
        </w:tc>
      </w:tr>
      <w:tr w:rsidR="001319F4" w:rsidRPr="008D043F" w14:paraId="62786FCA" w14:textId="77777777" w:rsidTr="006A62B6">
        <w:trPr>
          <w:trHeight w:val="35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F7537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849CE34"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u </w:t>
            </w:r>
            <w:r w:rsidR="00F1061A"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FMZ</w:t>
            </w:r>
            <w:r w:rsidR="00F1061A" w:rsidRPr="008D043F">
              <w:rPr>
                <w:rFonts w:asciiTheme="minorHAnsi" w:hAnsiTheme="minorHAnsi" w:cstheme="minorHAnsi"/>
                <w:sz w:val="18"/>
                <w:szCs w:val="18"/>
                <w:lang w:val="hr-HR" w:bidi="en-US"/>
              </w:rPr>
              <w:t>-om</w:t>
            </w:r>
          </w:p>
        </w:tc>
      </w:tr>
      <w:tr w:rsidR="001319F4" w:rsidRPr="008D043F" w14:paraId="6D04FBA5" w14:textId="77777777" w:rsidTr="006A62B6">
        <w:trPr>
          <w:trHeight w:val="276"/>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657C7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6594A9"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Šira javnost</w:t>
            </w:r>
          </w:p>
        </w:tc>
      </w:tr>
    </w:tbl>
    <w:p w14:paraId="7336EAA4" w14:textId="77777777" w:rsidR="001319F4" w:rsidRPr="008D043F" w:rsidRDefault="001319F4" w:rsidP="0068355A">
      <w:pPr>
        <w:spacing w:after="160" w:line="276" w:lineRule="auto"/>
        <w:rPr>
          <w:rFonts w:asciiTheme="minorHAnsi" w:hAnsiTheme="minorHAnsi" w:cstheme="minorHAnsi"/>
          <w:lang w:val="hr-HR"/>
        </w:rPr>
      </w:pPr>
    </w:p>
    <w:p w14:paraId="1CD47F9B" w14:textId="77777777" w:rsidR="00B13A5C" w:rsidRPr="008D043F" w:rsidRDefault="00997BE2" w:rsidP="0068355A">
      <w:pPr>
        <w:pStyle w:val="Head2"/>
        <w:spacing w:line="276" w:lineRule="auto"/>
        <w:rPr>
          <w:rFonts w:asciiTheme="minorHAnsi" w:hAnsiTheme="minorHAnsi"/>
          <w:lang w:val="hr-HR"/>
        </w:rPr>
      </w:pPr>
      <w:bookmarkStart w:id="289" w:name="_Toc104460944"/>
      <w:r w:rsidRPr="008D043F">
        <w:rPr>
          <w:rFonts w:asciiTheme="minorHAnsi" w:hAnsiTheme="minorHAnsi"/>
          <w:lang w:val="hr-HR"/>
        </w:rPr>
        <w:lastRenderedPageBreak/>
        <w:t>Aneks 6.   Detaljan pregled mjera  za Održivo upravljanje resursima</w:t>
      </w:r>
      <w:bookmarkEnd w:id="289"/>
    </w:p>
    <w:tbl>
      <w:tblPr>
        <w:tblW w:w="4805"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5"/>
        <w:gridCol w:w="2825"/>
        <w:gridCol w:w="3449"/>
        <w:gridCol w:w="3452"/>
      </w:tblGrid>
      <w:tr w:rsidR="008E2181" w:rsidRPr="008D043F" w14:paraId="6D3A1660"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3011B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233F25"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5F983DF6"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7959F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7CFA3A"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1. Uspostaviti efikasan zakonski, strateški i institucionalni okvir za održivo upravljanje šumama i šumskim resursima u Federaciji BiH, adekvatno vrednovanje šumskih resursa, kao i integraciju rodno osjetljive problematike klimatskih promjena</w:t>
            </w:r>
          </w:p>
        </w:tc>
      </w:tr>
      <w:tr w:rsidR="008E2181" w:rsidRPr="008D043F" w14:paraId="6AAAB068"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8DFDB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4BAFF8"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Calibri" w:hAnsiTheme="minorHAnsi" w:cstheme="minorHAnsi"/>
                <w:b/>
                <w:bCs/>
                <w:sz w:val="18"/>
                <w:szCs w:val="18"/>
                <w:lang w:val="hr-HR"/>
              </w:rPr>
              <w:t>6.1.1. Uspostavljanje strateškog i pravnog okvira za održivo upravljanje šumskim resursima</w:t>
            </w:r>
          </w:p>
        </w:tc>
      </w:tr>
      <w:tr w:rsidR="008E2181" w:rsidRPr="008D043F" w14:paraId="5A958A75" w14:textId="77777777" w:rsidTr="00076544">
        <w:trPr>
          <w:trHeight w:val="274"/>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3E748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09245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kreirati strateški i pravni okvir za održivo upravljanje šumskim resursima na principima multifunkcionalnosti i zaštite biodiverziteta šumskih ekosistema za privatne i državne šume. </w:t>
            </w:r>
          </w:p>
          <w:p w14:paraId="2DC46B3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izanje ovog cilja obuhvata niz zakonskih, planskih  i institucionalnih mjera:</w:t>
            </w:r>
          </w:p>
          <w:p w14:paraId="6351BA47"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svajanje Prijedloga zakona o šumama koji je se nalazi u parlamentarnoj proceduri  </w:t>
            </w:r>
          </w:p>
          <w:p w14:paraId="51641075"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rada i usvajanje amandmana na Zakon o šumama sa ciljem daljeg usklađivanja Zakona sa međunarodnim konvencijama i EU direktivama.</w:t>
            </w:r>
          </w:p>
          <w:p w14:paraId="06D82A1B"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Donošenje podzakonskih akata kojima se propisuje sadržaj i način izrade šumskoprivrednih osnova za privatne i državne šume, obuhvat i metodologija praćenja zdravstvenog stanja šuma, praćenje indikatora održivog korištenja šuma i izvještavanje, izdavanje licenci za sakupljače nedrvnih šumskih proizvoda </w:t>
            </w:r>
          </w:p>
          <w:p w14:paraId="2DD3F9DE"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Utvrđivanje principa i kriterija održivog upravljanja, a koji će biti osjetljivi na pitanja društvene nejednakosti, slijedom Strategije EU za šume (COM/2021/572 final), kao evropskog referentnog okvira za razvoj sektorskih politika koje utječu na šume, te Evropskog zelenog plana, mape puta. Kriterije i principe treba uskladiti na nivou entiteta i Brčko distrikta BiH</w:t>
            </w:r>
          </w:p>
          <w:p w14:paraId="38258BFF"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Usvajane Šumarskog programa Federacije BiH i donošenje Izvedbenog dijela Šumarskog programa  Federacije BiH (strateški dokumenti)</w:t>
            </w:r>
          </w:p>
          <w:p w14:paraId="13788105"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Definiranje standardne metodologije za izradu šumskoprivrednih osnova, uvažavajući planiranje po ostalim šumskim funkcijama, planiranje korištenja biomase i nedrvnih šumskih proizvoda, kao i zaštitne uloge šuma </w:t>
            </w:r>
          </w:p>
          <w:p w14:paraId="10FA45F5"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Održavanje obuke zaposlenika za primjenu nove metodologije izrade šumskoprivrednih osnova, te njihovu primjenu i</w:t>
            </w:r>
            <w:r w:rsidRPr="008D043F">
              <w:rPr>
                <w:rFonts w:asciiTheme="minorHAnsi" w:eastAsiaTheme="minorHAnsi" w:hAnsiTheme="minorHAnsi" w:cstheme="minorHAnsi"/>
                <w:color w:val="FF0000"/>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praćenje izvršavanja planiranih radova gospodarenja šumama </w:t>
            </w:r>
          </w:p>
          <w:p w14:paraId="6C5A70C3"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Demonstriranje primjene nove metodologije na najmanje 2 šumska pilot-područja </w:t>
            </w:r>
          </w:p>
          <w:p w14:paraId="64A4E1D9"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Sukcesivno izrađivanje ŠPO-a prema novoj standardnoj metodologiji za sva šumska područja</w:t>
            </w:r>
          </w:p>
          <w:p w14:paraId="24792929"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Razvijanje modela izmjere i uređivanja privatnih šuma, ali i provedbe gospodarenja privatnim šumama</w:t>
            </w:r>
          </w:p>
          <w:p w14:paraId="572CCFE0"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Obučavanje privatnih šumoposjednika o novim načinima gospodarenja šumama</w:t>
            </w:r>
          </w:p>
          <w:p w14:paraId="6D2FB73D" w14:textId="77777777" w:rsidR="008E2181" w:rsidRPr="008D043F" w:rsidRDefault="008E2181" w:rsidP="0068355A">
            <w:pPr>
              <w:numPr>
                <w:ilvl w:val="0"/>
                <w:numId w:val="72"/>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Izrada planova gospodarenja privatnim šumama</w:t>
            </w:r>
          </w:p>
        </w:tc>
      </w:tr>
      <w:tr w:rsidR="008E2181" w:rsidRPr="008D043F" w14:paraId="1D1597D9"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ED888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Strateški projekti</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49BEE6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669DAE6C" w14:textId="77777777" w:rsidTr="00076544">
        <w:trPr>
          <w:trHeight w:val="567"/>
          <w:jc w:val="center"/>
        </w:trPr>
        <w:tc>
          <w:tcPr>
            <w:tcW w:w="1430" w:type="pct"/>
            <w:vMerge w:val="restart"/>
            <w:tcBorders>
              <w:top w:val="single" w:sz="4" w:space="0" w:color="A6A6A6"/>
              <w:left w:val="single" w:sz="4" w:space="0" w:color="A6A6A6"/>
              <w:right w:val="single" w:sz="4" w:space="0" w:color="A6A6A6"/>
            </w:tcBorders>
            <w:shd w:val="clear" w:color="auto" w:fill="009D73"/>
            <w:vAlign w:val="center"/>
          </w:tcPr>
          <w:p w14:paraId="606F1CB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AEBF1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47E52720"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1ACDB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4851DBB0"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65C75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0E953932"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4A39403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60ABA3"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w:t>
            </w:r>
            <w:r w:rsidRPr="008D043F">
              <w:rPr>
                <w:rFonts w:asciiTheme="minorHAnsi" w:eastAsiaTheme="minorHAnsi" w:hAnsiTheme="minorHAnsi" w:cstheme="minorHAnsi"/>
                <w:color w:val="000000" w:themeColor="text1"/>
                <w:sz w:val="18"/>
                <w:szCs w:val="18"/>
                <w:lang w:val="hr-HR" w:eastAsia="en-US"/>
              </w:rPr>
              <w:t xml:space="preserve">zakona o šumama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A54E2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ma zakon </w:t>
            </w:r>
            <w:r w:rsidRPr="008D043F">
              <w:rPr>
                <w:rFonts w:asciiTheme="minorHAnsi" w:eastAsiaTheme="minorHAnsi" w:hAnsiTheme="minorHAnsi" w:cstheme="minorHAnsi"/>
                <w:color w:val="000000" w:themeColor="text1"/>
                <w:sz w:val="18"/>
                <w:szCs w:val="18"/>
                <w:lang w:val="hr-HR" w:eastAsia="en-US"/>
              </w:rPr>
              <w:t>o šumam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B4020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2. godine </w:t>
            </w: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ila zakon o šumama</w:t>
            </w:r>
          </w:p>
          <w:p w14:paraId="58BE10B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bidi="en-US"/>
              </w:rPr>
              <w:t xml:space="preserve">Do 2023. </w:t>
            </w: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ila amandmane na zakon o šumama</w:t>
            </w:r>
          </w:p>
        </w:tc>
      </w:tr>
      <w:tr w:rsidR="008E2181" w:rsidRPr="008D043F" w14:paraId="794769B8"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0DBFE36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8458D0"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stojanje podzakonskih akat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4FEE58"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nema podzakonske akte kojima se propisuje sadržaj i način izrade šumskoprivrednih osnova za privatne i državne šume </w:t>
            </w:r>
            <w:r w:rsidRPr="008D043F">
              <w:rPr>
                <w:rFonts w:asciiTheme="minorHAnsi" w:eastAsiaTheme="minorHAnsi" w:hAnsiTheme="minorHAnsi" w:cstheme="minorHAnsi"/>
                <w:sz w:val="18"/>
                <w:szCs w:val="18"/>
                <w:lang w:val="hr-HR" w:eastAsia="en-US"/>
              </w:rPr>
              <w:t xml:space="preserve">na principima multifunkcionalnosti i zaštite biodiverziteta, </w:t>
            </w:r>
            <w:r w:rsidRPr="008D043F">
              <w:rPr>
                <w:rFonts w:asciiTheme="minorHAnsi" w:eastAsiaTheme="minorHAnsi" w:hAnsiTheme="minorHAnsi" w:cstheme="minorHAnsi"/>
                <w:color w:val="000000" w:themeColor="text1"/>
                <w:sz w:val="18"/>
                <w:szCs w:val="18"/>
                <w:lang w:val="hr-HR" w:eastAsia="en-US"/>
              </w:rPr>
              <w:t xml:space="preserve">obuhvat i metodologija praćenja zdravstvenog stanja šuma, praćenje indikatora održivog korištenja šuma i izvještavanje, izdavanje licenci za sakupljače nedrvnih šumskih proizvoda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77641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kraja 2023. doneseni podzakonski akti</w:t>
            </w:r>
          </w:p>
        </w:tc>
      </w:tr>
      <w:tr w:rsidR="008E2181" w:rsidRPr="008D043F" w14:paraId="3B304A84"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43AFADD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AD87B2"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principa i kriterija </w:t>
            </w:r>
            <w:r w:rsidRPr="008D043F">
              <w:rPr>
                <w:rFonts w:asciiTheme="minorHAnsi" w:eastAsiaTheme="minorHAnsi" w:hAnsiTheme="minorHAnsi" w:cstheme="minorHAnsi"/>
                <w:sz w:val="18"/>
                <w:szCs w:val="18"/>
                <w:lang w:val="hr-HR" w:eastAsia="en-US" w:bidi="en-US"/>
              </w:rPr>
              <w:t>održivog upravljanja šuma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3B890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nije utvrdila principe i kriterije održivog upravljanja, osjetljive na pitanja društvene nejednakosti, slijedom EU strategije za šume, Evropskog zelenog plana i mape put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05022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kraja 2023. usvojeni principi i kriteriji održivog upravljanja šumama</w:t>
            </w:r>
          </w:p>
        </w:tc>
      </w:tr>
      <w:tr w:rsidR="008E2181" w:rsidRPr="008D043F" w14:paraId="394E97AE" w14:textId="77777777" w:rsidTr="00076544">
        <w:trPr>
          <w:trHeight w:val="1889"/>
          <w:jc w:val="center"/>
        </w:trPr>
        <w:tc>
          <w:tcPr>
            <w:tcW w:w="1430" w:type="pct"/>
            <w:vMerge/>
            <w:tcBorders>
              <w:left w:val="single" w:sz="4" w:space="0" w:color="A6A6A6"/>
              <w:right w:val="single" w:sz="4" w:space="0" w:color="A6A6A6"/>
            </w:tcBorders>
            <w:shd w:val="clear" w:color="auto" w:fill="009D73"/>
            <w:vAlign w:val="center"/>
          </w:tcPr>
          <w:p w14:paraId="46A7743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right w:val="single" w:sz="4" w:space="0" w:color="A6A6A6"/>
            </w:tcBorders>
            <w:shd w:val="clear" w:color="auto" w:fill="FFFFFF"/>
            <w:vAlign w:val="center"/>
          </w:tcPr>
          <w:p w14:paraId="2121EF52" w14:textId="77777777" w:rsidR="008E2181" w:rsidRPr="008D043F" w:rsidRDefault="008E2181" w:rsidP="0068355A">
            <w:pPr>
              <w:spacing w:before="40" w:after="40" w:line="276" w:lineRule="auto"/>
              <w:rPr>
                <w:rFonts w:asciiTheme="minorHAnsi" w:eastAsiaTheme="minorHAnsi" w:hAnsiTheme="minorHAnsi" w:cstheme="minorHAnsi"/>
                <w:strike/>
                <w:color w:val="000000"/>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Postojanje Šumarskog programa </w:t>
            </w:r>
            <w:r w:rsidRPr="008D043F">
              <w:rPr>
                <w:rFonts w:asciiTheme="minorHAnsi" w:hAnsiTheme="minorHAnsi" w:cstheme="minorHAnsi"/>
                <w:sz w:val="18"/>
                <w:szCs w:val="18"/>
                <w:lang w:val="hr-HR" w:bidi="en-US"/>
              </w:rPr>
              <w:t>Federacije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i Izvedbenog dijela Šumarskog programa (dokumenti kojima je definirana dugoročna politika i strategija razvoja šumarstva i lovstva)</w:t>
            </w:r>
          </w:p>
        </w:tc>
        <w:tc>
          <w:tcPr>
            <w:tcW w:w="1266" w:type="pct"/>
            <w:tcBorders>
              <w:top w:val="single" w:sz="4" w:space="0" w:color="A6A6A6"/>
              <w:left w:val="single" w:sz="4" w:space="0" w:color="A6A6A6"/>
              <w:right w:val="single" w:sz="4" w:space="0" w:color="A6A6A6"/>
            </w:tcBorders>
            <w:shd w:val="clear" w:color="auto" w:fill="FFFFFF"/>
            <w:vAlign w:val="center"/>
          </w:tcPr>
          <w:p w14:paraId="2DE6DD01"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nije usvojila Šumarski program i Izvedbeni dio</w:t>
            </w:r>
          </w:p>
        </w:tc>
        <w:tc>
          <w:tcPr>
            <w:tcW w:w="1267" w:type="pct"/>
            <w:tcBorders>
              <w:top w:val="single" w:sz="4" w:space="0" w:color="A6A6A6"/>
              <w:left w:val="single" w:sz="4" w:space="0" w:color="A6A6A6"/>
              <w:right w:val="single" w:sz="4" w:space="0" w:color="A6A6A6"/>
            </w:tcBorders>
            <w:shd w:val="clear" w:color="auto" w:fill="FFFFFF"/>
            <w:vAlign w:val="center"/>
          </w:tcPr>
          <w:p w14:paraId="0CB93C65" w14:textId="77777777" w:rsidR="008E2181" w:rsidRPr="008D043F" w:rsidRDefault="008E2181" w:rsidP="0068355A">
            <w:pPr>
              <w:spacing w:before="40" w:after="40" w:line="276" w:lineRule="auto"/>
              <w:rPr>
                <w:rFonts w:asciiTheme="minorHAnsi" w:eastAsiaTheme="minorHAnsi" w:hAnsiTheme="minorHAnsi" w:cstheme="minorHAnsi"/>
                <w:strike/>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Do kraja 2022. usvojiti Šumarski program </w:t>
            </w:r>
            <w:r w:rsidRPr="008D043F">
              <w:rPr>
                <w:rFonts w:asciiTheme="minorHAnsi" w:hAnsiTheme="minorHAnsi" w:cstheme="minorHAnsi"/>
                <w:sz w:val="18"/>
                <w:szCs w:val="18"/>
                <w:lang w:val="hr-HR" w:bidi="en-US"/>
              </w:rPr>
              <w:t>Federacije BiH,</w:t>
            </w:r>
            <w:r w:rsidRPr="008D043F" w:rsidDel="00F1061A">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 xml:space="preserve">a Izvedbeni dio Šumarskog programa do kraja 2024. </w:t>
            </w:r>
          </w:p>
        </w:tc>
      </w:tr>
      <w:tr w:rsidR="008E2181" w:rsidRPr="008D043F" w14:paraId="368D13EA"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171DAF6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DEB6F1"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Postojanje </w:t>
            </w:r>
            <w:r w:rsidRPr="008D043F">
              <w:rPr>
                <w:rFonts w:asciiTheme="minorHAnsi" w:eastAsiaTheme="minorHAnsi" w:hAnsiTheme="minorHAnsi" w:cstheme="minorHAnsi"/>
                <w:color w:val="000000" w:themeColor="text1"/>
                <w:sz w:val="18"/>
                <w:szCs w:val="18"/>
                <w:lang w:val="hr-HR" w:eastAsia="en-US"/>
              </w:rPr>
              <w:t>standardne metodologije za izradu šumskoprivrednih osnova (ŠPO)</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1D220E"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Postojeća metodologija izrade ŠPO-a ne uvažava u potpunosti planiranje po ostalim šumskim funkcijama, planiranje korištenja biomas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B0392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Do kraja 2025. usvojena standardna metodologija za izradu ŠPO-a</w:t>
            </w:r>
          </w:p>
        </w:tc>
      </w:tr>
      <w:tr w:rsidR="008E2181" w:rsidRPr="008D043F" w14:paraId="1845F29E"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5D41B8D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5C2EB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tak zaposlenika za primjenu  nove metodologije izrade ŠPO-a, te njihovu primjenu i monitoring</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785DC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Zaposlenici angažirani na izradi ŠPO-a nemaju zadovoljavajući nivo znanja i vještina za planiranje po ostalim šumskim funkcijama, planiranje korištenja biomase i nedrvnih šumskih proizvoda, kao i zaštitne uloge šuma. 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B2391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kraja 2025. 100% zaposlenika završilo program obuke za novu metodologiju ŠPO-a, primjenu i monitoring</w:t>
            </w:r>
          </w:p>
        </w:tc>
      </w:tr>
      <w:tr w:rsidR="008E2181" w:rsidRPr="008D043F" w14:paraId="3B28DCD9"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4E794C2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6B22DA"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Broj područja na kojima je primijenjena nova metodologija ŠPO-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24BEE5"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BC056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2 pilot-područja do kraja 2025. </w:t>
            </w:r>
          </w:p>
        </w:tc>
      </w:tr>
      <w:tr w:rsidR="008E2181" w:rsidRPr="008D043F" w14:paraId="25085801"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29AD37C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421ABE"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Broj ŠPO-a izrađen </w:t>
            </w:r>
            <w:r w:rsidRPr="008D043F">
              <w:rPr>
                <w:rFonts w:asciiTheme="minorHAnsi" w:eastAsiaTheme="minorHAnsi" w:hAnsiTheme="minorHAnsi" w:cstheme="minorHAnsi"/>
                <w:color w:val="000000" w:themeColor="text1"/>
                <w:sz w:val="18"/>
                <w:szCs w:val="18"/>
                <w:lang w:val="hr-HR" w:eastAsia="en-US"/>
              </w:rPr>
              <w:t>prema novoj standardnoj metodologij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08ED7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8B1DE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Sukcesivno izrađivati ŠPO za sva šumskoprivredna područja (100%)</w:t>
            </w:r>
          </w:p>
        </w:tc>
      </w:tr>
      <w:tr w:rsidR="008E2181" w:rsidRPr="008D043F" w14:paraId="1D2D6303"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4C24F3B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A63C53"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ostotak privatnih šumoposjednika obučenih o novim načinima gospodarenja šuma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650043"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C7E872"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Do 2028. izvršiti 100% obuku privatnih šumoposjednika o novim načinima gospodarenja šumama</w:t>
            </w:r>
          </w:p>
        </w:tc>
      </w:tr>
      <w:tr w:rsidR="008E2181" w:rsidRPr="008D043F" w14:paraId="462A7853"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3C3ED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435BE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Jačanje sistema strateškog planiranja prirodnih resursa. Poboljšanje koordinacije između različitih nivoa vlasti kroz stvaranje koherentnog sistema, uz čvrste međusektorske veze i koordinaciju, koji su od suštinskog značaja za efikasno upravljanje prirodnim resursima</w:t>
            </w:r>
          </w:p>
        </w:tc>
      </w:tr>
      <w:tr w:rsidR="008E2181" w:rsidRPr="008D043F" w14:paraId="004BAEBA"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56F13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56B09B5"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65 984 KM</w:t>
            </w:r>
          </w:p>
          <w:p w14:paraId="593C7B1B" w14:textId="6660257D" w:rsidR="008E2181" w:rsidRPr="008D043F" w:rsidRDefault="00262615"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 budžetska sredstva, 90% sredstva EU i drugih međunarodnih donatora</w:t>
            </w:r>
          </w:p>
        </w:tc>
      </w:tr>
      <w:tr w:rsidR="008E2181" w:rsidRPr="008D043F" w14:paraId="2C57E7DE"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7AC8F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7CC32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2022‒2030. </w:t>
            </w:r>
          </w:p>
        </w:tc>
      </w:tr>
      <w:tr w:rsidR="008E2181" w:rsidRPr="008D043F" w14:paraId="593D833B"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66FFB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16E22E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Federalno ministarstvo poljoprivrede, vodoprivrede i šumarstva</w:t>
            </w:r>
          </w:p>
        </w:tc>
      </w:tr>
      <w:tr w:rsidR="008E2181" w:rsidRPr="008D043F" w14:paraId="5ABF8FE4"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E058A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4B6FAC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Parlament Federacije BiH,</w:t>
            </w:r>
            <w:r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rPr>
              <w:t xml:space="preserve">Vlada Federacije BiH, </w:t>
            </w:r>
            <w:r w:rsidRPr="008D043F">
              <w:rPr>
                <w:rFonts w:asciiTheme="minorHAnsi" w:eastAsiaTheme="minorHAnsi" w:hAnsiTheme="minorHAnsi" w:cstheme="minorHAnsi"/>
                <w:sz w:val="18"/>
                <w:szCs w:val="18"/>
                <w:lang w:val="hr-HR" w:eastAsia="en-US" w:bidi="en-US"/>
              </w:rPr>
              <w:t xml:space="preserve">Federalno ministarstvo poljoprivrede, vodoprivrede i šumarstva i nadležna kantonalna ministarstva </w:t>
            </w:r>
          </w:p>
        </w:tc>
      </w:tr>
      <w:tr w:rsidR="008E2181" w:rsidRPr="008D043F" w14:paraId="52218252"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FFF16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2DBB7A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Nadležna federalna i kantonalna ministarstva, kantonalne uprave za šumarstvo, korisnici šuma, privatni šumoposjednici</w:t>
            </w:r>
          </w:p>
        </w:tc>
      </w:tr>
    </w:tbl>
    <w:p w14:paraId="6A916FE9"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58994938" w14:textId="77777777" w:rsidTr="00076544">
        <w:trPr>
          <w:trHeight w:val="567"/>
          <w:jc w:val="center"/>
        </w:trPr>
        <w:tc>
          <w:tcPr>
            <w:tcW w:w="1429" w:type="pct"/>
            <w:shd w:val="clear" w:color="auto" w:fill="009D73"/>
            <w:vAlign w:val="center"/>
          </w:tcPr>
          <w:p w14:paraId="687F1B9A" w14:textId="77777777" w:rsidR="008E2181" w:rsidRPr="008D043F" w:rsidRDefault="008E2181" w:rsidP="0068355A">
            <w:pPr>
              <w:spacing w:before="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6F52DA9A"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708422A7" w14:textId="77777777" w:rsidTr="00076544">
        <w:trPr>
          <w:trHeight w:val="567"/>
          <w:jc w:val="center"/>
        </w:trPr>
        <w:tc>
          <w:tcPr>
            <w:tcW w:w="1429" w:type="pct"/>
            <w:shd w:val="clear" w:color="auto" w:fill="009D73"/>
            <w:vAlign w:val="center"/>
          </w:tcPr>
          <w:p w14:paraId="0B9ACC2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4C97A43A"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1. Uspostaviti efikasan zakonski, strateški i institucionalni okvir za održivo upravljanje šumama i šumskim resursima u Federaciji BiH,  adekvatno vrednovanje šumskih resursa, kao i integraciju rodno osjetljive problematike klimatskih promjena</w:t>
            </w:r>
          </w:p>
        </w:tc>
      </w:tr>
      <w:tr w:rsidR="008E2181" w:rsidRPr="008D043F" w14:paraId="4BDA884A" w14:textId="77777777" w:rsidTr="00076544">
        <w:trPr>
          <w:trHeight w:val="567"/>
          <w:jc w:val="center"/>
        </w:trPr>
        <w:tc>
          <w:tcPr>
            <w:tcW w:w="1429" w:type="pct"/>
            <w:shd w:val="clear" w:color="auto" w:fill="009D73"/>
            <w:vAlign w:val="center"/>
          </w:tcPr>
          <w:p w14:paraId="18325BD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FFFFFF"/>
            <w:vAlign w:val="center"/>
          </w:tcPr>
          <w:p w14:paraId="5EFA8559"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Calibri" w:hAnsiTheme="minorHAnsi" w:cstheme="minorHAnsi"/>
                <w:b/>
                <w:bCs/>
                <w:sz w:val="18"/>
                <w:szCs w:val="18"/>
                <w:lang w:val="hr-HR"/>
              </w:rPr>
              <w:t xml:space="preserve">6.1.2. Uspostavljanje sistema kontrole sakupljanja ljekovitog, jestivog i </w:t>
            </w:r>
            <w:r w:rsidRPr="008D043F">
              <w:rPr>
                <w:rFonts w:asciiTheme="minorHAnsi" w:eastAsia="Calibri" w:hAnsiTheme="minorHAnsi" w:cstheme="minorHAnsi"/>
                <w:b/>
                <w:bCs/>
                <w:color w:val="000000" w:themeColor="text1"/>
                <w:sz w:val="18"/>
                <w:szCs w:val="18"/>
                <w:lang w:val="hr-HR"/>
              </w:rPr>
              <w:t>aromatičnog bilja i ostalih nedrvnih šumskih proizvoda</w:t>
            </w:r>
          </w:p>
        </w:tc>
      </w:tr>
      <w:tr w:rsidR="008E2181" w:rsidRPr="008D043F" w14:paraId="463867F7" w14:textId="77777777" w:rsidTr="00076544">
        <w:trPr>
          <w:trHeight w:val="567"/>
          <w:jc w:val="center"/>
        </w:trPr>
        <w:tc>
          <w:tcPr>
            <w:tcW w:w="1429" w:type="pct"/>
            <w:shd w:val="clear" w:color="auto" w:fill="009D73"/>
            <w:vAlign w:val="center"/>
          </w:tcPr>
          <w:p w14:paraId="19AB5A5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auto"/>
            <w:vAlign w:val="center"/>
          </w:tcPr>
          <w:p w14:paraId="5DB6C008" w14:textId="77777777" w:rsidR="008E2181" w:rsidRPr="008D043F" w:rsidRDefault="008E2181" w:rsidP="0068355A">
            <w:pPr>
              <w:spacing w:before="40" w:after="40" w:line="276" w:lineRule="auto"/>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Ova mjera ima za cilj uspostaviti sistemski okvir za postizanje održivosti sakupljanja ljekovitog, jestivog i aromatičnog bilja i ostalih nedrvnih šumskih proizvoda. </w:t>
            </w:r>
          </w:p>
          <w:p w14:paraId="46F1E4B9" w14:textId="77777777" w:rsidR="008E2181" w:rsidRPr="008D043F" w:rsidRDefault="008E2181" w:rsidP="0068355A">
            <w:pPr>
              <w:spacing w:before="40" w:after="40" w:line="276" w:lineRule="auto"/>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Mjera podrazumijeva aktivnosti koje se fokusiraju na uvođenje sistema certifikacije:</w:t>
            </w:r>
          </w:p>
          <w:p w14:paraId="48E063AD" w14:textId="77777777" w:rsidR="008E2181" w:rsidRPr="008D043F" w:rsidRDefault="008E2181" w:rsidP="0068355A">
            <w:pPr>
              <w:numPr>
                <w:ilvl w:val="0"/>
                <w:numId w:val="73"/>
              </w:numPr>
              <w:spacing w:before="40" w:after="40" w:line="276" w:lineRule="auto"/>
              <w:ind w:left="360"/>
              <w:contextualSpacing/>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Izrada akcijskog plana uvođenja sistema certifikacije u sektor korištenja ljekovitog, jestivog i aromatičnog bilja i ostalih nedrvnih šumskih proizvoda </w:t>
            </w:r>
          </w:p>
          <w:p w14:paraId="635CAED9" w14:textId="77777777" w:rsidR="008E2181" w:rsidRPr="008D043F" w:rsidRDefault="008E2181" w:rsidP="0068355A">
            <w:pPr>
              <w:numPr>
                <w:ilvl w:val="0"/>
                <w:numId w:val="73"/>
              </w:numPr>
              <w:spacing w:before="40" w:after="40" w:line="276" w:lineRule="auto"/>
              <w:ind w:left="360"/>
              <w:contextualSpacing/>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Uspostavljanje sistema certifikacije u sektoru korištenja ljekovitog, jestivog i aromatičnog bilja i ostalih nedrvnih šumskih proizvoda na fer i inkluzivnoj osnovi</w:t>
            </w:r>
          </w:p>
          <w:p w14:paraId="75ACB437" w14:textId="77777777" w:rsidR="008E2181" w:rsidRPr="008D043F" w:rsidRDefault="008E2181" w:rsidP="0068355A">
            <w:pPr>
              <w:spacing w:before="40" w:after="40" w:line="276" w:lineRule="auto"/>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Uvođenje sistema certifikacije je mjera koja je planirana da se provede u koordinaciji Ministarstva vanjske trgovine i ekonomskih odnosa BiH, te nadležnog ministarstva </w:t>
            </w:r>
            <w:r w:rsidRPr="008D043F">
              <w:rPr>
                <w:rFonts w:asciiTheme="minorHAnsi" w:hAnsiTheme="minorHAnsi" w:cstheme="minorHAnsi"/>
                <w:sz w:val="18"/>
                <w:szCs w:val="18"/>
                <w:lang w:val="hr-HR" w:bidi="en-US"/>
              </w:rPr>
              <w:t>Federacije BiH</w:t>
            </w:r>
            <w:r w:rsidRPr="008D043F">
              <w:rPr>
                <w:rFonts w:asciiTheme="minorHAnsi" w:eastAsia="Calibri" w:hAnsiTheme="minorHAnsi" w:cstheme="minorHAnsi"/>
                <w:bCs/>
                <w:color w:val="000000" w:themeColor="text1"/>
                <w:sz w:val="18"/>
                <w:szCs w:val="18"/>
                <w:lang w:val="hr-HR"/>
              </w:rPr>
              <w:t>, Republike Srpske i Vlade Brčko distrikta BiH.</w:t>
            </w:r>
          </w:p>
          <w:p w14:paraId="7D8A85B5" w14:textId="77777777" w:rsidR="008E2181" w:rsidRPr="008D043F" w:rsidRDefault="008E2181" w:rsidP="0068355A">
            <w:pPr>
              <w:spacing w:before="40" w:after="40" w:line="276" w:lineRule="auto"/>
              <w:rPr>
                <w:rFonts w:asciiTheme="minorHAnsi" w:eastAsia="Calibri" w:hAnsiTheme="minorHAnsi" w:cstheme="minorHAnsi"/>
                <w:bCs/>
                <w:sz w:val="18"/>
                <w:szCs w:val="18"/>
                <w:lang w:val="hr-HR"/>
              </w:rPr>
            </w:pPr>
            <w:r w:rsidRPr="008D043F">
              <w:rPr>
                <w:rFonts w:asciiTheme="minorHAnsi" w:eastAsia="Calibri" w:hAnsiTheme="minorHAnsi" w:cstheme="minorHAnsi"/>
                <w:bCs/>
                <w:color w:val="000000" w:themeColor="text1"/>
                <w:sz w:val="18"/>
                <w:szCs w:val="18"/>
                <w:lang w:val="hr-HR"/>
              </w:rPr>
              <w:t>Preduvjet za započinjanje implementacije mjere je donošenje Zakona o šumama i podzakonskog akta kojim se propisuju uvjeti za uzgoj, iskorištavanje, sakupljanje i promet nedrvnih šumskih proizvoda, koje je planirano u okviru mjere 6.1.1.</w:t>
            </w:r>
          </w:p>
        </w:tc>
      </w:tr>
      <w:tr w:rsidR="008E2181" w:rsidRPr="008D043F" w14:paraId="45F6AA18" w14:textId="77777777" w:rsidTr="00076544">
        <w:trPr>
          <w:trHeight w:val="567"/>
          <w:jc w:val="center"/>
        </w:trPr>
        <w:tc>
          <w:tcPr>
            <w:tcW w:w="1429" w:type="pct"/>
            <w:shd w:val="clear" w:color="auto" w:fill="009D73"/>
            <w:vAlign w:val="center"/>
          </w:tcPr>
          <w:p w14:paraId="7CF9484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shd w:val="clear" w:color="auto" w:fill="auto"/>
            <w:vAlign w:val="center"/>
          </w:tcPr>
          <w:p w14:paraId="02565B3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7A92ABF7" w14:textId="77777777" w:rsidTr="00076544">
        <w:trPr>
          <w:trHeight w:val="567"/>
          <w:jc w:val="center"/>
        </w:trPr>
        <w:tc>
          <w:tcPr>
            <w:tcW w:w="1429" w:type="pct"/>
            <w:vMerge w:val="restart"/>
            <w:shd w:val="clear" w:color="auto" w:fill="009D73"/>
            <w:vAlign w:val="center"/>
          </w:tcPr>
          <w:p w14:paraId="22E8356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4154D93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6F1D693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565B690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0BDA2FE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4C6C876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5F4E853E" w14:textId="77777777" w:rsidTr="00076544">
        <w:trPr>
          <w:trHeight w:val="567"/>
          <w:jc w:val="center"/>
        </w:trPr>
        <w:tc>
          <w:tcPr>
            <w:tcW w:w="1429" w:type="pct"/>
            <w:vMerge/>
            <w:shd w:val="clear" w:color="auto" w:fill="009D73"/>
            <w:vAlign w:val="center"/>
          </w:tcPr>
          <w:p w14:paraId="67DC1C1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22F6845"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akcijskog plana za uvođenje sistema certifikacije u </w:t>
            </w:r>
            <w:r w:rsidRPr="008D043F">
              <w:rPr>
                <w:rFonts w:asciiTheme="minorHAnsi" w:eastAsia="Calibri" w:hAnsiTheme="minorHAnsi" w:cstheme="minorHAnsi"/>
                <w:bCs/>
                <w:color w:val="000000" w:themeColor="text1"/>
                <w:sz w:val="18"/>
                <w:szCs w:val="18"/>
                <w:lang w:val="hr-HR"/>
              </w:rPr>
              <w:t>sektor korištenja ljekovitog, jestivog i aromatičnog bilja i ostalih nedrvnih šumskih proizvoda</w:t>
            </w:r>
          </w:p>
        </w:tc>
        <w:tc>
          <w:tcPr>
            <w:tcW w:w="1266" w:type="pct"/>
            <w:shd w:val="clear" w:color="auto" w:fill="FFFFFF"/>
            <w:vAlign w:val="center"/>
          </w:tcPr>
          <w:p w14:paraId="6FBFC979"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Calibri" w:hAnsiTheme="minorHAnsi" w:cstheme="minorHAnsi"/>
                <w:bCs/>
                <w:color w:val="000000" w:themeColor="text1"/>
                <w:sz w:val="18"/>
                <w:szCs w:val="18"/>
                <w:lang w:val="hr-HR"/>
              </w:rPr>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 xml:space="preserve">ne postoji sistem certifikacije u sektoru korištenja ljekovitog, jestivog i aromatičnog bilja i ostalih nedrvnih šumskih proizvoda </w:t>
            </w:r>
          </w:p>
        </w:tc>
        <w:tc>
          <w:tcPr>
            <w:tcW w:w="1267" w:type="pct"/>
            <w:shd w:val="clear" w:color="auto" w:fill="FFFFFF"/>
            <w:vAlign w:val="center"/>
          </w:tcPr>
          <w:p w14:paraId="2BA11FD2"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Do kraja 2025. usvojen akcijski plan </w:t>
            </w:r>
          </w:p>
        </w:tc>
      </w:tr>
      <w:tr w:rsidR="008E2181" w:rsidRPr="008D043F" w14:paraId="175ED865" w14:textId="77777777" w:rsidTr="000240F4">
        <w:trPr>
          <w:trHeight w:val="274"/>
          <w:jc w:val="center"/>
        </w:trPr>
        <w:tc>
          <w:tcPr>
            <w:tcW w:w="1429" w:type="pct"/>
            <w:vMerge/>
            <w:shd w:val="clear" w:color="auto" w:fill="009D73"/>
            <w:vAlign w:val="center"/>
          </w:tcPr>
          <w:p w14:paraId="625A801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44F04FF7"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Postojanje sistema certifikacije u sektoru korištenja ljekovitog, jestivog i aromatičnog bilja i ostalih nedrvnih šumskih proizvoda na fer i </w:t>
            </w:r>
            <w:r w:rsidRPr="008D043F">
              <w:rPr>
                <w:rFonts w:asciiTheme="minorHAnsi" w:eastAsia="Calibri" w:hAnsiTheme="minorHAnsi" w:cstheme="minorHAnsi"/>
                <w:bCs/>
                <w:color w:val="000000" w:themeColor="text1"/>
                <w:sz w:val="18"/>
                <w:szCs w:val="18"/>
                <w:lang w:val="hr-HR"/>
              </w:rPr>
              <w:lastRenderedPageBreak/>
              <w:t>inkluzivnoj osnovi</w:t>
            </w:r>
          </w:p>
        </w:tc>
        <w:tc>
          <w:tcPr>
            <w:tcW w:w="1266" w:type="pct"/>
            <w:shd w:val="clear" w:color="auto" w:fill="FFFFFF"/>
            <w:vAlign w:val="center"/>
          </w:tcPr>
          <w:p w14:paraId="52388242"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Calibri" w:hAnsiTheme="minorHAnsi" w:cstheme="minorHAnsi"/>
                <w:bCs/>
                <w:color w:val="000000" w:themeColor="text1"/>
                <w:sz w:val="18"/>
                <w:szCs w:val="18"/>
                <w:lang w:val="hr-HR"/>
              </w:rPr>
              <w:lastRenderedPageBreak/>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ne postoji sistem certifikacije u sektoru korištenja ljekovitog, jestivog i aromatičnog bilja i ostalih nedrvnih šumskih proizvoda</w:t>
            </w:r>
          </w:p>
        </w:tc>
        <w:tc>
          <w:tcPr>
            <w:tcW w:w="1267" w:type="pct"/>
            <w:shd w:val="clear" w:color="auto" w:fill="FFFFFF"/>
            <w:vAlign w:val="center"/>
          </w:tcPr>
          <w:p w14:paraId="5CE9FB6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kraja 2027. uspostavljen sistem certifikacije</w:t>
            </w:r>
          </w:p>
        </w:tc>
      </w:tr>
      <w:tr w:rsidR="008E2181" w:rsidRPr="008D043F" w14:paraId="56D5190A" w14:textId="77777777" w:rsidTr="00076544">
        <w:trPr>
          <w:trHeight w:val="567"/>
          <w:jc w:val="center"/>
        </w:trPr>
        <w:tc>
          <w:tcPr>
            <w:tcW w:w="1429" w:type="pct"/>
            <w:shd w:val="clear" w:color="auto" w:fill="009D73"/>
            <w:vAlign w:val="center"/>
          </w:tcPr>
          <w:p w14:paraId="2CA047B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shd w:val="clear" w:color="auto" w:fill="FFFFFF"/>
            <w:vAlign w:val="center"/>
          </w:tcPr>
          <w:p w14:paraId="1BEC646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Calibri" w:hAnsiTheme="minorHAnsi" w:cstheme="minorHAnsi"/>
                <w:bCs/>
                <w:sz w:val="18"/>
                <w:szCs w:val="18"/>
                <w:lang w:val="hr-HR"/>
              </w:rPr>
              <w:t>Održivo korištenje ljekovitog, jestivog i aromatičnog bilja i nedrvnih šumskih proizvoda kao potencijala za diverzifikaciju ekonomskih aktivnosti, naročito u ruralnom području.</w:t>
            </w:r>
          </w:p>
        </w:tc>
      </w:tr>
      <w:tr w:rsidR="008E2181" w:rsidRPr="008D043F" w14:paraId="4E5C0D29" w14:textId="77777777" w:rsidTr="00076544">
        <w:trPr>
          <w:trHeight w:val="567"/>
          <w:jc w:val="center"/>
        </w:trPr>
        <w:tc>
          <w:tcPr>
            <w:tcW w:w="1429" w:type="pct"/>
            <w:shd w:val="clear" w:color="auto" w:fill="009D73"/>
            <w:vAlign w:val="center"/>
          </w:tcPr>
          <w:p w14:paraId="482E690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shd w:val="clear" w:color="auto" w:fill="FFFFFF"/>
            <w:vAlign w:val="center"/>
          </w:tcPr>
          <w:p w14:paraId="377F1312"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13 281 KM</w:t>
            </w:r>
          </w:p>
          <w:p w14:paraId="210B6CDD"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20% budžetska sredstva, 80% sredstva EU i drugih međunarodnih donatora</w:t>
            </w:r>
          </w:p>
        </w:tc>
      </w:tr>
      <w:tr w:rsidR="008E2181" w:rsidRPr="008D043F" w14:paraId="2A1056CA" w14:textId="77777777" w:rsidTr="00076544">
        <w:trPr>
          <w:trHeight w:val="567"/>
          <w:jc w:val="center"/>
        </w:trPr>
        <w:tc>
          <w:tcPr>
            <w:tcW w:w="1429" w:type="pct"/>
            <w:shd w:val="clear" w:color="auto" w:fill="009D73"/>
            <w:vAlign w:val="center"/>
          </w:tcPr>
          <w:p w14:paraId="3C71C48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shd w:val="clear" w:color="auto" w:fill="FFFFFF"/>
            <w:vAlign w:val="center"/>
          </w:tcPr>
          <w:p w14:paraId="738E02D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5‒2027.</w:t>
            </w:r>
          </w:p>
        </w:tc>
      </w:tr>
      <w:tr w:rsidR="008E2181" w:rsidRPr="008D043F" w14:paraId="4FA7CF0D" w14:textId="77777777" w:rsidTr="00076544">
        <w:trPr>
          <w:trHeight w:val="567"/>
          <w:jc w:val="center"/>
        </w:trPr>
        <w:tc>
          <w:tcPr>
            <w:tcW w:w="1429" w:type="pct"/>
            <w:shd w:val="clear" w:color="auto" w:fill="009D73"/>
            <w:vAlign w:val="center"/>
          </w:tcPr>
          <w:p w14:paraId="4FDE44F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1D07CF48"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Ministarstvo vanjske trgovine i ekonomskih odnosa BiH</w:t>
            </w:r>
          </w:p>
        </w:tc>
      </w:tr>
      <w:tr w:rsidR="008E2181" w:rsidRPr="008D043F" w14:paraId="31E1F8E3" w14:textId="77777777" w:rsidTr="00076544">
        <w:trPr>
          <w:trHeight w:val="567"/>
          <w:jc w:val="center"/>
        </w:trPr>
        <w:tc>
          <w:tcPr>
            <w:tcW w:w="1429" w:type="pct"/>
            <w:shd w:val="clear" w:color="auto" w:fill="009D73"/>
            <w:vAlign w:val="center"/>
          </w:tcPr>
          <w:p w14:paraId="73BF140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shd w:val="clear" w:color="auto" w:fill="FFFFFF"/>
            <w:vAlign w:val="center"/>
          </w:tcPr>
          <w:p w14:paraId="046FC5A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Ministarstvo vanjske trgovine i ekonomskih odnosa BiH </w:t>
            </w:r>
          </w:p>
          <w:p w14:paraId="4EFF7129"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p w14:paraId="38A520A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kantonalna ministarstva</w:t>
            </w:r>
          </w:p>
        </w:tc>
      </w:tr>
      <w:tr w:rsidR="008E2181" w:rsidRPr="008D043F" w14:paraId="2000CD1A" w14:textId="77777777" w:rsidTr="00076544">
        <w:trPr>
          <w:trHeight w:val="567"/>
          <w:jc w:val="center"/>
        </w:trPr>
        <w:tc>
          <w:tcPr>
            <w:tcW w:w="1429" w:type="pct"/>
            <w:shd w:val="clear" w:color="auto" w:fill="009D73"/>
            <w:vAlign w:val="center"/>
          </w:tcPr>
          <w:p w14:paraId="4515F6F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shd w:val="clear" w:color="auto" w:fill="FFFFFF"/>
            <w:vAlign w:val="center"/>
          </w:tcPr>
          <w:p w14:paraId="76B0BED7"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federalna i kantonalna ministarstva, korisnici šuma, vlasnici privatnih šuma,</w:t>
            </w:r>
          </w:p>
          <w:p w14:paraId="75963F21"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berači</w:t>
            </w:r>
          </w:p>
        </w:tc>
      </w:tr>
    </w:tbl>
    <w:p w14:paraId="59C91883"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24DA870E" w14:textId="77777777" w:rsidTr="00076544">
        <w:trPr>
          <w:trHeight w:val="567"/>
          <w:jc w:val="center"/>
        </w:trPr>
        <w:tc>
          <w:tcPr>
            <w:tcW w:w="1429" w:type="pct"/>
            <w:shd w:val="clear" w:color="auto" w:fill="009D73"/>
            <w:vAlign w:val="center"/>
          </w:tcPr>
          <w:p w14:paraId="12BE510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2A37418D"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7DC39608" w14:textId="77777777" w:rsidTr="00076544">
        <w:trPr>
          <w:trHeight w:val="567"/>
          <w:jc w:val="center"/>
        </w:trPr>
        <w:tc>
          <w:tcPr>
            <w:tcW w:w="1429" w:type="pct"/>
            <w:shd w:val="clear" w:color="auto" w:fill="009D73"/>
            <w:vAlign w:val="center"/>
          </w:tcPr>
          <w:p w14:paraId="6E7BECD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2339DC42"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1. Uspostaviti efikasan zakonski, strateški i institucionalni okvir za održivo upravljanje šumama i šumskim resursima u Federaciji BiH, adekvatno vrednovanje šumskih resursa, kao i integraciju rodno osjetljive problematike klimatskih promjena</w:t>
            </w:r>
          </w:p>
        </w:tc>
      </w:tr>
      <w:tr w:rsidR="008E2181" w:rsidRPr="008D043F" w14:paraId="0440DEE6" w14:textId="77777777" w:rsidTr="00076544">
        <w:trPr>
          <w:trHeight w:val="567"/>
          <w:jc w:val="center"/>
        </w:trPr>
        <w:tc>
          <w:tcPr>
            <w:tcW w:w="1429" w:type="pct"/>
            <w:shd w:val="clear" w:color="auto" w:fill="009D73"/>
            <w:vAlign w:val="center"/>
          </w:tcPr>
          <w:p w14:paraId="535FAAB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1825FBFD" w14:textId="77777777" w:rsidR="008E2181" w:rsidRPr="008D043F" w:rsidRDefault="008E2181" w:rsidP="0068355A">
            <w:pPr>
              <w:spacing w:before="40" w:after="40" w:line="276" w:lineRule="auto"/>
              <w:rPr>
                <w:rFonts w:asciiTheme="minorHAnsi" w:eastAsia="Calibri" w:hAnsiTheme="minorHAnsi" w:cstheme="minorHAnsi"/>
                <w:b/>
                <w:bCs/>
                <w:color w:val="000000" w:themeColor="text1"/>
                <w:sz w:val="18"/>
                <w:szCs w:val="18"/>
                <w:lang w:val="hr-HR"/>
              </w:rPr>
            </w:pPr>
            <w:r w:rsidRPr="008D043F">
              <w:rPr>
                <w:rFonts w:asciiTheme="minorHAnsi" w:eastAsiaTheme="minorHAnsi" w:hAnsiTheme="minorHAnsi" w:cstheme="minorHAnsi"/>
                <w:b/>
                <w:bCs/>
                <w:color w:val="000000" w:themeColor="text1"/>
                <w:sz w:val="18"/>
                <w:szCs w:val="18"/>
                <w:lang w:val="hr-HR" w:eastAsia="en-US"/>
              </w:rPr>
              <w:t xml:space="preserve">6.1.3. Uspostavljanje redovnog praćenja zdravstvenog stanja šuma </w:t>
            </w:r>
          </w:p>
        </w:tc>
      </w:tr>
      <w:tr w:rsidR="008E2181" w:rsidRPr="008D043F" w14:paraId="2AF35689" w14:textId="77777777" w:rsidTr="00076544">
        <w:trPr>
          <w:trHeight w:val="567"/>
          <w:jc w:val="center"/>
        </w:trPr>
        <w:tc>
          <w:tcPr>
            <w:tcW w:w="1429" w:type="pct"/>
            <w:shd w:val="clear" w:color="auto" w:fill="009D73"/>
            <w:vAlign w:val="center"/>
          </w:tcPr>
          <w:p w14:paraId="47B3C3B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a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auto"/>
            <w:vAlign w:val="center"/>
          </w:tcPr>
          <w:p w14:paraId="56674899"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Ova mjera ima za cilj uspostaviti redovno praćenje zdravstvenog stanja šuma koje obuhvata praćenje promjena u šumskim ekosistemima u smislu stanja diverziteta vrsta, promjena površina, zdravstvenog stanja i drugih biotskih i abiotskih faktora.  Mjera obuhvata sljedeće aktivnosti: </w:t>
            </w:r>
          </w:p>
          <w:p w14:paraId="5358F39E" w14:textId="77777777" w:rsidR="008E2181" w:rsidRPr="008D043F" w:rsidRDefault="008E2181" w:rsidP="0068355A">
            <w:pPr>
              <w:numPr>
                <w:ilvl w:val="0"/>
                <w:numId w:val="74"/>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Izrada metode za usklađeno uzorkovanje, procjenu i  praćenje stanja šuma prema prethodno utvrđenim indikatorima </w:t>
            </w:r>
          </w:p>
          <w:p w14:paraId="1686CCAB" w14:textId="77777777" w:rsidR="008E2181" w:rsidRPr="008D043F" w:rsidRDefault="008E2181" w:rsidP="0068355A">
            <w:pPr>
              <w:numPr>
                <w:ilvl w:val="0"/>
                <w:numId w:val="74"/>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Usvajanje pravilnika kojim se određuje način praćenja zdravstvenog stanja šuma, način obavljanja zdravstvene zaštite šuma i način izvještavanja</w:t>
            </w:r>
          </w:p>
          <w:p w14:paraId="4C666E8C" w14:textId="77777777" w:rsidR="008E2181" w:rsidRPr="008D043F" w:rsidRDefault="008E2181" w:rsidP="0068355A">
            <w:pPr>
              <w:numPr>
                <w:ilvl w:val="0"/>
                <w:numId w:val="74"/>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Određivanje mreže monitoring tačaka </w:t>
            </w:r>
          </w:p>
          <w:p w14:paraId="10ABD411" w14:textId="77777777" w:rsidR="008E2181" w:rsidRPr="008D043F" w:rsidRDefault="008E2181" w:rsidP="0068355A">
            <w:pPr>
              <w:numPr>
                <w:ilvl w:val="0"/>
                <w:numId w:val="74"/>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Obuka i kapacitiranje </w:t>
            </w:r>
            <w:r w:rsidRPr="008D043F">
              <w:rPr>
                <w:rFonts w:asciiTheme="minorHAnsi" w:eastAsia="Calibri" w:hAnsiTheme="minorHAnsi" w:cstheme="minorHAnsi"/>
                <w:color w:val="000000" w:themeColor="text1"/>
                <w:sz w:val="18"/>
                <w:szCs w:val="18"/>
                <w:lang w:val="hr-HR"/>
              </w:rPr>
              <w:t xml:space="preserve">korisnika šuma i kantonalnih uprava za šumarstvo </w:t>
            </w:r>
            <w:r w:rsidRPr="008D043F">
              <w:rPr>
                <w:rFonts w:asciiTheme="minorHAnsi" w:eastAsiaTheme="minorHAnsi" w:hAnsiTheme="minorHAnsi" w:cstheme="minorHAnsi"/>
                <w:color w:val="000000" w:themeColor="text1"/>
                <w:sz w:val="18"/>
                <w:szCs w:val="18"/>
                <w:lang w:val="hr-HR" w:eastAsia="en-US"/>
              </w:rPr>
              <w:t>za vršenje praćenja stanja šuma prema utvrđenom programu</w:t>
            </w:r>
          </w:p>
        </w:tc>
      </w:tr>
      <w:tr w:rsidR="008E2181" w:rsidRPr="008D043F" w14:paraId="0F8BF8F6" w14:textId="77777777" w:rsidTr="00076544">
        <w:trPr>
          <w:trHeight w:val="567"/>
          <w:jc w:val="center"/>
        </w:trPr>
        <w:tc>
          <w:tcPr>
            <w:tcW w:w="1429" w:type="pct"/>
            <w:shd w:val="clear" w:color="auto" w:fill="009D73"/>
            <w:vAlign w:val="center"/>
          </w:tcPr>
          <w:p w14:paraId="544B8EC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Strateški projekti</w:t>
            </w:r>
          </w:p>
        </w:tc>
        <w:tc>
          <w:tcPr>
            <w:tcW w:w="3571" w:type="pct"/>
            <w:gridSpan w:val="3"/>
            <w:shd w:val="clear" w:color="auto" w:fill="auto"/>
            <w:vAlign w:val="center"/>
          </w:tcPr>
          <w:p w14:paraId="71B0327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09A17D29" w14:textId="77777777" w:rsidTr="006A62B6">
        <w:trPr>
          <w:trHeight w:val="274"/>
          <w:jc w:val="center"/>
        </w:trPr>
        <w:tc>
          <w:tcPr>
            <w:tcW w:w="1429" w:type="pct"/>
            <w:vMerge w:val="restart"/>
            <w:shd w:val="clear" w:color="auto" w:fill="009D73"/>
            <w:vAlign w:val="center"/>
          </w:tcPr>
          <w:p w14:paraId="07DABC0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6D6C170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66BC7A7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w:t>
            </w:r>
            <w:r w:rsidR="006A62B6" w:rsidRPr="008D043F">
              <w:rPr>
                <w:rFonts w:asciiTheme="minorHAnsi" w:eastAsiaTheme="minorHAnsi" w:hAnsiTheme="minorHAnsi" w:cstheme="minorHAnsi"/>
                <w:b/>
                <w:color w:val="FFFFFF" w:themeColor="background1"/>
                <w:sz w:val="18"/>
                <w:szCs w:val="18"/>
                <w:lang w:val="hr-HR" w:eastAsia="en-US" w:bidi="en-US"/>
              </w:rPr>
              <w:t>z</w:t>
            </w:r>
            <w:r w:rsidRPr="008D043F">
              <w:rPr>
                <w:rFonts w:asciiTheme="minorHAnsi" w:eastAsiaTheme="minorHAnsi" w:hAnsiTheme="minorHAnsi" w:cstheme="minorHAnsi"/>
                <w:b/>
                <w:color w:val="FFFFFF" w:themeColor="background1"/>
                <w:sz w:val="18"/>
                <w:szCs w:val="18"/>
                <w:lang w:val="hr-HR" w:eastAsia="en-US" w:bidi="en-US"/>
              </w:rPr>
              <w:t>ultata)</w:t>
            </w:r>
          </w:p>
        </w:tc>
        <w:tc>
          <w:tcPr>
            <w:tcW w:w="1266" w:type="pct"/>
            <w:shd w:val="clear" w:color="auto" w:fill="009D73"/>
            <w:vAlign w:val="center"/>
          </w:tcPr>
          <w:p w14:paraId="67B37BC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6BA14D5F"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262236E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66943C7E" w14:textId="77777777" w:rsidTr="00076544">
        <w:trPr>
          <w:trHeight w:val="567"/>
          <w:jc w:val="center"/>
        </w:trPr>
        <w:tc>
          <w:tcPr>
            <w:tcW w:w="1429" w:type="pct"/>
            <w:vMerge/>
            <w:shd w:val="clear" w:color="auto" w:fill="009D73"/>
            <w:vAlign w:val="center"/>
          </w:tcPr>
          <w:p w14:paraId="134B52A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4BAFAD4F"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w:t>
            </w:r>
            <w:r w:rsidRPr="008D043F">
              <w:rPr>
                <w:rFonts w:asciiTheme="minorHAnsi" w:eastAsiaTheme="minorHAnsi" w:hAnsiTheme="minorHAnsi" w:cstheme="minorHAnsi"/>
                <w:sz w:val="18"/>
                <w:szCs w:val="18"/>
                <w:lang w:val="hr-HR" w:eastAsia="en-US" w:bidi="en-US"/>
              </w:rPr>
              <w:t>metode za usklađeno uzorkovanje, procjenu i praćenje stanja šuma prema prethodno utvrđenim indikatorima</w:t>
            </w:r>
          </w:p>
        </w:tc>
        <w:tc>
          <w:tcPr>
            <w:tcW w:w="1266" w:type="pct"/>
            <w:shd w:val="clear" w:color="auto" w:fill="FFFFFF"/>
            <w:vAlign w:val="center"/>
          </w:tcPr>
          <w:p w14:paraId="2D98903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nije utvrđena standardizirana  metoda za uzorkovanje, procjenu i praćenje stanja šuma </w:t>
            </w:r>
          </w:p>
        </w:tc>
        <w:tc>
          <w:tcPr>
            <w:tcW w:w="1267" w:type="pct"/>
            <w:shd w:val="clear" w:color="auto" w:fill="FFFFFF"/>
            <w:vAlign w:val="center"/>
          </w:tcPr>
          <w:p w14:paraId="50E1194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kraja 2023. usvojena standardizirana metoda</w:t>
            </w:r>
          </w:p>
        </w:tc>
      </w:tr>
      <w:tr w:rsidR="008E2181" w:rsidRPr="008D043F" w14:paraId="215B09C1" w14:textId="77777777" w:rsidTr="00076544">
        <w:trPr>
          <w:trHeight w:val="567"/>
          <w:jc w:val="center"/>
        </w:trPr>
        <w:tc>
          <w:tcPr>
            <w:tcW w:w="1429" w:type="pct"/>
            <w:vMerge/>
            <w:shd w:val="clear" w:color="auto" w:fill="009D73"/>
            <w:vAlign w:val="center"/>
          </w:tcPr>
          <w:p w14:paraId="5FE19D5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6D5DFE33"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 xml:space="preserve">Postojanje pravilnika </w:t>
            </w:r>
            <w:r w:rsidRPr="008D043F">
              <w:rPr>
                <w:rFonts w:asciiTheme="minorHAnsi" w:eastAsiaTheme="minorHAnsi" w:hAnsiTheme="minorHAnsi" w:cstheme="minorHAnsi"/>
                <w:color w:val="000000"/>
                <w:sz w:val="18"/>
                <w:szCs w:val="18"/>
                <w:lang w:val="hr-HR" w:eastAsia="en-US"/>
              </w:rPr>
              <w:t>kojim se određuje način praćenja zdravstvenog stanja šuma, način obavljanja zdravstvene zaštite šuma i način izvještavanja</w:t>
            </w:r>
          </w:p>
        </w:tc>
        <w:tc>
          <w:tcPr>
            <w:tcW w:w="1266" w:type="pct"/>
            <w:shd w:val="clear" w:color="auto" w:fill="FFFFFF"/>
            <w:vAlign w:val="center"/>
          </w:tcPr>
          <w:p w14:paraId="49EDE46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postojanje standardiziranog uzorkovanja, procjene i praćenje stanja šuma nije pravno regulirano</w:t>
            </w:r>
          </w:p>
        </w:tc>
        <w:tc>
          <w:tcPr>
            <w:tcW w:w="1267" w:type="pct"/>
            <w:shd w:val="clear" w:color="auto" w:fill="FFFFFF"/>
            <w:vAlign w:val="center"/>
          </w:tcPr>
          <w:p w14:paraId="4661648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kraja 2024. usvojiti Pravilnik</w:t>
            </w:r>
          </w:p>
        </w:tc>
      </w:tr>
      <w:tr w:rsidR="008E2181" w:rsidRPr="008D043F" w14:paraId="0054265D" w14:textId="77777777" w:rsidTr="00076544">
        <w:trPr>
          <w:trHeight w:val="567"/>
          <w:jc w:val="center"/>
        </w:trPr>
        <w:tc>
          <w:tcPr>
            <w:tcW w:w="1429" w:type="pct"/>
            <w:vMerge/>
            <w:shd w:val="clear" w:color="auto" w:fill="009D73"/>
            <w:vAlign w:val="center"/>
          </w:tcPr>
          <w:p w14:paraId="3C92021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4867D393"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Theme="minorHAnsi" w:hAnsiTheme="minorHAnsi" w:cstheme="minorHAnsi"/>
                <w:color w:val="000000" w:themeColor="text1"/>
                <w:sz w:val="18"/>
                <w:szCs w:val="18"/>
                <w:lang w:val="hr-HR" w:eastAsia="en-US" w:bidi="en-US"/>
              </w:rPr>
              <w:t>Postojanje mreže monitoring tačaka</w:t>
            </w:r>
          </w:p>
        </w:tc>
        <w:tc>
          <w:tcPr>
            <w:tcW w:w="1266" w:type="pct"/>
            <w:shd w:val="clear" w:color="auto" w:fill="FFFFFF"/>
            <w:vAlign w:val="center"/>
          </w:tcPr>
          <w:p w14:paraId="522C7B5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nije utvrđena mreža monitoring tačaka</w:t>
            </w:r>
          </w:p>
        </w:tc>
        <w:tc>
          <w:tcPr>
            <w:tcW w:w="1267" w:type="pct"/>
            <w:shd w:val="clear" w:color="auto" w:fill="FFFFFF"/>
            <w:vAlign w:val="center"/>
          </w:tcPr>
          <w:p w14:paraId="0F851A71"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5. utvrditi i postaviti mrežu monitoring tačaka</w:t>
            </w:r>
          </w:p>
        </w:tc>
      </w:tr>
      <w:tr w:rsidR="008E2181" w:rsidRPr="008D043F" w14:paraId="28E9B8BA" w14:textId="77777777" w:rsidTr="00076544">
        <w:trPr>
          <w:trHeight w:val="567"/>
          <w:jc w:val="center"/>
        </w:trPr>
        <w:tc>
          <w:tcPr>
            <w:tcW w:w="1429" w:type="pct"/>
            <w:vMerge/>
            <w:shd w:val="clear" w:color="auto" w:fill="009D73"/>
            <w:vAlign w:val="center"/>
          </w:tcPr>
          <w:p w14:paraId="375071F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242FC7D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bidi="en-US"/>
              </w:rPr>
              <w:t>% korisnika šuma i kantonalnih uprava za šumarstvo obučenih za vršenje praćenja stanja šuma prema novoj metodi</w:t>
            </w:r>
          </w:p>
        </w:tc>
        <w:tc>
          <w:tcPr>
            <w:tcW w:w="1266" w:type="pct"/>
            <w:shd w:val="clear" w:color="auto" w:fill="FFFFFF"/>
            <w:vAlign w:val="center"/>
          </w:tcPr>
          <w:p w14:paraId="5812B8E1"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šuma i kantonalne uprave za šumarstvo nisu imale programe obuke za uzorkovanje, procjenu i praćenje stanja šuma</w:t>
            </w:r>
          </w:p>
        </w:tc>
        <w:tc>
          <w:tcPr>
            <w:tcW w:w="1267" w:type="pct"/>
            <w:shd w:val="clear" w:color="auto" w:fill="FFFFFF"/>
            <w:vAlign w:val="center"/>
          </w:tcPr>
          <w:p w14:paraId="614B82E7"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6. svi korisnici šuma i kantonalne uprave za šumarstvo su prošle program obuke (100%)</w:t>
            </w:r>
          </w:p>
        </w:tc>
      </w:tr>
      <w:tr w:rsidR="008E2181" w:rsidRPr="008D043F" w14:paraId="033C6740" w14:textId="77777777" w:rsidTr="00076544">
        <w:trPr>
          <w:trHeight w:val="567"/>
          <w:jc w:val="center"/>
        </w:trPr>
        <w:tc>
          <w:tcPr>
            <w:tcW w:w="1429" w:type="pct"/>
            <w:shd w:val="clear" w:color="auto" w:fill="009D73"/>
            <w:vAlign w:val="center"/>
          </w:tcPr>
          <w:p w14:paraId="2960851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shd w:val="clear" w:color="auto" w:fill="FFFFFF"/>
            <w:vAlign w:val="center"/>
          </w:tcPr>
          <w:p w14:paraId="76DFD00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Poboljšanje upravljanja šumama</w:t>
            </w:r>
          </w:p>
        </w:tc>
      </w:tr>
      <w:tr w:rsidR="008E2181" w:rsidRPr="008D043F" w14:paraId="11673AAC" w14:textId="77777777" w:rsidTr="00076544">
        <w:trPr>
          <w:trHeight w:val="567"/>
          <w:jc w:val="center"/>
        </w:trPr>
        <w:tc>
          <w:tcPr>
            <w:tcW w:w="1429" w:type="pct"/>
            <w:shd w:val="clear" w:color="auto" w:fill="009D73"/>
            <w:vAlign w:val="center"/>
          </w:tcPr>
          <w:p w14:paraId="3F51B97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shd w:val="clear" w:color="auto" w:fill="FFFFFF"/>
            <w:vAlign w:val="center"/>
          </w:tcPr>
          <w:p w14:paraId="3D452BC7"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00 778 KM</w:t>
            </w:r>
          </w:p>
          <w:p w14:paraId="21AD5374"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 budžetska sredstva</w:t>
            </w:r>
          </w:p>
        </w:tc>
      </w:tr>
      <w:tr w:rsidR="008E2181" w:rsidRPr="008D043F" w14:paraId="5D06B56A" w14:textId="77777777" w:rsidTr="00076544">
        <w:trPr>
          <w:trHeight w:val="567"/>
          <w:jc w:val="center"/>
        </w:trPr>
        <w:tc>
          <w:tcPr>
            <w:tcW w:w="1429" w:type="pct"/>
            <w:shd w:val="clear" w:color="auto" w:fill="009D73"/>
            <w:vAlign w:val="center"/>
          </w:tcPr>
          <w:p w14:paraId="40428E6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shd w:val="clear" w:color="auto" w:fill="FFFFFF"/>
            <w:vAlign w:val="center"/>
          </w:tcPr>
          <w:p w14:paraId="545F09C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2026.</w:t>
            </w:r>
          </w:p>
        </w:tc>
      </w:tr>
      <w:tr w:rsidR="008E2181" w:rsidRPr="008D043F" w14:paraId="2622CFA9" w14:textId="77777777" w:rsidTr="00076544">
        <w:trPr>
          <w:trHeight w:val="567"/>
          <w:jc w:val="center"/>
        </w:trPr>
        <w:tc>
          <w:tcPr>
            <w:tcW w:w="1429" w:type="pct"/>
            <w:shd w:val="clear" w:color="auto" w:fill="009D73"/>
            <w:vAlign w:val="center"/>
          </w:tcPr>
          <w:p w14:paraId="656A7E1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41744FB6"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8D043F" w14:paraId="731E177B" w14:textId="77777777" w:rsidTr="00076544">
        <w:trPr>
          <w:trHeight w:val="567"/>
          <w:jc w:val="center"/>
        </w:trPr>
        <w:tc>
          <w:tcPr>
            <w:tcW w:w="1429" w:type="pct"/>
            <w:shd w:val="clear" w:color="auto" w:fill="009D73"/>
            <w:vAlign w:val="center"/>
          </w:tcPr>
          <w:p w14:paraId="2085585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shd w:val="clear" w:color="auto" w:fill="FFFFFF"/>
            <w:vAlign w:val="center"/>
          </w:tcPr>
          <w:p w14:paraId="369BDD0D"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p w14:paraId="147BF97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Nadležna kantonalna ministarstva</w:t>
            </w:r>
          </w:p>
        </w:tc>
      </w:tr>
      <w:tr w:rsidR="008E2181" w:rsidRPr="008D043F" w14:paraId="2C7949CB" w14:textId="77777777" w:rsidTr="00076544">
        <w:trPr>
          <w:trHeight w:val="567"/>
          <w:jc w:val="center"/>
        </w:trPr>
        <w:tc>
          <w:tcPr>
            <w:tcW w:w="1429" w:type="pct"/>
            <w:shd w:val="clear" w:color="auto" w:fill="009D73"/>
            <w:vAlign w:val="center"/>
          </w:tcPr>
          <w:p w14:paraId="6477ADF0" w14:textId="77777777" w:rsidR="008E2181" w:rsidRPr="008D043F" w:rsidRDefault="008E2181" w:rsidP="0068355A">
            <w:pPr>
              <w:spacing w:before="40" w:after="40" w:line="276" w:lineRule="auto"/>
              <w:rPr>
                <w:rFonts w:asciiTheme="minorHAnsi" w:eastAsiaTheme="minorHAnsi" w:hAnsiTheme="minorHAnsi" w:cstheme="minorHAnsi"/>
                <w:b/>
                <w:bCs/>
                <w:color w:val="000000" w:themeColor="text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Ciljne grupe</w:t>
            </w:r>
          </w:p>
        </w:tc>
        <w:tc>
          <w:tcPr>
            <w:tcW w:w="3571" w:type="pct"/>
            <w:gridSpan w:val="3"/>
            <w:shd w:val="clear" w:color="auto" w:fill="FFFFFF"/>
            <w:vAlign w:val="center"/>
          </w:tcPr>
          <w:p w14:paraId="5E58AB86"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ministarstva</w:t>
            </w:r>
          </w:p>
          <w:p w14:paraId="0AB91DA2"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antonalne uprave za šumarstvo </w:t>
            </w:r>
          </w:p>
          <w:p w14:paraId="7AB27D2E"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šuma</w:t>
            </w:r>
          </w:p>
        </w:tc>
      </w:tr>
    </w:tbl>
    <w:p w14:paraId="4410C2CB" w14:textId="77777777" w:rsidR="008E2181" w:rsidRPr="008D043F" w:rsidRDefault="008E2181" w:rsidP="0068355A">
      <w:pPr>
        <w:spacing w:line="276" w:lineRule="auto"/>
        <w:rPr>
          <w:rFonts w:asciiTheme="minorHAnsi" w:eastAsiaTheme="minorHAnsi" w:hAnsiTheme="minorHAnsi" w:cstheme="minorHAnsi"/>
          <w:color w:val="000000" w:themeColor="text1"/>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7367CB70" w14:textId="77777777" w:rsidTr="00076544">
        <w:trPr>
          <w:trHeight w:val="567"/>
          <w:jc w:val="center"/>
        </w:trPr>
        <w:tc>
          <w:tcPr>
            <w:tcW w:w="1429" w:type="pct"/>
            <w:shd w:val="clear" w:color="auto" w:fill="009D73"/>
            <w:vAlign w:val="center"/>
          </w:tcPr>
          <w:p w14:paraId="520DBB9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73E35604" w14:textId="77777777" w:rsidR="008E2181" w:rsidRPr="008D043F" w:rsidRDefault="008E2181" w:rsidP="0068355A">
            <w:pPr>
              <w:spacing w:line="276" w:lineRule="auto"/>
              <w:rPr>
                <w:rFonts w:asciiTheme="minorHAnsi" w:eastAsiaTheme="minorHAnsi" w:hAnsiTheme="minorHAnsi" w:cstheme="minorHAnsi"/>
                <w:b/>
                <w:bCs/>
                <w:color w:val="000000" w:themeColor="text1"/>
                <w:sz w:val="18"/>
                <w:szCs w:val="18"/>
                <w:lang w:val="hr-HR" w:eastAsia="en-US"/>
              </w:rPr>
            </w:pPr>
            <w:r w:rsidRPr="008D043F">
              <w:rPr>
                <w:rFonts w:asciiTheme="minorHAnsi" w:eastAsiaTheme="minorHAnsi" w:hAnsiTheme="minorHAnsi" w:cstheme="minorHAnsi"/>
                <w:b/>
                <w:bCs/>
                <w:color w:val="000000" w:themeColor="text1"/>
                <w:sz w:val="18"/>
                <w:szCs w:val="18"/>
                <w:lang w:val="hr-HR" w:eastAsia="en-US"/>
              </w:rPr>
              <w:t xml:space="preserve">6.  </w:t>
            </w:r>
            <w:r w:rsidRPr="008D043F">
              <w:rPr>
                <w:rFonts w:asciiTheme="minorHAnsi" w:eastAsiaTheme="minorHAnsi" w:hAnsiTheme="minorHAnsi" w:cstheme="minorHAnsi"/>
                <w:b/>
                <w:bCs/>
                <w:sz w:val="18"/>
                <w:szCs w:val="18"/>
                <w:lang w:val="hr-HR" w:eastAsia="en-US"/>
              </w:rPr>
              <w:t>Održivo upravljanje prirodnim resursima</w:t>
            </w:r>
          </w:p>
        </w:tc>
      </w:tr>
      <w:tr w:rsidR="008E2181" w:rsidRPr="008D043F" w14:paraId="3D9380C7" w14:textId="77777777" w:rsidTr="00076544">
        <w:trPr>
          <w:trHeight w:val="567"/>
          <w:jc w:val="center"/>
        </w:trPr>
        <w:tc>
          <w:tcPr>
            <w:tcW w:w="1429" w:type="pct"/>
            <w:shd w:val="clear" w:color="auto" w:fill="009D73"/>
            <w:vAlign w:val="center"/>
          </w:tcPr>
          <w:p w14:paraId="6FF48EC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14167BAE" w14:textId="77777777" w:rsidR="008E2181" w:rsidRPr="008D043F" w:rsidRDefault="008E2181" w:rsidP="0068355A">
            <w:pPr>
              <w:spacing w:before="40" w:after="40" w:line="276" w:lineRule="auto"/>
              <w:rPr>
                <w:rFonts w:asciiTheme="minorHAnsi" w:eastAsiaTheme="minorHAnsi" w:hAnsiTheme="minorHAnsi" w:cstheme="minorHAnsi"/>
                <w:b/>
                <w:bCs/>
                <w:color w:val="000000" w:themeColor="text1"/>
                <w:sz w:val="18"/>
                <w:szCs w:val="18"/>
                <w:lang w:val="hr-HR" w:eastAsia="en-US"/>
              </w:rPr>
            </w:pPr>
            <w:r w:rsidRPr="008D043F">
              <w:rPr>
                <w:rFonts w:asciiTheme="minorHAnsi" w:eastAsiaTheme="minorHAnsi" w:hAnsiTheme="minorHAnsi" w:cstheme="minorHAnsi"/>
                <w:b/>
                <w:bCs/>
                <w:color w:val="000000" w:themeColor="text1"/>
                <w:sz w:val="18"/>
                <w:szCs w:val="18"/>
                <w:lang w:val="hr-HR" w:eastAsia="en-US"/>
              </w:rPr>
              <w:t>6.1. Uspostaviti efikasan zakonski, strateški i institucionalni okvir za održivo upravljanje šumama i šumskim resursima u Federaciji BiH, adekvatno vrednovanje šumskih resursa, kao i integraciju rodno osjetljive problematike klimatskih promjena</w:t>
            </w:r>
          </w:p>
        </w:tc>
      </w:tr>
      <w:tr w:rsidR="008E2181" w:rsidRPr="008D043F" w14:paraId="662E660C" w14:textId="77777777" w:rsidTr="00076544">
        <w:trPr>
          <w:trHeight w:val="567"/>
          <w:jc w:val="center"/>
        </w:trPr>
        <w:tc>
          <w:tcPr>
            <w:tcW w:w="1429" w:type="pct"/>
            <w:shd w:val="clear" w:color="auto" w:fill="009D73"/>
            <w:vAlign w:val="center"/>
          </w:tcPr>
          <w:p w14:paraId="5EC01F7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FFFFFF"/>
            <w:vAlign w:val="center"/>
          </w:tcPr>
          <w:p w14:paraId="0B841BE2" w14:textId="77777777" w:rsidR="008E2181" w:rsidRPr="008D043F" w:rsidRDefault="008E2181" w:rsidP="0068355A">
            <w:pPr>
              <w:spacing w:before="40" w:after="40" w:line="276" w:lineRule="auto"/>
              <w:rPr>
                <w:rFonts w:asciiTheme="minorHAnsi" w:eastAsia="Calibri" w:hAnsiTheme="minorHAnsi" w:cstheme="minorHAnsi"/>
                <w:b/>
                <w:bCs/>
                <w:color w:val="000000" w:themeColor="text1"/>
                <w:sz w:val="18"/>
                <w:szCs w:val="18"/>
                <w:lang w:val="hr-HR"/>
              </w:rPr>
            </w:pPr>
            <w:r w:rsidRPr="008D043F">
              <w:rPr>
                <w:rFonts w:asciiTheme="minorHAnsi" w:eastAsia="Calibri" w:hAnsiTheme="minorHAnsi" w:cstheme="minorHAnsi"/>
                <w:b/>
                <w:bCs/>
                <w:color w:val="000000" w:themeColor="text1"/>
                <w:sz w:val="18"/>
                <w:szCs w:val="18"/>
                <w:lang w:val="hr-HR"/>
              </w:rPr>
              <w:t>6.1.4. Povećanje prohodnosti šuma i kapacitiranje korisnika šuma za rano otkrivanje i sprječavanje požara</w:t>
            </w:r>
          </w:p>
        </w:tc>
      </w:tr>
      <w:tr w:rsidR="008E2181" w:rsidRPr="008D043F" w14:paraId="1CD9C4FE" w14:textId="77777777" w:rsidTr="00076544">
        <w:trPr>
          <w:trHeight w:val="567"/>
          <w:jc w:val="center"/>
        </w:trPr>
        <w:tc>
          <w:tcPr>
            <w:tcW w:w="1429" w:type="pct"/>
            <w:shd w:val="clear" w:color="auto" w:fill="009D73"/>
            <w:vAlign w:val="center"/>
          </w:tcPr>
          <w:p w14:paraId="1D0DB60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FFFFFF"/>
            <w:vAlign w:val="center"/>
          </w:tcPr>
          <w:p w14:paraId="320BD719"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Mjera ima za cilj ostvariti uvjete za rano otkrivanje i sprječavanje šumskih požara i obuhvata tehničke, mjere nabavke opreme, te mjere osposobljavanja zaposlenika korisnika šuma. Mjera obuhvata sljedeće aktivnosti:</w:t>
            </w:r>
          </w:p>
          <w:p w14:paraId="0B479D4C" w14:textId="77777777" w:rsidR="008E2181" w:rsidRPr="008D043F" w:rsidRDefault="008E2181" w:rsidP="0068355A">
            <w:pPr>
              <w:numPr>
                <w:ilvl w:val="0"/>
                <w:numId w:val="75"/>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Izrada planova za izgradnju protupožarnih prosjeka </w:t>
            </w:r>
          </w:p>
          <w:p w14:paraId="556A1D76" w14:textId="77777777" w:rsidR="008E2181" w:rsidRPr="008D043F" w:rsidRDefault="008E2181" w:rsidP="0068355A">
            <w:pPr>
              <w:numPr>
                <w:ilvl w:val="0"/>
                <w:numId w:val="75"/>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Nabavka vozila i odgovarajuće tehnike i alata za sječu stabala i izradu protupožarnih prosjeka za potrebe šumskih uprava</w:t>
            </w:r>
          </w:p>
          <w:p w14:paraId="62F92230" w14:textId="77777777" w:rsidR="008E2181" w:rsidRPr="008D043F" w:rsidRDefault="008E2181" w:rsidP="0068355A">
            <w:pPr>
              <w:numPr>
                <w:ilvl w:val="0"/>
                <w:numId w:val="75"/>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Izgradnja prosjeka s elementima šumskih cesta</w:t>
            </w:r>
          </w:p>
          <w:p w14:paraId="0AA181FA" w14:textId="77777777" w:rsidR="008E2181" w:rsidRPr="008D043F" w:rsidRDefault="008E2181" w:rsidP="0068355A">
            <w:pPr>
              <w:numPr>
                <w:ilvl w:val="0"/>
                <w:numId w:val="75"/>
              </w:numPr>
              <w:spacing w:before="40" w:after="40" w:line="276" w:lineRule="auto"/>
              <w:ind w:left="360"/>
              <w:contextualSpacing/>
              <w:rPr>
                <w:rFonts w:asciiTheme="minorHAnsi" w:eastAsiaTheme="minorHAnsi" w:hAnsiTheme="minorHAnsi" w:cstheme="minorHAnsi"/>
                <w:strike/>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Nabavka i  postavljanje informativnih panoa i oznak</w:t>
            </w:r>
            <w:r w:rsidRPr="008D043F">
              <w:rPr>
                <w:rFonts w:asciiTheme="minorHAnsi" w:eastAsiaTheme="minorHAnsi" w:hAnsiTheme="minorHAnsi" w:cstheme="minorHAnsi"/>
                <w:strike/>
                <w:color w:val="000000" w:themeColor="text1"/>
                <w:sz w:val="18"/>
                <w:szCs w:val="18"/>
                <w:lang w:val="hr-HR" w:eastAsia="en-US"/>
              </w:rPr>
              <w:t>e</w:t>
            </w:r>
            <w:r w:rsidRPr="008D043F">
              <w:rPr>
                <w:rFonts w:asciiTheme="minorHAnsi" w:eastAsiaTheme="minorHAnsi" w:hAnsiTheme="minorHAnsi" w:cstheme="minorHAnsi"/>
                <w:color w:val="000000" w:themeColor="text1"/>
                <w:sz w:val="18"/>
                <w:szCs w:val="18"/>
                <w:lang w:val="hr-HR" w:eastAsia="en-US"/>
              </w:rPr>
              <w:t>a upozorenja za sprječavanje požara na području svih korisnika šuma</w:t>
            </w:r>
          </w:p>
          <w:p w14:paraId="710414EE" w14:textId="77777777" w:rsidR="008E2181" w:rsidRPr="008D043F" w:rsidRDefault="008E2181" w:rsidP="0068355A">
            <w:pPr>
              <w:numPr>
                <w:ilvl w:val="0"/>
                <w:numId w:val="75"/>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Nabavljanje opreme za prostorno osmatranje i nadzor na daljinu</w:t>
            </w:r>
          </w:p>
          <w:p w14:paraId="44A3E8BE" w14:textId="77777777" w:rsidR="008E2181" w:rsidRPr="008D043F" w:rsidRDefault="008E2181" w:rsidP="0068355A">
            <w:pPr>
              <w:numPr>
                <w:ilvl w:val="0"/>
                <w:numId w:val="75"/>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Obuka zaposlenika za prostorno osmatranje i nadzor na daljinu</w:t>
            </w:r>
          </w:p>
          <w:p w14:paraId="5F24ABA5"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Oprema za prostorno osmatranje i nadzor na daljinu obuhvata ne samo opremu za rano otkrivanje požara nego i opremu za praćenje zdravstvenog stanja šuma (mjera 6.1.3) (optički senzori i kamere, bespilotne letjelice, pametni uređaji za evidenciju stanja i fotografiranje s prijenosom podataka u GIS). </w:t>
            </w:r>
          </w:p>
        </w:tc>
      </w:tr>
      <w:tr w:rsidR="008E2181" w:rsidRPr="008D043F" w14:paraId="56621AC7" w14:textId="77777777" w:rsidTr="00076544">
        <w:trPr>
          <w:trHeight w:val="567"/>
          <w:jc w:val="center"/>
        </w:trPr>
        <w:tc>
          <w:tcPr>
            <w:tcW w:w="1429" w:type="pct"/>
            <w:shd w:val="clear" w:color="auto" w:fill="009D73"/>
            <w:vAlign w:val="center"/>
          </w:tcPr>
          <w:p w14:paraId="6966F4E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shd w:val="clear" w:color="auto" w:fill="FFFFFF" w:themeFill="background1"/>
            <w:vAlign w:val="center"/>
          </w:tcPr>
          <w:p w14:paraId="2DCE175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19655D41" w14:textId="77777777" w:rsidTr="00076544">
        <w:trPr>
          <w:trHeight w:val="567"/>
          <w:jc w:val="center"/>
        </w:trPr>
        <w:tc>
          <w:tcPr>
            <w:tcW w:w="1429" w:type="pct"/>
            <w:vMerge w:val="restart"/>
            <w:shd w:val="clear" w:color="auto" w:fill="009D73"/>
            <w:vAlign w:val="center"/>
          </w:tcPr>
          <w:p w14:paraId="0CAA2AA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7732DA6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74F2634F"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11D8B42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41831527"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5CCF57B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31AECCEB" w14:textId="77777777" w:rsidTr="00076544">
        <w:trPr>
          <w:trHeight w:val="567"/>
          <w:jc w:val="center"/>
        </w:trPr>
        <w:tc>
          <w:tcPr>
            <w:tcW w:w="1429" w:type="pct"/>
            <w:vMerge/>
            <w:shd w:val="clear" w:color="auto" w:fill="009D73"/>
            <w:vAlign w:val="center"/>
          </w:tcPr>
          <w:p w14:paraId="60B7428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71812769"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Postojanje planova za izgradnju protupožarnih prosjeka</w:t>
            </w:r>
          </w:p>
        </w:tc>
        <w:tc>
          <w:tcPr>
            <w:tcW w:w="1266" w:type="pct"/>
            <w:shd w:val="clear" w:color="auto" w:fill="FFFFFF"/>
            <w:vAlign w:val="center"/>
          </w:tcPr>
          <w:p w14:paraId="02D1E195"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Šumskoprivredna područja u </w:t>
            </w:r>
            <w:r w:rsidRPr="008D043F">
              <w:rPr>
                <w:rFonts w:asciiTheme="minorHAnsi" w:hAnsiTheme="minorHAnsi" w:cstheme="minorHAnsi"/>
                <w:sz w:val="18"/>
                <w:szCs w:val="18"/>
                <w:lang w:val="hr-HR" w:bidi="en-US"/>
              </w:rPr>
              <w:t>Federaciji BiH</w:t>
            </w:r>
            <w:r w:rsidRPr="008D043F" w:rsidDel="00F1061A">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nisu u potpunosti pokrivena planovima izgradnje protupožarnih prosjeka</w:t>
            </w:r>
          </w:p>
        </w:tc>
        <w:tc>
          <w:tcPr>
            <w:tcW w:w="1267" w:type="pct"/>
            <w:shd w:val="clear" w:color="auto" w:fill="FFFFFF"/>
            <w:vAlign w:val="center"/>
          </w:tcPr>
          <w:p w14:paraId="48C7BD1D"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2023. izrađeni su planovi za izgradnju protupožarnih prosjeka</w:t>
            </w:r>
          </w:p>
        </w:tc>
      </w:tr>
      <w:tr w:rsidR="008E2181" w:rsidRPr="008D043F" w14:paraId="1E61624C" w14:textId="77777777" w:rsidTr="00076544">
        <w:trPr>
          <w:trHeight w:val="567"/>
          <w:jc w:val="center"/>
        </w:trPr>
        <w:tc>
          <w:tcPr>
            <w:tcW w:w="1429" w:type="pct"/>
            <w:vMerge/>
            <w:shd w:val="clear" w:color="auto" w:fill="009D73"/>
            <w:vAlign w:val="center"/>
          </w:tcPr>
          <w:p w14:paraId="19F8138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D114EA5"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vozila i tehnike za izgradnju </w:t>
            </w:r>
            <w:r w:rsidRPr="008D043F">
              <w:rPr>
                <w:rFonts w:asciiTheme="minorHAnsi" w:eastAsiaTheme="minorHAnsi" w:hAnsiTheme="minorHAnsi" w:cstheme="minorHAnsi"/>
                <w:color w:val="000000" w:themeColor="text1"/>
                <w:sz w:val="18"/>
                <w:szCs w:val="18"/>
                <w:lang w:val="hr-HR" w:eastAsia="en-US" w:bidi="en-US"/>
              </w:rPr>
              <w:t>protupožarnih prosjeka</w:t>
            </w:r>
          </w:p>
        </w:tc>
        <w:tc>
          <w:tcPr>
            <w:tcW w:w="1266" w:type="pct"/>
            <w:shd w:val="clear" w:color="auto" w:fill="FFFFFF"/>
            <w:vAlign w:val="center"/>
          </w:tcPr>
          <w:p w14:paraId="7C0309C5"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orisnici šuma nisu adekvatno opremljeni vozilima, tehnikom i alatima za sječu </w:t>
            </w:r>
            <w:r w:rsidRPr="008D043F">
              <w:rPr>
                <w:rFonts w:asciiTheme="minorHAnsi" w:eastAsiaTheme="minorHAnsi" w:hAnsiTheme="minorHAnsi" w:cstheme="minorHAnsi"/>
                <w:color w:val="000000" w:themeColor="text1"/>
                <w:sz w:val="18"/>
                <w:szCs w:val="18"/>
                <w:lang w:val="hr-HR" w:eastAsia="en-US" w:bidi="en-US"/>
              </w:rPr>
              <w:lastRenderedPageBreak/>
              <w:t xml:space="preserve">stabala i izradu protupožarnih prosjeka </w:t>
            </w:r>
          </w:p>
        </w:tc>
        <w:tc>
          <w:tcPr>
            <w:tcW w:w="1267" w:type="pct"/>
            <w:shd w:val="clear" w:color="auto" w:fill="FFFFFF"/>
            <w:vAlign w:val="center"/>
          </w:tcPr>
          <w:p w14:paraId="1B9AD81C"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lastRenderedPageBreak/>
              <w:t>Do 2025. nabavljena je oprema za sve korisnike šuma</w:t>
            </w:r>
          </w:p>
        </w:tc>
      </w:tr>
      <w:tr w:rsidR="008E2181" w:rsidRPr="008D043F" w14:paraId="53DDC3E2" w14:textId="77777777" w:rsidTr="00076544">
        <w:trPr>
          <w:trHeight w:val="567"/>
          <w:jc w:val="center"/>
        </w:trPr>
        <w:tc>
          <w:tcPr>
            <w:tcW w:w="1429" w:type="pct"/>
            <w:vMerge/>
            <w:shd w:val="clear" w:color="auto" w:fill="009D73"/>
            <w:vAlign w:val="center"/>
          </w:tcPr>
          <w:p w14:paraId="1904B2F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6452476E"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prosjeka </w:t>
            </w:r>
            <w:r w:rsidRPr="008D043F">
              <w:rPr>
                <w:rFonts w:asciiTheme="minorHAnsi" w:eastAsiaTheme="minorHAnsi" w:hAnsiTheme="minorHAnsi" w:cstheme="minorHAnsi"/>
                <w:color w:val="000000" w:themeColor="text1"/>
                <w:sz w:val="18"/>
                <w:szCs w:val="18"/>
                <w:lang w:val="hr-HR" w:eastAsia="en-US" w:bidi="en-US"/>
              </w:rPr>
              <w:t>s elementima šumskih cesta</w:t>
            </w:r>
          </w:p>
        </w:tc>
        <w:tc>
          <w:tcPr>
            <w:tcW w:w="1266" w:type="pct"/>
            <w:shd w:val="clear" w:color="auto" w:fill="FFFFFF"/>
            <w:vAlign w:val="center"/>
          </w:tcPr>
          <w:p w14:paraId="438B2C6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Izgradnja prosjeka s elementima šumskih cesta</w:t>
            </w:r>
          </w:p>
        </w:tc>
        <w:tc>
          <w:tcPr>
            <w:tcW w:w="1267" w:type="pct"/>
            <w:shd w:val="clear" w:color="auto" w:fill="FFFFFF"/>
            <w:vAlign w:val="center"/>
          </w:tcPr>
          <w:p w14:paraId="4D33B619"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Do kraja 2027.  izgrađeni su prosjeci na području svih ŠPP-a </w:t>
            </w:r>
          </w:p>
        </w:tc>
      </w:tr>
      <w:tr w:rsidR="008E2181" w:rsidRPr="008D043F" w14:paraId="5E0687F4" w14:textId="77777777" w:rsidTr="00076544">
        <w:trPr>
          <w:trHeight w:val="567"/>
          <w:jc w:val="center"/>
        </w:trPr>
        <w:tc>
          <w:tcPr>
            <w:tcW w:w="1429" w:type="pct"/>
            <w:vMerge/>
            <w:shd w:val="clear" w:color="auto" w:fill="009D73"/>
            <w:vAlign w:val="center"/>
          </w:tcPr>
          <w:p w14:paraId="7DB0970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7A9EF741"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Postojanje informativnih panoa </w:t>
            </w:r>
            <w:r w:rsidRPr="008D043F">
              <w:rPr>
                <w:rFonts w:asciiTheme="minorHAnsi" w:eastAsiaTheme="minorHAnsi" w:hAnsiTheme="minorHAnsi" w:cstheme="minorHAnsi"/>
                <w:color w:val="000000" w:themeColor="text1"/>
                <w:sz w:val="18"/>
                <w:szCs w:val="18"/>
                <w:lang w:val="hr-HR" w:eastAsia="en-US" w:bidi="en-US"/>
              </w:rPr>
              <w:t>i oznaka upozorenja za sprječavanje požara</w:t>
            </w:r>
            <w:r w:rsidRPr="008D043F">
              <w:rPr>
                <w:rFonts w:asciiTheme="minorHAnsi" w:eastAsiaTheme="minorHAnsi" w:hAnsiTheme="minorHAnsi" w:cstheme="minorHAnsi"/>
                <w:color w:val="000000" w:themeColor="text1"/>
                <w:sz w:val="18"/>
                <w:szCs w:val="18"/>
                <w:lang w:val="hr-HR" w:eastAsia="en-US"/>
              </w:rPr>
              <w:t xml:space="preserve"> </w:t>
            </w:r>
          </w:p>
        </w:tc>
        <w:tc>
          <w:tcPr>
            <w:tcW w:w="1266" w:type="pct"/>
            <w:shd w:val="clear" w:color="auto" w:fill="FFFFFF"/>
            <w:vAlign w:val="center"/>
          </w:tcPr>
          <w:p w14:paraId="3F806170"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Nabavka i postavljanje </w:t>
            </w:r>
            <w:r w:rsidRPr="008D043F">
              <w:rPr>
                <w:rFonts w:asciiTheme="minorHAnsi" w:eastAsiaTheme="minorHAnsi" w:hAnsiTheme="minorHAnsi" w:cstheme="minorHAnsi"/>
                <w:color w:val="000000" w:themeColor="text1"/>
                <w:sz w:val="18"/>
                <w:szCs w:val="18"/>
                <w:lang w:val="hr-HR" w:eastAsia="en-US"/>
              </w:rPr>
              <w:t xml:space="preserve">informativnih panoa </w:t>
            </w:r>
            <w:r w:rsidRPr="008D043F">
              <w:rPr>
                <w:rFonts w:asciiTheme="minorHAnsi" w:eastAsiaTheme="minorHAnsi" w:hAnsiTheme="minorHAnsi" w:cstheme="minorHAnsi"/>
                <w:color w:val="000000" w:themeColor="text1"/>
                <w:sz w:val="18"/>
                <w:szCs w:val="18"/>
                <w:lang w:val="hr-HR" w:eastAsia="en-US" w:bidi="en-US"/>
              </w:rPr>
              <w:t>i oznaka upozorenja za sprječavanje požara na području svih korisnika šuma</w:t>
            </w:r>
          </w:p>
        </w:tc>
        <w:tc>
          <w:tcPr>
            <w:tcW w:w="1267" w:type="pct"/>
            <w:shd w:val="clear" w:color="auto" w:fill="FFFFFF"/>
            <w:vAlign w:val="center"/>
          </w:tcPr>
          <w:p w14:paraId="3B26E406"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5. korisnici šuma imaju postavljene oznake upozorenja</w:t>
            </w:r>
          </w:p>
        </w:tc>
      </w:tr>
      <w:tr w:rsidR="008E2181" w:rsidRPr="008D043F" w14:paraId="163C95D9" w14:textId="77777777" w:rsidTr="00076544">
        <w:trPr>
          <w:trHeight w:val="567"/>
          <w:jc w:val="center"/>
        </w:trPr>
        <w:tc>
          <w:tcPr>
            <w:tcW w:w="1429" w:type="pct"/>
            <w:vMerge/>
            <w:shd w:val="clear" w:color="auto" w:fill="009D73"/>
            <w:vAlign w:val="center"/>
          </w:tcPr>
          <w:p w14:paraId="3B9A8A4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32B8DD67"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ostojanje opreme za prostorno osmatranje i nadzor na daljinu</w:t>
            </w:r>
          </w:p>
        </w:tc>
        <w:tc>
          <w:tcPr>
            <w:tcW w:w="1266" w:type="pct"/>
            <w:shd w:val="clear" w:color="auto" w:fill="FFFFFF"/>
            <w:vAlign w:val="center"/>
          </w:tcPr>
          <w:p w14:paraId="7912970D"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šuma ne posjeduju opremu za osmatranje i nadzor na daljinu</w:t>
            </w:r>
          </w:p>
        </w:tc>
        <w:tc>
          <w:tcPr>
            <w:tcW w:w="1267" w:type="pct"/>
            <w:shd w:val="clear" w:color="auto" w:fill="FFFFFF"/>
            <w:vAlign w:val="center"/>
          </w:tcPr>
          <w:p w14:paraId="5939B75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2026. nabavljena oprema za osmatranje i nadzor</w:t>
            </w:r>
          </w:p>
        </w:tc>
      </w:tr>
      <w:tr w:rsidR="008E2181" w:rsidRPr="008D043F" w14:paraId="0B504BB7" w14:textId="77777777" w:rsidTr="00076544">
        <w:trPr>
          <w:trHeight w:val="567"/>
          <w:jc w:val="center"/>
        </w:trPr>
        <w:tc>
          <w:tcPr>
            <w:tcW w:w="1429" w:type="pct"/>
            <w:vMerge/>
            <w:shd w:val="clear" w:color="auto" w:fill="009D73"/>
            <w:vAlign w:val="center"/>
          </w:tcPr>
          <w:p w14:paraId="2D4D739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F58EFF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bidi="en-US"/>
              </w:rPr>
              <w:t>% korisnika šuma osposobljenih za prostorno osmatranje i nadzor na daljinu</w:t>
            </w:r>
          </w:p>
        </w:tc>
        <w:tc>
          <w:tcPr>
            <w:tcW w:w="1266" w:type="pct"/>
            <w:shd w:val="clear" w:color="auto" w:fill="FFFFFF"/>
            <w:vAlign w:val="center"/>
          </w:tcPr>
          <w:p w14:paraId="61FB2E86"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šuma nisu kapacitirani za osmatranje i nadzor na daljinu</w:t>
            </w:r>
          </w:p>
        </w:tc>
        <w:tc>
          <w:tcPr>
            <w:tcW w:w="1267" w:type="pct"/>
            <w:shd w:val="clear" w:color="auto" w:fill="FFFFFF"/>
            <w:vAlign w:val="center"/>
          </w:tcPr>
          <w:p w14:paraId="7C34A950"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2027. izvršena obuka zaposlenika svih korisnika šuma za osmatranje i nadzor</w:t>
            </w:r>
          </w:p>
        </w:tc>
      </w:tr>
      <w:tr w:rsidR="008E2181" w:rsidRPr="008D043F" w14:paraId="0562CDAE" w14:textId="77777777" w:rsidTr="00076544">
        <w:trPr>
          <w:trHeight w:val="567"/>
          <w:jc w:val="center"/>
        </w:trPr>
        <w:tc>
          <w:tcPr>
            <w:tcW w:w="1429" w:type="pct"/>
            <w:shd w:val="clear" w:color="auto" w:fill="009D73"/>
            <w:vAlign w:val="center"/>
          </w:tcPr>
          <w:p w14:paraId="2275637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shd w:val="clear" w:color="auto" w:fill="FFFFFF"/>
            <w:vAlign w:val="center"/>
          </w:tcPr>
          <w:p w14:paraId="0C7526E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Povećana sigurnost od požara</w:t>
            </w:r>
          </w:p>
        </w:tc>
      </w:tr>
      <w:tr w:rsidR="008E2181" w:rsidRPr="008D043F" w14:paraId="50966770" w14:textId="77777777" w:rsidTr="00076544">
        <w:trPr>
          <w:trHeight w:val="567"/>
          <w:jc w:val="center"/>
        </w:trPr>
        <w:tc>
          <w:tcPr>
            <w:tcW w:w="1429" w:type="pct"/>
            <w:shd w:val="clear" w:color="auto" w:fill="009D73"/>
            <w:vAlign w:val="center"/>
          </w:tcPr>
          <w:p w14:paraId="3A794A8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shd w:val="clear" w:color="auto" w:fill="FFFFFF"/>
            <w:vAlign w:val="center"/>
          </w:tcPr>
          <w:p w14:paraId="5A2DE1DB" w14:textId="77777777" w:rsidR="008E2181" w:rsidRPr="008D043F" w:rsidRDefault="008E2181" w:rsidP="0068355A">
            <w:pPr>
              <w:spacing w:before="40" w:after="40" w:line="276" w:lineRule="auto"/>
              <w:rPr>
                <w:rFonts w:asciiTheme="minorHAnsi" w:eastAsiaTheme="minorHAnsi" w:hAnsiTheme="minorHAnsi" w:cstheme="minorHAnsi"/>
                <w:bCs/>
                <w:color w:val="000000" w:themeColor="text1"/>
                <w:sz w:val="18"/>
                <w:szCs w:val="18"/>
                <w:lang w:val="hr-HR" w:eastAsia="en-US" w:bidi="en-US"/>
              </w:rPr>
            </w:pPr>
            <w:r w:rsidRPr="008D043F">
              <w:rPr>
                <w:rFonts w:asciiTheme="minorHAnsi" w:eastAsiaTheme="minorHAnsi" w:hAnsiTheme="minorHAnsi" w:cstheme="minorHAnsi"/>
                <w:bCs/>
                <w:color w:val="000000" w:themeColor="text1"/>
                <w:sz w:val="18"/>
                <w:szCs w:val="18"/>
                <w:lang w:val="hr-HR" w:eastAsia="en-US" w:bidi="en-US"/>
              </w:rPr>
              <w:t xml:space="preserve">Iznos: 8 996 818 KM </w:t>
            </w:r>
          </w:p>
          <w:p w14:paraId="2D3E7835" w14:textId="77777777" w:rsidR="008E2181" w:rsidRPr="008D043F" w:rsidRDefault="008E2181" w:rsidP="0068355A">
            <w:pPr>
              <w:spacing w:before="40" w:after="40" w:line="276" w:lineRule="auto"/>
              <w:rPr>
                <w:rFonts w:asciiTheme="minorHAnsi" w:eastAsiaTheme="minorHAnsi" w:hAnsiTheme="minorHAnsi" w:cstheme="minorHAnsi"/>
                <w:bCs/>
                <w:color w:val="000000" w:themeColor="text1"/>
                <w:sz w:val="18"/>
                <w:szCs w:val="18"/>
                <w:lang w:val="hr-HR" w:eastAsia="en-US" w:bidi="en-US"/>
              </w:rPr>
            </w:pPr>
            <w:r w:rsidRPr="008D043F">
              <w:rPr>
                <w:rFonts w:asciiTheme="minorHAnsi" w:eastAsiaTheme="minorHAnsi" w:hAnsiTheme="minorHAnsi" w:cstheme="minorHAnsi"/>
                <w:bCs/>
                <w:color w:val="000000" w:themeColor="text1"/>
                <w:sz w:val="18"/>
                <w:szCs w:val="18"/>
                <w:lang w:val="hr-HR" w:eastAsia="en-US" w:bidi="en-US"/>
              </w:rPr>
              <w:t>Izvor: 10% budžetska sredstva, 90% sredstva EU i drugih međunarodnih donatora</w:t>
            </w:r>
          </w:p>
        </w:tc>
      </w:tr>
      <w:tr w:rsidR="008E2181" w:rsidRPr="008D043F" w14:paraId="729A16D4" w14:textId="77777777" w:rsidTr="00076544">
        <w:trPr>
          <w:trHeight w:val="567"/>
          <w:jc w:val="center"/>
        </w:trPr>
        <w:tc>
          <w:tcPr>
            <w:tcW w:w="1429" w:type="pct"/>
            <w:shd w:val="clear" w:color="auto" w:fill="009D73"/>
            <w:vAlign w:val="center"/>
          </w:tcPr>
          <w:p w14:paraId="350B19E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shd w:val="clear" w:color="auto" w:fill="FFFFFF"/>
            <w:vAlign w:val="center"/>
          </w:tcPr>
          <w:p w14:paraId="05ED1061"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2022‒2027</w:t>
            </w:r>
          </w:p>
        </w:tc>
      </w:tr>
      <w:tr w:rsidR="008E2181" w:rsidRPr="008D043F" w14:paraId="39349E6B" w14:textId="77777777" w:rsidTr="00076544">
        <w:trPr>
          <w:trHeight w:val="567"/>
          <w:jc w:val="center"/>
        </w:trPr>
        <w:tc>
          <w:tcPr>
            <w:tcW w:w="1429" w:type="pct"/>
            <w:shd w:val="clear" w:color="auto" w:fill="009D73"/>
            <w:vAlign w:val="center"/>
          </w:tcPr>
          <w:p w14:paraId="1C6AA8B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42D67AD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tc>
      </w:tr>
      <w:tr w:rsidR="008E2181" w:rsidRPr="008D043F" w14:paraId="52AA24F1" w14:textId="77777777" w:rsidTr="00076544">
        <w:trPr>
          <w:trHeight w:val="567"/>
          <w:jc w:val="center"/>
        </w:trPr>
        <w:tc>
          <w:tcPr>
            <w:tcW w:w="1429" w:type="pct"/>
            <w:shd w:val="clear" w:color="auto" w:fill="009D73"/>
            <w:vAlign w:val="center"/>
          </w:tcPr>
          <w:p w14:paraId="32AE4DC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shd w:val="clear" w:color="auto" w:fill="FFFFFF"/>
            <w:vAlign w:val="center"/>
          </w:tcPr>
          <w:p w14:paraId="63EBB6FE"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Korisnici šuma</w:t>
            </w:r>
          </w:p>
          <w:p w14:paraId="64D82256"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Nadležna kantonalna ministarstva, kantonalne uprave za šumarstvo</w:t>
            </w:r>
          </w:p>
        </w:tc>
      </w:tr>
      <w:tr w:rsidR="008E2181" w:rsidRPr="008D043F" w14:paraId="3BD63D1B" w14:textId="77777777" w:rsidTr="00076544">
        <w:trPr>
          <w:trHeight w:val="567"/>
          <w:jc w:val="center"/>
        </w:trPr>
        <w:tc>
          <w:tcPr>
            <w:tcW w:w="1429" w:type="pct"/>
            <w:shd w:val="clear" w:color="auto" w:fill="009D73"/>
            <w:vAlign w:val="center"/>
          </w:tcPr>
          <w:p w14:paraId="64581A6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shd w:val="clear" w:color="auto" w:fill="FFFFFF"/>
            <w:vAlign w:val="center"/>
          </w:tcPr>
          <w:p w14:paraId="22F8B323"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kantonalna ministarstva, kantonalne uprave za šumarstvo</w:t>
            </w:r>
          </w:p>
          <w:p w14:paraId="39FD0C86"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šuma</w:t>
            </w:r>
          </w:p>
        </w:tc>
      </w:tr>
    </w:tbl>
    <w:p w14:paraId="24F31924"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1AEC113B" w14:textId="77777777" w:rsidTr="00076544">
        <w:trPr>
          <w:trHeight w:val="567"/>
          <w:jc w:val="center"/>
        </w:trPr>
        <w:tc>
          <w:tcPr>
            <w:tcW w:w="1429" w:type="pct"/>
            <w:shd w:val="clear" w:color="auto" w:fill="009D73"/>
            <w:vAlign w:val="center"/>
          </w:tcPr>
          <w:p w14:paraId="1D1835E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44D783E7"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770D6C3A" w14:textId="77777777" w:rsidTr="00076544">
        <w:trPr>
          <w:trHeight w:val="567"/>
          <w:jc w:val="center"/>
        </w:trPr>
        <w:tc>
          <w:tcPr>
            <w:tcW w:w="1429" w:type="pct"/>
            <w:shd w:val="clear" w:color="auto" w:fill="009D73"/>
            <w:vAlign w:val="center"/>
          </w:tcPr>
          <w:p w14:paraId="6D5DD5E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43E30396"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1. Uspostaviti efikasan zakonski, strateški i institucionalni okvir za održivo upravljanje šumama i šumskim resursima u Federaciji BiH, adekvatno vrednovanje šumskih resursa, kao i integraciju rodno osjetljive problematike klimatskih promjena</w:t>
            </w:r>
          </w:p>
        </w:tc>
      </w:tr>
      <w:tr w:rsidR="008E2181" w:rsidRPr="008D043F" w14:paraId="3FF33E6F" w14:textId="77777777" w:rsidTr="00076544">
        <w:trPr>
          <w:trHeight w:val="567"/>
          <w:jc w:val="center"/>
        </w:trPr>
        <w:tc>
          <w:tcPr>
            <w:tcW w:w="1429" w:type="pct"/>
            <w:shd w:val="clear" w:color="auto" w:fill="009D73"/>
            <w:vAlign w:val="center"/>
          </w:tcPr>
          <w:p w14:paraId="58FDEBF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Naziv mjere</w:t>
            </w:r>
          </w:p>
        </w:tc>
        <w:tc>
          <w:tcPr>
            <w:tcW w:w="3571" w:type="pct"/>
            <w:gridSpan w:val="3"/>
            <w:shd w:val="clear" w:color="auto" w:fill="FFFFFF"/>
            <w:vAlign w:val="center"/>
          </w:tcPr>
          <w:p w14:paraId="20538A74"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Calibri" w:hAnsiTheme="minorHAnsi" w:cstheme="minorHAnsi"/>
                <w:b/>
                <w:bCs/>
                <w:sz w:val="18"/>
                <w:szCs w:val="18"/>
                <w:lang w:val="hr-HR"/>
              </w:rPr>
              <w:t xml:space="preserve">6.1.5. Pošumljavanje goleti i prevođenje izdanačkih šuma u visoke šume </w:t>
            </w:r>
          </w:p>
        </w:tc>
      </w:tr>
      <w:tr w:rsidR="008E2181" w:rsidRPr="008D043F" w14:paraId="7DE1BE64" w14:textId="77777777" w:rsidTr="00076544">
        <w:trPr>
          <w:trHeight w:val="567"/>
          <w:jc w:val="center"/>
        </w:trPr>
        <w:tc>
          <w:tcPr>
            <w:tcW w:w="1429" w:type="pct"/>
            <w:shd w:val="clear" w:color="auto" w:fill="009D73"/>
            <w:vAlign w:val="center"/>
          </w:tcPr>
          <w:p w14:paraId="71AF0E4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FFFFFF"/>
            <w:vAlign w:val="center"/>
          </w:tcPr>
          <w:p w14:paraId="63C481F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Mjera ima za cilj povećati ukupne šumske površine u </w:t>
            </w:r>
            <w:r w:rsidRPr="008D043F">
              <w:rPr>
                <w:rFonts w:asciiTheme="minorHAnsi" w:hAnsiTheme="minorHAnsi" w:cstheme="minorHAnsi"/>
                <w:sz w:val="18"/>
                <w:szCs w:val="18"/>
                <w:lang w:val="hr-HR" w:bidi="en-US"/>
              </w:rPr>
              <w:t>Federaciji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i time doprinijeti sprječavanju klimatskih promjena. Mjera se fokusira na pošumljavanje goleti i prevođenje izdanačkih šuma u visoke šume:  </w:t>
            </w:r>
          </w:p>
          <w:p w14:paraId="04BB4424" w14:textId="77777777" w:rsidR="008E2181" w:rsidRPr="008D043F" w:rsidRDefault="008E2181" w:rsidP="0068355A">
            <w:pPr>
              <w:numPr>
                <w:ilvl w:val="0"/>
                <w:numId w:val="7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bidi="en-US"/>
              </w:rPr>
              <w:t xml:space="preserve">Donošenje Zakona o reprodukcijskom materijalu šumskog i ukrasnog drveća i grmlja na osnovu kojeg će se donijeti pravilnik kojim se propisuje provenijencija šumskog drveća </w:t>
            </w:r>
          </w:p>
          <w:p w14:paraId="1F31D745" w14:textId="77777777" w:rsidR="008E2181" w:rsidRPr="008D043F" w:rsidRDefault="008E2181" w:rsidP="0068355A">
            <w:pPr>
              <w:numPr>
                <w:ilvl w:val="0"/>
                <w:numId w:val="7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nošenje pravilnika kojim će se ustanoviti regije provenijencija, te propisati način, postupak i uvjeti vrednovanja i priznavanja polaznog materijala šumskog drveća</w:t>
            </w:r>
          </w:p>
          <w:p w14:paraId="561C42C3" w14:textId="77777777" w:rsidR="008E2181" w:rsidRPr="008D043F" w:rsidRDefault="008E2181" w:rsidP="0068355A">
            <w:pPr>
              <w:numPr>
                <w:ilvl w:val="0"/>
                <w:numId w:val="7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većanje površine visokih šuma prevođenjem min. 20% sadašnje površine izdanačkih šuma i šikara u viši uzgojni oblik, na površinama na kojima je to moguće</w:t>
            </w:r>
          </w:p>
          <w:p w14:paraId="153A24BC" w14:textId="77777777" w:rsidR="008E2181" w:rsidRPr="008D043F" w:rsidRDefault="008E2181" w:rsidP="0068355A">
            <w:pPr>
              <w:numPr>
                <w:ilvl w:val="0"/>
                <w:numId w:val="7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rodno osjetljivog plana pošumljavanja krša i goleti </w:t>
            </w:r>
            <w:r w:rsidRPr="008D043F">
              <w:rPr>
                <w:rFonts w:asciiTheme="minorHAnsi" w:hAnsiTheme="minorHAnsi" w:cstheme="minorHAnsi"/>
                <w:sz w:val="18"/>
                <w:szCs w:val="18"/>
                <w:lang w:val="hr-HR" w:bidi="en-US"/>
              </w:rPr>
              <w:t>Federacije BiH</w:t>
            </w:r>
          </w:p>
          <w:p w14:paraId="729FF75E" w14:textId="77777777" w:rsidR="008E2181" w:rsidRPr="008D043F" w:rsidRDefault="008E2181" w:rsidP="0068355A">
            <w:pPr>
              <w:numPr>
                <w:ilvl w:val="0"/>
                <w:numId w:val="7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šumljavanje na 10 % sadašnje teritorije krša i goleti</w:t>
            </w:r>
          </w:p>
        </w:tc>
      </w:tr>
      <w:tr w:rsidR="008E2181" w:rsidRPr="008D043F" w14:paraId="167712B7" w14:textId="77777777" w:rsidTr="00076544">
        <w:trPr>
          <w:trHeight w:val="567"/>
          <w:jc w:val="center"/>
        </w:trPr>
        <w:tc>
          <w:tcPr>
            <w:tcW w:w="1429" w:type="pct"/>
            <w:shd w:val="clear" w:color="auto" w:fill="009D73"/>
            <w:vAlign w:val="center"/>
          </w:tcPr>
          <w:p w14:paraId="5851FC3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shd w:val="clear" w:color="auto" w:fill="FFFFFF" w:themeFill="background1"/>
            <w:vAlign w:val="center"/>
          </w:tcPr>
          <w:p w14:paraId="5C46780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1DC01EF3" w14:textId="77777777" w:rsidTr="00076544">
        <w:trPr>
          <w:trHeight w:val="567"/>
          <w:jc w:val="center"/>
        </w:trPr>
        <w:tc>
          <w:tcPr>
            <w:tcW w:w="1429" w:type="pct"/>
            <w:vMerge w:val="restart"/>
            <w:shd w:val="clear" w:color="auto" w:fill="009D73"/>
            <w:vAlign w:val="center"/>
          </w:tcPr>
          <w:p w14:paraId="7115A11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65D2BCEF"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60A7102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0422FD76"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4D625D2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519D61D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0319B138" w14:textId="77777777" w:rsidTr="00076544">
        <w:trPr>
          <w:trHeight w:val="567"/>
          <w:jc w:val="center"/>
        </w:trPr>
        <w:tc>
          <w:tcPr>
            <w:tcW w:w="1429" w:type="pct"/>
            <w:vMerge/>
            <w:shd w:val="clear" w:color="auto" w:fill="009D73"/>
            <w:vAlign w:val="center"/>
          </w:tcPr>
          <w:p w14:paraId="6E70049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A6C735C"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w:t>
            </w:r>
            <w:r w:rsidRPr="008D043F">
              <w:rPr>
                <w:rFonts w:asciiTheme="minorHAnsi" w:eastAsiaTheme="minorHAnsi" w:hAnsiTheme="minorHAnsi" w:cstheme="minorHAnsi"/>
                <w:sz w:val="18"/>
                <w:szCs w:val="18"/>
                <w:lang w:val="hr-HR" w:eastAsia="en-US" w:bidi="en-US"/>
              </w:rPr>
              <w:t>propisa kojim će se ustanoviti regije provenijencija, način, postupak i uvjeti vrednovanja i priznavanja polaznog materijala šumskog drveća</w:t>
            </w:r>
          </w:p>
        </w:tc>
        <w:tc>
          <w:tcPr>
            <w:tcW w:w="1266" w:type="pct"/>
            <w:shd w:val="clear" w:color="auto" w:fill="FFFFFF"/>
            <w:vAlign w:val="center"/>
          </w:tcPr>
          <w:p w14:paraId="0D92894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Regije provenijencija, način, postupak i uvjeti vrednovanja i priznavanja polaznog materijala šumskog drveća 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sz w:val="18"/>
                <w:szCs w:val="18"/>
                <w:lang w:val="hr-HR" w:eastAsia="en-US" w:bidi="en-US"/>
              </w:rPr>
              <w:t xml:space="preserve"> nisu propisani</w:t>
            </w:r>
          </w:p>
        </w:tc>
        <w:tc>
          <w:tcPr>
            <w:tcW w:w="1267" w:type="pct"/>
            <w:shd w:val="clear" w:color="auto" w:fill="FFFFFF"/>
            <w:vAlign w:val="center"/>
          </w:tcPr>
          <w:p w14:paraId="49A9687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3. usvojiti zakon o reprodukcijskom materijalu šumskog i ukrasnog drveća i grmlja na osnovu kojeg će se donijeti pravilnik kojim se propisuje provenijencija šumskog drveća </w:t>
            </w:r>
          </w:p>
        </w:tc>
      </w:tr>
      <w:tr w:rsidR="008E2181" w:rsidRPr="008D043F" w14:paraId="163F6747" w14:textId="77777777" w:rsidTr="00076544">
        <w:trPr>
          <w:trHeight w:val="567"/>
          <w:jc w:val="center"/>
        </w:trPr>
        <w:tc>
          <w:tcPr>
            <w:tcW w:w="1429" w:type="pct"/>
            <w:vMerge/>
            <w:shd w:val="clear" w:color="auto" w:fill="009D73"/>
            <w:vAlign w:val="center"/>
          </w:tcPr>
          <w:p w14:paraId="0BB05AD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79A4F2B"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vršine izdanačkih šuma</w:t>
            </w:r>
          </w:p>
        </w:tc>
        <w:tc>
          <w:tcPr>
            <w:tcW w:w="1266" w:type="pct"/>
            <w:shd w:val="clear" w:color="auto" w:fill="FFFFFF"/>
            <w:vAlign w:val="center"/>
          </w:tcPr>
          <w:p w14:paraId="45DBD34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Površina izdanačkih šuma </w:t>
            </w:r>
            <w:r w:rsidRPr="008D043F">
              <w:rPr>
                <w:rFonts w:asciiTheme="minorHAnsi" w:eastAsiaTheme="minorHAnsi" w:hAnsiTheme="minorHAnsi" w:cstheme="minorHAnsi"/>
                <w:color w:val="000000" w:themeColor="text1"/>
                <w:sz w:val="18"/>
                <w:szCs w:val="18"/>
                <w:lang w:val="hr-HR" w:eastAsia="en-US"/>
              </w:rPr>
              <w:t xml:space="preserve">iznosi 257.879,6 </w:t>
            </w:r>
            <w:r w:rsidRPr="008D043F">
              <w:rPr>
                <w:rFonts w:asciiTheme="minorHAnsi" w:eastAsiaTheme="minorHAnsi" w:hAnsiTheme="minorHAnsi" w:cstheme="minorHAnsi"/>
                <w:sz w:val="18"/>
                <w:szCs w:val="18"/>
                <w:lang w:val="hr-HR" w:eastAsia="en-US"/>
              </w:rPr>
              <w:t>ha</w:t>
            </w:r>
          </w:p>
        </w:tc>
        <w:tc>
          <w:tcPr>
            <w:tcW w:w="1267" w:type="pct"/>
            <w:shd w:val="clear" w:color="auto" w:fill="FFFFFF"/>
            <w:vAlign w:val="center"/>
          </w:tcPr>
          <w:p w14:paraId="1D45B50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 xml:space="preserve">Do 2026. smanjene površine izdanačkih šuma i šikara za </w:t>
            </w:r>
            <w:r w:rsidRPr="008D043F">
              <w:rPr>
                <w:rFonts w:asciiTheme="minorHAnsi" w:eastAsiaTheme="minorHAnsi" w:hAnsiTheme="minorHAnsi" w:cstheme="minorHAnsi"/>
                <w:sz w:val="18"/>
                <w:szCs w:val="18"/>
                <w:lang w:val="hr-HR" w:eastAsia="en-US"/>
              </w:rPr>
              <w:t xml:space="preserve">50.000 ha i </w:t>
            </w:r>
            <w:r w:rsidRPr="008D043F">
              <w:rPr>
                <w:rFonts w:asciiTheme="minorHAnsi" w:eastAsiaTheme="minorHAnsi" w:hAnsiTheme="minorHAnsi" w:cstheme="minorHAnsi"/>
                <w:color w:val="000000"/>
                <w:sz w:val="18"/>
                <w:szCs w:val="18"/>
                <w:lang w:val="hr-HR" w:eastAsia="en-US"/>
              </w:rPr>
              <w:t>prevedene u viši uzgojni oblik</w:t>
            </w:r>
          </w:p>
        </w:tc>
      </w:tr>
      <w:tr w:rsidR="008E2181" w:rsidRPr="008D043F" w14:paraId="65E83620" w14:textId="77777777" w:rsidTr="00076544">
        <w:trPr>
          <w:trHeight w:val="567"/>
          <w:jc w:val="center"/>
        </w:trPr>
        <w:tc>
          <w:tcPr>
            <w:tcW w:w="1429" w:type="pct"/>
            <w:vMerge/>
            <w:shd w:val="clear" w:color="auto" w:fill="009D73"/>
            <w:vAlign w:val="center"/>
          </w:tcPr>
          <w:p w14:paraId="1969C11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920A4D0"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 xml:space="preserve">Površina produktivnih goleti pogodnih za pošumljavanje  </w:t>
            </w:r>
          </w:p>
        </w:tc>
        <w:tc>
          <w:tcPr>
            <w:tcW w:w="1266" w:type="pct"/>
            <w:shd w:val="clear" w:color="auto" w:fill="FFFFFF"/>
            <w:vAlign w:val="center"/>
          </w:tcPr>
          <w:p w14:paraId="445F67C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Površina </w:t>
            </w:r>
            <w:r w:rsidRPr="008D043F">
              <w:rPr>
                <w:rFonts w:asciiTheme="minorHAnsi" w:eastAsiaTheme="minorHAnsi" w:hAnsiTheme="minorHAnsi" w:cstheme="minorHAnsi"/>
                <w:color w:val="000000" w:themeColor="text1"/>
                <w:sz w:val="18"/>
                <w:szCs w:val="18"/>
                <w:lang w:val="hr-HR" w:eastAsia="en-US"/>
              </w:rPr>
              <w:t>produktivnih goleti pogodnih za pošumljavanje iznosi 159.913,5 ha</w:t>
            </w:r>
          </w:p>
        </w:tc>
        <w:tc>
          <w:tcPr>
            <w:tcW w:w="1267" w:type="pct"/>
            <w:shd w:val="clear" w:color="auto" w:fill="FFFFFF"/>
            <w:vAlign w:val="center"/>
          </w:tcPr>
          <w:p w14:paraId="1B1DEBB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Do 2031. pošumljeno 16.000 ha sadašnje teritorije krša i goleti</w:t>
            </w:r>
          </w:p>
        </w:tc>
      </w:tr>
      <w:tr w:rsidR="008E2181" w:rsidRPr="008D043F" w14:paraId="1115994D" w14:textId="77777777" w:rsidTr="00076544">
        <w:trPr>
          <w:trHeight w:val="567"/>
          <w:jc w:val="center"/>
        </w:trPr>
        <w:tc>
          <w:tcPr>
            <w:tcW w:w="1429" w:type="pct"/>
            <w:shd w:val="clear" w:color="auto" w:fill="009D73"/>
            <w:vAlign w:val="center"/>
          </w:tcPr>
          <w:p w14:paraId="18714C6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shd w:val="clear" w:color="auto" w:fill="FFFFFF"/>
            <w:vAlign w:val="center"/>
          </w:tcPr>
          <w:p w14:paraId="4D8C0E8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Unaprjeđenje sistema upravljanja šumama i povećana otpornost Federacije BiH</w:t>
            </w:r>
            <w:r w:rsidRPr="008D043F" w:rsidDel="00F1061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na klimatske promjene</w:t>
            </w:r>
          </w:p>
        </w:tc>
      </w:tr>
      <w:tr w:rsidR="008E2181" w:rsidRPr="008D043F" w14:paraId="2D2BA140" w14:textId="77777777" w:rsidTr="00076544">
        <w:trPr>
          <w:trHeight w:val="567"/>
          <w:jc w:val="center"/>
        </w:trPr>
        <w:tc>
          <w:tcPr>
            <w:tcW w:w="1429" w:type="pct"/>
            <w:shd w:val="clear" w:color="auto" w:fill="009D73"/>
            <w:vAlign w:val="center"/>
          </w:tcPr>
          <w:p w14:paraId="04A6CD0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shd w:val="clear" w:color="auto" w:fill="FFFFFF"/>
            <w:vAlign w:val="center"/>
          </w:tcPr>
          <w:p w14:paraId="7C9F09E6"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32 163 137 KM</w:t>
            </w:r>
          </w:p>
          <w:p w14:paraId="652DE809" w14:textId="7C4BB629" w:rsidR="008E2181" w:rsidRPr="008D043F" w:rsidRDefault="00262615"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 budžetska sredstva, 90% kombinacija ‒ kreditna sredstva, sredstva EU i drugih međunarodnih donatora i ostale donacije</w:t>
            </w:r>
          </w:p>
        </w:tc>
      </w:tr>
      <w:tr w:rsidR="008E2181" w:rsidRPr="008D043F" w14:paraId="0703FA82" w14:textId="77777777" w:rsidTr="00076544">
        <w:trPr>
          <w:trHeight w:val="567"/>
          <w:jc w:val="center"/>
        </w:trPr>
        <w:tc>
          <w:tcPr>
            <w:tcW w:w="1429" w:type="pct"/>
            <w:shd w:val="clear" w:color="auto" w:fill="009D73"/>
            <w:vAlign w:val="center"/>
          </w:tcPr>
          <w:p w14:paraId="7DD5D10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Period implementacije mjere</w:t>
            </w:r>
          </w:p>
        </w:tc>
        <w:tc>
          <w:tcPr>
            <w:tcW w:w="3571" w:type="pct"/>
            <w:gridSpan w:val="3"/>
            <w:shd w:val="clear" w:color="auto" w:fill="FFFFFF"/>
            <w:vAlign w:val="center"/>
          </w:tcPr>
          <w:p w14:paraId="0EC06C3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3‒2031.</w:t>
            </w:r>
          </w:p>
        </w:tc>
      </w:tr>
      <w:tr w:rsidR="008E2181" w:rsidRPr="008D043F" w14:paraId="6D7F7D00" w14:textId="77777777" w:rsidTr="00076544">
        <w:trPr>
          <w:trHeight w:val="567"/>
          <w:jc w:val="center"/>
        </w:trPr>
        <w:tc>
          <w:tcPr>
            <w:tcW w:w="1429" w:type="pct"/>
            <w:shd w:val="clear" w:color="auto" w:fill="009D73"/>
            <w:vAlign w:val="center"/>
          </w:tcPr>
          <w:p w14:paraId="3EAE0B1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35ED5916"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8D043F" w14:paraId="3B72192F" w14:textId="77777777" w:rsidTr="00076544">
        <w:trPr>
          <w:trHeight w:val="567"/>
          <w:jc w:val="center"/>
        </w:trPr>
        <w:tc>
          <w:tcPr>
            <w:tcW w:w="1429" w:type="pct"/>
            <w:shd w:val="clear" w:color="auto" w:fill="009D73"/>
            <w:vAlign w:val="center"/>
          </w:tcPr>
          <w:p w14:paraId="4EEB6B4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shd w:val="clear" w:color="auto" w:fill="FFFFFF"/>
            <w:vAlign w:val="center"/>
          </w:tcPr>
          <w:p w14:paraId="38803E0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p w14:paraId="2AD7FF83"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Nadležna kantonalna ministarstva, korisnici šuma</w:t>
            </w:r>
          </w:p>
        </w:tc>
      </w:tr>
      <w:tr w:rsidR="008E2181" w:rsidRPr="008D043F" w14:paraId="178284D3" w14:textId="77777777" w:rsidTr="00076544">
        <w:trPr>
          <w:trHeight w:val="567"/>
          <w:jc w:val="center"/>
        </w:trPr>
        <w:tc>
          <w:tcPr>
            <w:tcW w:w="1429" w:type="pct"/>
            <w:shd w:val="clear" w:color="auto" w:fill="009D73"/>
            <w:vAlign w:val="center"/>
          </w:tcPr>
          <w:p w14:paraId="233CFCB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shd w:val="clear" w:color="auto" w:fill="FFFFFF"/>
            <w:vAlign w:val="center"/>
          </w:tcPr>
          <w:p w14:paraId="75B6B2E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ministarstva</w:t>
            </w:r>
          </w:p>
          <w:p w14:paraId="7CF9D58D"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antonalne uprave za šumarstvo, korisnici šuma</w:t>
            </w:r>
          </w:p>
        </w:tc>
      </w:tr>
    </w:tbl>
    <w:p w14:paraId="052E5D36"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8E2181" w:rsidRPr="008D043F" w14:paraId="67E1E0B2"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BA89D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546601C"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166EE10B"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75F44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B299CBD"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1. Uspostaviti efikasan zakonski, strateški i institucionalni okvir za održivo upravljanje šumama i šumskim resursima u Federaciji BiH, adekvatno vrednovanje šumskih resursa, kao i integraciju rodno osjetljive problematike klimatskih promjena</w:t>
            </w:r>
          </w:p>
        </w:tc>
      </w:tr>
      <w:tr w:rsidR="008E2181" w:rsidRPr="008D043F" w14:paraId="48F72D37"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BC296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8E30E8"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Calibri" w:hAnsiTheme="minorHAnsi" w:cstheme="minorHAnsi"/>
                <w:b/>
                <w:bCs/>
                <w:sz w:val="18"/>
                <w:szCs w:val="18"/>
                <w:lang w:val="hr-HR"/>
              </w:rPr>
              <w:t>6.1.6. Uspostavljanje informacijskog sistema o šumama</w:t>
            </w:r>
          </w:p>
        </w:tc>
      </w:tr>
      <w:tr w:rsidR="008E2181" w:rsidRPr="008D043F" w14:paraId="173E0914"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8E776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87EE9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uspostave informacijskog sistema o šumama (ISŠ) je stvoriti informacijske pretpostavke za održivo upravljanje šumskim resursima. </w:t>
            </w:r>
          </w:p>
          <w:p w14:paraId="12D8922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SŠ treba sadržavati prioritetne teme za podatke i informacije o šumama, kao npr.: osnovni podaci o šumama, priroda i biološka raznolikost, šume i klimatske promjene (utjecaji, prilagođavanje i ublažavanje), zdravlje i otpornost šuma (prirodni poremećaji, požari i štetnici) i (šuma) bioekonomija</w:t>
            </w:r>
          </w:p>
          <w:p w14:paraId="196B119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io informacijskog sistema je već razvijen, ali treba nastaviti rad i usklađivanje strukture sa Šumarskim  informacijskim sistemom EU (FISE). </w:t>
            </w:r>
          </w:p>
          <w:p w14:paraId="3B8FD07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Ovoj aktivnosti treba prethoditi hitno usvajanje i stavljanje podataka u javnost II inventure šuma. </w:t>
            </w:r>
          </w:p>
        </w:tc>
      </w:tr>
      <w:tr w:rsidR="008E2181" w:rsidRPr="008D043F" w14:paraId="3328299C"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EF0A8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A74853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30841013" w14:textId="77777777" w:rsidTr="00076544">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6D1253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8D2C6F"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02EE716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820092"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665CADB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80492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55D27DD0" w14:textId="77777777" w:rsidTr="000240F4">
        <w:trPr>
          <w:trHeight w:val="274"/>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56982B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C984B2"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ISŠ-a usklađenog sa </w:t>
            </w:r>
            <w:r w:rsidRPr="008D043F">
              <w:rPr>
                <w:rFonts w:asciiTheme="minorHAnsi" w:eastAsiaTheme="minorHAnsi" w:hAnsiTheme="minorHAnsi" w:cstheme="minorHAnsi"/>
                <w:sz w:val="18"/>
                <w:szCs w:val="18"/>
                <w:lang w:val="hr-HR" w:eastAsia="en-US"/>
              </w:rPr>
              <w:t>Šumarskim informacijskim sistemom EU (FIS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CF47A0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io informacijskog sistema je već razvijen, ali treba nastaviti rad i usklađivanje strukture sa Šumarskim informacijskim </w:t>
            </w:r>
            <w:r w:rsidRPr="008D043F">
              <w:rPr>
                <w:rFonts w:asciiTheme="minorHAnsi" w:eastAsiaTheme="minorHAnsi" w:hAnsiTheme="minorHAnsi" w:cstheme="minorHAnsi"/>
                <w:sz w:val="18"/>
                <w:szCs w:val="18"/>
                <w:lang w:val="hr-HR" w:eastAsia="en-US"/>
              </w:rPr>
              <w:lastRenderedPageBreak/>
              <w:t xml:space="preserve">sistemom EU (FIS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FB395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lastRenderedPageBreak/>
              <w:t xml:space="preserve">Do </w:t>
            </w:r>
            <w:r w:rsidRPr="008D043F">
              <w:rPr>
                <w:rFonts w:asciiTheme="minorHAnsi" w:eastAsiaTheme="minorHAnsi" w:hAnsiTheme="minorHAnsi" w:cstheme="minorHAnsi"/>
                <w:color w:val="000000" w:themeColor="text1"/>
                <w:sz w:val="18"/>
                <w:szCs w:val="18"/>
                <w:lang w:val="hr-HR" w:eastAsia="en-US" w:bidi="en-US"/>
              </w:rPr>
              <w:t xml:space="preserve">kraja 2025. uspostavljen </w:t>
            </w:r>
            <w:r w:rsidRPr="008D043F">
              <w:rPr>
                <w:rFonts w:asciiTheme="minorHAnsi" w:eastAsiaTheme="minorHAnsi" w:hAnsiTheme="minorHAnsi" w:cstheme="minorHAnsi"/>
                <w:sz w:val="18"/>
                <w:szCs w:val="18"/>
                <w:lang w:val="hr-HR" w:eastAsia="en-US" w:bidi="en-US"/>
              </w:rPr>
              <w:t>usklađeni ISŠ</w:t>
            </w:r>
          </w:p>
        </w:tc>
      </w:tr>
      <w:tr w:rsidR="008E2181" w:rsidRPr="008D043F" w14:paraId="37F088FE"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3186E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112CC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Unaprjeđenje sistema upravljanja šumama</w:t>
            </w:r>
          </w:p>
        </w:tc>
      </w:tr>
      <w:tr w:rsidR="008E2181" w:rsidRPr="008D043F" w14:paraId="305EF2D1"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C44DE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EDFB74"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eastAsiaTheme="minorHAnsi" w:hAnsiTheme="minorHAnsi" w:cstheme="minorHAnsi"/>
                <w:bCs/>
                <w:sz w:val="18"/>
                <w:szCs w:val="18"/>
                <w:lang w:val="hr-HR" w:eastAsia="en-US" w:bidi="en-US"/>
              </w:rPr>
              <w:t>Iznos: 136 908 KM</w:t>
            </w:r>
          </w:p>
          <w:p w14:paraId="7ED444C3"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eastAsiaTheme="minorHAnsi" w:hAnsiTheme="minorHAnsi" w:cstheme="minorHAnsi"/>
                <w:bCs/>
                <w:sz w:val="18"/>
                <w:szCs w:val="18"/>
                <w:lang w:val="hr-HR" w:eastAsia="en-US" w:bidi="en-US"/>
              </w:rPr>
              <w:t>Izvor: 30% budžetska sredstva, 70% sredstva EU i drugih međunarodnih donatora</w:t>
            </w:r>
          </w:p>
        </w:tc>
      </w:tr>
      <w:tr w:rsidR="008E2181" w:rsidRPr="008D043F" w14:paraId="7FF4FAC0"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95FDC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35FB43"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2023‒2025.</w:t>
            </w:r>
          </w:p>
        </w:tc>
      </w:tr>
      <w:tr w:rsidR="008E2181" w:rsidRPr="008D043F" w14:paraId="10AE697A"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44878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10B9A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tc>
      </w:tr>
      <w:tr w:rsidR="008E2181" w:rsidRPr="008D043F" w14:paraId="5FA0949D"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1116D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A5B4F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p w14:paraId="301CE597"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Nadležna kantonalna ministarstva, </w:t>
            </w:r>
            <w:r w:rsidRPr="008D043F">
              <w:rPr>
                <w:rFonts w:asciiTheme="minorHAnsi" w:eastAsiaTheme="minorHAnsi" w:hAnsiTheme="minorHAnsi" w:cstheme="minorHAnsi"/>
                <w:color w:val="000000" w:themeColor="text1"/>
                <w:sz w:val="18"/>
                <w:szCs w:val="18"/>
                <w:lang w:val="hr-HR" w:eastAsia="en-US" w:bidi="en-US"/>
              </w:rPr>
              <w:t>kantonalne uprave za šumarstvo</w:t>
            </w:r>
          </w:p>
        </w:tc>
      </w:tr>
      <w:tr w:rsidR="008E2181" w:rsidRPr="008D043F" w14:paraId="5D51FB5E"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E72452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0D45F4E"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kantonalna ministarstva</w:t>
            </w:r>
          </w:p>
          <w:p w14:paraId="1E5927A1"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antonalne uprave za šumarstvo, korisnici šuma</w:t>
            </w:r>
          </w:p>
        </w:tc>
      </w:tr>
    </w:tbl>
    <w:p w14:paraId="2D25219D"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121275A4" w14:textId="77777777" w:rsidTr="00076544">
        <w:trPr>
          <w:trHeight w:val="567"/>
          <w:jc w:val="center"/>
        </w:trPr>
        <w:tc>
          <w:tcPr>
            <w:tcW w:w="1429" w:type="pct"/>
            <w:shd w:val="clear" w:color="auto" w:fill="009D73"/>
            <w:vAlign w:val="center"/>
          </w:tcPr>
          <w:p w14:paraId="04873D0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533E24B1"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46E7E45C" w14:textId="77777777" w:rsidTr="00076544">
        <w:trPr>
          <w:trHeight w:val="567"/>
          <w:jc w:val="center"/>
        </w:trPr>
        <w:tc>
          <w:tcPr>
            <w:tcW w:w="1429" w:type="pct"/>
            <w:shd w:val="clear" w:color="auto" w:fill="009D73"/>
            <w:vAlign w:val="center"/>
          </w:tcPr>
          <w:p w14:paraId="6937D82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1E6C96F5"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2. Unaprijediti strateški, zakonski i institucionalni okvir za održivo upravljanje lovnom divljači</w:t>
            </w:r>
          </w:p>
        </w:tc>
      </w:tr>
      <w:tr w:rsidR="008E2181" w:rsidRPr="008D043F" w14:paraId="1250A2DA" w14:textId="77777777" w:rsidTr="00076544">
        <w:trPr>
          <w:trHeight w:val="567"/>
          <w:jc w:val="center"/>
        </w:trPr>
        <w:tc>
          <w:tcPr>
            <w:tcW w:w="1429" w:type="pct"/>
            <w:shd w:val="clear" w:color="auto" w:fill="009D73"/>
            <w:vAlign w:val="center"/>
          </w:tcPr>
          <w:p w14:paraId="49306F7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62312476" w14:textId="77777777" w:rsidR="008E2181" w:rsidRPr="008D043F" w:rsidRDefault="008E2181" w:rsidP="0068355A">
            <w:pPr>
              <w:spacing w:before="40" w:after="40" w:line="276" w:lineRule="auto"/>
              <w:rPr>
                <w:rFonts w:asciiTheme="minorHAnsi" w:eastAsiaTheme="minorHAnsi" w:hAnsiTheme="minorHAnsi" w:cstheme="minorHAnsi"/>
                <w:b/>
                <w:bCs/>
                <w:color w:val="000000"/>
                <w:sz w:val="18"/>
                <w:szCs w:val="18"/>
                <w:lang w:val="hr-HR" w:eastAsia="en-US"/>
              </w:rPr>
            </w:pPr>
            <w:r w:rsidRPr="008D043F">
              <w:rPr>
                <w:rFonts w:asciiTheme="minorHAnsi" w:eastAsiaTheme="minorHAnsi" w:hAnsiTheme="minorHAnsi" w:cstheme="minorHAnsi"/>
                <w:b/>
                <w:bCs/>
                <w:color w:val="000000"/>
                <w:sz w:val="18"/>
                <w:szCs w:val="18"/>
                <w:lang w:val="hr-HR" w:eastAsia="en-US"/>
              </w:rPr>
              <w:t xml:space="preserve">6.2.1. Uspostaviti usklađen regulatorni okvir za uspostavu lovišta, upravljanje populacijom i </w:t>
            </w:r>
            <w:r w:rsidRPr="008D043F">
              <w:rPr>
                <w:rFonts w:asciiTheme="minorHAnsi" w:eastAsiaTheme="minorHAnsi" w:hAnsiTheme="minorHAnsi" w:cstheme="minorHAnsi"/>
                <w:b/>
                <w:bCs/>
                <w:color w:val="000000" w:themeColor="text1"/>
                <w:sz w:val="18"/>
                <w:szCs w:val="18"/>
                <w:lang w:val="hr-HR" w:eastAsia="en-US"/>
              </w:rPr>
              <w:t>planski uzgoj divljači</w:t>
            </w:r>
          </w:p>
        </w:tc>
      </w:tr>
      <w:tr w:rsidR="008E2181" w:rsidRPr="008D043F" w14:paraId="096BBECE" w14:textId="77777777" w:rsidTr="00F0591D">
        <w:trPr>
          <w:trHeight w:val="274"/>
          <w:jc w:val="center"/>
        </w:trPr>
        <w:tc>
          <w:tcPr>
            <w:tcW w:w="1429" w:type="pct"/>
            <w:shd w:val="clear" w:color="auto" w:fill="009D73"/>
            <w:vAlign w:val="center"/>
          </w:tcPr>
          <w:p w14:paraId="3A8452D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auto"/>
            <w:vAlign w:val="center"/>
          </w:tcPr>
          <w:p w14:paraId="016A2307"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Cilj ove mjere je usklađivanje propisa o lovstvu s relevantnim EU direktivama i međunarodnim sporazumima iz oblasti biodiverziteta. </w:t>
            </w:r>
          </w:p>
          <w:p w14:paraId="5FCE63C3"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Mjera podrazumijeva: </w:t>
            </w:r>
          </w:p>
          <w:p w14:paraId="0BD60DBB" w14:textId="77777777" w:rsidR="008E2181" w:rsidRPr="008D043F" w:rsidRDefault="008E2181" w:rsidP="0068355A">
            <w:pPr>
              <w:numPr>
                <w:ilvl w:val="0"/>
                <w:numId w:val="153"/>
              </w:numPr>
              <w:spacing w:before="40" w:after="40" w:line="276" w:lineRule="auto"/>
              <w:ind w:left="360"/>
              <w:contextualSpacing/>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Donošenje novog, usklađenog zakona o lovstvu</w:t>
            </w:r>
          </w:p>
          <w:p w14:paraId="2DD96E5D" w14:textId="77777777" w:rsidR="008E2181" w:rsidRPr="008D043F" w:rsidRDefault="008E2181" w:rsidP="0068355A">
            <w:pPr>
              <w:numPr>
                <w:ilvl w:val="0"/>
                <w:numId w:val="153"/>
              </w:numPr>
              <w:spacing w:before="40" w:after="40" w:line="276" w:lineRule="auto"/>
              <w:ind w:left="360"/>
              <w:contextualSpacing/>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Donošenje seta novih pozakonskih akata, shodno novom zakonu </w:t>
            </w:r>
          </w:p>
        </w:tc>
      </w:tr>
      <w:tr w:rsidR="008E2181" w:rsidRPr="008D043F" w14:paraId="7F95877E" w14:textId="77777777" w:rsidTr="00076544">
        <w:trPr>
          <w:trHeight w:val="567"/>
          <w:jc w:val="center"/>
        </w:trPr>
        <w:tc>
          <w:tcPr>
            <w:tcW w:w="1429" w:type="pct"/>
            <w:shd w:val="clear" w:color="auto" w:fill="009D73"/>
            <w:vAlign w:val="center"/>
          </w:tcPr>
          <w:p w14:paraId="0583903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shd w:val="clear" w:color="auto" w:fill="FFFFFF" w:themeFill="background1"/>
            <w:vAlign w:val="center"/>
          </w:tcPr>
          <w:p w14:paraId="234094B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7F1D90CC" w14:textId="77777777" w:rsidTr="00076544">
        <w:trPr>
          <w:trHeight w:val="567"/>
          <w:jc w:val="center"/>
        </w:trPr>
        <w:tc>
          <w:tcPr>
            <w:tcW w:w="1429" w:type="pct"/>
            <w:vMerge w:val="restart"/>
            <w:shd w:val="clear" w:color="auto" w:fill="009D73"/>
            <w:vAlign w:val="center"/>
          </w:tcPr>
          <w:p w14:paraId="267BDF4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7930FC2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67467D2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163CD78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3725280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277CF05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36A247D6" w14:textId="77777777" w:rsidTr="00076544">
        <w:trPr>
          <w:trHeight w:val="567"/>
          <w:jc w:val="center"/>
        </w:trPr>
        <w:tc>
          <w:tcPr>
            <w:tcW w:w="1429" w:type="pct"/>
            <w:vMerge/>
            <w:shd w:val="clear" w:color="auto" w:fill="009D73"/>
            <w:vAlign w:val="center"/>
          </w:tcPr>
          <w:p w14:paraId="2C48D5B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13BFE8A"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propisa o lovstvu usklađenih s </w:t>
            </w:r>
            <w:r w:rsidRPr="008D043F">
              <w:rPr>
                <w:rFonts w:asciiTheme="minorHAnsi" w:eastAsiaTheme="minorHAnsi" w:hAnsiTheme="minorHAnsi" w:cstheme="minorHAnsi"/>
                <w:color w:val="000000"/>
                <w:sz w:val="18"/>
                <w:szCs w:val="18"/>
                <w:lang w:val="hr-HR" w:eastAsia="en-US"/>
              </w:rPr>
              <w:t>EU direktivama i međunarodnim sporazumima iz oblasti biodiverziteta</w:t>
            </w:r>
          </w:p>
        </w:tc>
        <w:tc>
          <w:tcPr>
            <w:tcW w:w="1266" w:type="pct"/>
            <w:shd w:val="clear" w:color="auto" w:fill="FFFFFF"/>
            <w:vAlign w:val="center"/>
          </w:tcPr>
          <w:p w14:paraId="75A0AFE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Zakon o lovstvu </w:t>
            </w:r>
            <w:r w:rsidRPr="008D043F">
              <w:rPr>
                <w:rFonts w:asciiTheme="minorHAnsi" w:hAnsiTheme="minorHAnsi" w:cstheme="minorHAnsi"/>
                <w:sz w:val="18"/>
                <w:szCs w:val="18"/>
                <w:lang w:val="hr-HR" w:bidi="en-US"/>
              </w:rPr>
              <w:t>Federacije BiH</w:t>
            </w:r>
            <w:r w:rsidRPr="008D043F">
              <w:rPr>
                <w:rFonts w:asciiTheme="minorHAnsi" w:eastAsiaTheme="minorHAnsi" w:hAnsiTheme="minorHAnsi" w:cstheme="minorHAnsi"/>
                <w:sz w:val="18"/>
                <w:szCs w:val="18"/>
                <w:lang w:val="hr-HR" w:eastAsia="en-US" w:bidi="en-US"/>
              </w:rPr>
              <w:t xml:space="preserve">nije u potpunosti usklađen s </w:t>
            </w:r>
            <w:r w:rsidRPr="008D043F">
              <w:rPr>
                <w:rFonts w:asciiTheme="minorHAnsi" w:eastAsiaTheme="minorHAnsi" w:hAnsiTheme="minorHAnsi" w:cstheme="minorHAnsi"/>
                <w:color w:val="000000"/>
                <w:sz w:val="18"/>
                <w:szCs w:val="18"/>
                <w:lang w:val="hr-HR" w:eastAsia="en-US"/>
              </w:rPr>
              <w:t>EU direktivama i međunarodnim sporazumima iz oblasti biodiverziteta</w:t>
            </w:r>
          </w:p>
        </w:tc>
        <w:tc>
          <w:tcPr>
            <w:tcW w:w="1267" w:type="pct"/>
            <w:shd w:val="clear" w:color="auto" w:fill="FFFFFF"/>
            <w:vAlign w:val="center"/>
          </w:tcPr>
          <w:p w14:paraId="3089EEF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4. donesen je usklađeni zakon o lovstvu i set </w:t>
            </w:r>
            <w:r w:rsidRPr="008D043F">
              <w:rPr>
                <w:rFonts w:asciiTheme="minorHAnsi" w:eastAsiaTheme="minorHAnsi" w:hAnsiTheme="minorHAnsi" w:cstheme="minorHAnsi"/>
                <w:color w:val="000000"/>
                <w:sz w:val="18"/>
                <w:szCs w:val="18"/>
                <w:lang w:val="hr-HR" w:eastAsia="en-US"/>
              </w:rPr>
              <w:t>pozakonskih akata, shodno novom zakonu</w:t>
            </w:r>
          </w:p>
        </w:tc>
      </w:tr>
      <w:tr w:rsidR="008E2181" w:rsidRPr="008D043F" w14:paraId="29C14279" w14:textId="77777777" w:rsidTr="00076544">
        <w:trPr>
          <w:trHeight w:val="567"/>
          <w:jc w:val="center"/>
        </w:trPr>
        <w:tc>
          <w:tcPr>
            <w:tcW w:w="1429" w:type="pct"/>
            <w:shd w:val="clear" w:color="auto" w:fill="009D73"/>
            <w:vAlign w:val="center"/>
          </w:tcPr>
          <w:p w14:paraId="0AAAB41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shd w:val="clear" w:color="auto" w:fill="FFFFFF" w:themeFill="background1"/>
            <w:vAlign w:val="center"/>
          </w:tcPr>
          <w:p w14:paraId="51CC681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Unaprjeđenje upravljanja lovnom divljači</w:t>
            </w:r>
          </w:p>
        </w:tc>
      </w:tr>
      <w:tr w:rsidR="008E2181" w:rsidRPr="008D043F" w14:paraId="2499E771" w14:textId="77777777" w:rsidTr="00076544">
        <w:trPr>
          <w:trHeight w:val="567"/>
          <w:jc w:val="center"/>
        </w:trPr>
        <w:tc>
          <w:tcPr>
            <w:tcW w:w="1429" w:type="pct"/>
            <w:shd w:val="clear" w:color="auto" w:fill="009D73"/>
            <w:vAlign w:val="center"/>
          </w:tcPr>
          <w:p w14:paraId="761FDDD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shd w:val="clear" w:color="auto" w:fill="FFFFFF" w:themeFill="background1"/>
            <w:vAlign w:val="center"/>
          </w:tcPr>
          <w:p w14:paraId="3F8D8E2A"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643 KM</w:t>
            </w:r>
          </w:p>
          <w:p w14:paraId="3493C92F"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 budžetska sredstva</w:t>
            </w:r>
          </w:p>
        </w:tc>
      </w:tr>
      <w:tr w:rsidR="008E2181" w:rsidRPr="008D043F" w14:paraId="22F5467B" w14:textId="77777777" w:rsidTr="00076544">
        <w:trPr>
          <w:trHeight w:val="567"/>
          <w:jc w:val="center"/>
        </w:trPr>
        <w:tc>
          <w:tcPr>
            <w:tcW w:w="1429" w:type="pct"/>
            <w:shd w:val="clear" w:color="auto" w:fill="009D73"/>
            <w:vAlign w:val="center"/>
          </w:tcPr>
          <w:p w14:paraId="3F50ABF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shd w:val="clear" w:color="auto" w:fill="FFFFFF"/>
            <w:vAlign w:val="center"/>
          </w:tcPr>
          <w:p w14:paraId="14E1513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2024.</w:t>
            </w:r>
          </w:p>
        </w:tc>
      </w:tr>
      <w:tr w:rsidR="008E2181" w:rsidRPr="008D043F" w14:paraId="1BBA4924" w14:textId="77777777" w:rsidTr="00076544">
        <w:trPr>
          <w:trHeight w:val="567"/>
          <w:jc w:val="center"/>
        </w:trPr>
        <w:tc>
          <w:tcPr>
            <w:tcW w:w="1429" w:type="pct"/>
            <w:shd w:val="clear" w:color="auto" w:fill="009D73"/>
            <w:vAlign w:val="center"/>
          </w:tcPr>
          <w:p w14:paraId="369DA99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597EBAB9"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p w14:paraId="6DCE3AF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Nadležna kantonalna ministarstva</w:t>
            </w:r>
          </w:p>
        </w:tc>
      </w:tr>
      <w:tr w:rsidR="008E2181" w:rsidRPr="008D043F" w14:paraId="02E7F4E8" w14:textId="77777777" w:rsidTr="00076544">
        <w:trPr>
          <w:trHeight w:val="567"/>
          <w:jc w:val="center"/>
        </w:trPr>
        <w:tc>
          <w:tcPr>
            <w:tcW w:w="1429" w:type="pct"/>
            <w:shd w:val="clear" w:color="auto" w:fill="009D73"/>
            <w:vAlign w:val="center"/>
          </w:tcPr>
          <w:p w14:paraId="5494B15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shd w:val="clear" w:color="auto" w:fill="FFFFFF"/>
            <w:vAlign w:val="center"/>
          </w:tcPr>
          <w:p w14:paraId="6764001D"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arlament Federacije BiH,</w:t>
            </w:r>
            <w:r w:rsidRPr="008D043F">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rPr>
              <w:t>Vlada Federacije BiH, Federalno ministarstvo poljoprivrede, vodoprivrede i šumarstva</w:t>
            </w:r>
          </w:p>
          <w:p w14:paraId="02654A81"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Nadležna kantonalna ministarstva,</w:t>
            </w:r>
            <w:r w:rsidRPr="008D043F" w:rsidDel="00774B81">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korisnici lovišta</w:t>
            </w:r>
          </w:p>
        </w:tc>
      </w:tr>
      <w:tr w:rsidR="008E2181" w:rsidRPr="008D043F" w14:paraId="4B77038B" w14:textId="77777777" w:rsidTr="00076544">
        <w:trPr>
          <w:trHeight w:val="567"/>
          <w:jc w:val="center"/>
        </w:trPr>
        <w:tc>
          <w:tcPr>
            <w:tcW w:w="1429" w:type="pct"/>
            <w:shd w:val="clear" w:color="auto" w:fill="009D73"/>
            <w:vAlign w:val="center"/>
          </w:tcPr>
          <w:p w14:paraId="17AB2B0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shd w:val="clear" w:color="auto" w:fill="FFFFFF"/>
            <w:vAlign w:val="center"/>
          </w:tcPr>
          <w:p w14:paraId="1C9F2FC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p w14:paraId="21F83E3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Nadležna kantonalna ministarstva, </w:t>
            </w:r>
            <w:r w:rsidRPr="008D043F">
              <w:rPr>
                <w:rFonts w:asciiTheme="minorHAnsi" w:eastAsiaTheme="minorHAnsi" w:hAnsiTheme="minorHAnsi" w:cstheme="minorHAnsi"/>
                <w:color w:val="000000" w:themeColor="text1"/>
                <w:sz w:val="18"/>
                <w:szCs w:val="18"/>
                <w:lang w:val="hr-HR" w:eastAsia="en-US" w:bidi="en-US"/>
              </w:rPr>
              <w:t>korisnici lovišta</w:t>
            </w:r>
            <w:r w:rsidRPr="008D043F" w:rsidDel="00774B81">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lovačka udruženja, šumsko-privredna društva)</w:t>
            </w:r>
          </w:p>
        </w:tc>
      </w:tr>
    </w:tbl>
    <w:p w14:paraId="2FCFBD3F"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61177061" w14:textId="77777777" w:rsidTr="00076544">
        <w:trPr>
          <w:trHeight w:val="567"/>
          <w:jc w:val="center"/>
        </w:trPr>
        <w:tc>
          <w:tcPr>
            <w:tcW w:w="1429" w:type="pct"/>
            <w:shd w:val="clear" w:color="auto" w:fill="009D73"/>
            <w:vAlign w:val="center"/>
          </w:tcPr>
          <w:p w14:paraId="4F9BD3E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281C4F35"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48601CF6" w14:textId="77777777" w:rsidTr="00076544">
        <w:trPr>
          <w:trHeight w:val="567"/>
          <w:jc w:val="center"/>
        </w:trPr>
        <w:tc>
          <w:tcPr>
            <w:tcW w:w="1429" w:type="pct"/>
            <w:shd w:val="clear" w:color="auto" w:fill="009D73"/>
            <w:vAlign w:val="center"/>
          </w:tcPr>
          <w:p w14:paraId="5B3F280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20F093BA"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2. Unaprijediti strateški, zakonski i institucionalni okvir za održivo upravljanje </w:t>
            </w:r>
            <w:r w:rsidRPr="008D043F">
              <w:rPr>
                <w:rFonts w:asciiTheme="minorHAnsi" w:eastAsiaTheme="minorHAnsi" w:hAnsiTheme="minorHAnsi" w:cstheme="minorHAnsi"/>
                <w:b/>
                <w:bCs/>
                <w:color w:val="000000" w:themeColor="text1"/>
                <w:sz w:val="18"/>
                <w:szCs w:val="18"/>
                <w:lang w:val="hr-HR" w:eastAsia="en-US"/>
              </w:rPr>
              <w:t>lovištem i divljači</w:t>
            </w:r>
          </w:p>
        </w:tc>
      </w:tr>
      <w:tr w:rsidR="008E2181" w:rsidRPr="008D043F" w14:paraId="64347C52" w14:textId="77777777" w:rsidTr="00076544">
        <w:trPr>
          <w:trHeight w:val="567"/>
          <w:jc w:val="center"/>
        </w:trPr>
        <w:tc>
          <w:tcPr>
            <w:tcW w:w="1429" w:type="pct"/>
            <w:shd w:val="clear" w:color="auto" w:fill="009D73"/>
            <w:vAlign w:val="center"/>
          </w:tcPr>
          <w:p w14:paraId="2A43F3C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0BEB7D59"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Theme="minorHAnsi" w:hAnsiTheme="minorHAnsi" w:cstheme="minorHAnsi"/>
                <w:b/>
                <w:bCs/>
                <w:color w:val="000000"/>
                <w:sz w:val="18"/>
                <w:szCs w:val="18"/>
                <w:lang w:val="hr-HR" w:eastAsia="en-US"/>
              </w:rPr>
              <w:t xml:space="preserve">6.2.2. Unaprijediti sistem planiranja i </w:t>
            </w:r>
            <w:r w:rsidRPr="008D043F">
              <w:rPr>
                <w:rFonts w:asciiTheme="minorHAnsi" w:eastAsiaTheme="minorHAnsi" w:hAnsiTheme="minorHAnsi" w:cstheme="minorHAnsi"/>
                <w:b/>
                <w:bCs/>
                <w:color w:val="000000" w:themeColor="text1"/>
                <w:sz w:val="18"/>
                <w:szCs w:val="18"/>
                <w:lang w:val="hr-HR" w:eastAsia="en-US"/>
              </w:rPr>
              <w:t>upravljanja lovištem i divljači</w:t>
            </w:r>
          </w:p>
        </w:tc>
      </w:tr>
      <w:tr w:rsidR="008E2181" w:rsidRPr="008D043F" w14:paraId="33390AD3" w14:textId="77777777" w:rsidTr="00076544">
        <w:trPr>
          <w:trHeight w:val="274"/>
          <w:jc w:val="center"/>
        </w:trPr>
        <w:tc>
          <w:tcPr>
            <w:tcW w:w="1429" w:type="pct"/>
            <w:shd w:val="clear" w:color="auto" w:fill="009D73"/>
            <w:vAlign w:val="center"/>
          </w:tcPr>
          <w:p w14:paraId="4C92507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vAlign w:val="center"/>
          </w:tcPr>
          <w:p w14:paraId="24250C84"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Mjera ima za cilj uspostaviti pretpostavke za efikasno planiranje upravljanja divljači, uvažavajući administrativne granice, ali na način da one ne predstavljaju prepreku. Za realizaciju mjere potrebno je: </w:t>
            </w:r>
          </w:p>
          <w:p w14:paraId="3C5DFB65" w14:textId="77777777" w:rsidR="008E2181" w:rsidRPr="008D043F" w:rsidRDefault="008E2181" w:rsidP="0068355A">
            <w:pPr>
              <w:numPr>
                <w:ilvl w:val="0"/>
                <w:numId w:val="78"/>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vršiti kategorizaciju, ustanovljenje i dodjelu lovišta na korištenje u skladu s odredbama novog Zakona (mjera 6.2.1) </w:t>
            </w:r>
          </w:p>
          <w:p w14:paraId="7C822A8E" w14:textId="77777777" w:rsidR="008E2181" w:rsidRPr="008D043F" w:rsidRDefault="008E2181" w:rsidP="0068355A">
            <w:pPr>
              <w:numPr>
                <w:ilvl w:val="0"/>
                <w:numId w:val="78"/>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svim lovištima uspostaviti stručnu službu za nadzor i provedbu zakonskih i planskih mjera </w:t>
            </w:r>
          </w:p>
          <w:p w14:paraId="28A773C3" w14:textId="77777777" w:rsidR="008E2181" w:rsidRPr="008D043F" w:rsidRDefault="008E2181" w:rsidP="0068355A">
            <w:pPr>
              <w:numPr>
                <w:ilvl w:val="0"/>
                <w:numId w:val="78"/>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iti i usvojiti planove za upravljanje populacijom divljači  vuka, medvjeda i risa, usklađene s istim planovima za Republiku Srpsku </w:t>
            </w:r>
          </w:p>
          <w:p w14:paraId="3B10C227" w14:textId="77777777" w:rsidR="008E2181" w:rsidRPr="008D043F" w:rsidRDefault="008E2181" w:rsidP="0068355A">
            <w:pPr>
              <w:numPr>
                <w:ilvl w:val="0"/>
                <w:numId w:val="78"/>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Izraditi lovno-privredne osnove za sva lovišta u skladu s važećim propisima u Federaciji BiH i međunarodnim propisima za ovu oblast</w:t>
            </w:r>
          </w:p>
          <w:p w14:paraId="0CF5227F" w14:textId="77777777" w:rsidR="008E2181" w:rsidRPr="008D043F" w:rsidRDefault="008E2181" w:rsidP="0068355A">
            <w:pPr>
              <w:numPr>
                <w:ilvl w:val="0"/>
                <w:numId w:val="78"/>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 xml:space="preserve">Uspostaviti modul za lovstvo unutar informacijskog sistema šumarstva </w:t>
            </w:r>
          </w:p>
        </w:tc>
      </w:tr>
      <w:tr w:rsidR="008E2181" w:rsidRPr="008D043F" w14:paraId="40A73278" w14:textId="77777777" w:rsidTr="00076544">
        <w:trPr>
          <w:trHeight w:val="567"/>
          <w:jc w:val="center"/>
        </w:trPr>
        <w:tc>
          <w:tcPr>
            <w:tcW w:w="1429" w:type="pct"/>
            <w:shd w:val="clear" w:color="auto" w:fill="009D73"/>
            <w:vAlign w:val="center"/>
          </w:tcPr>
          <w:p w14:paraId="2E610C5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vAlign w:val="center"/>
          </w:tcPr>
          <w:p w14:paraId="5C22DDE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11E71E5A" w14:textId="77777777" w:rsidTr="00076544">
        <w:trPr>
          <w:trHeight w:val="567"/>
          <w:jc w:val="center"/>
        </w:trPr>
        <w:tc>
          <w:tcPr>
            <w:tcW w:w="1429" w:type="pct"/>
            <w:vMerge w:val="restart"/>
            <w:shd w:val="clear" w:color="auto" w:fill="009D73"/>
            <w:vAlign w:val="center"/>
          </w:tcPr>
          <w:p w14:paraId="6947F9B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0944A0D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28DA9E56"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65F9215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21819147"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02AF15E2"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46CC1588" w14:textId="77777777" w:rsidTr="00076544">
        <w:trPr>
          <w:trHeight w:val="567"/>
          <w:jc w:val="center"/>
        </w:trPr>
        <w:tc>
          <w:tcPr>
            <w:tcW w:w="1429" w:type="pct"/>
            <w:vMerge/>
            <w:shd w:val="clear" w:color="auto" w:fill="009D73"/>
            <w:vAlign w:val="center"/>
          </w:tcPr>
          <w:p w14:paraId="6A840C5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66DAEF99"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Pr="008D043F">
              <w:rPr>
                <w:rFonts w:asciiTheme="minorHAnsi" w:eastAsiaTheme="minorHAnsi" w:hAnsiTheme="minorHAnsi" w:cstheme="minorHAnsi"/>
                <w:color w:val="000000" w:themeColor="text1"/>
                <w:sz w:val="18"/>
                <w:szCs w:val="18"/>
                <w:lang w:val="hr-HR" w:eastAsia="en-US" w:bidi="en-US"/>
              </w:rPr>
              <w:t>kategorizacije, ustanovljenje i dodjela lovišta na korištenje</w:t>
            </w:r>
          </w:p>
        </w:tc>
        <w:tc>
          <w:tcPr>
            <w:tcW w:w="1266" w:type="pct"/>
            <w:shd w:val="clear" w:color="auto" w:fill="FFFFFF"/>
            <w:vAlign w:val="center"/>
          </w:tcPr>
          <w:p w14:paraId="7826BA0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ategorizacija, ustanovljenje i dodjela lovišta na korištenje 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color w:val="000000" w:themeColor="text1"/>
                <w:sz w:val="18"/>
                <w:szCs w:val="18"/>
                <w:lang w:val="hr-HR" w:eastAsia="en-US" w:bidi="en-US"/>
              </w:rPr>
              <w:t xml:space="preserve">nisu u potpunosti izvršeni </w:t>
            </w:r>
          </w:p>
        </w:tc>
        <w:tc>
          <w:tcPr>
            <w:tcW w:w="1267" w:type="pct"/>
            <w:shd w:val="clear" w:color="auto" w:fill="FFFFFF"/>
            <w:vAlign w:val="center"/>
          </w:tcPr>
          <w:p w14:paraId="00BBFC56"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4. izvršena kategorizacija, ustanovljenje i dodjela lovišta na korištenje</w:t>
            </w:r>
          </w:p>
        </w:tc>
      </w:tr>
      <w:tr w:rsidR="008E2181" w:rsidRPr="008D043F" w14:paraId="553528D6" w14:textId="77777777" w:rsidTr="00076544">
        <w:trPr>
          <w:trHeight w:val="567"/>
          <w:jc w:val="center"/>
        </w:trPr>
        <w:tc>
          <w:tcPr>
            <w:tcW w:w="1429" w:type="pct"/>
            <w:vMerge/>
            <w:shd w:val="clear" w:color="auto" w:fill="009D73"/>
            <w:vAlign w:val="center"/>
          </w:tcPr>
          <w:p w14:paraId="1E62D54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09CE60D"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Pr="008D043F">
              <w:rPr>
                <w:rFonts w:asciiTheme="minorHAnsi" w:eastAsiaTheme="minorHAnsi" w:hAnsiTheme="minorHAnsi" w:cstheme="minorHAnsi"/>
                <w:color w:val="000000" w:themeColor="text1"/>
                <w:sz w:val="18"/>
                <w:szCs w:val="18"/>
                <w:lang w:val="hr-HR" w:eastAsia="en-US" w:bidi="en-US"/>
              </w:rPr>
              <w:t>stručne službe kod korisnika lovišta za nadzor i provedbu zakonskih i planskih mjera</w:t>
            </w:r>
          </w:p>
        </w:tc>
        <w:tc>
          <w:tcPr>
            <w:tcW w:w="1266" w:type="pct"/>
            <w:shd w:val="clear" w:color="auto" w:fill="FFFFFF"/>
            <w:vAlign w:val="center"/>
          </w:tcPr>
          <w:p w14:paraId="2E3251B9"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Stručna služba za nadzor i provedbu zakonskih i planskih mjera nije uspostavljena u svim lovištima </w:t>
            </w:r>
            <w:r w:rsidRPr="008D043F">
              <w:rPr>
                <w:rFonts w:asciiTheme="minorHAnsi" w:hAnsiTheme="minorHAnsi" w:cstheme="minorHAnsi"/>
                <w:sz w:val="18"/>
                <w:szCs w:val="18"/>
                <w:lang w:val="hr-HR" w:bidi="en-US"/>
              </w:rPr>
              <w:t>Federacije BiH</w:t>
            </w:r>
          </w:p>
        </w:tc>
        <w:tc>
          <w:tcPr>
            <w:tcW w:w="1267" w:type="pct"/>
            <w:shd w:val="clear" w:color="auto" w:fill="FFFFFF"/>
            <w:vAlign w:val="center"/>
          </w:tcPr>
          <w:p w14:paraId="5B75E73E"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4. u svim lovištima uspostavljena stručna služba za nadzor i provedbu zakonskih i planskih mjera</w:t>
            </w:r>
          </w:p>
        </w:tc>
      </w:tr>
      <w:tr w:rsidR="008E2181" w:rsidRPr="008D043F" w14:paraId="5B10C02E" w14:textId="77777777" w:rsidTr="00076544">
        <w:trPr>
          <w:trHeight w:val="567"/>
          <w:jc w:val="center"/>
        </w:trPr>
        <w:tc>
          <w:tcPr>
            <w:tcW w:w="1429" w:type="pct"/>
            <w:vMerge/>
            <w:shd w:val="clear" w:color="auto" w:fill="009D73"/>
            <w:vAlign w:val="center"/>
          </w:tcPr>
          <w:p w14:paraId="736C887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25BCE8B9"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planova </w:t>
            </w:r>
            <w:r w:rsidRPr="008D043F">
              <w:rPr>
                <w:rFonts w:asciiTheme="minorHAnsi" w:eastAsiaTheme="minorHAnsi" w:hAnsiTheme="minorHAnsi" w:cstheme="minorHAnsi"/>
                <w:color w:val="000000" w:themeColor="text1"/>
                <w:sz w:val="18"/>
                <w:szCs w:val="18"/>
                <w:lang w:val="hr-HR" w:eastAsia="en-US" w:bidi="en-US"/>
              </w:rPr>
              <w:t>za upravljanje populacijom divljači vuka, medvjeda i risa</w:t>
            </w:r>
          </w:p>
        </w:tc>
        <w:tc>
          <w:tcPr>
            <w:tcW w:w="1266" w:type="pct"/>
            <w:shd w:val="clear" w:color="auto" w:fill="FFFFFF"/>
            <w:vAlign w:val="center"/>
          </w:tcPr>
          <w:p w14:paraId="5B38B56E"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color w:val="000000" w:themeColor="text1"/>
                <w:sz w:val="18"/>
                <w:szCs w:val="18"/>
                <w:lang w:val="hr-HR" w:eastAsia="en-US" w:bidi="en-US"/>
              </w:rPr>
              <w:t xml:space="preserve"> nije uspostavljen planski pristup populacijom divljači vuka, medvjeda i risa </w:t>
            </w:r>
          </w:p>
        </w:tc>
        <w:tc>
          <w:tcPr>
            <w:tcW w:w="1267" w:type="pct"/>
            <w:shd w:val="clear" w:color="auto" w:fill="FFFFFF"/>
            <w:vAlign w:val="center"/>
          </w:tcPr>
          <w:p w14:paraId="29952DF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Do kraja 2025. usvojeni planovi za upravljanje populacijom divljači  vuka, medvjeda i risa, usklađene s istim planovima za Republiku Srpsku </w:t>
            </w:r>
          </w:p>
        </w:tc>
      </w:tr>
      <w:tr w:rsidR="008E2181" w:rsidRPr="008D043F" w14:paraId="2275D8FD" w14:textId="77777777" w:rsidTr="00076544">
        <w:trPr>
          <w:trHeight w:val="567"/>
          <w:jc w:val="center"/>
        </w:trPr>
        <w:tc>
          <w:tcPr>
            <w:tcW w:w="1429" w:type="pct"/>
            <w:vMerge/>
            <w:shd w:val="clear" w:color="auto" w:fill="009D73"/>
            <w:vAlign w:val="center"/>
          </w:tcPr>
          <w:p w14:paraId="2CA99D0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1FAA443"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Postojanje lovno-privrednih osnova</w:t>
            </w:r>
            <w:r w:rsidRPr="008D043F">
              <w:rPr>
                <w:rFonts w:asciiTheme="minorHAnsi" w:eastAsiaTheme="minorHAnsi" w:hAnsiTheme="minorHAnsi" w:cstheme="minorHAnsi"/>
                <w:color w:val="000000" w:themeColor="text1"/>
                <w:sz w:val="18"/>
                <w:szCs w:val="18"/>
                <w:lang w:val="hr-HR" w:eastAsia="en-US" w:bidi="en-US"/>
              </w:rPr>
              <w:t xml:space="preserve"> za lovišta koja uvažavaju principe zaštite vrsta, u skladu s konvencijama i EU direktivama</w:t>
            </w:r>
          </w:p>
        </w:tc>
        <w:tc>
          <w:tcPr>
            <w:tcW w:w="1266" w:type="pct"/>
            <w:shd w:val="clear" w:color="auto" w:fill="FFFFFF"/>
            <w:vAlign w:val="center"/>
          </w:tcPr>
          <w:p w14:paraId="077C5C16"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color w:val="000000" w:themeColor="text1"/>
                <w:sz w:val="18"/>
                <w:szCs w:val="18"/>
                <w:lang w:val="hr-HR" w:eastAsia="en-US" w:bidi="en-US"/>
              </w:rPr>
              <w:t xml:space="preserve"> lovno-privredne osnove za manji broj lovišta, nisu izrađene tako da uvažavaju principe zaštite vrsta, u skladu s konvencijama i EU direktivama iz oblasti biodiverziteta</w:t>
            </w:r>
          </w:p>
        </w:tc>
        <w:tc>
          <w:tcPr>
            <w:tcW w:w="1267" w:type="pct"/>
            <w:shd w:val="clear" w:color="auto" w:fill="FFFFFF"/>
            <w:vAlign w:val="center"/>
          </w:tcPr>
          <w:p w14:paraId="48E55EE2"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4. izrađene lovno-privredne osnove za sva lovišta, koja uvažavaju principe zaštite vrsta, u skladu s konvencijama i EU direktivama</w:t>
            </w:r>
          </w:p>
        </w:tc>
      </w:tr>
      <w:tr w:rsidR="008E2181" w:rsidRPr="008D043F" w14:paraId="685F103D" w14:textId="77777777" w:rsidTr="00262615">
        <w:trPr>
          <w:trHeight w:val="274"/>
          <w:jc w:val="center"/>
        </w:trPr>
        <w:tc>
          <w:tcPr>
            <w:tcW w:w="1429" w:type="pct"/>
            <w:vMerge/>
            <w:shd w:val="clear" w:color="auto" w:fill="009D73"/>
            <w:vAlign w:val="center"/>
          </w:tcPr>
          <w:p w14:paraId="1E1224C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39188E20"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Postojanje funkcionalnog modula IS za lovstvo</w:t>
            </w:r>
          </w:p>
        </w:tc>
        <w:tc>
          <w:tcPr>
            <w:tcW w:w="1266" w:type="pct"/>
            <w:shd w:val="clear" w:color="auto" w:fill="FFFFFF"/>
            <w:vAlign w:val="center"/>
          </w:tcPr>
          <w:p w14:paraId="7E113A3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Informacijski sistem šumarstva u </w:t>
            </w:r>
            <w:r w:rsidRPr="008D043F">
              <w:rPr>
                <w:rFonts w:asciiTheme="minorHAnsi" w:hAnsiTheme="minorHAnsi" w:cstheme="minorHAnsi"/>
                <w:sz w:val="18"/>
                <w:szCs w:val="18"/>
                <w:lang w:val="hr-HR" w:bidi="en-US"/>
              </w:rPr>
              <w:t xml:space="preserve">Federaciji BiH </w:t>
            </w:r>
            <w:r w:rsidRPr="008D043F">
              <w:rPr>
                <w:rFonts w:asciiTheme="minorHAnsi" w:eastAsiaTheme="minorHAnsi" w:hAnsiTheme="minorHAnsi" w:cstheme="minorHAnsi"/>
                <w:sz w:val="18"/>
                <w:szCs w:val="18"/>
                <w:lang w:val="hr-HR" w:eastAsia="en-US" w:bidi="en-US"/>
              </w:rPr>
              <w:t>je u razvoju, modul lovstvo još nije funkcionalan</w:t>
            </w:r>
          </w:p>
        </w:tc>
        <w:tc>
          <w:tcPr>
            <w:tcW w:w="1267" w:type="pct"/>
            <w:shd w:val="clear" w:color="auto" w:fill="FFFFFF"/>
            <w:vAlign w:val="center"/>
          </w:tcPr>
          <w:p w14:paraId="75F2381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5. funkcionalan modul lovstvo </w:t>
            </w:r>
          </w:p>
        </w:tc>
      </w:tr>
      <w:tr w:rsidR="008E2181" w:rsidRPr="008D043F" w14:paraId="7FA5AEDA" w14:textId="77777777" w:rsidTr="00076544">
        <w:trPr>
          <w:trHeight w:val="567"/>
          <w:jc w:val="center"/>
        </w:trPr>
        <w:tc>
          <w:tcPr>
            <w:tcW w:w="1429" w:type="pct"/>
            <w:shd w:val="clear" w:color="auto" w:fill="009D73"/>
            <w:vAlign w:val="center"/>
          </w:tcPr>
          <w:p w14:paraId="21FEE96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shd w:val="clear" w:color="auto" w:fill="FFFFFF" w:themeFill="background1"/>
            <w:vAlign w:val="center"/>
          </w:tcPr>
          <w:p w14:paraId="4B4DB85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 xml:space="preserve">Unaprjeđenje upravljanja lovnom divljači </w:t>
            </w:r>
          </w:p>
        </w:tc>
      </w:tr>
      <w:tr w:rsidR="008E2181" w:rsidRPr="008D043F" w14:paraId="5F4CB28E" w14:textId="77777777" w:rsidTr="00076544">
        <w:trPr>
          <w:trHeight w:val="567"/>
          <w:jc w:val="center"/>
        </w:trPr>
        <w:tc>
          <w:tcPr>
            <w:tcW w:w="1429" w:type="pct"/>
            <w:shd w:val="clear" w:color="auto" w:fill="009D73"/>
            <w:vAlign w:val="center"/>
          </w:tcPr>
          <w:p w14:paraId="1231EBD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shd w:val="clear" w:color="auto" w:fill="FFFFFF" w:themeFill="background1"/>
            <w:vAlign w:val="center"/>
          </w:tcPr>
          <w:p w14:paraId="203065E7" w14:textId="497097FE"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761 2</w:t>
            </w:r>
            <w:r w:rsidR="002B08C3">
              <w:rPr>
                <w:rFonts w:asciiTheme="minorHAnsi" w:hAnsiTheme="minorHAnsi" w:cstheme="minorHAnsi"/>
                <w:sz w:val="18"/>
                <w:szCs w:val="18"/>
                <w:lang w:val="hr-HR" w:bidi="en-US"/>
              </w:rPr>
              <w:t>33</w:t>
            </w:r>
            <w:r w:rsidRPr="008D043F">
              <w:rPr>
                <w:rFonts w:asciiTheme="minorHAnsi" w:hAnsiTheme="minorHAnsi" w:cstheme="minorHAnsi"/>
                <w:sz w:val="18"/>
                <w:szCs w:val="18"/>
                <w:lang w:val="hr-HR" w:bidi="en-US"/>
              </w:rPr>
              <w:t xml:space="preserve"> KM</w:t>
            </w:r>
          </w:p>
          <w:p w14:paraId="7BC21280"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 budžetska sredstva, 90% sredstva EU i drugih međunarodnih donatora</w:t>
            </w:r>
          </w:p>
        </w:tc>
      </w:tr>
      <w:tr w:rsidR="008E2181" w:rsidRPr="008D043F" w14:paraId="2F2A3062" w14:textId="77777777" w:rsidTr="00076544">
        <w:trPr>
          <w:trHeight w:val="567"/>
          <w:jc w:val="center"/>
        </w:trPr>
        <w:tc>
          <w:tcPr>
            <w:tcW w:w="1429" w:type="pct"/>
            <w:shd w:val="clear" w:color="auto" w:fill="009D73"/>
            <w:vAlign w:val="center"/>
          </w:tcPr>
          <w:p w14:paraId="1C6AEDB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shd w:val="clear" w:color="auto" w:fill="FFFFFF"/>
            <w:vAlign w:val="center"/>
          </w:tcPr>
          <w:p w14:paraId="4D2F6B0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2023‒2025.</w:t>
            </w:r>
          </w:p>
        </w:tc>
      </w:tr>
      <w:tr w:rsidR="008E2181" w:rsidRPr="008D043F" w14:paraId="764A4821" w14:textId="77777777" w:rsidTr="00076544">
        <w:trPr>
          <w:trHeight w:val="567"/>
          <w:jc w:val="center"/>
        </w:trPr>
        <w:tc>
          <w:tcPr>
            <w:tcW w:w="1429" w:type="pct"/>
            <w:shd w:val="clear" w:color="auto" w:fill="009D73"/>
            <w:vAlign w:val="center"/>
          </w:tcPr>
          <w:p w14:paraId="008ED99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Institucija odgovorna za koordinaciju implementacije mjere</w:t>
            </w:r>
          </w:p>
        </w:tc>
        <w:tc>
          <w:tcPr>
            <w:tcW w:w="3571" w:type="pct"/>
            <w:gridSpan w:val="3"/>
            <w:shd w:val="clear" w:color="auto" w:fill="FFFFFF"/>
            <w:vAlign w:val="center"/>
          </w:tcPr>
          <w:p w14:paraId="033E8CB1"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p w14:paraId="11A80812"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Nadležna kantonalna ministarstva</w:t>
            </w:r>
          </w:p>
        </w:tc>
      </w:tr>
      <w:tr w:rsidR="008E2181" w:rsidRPr="008D043F" w14:paraId="63750215" w14:textId="77777777" w:rsidTr="00076544">
        <w:trPr>
          <w:trHeight w:val="567"/>
          <w:jc w:val="center"/>
        </w:trPr>
        <w:tc>
          <w:tcPr>
            <w:tcW w:w="1429" w:type="pct"/>
            <w:shd w:val="clear" w:color="auto" w:fill="009D73"/>
            <w:vAlign w:val="center"/>
          </w:tcPr>
          <w:p w14:paraId="1ABE044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shd w:val="clear" w:color="auto" w:fill="FFFFFF"/>
            <w:vAlign w:val="center"/>
          </w:tcPr>
          <w:p w14:paraId="06B6D16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kantonalna ministarstva</w:t>
            </w:r>
          </w:p>
          <w:p w14:paraId="2E8C9D23"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lovišta</w:t>
            </w:r>
          </w:p>
        </w:tc>
      </w:tr>
      <w:tr w:rsidR="008E2181" w:rsidRPr="008D043F" w14:paraId="5C537EA6" w14:textId="77777777" w:rsidTr="00076544">
        <w:trPr>
          <w:trHeight w:val="567"/>
          <w:jc w:val="center"/>
        </w:trPr>
        <w:tc>
          <w:tcPr>
            <w:tcW w:w="1429" w:type="pct"/>
            <w:shd w:val="clear" w:color="auto" w:fill="009D73"/>
            <w:vAlign w:val="center"/>
          </w:tcPr>
          <w:p w14:paraId="1ADDCC9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shd w:val="clear" w:color="auto" w:fill="FFFFFF"/>
            <w:vAlign w:val="center"/>
          </w:tcPr>
          <w:p w14:paraId="49FE014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p w14:paraId="30843E37"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Nadležna kantonalna ministarstva, korisnici lovišta</w:t>
            </w:r>
            <w:r w:rsidRPr="008D043F" w:rsidDel="001133E6">
              <w:rPr>
                <w:rFonts w:asciiTheme="minorHAnsi" w:eastAsiaTheme="minorHAnsi" w:hAnsiTheme="minorHAnsi" w:cstheme="minorHAnsi"/>
                <w:color w:val="000000" w:themeColor="text1"/>
                <w:sz w:val="18"/>
                <w:szCs w:val="18"/>
                <w:lang w:val="hr-HR" w:eastAsia="en-US"/>
              </w:rPr>
              <w:t xml:space="preserve"> </w:t>
            </w:r>
          </w:p>
        </w:tc>
      </w:tr>
    </w:tbl>
    <w:p w14:paraId="0A2E88C4"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8E2181" w:rsidRPr="008D043F" w14:paraId="32F9ABA4"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416E3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72F0C5B"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4C06ED9F"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3A8F5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99D17F"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3. Unaprijediti zakonski, strateški i institucionalni okvir za održivo upravljanje ribljim fondom</w:t>
            </w:r>
          </w:p>
        </w:tc>
      </w:tr>
      <w:tr w:rsidR="008E2181" w:rsidRPr="008D043F" w14:paraId="38FCB96A"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D6C99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0B00CE73"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Theme="minorHAnsi" w:hAnsiTheme="minorHAnsi" w:cstheme="minorHAnsi"/>
                <w:b/>
                <w:bCs/>
                <w:color w:val="000000"/>
                <w:sz w:val="18"/>
                <w:szCs w:val="18"/>
                <w:lang w:val="hr-HR" w:eastAsia="en-US"/>
              </w:rPr>
              <w:t>6.3.1. Usaglašavanje regulatornog okvira za ribarstvo s pravnom stečevinom EU i međunarodnim konvencijama</w:t>
            </w:r>
          </w:p>
        </w:tc>
      </w:tr>
      <w:tr w:rsidR="008E2181" w:rsidRPr="008D043F" w14:paraId="3D5EB0E3"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61F4B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12F60F30"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 xml:space="preserve">Cilj mjere je usaglasiti zakonske propise iz oblasti ribarstva s pravnom stečevinom EU i urediti </w:t>
            </w:r>
            <w:r w:rsidRPr="008D043F">
              <w:rPr>
                <w:rFonts w:asciiTheme="minorHAnsi" w:eastAsiaTheme="minorHAnsi" w:hAnsiTheme="minorHAnsi" w:cstheme="minorHAnsi"/>
                <w:color w:val="000000"/>
                <w:sz w:val="18"/>
                <w:szCs w:val="18"/>
                <w:lang w:val="hr-HR" w:eastAsia="en-US"/>
              </w:rPr>
              <w:t>privredno ribarstvo na moru, te izvršiti usaglašavanje propisa iz oblasti ribarstva s propisima iz oblasti voda. Obuhvaćene su sljedeće aktivnosti:</w:t>
            </w:r>
          </w:p>
          <w:p w14:paraId="04B15DD6" w14:textId="77777777" w:rsidR="008E2181" w:rsidRPr="008D043F" w:rsidRDefault="008E2181" w:rsidP="0068355A">
            <w:pPr>
              <w:numPr>
                <w:ilvl w:val="0"/>
                <w:numId w:val="79"/>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nošenje zakona i podzakonskih akata za privredno ribarstvo na moru usaglašenih sa zajedničkom ribarskom politikom, obavezama iz EU direktiva i međunarodnih sporazuma</w:t>
            </w:r>
          </w:p>
          <w:p w14:paraId="23699377" w14:textId="77777777" w:rsidR="008E2181" w:rsidRPr="008D043F" w:rsidRDefault="008E2181" w:rsidP="0068355A">
            <w:pPr>
              <w:numPr>
                <w:ilvl w:val="0"/>
                <w:numId w:val="79"/>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aglašavanje Zakona o slatkovodnom ribarstvu sa zakonom iz oblasti voda i zahtjevima iz međunarodnih konvencija i EU direktiva iz oblasti ribarstva i biodiverziteta</w:t>
            </w:r>
          </w:p>
          <w:p w14:paraId="244B02F7" w14:textId="77777777" w:rsidR="008E2181" w:rsidRPr="008D043F" w:rsidRDefault="008E2181" w:rsidP="0068355A">
            <w:pPr>
              <w:numPr>
                <w:ilvl w:val="0"/>
                <w:numId w:val="79"/>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vajanje Strategije razvoja poljoprivrednog sektora za period 2022‒2028. usklađene sa zajedničkom strategijom za ribarstvo i akvakluturu EU</w:t>
            </w:r>
          </w:p>
          <w:p w14:paraId="6CBD8330" w14:textId="77777777" w:rsidR="008E2181" w:rsidRPr="008D043F" w:rsidRDefault="008E2181" w:rsidP="0068355A">
            <w:pPr>
              <w:numPr>
                <w:ilvl w:val="0"/>
                <w:numId w:val="79"/>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Sukcesivno izrađivanje ribolovnih osnova u skladu sa novim Zakonom o slatkovodnom ribarstvu</w:t>
            </w:r>
          </w:p>
        </w:tc>
      </w:tr>
      <w:tr w:rsidR="008E2181" w:rsidRPr="008D043F" w14:paraId="6C00CA75"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B4D66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5891CA0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49065B22" w14:textId="77777777" w:rsidTr="00076544">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563C8C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19CE2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4906D555"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3300F0"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0DB7AF9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D8C4E5"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3999C7FF"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3E30E4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A88FD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Calibri" w:hAnsiTheme="minorHAnsi" w:cstheme="minorHAnsi"/>
                <w:sz w:val="18"/>
                <w:szCs w:val="18"/>
                <w:lang w:val="hr-HR"/>
              </w:rPr>
              <w:t>Postojanje zakonskog okvira</w:t>
            </w:r>
            <w:r w:rsidRPr="008D043F">
              <w:rPr>
                <w:rFonts w:asciiTheme="minorHAnsi" w:eastAsiaTheme="minorHAnsi" w:hAnsiTheme="minorHAnsi" w:cstheme="minorHAnsi"/>
                <w:sz w:val="18"/>
                <w:szCs w:val="18"/>
                <w:lang w:val="hr-HR" w:eastAsia="en-US" w:bidi="en-US"/>
              </w:rPr>
              <w:t xml:space="preserve"> za privredno ribarstvo na moru usaglašenog sa zajedničkom ribarskom politikom, obavezama iz </w:t>
            </w:r>
            <w:r w:rsidRPr="008D043F">
              <w:rPr>
                <w:rFonts w:asciiTheme="minorHAnsi" w:eastAsiaTheme="minorHAnsi" w:hAnsiTheme="minorHAnsi" w:cstheme="minorHAnsi"/>
                <w:sz w:val="18"/>
                <w:szCs w:val="18"/>
                <w:lang w:val="hr-HR" w:eastAsia="en-US" w:bidi="en-US"/>
              </w:rPr>
              <w:lastRenderedPageBreak/>
              <w:t>EU direktiva i međunarodnih sporazu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185D0B" w14:textId="5CA038BA"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lastRenderedPageBreak/>
              <w:t>Federacija BiH</w:t>
            </w:r>
            <w:r w:rsidRPr="008D043F">
              <w:rPr>
                <w:rFonts w:asciiTheme="minorHAnsi" w:eastAsiaTheme="minorHAnsi" w:hAnsiTheme="minorHAnsi" w:cstheme="minorHAnsi"/>
                <w:sz w:val="18"/>
                <w:szCs w:val="18"/>
                <w:lang w:val="hr-HR" w:eastAsia="en-US" w:bidi="en-US"/>
              </w:rPr>
              <w:t xml:space="preserve"> nema regulirano  privredno ribarstvo na moru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B6384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3. usvojen zakon o za privredno ribarstvo na moru  i podzakonski akti usaglašeni sa zajedničkom ribarskom politikom, obavezama iz EU direktiva i </w:t>
            </w:r>
            <w:r w:rsidRPr="008D043F">
              <w:rPr>
                <w:rFonts w:asciiTheme="minorHAnsi" w:eastAsiaTheme="minorHAnsi" w:hAnsiTheme="minorHAnsi" w:cstheme="minorHAnsi"/>
                <w:sz w:val="18"/>
                <w:szCs w:val="18"/>
                <w:lang w:val="hr-HR" w:eastAsia="en-US" w:bidi="en-US"/>
              </w:rPr>
              <w:lastRenderedPageBreak/>
              <w:t>međunarodnih sporazuma</w:t>
            </w:r>
          </w:p>
        </w:tc>
      </w:tr>
      <w:tr w:rsidR="008E2181" w:rsidRPr="008D043F" w14:paraId="07122316"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B9A510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249AF8"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Postojanje Zakona o slatkovodnom ribarstvu usaglašenog sa zakonom iz oblasti voda i zahtjevima iz međunarodnih konvencija i EU direktiva iz oblasti ribarstva i biodiverzitet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59F2D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Postojeći Zakon o slatkovodnom ribarstvu nije usklađen sa zakonom iz oblasti voda i zahtjevima iz međunarodnih konvencija i EU direktiva iz oblasti ribarstva i biodiverzitet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C6C8C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kraja 2023. izvršeno usaglašavanje Zakona o slatkovodnom ribarstvu</w:t>
            </w:r>
          </w:p>
        </w:tc>
      </w:tr>
      <w:tr w:rsidR="008E2181" w:rsidRPr="008D043F" w14:paraId="1299AC13"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DD8C8D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9D2B94"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Theme="minorHAnsi" w:hAnsiTheme="minorHAnsi" w:cstheme="minorHAnsi"/>
                <w:color w:val="000000" w:themeColor="text1"/>
                <w:sz w:val="18"/>
                <w:szCs w:val="18"/>
                <w:lang w:val="hr-HR" w:eastAsia="en-US"/>
              </w:rPr>
              <w:t>Postojanje strateškog okvira za održivi razvoj ribarskog sektor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9DC04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Srednjoročna strategija razvoja poljoprivrednog sektora 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color w:val="000000" w:themeColor="text1"/>
                <w:sz w:val="18"/>
                <w:szCs w:val="18"/>
                <w:lang w:val="hr-HR" w:eastAsia="en-US"/>
              </w:rPr>
              <w:t xml:space="preserve"> 2015‒2019 bila je važeća do kraja 2021. godin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E74DA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kraja 2023. usvojena Strategija razvoja poljoprivrednog sektora za period usklađena sa zajedničkom Strategijom za ribarstvo i akvakulturu EU</w:t>
            </w:r>
          </w:p>
        </w:tc>
      </w:tr>
      <w:tr w:rsidR="008E2181" w:rsidRPr="008D043F" w14:paraId="67C95DBE"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C6B0A2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723FCF"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Postojanje ribolovnih osnova usklađenih sa </w:t>
            </w:r>
            <w:r w:rsidRPr="008D043F">
              <w:rPr>
                <w:rFonts w:asciiTheme="minorHAnsi" w:eastAsiaTheme="minorHAnsi" w:hAnsiTheme="minorHAnsi" w:cstheme="minorHAnsi"/>
                <w:sz w:val="18"/>
                <w:szCs w:val="18"/>
                <w:lang w:val="hr-HR" w:eastAsia="en-US" w:bidi="en-US"/>
              </w:rPr>
              <w:t>Strategijom za ribarstvo i akvakulturu EU 0%</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06AB6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Sukcesivno izrađivanje ribolovnih osnova u skladu sa novim Zakonom o slatkovodnom ribarstvu</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EAB25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2031. 100% ribolovnih osnova je izrađeno u skladu sa Strategijom za ribarstvo i akvakulturu EU</w:t>
            </w:r>
          </w:p>
        </w:tc>
      </w:tr>
      <w:tr w:rsidR="008E2181" w:rsidRPr="008D043F" w14:paraId="49460284"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1E389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296CAD6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color w:val="000000"/>
                <w:sz w:val="18"/>
                <w:szCs w:val="18"/>
                <w:lang w:val="hr-HR"/>
              </w:rPr>
              <w:t>Unaprjeđenje upravljanja u oblasti ribarstva i napredak u procesu evropskih integracija kroz usklađivanje nacionalnog zakonodavstva s pravnom stečevinom EU.</w:t>
            </w:r>
          </w:p>
        </w:tc>
      </w:tr>
      <w:tr w:rsidR="008E2181" w:rsidRPr="008D043F" w14:paraId="5A43CBFC"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DDB6C9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05E12F74"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8 675 KM</w:t>
            </w:r>
          </w:p>
          <w:p w14:paraId="2AE625C5"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 budžetska sredstva</w:t>
            </w:r>
          </w:p>
        </w:tc>
      </w:tr>
      <w:tr w:rsidR="008E2181" w:rsidRPr="008D043F" w14:paraId="777311D1"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F55F1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14D8EF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2022‒2031. </w:t>
            </w:r>
          </w:p>
        </w:tc>
      </w:tr>
      <w:tr w:rsidR="008E2181" w:rsidRPr="008D043F" w14:paraId="64A4F96F"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7F689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DBADBC"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8D043F" w14:paraId="7BB57A44"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02062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0B285B7"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p w14:paraId="0BC0BA3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Nadležna kantonalna ministarstva</w:t>
            </w:r>
          </w:p>
        </w:tc>
      </w:tr>
      <w:tr w:rsidR="008E2181" w:rsidRPr="008D043F" w14:paraId="2A4DC590"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20872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6EEA89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Ribolovna udruženja</w:t>
            </w:r>
          </w:p>
          <w:p w14:paraId="0CC630E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Privredni subjekti iz oblasti ribarstva</w:t>
            </w:r>
          </w:p>
        </w:tc>
      </w:tr>
    </w:tbl>
    <w:p w14:paraId="04A0E408"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2BE445F6" w14:textId="77777777" w:rsidTr="00076544">
        <w:trPr>
          <w:trHeight w:val="567"/>
          <w:jc w:val="center"/>
        </w:trPr>
        <w:tc>
          <w:tcPr>
            <w:tcW w:w="1429" w:type="pct"/>
            <w:shd w:val="clear" w:color="auto" w:fill="009D73"/>
            <w:vAlign w:val="center"/>
          </w:tcPr>
          <w:p w14:paraId="2B58BBA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0623F114"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06C6EB25" w14:textId="77777777" w:rsidTr="00076544">
        <w:trPr>
          <w:trHeight w:val="567"/>
          <w:jc w:val="center"/>
        </w:trPr>
        <w:tc>
          <w:tcPr>
            <w:tcW w:w="1429" w:type="pct"/>
            <w:shd w:val="clear" w:color="auto" w:fill="009D73"/>
            <w:vAlign w:val="center"/>
          </w:tcPr>
          <w:p w14:paraId="6F5CC2F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Prioritet</w:t>
            </w:r>
          </w:p>
        </w:tc>
        <w:tc>
          <w:tcPr>
            <w:tcW w:w="3571" w:type="pct"/>
            <w:gridSpan w:val="3"/>
            <w:shd w:val="clear" w:color="auto" w:fill="FFFFFF"/>
            <w:vAlign w:val="center"/>
          </w:tcPr>
          <w:p w14:paraId="54B033FA"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3. Unaprijediti zakonski, strateški i institucionalni okvir za održivo upravljanje ribljim fondom</w:t>
            </w:r>
          </w:p>
        </w:tc>
      </w:tr>
      <w:tr w:rsidR="008E2181" w:rsidRPr="008D043F" w14:paraId="5657EE9F" w14:textId="77777777" w:rsidTr="00076544">
        <w:trPr>
          <w:trHeight w:val="567"/>
          <w:jc w:val="center"/>
        </w:trPr>
        <w:tc>
          <w:tcPr>
            <w:tcW w:w="1429" w:type="pct"/>
            <w:shd w:val="clear" w:color="auto" w:fill="009D73"/>
            <w:vAlign w:val="center"/>
          </w:tcPr>
          <w:p w14:paraId="18379E7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28C63124"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Theme="minorHAnsi" w:hAnsiTheme="minorHAnsi" w:cstheme="minorHAnsi"/>
                <w:b/>
                <w:bCs/>
                <w:color w:val="000000"/>
                <w:sz w:val="18"/>
                <w:szCs w:val="18"/>
                <w:lang w:val="hr-HR" w:eastAsia="en-US"/>
              </w:rPr>
              <w:t>6.3.2. Uspostavljanje informacijskog sistema o ribarstvu i statističkog praćenja uzgoja ribe</w:t>
            </w:r>
          </w:p>
        </w:tc>
      </w:tr>
      <w:tr w:rsidR="008E2181" w:rsidRPr="008D043F" w14:paraId="69489044" w14:textId="77777777" w:rsidTr="00076544">
        <w:trPr>
          <w:trHeight w:val="567"/>
          <w:jc w:val="center"/>
        </w:trPr>
        <w:tc>
          <w:tcPr>
            <w:tcW w:w="1429" w:type="pct"/>
            <w:shd w:val="clear" w:color="auto" w:fill="009D73"/>
            <w:vAlign w:val="center"/>
          </w:tcPr>
          <w:p w14:paraId="066A1A9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vAlign w:val="center"/>
          </w:tcPr>
          <w:p w14:paraId="2F8BAC2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uspostaviti informacijski sistem o ribarstvu i statističko praćenje uzgoja ribe. Poseban napredak se očekuje u oblasti morsko-privrednog ribarstva i marikulture. </w:t>
            </w:r>
          </w:p>
          <w:p w14:paraId="1C578FE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Mjera obuhvata sljedeće aktivnosti: </w:t>
            </w:r>
          </w:p>
          <w:p w14:paraId="6638A546" w14:textId="77777777" w:rsidR="008E2181" w:rsidRPr="008D043F" w:rsidRDefault="008E2181" w:rsidP="0068355A">
            <w:pPr>
              <w:numPr>
                <w:ilvl w:val="0"/>
                <w:numId w:val="80"/>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registra  plovila i dozvola za morsko privredno ribarstvo i marikulturu </w:t>
            </w:r>
          </w:p>
          <w:p w14:paraId="26296126" w14:textId="77777777" w:rsidR="008E2181" w:rsidRPr="008D043F" w:rsidRDefault="008E2181" w:rsidP="0068355A">
            <w:pPr>
              <w:numPr>
                <w:ilvl w:val="0"/>
                <w:numId w:val="80"/>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postava sistema izdavanja dozvola</w:t>
            </w:r>
          </w:p>
          <w:p w14:paraId="1C80A5CE" w14:textId="77777777" w:rsidR="008E2181" w:rsidRPr="008D043F" w:rsidRDefault="008E2181" w:rsidP="0068355A">
            <w:pPr>
              <w:numPr>
                <w:ilvl w:val="0"/>
                <w:numId w:val="80"/>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spostava sistema za bilježenje i izvještavanje o ribolovnim aktivnostima i iskrcaju ulova </w:t>
            </w:r>
          </w:p>
          <w:p w14:paraId="0E658FC1" w14:textId="77777777" w:rsidR="008E2181" w:rsidRPr="008D043F" w:rsidRDefault="008E2181" w:rsidP="0068355A">
            <w:pPr>
              <w:numPr>
                <w:ilvl w:val="0"/>
                <w:numId w:val="80"/>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postava modela statističkog praćenja gazdinstava s uzgojem morske i slatkovodne ribe prema usvojenoj metodologiji za BiH</w:t>
            </w:r>
          </w:p>
        </w:tc>
      </w:tr>
      <w:tr w:rsidR="008E2181" w:rsidRPr="008D043F" w14:paraId="17555A44" w14:textId="77777777" w:rsidTr="00076544">
        <w:trPr>
          <w:trHeight w:val="567"/>
          <w:jc w:val="center"/>
        </w:trPr>
        <w:tc>
          <w:tcPr>
            <w:tcW w:w="1429" w:type="pct"/>
            <w:shd w:val="clear" w:color="auto" w:fill="009D73"/>
            <w:vAlign w:val="center"/>
          </w:tcPr>
          <w:p w14:paraId="1FD3608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vAlign w:val="center"/>
          </w:tcPr>
          <w:p w14:paraId="0B2B4DD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18436279" w14:textId="77777777" w:rsidTr="00076544">
        <w:trPr>
          <w:trHeight w:val="567"/>
          <w:jc w:val="center"/>
        </w:trPr>
        <w:tc>
          <w:tcPr>
            <w:tcW w:w="1429" w:type="pct"/>
            <w:vMerge w:val="restart"/>
            <w:shd w:val="clear" w:color="auto" w:fill="009D73"/>
            <w:vAlign w:val="center"/>
          </w:tcPr>
          <w:p w14:paraId="4074A88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567274B2"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7FF3C43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45BADC2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2C9D89B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32B9AD8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07781B6B" w14:textId="77777777" w:rsidTr="00076544">
        <w:trPr>
          <w:trHeight w:val="567"/>
          <w:jc w:val="center"/>
        </w:trPr>
        <w:tc>
          <w:tcPr>
            <w:tcW w:w="1429" w:type="pct"/>
            <w:vMerge/>
            <w:shd w:val="clear" w:color="auto" w:fill="009D73"/>
            <w:vAlign w:val="center"/>
          </w:tcPr>
          <w:p w14:paraId="6C257F8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759ACB30"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registra plovila i dozvola za morsko privredno ribarstvo i marikulturu</w:t>
            </w:r>
          </w:p>
        </w:tc>
        <w:tc>
          <w:tcPr>
            <w:tcW w:w="1266" w:type="pct"/>
            <w:shd w:val="clear" w:color="auto" w:fill="FFFFFF"/>
            <w:vAlign w:val="center"/>
          </w:tcPr>
          <w:p w14:paraId="4E71EC9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Federacija BiH nema ustanovljen registar plovila i dozvola za morsko privredno ribarstvo i marikulturu</w:t>
            </w:r>
          </w:p>
        </w:tc>
        <w:tc>
          <w:tcPr>
            <w:tcW w:w="1267" w:type="pct"/>
            <w:shd w:val="clear" w:color="auto" w:fill="FFFFFF"/>
            <w:vAlign w:val="center"/>
          </w:tcPr>
          <w:p w14:paraId="038E5C5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5. izrađen registar plovila i dozvola za morsko privredno ribarstvo i marikulturu</w:t>
            </w:r>
          </w:p>
        </w:tc>
      </w:tr>
      <w:tr w:rsidR="008E2181" w:rsidRPr="008D043F" w14:paraId="2E51CD2B" w14:textId="77777777" w:rsidTr="00076544">
        <w:trPr>
          <w:trHeight w:val="567"/>
          <w:jc w:val="center"/>
        </w:trPr>
        <w:tc>
          <w:tcPr>
            <w:tcW w:w="1429" w:type="pct"/>
            <w:vMerge/>
            <w:shd w:val="clear" w:color="auto" w:fill="009D73"/>
            <w:vAlign w:val="center"/>
          </w:tcPr>
          <w:p w14:paraId="25C08DB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670AA2DD"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sistema izdavanja dozvola </w:t>
            </w:r>
          </w:p>
        </w:tc>
        <w:tc>
          <w:tcPr>
            <w:tcW w:w="1266" w:type="pct"/>
            <w:shd w:val="clear" w:color="auto" w:fill="FFFFFF"/>
            <w:vAlign w:val="center"/>
          </w:tcPr>
          <w:p w14:paraId="1E16E74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Federacija BiH nije uspostavila sistem izdavanja dozvola za morsko privredno ribarstvo</w:t>
            </w:r>
          </w:p>
        </w:tc>
        <w:tc>
          <w:tcPr>
            <w:tcW w:w="1267" w:type="pct"/>
            <w:shd w:val="clear" w:color="auto" w:fill="FFFFFF"/>
            <w:vAlign w:val="center"/>
          </w:tcPr>
          <w:p w14:paraId="6FB282D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5. uspostavljen sistem izdavanja dozvola </w:t>
            </w:r>
          </w:p>
        </w:tc>
      </w:tr>
      <w:tr w:rsidR="008E2181" w:rsidRPr="008D043F" w14:paraId="428CA937" w14:textId="77777777" w:rsidTr="00076544">
        <w:trPr>
          <w:trHeight w:val="567"/>
          <w:jc w:val="center"/>
        </w:trPr>
        <w:tc>
          <w:tcPr>
            <w:tcW w:w="1429" w:type="pct"/>
            <w:vMerge/>
            <w:shd w:val="clear" w:color="auto" w:fill="009D73"/>
            <w:vAlign w:val="center"/>
          </w:tcPr>
          <w:p w14:paraId="1338AF7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0B0D8C1"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sistema za bilježenje i izvještavanje o ribolovnim aktivnostima i iskrcaju ulova </w:t>
            </w:r>
          </w:p>
        </w:tc>
        <w:tc>
          <w:tcPr>
            <w:tcW w:w="1266" w:type="pct"/>
            <w:shd w:val="clear" w:color="auto" w:fill="FFFFFF"/>
            <w:vAlign w:val="center"/>
          </w:tcPr>
          <w:p w14:paraId="1B781A2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Federacija BiH nije uspostavila sistem za bilježenje i izvještavanje o ribolovnim aktivnostima i iskrcaju ulova </w:t>
            </w:r>
          </w:p>
        </w:tc>
        <w:tc>
          <w:tcPr>
            <w:tcW w:w="1267" w:type="pct"/>
            <w:shd w:val="clear" w:color="auto" w:fill="FFFFFF"/>
            <w:vAlign w:val="center"/>
          </w:tcPr>
          <w:p w14:paraId="698F892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5. uspostavljen sistem za bilježenje i izvještavanje o ribolovnim aktivnostima i iskrcaju ulova </w:t>
            </w:r>
          </w:p>
        </w:tc>
      </w:tr>
      <w:tr w:rsidR="008E2181" w:rsidRPr="008D043F" w14:paraId="09483714" w14:textId="77777777" w:rsidTr="00076544">
        <w:trPr>
          <w:trHeight w:val="567"/>
          <w:jc w:val="center"/>
        </w:trPr>
        <w:tc>
          <w:tcPr>
            <w:tcW w:w="1429" w:type="pct"/>
            <w:vMerge/>
            <w:shd w:val="clear" w:color="auto" w:fill="009D73"/>
            <w:vAlign w:val="center"/>
          </w:tcPr>
          <w:p w14:paraId="29448CA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45D3DAAC"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Postojanje modela statističkog  praćenja gazdinstava s uzgojem morske i slatkovodne ribe prema usvojenoj metodologiji za BiH</w:t>
            </w:r>
          </w:p>
        </w:tc>
        <w:tc>
          <w:tcPr>
            <w:tcW w:w="1266" w:type="pct"/>
            <w:shd w:val="clear" w:color="auto" w:fill="FFFFFF"/>
            <w:vAlign w:val="center"/>
          </w:tcPr>
          <w:p w14:paraId="6B78DEA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Federacija BiH nije uspostavila model statističkog praćenja gazdinstava s uzgojem morske i slatkovodne ribe </w:t>
            </w:r>
          </w:p>
        </w:tc>
        <w:tc>
          <w:tcPr>
            <w:tcW w:w="1267" w:type="pct"/>
            <w:shd w:val="clear" w:color="auto" w:fill="FFFFFF"/>
            <w:vAlign w:val="center"/>
          </w:tcPr>
          <w:p w14:paraId="1703D67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5. uspostavljen model statističkog  praćenja gazdinstava s uzgojem morske i slatkovodne ribe </w:t>
            </w:r>
          </w:p>
        </w:tc>
      </w:tr>
      <w:tr w:rsidR="008E2181" w:rsidRPr="008D043F" w14:paraId="4B4B0F9C" w14:textId="77777777" w:rsidTr="00076544">
        <w:trPr>
          <w:trHeight w:val="567"/>
          <w:jc w:val="center"/>
        </w:trPr>
        <w:tc>
          <w:tcPr>
            <w:tcW w:w="1429" w:type="pct"/>
            <w:shd w:val="clear" w:color="auto" w:fill="009D73"/>
            <w:vAlign w:val="center"/>
          </w:tcPr>
          <w:p w14:paraId="3275C08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Razvojni efekat i doprinos mjere ostvarenju prioriteta</w:t>
            </w:r>
          </w:p>
        </w:tc>
        <w:tc>
          <w:tcPr>
            <w:tcW w:w="3571" w:type="pct"/>
            <w:gridSpan w:val="3"/>
            <w:shd w:val="clear" w:color="auto" w:fill="FFFFFF" w:themeFill="background1"/>
            <w:vAlign w:val="center"/>
          </w:tcPr>
          <w:p w14:paraId="6A68A33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 xml:space="preserve">Unaprjeđenje upravljanja i racionalnije korištenje i zaštita ribljeg fonda </w:t>
            </w:r>
          </w:p>
        </w:tc>
      </w:tr>
      <w:tr w:rsidR="008E2181" w:rsidRPr="008D043F" w14:paraId="0F89C692" w14:textId="77777777" w:rsidTr="00076544">
        <w:trPr>
          <w:trHeight w:val="567"/>
          <w:jc w:val="center"/>
        </w:trPr>
        <w:tc>
          <w:tcPr>
            <w:tcW w:w="1429" w:type="pct"/>
            <w:shd w:val="clear" w:color="auto" w:fill="009D73"/>
            <w:vAlign w:val="center"/>
          </w:tcPr>
          <w:p w14:paraId="19A2B33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a izvorima finansiranja</w:t>
            </w:r>
          </w:p>
        </w:tc>
        <w:tc>
          <w:tcPr>
            <w:tcW w:w="3571" w:type="pct"/>
            <w:gridSpan w:val="3"/>
            <w:shd w:val="clear" w:color="auto" w:fill="FFFFFF" w:themeFill="background1"/>
            <w:vAlign w:val="center"/>
          </w:tcPr>
          <w:p w14:paraId="11C1C270"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86 749 KM</w:t>
            </w:r>
          </w:p>
          <w:p w14:paraId="514CEF6B"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30% budžetska sredstva, 70% sredstva EU i drugih međunarodnih donatora</w:t>
            </w:r>
          </w:p>
        </w:tc>
      </w:tr>
      <w:tr w:rsidR="008E2181" w:rsidRPr="008D043F" w14:paraId="6CE875C6" w14:textId="77777777" w:rsidTr="00076544">
        <w:trPr>
          <w:trHeight w:val="567"/>
          <w:jc w:val="center"/>
        </w:trPr>
        <w:tc>
          <w:tcPr>
            <w:tcW w:w="1429" w:type="pct"/>
            <w:shd w:val="clear" w:color="auto" w:fill="009D73"/>
            <w:vAlign w:val="center"/>
          </w:tcPr>
          <w:p w14:paraId="33939BB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shd w:val="clear" w:color="auto" w:fill="FFFFFF"/>
            <w:vAlign w:val="center"/>
          </w:tcPr>
          <w:p w14:paraId="40C8A82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4‒2025.</w:t>
            </w:r>
          </w:p>
        </w:tc>
      </w:tr>
      <w:tr w:rsidR="008E2181" w:rsidRPr="008D043F" w14:paraId="30B489C6" w14:textId="77777777" w:rsidTr="00076544">
        <w:trPr>
          <w:trHeight w:val="567"/>
          <w:jc w:val="center"/>
        </w:trPr>
        <w:tc>
          <w:tcPr>
            <w:tcW w:w="1429" w:type="pct"/>
            <w:shd w:val="clear" w:color="auto" w:fill="009D73"/>
            <w:vAlign w:val="center"/>
          </w:tcPr>
          <w:p w14:paraId="2CFB2C4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3ADFA472"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8D043F" w14:paraId="29C0D583" w14:textId="77777777" w:rsidTr="00076544">
        <w:trPr>
          <w:trHeight w:val="567"/>
          <w:jc w:val="center"/>
        </w:trPr>
        <w:tc>
          <w:tcPr>
            <w:tcW w:w="1429" w:type="pct"/>
            <w:shd w:val="clear" w:color="auto" w:fill="009D73"/>
            <w:vAlign w:val="center"/>
          </w:tcPr>
          <w:p w14:paraId="19163B0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shd w:val="clear" w:color="auto" w:fill="FFFFFF"/>
            <w:vAlign w:val="center"/>
          </w:tcPr>
          <w:p w14:paraId="04E3946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8D043F" w14:paraId="68EAF707" w14:textId="77777777" w:rsidTr="00076544">
        <w:trPr>
          <w:trHeight w:val="567"/>
          <w:jc w:val="center"/>
        </w:trPr>
        <w:tc>
          <w:tcPr>
            <w:tcW w:w="1429" w:type="pct"/>
            <w:shd w:val="clear" w:color="auto" w:fill="009D73"/>
            <w:vAlign w:val="center"/>
          </w:tcPr>
          <w:p w14:paraId="65CBCED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shd w:val="clear" w:color="auto" w:fill="FFFFFF"/>
            <w:vAlign w:val="center"/>
          </w:tcPr>
          <w:p w14:paraId="56CBF10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Privrednici iz oblasti ribarstva</w:t>
            </w:r>
          </w:p>
        </w:tc>
      </w:tr>
    </w:tbl>
    <w:p w14:paraId="1913C50D"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674F1307" w14:textId="77777777" w:rsidTr="00076544">
        <w:trPr>
          <w:trHeight w:val="567"/>
          <w:jc w:val="center"/>
        </w:trPr>
        <w:tc>
          <w:tcPr>
            <w:tcW w:w="1429" w:type="pct"/>
            <w:shd w:val="clear" w:color="auto" w:fill="009D73"/>
            <w:vAlign w:val="center"/>
          </w:tcPr>
          <w:p w14:paraId="267B40B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616E80C6"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5C5CB456" w14:textId="77777777" w:rsidTr="00076544">
        <w:trPr>
          <w:trHeight w:val="567"/>
          <w:jc w:val="center"/>
        </w:trPr>
        <w:tc>
          <w:tcPr>
            <w:tcW w:w="1429" w:type="pct"/>
            <w:shd w:val="clear" w:color="auto" w:fill="009D73"/>
            <w:vAlign w:val="center"/>
          </w:tcPr>
          <w:p w14:paraId="5F99F15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2FCCBC33"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 Uspostaviti integralno i održivo upravljanje zemljišnim resursima</w:t>
            </w:r>
          </w:p>
        </w:tc>
      </w:tr>
      <w:tr w:rsidR="008E2181" w:rsidRPr="008D043F" w14:paraId="0BEC83E7" w14:textId="77777777" w:rsidTr="00076544">
        <w:trPr>
          <w:trHeight w:val="567"/>
          <w:jc w:val="center"/>
        </w:trPr>
        <w:tc>
          <w:tcPr>
            <w:tcW w:w="1429" w:type="pct"/>
            <w:shd w:val="clear" w:color="auto" w:fill="009D73"/>
            <w:vAlign w:val="center"/>
          </w:tcPr>
          <w:p w14:paraId="6B7F2FD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095B3AD4"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Theme="minorHAnsi" w:hAnsiTheme="minorHAnsi" w:cstheme="minorHAnsi"/>
                <w:b/>
                <w:bCs/>
                <w:color w:val="000000"/>
                <w:sz w:val="18"/>
                <w:szCs w:val="18"/>
                <w:lang w:val="hr-HR" w:eastAsia="en-US"/>
              </w:rPr>
              <w:t>6.4.1. Stvoriti zakonski i strateški okvir za cjelovitu zaštitu zemljišta</w:t>
            </w:r>
          </w:p>
        </w:tc>
      </w:tr>
      <w:tr w:rsidR="008E2181" w:rsidRPr="008D043F" w14:paraId="72B0FA82" w14:textId="77777777" w:rsidTr="002D1DDB">
        <w:trPr>
          <w:trHeight w:val="274"/>
          <w:jc w:val="center"/>
        </w:trPr>
        <w:tc>
          <w:tcPr>
            <w:tcW w:w="1429" w:type="pct"/>
            <w:shd w:val="clear" w:color="auto" w:fill="009D73"/>
            <w:vAlign w:val="center"/>
          </w:tcPr>
          <w:p w14:paraId="0B8CE0D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vAlign w:val="center"/>
          </w:tcPr>
          <w:p w14:paraId="3699E96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stvoriti okvir za integralnu zaštitu svih tipova zemljišta. Mjera podrazumijeva donošenje zakonskog propisa i strategije o zaštiti zemljišta, kao i usaglašavanje propisa iz oblasti kojim se reguliraju pojedini načini korištenja zemljišta (rudarstvo, građenje, poljoprivreda). Planirane su sljedeće aktivnosti za realizaciju mjere: </w:t>
            </w:r>
          </w:p>
          <w:p w14:paraId="499CCE38" w14:textId="77777777" w:rsidR="008E2181" w:rsidRPr="008D043F" w:rsidRDefault="008E2181" w:rsidP="0068355A">
            <w:pPr>
              <w:numPr>
                <w:ilvl w:val="0"/>
                <w:numId w:val="81"/>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nošenje Zakona o zaštiti zemljišta i podzakonskih akata</w:t>
            </w:r>
          </w:p>
          <w:p w14:paraId="1FA00918" w14:textId="77777777" w:rsidR="008E2181" w:rsidRPr="008D043F" w:rsidRDefault="008E2181" w:rsidP="0068355A">
            <w:pPr>
              <w:numPr>
                <w:ilvl w:val="0"/>
                <w:numId w:val="81"/>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i usvajanje Strategije održivog upravljanja zemljištem </w:t>
            </w:r>
          </w:p>
          <w:p w14:paraId="5989B3E3" w14:textId="77777777" w:rsidR="008E2181" w:rsidRPr="008D043F" w:rsidRDefault="008E2181" w:rsidP="0068355A">
            <w:pPr>
              <w:numPr>
                <w:ilvl w:val="0"/>
                <w:numId w:val="81"/>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sklađivanje zakona: o uređenju prostora i građenju Federacije BiH i kantona 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sz w:val="18"/>
                <w:szCs w:val="18"/>
                <w:lang w:val="hr-HR" w:eastAsia="en-US"/>
              </w:rPr>
              <w:t xml:space="preserve">, u odnosu na zakon o poljoprivrednom zemljištu </w:t>
            </w:r>
            <w:r w:rsidRPr="008D043F">
              <w:rPr>
                <w:rFonts w:asciiTheme="minorHAnsi" w:hAnsiTheme="minorHAnsi" w:cstheme="minorHAnsi"/>
                <w:sz w:val="18"/>
                <w:szCs w:val="18"/>
                <w:lang w:val="hr-HR" w:bidi="en-US"/>
              </w:rPr>
              <w:t>Federacije BiH</w:t>
            </w:r>
            <w:r w:rsidRPr="008D043F">
              <w:rPr>
                <w:rFonts w:asciiTheme="minorHAnsi" w:eastAsiaTheme="minorHAnsi" w:hAnsiTheme="minorHAnsi" w:cstheme="minorHAnsi"/>
                <w:sz w:val="18"/>
                <w:szCs w:val="18"/>
                <w:lang w:val="hr-HR" w:eastAsia="en-US"/>
              </w:rPr>
              <w:t xml:space="preserve">, tj. u Zakon o uređenju prostora i građenju </w:t>
            </w:r>
            <w:r w:rsidRPr="008D043F">
              <w:rPr>
                <w:rFonts w:asciiTheme="minorHAnsi" w:hAnsiTheme="minorHAnsi" w:cstheme="minorHAnsi"/>
                <w:sz w:val="18"/>
                <w:szCs w:val="18"/>
                <w:lang w:val="hr-HR" w:bidi="en-US"/>
              </w:rPr>
              <w:t>Federacije BiH</w:t>
            </w:r>
            <w:r w:rsidRPr="008D043F">
              <w:rPr>
                <w:rFonts w:asciiTheme="minorHAnsi" w:eastAsiaTheme="minorHAnsi" w:hAnsiTheme="minorHAnsi" w:cstheme="minorHAnsi"/>
                <w:sz w:val="18"/>
                <w:szCs w:val="18"/>
                <w:lang w:val="hr-HR" w:eastAsia="en-US"/>
              </w:rPr>
              <w:t xml:space="preserve"> unijeti obavezu jedinica lokalne samouprave da prije donošenja prostornog plana imaju urađenu Osnovu zaštite, uređenja i korištenja poljoprivrednog zemljišta </w:t>
            </w:r>
          </w:p>
          <w:p w14:paraId="12C6E0F6" w14:textId="77777777" w:rsidR="008E2181" w:rsidRPr="008D043F" w:rsidRDefault="008E2181" w:rsidP="0068355A">
            <w:pPr>
              <w:numPr>
                <w:ilvl w:val="0"/>
                <w:numId w:val="81"/>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puna Zakona o rudarstvu </w:t>
            </w:r>
            <w:r w:rsidRPr="008D043F">
              <w:rPr>
                <w:rFonts w:asciiTheme="minorHAnsi" w:hAnsiTheme="minorHAnsi" w:cstheme="minorHAnsi"/>
                <w:sz w:val="18"/>
                <w:szCs w:val="18"/>
                <w:lang w:val="hr-HR" w:bidi="en-US"/>
              </w:rPr>
              <w:t>Federacije BiH</w:t>
            </w:r>
            <w:r w:rsidRPr="008D043F">
              <w:rPr>
                <w:rFonts w:asciiTheme="minorHAnsi" w:eastAsiaTheme="minorHAnsi" w:hAnsiTheme="minorHAnsi" w:cstheme="minorHAnsi"/>
                <w:sz w:val="18"/>
                <w:szCs w:val="18"/>
                <w:lang w:val="hr-HR" w:eastAsia="en-US"/>
              </w:rPr>
              <w:t xml:space="preserve"> u odnosu na sanaciju rudarskih površina, proširivanjem opcija sanacije koja podrazumijevaju i prenamjenu, te u odnosu na finansijsku odgovornost i garancije za sanaciju napuštenih rudarskih površina</w:t>
            </w:r>
          </w:p>
        </w:tc>
      </w:tr>
      <w:tr w:rsidR="008E2181" w:rsidRPr="008D043F" w14:paraId="1B49F9D9" w14:textId="77777777" w:rsidTr="00076544">
        <w:trPr>
          <w:trHeight w:val="567"/>
          <w:jc w:val="center"/>
        </w:trPr>
        <w:tc>
          <w:tcPr>
            <w:tcW w:w="1429" w:type="pct"/>
            <w:shd w:val="clear" w:color="auto" w:fill="009D73"/>
            <w:vAlign w:val="center"/>
          </w:tcPr>
          <w:p w14:paraId="0A872F7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Strateški projekti</w:t>
            </w:r>
          </w:p>
        </w:tc>
        <w:tc>
          <w:tcPr>
            <w:tcW w:w="3571" w:type="pct"/>
            <w:gridSpan w:val="3"/>
            <w:vAlign w:val="center"/>
          </w:tcPr>
          <w:p w14:paraId="7F347A6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7699FC87" w14:textId="77777777" w:rsidTr="00076544">
        <w:trPr>
          <w:trHeight w:val="567"/>
          <w:jc w:val="center"/>
        </w:trPr>
        <w:tc>
          <w:tcPr>
            <w:tcW w:w="1429" w:type="pct"/>
            <w:vMerge w:val="restart"/>
            <w:shd w:val="clear" w:color="auto" w:fill="009D73"/>
            <w:vAlign w:val="center"/>
          </w:tcPr>
          <w:p w14:paraId="0002C7B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05B353D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4BA48C6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02ABAB5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0ED96B3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45F22C4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42076DBC" w14:textId="77777777" w:rsidTr="00076544">
        <w:trPr>
          <w:trHeight w:val="567"/>
          <w:jc w:val="center"/>
        </w:trPr>
        <w:tc>
          <w:tcPr>
            <w:tcW w:w="1429" w:type="pct"/>
            <w:vMerge/>
            <w:shd w:val="clear" w:color="auto" w:fill="009D73"/>
            <w:vAlign w:val="center"/>
          </w:tcPr>
          <w:p w14:paraId="0C79CB9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37844622"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zakonskog i strateškog okvira za cjelovitu zaštitu zemljišta</w:t>
            </w:r>
          </w:p>
        </w:tc>
        <w:tc>
          <w:tcPr>
            <w:tcW w:w="1266" w:type="pct"/>
            <w:shd w:val="clear" w:color="auto" w:fill="FFFFFF"/>
            <w:vAlign w:val="center"/>
          </w:tcPr>
          <w:p w14:paraId="68835DD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sz w:val="18"/>
                <w:szCs w:val="18"/>
                <w:lang w:val="hr-HR" w:eastAsia="en-US"/>
              </w:rPr>
              <w:t xml:space="preserve"> zemljište se štiti različitim propisima u ovisnosti o vrsti zemljišta: kroz zakone iz oblasti poljoprivrede, šumarstva, prostornog uređenja i građenja. Cjeloviti zakonski okvir kojim se uređuje zaštita zemljišta u cjelini ne postoji</w:t>
            </w:r>
          </w:p>
        </w:tc>
        <w:tc>
          <w:tcPr>
            <w:tcW w:w="1267" w:type="pct"/>
            <w:shd w:val="clear" w:color="auto" w:fill="FFFFFF"/>
            <w:vAlign w:val="center"/>
          </w:tcPr>
          <w:p w14:paraId="12B4ED7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5. donesen zakon o zaštiti zemljišta i podzakonski akti, te Strategija održivog upravljanja zemljišta</w:t>
            </w:r>
          </w:p>
        </w:tc>
      </w:tr>
      <w:tr w:rsidR="008E2181" w:rsidRPr="008D043F" w14:paraId="52003FCF" w14:textId="77777777" w:rsidTr="00076544">
        <w:trPr>
          <w:trHeight w:val="567"/>
          <w:jc w:val="center"/>
        </w:trPr>
        <w:tc>
          <w:tcPr>
            <w:tcW w:w="1429" w:type="pct"/>
            <w:vMerge/>
            <w:shd w:val="clear" w:color="auto" w:fill="009D73"/>
            <w:vAlign w:val="center"/>
          </w:tcPr>
          <w:p w14:paraId="3209AE4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386F7943"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strategije održivog upravljanja zemljištem</w:t>
            </w:r>
          </w:p>
        </w:tc>
        <w:tc>
          <w:tcPr>
            <w:tcW w:w="1266" w:type="pct"/>
            <w:shd w:val="clear" w:color="auto" w:fill="FFFFFF"/>
            <w:vAlign w:val="center"/>
          </w:tcPr>
          <w:p w14:paraId="278BE44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Federacija BiH nema strateški pristup za cjelovito upravljanje i zaštitu zemljišta </w:t>
            </w:r>
          </w:p>
        </w:tc>
        <w:tc>
          <w:tcPr>
            <w:tcW w:w="1267" w:type="pct"/>
            <w:shd w:val="clear" w:color="auto" w:fill="FFFFFF"/>
            <w:vAlign w:val="center"/>
          </w:tcPr>
          <w:p w14:paraId="3CC0F83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7. usvojena Strategija održivog upravljanja zemljištem</w:t>
            </w:r>
          </w:p>
        </w:tc>
      </w:tr>
      <w:tr w:rsidR="008E2181" w:rsidRPr="008D043F" w14:paraId="08C492B1" w14:textId="77777777" w:rsidTr="00076544">
        <w:trPr>
          <w:trHeight w:val="567"/>
          <w:jc w:val="center"/>
        </w:trPr>
        <w:tc>
          <w:tcPr>
            <w:tcW w:w="1429" w:type="pct"/>
            <w:vMerge/>
            <w:shd w:val="clear" w:color="auto" w:fill="009D73"/>
            <w:vAlign w:val="center"/>
          </w:tcPr>
          <w:p w14:paraId="6E9CC78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F9EA1DE"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Usklađenost Zakona o uređenju prostora i građenju Federacije BiH i kantona u Federaciji BiH, u odnosu na Zakon o poljoprivrednom zemljištu Federacije BiH</w:t>
            </w:r>
          </w:p>
        </w:tc>
        <w:tc>
          <w:tcPr>
            <w:tcW w:w="1266" w:type="pct"/>
            <w:shd w:val="clear" w:color="auto" w:fill="FFFFFF"/>
            <w:vAlign w:val="center"/>
          </w:tcPr>
          <w:p w14:paraId="53B47AD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Zakoni o uređenju prostora i građenju Federacije BiH i kantona u Federaciji BiH, u odnosu na Zakon o poljoprivrednom zemljištu Federacije BiH nisu usklađeni, tj. Zakonom o uređenju prostora i građenju Federacije BiH nije propisana obaveza jedinica lokalne samouprave da prije donošenja prostornog plana imaju urađenu Osnovu zaštite, uređenja i korištenja poljoprivrednog zemljišta </w:t>
            </w:r>
          </w:p>
        </w:tc>
        <w:tc>
          <w:tcPr>
            <w:tcW w:w="1267" w:type="pct"/>
            <w:shd w:val="clear" w:color="auto" w:fill="FFFFFF"/>
            <w:vAlign w:val="center"/>
          </w:tcPr>
          <w:p w14:paraId="4DD8947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7. usklađen Zakon o uređenju prostora i građenju Federacije BiH i kantona u Federaciji BiH, i  Zakon o poljoprivrednom zemljištu Federacije BiH </w:t>
            </w:r>
          </w:p>
        </w:tc>
      </w:tr>
      <w:tr w:rsidR="008E2181" w:rsidRPr="008D043F" w14:paraId="4ED06914" w14:textId="77777777" w:rsidTr="00076544">
        <w:trPr>
          <w:trHeight w:val="567"/>
          <w:jc w:val="center"/>
        </w:trPr>
        <w:tc>
          <w:tcPr>
            <w:tcW w:w="1429" w:type="pct"/>
            <w:vMerge/>
            <w:shd w:val="clear" w:color="auto" w:fill="009D73"/>
            <w:vAlign w:val="center"/>
          </w:tcPr>
          <w:p w14:paraId="783C54A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3D87BDDE"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Postojanje finansijske odgovornosti i garancije za sanaciju napuštenih rudarskih površina i mogućnosti prenamjene napuštenih rudarskih prostora</w:t>
            </w:r>
          </w:p>
        </w:tc>
        <w:tc>
          <w:tcPr>
            <w:tcW w:w="1266" w:type="pct"/>
            <w:shd w:val="clear" w:color="auto" w:fill="FFFFFF"/>
            <w:vAlign w:val="center"/>
          </w:tcPr>
          <w:p w14:paraId="1B8BC09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Zakon o rudarstvu Federacije BiH ne sadrži odredbe finansijske odgovornosti i obaveze davanja garancije za sanaciju napuštenih rudarskih površina, kao ni uvjete prenamjene napuštenih rudarskih prostora</w:t>
            </w:r>
          </w:p>
        </w:tc>
        <w:tc>
          <w:tcPr>
            <w:tcW w:w="1267" w:type="pct"/>
            <w:shd w:val="clear" w:color="auto" w:fill="FFFFFF"/>
            <w:vAlign w:val="center"/>
          </w:tcPr>
          <w:p w14:paraId="5B6863F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7.  dopunjen Zakon o rudarstvu Federacije BiH u odnosu na sanaciju rudarskih površina, proširivanjem opcija sanacije koja podrazumijevaju i prenamjenu, te u odnosu na finansijsku odgovornost i garancije za sanaciju napuštenih rudarskih površina</w:t>
            </w:r>
          </w:p>
        </w:tc>
      </w:tr>
      <w:tr w:rsidR="008E2181" w:rsidRPr="008D043F" w14:paraId="53796455" w14:textId="77777777" w:rsidTr="00076544">
        <w:trPr>
          <w:trHeight w:val="567"/>
          <w:jc w:val="center"/>
        </w:trPr>
        <w:tc>
          <w:tcPr>
            <w:tcW w:w="1429" w:type="pct"/>
            <w:shd w:val="clear" w:color="auto" w:fill="009D73"/>
            <w:vAlign w:val="center"/>
          </w:tcPr>
          <w:p w14:paraId="2C5BF66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shd w:val="clear" w:color="auto" w:fill="FFFFFF" w:themeFill="background1"/>
            <w:vAlign w:val="center"/>
          </w:tcPr>
          <w:p w14:paraId="5F0810C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 xml:space="preserve">Unaprjeđeno upravljanje zemljištem uz bolju koordinaciju i komunikaciju različitih institucija i sektora </w:t>
            </w:r>
          </w:p>
        </w:tc>
      </w:tr>
      <w:tr w:rsidR="008E2181" w:rsidRPr="008D043F" w14:paraId="41F278F9" w14:textId="77777777" w:rsidTr="00076544">
        <w:trPr>
          <w:trHeight w:val="567"/>
          <w:jc w:val="center"/>
        </w:trPr>
        <w:tc>
          <w:tcPr>
            <w:tcW w:w="1429" w:type="pct"/>
            <w:shd w:val="clear" w:color="auto" w:fill="009D73"/>
            <w:vAlign w:val="center"/>
          </w:tcPr>
          <w:p w14:paraId="730B053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Indikativna finansijska konstrukcija s izvorima finansiranja</w:t>
            </w:r>
          </w:p>
        </w:tc>
        <w:tc>
          <w:tcPr>
            <w:tcW w:w="3571" w:type="pct"/>
            <w:gridSpan w:val="3"/>
            <w:shd w:val="clear" w:color="auto" w:fill="FFFFFF" w:themeFill="background1"/>
            <w:vAlign w:val="center"/>
          </w:tcPr>
          <w:p w14:paraId="08D4F8BD"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98 360 KM</w:t>
            </w:r>
          </w:p>
          <w:p w14:paraId="6D571CA3"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 budžetska sredstva</w:t>
            </w:r>
          </w:p>
        </w:tc>
      </w:tr>
      <w:tr w:rsidR="008E2181" w:rsidRPr="008D043F" w14:paraId="676FFEAC" w14:textId="77777777" w:rsidTr="00076544">
        <w:trPr>
          <w:trHeight w:val="567"/>
          <w:jc w:val="center"/>
        </w:trPr>
        <w:tc>
          <w:tcPr>
            <w:tcW w:w="1429" w:type="pct"/>
            <w:shd w:val="clear" w:color="auto" w:fill="009D73"/>
            <w:vAlign w:val="center"/>
          </w:tcPr>
          <w:p w14:paraId="0E17C7B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shd w:val="clear" w:color="auto" w:fill="FFFFFF"/>
            <w:vAlign w:val="center"/>
          </w:tcPr>
          <w:p w14:paraId="4154A5F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4‒2027.</w:t>
            </w:r>
          </w:p>
        </w:tc>
      </w:tr>
      <w:tr w:rsidR="008E2181" w:rsidRPr="008D043F" w14:paraId="147576A1" w14:textId="77777777" w:rsidTr="00076544">
        <w:trPr>
          <w:trHeight w:val="567"/>
          <w:jc w:val="center"/>
        </w:trPr>
        <w:tc>
          <w:tcPr>
            <w:tcW w:w="1429" w:type="pct"/>
            <w:shd w:val="clear" w:color="auto" w:fill="009D73"/>
            <w:vAlign w:val="center"/>
          </w:tcPr>
          <w:p w14:paraId="4E89F5A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1DA31551"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8D043F" w14:paraId="69612899" w14:textId="77777777" w:rsidTr="00076544">
        <w:trPr>
          <w:trHeight w:val="567"/>
          <w:jc w:val="center"/>
        </w:trPr>
        <w:tc>
          <w:tcPr>
            <w:tcW w:w="1429" w:type="pct"/>
            <w:shd w:val="clear" w:color="auto" w:fill="009D73"/>
            <w:vAlign w:val="center"/>
          </w:tcPr>
          <w:p w14:paraId="7954CCC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shd w:val="clear" w:color="auto" w:fill="FFFFFF"/>
            <w:vAlign w:val="center"/>
          </w:tcPr>
          <w:p w14:paraId="4541341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p>
          <w:p w14:paraId="7178B7AA"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bidi="en-US"/>
              </w:rPr>
              <w:t xml:space="preserve">Federalno ministarstvo energetike, rudarstva i industrije </w:t>
            </w:r>
          </w:p>
          <w:p w14:paraId="3F2AD60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Nadležna kantonalna ministarstva</w:t>
            </w:r>
          </w:p>
        </w:tc>
      </w:tr>
      <w:tr w:rsidR="008E2181" w:rsidRPr="008D043F" w14:paraId="79D2728A" w14:textId="77777777" w:rsidTr="00076544">
        <w:trPr>
          <w:trHeight w:val="567"/>
          <w:jc w:val="center"/>
        </w:trPr>
        <w:tc>
          <w:tcPr>
            <w:tcW w:w="1429" w:type="pct"/>
            <w:shd w:val="clear" w:color="auto" w:fill="009D73"/>
            <w:vAlign w:val="center"/>
          </w:tcPr>
          <w:p w14:paraId="4F5F6AE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shd w:val="clear" w:color="auto" w:fill="FFFFFF"/>
            <w:vAlign w:val="center"/>
          </w:tcPr>
          <w:p w14:paraId="1A95A47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Rudarska poduzeća</w:t>
            </w:r>
          </w:p>
        </w:tc>
      </w:tr>
    </w:tbl>
    <w:p w14:paraId="19812321"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10CB6C5F" w14:textId="77777777" w:rsidTr="00076544">
        <w:trPr>
          <w:trHeight w:val="567"/>
          <w:jc w:val="center"/>
        </w:trPr>
        <w:tc>
          <w:tcPr>
            <w:tcW w:w="1429" w:type="pct"/>
            <w:shd w:val="clear" w:color="auto" w:fill="009D73"/>
            <w:vAlign w:val="center"/>
          </w:tcPr>
          <w:p w14:paraId="0A2D5A5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08F09687"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3DF4A1CB" w14:textId="77777777" w:rsidTr="00076544">
        <w:trPr>
          <w:trHeight w:val="567"/>
          <w:jc w:val="center"/>
        </w:trPr>
        <w:tc>
          <w:tcPr>
            <w:tcW w:w="1429" w:type="pct"/>
            <w:shd w:val="clear" w:color="auto" w:fill="009D73"/>
            <w:vAlign w:val="center"/>
          </w:tcPr>
          <w:p w14:paraId="67093C3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68591E84"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 Uspostaviti integralno i održivo upravljanje zemljišnim resursima</w:t>
            </w:r>
          </w:p>
        </w:tc>
      </w:tr>
      <w:tr w:rsidR="008E2181" w:rsidRPr="008D043F" w14:paraId="7ECC30EC" w14:textId="77777777" w:rsidTr="00076544">
        <w:trPr>
          <w:trHeight w:val="567"/>
          <w:jc w:val="center"/>
        </w:trPr>
        <w:tc>
          <w:tcPr>
            <w:tcW w:w="1429" w:type="pct"/>
            <w:shd w:val="clear" w:color="auto" w:fill="009D73"/>
            <w:vAlign w:val="center"/>
          </w:tcPr>
          <w:p w14:paraId="6CEFBB8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43FA9252"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4.2. Uspostava monitoringa zemljišta </w:t>
            </w:r>
          </w:p>
        </w:tc>
      </w:tr>
      <w:tr w:rsidR="008E2181" w:rsidRPr="008D043F" w14:paraId="5A63B069" w14:textId="77777777" w:rsidTr="00076544">
        <w:trPr>
          <w:trHeight w:val="567"/>
          <w:jc w:val="center"/>
        </w:trPr>
        <w:tc>
          <w:tcPr>
            <w:tcW w:w="1429" w:type="pct"/>
            <w:shd w:val="clear" w:color="auto" w:fill="009D73"/>
            <w:vAlign w:val="center"/>
          </w:tcPr>
          <w:p w14:paraId="7A7DC57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a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vAlign w:val="center"/>
          </w:tcPr>
          <w:p w14:paraId="460D709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Mjera ima za cilj unaprijediti i nadograditi postojeći monitoring kvaliteta monitoringom svih tipova zemljišta. Mjera podrazumijeva sljedeće aktivnosti: </w:t>
            </w:r>
          </w:p>
          <w:p w14:paraId="0CA6707C" w14:textId="77777777" w:rsidR="008E2181" w:rsidRPr="008D043F" w:rsidRDefault="008E2181" w:rsidP="0068355A">
            <w:pPr>
              <w:numPr>
                <w:ilvl w:val="0"/>
                <w:numId w:val="8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usaglašavanje i usvajanje metode mjerenja i pokazatelje za održivo upravljanje i zaštitu zemljišnih resursa </w:t>
            </w:r>
          </w:p>
          <w:p w14:paraId="68360E06" w14:textId="77777777" w:rsidR="008E2181" w:rsidRPr="008D043F" w:rsidRDefault="008E2181" w:rsidP="0068355A">
            <w:pPr>
              <w:numPr>
                <w:ilvl w:val="0"/>
                <w:numId w:val="8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vajanje plana monitoringa zemljišta</w:t>
            </w:r>
          </w:p>
          <w:p w14:paraId="7CC4F93B" w14:textId="77777777" w:rsidR="008E2181" w:rsidRPr="008D043F" w:rsidRDefault="008E2181" w:rsidP="0068355A">
            <w:pPr>
              <w:numPr>
                <w:ilvl w:val="0"/>
                <w:numId w:val="8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postavljanje mreže monitoring mjesta i vršenje monitoringa</w:t>
            </w:r>
          </w:p>
          <w:p w14:paraId="2B9A52B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rikupljeni podaci se integriraju u informacijski sistem za zemljište</w:t>
            </w:r>
          </w:p>
        </w:tc>
      </w:tr>
      <w:tr w:rsidR="008E2181" w:rsidRPr="008D043F" w14:paraId="14E699AA" w14:textId="77777777" w:rsidTr="00076544">
        <w:trPr>
          <w:trHeight w:val="567"/>
          <w:jc w:val="center"/>
        </w:trPr>
        <w:tc>
          <w:tcPr>
            <w:tcW w:w="1429" w:type="pct"/>
            <w:shd w:val="clear" w:color="auto" w:fill="009D73"/>
            <w:vAlign w:val="center"/>
          </w:tcPr>
          <w:p w14:paraId="3D73910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vAlign w:val="center"/>
          </w:tcPr>
          <w:p w14:paraId="158E733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49ACC98C" w14:textId="77777777" w:rsidTr="00076544">
        <w:trPr>
          <w:trHeight w:val="567"/>
          <w:jc w:val="center"/>
        </w:trPr>
        <w:tc>
          <w:tcPr>
            <w:tcW w:w="1429" w:type="pct"/>
            <w:vMerge w:val="restart"/>
            <w:shd w:val="clear" w:color="auto" w:fill="009D73"/>
            <w:vAlign w:val="center"/>
          </w:tcPr>
          <w:p w14:paraId="6DA1C75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7268C0A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37B47AB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21D3F46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5B52EE6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1791A67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3DC9B259" w14:textId="77777777" w:rsidTr="00076544">
        <w:trPr>
          <w:trHeight w:val="567"/>
          <w:jc w:val="center"/>
        </w:trPr>
        <w:tc>
          <w:tcPr>
            <w:tcW w:w="1429" w:type="pct"/>
            <w:vMerge/>
            <w:shd w:val="clear" w:color="auto" w:fill="009D73"/>
            <w:vAlign w:val="center"/>
          </w:tcPr>
          <w:p w14:paraId="04BCEC4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5EC159A0"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metoda, mjerenja i pokazatelja za održivo upravljanje i zaštitu zemljišnih resursa</w:t>
            </w:r>
          </w:p>
        </w:tc>
        <w:tc>
          <w:tcPr>
            <w:tcW w:w="1266" w:type="pct"/>
            <w:shd w:val="clear" w:color="auto" w:fill="FFFFFF"/>
            <w:vAlign w:val="center"/>
          </w:tcPr>
          <w:p w14:paraId="3A98364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sz w:val="18"/>
                <w:szCs w:val="18"/>
                <w:lang w:val="hr-HR" w:eastAsia="en-US"/>
              </w:rPr>
              <w:t xml:space="preserve"> ne postoji okvir za praćenje održivosti upravljanja zemljištem</w:t>
            </w:r>
          </w:p>
        </w:tc>
        <w:tc>
          <w:tcPr>
            <w:tcW w:w="1267" w:type="pct"/>
            <w:shd w:val="clear" w:color="auto" w:fill="FFFFFF"/>
            <w:vAlign w:val="center"/>
          </w:tcPr>
          <w:p w14:paraId="7C68066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5. usvojene metode, mjerenja i pokazatelji za održivo upravljanje i zaštitu zemljišnih resursa</w:t>
            </w:r>
          </w:p>
        </w:tc>
      </w:tr>
      <w:tr w:rsidR="008E2181" w:rsidRPr="008D043F" w14:paraId="3BA3AA21" w14:textId="77777777" w:rsidTr="00076544">
        <w:trPr>
          <w:trHeight w:val="567"/>
          <w:jc w:val="center"/>
        </w:trPr>
        <w:tc>
          <w:tcPr>
            <w:tcW w:w="1429" w:type="pct"/>
            <w:vMerge/>
            <w:shd w:val="clear" w:color="auto" w:fill="009D73"/>
            <w:vAlign w:val="center"/>
          </w:tcPr>
          <w:p w14:paraId="7DCBC49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D41C0E8"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plana monitoringa zemljišta</w:t>
            </w:r>
          </w:p>
        </w:tc>
        <w:tc>
          <w:tcPr>
            <w:tcW w:w="1266" w:type="pct"/>
            <w:shd w:val="clear" w:color="auto" w:fill="FFFFFF"/>
            <w:vAlign w:val="center"/>
          </w:tcPr>
          <w:p w14:paraId="2E92351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Federacija BiH nema plan monitoringa zemljišta</w:t>
            </w:r>
          </w:p>
        </w:tc>
        <w:tc>
          <w:tcPr>
            <w:tcW w:w="1267" w:type="pct"/>
            <w:shd w:val="clear" w:color="auto" w:fill="FFFFFF"/>
            <w:vAlign w:val="center"/>
          </w:tcPr>
          <w:p w14:paraId="3A0A63C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6. usvojen plan monitoringa zemljišta</w:t>
            </w:r>
          </w:p>
        </w:tc>
      </w:tr>
      <w:tr w:rsidR="008E2181" w:rsidRPr="008D043F" w14:paraId="2FEF4D17" w14:textId="77777777" w:rsidTr="00076544">
        <w:trPr>
          <w:trHeight w:val="567"/>
          <w:jc w:val="center"/>
        </w:trPr>
        <w:tc>
          <w:tcPr>
            <w:tcW w:w="1429" w:type="pct"/>
            <w:vMerge/>
            <w:shd w:val="clear" w:color="auto" w:fill="009D73"/>
            <w:vAlign w:val="center"/>
          </w:tcPr>
          <w:p w14:paraId="10C29B1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14C498CD"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mreže monitoring mjesta i vršenje monitoringa</w:t>
            </w:r>
          </w:p>
        </w:tc>
        <w:tc>
          <w:tcPr>
            <w:tcW w:w="1266" w:type="pct"/>
            <w:shd w:val="clear" w:color="auto" w:fill="FFFFFF"/>
            <w:vAlign w:val="center"/>
          </w:tcPr>
          <w:p w14:paraId="5526A2F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Federacija BiH je djelimično uspostavila standardiziranu mrežu monitoring mjesta, monitoring se vrši povremeno</w:t>
            </w:r>
          </w:p>
        </w:tc>
        <w:tc>
          <w:tcPr>
            <w:tcW w:w="1267" w:type="pct"/>
            <w:shd w:val="clear" w:color="auto" w:fill="FFFFFF"/>
            <w:vAlign w:val="center"/>
          </w:tcPr>
          <w:p w14:paraId="464714A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7. uspostavljena mreža monitoring mjesta, monitoring se odvija prema prethodno usvojenom planu</w:t>
            </w:r>
          </w:p>
        </w:tc>
      </w:tr>
      <w:tr w:rsidR="008E2181" w:rsidRPr="008D043F" w14:paraId="0780CB31" w14:textId="77777777" w:rsidTr="00076544">
        <w:trPr>
          <w:trHeight w:val="567"/>
          <w:jc w:val="center"/>
        </w:trPr>
        <w:tc>
          <w:tcPr>
            <w:tcW w:w="1429" w:type="pct"/>
            <w:shd w:val="clear" w:color="auto" w:fill="009D73"/>
            <w:vAlign w:val="center"/>
          </w:tcPr>
          <w:p w14:paraId="0A6D34B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shd w:val="clear" w:color="auto" w:fill="FFFFFF" w:themeFill="background1"/>
            <w:vAlign w:val="center"/>
          </w:tcPr>
          <w:p w14:paraId="1A8BFD4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 xml:space="preserve">Poboljšano upravljanje, racionalnije korištenje i zaštita zemljišta </w:t>
            </w:r>
          </w:p>
        </w:tc>
      </w:tr>
      <w:tr w:rsidR="008E2181" w:rsidRPr="008D043F" w14:paraId="7DDF2804" w14:textId="77777777" w:rsidTr="00076544">
        <w:trPr>
          <w:trHeight w:val="567"/>
          <w:jc w:val="center"/>
        </w:trPr>
        <w:tc>
          <w:tcPr>
            <w:tcW w:w="1429" w:type="pct"/>
            <w:shd w:val="clear" w:color="auto" w:fill="009D73"/>
            <w:vAlign w:val="center"/>
          </w:tcPr>
          <w:p w14:paraId="72FFB8F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shd w:val="clear" w:color="auto" w:fill="FFFFFF" w:themeFill="background1"/>
            <w:vAlign w:val="center"/>
          </w:tcPr>
          <w:p w14:paraId="4DA87FB0"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291 471 KM</w:t>
            </w:r>
          </w:p>
          <w:p w14:paraId="45703CF4" w14:textId="54376458" w:rsidR="008E2181" w:rsidRPr="008D043F" w:rsidRDefault="00262615"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 budžetska sredstva, 90% sredstva EU i drugih međunarodnih donatora</w:t>
            </w:r>
          </w:p>
        </w:tc>
      </w:tr>
      <w:tr w:rsidR="008E2181" w:rsidRPr="008D043F" w14:paraId="5CF4CCD0" w14:textId="77777777" w:rsidTr="00076544">
        <w:trPr>
          <w:trHeight w:val="567"/>
          <w:jc w:val="center"/>
        </w:trPr>
        <w:tc>
          <w:tcPr>
            <w:tcW w:w="1429" w:type="pct"/>
            <w:shd w:val="clear" w:color="auto" w:fill="009D73"/>
            <w:vAlign w:val="center"/>
          </w:tcPr>
          <w:p w14:paraId="750F175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shd w:val="clear" w:color="auto" w:fill="FFFFFF"/>
            <w:vAlign w:val="center"/>
          </w:tcPr>
          <w:p w14:paraId="5EFE4DA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5‒2027.</w:t>
            </w:r>
          </w:p>
        </w:tc>
      </w:tr>
      <w:tr w:rsidR="008E2181" w:rsidRPr="008D043F" w14:paraId="64129404" w14:textId="77777777" w:rsidTr="00076544">
        <w:trPr>
          <w:trHeight w:val="567"/>
          <w:jc w:val="center"/>
        </w:trPr>
        <w:tc>
          <w:tcPr>
            <w:tcW w:w="1429" w:type="pct"/>
            <w:shd w:val="clear" w:color="auto" w:fill="009D73"/>
            <w:vAlign w:val="center"/>
          </w:tcPr>
          <w:p w14:paraId="366231A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70180206"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8D043F" w14:paraId="4704ADD4" w14:textId="77777777" w:rsidTr="00076544">
        <w:trPr>
          <w:trHeight w:val="567"/>
          <w:jc w:val="center"/>
        </w:trPr>
        <w:tc>
          <w:tcPr>
            <w:tcW w:w="1429" w:type="pct"/>
            <w:shd w:val="clear" w:color="auto" w:fill="009D73"/>
            <w:vAlign w:val="center"/>
          </w:tcPr>
          <w:p w14:paraId="37C556C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shd w:val="clear" w:color="auto" w:fill="FFFFFF"/>
            <w:vAlign w:val="center"/>
          </w:tcPr>
          <w:p w14:paraId="289E539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i zavod za agropedologiju</w:t>
            </w:r>
          </w:p>
          <w:p w14:paraId="5CFA0FD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p>
          <w:p w14:paraId="003E7D3B"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bidi="en-US"/>
              </w:rPr>
              <w:t xml:space="preserve">Federalno ministarstvo energetike, rudarstva i industrije </w:t>
            </w:r>
          </w:p>
          <w:p w14:paraId="7856F6E7"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p w14:paraId="3B4AFE2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Nadležna kantonalna ministarstva</w:t>
            </w:r>
          </w:p>
        </w:tc>
      </w:tr>
      <w:tr w:rsidR="008E2181" w:rsidRPr="008D043F" w14:paraId="5B8F7AE6" w14:textId="77777777" w:rsidTr="00076544">
        <w:trPr>
          <w:trHeight w:val="567"/>
          <w:jc w:val="center"/>
        </w:trPr>
        <w:tc>
          <w:tcPr>
            <w:tcW w:w="1429" w:type="pct"/>
            <w:shd w:val="clear" w:color="auto" w:fill="009D73"/>
            <w:vAlign w:val="center"/>
          </w:tcPr>
          <w:p w14:paraId="198D766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shd w:val="clear" w:color="auto" w:fill="FFFFFF"/>
            <w:vAlign w:val="center"/>
          </w:tcPr>
          <w:p w14:paraId="630540B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Zemljoposjednici</w:t>
            </w:r>
          </w:p>
        </w:tc>
      </w:tr>
    </w:tbl>
    <w:p w14:paraId="2A6AB707"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8E2181" w:rsidRPr="008D043F" w14:paraId="424269B3"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FC497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B9BC788"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4BB4B594"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DDC1D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E61DEFF"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 Uspostaviti integralno i održivo upravljanje zemljišnim resursima</w:t>
            </w:r>
          </w:p>
        </w:tc>
      </w:tr>
      <w:tr w:rsidR="008E2181" w:rsidRPr="008D043F" w14:paraId="763E599F"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A6B98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0D28EDFA"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3. Sanacija degradiranih površina</w:t>
            </w:r>
          </w:p>
        </w:tc>
      </w:tr>
      <w:tr w:rsidR="008E2181" w:rsidRPr="008D043F" w14:paraId="760F71B9"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0125B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3411C2F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smanjiti površinu degradiranog zemljišta. Mjera obuhvata sljedeće aktivnosti: </w:t>
            </w:r>
          </w:p>
          <w:p w14:paraId="28714883" w14:textId="77777777" w:rsidR="008E2181" w:rsidRPr="008D043F" w:rsidRDefault="008E2181" w:rsidP="0068355A">
            <w:pPr>
              <w:numPr>
                <w:ilvl w:val="0"/>
                <w:numId w:val="83"/>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postava katastra degradiranih površina</w:t>
            </w:r>
          </w:p>
          <w:p w14:paraId="1CF787B5" w14:textId="77777777" w:rsidR="008E2181" w:rsidRPr="008D043F" w:rsidRDefault="008E2181" w:rsidP="0068355A">
            <w:pPr>
              <w:numPr>
                <w:ilvl w:val="0"/>
                <w:numId w:val="83"/>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akcijskog programa sanacije degradiranih površina, koji obuhvata procedure i metode sanacije degradiranih površina, kriterije za prioritetizaciju izbora lokacija za sanaciju na bazi okolišnih i socijalnih kriterija (broj ugroženih ljudi, žena i djece, siromašnih...) </w:t>
            </w:r>
          </w:p>
          <w:p w14:paraId="5F1DF47B" w14:textId="77777777" w:rsidR="008E2181" w:rsidRPr="008D043F" w:rsidRDefault="008E2181" w:rsidP="0068355A">
            <w:pPr>
              <w:numPr>
                <w:ilvl w:val="0"/>
                <w:numId w:val="84"/>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Obnavljanje degradiranih zemljišnih površina ( cca. 3500 ha) s fokusom na sljedeća područja: Banovići, Lukavac, Tuzla, Živinice, Kalesija, Srebrenik, Zenica, Breza, Kakanj, Novi Travnik, Donji Vakuf itd.</w:t>
            </w:r>
          </w:p>
          <w:p w14:paraId="1B3908B3" w14:textId="77777777" w:rsidR="008E2181" w:rsidRPr="008D043F" w:rsidRDefault="008E2181" w:rsidP="0068355A">
            <w:pPr>
              <w:numPr>
                <w:ilvl w:val="0"/>
                <w:numId w:val="84"/>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vršavanje revitalizaciju zemljišta u posebno osjetljivim i napuštenim područjima, s fokusom na područja dinarskog krša i visokih planina: Hercegovačko-neretvanski kanton, Zapadnohercegovački kanton, područje visokih planina Centralne Bosne.</w:t>
            </w:r>
          </w:p>
        </w:tc>
      </w:tr>
      <w:tr w:rsidR="008E2181" w:rsidRPr="008D043F" w14:paraId="60F684B5"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8AB6F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699A568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7DB2988B" w14:textId="77777777" w:rsidTr="00076544">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C4E03C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F38B9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253FC10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DC1B55"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2C1148C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E228770"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02BCF155"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79309E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vAlign w:val="center"/>
          </w:tcPr>
          <w:p w14:paraId="6EF0A5A2"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stojanje katastra degradiranih površin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0F1E3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Federacija BiH nije uspostavila katastar degradiranih površin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068F8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4. uspostavljen katastar degradiranih površina i integriran u zemljišni informacijski sistem </w:t>
            </w:r>
          </w:p>
        </w:tc>
      </w:tr>
      <w:tr w:rsidR="008E2181" w:rsidRPr="008D043F" w14:paraId="13F68AD4"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58301B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E5163C"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programa sanacije degradiranih površin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92BCF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gt;Federacija BiH nema program sanacije degradiranih površina koji obuhvata procedure i metode sanacije degradiranih površina, kriterije za prioritetizaciju izbora lokacija za sanaciju na bazi okolišnih i socijalnih kriterija (broj ugroženih ljudi, žena i djece, siromašnih...)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68EA6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2026. usvojen </w:t>
            </w:r>
            <w:r w:rsidRPr="008D043F">
              <w:rPr>
                <w:rFonts w:asciiTheme="minorHAnsi" w:eastAsiaTheme="minorHAnsi" w:hAnsiTheme="minorHAnsi" w:cstheme="minorHAnsi"/>
                <w:sz w:val="18"/>
                <w:szCs w:val="18"/>
                <w:lang w:val="hr-HR" w:eastAsia="en-US"/>
              </w:rPr>
              <w:t>programa sanacije degradiranih površina</w:t>
            </w:r>
          </w:p>
        </w:tc>
      </w:tr>
      <w:tr w:rsidR="008E2181" w:rsidRPr="008D043F" w14:paraId="308AB499" w14:textId="77777777" w:rsidTr="0070371F">
        <w:trPr>
          <w:trHeight w:val="274"/>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438AD1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3D54855F"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Površina obnovljenog degradiranog zemljišta (h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6E8D74D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Federacija BiH nije imala značajnije planske programe obnove degradiranog zemljišta, osim projekata rekultivacije u rudarstvu i TE. U svrhu ove strategije će se kao polazna vrijednost uzeti 0 h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43C8221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Izvršena obnova degradiranih zemljišnih površina ( cca. 3500 ha)</w:t>
            </w:r>
          </w:p>
          <w:p w14:paraId="6FD09901"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bidi="en-US"/>
              </w:rPr>
            </w:pPr>
          </w:p>
        </w:tc>
      </w:tr>
      <w:tr w:rsidR="008E2181" w:rsidRPr="008D043F" w14:paraId="7A5CE0DA"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43F278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DC26A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vršina revitaliziranog zemljišta </w:t>
            </w:r>
          </w:p>
          <w:p w14:paraId="39C2DE5B"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D92A2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Federacija BiH nema egzaktno utvrđenu površinu zemljišta pogodnu za revitalizaciju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3376A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31. izvršena revitalizacija zemljišta u posebno osjetljivim i napuštenim područjima, s fokusom na područja Dinarskog krša i visokih planina: </w:t>
            </w:r>
            <w:r w:rsidRPr="008D043F">
              <w:rPr>
                <w:rFonts w:asciiTheme="minorHAnsi" w:eastAsiaTheme="minorHAnsi" w:hAnsiTheme="minorHAnsi" w:cstheme="minorHAnsi"/>
                <w:sz w:val="18"/>
                <w:szCs w:val="18"/>
                <w:lang w:val="hr-HR" w:eastAsia="en-US"/>
              </w:rPr>
              <w:lastRenderedPageBreak/>
              <w:t>Hercegovačko-neretvanski kanton, Zapadnohercegovački kanton, područje visokih planina Centralne Bosne</w:t>
            </w:r>
          </w:p>
        </w:tc>
      </w:tr>
      <w:tr w:rsidR="008E2181" w:rsidRPr="008D043F" w14:paraId="701865BA"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2AFDC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0455F15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Racionalnije korištenje i zaštita zemljišta, te povećana svijest čitave zajednice na potrebi očuvanja i zaštite zemljišta kao resursa</w:t>
            </w:r>
          </w:p>
        </w:tc>
      </w:tr>
      <w:tr w:rsidR="008E2181" w:rsidRPr="008D043F" w14:paraId="2B36F5C4"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03899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19BBC561"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 102 742 802 KM</w:t>
            </w:r>
          </w:p>
          <w:p w14:paraId="4CD890C7" w14:textId="7847EC9A" w:rsidR="008E2181" w:rsidRPr="008D043F" w:rsidRDefault="00262615"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 budžetska sredstva, 90% kombinacija ‒ kreditna sredstva, sredstva EU i drugih međunarodnih donatora i ostale donacije</w:t>
            </w:r>
          </w:p>
        </w:tc>
      </w:tr>
      <w:tr w:rsidR="008E2181" w:rsidRPr="008D043F" w14:paraId="72EA1707"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7F210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62274D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3–2031.</w:t>
            </w:r>
          </w:p>
        </w:tc>
      </w:tr>
      <w:tr w:rsidR="008E2181" w:rsidRPr="008D043F" w14:paraId="48D93A2E"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82521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7942196"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8D043F" w14:paraId="11715B25"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99C38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5EE596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i zavod za agropedologiju</w:t>
            </w:r>
          </w:p>
          <w:p w14:paraId="13E86B9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p>
          <w:p w14:paraId="5674F312"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bidi="en-US"/>
              </w:rPr>
              <w:t xml:space="preserve">Federalno ministarstvo energetike, rudarstva i industrije </w:t>
            </w:r>
          </w:p>
          <w:p w14:paraId="5F9DEA9B"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p w14:paraId="483E19D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Nadležna kantonalna ministarstva</w:t>
            </w:r>
          </w:p>
        </w:tc>
      </w:tr>
      <w:tr w:rsidR="008E2181" w:rsidRPr="008D043F" w14:paraId="66812C99"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C2435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9EB44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Rudarska poduzeća</w:t>
            </w:r>
          </w:p>
          <w:p w14:paraId="4276E6C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Zemljoposjednici</w:t>
            </w:r>
          </w:p>
        </w:tc>
      </w:tr>
    </w:tbl>
    <w:p w14:paraId="0498D987"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791"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4"/>
        <w:gridCol w:w="3135"/>
        <w:gridCol w:w="3287"/>
        <w:gridCol w:w="3276"/>
      </w:tblGrid>
      <w:tr w:rsidR="008E2181" w:rsidRPr="008D043F" w14:paraId="34C9D887"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DDD1C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C4BE6B"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298B4B5C"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847BB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B8B4963"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 Uspostaviti integralno i održivo upravljanje zemljišnim resursima</w:t>
            </w:r>
          </w:p>
        </w:tc>
      </w:tr>
      <w:tr w:rsidR="008E2181" w:rsidRPr="008D043F" w14:paraId="75AA80A7"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D6CD9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4E9999B4"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4. Sprječavanje degradacije zemljišta neplanskom gradnjom</w:t>
            </w:r>
          </w:p>
        </w:tc>
      </w:tr>
      <w:tr w:rsidR="008E2181" w:rsidRPr="008D043F" w14:paraId="1DFA9B7F"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1686F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0" w:type="pct"/>
            <w:gridSpan w:val="3"/>
            <w:tcBorders>
              <w:top w:val="single" w:sz="4" w:space="0" w:color="A6A6A6"/>
              <w:left w:val="single" w:sz="4" w:space="0" w:color="A6A6A6"/>
              <w:bottom w:val="single" w:sz="4" w:space="0" w:color="A6A6A6"/>
              <w:right w:val="single" w:sz="4" w:space="0" w:color="A6A6A6"/>
            </w:tcBorders>
            <w:vAlign w:val="center"/>
          </w:tcPr>
          <w:p w14:paraId="6043CA8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Cilj mjere je spriječiti daljnju degradaciju zemljišta nelegalnom gradnjom. Mjera obuhvata sljedeće aktivnosti:</w:t>
            </w:r>
          </w:p>
          <w:p w14:paraId="23BE7EDB" w14:textId="77777777" w:rsidR="008E2181" w:rsidRPr="008D043F" w:rsidRDefault="008E2181" w:rsidP="0068355A">
            <w:pPr>
              <w:numPr>
                <w:ilvl w:val="0"/>
                <w:numId w:val="85"/>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nošenje novih zakona o legalizaciji koji bi bili usklađeni s Bečkom deklaracijom o nacionalnim i regionalnim politikama i programima u vezi s neformalnim naseljima u jugoistočnoj Evropi </w:t>
            </w:r>
          </w:p>
          <w:p w14:paraId="5E156628" w14:textId="77777777" w:rsidR="008E2181" w:rsidRPr="008D043F" w:rsidRDefault="008E2181" w:rsidP="0068355A">
            <w:pPr>
              <w:numPr>
                <w:ilvl w:val="0"/>
                <w:numId w:val="85"/>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vršavanje evidencije nelegalnih objekata</w:t>
            </w:r>
          </w:p>
          <w:p w14:paraId="75FCFB1F" w14:textId="77777777" w:rsidR="008E2181" w:rsidRPr="008D043F" w:rsidRDefault="008E2181" w:rsidP="0068355A">
            <w:pPr>
              <w:numPr>
                <w:ilvl w:val="0"/>
                <w:numId w:val="85"/>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rada operativnih planova za prevenciju neplanske gradnje, te donošenje programa uklanjanja nelegalnih objekata</w:t>
            </w:r>
          </w:p>
          <w:p w14:paraId="053AD85D" w14:textId="77777777" w:rsidR="008E2181" w:rsidRPr="008D043F" w:rsidRDefault="008E2181" w:rsidP="0068355A">
            <w:pPr>
              <w:numPr>
                <w:ilvl w:val="0"/>
                <w:numId w:val="85"/>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Kontinuirano izrađivanje i usvajanje nove prostorno- planske dokumentacije bazirane na  kontroliranom razvoju gradova i sprječavanje korištenja kvalitetnih kategorija zemljišta za gradnju</w:t>
            </w:r>
          </w:p>
          <w:p w14:paraId="3D8B2441" w14:textId="77777777" w:rsidR="008E2181" w:rsidRPr="008D043F" w:rsidRDefault="008E2181" w:rsidP="0068355A">
            <w:pPr>
              <w:numPr>
                <w:ilvl w:val="0"/>
                <w:numId w:val="85"/>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Ograničavanje korištenja kvalitetnih zemljišta (I agrozone) za izgradnju stanova, industrije i drugih objekata posebnim odlukama </w:t>
            </w:r>
          </w:p>
        </w:tc>
      </w:tr>
      <w:tr w:rsidR="008E2181" w:rsidRPr="008D043F" w14:paraId="442279AD"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2C0E5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0" w:type="pct"/>
            <w:gridSpan w:val="3"/>
            <w:tcBorders>
              <w:top w:val="single" w:sz="4" w:space="0" w:color="A6A6A6"/>
              <w:left w:val="single" w:sz="4" w:space="0" w:color="A6A6A6"/>
              <w:bottom w:val="single" w:sz="4" w:space="0" w:color="A6A6A6"/>
              <w:right w:val="single" w:sz="4" w:space="0" w:color="A6A6A6"/>
            </w:tcBorders>
            <w:vAlign w:val="center"/>
          </w:tcPr>
          <w:p w14:paraId="5F2FB43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3E46D2AE" w14:textId="77777777" w:rsidTr="00076544">
        <w:trPr>
          <w:trHeight w:val="567"/>
          <w:jc w:val="center"/>
        </w:trPr>
        <w:tc>
          <w:tcPr>
            <w:tcW w:w="1430"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9A2C2C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15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183452"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5F9C25BF"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1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610940"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19AC8F3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0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FE8527"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4F04A334" w14:textId="77777777" w:rsidTr="00076544">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E0D28D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vAlign w:val="center"/>
          </w:tcPr>
          <w:p w14:paraId="19E397F8"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zakona o legalizaciji usklađenih s Bečkom deklaracijom o nacionalnim i regionalnim politikama i programima u vezi s neformalnim naseljima u jugoistočnoj Evropi</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49C7D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Federacija BiH nema Zakon o legalizaciji. Postojeći zakoni o legalizaciji u Federaciji BiH doneseni su na kantonalnim nivoima, i nisu usklađeni s Bečkom deklaracijom o nacionalnim i regionalnim politikama i programima u vezi s neformalnim naseljima u jugoistočnoj Evropi </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84F05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5. doneseni novi kantonalni zakoni o legalizaciji usklađeni s Bečkom deklaracijom o nacionalnim i regionalnim politikama i programima u vezi s neformalnim naseljima u jugoistočnoj Evropi </w:t>
            </w:r>
          </w:p>
        </w:tc>
      </w:tr>
      <w:tr w:rsidR="008E2181" w:rsidRPr="008D043F" w14:paraId="30B595BD" w14:textId="77777777" w:rsidTr="00076544">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FF5CFD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325B2C"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evidencije nelegalnih objekata</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E05D2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Nelegalnih objekti u Federaciji BiH nisu u cijelosti evidentirani</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62ADE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6. izvršena evidencija svih nelegalnih objekata, podaci integrirani u informacijski sistem prostornih podataka</w:t>
            </w:r>
          </w:p>
        </w:tc>
      </w:tr>
      <w:tr w:rsidR="008E2181" w:rsidRPr="008D043F" w14:paraId="1A42DA22" w14:textId="77777777" w:rsidTr="00076544">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13E36F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CEC01A"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Postojanje operativnih planova za prevenciju neplanske gradnje, te  programe uklanjanja nelegalnih objekata</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AC654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cija BiH nema operativne planove za prevenciju neplanske gradnje. Nelegalni objekti se rijetko uklanjanju bez naročitog planskog pristupa</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B6721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2027. izrađeni kantonalni operativni planovi za prevenciju neplanske gradnje, te usvojeni programi uklanjanja nelegalnih objekata</w:t>
            </w:r>
          </w:p>
        </w:tc>
      </w:tr>
      <w:tr w:rsidR="008E2181" w:rsidRPr="008D043F" w14:paraId="529EC13A" w14:textId="77777777" w:rsidTr="00076544">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1B709A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FAAB41"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Postojanje odluka o  ograničenju korištenja kvalitetnih zemljišta (I agrozone) za izgradnju stanova, industrije i drugih objekata</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88B70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Zakon o poljoprivrednom zemljištu Federacije BiH zabranjuje korištenje kvalitetnog zemljišta bonitetne klase I-IV osim u poljoprivredne svrhe. Prenamjena je moguća ako se radi o kapitalnim objektima od javnog interesa. Posebnih odluka o ograničenju korištenja kvalitetnih zemljišta (I agrozone) i kriterija pod kojima se eventualno može odobriti prenamjena ‒ nema </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3E350C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3. donesene kantonalne odluke o ograničenju korištenja kvalitetnih zemljišta za druge svrhe osim za poljoprivredu</w:t>
            </w:r>
          </w:p>
        </w:tc>
      </w:tr>
      <w:tr w:rsidR="008E2181" w:rsidRPr="008D043F" w14:paraId="3D5EF204"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67AD3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6D7E23"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 xml:space="preserve">Prostorno-planska dokumentacija se bazira na kontroliranom razvoju gradova </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8CC60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Širenje urbanih sredina u Federaciji BiH ide često na štetu kvalitetnog poljoprivrednog zemljišta. Namjena zemljišta se utvrđuje prostorno-planskom dokumentacijom. Federacija BiH nema usvojen prostorni plan </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96C98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3. usvojen prostorni plan Federacije BiH</w:t>
            </w:r>
          </w:p>
          <w:p w14:paraId="28BEDE3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31. Prostorno-planska dokumentacija na ostalim nivoima je izrađena na bazi kontroliranog razvoja gradova bez prenamjene kvalitetnog poljoprivrednog zemljišta </w:t>
            </w:r>
          </w:p>
        </w:tc>
      </w:tr>
      <w:tr w:rsidR="008E2181" w:rsidRPr="008D043F" w14:paraId="1699D941"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7752B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70"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42AD8A2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Racionalnije korištenje i zaštita zemljišta, te povećana svijest čitave zajednice na potrebi očuvanja i zaštite zemljišta kao resursa</w:t>
            </w:r>
          </w:p>
        </w:tc>
      </w:tr>
      <w:tr w:rsidR="008E2181" w:rsidRPr="008D043F" w14:paraId="79721628"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30595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70"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04E070CB"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53 107 KM</w:t>
            </w:r>
          </w:p>
          <w:p w14:paraId="3153DDD6"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  budžetska sredstva</w:t>
            </w:r>
          </w:p>
        </w:tc>
      </w:tr>
      <w:tr w:rsidR="008E2181" w:rsidRPr="008D043F" w14:paraId="06447831"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C8FE4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D0E74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2031.</w:t>
            </w:r>
          </w:p>
        </w:tc>
      </w:tr>
      <w:tr w:rsidR="008E2181" w:rsidRPr="008D043F" w14:paraId="2D337C17"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C39F8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ACBF2E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p>
        </w:tc>
      </w:tr>
      <w:tr w:rsidR="008E2181" w:rsidRPr="008D043F" w14:paraId="10708C72"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2C39E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B6FC1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p>
          <w:p w14:paraId="38F19A4E"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p w14:paraId="27B972A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Nadležna kantonalna ministarstva</w:t>
            </w:r>
          </w:p>
        </w:tc>
      </w:tr>
      <w:tr w:rsidR="008E2181" w:rsidRPr="008D043F" w14:paraId="3A0DF293"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C8BD1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0B06B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Zemljoposjednici, općine, kantoni, poljoprivredna gazdinstva</w:t>
            </w:r>
          </w:p>
        </w:tc>
      </w:tr>
    </w:tbl>
    <w:p w14:paraId="441FC58C"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77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091"/>
        <w:gridCol w:w="3272"/>
        <w:gridCol w:w="3272"/>
      </w:tblGrid>
      <w:tr w:rsidR="008E2181" w:rsidRPr="008D043F" w14:paraId="7306D466" w14:textId="77777777" w:rsidTr="00076544">
        <w:trPr>
          <w:trHeight w:val="567"/>
          <w:jc w:val="center"/>
        </w:trPr>
        <w:tc>
          <w:tcPr>
            <w:tcW w:w="1437" w:type="pct"/>
            <w:shd w:val="clear" w:color="auto" w:fill="009D73"/>
            <w:vAlign w:val="center"/>
          </w:tcPr>
          <w:p w14:paraId="11EA650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63" w:type="pct"/>
            <w:gridSpan w:val="3"/>
            <w:shd w:val="clear" w:color="auto" w:fill="FFFFFF"/>
            <w:vAlign w:val="center"/>
          </w:tcPr>
          <w:p w14:paraId="683276DC"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1D20156F" w14:textId="77777777" w:rsidTr="00076544">
        <w:trPr>
          <w:trHeight w:val="567"/>
          <w:jc w:val="center"/>
        </w:trPr>
        <w:tc>
          <w:tcPr>
            <w:tcW w:w="1437" w:type="pct"/>
            <w:shd w:val="clear" w:color="auto" w:fill="009D73"/>
            <w:vAlign w:val="center"/>
          </w:tcPr>
          <w:p w14:paraId="680F3E4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63" w:type="pct"/>
            <w:gridSpan w:val="3"/>
            <w:shd w:val="clear" w:color="auto" w:fill="FFFFFF"/>
            <w:vAlign w:val="center"/>
          </w:tcPr>
          <w:p w14:paraId="2BD4C89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b/>
                <w:bCs/>
                <w:sz w:val="18"/>
                <w:szCs w:val="18"/>
                <w:lang w:val="hr-HR" w:eastAsia="en-US"/>
              </w:rPr>
              <w:t>6.4.</w:t>
            </w:r>
            <w:r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b/>
                <w:bCs/>
                <w:sz w:val="18"/>
                <w:szCs w:val="18"/>
                <w:lang w:val="hr-HR" w:eastAsia="en-US"/>
              </w:rPr>
              <w:t>Uspostaviti integralno i održivo upravljanje zemljišnim resursima</w:t>
            </w:r>
          </w:p>
        </w:tc>
      </w:tr>
      <w:tr w:rsidR="008E2181" w:rsidRPr="008D043F" w14:paraId="2BDB8530" w14:textId="77777777" w:rsidTr="00076544">
        <w:trPr>
          <w:trHeight w:val="567"/>
          <w:jc w:val="center"/>
        </w:trPr>
        <w:tc>
          <w:tcPr>
            <w:tcW w:w="1437" w:type="pct"/>
            <w:shd w:val="clear" w:color="auto" w:fill="009D73"/>
            <w:vAlign w:val="center"/>
          </w:tcPr>
          <w:p w14:paraId="72E30F3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63" w:type="pct"/>
            <w:gridSpan w:val="3"/>
            <w:shd w:val="clear" w:color="auto" w:fill="auto"/>
            <w:vAlign w:val="center"/>
          </w:tcPr>
          <w:p w14:paraId="0BCBFDFD"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5. Deminiranje zemljišta</w:t>
            </w:r>
          </w:p>
        </w:tc>
      </w:tr>
      <w:tr w:rsidR="008E2181" w:rsidRPr="008D043F" w14:paraId="1D71649F" w14:textId="77777777" w:rsidTr="00076544">
        <w:trPr>
          <w:trHeight w:val="567"/>
          <w:jc w:val="center"/>
        </w:trPr>
        <w:tc>
          <w:tcPr>
            <w:tcW w:w="1437" w:type="pct"/>
            <w:shd w:val="clear" w:color="auto" w:fill="009D73"/>
            <w:vAlign w:val="center"/>
          </w:tcPr>
          <w:p w14:paraId="1F9157B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63" w:type="pct"/>
            <w:gridSpan w:val="3"/>
            <w:vAlign w:val="center"/>
          </w:tcPr>
          <w:p w14:paraId="25DE895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izvršiti potpuno deminiranje zemljišta 100% do 2030. godine. </w:t>
            </w:r>
          </w:p>
          <w:p w14:paraId="6548304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eminiranje se vrši na osnovi godišnjih planova deminiranja. </w:t>
            </w:r>
          </w:p>
        </w:tc>
      </w:tr>
      <w:tr w:rsidR="008E2181" w:rsidRPr="008D043F" w14:paraId="0CEFF1C3" w14:textId="77777777" w:rsidTr="00076544">
        <w:trPr>
          <w:trHeight w:val="567"/>
          <w:jc w:val="center"/>
        </w:trPr>
        <w:tc>
          <w:tcPr>
            <w:tcW w:w="1437" w:type="pct"/>
            <w:shd w:val="clear" w:color="auto" w:fill="009D73"/>
            <w:vAlign w:val="center"/>
          </w:tcPr>
          <w:p w14:paraId="222DE42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63" w:type="pct"/>
            <w:gridSpan w:val="3"/>
            <w:vAlign w:val="center"/>
          </w:tcPr>
          <w:p w14:paraId="5596957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6A62B6" w:rsidRPr="008D043F" w14:paraId="3F7E34B8" w14:textId="77777777" w:rsidTr="00076544">
        <w:trPr>
          <w:trHeight w:val="567"/>
          <w:jc w:val="center"/>
        </w:trPr>
        <w:tc>
          <w:tcPr>
            <w:tcW w:w="1437" w:type="pct"/>
            <w:vMerge w:val="restart"/>
            <w:shd w:val="clear" w:color="auto" w:fill="009D73"/>
            <w:vAlign w:val="center"/>
          </w:tcPr>
          <w:p w14:paraId="6C1A73EB" w14:textId="77777777" w:rsidR="006A62B6" w:rsidRPr="008D043F" w:rsidRDefault="006A62B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Indikatori za praćenje rezultata mjere</w:t>
            </w:r>
          </w:p>
        </w:tc>
        <w:tc>
          <w:tcPr>
            <w:tcW w:w="11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DDF369" w14:textId="77777777" w:rsidR="006A62B6" w:rsidRPr="008D043F" w:rsidRDefault="006A62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6CFD27E" w14:textId="77777777" w:rsidR="006A62B6" w:rsidRPr="008D043F" w:rsidRDefault="006A62B6"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1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CB1352" w14:textId="77777777" w:rsidR="006A62B6" w:rsidRPr="008D043F" w:rsidRDefault="006A62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2B1320A" w14:textId="77777777" w:rsidR="006A62B6" w:rsidRPr="008D043F" w:rsidRDefault="006A62B6"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hAnsiTheme="minorHAnsi" w:cstheme="minorHAnsi"/>
                <w:b/>
                <w:color w:val="FFFFFF" w:themeColor="background1"/>
                <w:sz w:val="18"/>
                <w:szCs w:val="18"/>
                <w:lang w:val="hr-HR" w:bidi="en-US"/>
              </w:rPr>
              <w:t>(2021.)</w:t>
            </w:r>
          </w:p>
        </w:tc>
        <w:tc>
          <w:tcPr>
            <w:tcW w:w="121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D99036" w14:textId="77777777" w:rsidR="006A62B6" w:rsidRPr="008D043F" w:rsidRDefault="006A62B6"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hAnsiTheme="minorHAnsi" w:cstheme="minorHAnsi"/>
                <w:b/>
                <w:color w:val="FFFFFF" w:themeColor="background1"/>
                <w:sz w:val="18"/>
                <w:szCs w:val="18"/>
                <w:lang w:val="hr-HR" w:bidi="en-US"/>
              </w:rPr>
              <w:t>Ciljna vrijednost</w:t>
            </w:r>
          </w:p>
        </w:tc>
      </w:tr>
      <w:tr w:rsidR="008E2181" w:rsidRPr="008D043F" w14:paraId="7BEE0C4C" w14:textId="77777777" w:rsidTr="00076544">
        <w:trPr>
          <w:trHeight w:val="567"/>
          <w:jc w:val="center"/>
        </w:trPr>
        <w:tc>
          <w:tcPr>
            <w:tcW w:w="1437" w:type="pct"/>
            <w:vMerge/>
            <w:shd w:val="clear" w:color="auto" w:fill="009D73"/>
            <w:vAlign w:val="center"/>
          </w:tcPr>
          <w:p w14:paraId="67B94D2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43" w:type="pct"/>
            <w:vAlign w:val="center"/>
          </w:tcPr>
          <w:p w14:paraId="4AD20153"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Miniranost zemljišta</w:t>
            </w:r>
          </w:p>
        </w:tc>
        <w:tc>
          <w:tcPr>
            <w:tcW w:w="1210" w:type="pct"/>
            <w:shd w:val="clear" w:color="auto" w:fill="FFFFFF"/>
            <w:vAlign w:val="center"/>
          </w:tcPr>
          <w:p w14:paraId="7589A86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sz w:val="18"/>
                <w:szCs w:val="18"/>
                <w:lang w:val="hr-HR" w:eastAsia="en-US"/>
              </w:rPr>
              <w:t>u 2020. godini utvrđeno je 966 km</w:t>
            </w:r>
            <w:r w:rsidRPr="008D043F">
              <w:rPr>
                <w:rFonts w:asciiTheme="minorHAnsi" w:eastAsiaTheme="minorHAnsi" w:hAnsiTheme="minorHAnsi" w:cstheme="minorHAnsi"/>
                <w:sz w:val="18"/>
                <w:szCs w:val="18"/>
                <w:vertAlign w:val="superscript"/>
                <w:lang w:val="hr-HR" w:eastAsia="en-US"/>
              </w:rPr>
              <w:t>2</w:t>
            </w:r>
            <w:r w:rsidRPr="008D043F">
              <w:rPr>
                <w:rFonts w:asciiTheme="minorHAnsi" w:eastAsiaTheme="minorHAnsi" w:hAnsiTheme="minorHAnsi" w:cstheme="minorHAnsi"/>
                <w:sz w:val="18"/>
                <w:szCs w:val="18"/>
                <w:lang w:val="hr-HR" w:eastAsia="en-US"/>
              </w:rPr>
              <w:t xml:space="preserve"> pod minama</w:t>
            </w:r>
          </w:p>
        </w:tc>
        <w:tc>
          <w:tcPr>
            <w:tcW w:w="1210" w:type="pct"/>
            <w:shd w:val="clear" w:color="auto" w:fill="FFFFFF"/>
            <w:vAlign w:val="center"/>
          </w:tcPr>
          <w:p w14:paraId="3D0ECD7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Izvršiti 100% deminiranje zemljišta do 2030. godine</w:t>
            </w:r>
          </w:p>
        </w:tc>
      </w:tr>
      <w:tr w:rsidR="008E2181" w:rsidRPr="008D043F" w14:paraId="25F55DA8" w14:textId="77777777" w:rsidTr="00076544">
        <w:trPr>
          <w:trHeight w:val="567"/>
          <w:jc w:val="center"/>
        </w:trPr>
        <w:tc>
          <w:tcPr>
            <w:tcW w:w="1437" w:type="pct"/>
            <w:shd w:val="clear" w:color="auto" w:fill="009D73"/>
            <w:vAlign w:val="center"/>
          </w:tcPr>
          <w:p w14:paraId="765AC24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63" w:type="pct"/>
            <w:gridSpan w:val="3"/>
            <w:shd w:val="clear" w:color="auto" w:fill="FFFFFF" w:themeFill="background1"/>
            <w:vAlign w:val="center"/>
          </w:tcPr>
          <w:p w14:paraId="12DC3BF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color w:val="000000"/>
                <w:sz w:val="18"/>
                <w:szCs w:val="18"/>
                <w:lang w:val="hr-HR"/>
              </w:rPr>
              <w:t xml:space="preserve">Doprinos sigurnosti, smanjenje siromaštva u ruralnim područjima, kao i otklanjanje prepreka razvoju turizma i iskorištavanju potencijala drvne industrije i hidroenergije </w:t>
            </w:r>
          </w:p>
        </w:tc>
      </w:tr>
      <w:tr w:rsidR="008E2181" w:rsidRPr="008D043F" w14:paraId="41E66006" w14:textId="77777777" w:rsidTr="00076544">
        <w:trPr>
          <w:trHeight w:val="567"/>
          <w:jc w:val="center"/>
        </w:trPr>
        <w:tc>
          <w:tcPr>
            <w:tcW w:w="1437" w:type="pct"/>
            <w:shd w:val="clear" w:color="auto" w:fill="009D73"/>
            <w:vAlign w:val="center"/>
          </w:tcPr>
          <w:p w14:paraId="5116B13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63" w:type="pct"/>
            <w:gridSpan w:val="3"/>
            <w:shd w:val="clear" w:color="auto" w:fill="FFFFFF" w:themeFill="background1"/>
            <w:vAlign w:val="center"/>
          </w:tcPr>
          <w:p w14:paraId="6E99C493"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30 280 772 KM</w:t>
            </w:r>
          </w:p>
          <w:p w14:paraId="1C1738AF"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 budžetska sredstva, 90% kombinacija ‒ sredstva EU i drugih međunarodnih donatora i ostale donacije</w:t>
            </w:r>
          </w:p>
        </w:tc>
      </w:tr>
      <w:tr w:rsidR="008E2181" w:rsidRPr="008D043F" w14:paraId="2EA685DA" w14:textId="77777777" w:rsidTr="00076544">
        <w:trPr>
          <w:trHeight w:val="567"/>
          <w:jc w:val="center"/>
        </w:trPr>
        <w:tc>
          <w:tcPr>
            <w:tcW w:w="1437" w:type="pct"/>
            <w:shd w:val="clear" w:color="auto" w:fill="009D73"/>
            <w:vAlign w:val="center"/>
          </w:tcPr>
          <w:p w14:paraId="3DFEA6D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63" w:type="pct"/>
            <w:gridSpan w:val="3"/>
            <w:shd w:val="clear" w:color="auto" w:fill="FFFFFF"/>
            <w:vAlign w:val="center"/>
          </w:tcPr>
          <w:p w14:paraId="6D5345B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2031.</w:t>
            </w:r>
          </w:p>
        </w:tc>
      </w:tr>
      <w:tr w:rsidR="008E2181" w:rsidRPr="008D043F" w14:paraId="04598E20" w14:textId="77777777" w:rsidTr="00076544">
        <w:trPr>
          <w:trHeight w:val="567"/>
          <w:jc w:val="center"/>
        </w:trPr>
        <w:tc>
          <w:tcPr>
            <w:tcW w:w="1437" w:type="pct"/>
            <w:shd w:val="clear" w:color="auto" w:fill="009D73"/>
            <w:vAlign w:val="center"/>
          </w:tcPr>
          <w:p w14:paraId="4569C62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63" w:type="pct"/>
            <w:gridSpan w:val="3"/>
            <w:shd w:val="clear" w:color="auto" w:fill="FFFFFF"/>
            <w:vAlign w:val="center"/>
          </w:tcPr>
          <w:p w14:paraId="05E3845D" w14:textId="2350E8C3"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B</w:t>
            </w:r>
            <w:r w:rsidR="00EF0A00" w:rsidRPr="008D043F">
              <w:rPr>
                <w:rFonts w:asciiTheme="minorHAnsi" w:eastAsiaTheme="minorHAnsi" w:hAnsiTheme="minorHAnsi" w:cstheme="minorHAnsi"/>
                <w:color w:val="000000"/>
                <w:sz w:val="18"/>
                <w:szCs w:val="18"/>
                <w:lang w:val="hr-HR" w:eastAsia="en-US"/>
              </w:rPr>
              <w:t>i</w:t>
            </w:r>
            <w:r w:rsidRPr="008D043F">
              <w:rPr>
                <w:rFonts w:asciiTheme="minorHAnsi" w:eastAsiaTheme="minorHAnsi" w:hAnsiTheme="minorHAnsi" w:cstheme="minorHAnsi"/>
                <w:color w:val="000000"/>
                <w:sz w:val="18"/>
                <w:szCs w:val="18"/>
                <w:lang w:val="hr-HR" w:eastAsia="en-US"/>
              </w:rPr>
              <w:t>H MAC</w:t>
            </w:r>
          </w:p>
        </w:tc>
      </w:tr>
      <w:tr w:rsidR="008E2181" w:rsidRPr="008D043F" w14:paraId="27F44F3F" w14:textId="77777777" w:rsidTr="00076544">
        <w:trPr>
          <w:trHeight w:val="567"/>
          <w:jc w:val="center"/>
        </w:trPr>
        <w:tc>
          <w:tcPr>
            <w:tcW w:w="1437" w:type="pct"/>
            <w:shd w:val="clear" w:color="auto" w:fill="009D73"/>
            <w:vAlign w:val="center"/>
          </w:tcPr>
          <w:p w14:paraId="7AAE06C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63" w:type="pct"/>
            <w:gridSpan w:val="3"/>
            <w:shd w:val="clear" w:color="auto" w:fill="FFFFFF"/>
            <w:vAlign w:val="center"/>
          </w:tcPr>
          <w:p w14:paraId="014750D3" w14:textId="71FE4D1D"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B</w:t>
            </w:r>
            <w:r w:rsidR="00EF0A00" w:rsidRPr="008D043F">
              <w:rPr>
                <w:rFonts w:asciiTheme="minorHAnsi" w:eastAsiaTheme="minorHAnsi" w:hAnsiTheme="minorHAnsi" w:cstheme="minorHAnsi"/>
                <w:color w:val="000000"/>
                <w:sz w:val="18"/>
                <w:szCs w:val="18"/>
                <w:lang w:val="hr-HR" w:eastAsia="en-US"/>
              </w:rPr>
              <w:t>i</w:t>
            </w:r>
            <w:r w:rsidRPr="008D043F">
              <w:rPr>
                <w:rFonts w:asciiTheme="minorHAnsi" w:eastAsiaTheme="minorHAnsi" w:hAnsiTheme="minorHAnsi" w:cstheme="minorHAnsi"/>
                <w:color w:val="000000"/>
                <w:sz w:val="18"/>
                <w:szCs w:val="18"/>
                <w:lang w:val="hr-HR" w:eastAsia="en-US"/>
              </w:rPr>
              <w:t>H MAC</w:t>
            </w:r>
          </w:p>
        </w:tc>
      </w:tr>
      <w:tr w:rsidR="008E2181" w:rsidRPr="008D043F" w14:paraId="3A6A3756" w14:textId="77777777" w:rsidTr="00076544">
        <w:trPr>
          <w:trHeight w:val="567"/>
          <w:jc w:val="center"/>
        </w:trPr>
        <w:tc>
          <w:tcPr>
            <w:tcW w:w="1437" w:type="pct"/>
            <w:shd w:val="clear" w:color="auto" w:fill="009D73"/>
            <w:vAlign w:val="center"/>
          </w:tcPr>
          <w:p w14:paraId="6290FE4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63" w:type="pct"/>
            <w:gridSpan w:val="3"/>
            <w:shd w:val="clear" w:color="auto" w:fill="FFFFFF"/>
            <w:vAlign w:val="center"/>
          </w:tcPr>
          <w:p w14:paraId="6F76C4D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Šumske uprave, poljoprivrednici, općine, lovačka udruženja, planinarska udruženja</w:t>
            </w:r>
          </w:p>
        </w:tc>
      </w:tr>
    </w:tbl>
    <w:p w14:paraId="17D99FCF"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76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3086"/>
        <w:gridCol w:w="3270"/>
        <w:gridCol w:w="3273"/>
      </w:tblGrid>
      <w:tr w:rsidR="008E2181" w:rsidRPr="008D043F" w14:paraId="6DF7BA50" w14:textId="77777777" w:rsidTr="00076544">
        <w:trPr>
          <w:trHeight w:val="567"/>
          <w:jc w:val="center"/>
        </w:trPr>
        <w:tc>
          <w:tcPr>
            <w:tcW w:w="1437" w:type="pct"/>
            <w:shd w:val="clear" w:color="auto" w:fill="009D73"/>
            <w:vAlign w:val="center"/>
          </w:tcPr>
          <w:p w14:paraId="12D4793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63" w:type="pct"/>
            <w:gridSpan w:val="3"/>
            <w:shd w:val="clear" w:color="auto" w:fill="FFFFFF"/>
            <w:vAlign w:val="center"/>
          </w:tcPr>
          <w:p w14:paraId="7C3A91C9"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8D043F" w14:paraId="7E4FC01F" w14:textId="77777777" w:rsidTr="00076544">
        <w:trPr>
          <w:trHeight w:val="567"/>
          <w:jc w:val="center"/>
        </w:trPr>
        <w:tc>
          <w:tcPr>
            <w:tcW w:w="1437" w:type="pct"/>
            <w:shd w:val="clear" w:color="auto" w:fill="009D73"/>
            <w:vAlign w:val="center"/>
          </w:tcPr>
          <w:p w14:paraId="53B3774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63" w:type="pct"/>
            <w:gridSpan w:val="3"/>
            <w:shd w:val="clear" w:color="auto" w:fill="FFFFFF"/>
            <w:vAlign w:val="center"/>
          </w:tcPr>
          <w:p w14:paraId="26F41ED6"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5. Uspostaviti sistem održivog i odgovornog istraživanja, eksploatacije i upravljanja mineralnim sirovinama</w:t>
            </w:r>
          </w:p>
        </w:tc>
      </w:tr>
      <w:tr w:rsidR="008E2181" w:rsidRPr="008D043F" w14:paraId="62D59C22" w14:textId="77777777" w:rsidTr="00076544">
        <w:trPr>
          <w:trHeight w:val="567"/>
          <w:jc w:val="center"/>
        </w:trPr>
        <w:tc>
          <w:tcPr>
            <w:tcW w:w="1437" w:type="pct"/>
            <w:shd w:val="clear" w:color="auto" w:fill="009D73"/>
            <w:vAlign w:val="center"/>
          </w:tcPr>
          <w:p w14:paraId="548A50E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63" w:type="pct"/>
            <w:gridSpan w:val="3"/>
            <w:shd w:val="clear" w:color="auto" w:fill="FFFFFF"/>
            <w:vAlign w:val="center"/>
          </w:tcPr>
          <w:p w14:paraId="594FBB69"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5.1. Uspostavljanje okvira za održivu upotrebu i eksploataciju mineralnih sirovina</w:t>
            </w:r>
            <w:r w:rsidRPr="008D043F">
              <w:rPr>
                <w:rFonts w:asciiTheme="minorHAnsi" w:eastAsiaTheme="minorHAnsi" w:hAnsiTheme="minorHAnsi" w:cstheme="minorHAnsi"/>
                <w:b/>
                <w:bCs/>
                <w:sz w:val="18"/>
                <w:szCs w:val="18"/>
                <w:lang w:val="hr-HR" w:eastAsia="en-US"/>
              </w:rPr>
              <w:tab/>
            </w:r>
          </w:p>
        </w:tc>
      </w:tr>
      <w:tr w:rsidR="008E2181" w:rsidRPr="008D043F" w14:paraId="6D67E464" w14:textId="77777777" w:rsidTr="00076544">
        <w:trPr>
          <w:trHeight w:val="567"/>
          <w:jc w:val="center"/>
        </w:trPr>
        <w:tc>
          <w:tcPr>
            <w:tcW w:w="1437" w:type="pct"/>
            <w:shd w:val="clear" w:color="auto" w:fill="009D73"/>
            <w:vAlign w:val="center"/>
          </w:tcPr>
          <w:p w14:paraId="37D3C14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63" w:type="pct"/>
            <w:gridSpan w:val="3"/>
            <w:shd w:val="clear" w:color="auto" w:fill="FFFFFF"/>
            <w:vAlign w:val="center"/>
          </w:tcPr>
          <w:p w14:paraId="51A9D2F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Mjera ima za cilj osigurati cjeloviti pristup osiguranju mineralnih sirovina za potrebe razvoja industrije u Federaciji BiH i obuhvata:</w:t>
            </w:r>
          </w:p>
          <w:p w14:paraId="7B0E832C" w14:textId="77777777" w:rsidR="008E2181" w:rsidRPr="008D043F" w:rsidRDefault="008E2181" w:rsidP="0068355A">
            <w:pPr>
              <w:numPr>
                <w:ilvl w:val="0"/>
                <w:numId w:val="8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radu strategije za ekonomično, socijalno i okolišno prihvatljivo upravljanje mineralnim sirovinama koje uključuje povrat mineralnih i metalskih sirovina iz otpada (urbano rudarenje, kružna ekonomija)</w:t>
            </w:r>
          </w:p>
          <w:p w14:paraId="76CB3973" w14:textId="77777777" w:rsidR="008E2181" w:rsidRPr="008D043F" w:rsidRDefault="008E2181" w:rsidP="0068355A">
            <w:pPr>
              <w:numPr>
                <w:ilvl w:val="0"/>
                <w:numId w:val="8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radu programa i planove uvođenja savremenih tehnologija u rudnike u vlasništvu Federacije BiH u cilju osiguranja uvjeta za povećanu efikasnost u eksploataciji i korištenju mineralnih sirovina i sprječavanju nastanka otpada</w:t>
            </w:r>
          </w:p>
        </w:tc>
      </w:tr>
      <w:tr w:rsidR="008E2181" w:rsidRPr="008D043F" w14:paraId="548EB033" w14:textId="77777777" w:rsidTr="00076544">
        <w:trPr>
          <w:trHeight w:val="567"/>
          <w:jc w:val="center"/>
        </w:trPr>
        <w:tc>
          <w:tcPr>
            <w:tcW w:w="1437" w:type="pct"/>
            <w:shd w:val="clear" w:color="auto" w:fill="009D73"/>
            <w:vAlign w:val="center"/>
          </w:tcPr>
          <w:p w14:paraId="45B1B4A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63" w:type="pct"/>
            <w:gridSpan w:val="3"/>
            <w:shd w:val="clear" w:color="auto" w:fill="FFFFFF" w:themeFill="background1"/>
            <w:vAlign w:val="center"/>
          </w:tcPr>
          <w:p w14:paraId="4D6C734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24D3C31E" w14:textId="77777777" w:rsidTr="00076544">
        <w:trPr>
          <w:trHeight w:val="567"/>
          <w:jc w:val="center"/>
        </w:trPr>
        <w:tc>
          <w:tcPr>
            <w:tcW w:w="1437" w:type="pct"/>
            <w:vMerge w:val="restart"/>
            <w:shd w:val="clear" w:color="auto" w:fill="009D73"/>
            <w:vAlign w:val="center"/>
          </w:tcPr>
          <w:p w14:paraId="010A6CB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lastRenderedPageBreak/>
              <w:t>Indikatori za praćenje rezultata mjere</w:t>
            </w:r>
          </w:p>
        </w:tc>
        <w:tc>
          <w:tcPr>
            <w:tcW w:w="1142" w:type="pct"/>
            <w:shd w:val="clear" w:color="auto" w:fill="009D73"/>
            <w:vAlign w:val="center"/>
          </w:tcPr>
          <w:p w14:paraId="07F9A0A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0E958117"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10" w:type="pct"/>
            <w:shd w:val="clear" w:color="auto" w:fill="009D73"/>
            <w:vAlign w:val="center"/>
          </w:tcPr>
          <w:p w14:paraId="1885FA7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66E6F57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11" w:type="pct"/>
            <w:shd w:val="clear" w:color="auto" w:fill="009D73"/>
            <w:vAlign w:val="center"/>
          </w:tcPr>
          <w:p w14:paraId="4563E84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731A0C78" w14:textId="77777777" w:rsidTr="00076544">
        <w:trPr>
          <w:trHeight w:val="567"/>
          <w:jc w:val="center"/>
        </w:trPr>
        <w:tc>
          <w:tcPr>
            <w:tcW w:w="1437" w:type="pct"/>
            <w:vMerge/>
            <w:shd w:val="clear" w:color="auto" w:fill="009D73"/>
            <w:vAlign w:val="center"/>
          </w:tcPr>
          <w:p w14:paraId="6AF1140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42" w:type="pct"/>
            <w:shd w:val="clear" w:color="auto" w:fill="FFFFFF"/>
            <w:vAlign w:val="center"/>
          </w:tcPr>
          <w:p w14:paraId="3D99A72F"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strateškog okvira za održivu upotrebu i eksploataciju mineralnih sirovina</w:t>
            </w:r>
          </w:p>
        </w:tc>
        <w:tc>
          <w:tcPr>
            <w:tcW w:w="1210" w:type="pct"/>
            <w:shd w:val="clear" w:color="auto" w:fill="FFFFFF"/>
            <w:vAlign w:val="center"/>
          </w:tcPr>
          <w:p w14:paraId="4AAF85B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Federacija BiH nema integralni okvir za upravljanje mineralnim sirovinama koja uključuje povrat sekundarnih sirovina iz proizvoda, proizvodnje ili građevinarstva, pa je eksploatacija i uvoz sirovina trenutno jedino rješenje </w:t>
            </w:r>
          </w:p>
        </w:tc>
        <w:tc>
          <w:tcPr>
            <w:tcW w:w="1211" w:type="pct"/>
            <w:shd w:val="clear" w:color="auto" w:fill="FFFFFF"/>
            <w:vAlign w:val="center"/>
          </w:tcPr>
          <w:p w14:paraId="4AA9E74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6. usvojena strategija za ekonomično, socijalno i okolišno prihvatljivo upravljanje mineralnim sirovinama, koja uključuje povrat mineralnih i metalskih sirovina iz otpada (urbano rudarenje, kružna ekonomija)</w:t>
            </w:r>
          </w:p>
        </w:tc>
      </w:tr>
      <w:tr w:rsidR="008E2181" w:rsidRPr="008D043F" w14:paraId="366C540F" w14:textId="77777777" w:rsidTr="00076544">
        <w:trPr>
          <w:trHeight w:val="567"/>
          <w:jc w:val="center"/>
        </w:trPr>
        <w:tc>
          <w:tcPr>
            <w:tcW w:w="1437" w:type="pct"/>
            <w:vMerge/>
            <w:shd w:val="clear" w:color="auto" w:fill="009D73"/>
            <w:vAlign w:val="center"/>
          </w:tcPr>
          <w:p w14:paraId="495D3F9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42" w:type="pct"/>
            <w:shd w:val="clear" w:color="auto" w:fill="FFFFFF"/>
            <w:vAlign w:val="center"/>
          </w:tcPr>
          <w:p w14:paraId="195D888E"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programa i planova za efikasniju eksploataciju mineralnih sirovina</w:t>
            </w:r>
          </w:p>
        </w:tc>
        <w:tc>
          <w:tcPr>
            <w:tcW w:w="1210" w:type="pct"/>
            <w:shd w:val="clear" w:color="auto" w:fill="FFFFFF"/>
            <w:vAlign w:val="center"/>
          </w:tcPr>
          <w:p w14:paraId="344C7D5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Trenutni nivo tehnološke opremljenosti u Federaciji BiH onemogućava efikasnu eksploataciju sirovina</w:t>
            </w:r>
          </w:p>
        </w:tc>
        <w:tc>
          <w:tcPr>
            <w:tcW w:w="1211" w:type="pct"/>
            <w:shd w:val="clear" w:color="auto" w:fill="FFFFFF"/>
            <w:vAlign w:val="center"/>
          </w:tcPr>
          <w:p w14:paraId="7572211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Do 2029. doneseni programi i planovi uvođenja savremenih tehnologija u rudnike u vlasništvu Federacije BiH u cilju osiguranja uvjeta za povećanu efikasnost u eksploataciji i korištenju mineralnih sirovina i sprječavanju nastanka otpada</w:t>
            </w:r>
          </w:p>
        </w:tc>
      </w:tr>
      <w:tr w:rsidR="008E2181" w:rsidRPr="008D043F" w14:paraId="09E92722" w14:textId="77777777" w:rsidTr="00076544">
        <w:trPr>
          <w:trHeight w:val="567"/>
          <w:jc w:val="center"/>
        </w:trPr>
        <w:tc>
          <w:tcPr>
            <w:tcW w:w="1437" w:type="pct"/>
            <w:shd w:val="clear" w:color="auto" w:fill="009D73"/>
            <w:vAlign w:val="center"/>
          </w:tcPr>
          <w:p w14:paraId="74E1A21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Razvojni efekat i doprinos mjere ostvarenju prioriteta</w:t>
            </w:r>
          </w:p>
        </w:tc>
        <w:tc>
          <w:tcPr>
            <w:tcW w:w="3563" w:type="pct"/>
            <w:gridSpan w:val="3"/>
            <w:shd w:val="clear" w:color="auto" w:fill="FFFFFF" w:themeFill="background1"/>
            <w:vAlign w:val="center"/>
          </w:tcPr>
          <w:p w14:paraId="0F13E94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 xml:space="preserve">Povećanje efikasnosti eksploatacije i upotrebe mineralnih sirovina, i smanjenje negativnog utjecaja rudarstva na okoliš </w:t>
            </w:r>
          </w:p>
        </w:tc>
      </w:tr>
      <w:tr w:rsidR="008E2181" w:rsidRPr="008D043F" w14:paraId="678B3D18" w14:textId="77777777" w:rsidTr="00076544">
        <w:trPr>
          <w:trHeight w:val="567"/>
          <w:jc w:val="center"/>
        </w:trPr>
        <w:tc>
          <w:tcPr>
            <w:tcW w:w="1437" w:type="pct"/>
            <w:shd w:val="clear" w:color="auto" w:fill="009D73"/>
            <w:vAlign w:val="center"/>
          </w:tcPr>
          <w:p w14:paraId="508EEAC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ivna finansijska konstrukcija s izvorima finansiranja</w:t>
            </w:r>
          </w:p>
        </w:tc>
        <w:tc>
          <w:tcPr>
            <w:tcW w:w="3563" w:type="pct"/>
            <w:gridSpan w:val="3"/>
            <w:shd w:val="clear" w:color="auto" w:fill="FFFFFF" w:themeFill="background1"/>
            <w:vAlign w:val="center"/>
          </w:tcPr>
          <w:p w14:paraId="15D12983" w14:textId="69B0C9B3"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60 2</w:t>
            </w:r>
            <w:r w:rsidR="002B08C3">
              <w:rPr>
                <w:rFonts w:asciiTheme="minorHAnsi" w:hAnsiTheme="minorHAnsi" w:cstheme="minorHAnsi"/>
                <w:sz w:val="18"/>
                <w:szCs w:val="18"/>
                <w:lang w:val="hr-HR" w:bidi="en-US"/>
              </w:rPr>
              <w:t>43</w:t>
            </w:r>
            <w:r w:rsidRPr="008D043F">
              <w:rPr>
                <w:rFonts w:asciiTheme="minorHAnsi" w:hAnsiTheme="minorHAnsi" w:cstheme="minorHAnsi"/>
                <w:sz w:val="18"/>
                <w:szCs w:val="18"/>
                <w:lang w:val="hr-HR" w:bidi="en-US"/>
              </w:rPr>
              <w:t xml:space="preserve"> KM </w:t>
            </w:r>
          </w:p>
          <w:p w14:paraId="143244EF"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30% budžetska sredstva, 70% sredstva EU i drugih međunarodnih donatora</w:t>
            </w:r>
          </w:p>
        </w:tc>
      </w:tr>
      <w:tr w:rsidR="008E2181" w:rsidRPr="008D043F" w14:paraId="766C8A14" w14:textId="77777777" w:rsidTr="00076544">
        <w:trPr>
          <w:trHeight w:val="567"/>
          <w:jc w:val="center"/>
        </w:trPr>
        <w:tc>
          <w:tcPr>
            <w:tcW w:w="1437" w:type="pct"/>
            <w:shd w:val="clear" w:color="auto" w:fill="009D73"/>
            <w:vAlign w:val="center"/>
          </w:tcPr>
          <w:p w14:paraId="63B3AB5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eriod implementacije mjere</w:t>
            </w:r>
          </w:p>
        </w:tc>
        <w:tc>
          <w:tcPr>
            <w:tcW w:w="3563" w:type="pct"/>
            <w:gridSpan w:val="3"/>
            <w:shd w:val="clear" w:color="auto" w:fill="FFFFFF"/>
            <w:vAlign w:val="center"/>
          </w:tcPr>
          <w:p w14:paraId="7EC2135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5‒2029.</w:t>
            </w:r>
          </w:p>
        </w:tc>
      </w:tr>
      <w:tr w:rsidR="008E2181" w:rsidRPr="008D043F" w14:paraId="7C6D33B0" w14:textId="77777777" w:rsidTr="00076544">
        <w:trPr>
          <w:trHeight w:val="567"/>
          <w:jc w:val="center"/>
        </w:trPr>
        <w:tc>
          <w:tcPr>
            <w:tcW w:w="1437" w:type="pct"/>
            <w:shd w:val="clear" w:color="auto" w:fill="009D73"/>
            <w:vAlign w:val="center"/>
          </w:tcPr>
          <w:p w14:paraId="3CFA182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63" w:type="pct"/>
            <w:gridSpan w:val="3"/>
            <w:shd w:val="clear" w:color="auto" w:fill="FFFFFF"/>
            <w:vAlign w:val="center"/>
          </w:tcPr>
          <w:p w14:paraId="617E5A60"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energetike, rudarstva, industrije</w:t>
            </w:r>
          </w:p>
          <w:p w14:paraId="475E0185"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8D043F" w14:paraId="1E45F1F1" w14:textId="77777777" w:rsidTr="00076544">
        <w:trPr>
          <w:trHeight w:val="567"/>
          <w:jc w:val="center"/>
        </w:trPr>
        <w:tc>
          <w:tcPr>
            <w:tcW w:w="1437" w:type="pct"/>
            <w:shd w:val="clear" w:color="auto" w:fill="009D73"/>
            <w:vAlign w:val="center"/>
          </w:tcPr>
          <w:p w14:paraId="0464E81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oci mjere</w:t>
            </w:r>
          </w:p>
        </w:tc>
        <w:tc>
          <w:tcPr>
            <w:tcW w:w="3563" w:type="pct"/>
            <w:gridSpan w:val="3"/>
            <w:shd w:val="clear" w:color="auto" w:fill="FFFFFF"/>
            <w:vAlign w:val="center"/>
          </w:tcPr>
          <w:p w14:paraId="2E298012"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energetike, rudarstva, industrije</w:t>
            </w:r>
          </w:p>
          <w:p w14:paraId="0922FCB9"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8D043F" w14:paraId="370B7733" w14:textId="77777777" w:rsidTr="0070371F">
        <w:trPr>
          <w:trHeight w:val="274"/>
          <w:jc w:val="center"/>
        </w:trPr>
        <w:tc>
          <w:tcPr>
            <w:tcW w:w="1437" w:type="pct"/>
            <w:shd w:val="clear" w:color="auto" w:fill="009D73"/>
            <w:vAlign w:val="center"/>
          </w:tcPr>
          <w:p w14:paraId="7C5F6EE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63" w:type="pct"/>
            <w:gridSpan w:val="3"/>
            <w:shd w:val="clear" w:color="auto" w:fill="FFFFFF"/>
            <w:vAlign w:val="center"/>
          </w:tcPr>
          <w:p w14:paraId="742DC71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Rudarska poduzeća</w:t>
            </w:r>
          </w:p>
          <w:p w14:paraId="1B3C9CD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Privredna poduzeća</w:t>
            </w:r>
          </w:p>
          <w:p w14:paraId="7F59E74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Operateri sistema za upravljanje različitim kategorijama otpada (metal, građevinski otpad i sl.) </w:t>
            </w:r>
          </w:p>
        </w:tc>
      </w:tr>
    </w:tbl>
    <w:p w14:paraId="4DE8ADAD" w14:textId="77777777" w:rsidR="003E39E1" w:rsidRPr="008D043F" w:rsidRDefault="003E39E1" w:rsidP="0068355A">
      <w:pPr>
        <w:spacing w:line="276" w:lineRule="auto"/>
        <w:rPr>
          <w:rFonts w:asciiTheme="minorHAnsi" w:hAnsiTheme="minorHAnsi" w:cstheme="minorHAnsi"/>
          <w:lang w:val="hr-HR"/>
        </w:rPr>
      </w:pPr>
    </w:p>
    <w:p w14:paraId="725BB0FE" w14:textId="77777777" w:rsidR="006B1177" w:rsidRPr="008D043F" w:rsidRDefault="00C41DB3" w:rsidP="0068355A">
      <w:pPr>
        <w:pStyle w:val="Head2"/>
        <w:spacing w:line="276" w:lineRule="auto"/>
        <w:rPr>
          <w:rFonts w:asciiTheme="minorHAnsi" w:hAnsiTheme="minorHAnsi"/>
          <w:lang w:val="hr-HR"/>
        </w:rPr>
      </w:pPr>
      <w:bookmarkStart w:id="290" w:name="_Toc104460945"/>
      <w:r w:rsidRPr="008D043F">
        <w:rPr>
          <w:rFonts w:asciiTheme="minorHAnsi" w:hAnsiTheme="minorHAnsi"/>
          <w:lang w:val="hr-HR"/>
        </w:rPr>
        <w:lastRenderedPageBreak/>
        <w:t>Aneks 7.   Detaljan pregled mjera  za Upravljanje okolišem</w:t>
      </w:r>
      <w:bookmarkEnd w:id="290"/>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199"/>
        <w:gridCol w:w="3397"/>
        <w:gridCol w:w="2913"/>
      </w:tblGrid>
      <w:tr w:rsidR="00CC447D" w:rsidRPr="008D043F" w14:paraId="7EA818BE" w14:textId="77777777" w:rsidTr="00F3111B">
        <w:trPr>
          <w:trHeight w:val="567"/>
        </w:trPr>
        <w:tc>
          <w:tcPr>
            <w:tcW w:w="1451" w:type="pct"/>
            <w:shd w:val="clear" w:color="auto" w:fill="009D73"/>
            <w:vAlign w:val="center"/>
          </w:tcPr>
          <w:p w14:paraId="42A1F6B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5A836AE1"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1551BB5B" w14:textId="77777777" w:rsidTr="00F3111B">
        <w:trPr>
          <w:trHeight w:val="567"/>
        </w:trPr>
        <w:tc>
          <w:tcPr>
            <w:tcW w:w="1451" w:type="pct"/>
            <w:shd w:val="clear" w:color="auto" w:fill="009D73"/>
            <w:vAlign w:val="center"/>
          </w:tcPr>
          <w:p w14:paraId="11CA3D8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16A6BA9C" w14:textId="1C19FE02"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1. Unaprijediti zakonski okvir i sektorske politike u svrhu planiranja, upravljanja i zaštitu okoliša u Federaciji </w:t>
            </w:r>
            <w:r w:rsidR="00B32D80" w:rsidRPr="008D043F">
              <w:rPr>
                <w:rFonts w:asciiTheme="minorHAnsi" w:hAnsiTheme="minorHAnsi" w:cstheme="minorHAnsi"/>
                <w:b/>
                <w:sz w:val="18"/>
                <w:szCs w:val="18"/>
                <w:lang w:val="hr-HR"/>
              </w:rPr>
              <w:t>BiH</w:t>
            </w:r>
            <w:r w:rsidRPr="008D043F">
              <w:rPr>
                <w:rFonts w:asciiTheme="minorHAnsi" w:hAnsiTheme="minorHAnsi" w:cstheme="minorHAnsi"/>
                <w:b/>
                <w:sz w:val="18"/>
                <w:szCs w:val="18"/>
                <w:lang w:val="hr-HR"/>
              </w:rPr>
              <w:t xml:space="preserve"> u cilju ostvarivanja pune harmonizacije s</w:t>
            </w:r>
            <w:r w:rsidR="0022160D" w:rsidRPr="008D043F">
              <w:rPr>
                <w:rFonts w:asciiTheme="minorHAnsi" w:hAnsiTheme="minorHAnsi" w:cstheme="minorHAnsi"/>
                <w:b/>
                <w:sz w:val="18"/>
                <w:szCs w:val="18"/>
                <w:lang w:val="hr-HR"/>
              </w:rPr>
              <w:t xml:space="preserve"> pravnom stečevinom</w:t>
            </w:r>
            <w:r w:rsidRPr="008D043F">
              <w:rPr>
                <w:rFonts w:asciiTheme="minorHAnsi" w:hAnsiTheme="minorHAnsi" w:cstheme="minorHAnsi"/>
                <w:b/>
                <w:sz w:val="18"/>
                <w:szCs w:val="18"/>
                <w:lang w:val="hr-HR"/>
              </w:rPr>
              <w:t xml:space="preserve"> EU i međunarodnim sporazumima o okolišu</w:t>
            </w:r>
          </w:p>
        </w:tc>
      </w:tr>
      <w:tr w:rsidR="00CC447D" w:rsidRPr="008D043F" w14:paraId="6941D3B9" w14:textId="77777777" w:rsidTr="00F3111B">
        <w:trPr>
          <w:trHeight w:val="567"/>
        </w:trPr>
        <w:tc>
          <w:tcPr>
            <w:tcW w:w="1451" w:type="pct"/>
            <w:shd w:val="clear" w:color="auto" w:fill="009D73"/>
            <w:vAlign w:val="center"/>
          </w:tcPr>
          <w:p w14:paraId="7B8D4CE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76CB1DC4" w14:textId="52C894F8"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1.1. Usklađivanje zakonodavstva Federacije </w:t>
            </w:r>
            <w:r w:rsidR="00B32D80" w:rsidRPr="008D043F">
              <w:rPr>
                <w:rFonts w:asciiTheme="minorHAnsi" w:eastAsia="Calibri" w:hAnsiTheme="minorHAnsi" w:cstheme="minorHAnsi"/>
                <w:b/>
                <w:sz w:val="18"/>
                <w:szCs w:val="18"/>
                <w:lang w:val="hr-HR"/>
              </w:rPr>
              <w:t>BiH</w:t>
            </w:r>
            <w:r w:rsidRPr="008D043F">
              <w:rPr>
                <w:rFonts w:asciiTheme="minorHAnsi" w:eastAsia="Calibri" w:hAnsiTheme="minorHAnsi" w:cstheme="minorHAnsi"/>
                <w:b/>
                <w:sz w:val="18"/>
                <w:szCs w:val="18"/>
                <w:lang w:val="hr-HR"/>
              </w:rPr>
              <w:t xml:space="preserve"> s pravnom stečevinom EU u oblasti okoliša i provedba EU direktiva </w:t>
            </w:r>
          </w:p>
        </w:tc>
      </w:tr>
      <w:tr w:rsidR="00CC447D" w:rsidRPr="008D043F" w14:paraId="6D30EC93" w14:textId="77777777" w:rsidTr="00F3111B">
        <w:trPr>
          <w:trHeight w:val="567"/>
        </w:trPr>
        <w:tc>
          <w:tcPr>
            <w:tcW w:w="1451" w:type="pct"/>
            <w:shd w:val="clear" w:color="auto" w:fill="009D73"/>
            <w:vAlign w:val="center"/>
          </w:tcPr>
          <w:p w14:paraId="1D64533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2CD98494" w14:textId="75E1102B"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ema Programu aproksimacije propisa Federacije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oblasti okoliša, Federacija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treba usvojiti instrumente strateškog planiranja i politika s ciljem prilagođavanja propisa s pravnom stečevinom EU.</w:t>
            </w:r>
          </w:p>
          <w:p w14:paraId="2FBFF78F"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w:t>
            </w:r>
          </w:p>
          <w:p w14:paraId="728901F6" w14:textId="07364212" w:rsidR="00CC447D" w:rsidRPr="008D043F" w:rsidRDefault="00CC447D" w:rsidP="0068355A">
            <w:pPr>
              <w:numPr>
                <w:ilvl w:val="0"/>
                <w:numId w:val="156"/>
              </w:numPr>
              <w:spacing w:before="40" w:after="40" w:line="276" w:lineRule="auto"/>
              <w:ind w:left="395" w:hanging="22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veća </w:t>
            </w:r>
            <w:r w:rsidR="0022160D" w:rsidRPr="008D043F">
              <w:rPr>
                <w:rFonts w:asciiTheme="minorHAnsi" w:eastAsia="Calibri" w:hAnsiTheme="minorHAnsi" w:cstheme="minorHAnsi"/>
                <w:sz w:val="18"/>
                <w:szCs w:val="18"/>
                <w:lang w:val="hr-HR"/>
              </w:rPr>
              <w:t>stepen</w:t>
            </w:r>
            <w:r w:rsidRPr="008D043F">
              <w:rPr>
                <w:rFonts w:asciiTheme="minorHAnsi" w:eastAsia="Calibri" w:hAnsiTheme="minorHAnsi" w:cstheme="minorHAnsi"/>
                <w:sz w:val="18"/>
                <w:szCs w:val="18"/>
                <w:lang w:val="hr-HR"/>
              </w:rPr>
              <w:t xml:space="preserve"> usklađenosti zakonodavstv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oblasti okoliša, u skladu s Programom integriranja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EU čija izrada je u toku</w:t>
            </w:r>
          </w:p>
          <w:p w14:paraId="0D1D327B" w14:textId="77777777" w:rsidR="00CC447D" w:rsidRPr="008D043F" w:rsidRDefault="00CC447D" w:rsidP="0068355A">
            <w:pPr>
              <w:numPr>
                <w:ilvl w:val="0"/>
                <w:numId w:val="156"/>
              </w:numPr>
              <w:spacing w:before="40" w:after="40" w:line="276" w:lineRule="auto"/>
              <w:ind w:left="397" w:hanging="22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sigura izrada, usvajanje i realizacija Akcijskih planova za provedbu EU direktiva (APID-a) iz oblasti upravljanja okolišem.</w:t>
            </w:r>
          </w:p>
          <w:p w14:paraId="342652C1"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 kontekstu horizontalne politike, za upravljanje okolišem relevantne su sljedeće EU direktive:</w:t>
            </w:r>
          </w:p>
          <w:p w14:paraId="3D418730" w14:textId="77777777" w:rsidR="00643CDB"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a 2001/42/EC o procjeni učinaka određenih planova i programa na okoliš (Direktiva o SPUO</w:t>
            </w:r>
            <w:r w:rsidR="0022160D"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p>
          <w:p w14:paraId="15EC0472" w14:textId="77777777" w:rsidR="00643CDB"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a 2011/92/EU o procjeni učinaka pojedinih javnih i privatnih projekata na okoliš izmijenjena Direktivom 2014/52/EU (Direktiva o PUO</w:t>
            </w:r>
            <w:r w:rsidR="0022160D"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p>
          <w:p w14:paraId="1A73523F" w14:textId="77777777" w:rsidR="00643CDB"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a 2003/4/EC o javnom pristupu informacijama o okolišu i stavljanju izvan snage Direktive Vijeća 90/313/EEC </w:t>
            </w:r>
          </w:p>
          <w:p w14:paraId="552703A4" w14:textId="77777777" w:rsidR="00643CDB"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a 2003/35/EC o osiguravanju </w:t>
            </w:r>
            <w:r w:rsidR="0022160D" w:rsidRPr="008D043F">
              <w:rPr>
                <w:rFonts w:asciiTheme="minorHAnsi" w:eastAsia="Calibri" w:hAnsiTheme="minorHAnsi" w:cstheme="minorHAnsi"/>
                <w:sz w:val="18"/>
                <w:szCs w:val="18"/>
                <w:lang w:val="hr-HR"/>
              </w:rPr>
              <w:t xml:space="preserve">učestvovanja </w:t>
            </w:r>
            <w:r w:rsidRPr="008D043F">
              <w:rPr>
                <w:rFonts w:asciiTheme="minorHAnsi" w:eastAsia="Calibri" w:hAnsiTheme="minorHAnsi" w:cstheme="minorHAnsi"/>
                <w:sz w:val="18"/>
                <w:szCs w:val="18"/>
                <w:lang w:val="hr-HR"/>
              </w:rPr>
              <w:t xml:space="preserve">javnosti u izradi određenih planova i programa koji se odnose na okoliš/životnu sredinu i o izmjeni direktiva Vijeća 85/337/EEC i 96/61/EC s obzirom na </w:t>
            </w:r>
            <w:r w:rsidR="0022160D" w:rsidRPr="008D043F">
              <w:rPr>
                <w:rFonts w:asciiTheme="minorHAnsi" w:eastAsia="Calibri" w:hAnsiTheme="minorHAnsi" w:cstheme="minorHAnsi"/>
                <w:sz w:val="18"/>
                <w:szCs w:val="18"/>
                <w:lang w:val="hr-HR"/>
              </w:rPr>
              <w:t xml:space="preserve">učešće </w:t>
            </w:r>
            <w:r w:rsidRPr="008D043F">
              <w:rPr>
                <w:rFonts w:asciiTheme="minorHAnsi" w:eastAsia="Calibri" w:hAnsiTheme="minorHAnsi" w:cstheme="minorHAnsi"/>
                <w:sz w:val="18"/>
                <w:szCs w:val="18"/>
                <w:lang w:val="hr-HR"/>
              </w:rPr>
              <w:t xml:space="preserve">javnosti i pristup pravosuđu  </w:t>
            </w:r>
          </w:p>
          <w:p w14:paraId="54C392BA" w14:textId="77777777" w:rsidR="00643CDB"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a 2004/35/EC o odgovornosti za okoliš u pogledu spr</w:t>
            </w:r>
            <w:r w:rsidR="0022160D"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čavanja i otklanjanja štete u okolišu</w:t>
            </w:r>
          </w:p>
          <w:p w14:paraId="6DE0D5D7" w14:textId="77777777" w:rsidR="00643CDB"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a 2007/2/EC o uspostavljanju infrastrukture za prostorne informacije u </w:t>
            </w:r>
            <w:r w:rsidR="0022160D" w:rsidRPr="008D043F">
              <w:rPr>
                <w:rFonts w:asciiTheme="minorHAnsi" w:eastAsia="Calibri" w:hAnsiTheme="minorHAnsi" w:cstheme="minorHAnsi"/>
                <w:sz w:val="18"/>
                <w:szCs w:val="18"/>
                <w:lang w:val="hr-HR"/>
              </w:rPr>
              <w:t xml:space="preserve">Evropskoj </w:t>
            </w:r>
            <w:r w:rsidRPr="008D043F">
              <w:rPr>
                <w:rFonts w:asciiTheme="minorHAnsi" w:eastAsia="Calibri" w:hAnsiTheme="minorHAnsi" w:cstheme="minorHAnsi"/>
                <w:sz w:val="18"/>
                <w:szCs w:val="18"/>
                <w:lang w:val="hr-HR"/>
              </w:rPr>
              <w:t xml:space="preserve">zajednici (INSPIRE </w:t>
            </w:r>
            <w:r w:rsidR="00D72709" w:rsidRPr="008D043F">
              <w:rPr>
                <w:rFonts w:asciiTheme="minorHAnsi" w:eastAsia="Calibri" w:hAnsiTheme="minorHAnsi" w:cstheme="minorHAnsi"/>
                <w:sz w:val="18"/>
                <w:szCs w:val="18"/>
                <w:lang w:val="hr-HR"/>
              </w:rPr>
              <w:t>direktiva</w:t>
            </w:r>
            <w:r w:rsidRPr="008D043F">
              <w:rPr>
                <w:rFonts w:asciiTheme="minorHAnsi" w:eastAsia="Calibri" w:hAnsiTheme="minorHAnsi" w:cstheme="minorHAnsi"/>
                <w:sz w:val="18"/>
                <w:szCs w:val="18"/>
                <w:lang w:val="hr-HR"/>
              </w:rPr>
              <w:t>)</w:t>
            </w:r>
          </w:p>
          <w:p w14:paraId="65788500" w14:textId="77777777" w:rsidR="00643CDB"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a 2008/99/EC o zaštiti okoliša putem </w:t>
            </w:r>
            <w:r w:rsidR="00725BB2" w:rsidRPr="008D043F">
              <w:rPr>
                <w:rFonts w:asciiTheme="minorHAnsi" w:eastAsia="Calibri" w:hAnsiTheme="minorHAnsi" w:cstheme="minorHAnsi"/>
                <w:sz w:val="18"/>
                <w:szCs w:val="18"/>
                <w:lang w:val="hr-HR"/>
              </w:rPr>
              <w:t xml:space="preserve">krivičnog </w:t>
            </w:r>
            <w:r w:rsidRPr="008D043F">
              <w:rPr>
                <w:rFonts w:asciiTheme="minorHAnsi" w:eastAsia="Calibri" w:hAnsiTheme="minorHAnsi" w:cstheme="minorHAnsi"/>
                <w:sz w:val="18"/>
                <w:szCs w:val="18"/>
                <w:lang w:val="hr-HR"/>
              </w:rPr>
              <w:t>prava</w:t>
            </w:r>
          </w:p>
          <w:p w14:paraId="5B93406B" w14:textId="77777777" w:rsidR="00643CDB"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a 2010/75/EU o industrijskim emisijama </w:t>
            </w:r>
          </w:p>
          <w:p w14:paraId="3B1B2688" w14:textId="77777777" w:rsidR="00643CDB"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a 2012/18/EU o kontroli opasnosti od velikih nesreća  </w:t>
            </w:r>
          </w:p>
          <w:p w14:paraId="1BA20B32" w14:textId="77777777" w:rsidR="00CC447D" w:rsidRPr="008D043F" w:rsidRDefault="00CC447D" w:rsidP="0068355A">
            <w:pPr>
              <w:pStyle w:val="ListParagraph"/>
              <w:numPr>
                <w:ilvl w:val="0"/>
                <w:numId w:val="37"/>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redba (EZ) br. 1221/2009 o sistemu ekooznačavanja i sistemu okolišnog upravljanja i nezavisnog ocjenjivanja</w:t>
            </w:r>
          </w:p>
          <w:p w14:paraId="32944432"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7D09137E" w14:textId="74521180" w:rsidR="00092A37" w:rsidRPr="008D043F" w:rsidRDefault="00CC447D" w:rsidP="0068355A">
            <w:pPr>
              <w:pStyle w:val="ListParagraph"/>
              <w:numPr>
                <w:ilvl w:val="0"/>
                <w:numId w:val="154"/>
              </w:numPr>
              <w:spacing w:before="40" w:after="40" w:line="276" w:lineRule="auto"/>
              <w:ind w:left="656" w:hanging="56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edba i praćenje Programa aproksimacije propisa Federacije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oblasti okoliša</w:t>
            </w:r>
          </w:p>
          <w:p w14:paraId="603DC71A" w14:textId="2D08339F" w:rsidR="00092A37" w:rsidRPr="008D043F" w:rsidRDefault="00D72709"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svajanje i realizacija Plana za provedbu i praćenje Programa aproksimacije propisa Federacije </w:t>
            </w:r>
            <w:r w:rsidR="00B32D80"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s pravnom stečevinom EU u oblasti okoliša</w:t>
            </w:r>
          </w:p>
          <w:p w14:paraId="3D0C13E0" w14:textId="6D746E17" w:rsidR="00092A37" w:rsidRPr="008D043F" w:rsidRDefault="00D72709"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 </w:t>
            </w:r>
            <w:r w:rsidR="00CC447D" w:rsidRPr="008D043F">
              <w:rPr>
                <w:rFonts w:asciiTheme="minorHAnsi" w:eastAsia="Calibri" w:hAnsiTheme="minorHAnsi" w:cstheme="minorHAnsi"/>
                <w:sz w:val="18"/>
                <w:szCs w:val="18"/>
                <w:lang w:val="hr-HR"/>
              </w:rPr>
              <w:t>Analiza važećih propisa</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identifikacija propisa kojima će Federacija </w:t>
            </w:r>
            <w:r w:rsidR="00B32D80"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preuzeti utvrđene prioritetne propise EU</w:t>
            </w:r>
          </w:p>
          <w:p w14:paraId="136353A4" w14:textId="10907748" w:rsidR="00092A37" w:rsidRPr="008D043F" w:rsidRDefault="00D72709"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zrada Akcijskog plana za usklađivanje propisa u Federaciji </w:t>
            </w:r>
            <w:r w:rsidR="00B32D80"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s </w:t>
            </w:r>
            <w:r w:rsidRPr="008D043F">
              <w:rPr>
                <w:rFonts w:asciiTheme="minorHAnsi" w:eastAsia="Calibri" w:hAnsiTheme="minorHAnsi" w:cstheme="minorHAnsi"/>
                <w:sz w:val="18"/>
                <w:szCs w:val="18"/>
                <w:lang w:val="hr-HR"/>
              </w:rPr>
              <w:t xml:space="preserve">pravnom stečevinom </w:t>
            </w:r>
            <w:r w:rsidR="00CC447D" w:rsidRPr="008D043F">
              <w:rPr>
                <w:rFonts w:asciiTheme="minorHAnsi" w:eastAsia="Calibri" w:hAnsiTheme="minorHAnsi" w:cstheme="minorHAnsi"/>
                <w:sz w:val="18"/>
                <w:szCs w:val="18"/>
                <w:lang w:val="hr-HR"/>
              </w:rPr>
              <w:t xml:space="preserve">EU u oblasti okoliša (za četverogodišnje periode), kao dio Programa integriranja BiH u EU, a u skladu s </w:t>
            </w:r>
            <w:r w:rsidRPr="008D043F">
              <w:rPr>
                <w:rFonts w:asciiTheme="minorHAnsi" w:eastAsia="Calibri" w:hAnsiTheme="minorHAnsi" w:cstheme="minorHAnsi"/>
                <w:sz w:val="18"/>
                <w:szCs w:val="18"/>
                <w:lang w:val="hr-HR"/>
              </w:rPr>
              <w:t xml:space="preserve">usaglašenim </w:t>
            </w:r>
            <w:r w:rsidR="00CC447D" w:rsidRPr="008D043F">
              <w:rPr>
                <w:rFonts w:asciiTheme="minorHAnsi" w:eastAsia="Calibri" w:hAnsiTheme="minorHAnsi" w:cstheme="minorHAnsi"/>
                <w:sz w:val="18"/>
                <w:szCs w:val="18"/>
                <w:lang w:val="hr-HR"/>
              </w:rPr>
              <w:t xml:space="preserve">listama prioriteta </w:t>
            </w:r>
          </w:p>
          <w:p w14:paraId="648C7731" w14:textId="77777777" w:rsidR="00092A37" w:rsidRPr="008D043F" w:rsidRDefault="00D72709"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saglašavanje </w:t>
            </w:r>
            <w:r w:rsidR="00CC447D" w:rsidRPr="008D043F">
              <w:rPr>
                <w:rFonts w:asciiTheme="minorHAnsi" w:eastAsia="Calibri" w:hAnsiTheme="minorHAnsi" w:cstheme="minorHAnsi"/>
                <w:sz w:val="18"/>
                <w:szCs w:val="18"/>
                <w:lang w:val="hr-HR"/>
              </w:rPr>
              <w:t xml:space="preserve">prioriteta institucionalnih mjera za oblast upravljanja okolišem, prema preporukama od strane </w:t>
            </w:r>
            <w:r w:rsidRPr="008D043F">
              <w:rPr>
                <w:rFonts w:asciiTheme="minorHAnsi" w:eastAsia="Calibri" w:hAnsiTheme="minorHAnsi" w:cstheme="minorHAnsi"/>
                <w:sz w:val="18"/>
                <w:szCs w:val="18"/>
                <w:lang w:val="hr-HR"/>
              </w:rPr>
              <w:t xml:space="preserve">Evropske </w:t>
            </w:r>
            <w:r w:rsidR="00CC447D" w:rsidRPr="008D043F">
              <w:rPr>
                <w:rFonts w:asciiTheme="minorHAnsi" w:eastAsia="Calibri" w:hAnsiTheme="minorHAnsi" w:cstheme="minorHAnsi"/>
                <w:sz w:val="18"/>
                <w:szCs w:val="18"/>
                <w:lang w:val="hr-HR"/>
              </w:rPr>
              <w:t>komisije (EK) (za četverogodišnji period)</w:t>
            </w:r>
          </w:p>
          <w:p w14:paraId="7BC590FA" w14:textId="77777777" w:rsidR="00092A37" w:rsidRPr="008D043F" w:rsidRDefault="00D72709"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zrada Akcijskog plana za realizaciju institucionalnih mjera i pregleda administrativnih kapaciteta u oblasti okoliša </w:t>
            </w:r>
            <w:r w:rsidRPr="008D043F">
              <w:rPr>
                <w:rFonts w:asciiTheme="minorHAnsi" w:eastAsia="Calibri" w:hAnsiTheme="minorHAnsi" w:cstheme="minorHAnsi"/>
                <w:sz w:val="18"/>
                <w:szCs w:val="18"/>
                <w:lang w:val="hr-HR"/>
              </w:rPr>
              <w:t xml:space="preserve">shodno </w:t>
            </w:r>
            <w:r w:rsidR="00CC447D" w:rsidRPr="008D043F">
              <w:rPr>
                <w:rFonts w:asciiTheme="minorHAnsi" w:eastAsia="Calibri" w:hAnsiTheme="minorHAnsi" w:cstheme="minorHAnsi"/>
                <w:sz w:val="18"/>
                <w:szCs w:val="18"/>
                <w:lang w:val="hr-HR"/>
              </w:rPr>
              <w:t xml:space="preserve">preporukama </w:t>
            </w:r>
            <w:r w:rsidRPr="008D043F">
              <w:rPr>
                <w:rFonts w:asciiTheme="minorHAnsi" w:eastAsia="Calibri" w:hAnsiTheme="minorHAnsi" w:cstheme="minorHAnsi"/>
                <w:sz w:val="18"/>
                <w:szCs w:val="18"/>
                <w:lang w:val="hr-HR"/>
              </w:rPr>
              <w:t xml:space="preserve">Evropske </w:t>
            </w:r>
            <w:r w:rsidR="00CC447D" w:rsidRPr="008D043F">
              <w:rPr>
                <w:rFonts w:asciiTheme="minorHAnsi" w:eastAsia="Calibri" w:hAnsiTheme="minorHAnsi" w:cstheme="minorHAnsi"/>
                <w:sz w:val="18"/>
                <w:szCs w:val="18"/>
                <w:lang w:val="hr-HR"/>
              </w:rPr>
              <w:t xml:space="preserve">komisije (za četverogodišnje periode), kao dio Programa integriranja BiH u EU, a u skladu s </w:t>
            </w:r>
            <w:r w:rsidRPr="008D043F">
              <w:rPr>
                <w:rFonts w:asciiTheme="minorHAnsi" w:eastAsia="Calibri" w:hAnsiTheme="minorHAnsi" w:cstheme="minorHAnsi"/>
                <w:sz w:val="18"/>
                <w:szCs w:val="18"/>
                <w:lang w:val="hr-HR"/>
              </w:rPr>
              <w:t xml:space="preserve">usaglašenim </w:t>
            </w:r>
            <w:r w:rsidR="00CC447D" w:rsidRPr="008D043F">
              <w:rPr>
                <w:rFonts w:asciiTheme="minorHAnsi" w:eastAsia="Calibri" w:hAnsiTheme="minorHAnsi" w:cstheme="minorHAnsi"/>
                <w:sz w:val="18"/>
                <w:szCs w:val="18"/>
                <w:lang w:val="hr-HR"/>
              </w:rPr>
              <w:t>listama prioriteta</w:t>
            </w:r>
          </w:p>
          <w:p w14:paraId="6557C286" w14:textId="62966602" w:rsidR="00092A37" w:rsidRPr="008D043F" w:rsidRDefault="00D72709"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češće </w:t>
            </w:r>
            <w:r w:rsidR="00CC447D" w:rsidRPr="008D043F">
              <w:rPr>
                <w:rFonts w:asciiTheme="minorHAnsi" w:eastAsia="Calibri" w:hAnsiTheme="minorHAnsi" w:cstheme="minorHAnsi"/>
                <w:sz w:val="18"/>
                <w:szCs w:val="18"/>
                <w:lang w:val="hr-HR"/>
              </w:rPr>
              <w:t xml:space="preserve">u pripremi Programa integriranja BiH u EU za oblast upravljanja okolišem </w:t>
            </w:r>
            <w:r w:rsidRPr="008D043F">
              <w:rPr>
                <w:rFonts w:asciiTheme="minorHAnsi" w:eastAsia="Calibri" w:hAnsiTheme="minorHAnsi" w:cstheme="minorHAnsi"/>
                <w:sz w:val="18"/>
                <w:szCs w:val="18"/>
                <w:lang w:val="hr-HR"/>
              </w:rPr>
              <w:t xml:space="preserve">u ime </w:t>
            </w:r>
            <w:r w:rsidR="00CC447D" w:rsidRPr="008D043F">
              <w:rPr>
                <w:rFonts w:asciiTheme="minorHAnsi" w:eastAsia="Calibri" w:hAnsiTheme="minorHAnsi" w:cstheme="minorHAnsi"/>
                <w:sz w:val="18"/>
                <w:szCs w:val="18"/>
                <w:lang w:val="hr-HR"/>
              </w:rPr>
              <w:t xml:space="preserve">Federacije </w:t>
            </w:r>
            <w:r w:rsidR="00B32D80" w:rsidRPr="008D043F">
              <w:rPr>
                <w:rFonts w:asciiTheme="minorHAnsi" w:eastAsia="Calibri" w:hAnsiTheme="minorHAnsi" w:cstheme="minorHAnsi"/>
                <w:sz w:val="18"/>
                <w:szCs w:val="18"/>
                <w:lang w:val="hr-HR"/>
              </w:rPr>
              <w:t>BiH</w:t>
            </w:r>
          </w:p>
          <w:p w14:paraId="72CE8AAF" w14:textId="1876040F" w:rsidR="00CC447D" w:rsidRPr="008D043F" w:rsidRDefault="00D72709"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Realizacija Programa integriranja BiH u EU za oblast upravljanja okolišem u Federaciji </w:t>
            </w:r>
            <w:r w:rsidR="00B32D80"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odnosno:</w:t>
            </w:r>
          </w:p>
          <w:p w14:paraId="78AB4D03" w14:textId="7769470E" w:rsidR="00CC447D" w:rsidRPr="008D043F" w:rsidRDefault="00CC447D" w:rsidP="0068355A">
            <w:pPr>
              <w:numPr>
                <w:ilvl w:val="0"/>
                <w:numId w:val="155"/>
              </w:numPr>
              <w:spacing w:before="40" w:after="40" w:line="276" w:lineRule="auto"/>
              <w:ind w:left="1081" w:hanging="14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kcijski plan za usklađivanje propis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w:t>
            </w:r>
            <w:r w:rsidR="00D727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oblasti okoliša</w:t>
            </w:r>
          </w:p>
          <w:p w14:paraId="5EB66C97" w14:textId="77777777" w:rsidR="00CC447D" w:rsidRPr="008D043F" w:rsidRDefault="00CC447D" w:rsidP="0068355A">
            <w:pPr>
              <w:numPr>
                <w:ilvl w:val="0"/>
                <w:numId w:val="155"/>
              </w:numPr>
              <w:spacing w:before="40" w:after="40" w:line="276" w:lineRule="auto"/>
              <w:ind w:left="1081" w:hanging="142"/>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kcijski plan za realizaciju institucionalnih mjera</w:t>
            </w:r>
          </w:p>
          <w:p w14:paraId="1770CA7A" w14:textId="07107C84" w:rsidR="00092A37" w:rsidRPr="008D043F" w:rsidRDefault="00CC447D"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zvoj sistematskog praćenja usklađivanja na osnovu tabela usklađenosti u oblasti zaštite okoliša, u </w:t>
            </w:r>
            <w:r w:rsidR="00D72709" w:rsidRPr="008D043F">
              <w:rPr>
                <w:rFonts w:asciiTheme="minorHAnsi" w:eastAsia="Calibri" w:hAnsiTheme="minorHAnsi" w:cstheme="minorHAnsi"/>
                <w:sz w:val="18"/>
                <w:szCs w:val="18"/>
                <w:lang w:val="hr-HR"/>
              </w:rPr>
              <w:t xml:space="preserve">saradnji </w:t>
            </w:r>
            <w:r w:rsidRPr="008D043F">
              <w:rPr>
                <w:rFonts w:asciiTheme="minorHAnsi" w:eastAsia="Calibri" w:hAnsiTheme="minorHAnsi" w:cstheme="minorHAnsi"/>
                <w:sz w:val="18"/>
                <w:szCs w:val="18"/>
                <w:lang w:val="hr-HR"/>
              </w:rPr>
              <w:t xml:space="preserve">s Ministarstvom vanjske trgovine i ekonomskih odnosa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 nadležnim institucijama u Republici Srpskoj i Brčko distriktu</w:t>
            </w:r>
            <w:r w:rsidR="00D72709" w:rsidRPr="008D043F">
              <w:rPr>
                <w:rFonts w:asciiTheme="minorHAnsi" w:eastAsia="Calibri" w:hAnsiTheme="minorHAnsi" w:cstheme="minorHAnsi"/>
                <w:sz w:val="18"/>
                <w:szCs w:val="18"/>
                <w:lang w:val="hr-HR"/>
              </w:rPr>
              <w:t xml:space="preserve"> BiH</w:t>
            </w:r>
          </w:p>
          <w:p w14:paraId="5D147A31" w14:textId="4A0BDC24" w:rsidR="00092A37" w:rsidRPr="008D043F" w:rsidRDefault="00CC447D"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aćenje procesa usklađenosti zakonodavstva u oblasti okoliš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w:t>
            </w:r>
            <w:r w:rsidR="00D727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w:t>
            </w:r>
            <w:r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sz w:val="18"/>
                <w:szCs w:val="18"/>
                <w:lang w:val="hr-HR"/>
              </w:rPr>
              <w:t xml:space="preserve">na </w:t>
            </w:r>
            <w:r w:rsidR="00D72709" w:rsidRPr="008D043F">
              <w:rPr>
                <w:rFonts w:asciiTheme="minorHAnsi" w:eastAsia="Calibri" w:hAnsiTheme="minorHAnsi" w:cstheme="minorHAnsi"/>
                <w:sz w:val="18"/>
                <w:szCs w:val="18"/>
                <w:lang w:val="hr-HR"/>
              </w:rPr>
              <w:t>godišnjem nivou</w:t>
            </w:r>
          </w:p>
          <w:p w14:paraId="75A09BC4" w14:textId="23C9C8FA" w:rsidR="00092A37" w:rsidRPr="008D043F" w:rsidRDefault="00D72709"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češće </w:t>
            </w:r>
            <w:r w:rsidR="00CC447D" w:rsidRPr="008D043F">
              <w:rPr>
                <w:rFonts w:asciiTheme="minorHAnsi" w:eastAsia="Calibri" w:hAnsiTheme="minorHAnsi" w:cstheme="minorHAnsi"/>
                <w:sz w:val="18"/>
                <w:szCs w:val="18"/>
                <w:lang w:val="hr-HR"/>
              </w:rPr>
              <w:t xml:space="preserve">u procesu izrade Planova za provedbu EU direktiva (DSIP-a) u oblasti okoliša koji predstavljaju okvir za poduzimanje potrebnih aktivnosti i razvoj pripadajućih Akcijskih planova (APID-a) za provedbu direktiva EU u Federaciji </w:t>
            </w:r>
            <w:r w:rsidR="00B32D80" w:rsidRPr="008D043F">
              <w:rPr>
                <w:rFonts w:asciiTheme="minorHAnsi" w:eastAsia="Calibri" w:hAnsiTheme="minorHAnsi" w:cstheme="minorHAnsi"/>
                <w:sz w:val="18"/>
                <w:szCs w:val="18"/>
                <w:lang w:val="hr-HR"/>
              </w:rPr>
              <w:t>BiH</w:t>
            </w:r>
          </w:p>
          <w:p w14:paraId="2D84929C" w14:textId="19112A26" w:rsidR="00CC447D" w:rsidRPr="008D043F" w:rsidRDefault="00CC447D" w:rsidP="0068355A">
            <w:pPr>
              <w:pStyle w:val="ListParagraph"/>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ema Programu aproksimacije propisa Federacije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oblasti okoliša</w:t>
            </w:r>
            <w:r w:rsidR="00D727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u skladu s dinamikom Programa integriranja BiH u EU za oblast upravljanja okolišem i usvojenim prioritetima, izrada i usvajanje:</w:t>
            </w:r>
          </w:p>
          <w:p w14:paraId="51F92D6F" w14:textId="77777777" w:rsidR="00CC447D" w:rsidRPr="008D043F" w:rsidRDefault="00CC447D" w:rsidP="0068355A">
            <w:pPr>
              <w:numPr>
                <w:ilvl w:val="0"/>
                <w:numId w:val="155"/>
              </w:numPr>
              <w:spacing w:before="40" w:after="40" w:line="276" w:lineRule="auto"/>
              <w:ind w:left="1081"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lana za provedbu Direktive 2001/42/EC o procjeni učinaka određenih planova i programa na okoliš (Direktiva o SPUO</w:t>
            </w:r>
            <w:r w:rsidR="00D72709"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w:t>
            </w:r>
          </w:p>
          <w:p w14:paraId="5F50CF18" w14:textId="77777777" w:rsidR="00CC447D" w:rsidRPr="008D043F" w:rsidRDefault="00CC447D" w:rsidP="0068355A">
            <w:pPr>
              <w:numPr>
                <w:ilvl w:val="0"/>
                <w:numId w:val="155"/>
              </w:numPr>
              <w:spacing w:before="40" w:after="40" w:line="276" w:lineRule="auto"/>
              <w:ind w:left="1081"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lana za provedbu Direktive 2004/35/EC o odgovornosti za okoliš u pogledu spr</w:t>
            </w:r>
            <w:r w:rsidR="00D7270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čavanja i otklanjanja štete u okolišu</w:t>
            </w:r>
          </w:p>
          <w:p w14:paraId="3A25A868" w14:textId="77777777" w:rsidR="00CC447D" w:rsidRPr="008D043F" w:rsidRDefault="00CC447D" w:rsidP="0068355A">
            <w:pPr>
              <w:numPr>
                <w:ilvl w:val="0"/>
                <w:numId w:val="155"/>
              </w:numPr>
              <w:spacing w:before="40" w:after="40" w:line="276" w:lineRule="auto"/>
              <w:ind w:left="1081"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a za provedbu Direktive 2007/2/EC o uspostavljanju infrastrukture za prostorne informacije u </w:t>
            </w:r>
            <w:r w:rsidR="00D72709" w:rsidRPr="008D043F">
              <w:rPr>
                <w:rFonts w:asciiTheme="minorHAnsi" w:eastAsia="Calibri" w:hAnsiTheme="minorHAnsi" w:cstheme="minorHAnsi"/>
                <w:sz w:val="18"/>
                <w:szCs w:val="18"/>
                <w:lang w:val="hr-HR"/>
              </w:rPr>
              <w:t xml:space="preserve">Evropskoj </w:t>
            </w:r>
            <w:r w:rsidRPr="008D043F">
              <w:rPr>
                <w:rFonts w:asciiTheme="minorHAnsi" w:eastAsia="Calibri" w:hAnsiTheme="minorHAnsi" w:cstheme="minorHAnsi"/>
                <w:sz w:val="18"/>
                <w:szCs w:val="18"/>
                <w:lang w:val="hr-HR"/>
              </w:rPr>
              <w:t xml:space="preserve">zajednici (INSPIRE </w:t>
            </w:r>
            <w:r w:rsidR="00D72709" w:rsidRPr="008D043F">
              <w:rPr>
                <w:rFonts w:asciiTheme="minorHAnsi" w:eastAsia="Calibri" w:hAnsiTheme="minorHAnsi" w:cstheme="minorHAnsi"/>
                <w:sz w:val="18"/>
                <w:szCs w:val="18"/>
                <w:lang w:val="hr-HR"/>
              </w:rPr>
              <w:t>direktiva</w:t>
            </w:r>
            <w:r w:rsidRPr="008D043F">
              <w:rPr>
                <w:rFonts w:asciiTheme="minorHAnsi" w:eastAsia="Calibri" w:hAnsiTheme="minorHAnsi" w:cstheme="minorHAnsi"/>
                <w:sz w:val="18"/>
                <w:szCs w:val="18"/>
                <w:lang w:val="hr-HR"/>
              </w:rPr>
              <w:t>)</w:t>
            </w:r>
          </w:p>
          <w:p w14:paraId="51BA6BB5" w14:textId="77777777" w:rsidR="00CC447D" w:rsidRPr="008D043F" w:rsidRDefault="00CC447D" w:rsidP="0068355A">
            <w:pPr>
              <w:numPr>
                <w:ilvl w:val="0"/>
                <w:numId w:val="155"/>
              </w:numPr>
              <w:spacing w:before="40" w:after="40" w:line="276" w:lineRule="auto"/>
              <w:ind w:left="1081"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a za provedbu Direktive 2008/99/EC o zaštiti okoliša putem </w:t>
            </w:r>
            <w:r w:rsidR="00725BB2" w:rsidRPr="008D043F">
              <w:rPr>
                <w:rFonts w:asciiTheme="minorHAnsi" w:eastAsia="Calibri" w:hAnsiTheme="minorHAnsi" w:cstheme="minorHAnsi"/>
                <w:sz w:val="18"/>
                <w:szCs w:val="18"/>
                <w:lang w:val="hr-HR"/>
              </w:rPr>
              <w:t xml:space="preserve">krivičnog </w:t>
            </w:r>
            <w:r w:rsidRPr="008D043F">
              <w:rPr>
                <w:rFonts w:asciiTheme="minorHAnsi" w:eastAsia="Calibri" w:hAnsiTheme="minorHAnsi" w:cstheme="minorHAnsi"/>
                <w:sz w:val="18"/>
                <w:szCs w:val="18"/>
                <w:lang w:val="hr-HR"/>
              </w:rPr>
              <w:t>prava</w:t>
            </w:r>
          </w:p>
          <w:p w14:paraId="77C2D4FE" w14:textId="77777777" w:rsidR="00CC447D" w:rsidRPr="008D043F" w:rsidRDefault="00CC447D" w:rsidP="0068355A">
            <w:pPr>
              <w:numPr>
                <w:ilvl w:val="0"/>
                <w:numId w:val="155"/>
              </w:numPr>
              <w:spacing w:before="40" w:after="40" w:line="276" w:lineRule="auto"/>
              <w:ind w:left="1081"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lana za provedbu Direktive 2010/75/EU o industrijskim emisijama</w:t>
            </w:r>
          </w:p>
          <w:p w14:paraId="0872171A" w14:textId="77777777" w:rsidR="00092A37" w:rsidRPr="008D043F" w:rsidRDefault="00CC447D" w:rsidP="0068355A">
            <w:pPr>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ealizacija Akcijskih planova provedbe (APID-a)</w:t>
            </w:r>
          </w:p>
          <w:p w14:paraId="1BECF99E" w14:textId="77777777" w:rsidR="00CC447D" w:rsidRPr="008D043F" w:rsidRDefault="00CC447D" w:rsidP="0068355A">
            <w:pPr>
              <w:numPr>
                <w:ilvl w:val="0"/>
                <w:numId w:val="154"/>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kacija "konfliktnih </w:t>
            </w:r>
            <w:r w:rsidR="00D72709" w:rsidRPr="008D043F">
              <w:rPr>
                <w:rFonts w:asciiTheme="minorHAnsi" w:eastAsia="Calibri" w:hAnsiTheme="minorHAnsi" w:cstheme="minorHAnsi"/>
                <w:sz w:val="18"/>
                <w:szCs w:val="18"/>
                <w:lang w:val="hr-HR"/>
              </w:rPr>
              <w:t>tački</w:t>
            </w:r>
            <w:r w:rsidRPr="008D043F">
              <w:rPr>
                <w:rFonts w:asciiTheme="minorHAnsi" w:eastAsia="Calibri" w:hAnsiTheme="minorHAnsi" w:cstheme="minorHAnsi"/>
                <w:sz w:val="18"/>
                <w:szCs w:val="18"/>
                <w:lang w:val="hr-HR"/>
              </w:rPr>
              <w:t>" koje usporavaju parlamentarnu proceduru usvajanja zakona i ciljano rješavanje istih radi ubrzanja procedure (</w:t>
            </w:r>
            <w:r w:rsidRPr="008D043F">
              <w:rPr>
                <w:rFonts w:asciiTheme="minorHAnsi" w:eastAsia="Calibri" w:hAnsiTheme="minorHAnsi" w:cstheme="minorHAnsi"/>
                <w:i/>
                <w:sz w:val="18"/>
                <w:szCs w:val="18"/>
                <w:lang w:val="hr-HR"/>
              </w:rPr>
              <w:t xml:space="preserve">Nadležno ministarstvo putem posebnog odbora parlamenta za okoliš osigurava da se utvrde sporne </w:t>
            </w:r>
            <w:r w:rsidR="00D72709" w:rsidRPr="008D043F">
              <w:rPr>
                <w:rFonts w:asciiTheme="minorHAnsi" w:eastAsia="Calibri" w:hAnsiTheme="minorHAnsi" w:cstheme="minorHAnsi"/>
                <w:i/>
                <w:sz w:val="18"/>
                <w:szCs w:val="18"/>
                <w:lang w:val="hr-HR"/>
              </w:rPr>
              <w:t>tačke</w:t>
            </w:r>
            <w:r w:rsidRPr="008D043F">
              <w:rPr>
                <w:rFonts w:asciiTheme="minorHAnsi" w:eastAsia="Calibri" w:hAnsiTheme="minorHAnsi" w:cstheme="minorHAnsi"/>
                <w:i/>
                <w:sz w:val="18"/>
                <w:szCs w:val="18"/>
                <w:lang w:val="hr-HR"/>
              </w:rPr>
              <w:t>, konsultiraju stručnjaci, eventualno stranački pregovara i ubrza proces</w:t>
            </w:r>
            <w:r w:rsidRPr="008D043F">
              <w:rPr>
                <w:rFonts w:asciiTheme="minorHAnsi" w:eastAsia="Calibri" w:hAnsiTheme="minorHAnsi" w:cstheme="minorHAnsi"/>
                <w:sz w:val="18"/>
                <w:szCs w:val="18"/>
                <w:lang w:val="hr-HR"/>
              </w:rPr>
              <w:t>)</w:t>
            </w:r>
          </w:p>
        </w:tc>
      </w:tr>
      <w:tr w:rsidR="00CC447D" w:rsidRPr="008D043F" w14:paraId="4E2E3649" w14:textId="77777777" w:rsidTr="00F3111B">
        <w:trPr>
          <w:trHeight w:val="567"/>
        </w:trPr>
        <w:tc>
          <w:tcPr>
            <w:tcW w:w="1451" w:type="pct"/>
            <w:shd w:val="clear" w:color="auto" w:fill="009D73"/>
            <w:vAlign w:val="center"/>
          </w:tcPr>
          <w:p w14:paraId="08F0BCD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49" w:type="pct"/>
            <w:gridSpan w:val="3"/>
            <w:shd w:val="clear" w:color="auto" w:fill="FFFFFF" w:themeFill="background1"/>
            <w:vAlign w:val="center"/>
          </w:tcPr>
          <w:p w14:paraId="168A2EB3"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1BD1E25F" w14:textId="77777777" w:rsidTr="00F3111B">
        <w:trPr>
          <w:trHeight w:val="567"/>
        </w:trPr>
        <w:tc>
          <w:tcPr>
            <w:tcW w:w="1451" w:type="pct"/>
            <w:vMerge w:val="restart"/>
            <w:shd w:val="clear" w:color="auto" w:fill="009D73"/>
            <w:vAlign w:val="center"/>
          </w:tcPr>
          <w:p w14:paraId="5DE55D4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4" w:type="pct"/>
            <w:shd w:val="clear" w:color="auto" w:fill="009D73"/>
            <w:vAlign w:val="center"/>
          </w:tcPr>
          <w:p w14:paraId="4337F63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4EE314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8" w:type="pct"/>
            <w:shd w:val="clear" w:color="auto" w:fill="009D73"/>
            <w:vAlign w:val="center"/>
          </w:tcPr>
          <w:p w14:paraId="50E5C76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A1F033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D7270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87" w:type="pct"/>
            <w:shd w:val="clear" w:color="auto" w:fill="009D73"/>
            <w:vAlign w:val="center"/>
          </w:tcPr>
          <w:p w14:paraId="32CA740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49BBF9B1" w14:textId="77777777" w:rsidTr="00F3111B">
        <w:trPr>
          <w:trHeight w:val="567"/>
        </w:trPr>
        <w:tc>
          <w:tcPr>
            <w:tcW w:w="1451" w:type="pct"/>
            <w:vMerge/>
            <w:shd w:val="clear" w:color="auto" w:fill="009D73"/>
            <w:vAlign w:val="center"/>
          </w:tcPr>
          <w:p w14:paraId="5DE6285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61A62C34"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1),</w:t>
            </w:r>
            <w:r w:rsidR="00D7270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 Uspješnost provedbe Programa aproksimacije propisa Federacije BiH s pravnom stečevinom EU u oblasti okoliša</w:t>
            </w:r>
          </w:p>
        </w:tc>
        <w:tc>
          <w:tcPr>
            <w:tcW w:w="1268" w:type="pct"/>
            <w:shd w:val="clear" w:color="auto" w:fill="FFFFFF"/>
            <w:vAlign w:val="center"/>
          </w:tcPr>
          <w:p w14:paraId="3EFAB33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pora provedba </w:t>
            </w:r>
            <w:r w:rsidRPr="008D043F">
              <w:rPr>
                <w:rFonts w:asciiTheme="minorHAnsi" w:eastAsia="Calibri" w:hAnsiTheme="minorHAnsi" w:cstheme="minorHAnsi"/>
                <w:sz w:val="18"/>
                <w:szCs w:val="18"/>
                <w:lang w:val="hr-HR"/>
              </w:rPr>
              <w:t>Programa aproksimacije propisa Federacije BiH s pravnom stečevinom EU u oblasti okoliša</w:t>
            </w:r>
          </w:p>
        </w:tc>
        <w:tc>
          <w:tcPr>
            <w:tcW w:w="1087" w:type="pct"/>
            <w:shd w:val="clear" w:color="auto" w:fill="FFFFFF"/>
            <w:vAlign w:val="center"/>
          </w:tcPr>
          <w:p w14:paraId="32BAF7A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spješno proveden Program aproksimacije propisa Federacije BiH s pravnom stečevinom EU u oblasti okoliša (2030.)</w:t>
            </w:r>
          </w:p>
        </w:tc>
      </w:tr>
      <w:tr w:rsidR="00CC447D" w:rsidRPr="008D043F" w14:paraId="18B8E9C1" w14:textId="77777777" w:rsidTr="00F3111B">
        <w:trPr>
          <w:trHeight w:val="567"/>
        </w:trPr>
        <w:tc>
          <w:tcPr>
            <w:tcW w:w="1451" w:type="pct"/>
            <w:vMerge/>
            <w:shd w:val="clear" w:color="auto" w:fill="009D73"/>
            <w:vAlign w:val="center"/>
          </w:tcPr>
          <w:p w14:paraId="4B66D95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43AC9082" w14:textId="431C00D1"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3),</w:t>
            </w:r>
            <w:r w:rsidR="00D7270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4) Akcijski plan za usklađivanje propis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w:t>
            </w:r>
            <w:r w:rsidR="00D727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oblasti okoliša (za četverogodišnje periode)</w:t>
            </w:r>
          </w:p>
        </w:tc>
        <w:tc>
          <w:tcPr>
            <w:tcW w:w="1268" w:type="pct"/>
            <w:shd w:val="clear" w:color="auto" w:fill="FFFFFF"/>
            <w:vAlign w:val="center"/>
          </w:tcPr>
          <w:p w14:paraId="4E30A40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Pr="008D043F">
              <w:rPr>
                <w:rFonts w:asciiTheme="minorHAnsi" w:eastAsia="Calibri" w:hAnsiTheme="minorHAnsi" w:cstheme="minorHAnsi"/>
                <w:sz w:val="18"/>
                <w:szCs w:val="18"/>
                <w:lang w:val="hr-HR"/>
              </w:rPr>
              <w:t xml:space="preserve">akcijski plan </w:t>
            </w:r>
          </w:p>
        </w:tc>
        <w:tc>
          <w:tcPr>
            <w:tcW w:w="1087" w:type="pct"/>
            <w:shd w:val="clear" w:color="auto" w:fill="FFFFFF"/>
            <w:vAlign w:val="center"/>
          </w:tcPr>
          <w:p w14:paraId="3B1110A9" w14:textId="712DD200"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w:t>
            </w:r>
            <w:r w:rsidRPr="008D043F">
              <w:rPr>
                <w:rFonts w:asciiTheme="minorHAnsi" w:eastAsia="Calibri" w:hAnsiTheme="minorHAnsi" w:cstheme="minorHAnsi"/>
                <w:sz w:val="18"/>
                <w:szCs w:val="18"/>
                <w:lang w:val="hr-HR"/>
              </w:rPr>
              <w:t xml:space="preserve">Akcijski plan za usklađivanje propis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w:t>
            </w:r>
            <w:r w:rsidR="00D727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oblasti okoliša (za četverogodišnje periode) (2023.)</w:t>
            </w:r>
          </w:p>
        </w:tc>
      </w:tr>
      <w:tr w:rsidR="00CC447D" w:rsidRPr="008D043F" w14:paraId="6D8281E0" w14:textId="77777777" w:rsidTr="00F3111B">
        <w:trPr>
          <w:trHeight w:val="567"/>
        </w:trPr>
        <w:tc>
          <w:tcPr>
            <w:tcW w:w="1451" w:type="pct"/>
            <w:vMerge/>
            <w:shd w:val="clear" w:color="auto" w:fill="009D73"/>
            <w:vAlign w:val="center"/>
          </w:tcPr>
          <w:p w14:paraId="08EC5A1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6E492169"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5),</w:t>
            </w:r>
            <w:r w:rsidR="00D7270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6) Akcijski plan za realizaciju institucionalnih mjera i pregleda administrativnih kapaciteta u oblasti okoliša </w:t>
            </w:r>
            <w:r w:rsidR="00D72709" w:rsidRPr="008D043F">
              <w:rPr>
                <w:rFonts w:asciiTheme="minorHAnsi" w:eastAsia="Calibri" w:hAnsiTheme="minorHAnsi" w:cstheme="minorHAnsi"/>
                <w:sz w:val="18"/>
                <w:szCs w:val="18"/>
                <w:lang w:val="hr-HR"/>
              </w:rPr>
              <w:t xml:space="preserve">shodno </w:t>
            </w:r>
            <w:r w:rsidRPr="008D043F">
              <w:rPr>
                <w:rFonts w:asciiTheme="minorHAnsi" w:eastAsia="Calibri" w:hAnsiTheme="minorHAnsi" w:cstheme="minorHAnsi"/>
                <w:sz w:val="18"/>
                <w:szCs w:val="18"/>
                <w:lang w:val="hr-HR"/>
              </w:rPr>
              <w:t xml:space="preserve">preporukama </w:t>
            </w:r>
            <w:r w:rsidR="00D72709" w:rsidRPr="008D043F">
              <w:rPr>
                <w:rFonts w:asciiTheme="minorHAnsi" w:eastAsia="Calibri" w:hAnsiTheme="minorHAnsi" w:cstheme="minorHAnsi"/>
                <w:sz w:val="18"/>
                <w:szCs w:val="18"/>
                <w:lang w:val="hr-HR"/>
              </w:rPr>
              <w:t xml:space="preserve">Evropske </w:t>
            </w:r>
            <w:r w:rsidRPr="008D043F">
              <w:rPr>
                <w:rFonts w:asciiTheme="minorHAnsi" w:eastAsia="Calibri" w:hAnsiTheme="minorHAnsi" w:cstheme="minorHAnsi"/>
                <w:sz w:val="18"/>
                <w:szCs w:val="18"/>
                <w:lang w:val="hr-HR"/>
              </w:rPr>
              <w:t>komisije (za četverogodišnje periode)</w:t>
            </w:r>
          </w:p>
        </w:tc>
        <w:tc>
          <w:tcPr>
            <w:tcW w:w="1268" w:type="pct"/>
            <w:shd w:val="clear" w:color="auto" w:fill="FFFFFF"/>
            <w:vAlign w:val="center"/>
          </w:tcPr>
          <w:p w14:paraId="0693990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Pr="008D043F">
              <w:rPr>
                <w:rFonts w:asciiTheme="minorHAnsi" w:eastAsia="Calibri" w:hAnsiTheme="minorHAnsi" w:cstheme="minorHAnsi"/>
                <w:sz w:val="18"/>
                <w:szCs w:val="18"/>
                <w:lang w:val="hr-HR"/>
              </w:rPr>
              <w:t>akcijski plan</w:t>
            </w:r>
          </w:p>
        </w:tc>
        <w:tc>
          <w:tcPr>
            <w:tcW w:w="1087" w:type="pct"/>
            <w:shd w:val="clear" w:color="auto" w:fill="FFFFFF"/>
            <w:vAlign w:val="center"/>
          </w:tcPr>
          <w:p w14:paraId="676374B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w:t>
            </w:r>
            <w:r w:rsidRPr="008D043F">
              <w:rPr>
                <w:rFonts w:asciiTheme="minorHAnsi" w:eastAsia="Calibri" w:hAnsiTheme="minorHAnsi" w:cstheme="minorHAnsi"/>
                <w:sz w:val="18"/>
                <w:szCs w:val="18"/>
                <w:lang w:val="hr-HR"/>
              </w:rPr>
              <w:t xml:space="preserve">Akcijski plan za realizaciju institucionalnih mjera i pregleda administrativnih kapaciteta u oblasti okoliša </w:t>
            </w:r>
            <w:r w:rsidR="00D72709" w:rsidRPr="008D043F">
              <w:rPr>
                <w:rFonts w:asciiTheme="minorHAnsi" w:eastAsia="Calibri" w:hAnsiTheme="minorHAnsi" w:cstheme="minorHAnsi"/>
                <w:sz w:val="18"/>
                <w:szCs w:val="18"/>
                <w:lang w:val="hr-HR"/>
              </w:rPr>
              <w:t xml:space="preserve">shodno </w:t>
            </w:r>
            <w:r w:rsidRPr="008D043F">
              <w:rPr>
                <w:rFonts w:asciiTheme="minorHAnsi" w:eastAsia="Calibri" w:hAnsiTheme="minorHAnsi" w:cstheme="minorHAnsi"/>
                <w:sz w:val="18"/>
                <w:szCs w:val="18"/>
                <w:lang w:val="hr-HR"/>
              </w:rPr>
              <w:t xml:space="preserve">preporukama </w:t>
            </w:r>
            <w:r w:rsidR="00D72709" w:rsidRPr="008D043F">
              <w:rPr>
                <w:rFonts w:asciiTheme="minorHAnsi" w:eastAsia="Calibri" w:hAnsiTheme="minorHAnsi" w:cstheme="minorHAnsi"/>
                <w:sz w:val="18"/>
                <w:szCs w:val="18"/>
                <w:lang w:val="hr-HR"/>
              </w:rPr>
              <w:t xml:space="preserve">Evropske </w:t>
            </w:r>
            <w:r w:rsidRPr="008D043F">
              <w:rPr>
                <w:rFonts w:asciiTheme="minorHAnsi" w:eastAsia="Calibri" w:hAnsiTheme="minorHAnsi" w:cstheme="minorHAnsi"/>
                <w:sz w:val="18"/>
                <w:szCs w:val="18"/>
                <w:lang w:val="hr-HR"/>
              </w:rPr>
              <w:t>komisije (za četverogodišnje periode) (2023.)</w:t>
            </w:r>
          </w:p>
        </w:tc>
      </w:tr>
      <w:tr w:rsidR="00CC447D" w:rsidRPr="008D043F" w14:paraId="0BA9070E" w14:textId="77777777" w:rsidTr="00F3111B">
        <w:trPr>
          <w:trHeight w:val="567"/>
        </w:trPr>
        <w:tc>
          <w:tcPr>
            <w:tcW w:w="1451" w:type="pct"/>
            <w:vMerge/>
            <w:shd w:val="clear" w:color="auto" w:fill="009D73"/>
            <w:vAlign w:val="center"/>
          </w:tcPr>
          <w:p w14:paraId="42BD5AF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7556D765" w14:textId="77777777"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7) </w:t>
            </w:r>
            <w:r w:rsidR="00F84509" w:rsidRPr="008D043F">
              <w:rPr>
                <w:rFonts w:asciiTheme="minorHAnsi" w:eastAsia="Calibri" w:hAnsiTheme="minorHAnsi" w:cstheme="minorHAnsi"/>
                <w:sz w:val="18"/>
                <w:szCs w:val="18"/>
                <w:lang w:val="hr-HR"/>
              </w:rPr>
              <w:t xml:space="preserve">Učešće </w:t>
            </w:r>
            <w:r w:rsidRPr="008D043F">
              <w:rPr>
                <w:rFonts w:asciiTheme="minorHAnsi" w:eastAsia="Calibri" w:hAnsiTheme="minorHAnsi" w:cstheme="minorHAnsi"/>
                <w:sz w:val="18"/>
                <w:szCs w:val="18"/>
                <w:lang w:val="hr-HR"/>
              </w:rPr>
              <w:t xml:space="preserve">institucija </w:t>
            </w:r>
            <w:r w:rsidR="00F84509"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 pripremi Programa integriranja BiH u EU za oblast upravljanja okolišem </w:t>
            </w:r>
          </w:p>
        </w:tc>
        <w:tc>
          <w:tcPr>
            <w:tcW w:w="1268" w:type="pct"/>
            <w:shd w:val="clear" w:color="auto" w:fill="FFFFFF"/>
            <w:vAlign w:val="center"/>
          </w:tcPr>
          <w:p w14:paraId="1F92239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a programa integriranja je u toku</w:t>
            </w:r>
          </w:p>
        </w:tc>
        <w:tc>
          <w:tcPr>
            <w:tcW w:w="1087" w:type="pct"/>
            <w:shd w:val="clear" w:color="auto" w:fill="FFFFFF"/>
            <w:vAlign w:val="center"/>
          </w:tcPr>
          <w:p w14:paraId="446C594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azmatran program i dato mišljenje institucija </w:t>
            </w:r>
            <w:r w:rsidR="00F84509"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3. i 2027.)</w:t>
            </w:r>
          </w:p>
        </w:tc>
      </w:tr>
      <w:tr w:rsidR="00CC447D" w:rsidRPr="008D043F" w14:paraId="470AD455" w14:textId="77777777" w:rsidTr="00262615">
        <w:trPr>
          <w:trHeight w:val="274"/>
        </w:trPr>
        <w:tc>
          <w:tcPr>
            <w:tcW w:w="1451" w:type="pct"/>
            <w:vMerge/>
            <w:shd w:val="clear" w:color="auto" w:fill="009D73"/>
            <w:vAlign w:val="center"/>
          </w:tcPr>
          <w:p w14:paraId="6E8061E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4E38AF23" w14:textId="47394F1B"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8) </w:t>
            </w:r>
            <w:r w:rsidR="00F84509" w:rsidRPr="008D043F">
              <w:rPr>
                <w:rFonts w:asciiTheme="minorHAnsi" w:hAnsiTheme="minorHAnsi" w:cstheme="minorHAnsi"/>
                <w:color w:val="000000"/>
                <w:sz w:val="18"/>
                <w:szCs w:val="18"/>
                <w:lang w:val="hr-HR"/>
              </w:rPr>
              <w:t xml:space="preserve">Stepen </w:t>
            </w:r>
            <w:r w:rsidRPr="008D043F">
              <w:rPr>
                <w:rFonts w:asciiTheme="minorHAnsi" w:hAnsiTheme="minorHAnsi" w:cstheme="minorHAnsi"/>
                <w:color w:val="000000"/>
                <w:sz w:val="18"/>
                <w:szCs w:val="18"/>
                <w:lang w:val="hr-HR"/>
              </w:rPr>
              <w:t xml:space="preserve">realizacije </w:t>
            </w:r>
            <w:r w:rsidRPr="008D043F">
              <w:rPr>
                <w:rFonts w:asciiTheme="minorHAnsi" w:eastAsia="Calibri" w:hAnsiTheme="minorHAnsi" w:cstheme="minorHAnsi"/>
                <w:sz w:val="18"/>
                <w:szCs w:val="18"/>
                <w:lang w:val="hr-HR"/>
              </w:rPr>
              <w:t>Programa integriranja BiH u EU za oblast upravljanja okolišem u Federaciji</w:t>
            </w:r>
            <w:r w:rsidR="00B32D80" w:rsidRPr="008D043F">
              <w:rPr>
                <w:rFonts w:asciiTheme="minorHAnsi" w:eastAsia="Calibri" w:hAnsiTheme="minorHAnsi" w:cstheme="minorHAnsi"/>
                <w:sz w:val="18"/>
                <w:szCs w:val="18"/>
                <w:lang w:val="hr-HR"/>
              </w:rPr>
              <w:t xml:space="preserve"> BiH</w:t>
            </w:r>
          </w:p>
        </w:tc>
        <w:tc>
          <w:tcPr>
            <w:tcW w:w="1268" w:type="pct"/>
            <w:shd w:val="clear" w:color="auto" w:fill="FFFFFF"/>
            <w:vAlign w:val="center"/>
          </w:tcPr>
          <w:p w14:paraId="6FA3B1D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a programa integriranja je u toku</w:t>
            </w:r>
          </w:p>
        </w:tc>
        <w:tc>
          <w:tcPr>
            <w:tcW w:w="1087" w:type="pct"/>
            <w:shd w:val="clear" w:color="auto" w:fill="FFFFFF"/>
            <w:vAlign w:val="center"/>
          </w:tcPr>
          <w:p w14:paraId="75EAAD6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Visok </w:t>
            </w:r>
            <w:r w:rsidR="00F84509" w:rsidRPr="008D043F">
              <w:rPr>
                <w:rFonts w:asciiTheme="minorHAnsi" w:eastAsia="Calibri" w:hAnsiTheme="minorHAnsi" w:cstheme="minorHAnsi"/>
                <w:sz w:val="18"/>
                <w:szCs w:val="18"/>
                <w:lang w:val="hr-HR"/>
              </w:rPr>
              <w:t xml:space="preserve">stepen </w:t>
            </w:r>
            <w:r w:rsidRPr="008D043F">
              <w:rPr>
                <w:rFonts w:asciiTheme="minorHAnsi" w:eastAsia="Calibri" w:hAnsiTheme="minorHAnsi" w:cstheme="minorHAnsi"/>
                <w:sz w:val="18"/>
                <w:szCs w:val="18"/>
                <w:lang w:val="hr-HR"/>
              </w:rPr>
              <w:t>realizacije Programa integriranja (2030.)</w:t>
            </w:r>
          </w:p>
        </w:tc>
      </w:tr>
      <w:tr w:rsidR="00CC447D" w:rsidRPr="008D043F" w14:paraId="41E02CC7" w14:textId="77777777" w:rsidTr="00F3111B">
        <w:trPr>
          <w:trHeight w:val="567"/>
        </w:trPr>
        <w:tc>
          <w:tcPr>
            <w:tcW w:w="1451" w:type="pct"/>
            <w:vMerge/>
            <w:shd w:val="clear" w:color="auto" w:fill="009D73"/>
            <w:vAlign w:val="center"/>
          </w:tcPr>
          <w:p w14:paraId="0580963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310FDE47" w14:textId="77777777"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9) S</w:t>
            </w:r>
            <w:r w:rsidRPr="008D043F">
              <w:rPr>
                <w:rFonts w:asciiTheme="minorHAnsi" w:eastAsia="Calibri" w:hAnsiTheme="minorHAnsi" w:cstheme="minorHAnsi"/>
                <w:sz w:val="18"/>
                <w:szCs w:val="18"/>
                <w:lang w:val="hr-HR"/>
              </w:rPr>
              <w:t xml:space="preserve">istematsko </w:t>
            </w:r>
            <w:r w:rsidR="00F84509" w:rsidRPr="008D043F">
              <w:rPr>
                <w:rFonts w:asciiTheme="minorHAnsi" w:eastAsia="Calibri" w:hAnsiTheme="minorHAnsi" w:cstheme="minorHAnsi"/>
                <w:sz w:val="18"/>
                <w:szCs w:val="18"/>
                <w:lang w:val="hr-HR"/>
              </w:rPr>
              <w:t xml:space="preserve">praćenje </w:t>
            </w:r>
            <w:r w:rsidRPr="008D043F">
              <w:rPr>
                <w:rFonts w:asciiTheme="minorHAnsi" w:eastAsia="Calibri" w:hAnsiTheme="minorHAnsi" w:cstheme="minorHAnsi"/>
                <w:sz w:val="18"/>
                <w:szCs w:val="18"/>
                <w:lang w:val="hr-HR"/>
              </w:rPr>
              <w:t>usklađivanja</w:t>
            </w:r>
          </w:p>
        </w:tc>
        <w:tc>
          <w:tcPr>
            <w:tcW w:w="1268" w:type="pct"/>
            <w:shd w:val="clear" w:color="auto" w:fill="FFFFFF"/>
            <w:vAlign w:val="center"/>
          </w:tcPr>
          <w:p w14:paraId="48CF0DE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razvijeno</w:t>
            </w:r>
          </w:p>
        </w:tc>
        <w:tc>
          <w:tcPr>
            <w:tcW w:w="1087" w:type="pct"/>
            <w:shd w:val="clear" w:color="auto" w:fill="FFFFFF"/>
            <w:vAlign w:val="center"/>
          </w:tcPr>
          <w:p w14:paraId="4A55350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azvijeno (2023.)</w:t>
            </w:r>
          </w:p>
        </w:tc>
      </w:tr>
      <w:tr w:rsidR="00CC447D" w:rsidRPr="008D043F" w14:paraId="7A2B33FE" w14:textId="77777777" w:rsidTr="00F3111B">
        <w:trPr>
          <w:trHeight w:val="567"/>
        </w:trPr>
        <w:tc>
          <w:tcPr>
            <w:tcW w:w="1451" w:type="pct"/>
            <w:vMerge/>
            <w:shd w:val="clear" w:color="auto" w:fill="009D73"/>
            <w:vAlign w:val="center"/>
          </w:tcPr>
          <w:p w14:paraId="5022A2F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5BD29AF2" w14:textId="77777777"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10) Efikasno i redovno praćenje i ažuriranje propisa u </w:t>
            </w:r>
            <w:r w:rsidRPr="008D043F">
              <w:rPr>
                <w:rFonts w:asciiTheme="minorHAnsi" w:eastAsia="Calibri" w:hAnsiTheme="minorHAnsi" w:cstheme="minorHAnsi"/>
                <w:sz w:val="18"/>
                <w:szCs w:val="18"/>
                <w:lang w:val="hr-HR"/>
              </w:rPr>
              <w:t>oblasti okoliša (usklađenost s</w:t>
            </w:r>
            <w:r w:rsidR="00F845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w:t>
            </w:r>
          </w:p>
        </w:tc>
        <w:tc>
          <w:tcPr>
            <w:tcW w:w="1268" w:type="pct"/>
            <w:shd w:val="clear" w:color="auto" w:fill="FFFFFF"/>
            <w:vAlign w:val="center"/>
          </w:tcPr>
          <w:p w14:paraId="398F1F1D" w14:textId="77777777" w:rsidR="00CC447D" w:rsidRPr="008D043F" w:rsidRDefault="00F8450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ažurirani i usklađeni propisi</w:t>
            </w:r>
          </w:p>
        </w:tc>
        <w:tc>
          <w:tcPr>
            <w:tcW w:w="1087" w:type="pct"/>
            <w:shd w:val="clear" w:color="auto" w:fill="FFFFFF"/>
            <w:vAlign w:val="center"/>
          </w:tcPr>
          <w:p w14:paraId="42A9764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Ažurirani i usklađeni propisi </w:t>
            </w:r>
            <w:r w:rsidRPr="008D043F">
              <w:rPr>
                <w:rFonts w:asciiTheme="minorHAnsi" w:eastAsia="Calibri" w:hAnsiTheme="minorHAnsi" w:cstheme="minorHAnsi"/>
                <w:sz w:val="18"/>
                <w:szCs w:val="18"/>
                <w:lang w:val="hr-HR"/>
              </w:rPr>
              <w:t>s</w:t>
            </w:r>
            <w:r w:rsidR="00F845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w:t>
            </w:r>
            <w:r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sz w:val="18"/>
                <w:szCs w:val="18"/>
                <w:lang w:val="hr-HR"/>
              </w:rPr>
              <w:t>(2030.)</w:t>
            </w:r>
          </w:p>
        </w:tc>
      </w:tr>
      <w:tr w:rsidR="00CC447D" w:rsidRPr="008D043F" w14:paraId="20E2D0AE" w14:textId="77777777" w:rsidTr="00F3111B">
        <w:trPr>
          <w:trHeight w:val="567"/>
        </w:trPr>
        <w:tc>
          <w:tcPr>
            <w:tcW w:w="1451" w:type="pct"/>
            <w:vMerge/>
            <w:shd w:val="clear" w:color="auto" w:fill="009D73"/>
            <w:vAlign w:val="center"/>
          </w:tcPr>
          <w:p w14:paraId="66768BE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6CE348FB" w14:textId="005FAAF0"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11) Kvalitet doprinosa institucija Federacije </w:t>
            </w:r>
            <w:r w:rsidR="00B32D80" w:rsidRPr="008D043F">
              <w:rPr>
                <w:rFonts w:asciiTheme="minorHAnsi" w:hAnsiTheme="minorHAnsi" w:cstheme="minorHAnsi"/>
                <w:color w:val="000000"/>
                <w:sz w:val="18"/>
                <w:szCs w:val="18"/>
                <w:lang w:val="hr-HR"/>
              </w:rPr>
              <w:t>BiH</w:t>
            </w:r>
            <w:r w:rsidRPr="008D043F">
              <w:rPr>
                <w:rFonts w:asciiTheme="minorHAnsi" w:hAnsiTheme="minorHAnsi" w:cstheme="minorHAnsi"/>
                <w:color w:val="000000"/>
                <w:sz w:val="18"/>
                <w:szCs w:val="18"/>
                <w:lang w:val="hr-HR"/>
              </w:rPr>
              <w:t xml:space="preserve"> u pripremi DSIP-ova</w:t>
            </w:r>
          </w:p>
        </w:tc>
        <w:tc>
          <w:tcPr>
            <w:tcW w:w="1268" w:type="pct"/>
            <w:shd w:val="clear" w:color="auto" w:fill="FFFFFF"/>
            <w:vAlign w:val="center"/>
          </w:tcPr>
          <w:p w14:paraId="6673BA5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87" w:type="pct"/>
            <w:shd w:val="clear" w:color="auto" w:fill="FFFFFF"/>
            <w:vAlign w:val="center"/>
          </w:tcPr>
          <w:p w14:paraId="00C1ABA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iguran značajan doprinos (2025.)</w:t>
            </w:r>
          </w:p>
        </w:tc>
      </w:tr>
      <w:tr w:rsidR="00CC447D" w:rsidRPr="008D043F" w14:paraId="70F78215" w14:textId="77777777" w:rsidTr="00F3111B">
        <w:trPr>
          <w:trHeight w:val="567"/>
        </w:trPr>
        <w:tc>
          <w:tcPr>
            <w:tcW w:w="1451" w:type="pct"/>
            <w:vMerge/>
            <w:shd w:val="clear" w:color="auto" w:fill="009D73"/>
            <w:vAlign w:val="center"/>
          </w:tcPr>
          <w:p w14:paraId="386C60B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30C7A9C8" w14:textId="77777777"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12) Usvajanje prioritetnih APID-a</w:t>
            </w:r>
          </w:p>
        </w:tc>
        <w:tc>
          <w:tcPr>
            <w:tcW w:w="1268" w:type="pct"/>
            <w:shd w:val="clear" w:color="auto" w:fill="FFFFFF"/>
            <w:vAlign w:val="center"/>
          </w:tcPr>
          <w:p w14:paraId="76C9368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87" w:type="pct"/>
            <w:shd w:val="clear" w:color="auto" w:fill="FFFFFF"/>
            <w:vAlign w:val="center"/>
          </w:tcPr>
          <w:p w14:paraId="203D767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i prioritetni APID-i (2030.)</w:t>
            </w:r>
          </w:p>
        </w:tc>
      </w:tr>
      <w:tr w:rsidR="00CC447D" w:rsidRPr="008D043F" w14:paraId="3FAC66BB" w14:textId="77777777" w:rsidTr="00F3111B">
        <w:trPr>
          <w:trHeight w:val="567"/>
        </w:trPr>
        <w:tc>
          <w:tcPr>
            <w:tcW w:w="1451" w:type="pct"/>
            <w:vMerge/>
            <w:shd w:val="clear" w:color="auto" w:fill="009D73"/>
            <w:vAlign w:val="center"/>
          </w:tcPr>
          <w:p w14:paraId="6246565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3F6A307A" w14:textId="77777777"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13) </w:t>
            </w:r>
            <w:r w:rsidR="00F84509" w:rsidRPr="008D043F">
              <w:rPr>
                <w:rFonts w:asciiTheme="minorHAnsi" w:hAnsiTheme="minorHAnsi" w:cstheme="minorHAnsi"/>
                <w:color w:val="000000"/>
                <w:sz w:val="18"/>
                <w:szCs w:val="18"/>
                <w:lang w:val="hr-HR"/>
              </w:rPr>
              <w:t xml:space="preserve">Stepen </w:t>
            </w:r>
            <w:r w:rsidRPr="008D043F">
              <w:rPr>
                <w:rFonts w:asciiTheme="minorHAnsi" w:hAnsiTheme="minorHAnsi" w:cstheme="minorHAnsi"/>
                <w:color w:val="000000"/>
                <w:sz w:val="18"/>
                <w:szCs w:val="18"/>
                <w:lang w:val="hr-HR"/>
              </w:rPr>
              <w:t>realizacije APID-a</w:t>
            </w:r>
          </w:p>
        </w:tc>
        <w:tc>
          <w:tcPr>
            <w:tcW w:w="1268" w:type="pct"/>
            <w:shd w:val="clear" w:color="auto" w:fill="FFFFFF"/>
            <w:vAlign w:val="center"/>
          </w:tcPr>
          <w:p w14:paraId="67D283F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87" w:type="pct"/>
            <w:shd w:val="clear" w:color="auto" w:fill="FFFFFF"/>
            <w:vAlign w:val="center"/>
          </w:tcPr>
          <w:p w14:paraId="121EB90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isok </w:t>
            </w:r>
            <w:r w:rsidR="00F84509"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realizacije APID-a (2030.+)</w:t>
            </w:r>
          </w:p>
        </w:tc>
      </w:tr>
      <w:tr w:rsidR="00CC447D" w:rsidRPr="008D043F" w14:paraId="143E274E" w14:textId="77777777" w:rsidTr="00F3111B">
        <w:trPr>
          <w:trHeight w:val="567"/>
        </w:trPr>
        <w:tc>
          <w:tcPr>
            <w:tcW w:w="1451" w:type="pct"/>
            <w:vMerge/>
            <w:shd w:val="clear" w:color="auto" w:fill="009D73"/>
            <w:vAlign w:val="center"/>
          </w:tcPr>
          <w:p w14:paraId="53EDE81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68ED206E" w14:textId="77777777"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14) Efikasnost parlamentarnih procedura</w:t>
            </w:r>
          </w:p>
        </w:tc>
        <w:tc>
          <w:tcPr>
            <w:tcW w:w="1268" w:type="pct"/>
            <w:shd w:val="clear" w:color="auto" w:fill="FFFFFF"/>
            <w:vAlign w:val="center"/>
          </w:tcPr>
          <w:p w14:paraId="6C01FBA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ka</w:t>
            </w:r>
          </w:p>
        </w:tc>
        <w:tc>
          <w:tcPr>
            <w:tcW w:w="1087" w:type="pct"/>
            <w:shd w:val="clear" w:color="auto" w:fill="FFFFFF"/>
            <w:vAlign w:val="center"/>
          </w:tcPr>
          <w:p w14:paraId="231FC10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Visoka (2030.)</w:t>
            </w:r>
          </w:p>
        </w:tc>
      </w:tr>
      <w:tr w:rsidR="00CC447D" w:rsidRPr="008D043F" w14:paraId="792D727D" w14:textId="77777777" w:rsidTr="00F3111B">
        <w:trPr>
          <w:trHeight w:val="567"/>
        </w:trPr>
        <w:tc>
          <w:tcPr>
            <w:tcW w:w="1451" w:type="pct"/>
            <w:shd w:val="clear" w:color="auto" w:fill="009D73"/>
            <w:vAlign w:val="center"/>
          </w:tcPr>
          <w:p w14:paraId="2F76A06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74F514D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F8450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i napredak u procesu evropskih integracija kroz usklađivanje nacionalnog zakonodavstva s pravnom </w:t>
            </w:r>
            <w:r w:rsidR="00F84509"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CC447D" w:rsidRPr="008D043F" w14:paraId="7ED2C8E4" w14:textId="77777777" w:rsidTr="00F3111B">
        <w:trPr>
          <w:trHeight w:val="567"/>
        </w:trPr>
        <w:tc>
          <w:tcPr>
            <w:tcW w:w="1451" w:type="pct"/>
            <w:shd w:val="clear" w:color="auto" w:fill="009D73"/>
            <w:vAlign w:val="center"/>
          </w:tcPr>
          <w:p w14:paraId="5F8E255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0747E98B"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334 680 KM</w:t>
            </w:r>
          </w:p>
          <w:p w14:paraId="36413674" w14:textId="6CD74073"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sredstva EU i drugih međunarodnih donatora</w:t>
            </w:r>
          </w:p>
        </w:tc>
      </w:tr>
      <w:tr w:rsidR="00CC447D" w:rsidRPr="008D043F" w14:paraId="0886E717" w14:textId="77777777" w:rsidTr="00F3111B">
        <w:trPr>
          <w:trHeight w:val="567"/>
        </w:trPr>
        <w:tc>
          <w:tcPr>
            <w:tcW w:w="1451" w:type="pct"/>
            <w:shd w:val="clear" w:color="auto" w:fill="009D73"/>
            <w:vAlign w:val="center"/>
          </w:tcPr>
          <w:p w14:paraId="7771E15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66DEB30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15001D7C" w14:textId="77777777" w:rsidTr="00F3111B">
        <w:trPr>
          <w:trHeight w:val="567"/>
        </w:trPr>
        <w:tc>
          <w:tcPr>
            <w:tcW w:w="1451" w:type="pct"/>
            <w:shd w:val="clear" w:color="auto" w:fill="009D73"/>
            <w:vAlign w:val="center"/>
          </w:tcPr>
          <w:p w14:paraId="3A5C252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7C098A0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2AFAC9D8" w14:textId="77777777" w:rsidTr="00F3111B">
        <w:trPr>
          <w:trHeight w:val="567"/>
        </w:trPr>
        <w:tc>
          <w:tcPr>
            <w:tcW w:w="1451" w:type="pct"/>
            <w:shd w:val="clear" w:color="auto" w:fill="009D73"/>
            <w:vAlign w:val="center"/>
          </w:tcPr>
          <w:p w14:paraId="4077DEB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51A7BC97" w14:textId="08275D86"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F84509"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ostalim nadležnim federalnim i kantonalnim institucijama u Federaciji </w:t>
            </w:r>
            <w:r w:rsidR="00B32D8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u koordinaciji s Ministarstvom vanjske trgovine i ekonomskih odnosa </w:t>
            </w:r>
            <w:r w:rsidR="00B32D8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za područja djelovanja 4</w:t>
            </w:r>
            <w:r w:rsidR="00F845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7)</w:t>
            </w:r>
            <w:r w:rsidR="00F845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 </w:t>
            </w:r>
            <w:r w:rsidR="00F84509"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Partnerstvom 27 formiranim za proces monitoringa EU Poglavlja 27 iz civilnog društva (za područja djelovanja 10</w:t>
            </w:r>
            <w:r w:rsidR="00F845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12)</w:t>
            </w:r>
          </w:p>
        </w:tc>
      </w:tr>
      <w:tr w:rsidR="00CC447D" w:rsidRPr="008D043F" w14:paraId="3F8955AB" w14:textId="77777777" w:rsidTr="00F3111B">
        <w:trPr>
          <w:trHeight w:val="567"/>
        </w:trPr>
        <w:tc>
          <w:tcPr>
            <w:tcW w:w="1451" w:type="pct"/>
            <w:shd w:val="clear" w:color="auto" w:fill="009D73"/>
            <w:vAlign w:val="center"/>
          </w:tcPr>
          <w:p w14:paraId="721E26E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09C7580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odgovorne za provedbu EU direktiva u oblasti okoliša, građani</w:t>
            </w:r>
          </w:p>
        </w:tc>
      </w:tr>
    </w:tbl>
    <w:p w14:paraId="12A85964"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76069E25" w14:textId="77777777" w:rsidTr="003D2A32">
        <w:trPr>
          <w:trHeight w:val="567"/>
        </w:trPr>
        <w:tc>
          <w:tcPr>
            <w:tcW w:w="1451" w:type="pct"/>
            <w:shd w:val="clear" w:color="auto" w:fill="009D73"/>
            <w:vAlign w:val="center"/>
          </w:tcPr>
          <w:p w14:paraId="5F7A03C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66EEE651"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794BC6D7" w14:textId="77777777" w:rsidTr="003D2A32">
        <w:trPr>
          <w:trHeight w:val="567"/>
        </w:trPr>
        <w:tc>
          <w:tcPr>
            <w:tcW w:w="1451" w:type="pct"/>
            <w:shd w:val="clear" w:color="auto" w:fill="009D73"/>
            <w:vAlign w:val="center"/>
          </w:tcPr>
          <w:p w14:paraId="76EDE0C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1ED555DD" w14:textId="673128DD"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1. Unaprijediti zakonski okvir i sektorske politike u svrhu planiranja, upravljanja i zaštitu okoliša u Federaciji </w:t>
            </w:r>
            <w:r w:rsidR="00B32D80" w:rsidRPr="008D043F">
              <w:rPr>
                <w:rFonts w:asciiTheme="minorHAnsi" w:hAnsiTheme="minorHAnsi" w:cstheme="minorHAnsi"/>
                <w:b/>
                <w:sz w:val="18"/>
                <w:szCs w:val="18"/>
                <w:lang w:val="hr-HR"/>
              </w:rPr>
              <w:t>BiH</w:t>
            </w:r>
            <w:r w:rsidRPr="008D043F">
              <w:rPr>
                <w:rFonts w:asciiTheme="minorHAnsi" w:hAnsiTheme="minorHAnsi" w:cstheme="minorHAnsi"/>
                <w:b/>
                <w:sz w:val="18"/>
                <w:szCs w:val="18"/>
                <w:lang w:val="hr-HR"/>
              </w:rPr>
              <w:t xml:space="preserve"> u cilju ostvarivanja pune harmonizacije s</w:t>
            </w:r>
            <w:r w:rsidR="00F84509" w:rsidRPr="008D043F">
              <w:rPr>
                <w:rFonts w:asciiTheme="minorHAnsi" w:hAnsiTheme="minorHAnsi" w:cstheme="minorHAnsi"/>
                <w:b/>
                <w:sz w:val="18"/>
                <w:szCs w:val="18"/>
                <w:lang w:val="hr-HR"/>
              </w:rPr>
              <w:t xml:space="preserve"> pravnom stečevinom</w:t>
            </w:r>
            <w:r w:rsidRPr="008D043F">
              <w:rPr>
                <w:rFonts w:asciiTheme="minorHAnsi" w:hAnsiTheme="minorHAnsi" w:cstheme="minorHAnsi"/>
                <w:b/>
                <w:sz w:val="18"/>
                <w:szCs w:val="18"/>
                <w:lang w:val="hr-HR"/>
              </w:rPr>
              <w:t xml:space="preserve"> EU i međunarodnim sporazumima o okolišu</w:t>
            </w:r>
          </w:p>
        </w:tc>
      </w:tr>
      <w:tr w:rsidR="00CC447D" w:rsidRPr="008D043F" w14:paraId="46F2C791" w14:textId="77777777" w:rsidTr="003D2A32">
        <w:trPr>
          <w:trHeight w:val="567"/>
        </w:trPr>
        <w:tc>
          <w:tcPr>
            <w:tcW w:w="1451" w:type="pct"/>
            <w:shd w:val="clear" w:color="auto" w:fill="009D73"/>
            <w:vAlign w:val="center"/>
          </w:tcPr>
          <w:p w14:paraId="6B1811D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1571B9D4"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1.2. Definiranje kaznene politike u oblasti okoliša</w:t>
            </w:r>
          </w:p>
        </w:tc>
      </w:tr>
      <w:tr w:rsidR="00CC447D" w:rsidRPr="008D043F" w14:paraId="4AC8EF86" w14:textId="77777777" w:rsidTr="003D2A32">
        <w:trPr>
          <w:trHeight w:val="567"/>
        </w:trPr>
        <w:tc>
          <w:tcPr>
            <w:tcW w:w="1451" w:type="pct"/>
            <w:shd w:val="clear" w:color="auto" w:fill="009D73"/>
            <w:vAlign w:val="center"/>
          </w:tcPr>
          <w:p w14:paraId="6ADEDF7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49" w:type="pct"/>
            <w:gridSpan w:val="3"/>
            <w:shd w:val="clear" w:color="auto" w:fill="FFFFFF"/>
            <w:vAlign w:val="center"/>
          </w:tcPr>
          <w:p w14:paraId="032EBCC2"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jasno definira kaznena politika u oblasti zaštite okoliša.</w:t>
            </w:r>
          </w:p>
          <w:p w14:paraId="330C15B3"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565CBBE7" w14:textId="34787B57" w:rsidR="00185DBF" w:rsidRPr="008D043F" w:rsidRDefault="00185DBF" w:rsidP="0068355A">
            <w:pPr>
              <w:pStyle w:val="ListParagraph"/>
              <w:numPr>
                <w:ilvl w:val="0"/>
                <w:numId w:val="251"/>
              </w:numPr>
              <w:spacing w:before="40" w:after="40" w:line="276" w:lineRule="auto"/>
              <w:ind w:left="312"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vid u već propisane prekršajne odredbe Zakona o zaštiti okoliša, te jasno definiranje nedostajućih odredbi, uz utvrđivanje potrebnog usklađivanja s krivičnim zakonom</w:t>
            </w:r>
          </w:p>
          <w:p w14:paraId="065C8EFE" w14:textId="77777777" w:rsidR="00092A37" w:rsidRPr="008D043F" w:rsidRDefault="00CC447D" w:rsidP="0068355A">
            <w:pPr>
              <w:pStyle w:val="ListParagraph"/>
              <w:numPr>
                <w:ilvl w:val="0"/>
                <w:numId w:val="251"/>
              </w:numPr>
              <w:spacing w:before="40" w:after="40" w:line="276" w:lineRule="auto"/>
              <w:ind w:left="312" w:hanging="312"/>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oz izmjene i dopune Zakona o zaštiti okoliša propisivanje donošenja podzakonskog akta kojim će biti transponirana </w:t>
            </w:r>
            <w:r w:rsidR="00F84509" w:rsidRPr="008D043F">
              <w:rPr>
                <w:rFonts w:asciiTheme="minorHAnsi" w:eastAsia="Calibri" w:hAnsiTheme="minorHAnsi" w:cstheme="minorHAnsi"/>
                <w:sz w:val="18"/>
                <w:szCs w:val="18"/>
                <w:lang w:val="hr-HR"/>
              </w:rPr>
              <w:lastRenderedPageBreak/>
              <w:t xml:space="preserve">Direktiva </w:t>
            </w:r>
            <w:r w:rsidRPr="008D043F">
              <w:rPr>
                <w:rFonts w:asciiTheme="minorHAnsi" w:eastAsia="Calibri" w:hAnsiTheme="minorHAnsi" w:cstheme="minorHAnsi"/>
                <w:sz w:val="18"/>
                <w:szCs w:val="18"/>
                <w:lang w:val="hr-HR"/>
              </w:rPr>
              <w:t>2004/35/EZ o odgovornosti za okoliš u pogledu spr</w:t>
            </w:r>
            <w:r w:rsidR="00F8450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čavanja i otklanjanja štete u okolišu i Obavijest Komisije u skladu sa Smjernicama kojima se osigurava zajednički dogovor o pojmu „šteta u okolišu”</w:t>
            </w:r>
            <w:r w:rsidR="00F845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ko je definiran u </w:t>
            </w:r>
            <w:r w:rsidR="00F84509" w:rsidRPr="008D043F">
              <w:rPr>
                <w:rFonts w:asciiTheme="minorHAnsi" w:eastAsia="Calibri" w:hAnsiTheme="minorHAnsi" w:cstheme="minorHAnsi"/>
                <w:sz w:val="18"/>
                <w:szCs w:val="18"/>
                <w:lang w:val="hr-HR"/>
              </w:rPr>
              <w:t xml:space="preserve">članu </w:t>
            </w:r>
            <w:r w:rsidRPr="008D043F">
              <w:rPr>
                <w:rFonts w:asciiTheme="minorHAnsi" w:eastAsia="Calibri" w:hAnsiTheme="minorHAnsi" w:cstheme="minorHAnsi"/>
                <w:sz w:val="18"/>
                <w:szCs w:val="18"/>
                <w:lang w:val="hr-HR"/>
              </w:rPr>
              <w:t xml:space="preserve">2. Direktive 2004/35/EZ </w:t>
            </w:r>
            <w:r w:rsidR="00F84509" w:rsidRPr="008D043F">
              <w:rPr>
                <w:rFonts w:asciiTheme="minorHAnsi" w:eastAsia="Calibri" w:hAnsiTheme="minorHAnsi" w:cstheme="minorHAnsi"/>
                <w:sz w:val="18"/>
                <w:szCs w:val="18"/>
                <w:lang w:val="hr-HR"/>
              </w:rPr>
              <w:t xml:space="preserve">Evropskog </w:t>
            </w:r>
            <w:r w:rsidRPr="008D043F">
              <w:rPr>
                <w:rFonts w:asciiTheme="minorHAnsi" w:eastAsia="Calibri" w:hAnsiTheme="minorHAnsi" w:cstheme="minorHAnsi"/>
                <w:sz w:val="18"/>
                <w:szCs w:val="18"/>
                <w:lang w:val="hr-HR"/>
              </w:rPr>
              <w:t>parlamenta i Vijeća o odgovornosti za okoliš u pogledu spr</w:t>
            </w:r>
            <w:r w:rsidR="00F8450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čavanja i otklanjanja štete u okolišu (2021/C 118/01)</w:t>
            </w:r>
          </w:p>
          <w:p w14:paraId="27E657F4" w14:textId="69ABB9C3" w:rsidR="00CC447D" w:rsidRPr="008D043F" w:rsidRDefault="00185DBF" w:rsidP="0068355A">
            <w:pPr>
              <w:pStyle w:val="ListParagraph"/>
              <w:numPr>
                <w:ilvl w:val="0"/>
                <w:numId w:val="251"/>
              </w:numPr>
              <w:spacing w:before="40" w:after="40" w:line="276" w:lineRule="auto"/>
              <w:ind w:left="312" w:hanging="312"/>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efiniranje pravnih lijekova u Zakonu o krivičnom postupku Federacije BiH za štetu nanesenu okolišu</w:t>
            </w:r>
          </w:p>
        </w:tc>
      </w:tr>
      <w:tr w:rsidR="00CC447D" w:rsidRPr="008D043F" w14:paraId="5A6BA397" w14:textId="77777777" w:rsidTr="003D2A32">
        <w:trPr>
          <w:trHeight w:val="567"/>
        </w:trPr>
        <w:tc>
          <w:tcPr>
            <w:tcW w:w="1451" w:type="pct"/>
            <w:shd w:val="clear" w:color="auto" w:fill="009D73"/>
            <w:vAlign w:val="center"/>
          </w:tcPr>
          <w:p w14:paraId="1999D74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3DE3777C"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02E4402" w14:textId="77777777" w:rsidTr="003D2A32">
        <w:trPr>
          <w:trHeight w:val="567"/>
        </w:trPr>
        <w:tc>
          <w:tcPr>
            <w:tcW w:w="1451" w:type="pct"/>
            <w:vMerge w:val="restart"/>
            <w:shd w:val="clear" w:color="auto" w:fill="009D73"/>
            <w:vAlign w:val="center"/>
          </w:tcPr>
          <w:p w14:paraId="6E6FC5F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510BC84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C0F941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0CB08AE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BCD65E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8450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41CB52A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2FF4293D" w14:textId="77777777" w:rsidTr="003D2A32">
        <w:trPr>
          <w:trHeight w:val="567"/>
        </w:trPr>
        <w:tc>
          <w:tcPr>
            <w:tcW w:w="1451" w:type="pct"/>
            <w:vMerge/>
            <w:shd w:val="clear" w:color="auto" w:fill="009D73"/>
            <w:vAlign w:val="center"/>
          </w:tcPr>
          <w:p w14:paraId="79F3BFD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17128C85" w14:textId="77777777" w:rsidR="00CC447D" w:rsidRPr="008D043F" w:rsidRDefault="00CC447D" w:rsidP="0068355A">
            <w:pPr>
              <w:pStyle w:val="ListParagraph"/>
              <w:numPr>
                <w:ilvl w:val="0"/>
                <w:numId w:val="250"/>
              </w:numPr>
              <w:spacing w:before="40" w:after="40" w:line="276" w:lineRule="auto"/>
              <w:ind w:left="171" w:hanging="1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naliza usklađenosti Zakona o zaštiti okoliša i </w:t>
            </w:r>
            <w:r w:rsidR="000E1453" w:rsidRPr="008D043F">
              <w:rPr>
                <w:rFonts w:asciiTheme="minorHAnsi" w:eastAsia="Calibri" w:hAnsiTheme="minorHAnsi" w:cstheme="minorHAnsi"/>
                <w:sz w:val="18"/>
                <w:szCs w:val="18"/>
                <w:lang w:val="hr-HR"/>
              </w:rPr>
              <w:t xml:space="preserve">Krivičnog </w:t>
            </w:r>
            <w:r w:rsidRPr="008D043F">
              <w:rPr>
                <w:rFonts w:asciiTheme="minorHAnsi" w:eastAsia="Calibri" w:hAnsiTheme="minorHAnsi" w:cstheme="minorHAnsi"/>
                <w:sz w:val="18"/>
                <w:szCs w:val="18"/>
                <w:lang w:val="hr-HR"/>
              </w:rPr>
              <w:t xml:space="preserve">zakona </w:t>
            </w:r>
            <w:r w:rsidR="00F84509" w:rsidRPr="008D043F">
              <w:rPr>
                <w:rFonts w:asciiTheme="minorHAnsi" w:eastAsia="Calibr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s EU direktivama</w:t>
            </w:r>
          </w:p>
        </w:tc>
        <w:tc>
          <w:tcPr>
            <w:tcW w:w="1230" w:type="pct"/>
            <w:shd w:val="clear" w:color="auto" w:fill="FFFFFF"/>
            <w:vAlign w:val="center"/>
          </w:tcPr>
          <w:p w14:paraId="3DA58AD5"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12CBCFE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tvrđene nedostajuće odredbe zakona o zaštiti okoliša i usklađenosti s Kaznenim zakonom (2023.)</w:t>
            </w:r>
          </w:p>
        </w:tc>
      </w:tr>
      <w:tr w:rsidR="00CC447D" w:rsidRPr="008D043F" w14:paraId="677CACAD" w14:textId="77777777" w:rsidTr="003D2A32">
        <w:trPr>
          <w:trHeight w:val="567"/>
        </w:trPr>
        <w:tc>
          <w:tcPr>
            <w:tcW w:w="1451" w:type="pct"/>
            <w:vMerge/>
            <w:shd w:val="clear" w:color="auto" w:fill="009D73"/>
            <w:vAlign w:val="center"/>
          </w:tcPr>
          <w:p w14:paraId="44DECBD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23F10A2" w14:textId="77777777" w:rsidR="00CC447D" w:rsidRPr="008D043F" w:rsidRDefault="00CC447D" w:rsidP="0068355A">
            <w:pPr>
              <w:pStyle w:val="ListParagraph"/>
              <w:numPr>
                <w:ilvl w:val="0"/>
                <w:numId w:val="250"/>
              </w:numPr>
              <w:spacing w:before="40" w:after="40" w:line="276" w:lineRule="auto"/>
              <w:ind w:left="171" w:hanging="1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a i dopuna Zakona o zaštiti okoliša </w:t>
            </w:r>
          </w:p>
        </w:tc>
        <w:tc>
          <w:tcPr>
            <w:tcW w:w="1230" w:type="pct"/>
            <w:shd w:val="clear" w:color="auto" w:fill="FFFFFF"/>
            <w:vAlign w:val="center"/>
          </w:tcPr>
          <w:p w14:paraId="386DF7A9"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6DC2DBF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e izmjene i dopune (2025.)</w:t>
            </w:r>
          </w:p>
        </w:tc>
      </w:tr>
      <w:tr w:rsidR="00CC447D" w:rsidRPr="008D043F" w14:paraId="6BAF0B82" w14:textId="77777777" w:rsidTr="003D2A32">
        <w:trPr>
          <w:trHeight w:val="567"/>
        </w:trPr>
        <w:tc>
          <w:tcPr>
            <w:tcW w:w="1451" w:type="pct"/>
            <w:vMerge/>
            <w:shd w:val="clear" w:color="auto" w:fill="009D73"/>
            <w:vAlign w:val="center"/>
          </w:tcPr>
          <w:p w14:paraId="34F95A1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5D010342" w14:textId="77777777" w:rsidR="00CC447D" w:rsidRPr="008D043F" w:rsidRDefault="00CC447D" w:rsidP="0068355A">
            <w:pPr>
              <w:pStyle w:val="ListParagraph"/>
              <w:numPr>
                <w:ilvl w:val="0"/>
                <w:numId w:val="250"/>
              </w:numPr>
              <w:spacing w:before="40" w:after="40" w:line="276" w:lineRule="auto"/>
              <w:ind w:left="171" w:hanging="1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a i dopuna </w:t>
            </w:r>
            <w:r w:rsidR="000E1453" w:rsidRPr="008D043F">
              <w:rPr>
                <w:rFonts w:asciiTheme="minorHAnsi" w:eastAsia="Calibri" w:hAnsiTheme="minorHAnsi" w:cstheme="minorHAnsi"/>
                <w:sz w:val="18"/>
                <w:szCs w:val="18"/>
                <w:lang w:val="hr-HR"/>
              </w:rPr>
              <w:t xml:space="preserve">Krivičnog </w:t>
            </w:r>
            <w:r w:rsidRPr="008D043F">
              <w:rPr>
                <w:rFonts w:asciiTheme="minorHAnsi" w:eastAsia="Calibri" w:hAnsiTheme="minorHAnsi" w:cstheme="minorHAnsi"/>
                <w:sz w:val="18"/>
                <w:szCs w:val="18"/>
                <w:lang w:val="hr-HR"/>
              </w:rPr>
              <w:t xml:space="preserve">zakona </w:t>
            </w:r>
            <w:r w:rsidR="00F84509" w:rsidRPr="008D043F">
              <w:rPr>
                <w:rFonts w:asciiTheme="minorHAnsi" w:eastAsia="Calibri" w:hAnsiTheme="minorHAnsi" w:cstheme="minorHAnsi"/>
                <w:sz w:val="18"/>
                <w:szCs w:val="18"/>
                <w:lang w:val="hr-HR"/>
              </w:rPr>
              <w:t>Federacije BiH</w:t>
            </w:r>
          </w:p>
        </w:tc>
        <w:tc>
          <w:tcPr>
            <w:tcW w:w="1230" w:type="pct"/>
            <w:shd w:val="clear" w:color="auto" w:fill="FFFFFF"/>
            <w:vAlign w:val="center"/>
          </w:tcPr>
          <w:p w14:paraId="0AE6E6F4"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5736C84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e izmjene i dopune (2027.)</w:t>
            </w:r>
          </w:p>
        </w:tc>
      </w:tr>
      <w:tr w:rsidR="00CC447D" w:rsidRPr="008D043F" w14:paraId="21177598" w14:textId="77777777" w:rsidTr="003D2A32">
        <w:trPr>
          <w:trHeight w:val="567"/>
        </w:trPr>
        <w:tc>
          <w:tcPr>
            <w:tcW w:w="1451" w:type="pct"/>
            <w:shd w:val="clear" w:color="auto" w:fill="009D73"/>
            <w:vAlign w:val="center"/>
          </w:tcPr>
          <w:p w14:paraId="35597CC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4513BBC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F8450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eđenje upravljanja okolišem i prevencija štete i povećanje sv</w:t>
            </w:r>
            <w:r w:rsidR="00F84509"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 xml:space="preserve">esti javnosti  </w:t>
            </w:r>
          </w:p>
        </w:tc>
      </w:tr>
      <w:tr w:rsidR="00CC447D" w:rsidRPr="008D043F" w14:paraId="507F2797" w14:textId="77777777" w:rsidTr="003D2A32">
        <w:trPr>
          <w:trHeight w:val="567"/>
        </w:trPr>
        <w:tc>
          <w:tcPr>
            <w:tcW w:w="1451" w:type="pct"/>
            <w:shd w:val="clear" w:color="auto" w:fill="009D73"/>
            <w:vAlign w:val="center"/>
          </w:tcPr>
          <w:p w14:paraId="1C0719D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57763959" w14:textId="77777777" w:rsidR="001A0D91" w:rsidRPr="008D043F" w:rsidRDefault="001A0D9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4 111 KM</w:t>
            </w:r>
          </w:p>
          <w:p w14:paraId="6D82DDAD" w14:textId="77777777" w:rsidR="00CC447D" w:rsidRPr="008D043F" w:rsidRDefault="001A0D9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F84509"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CC447D" w:rsidRPr="008D043F" w14:paraId="539ECE80" w14:textId="77777777" w:rsidTr="003D2A32">
        <w:trPr>
          <w:trHeight w:val="567"/>
        </w:trPr>
        <w:tc>
          <w:tcPr>
            <w:tcW w:w="1451" w:type="pct"/>
            <w:shd w:val="clear" w:color="auto" w:fill="009D73"/>
            <w:vAlign w:val="center"/>
          </w:tcPr>
          <w:p w14:paraId="391E9B8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664080E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F845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27.</w:t>
            </w:r>
          </w:p>
        </w:tc>
      </w:tr>
      <w:tr w:rsidR="00CC447D" w:rsidRPr="008D043F" w14:paraId="1B128785" w14:textId="77777777" w:rsidTr="003D2A32">
        <w:trPr>
          <w:trHeight w:val="567"/>
        </w:trPr>
        <w:tc>
          <w:tcPr>
            <w:tcW w:w="1451" w:type="pct"/>
            <w:shd w:val="clear" w:color="auto" w:fill="009D73"/>
            <w:vAlign w:val="center"/>
          </w:tcPr>
          <w:p w14:paraId="0E64EC8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50D1C8D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6DA714DD" w14:textId="77777777" w:rsidTr="003D2A32">
        <w:trPr>
          <w:trHeight w:val="567"/>
        </w:trPr>
        <w:tc>
          <w:tcPr>
            <w:tcW w:w="1451" w:type="pct"/>
            <w:shd w:val="clear" w:color="auto" w:fill="009D73"/>
            <w:vAlign w:val="center"/>
          </w:tcPr>
          <w:p w14:paraId="30E5C1A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7941D576" w14:textId="0E1F58F2"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F84509"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Federalnim ministarstvom pravde i ostalim nadležnim institucijama u Federaciji </w:t>
            </w:r>
            <w:r w:rsidR="00B32D80" w:rsidRPr="008D043F">
              <w:rPr>
                <w:rFonts w:asciiTheme="minorHAnsi" w:hAnsiTheme="minorHAnsi" w:cstheme="minorHAnsi"/>
                <w:sz w:val="18"/>
                <w:szCs w:val="18"/>
                <w:lang w:val="hr-HR" w:bidi="en-US"/>
              </w:rPr>
              <w:t>BiH</w:t>
            </w:r>
          </w:p>
        </w:tc>
      </w:tr>
      <w:tr w:rsidR="00CC447D" w:rsidRPr="008D043F" w14:paraId="5731F2B0" w14:textId="77777777" w:rsidTr="003D2A32">
        <w:trPr>
          <w:trHeight w:val="567"/>
        </w:trPr>
        <w:tc>
          <w:tcPr>
            <w:tcW w:w="1451" w:type="pct"/>
            <w:shd w:val="clear" w:color="auto" w:fill="009D73"/>
            <w:vAlign w:val="center"/>
          </w:tcPr>
          <w:p w14:paraId="3DD84C0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2DE8CDF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odgovorne za provedbu EU direktiva u oblasti okoliša, pravosudne institucije, privredni subjekti, šira javnost</w:t>
            </w:r>
          </w:p>
        </w:tc>
      </w:tr>
    </w:tbl>
    <w:p w14:paraId="32383D1A"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59004B05" w14:textId="77777777" w:rsidTr="003D2A32">
        <w:trPr>
          <w:trHeight w:val="567"/>
        </w:trPr>
        <w:tc>
          <w:tcPr>
            <w:tcW w:w="1451" w:type="pct"/>
            <w:shd w:val="clear" w:color="auto" w:fill="009D73"/>
            <w:vAlign w:val="center"/>
          </w:tcPr>
          <w:p w14:paraId="328CEF4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49" w:type="pct"/>
            <w:gridSpan w:val="3"/>
            <w:shd w:val="clear" w:color="auto" w:fill="FFFFFF"/>
            <w:vAlign w:val="center"/>
          </w:tcPr>
          <w:p w14:paraId="63C35E2A"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5C28EAE2" w14:textId="77777777" w:rsidTr="003D2A32">
        <w:trPr>
          <w:trHeight w:val="567"/>
        </w:trPr>
        <w:tc>
          <w:tcPr>
            <w:tcW w:w="1451" w:type="pct"/>
            <w:shd w:val="clear" w:color="auto" w:fill="009D73"/>
            <w:vAlign w:val="center"/>
          </w:tcPr>
          <w:p w14:paraId="7B4AEFE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04E18E9E" w14:textId="23D6EC43"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1. Unaprijediti zakonski okvir i sektorske politike u svrhu planiranja, upravljanja i zaštitu okoliša u Federaciji </w:t>
            </w:r>
            <w:r w:rsidR="00B32D80" w:rsidRPr="008D043F">
              <w:rPr>
                <w:rFonts w:asciiTheme="minorHAnsi" w:hAnsiTheme="minorHAnsi" w:cstheme="minorHAnsi"/>
                <w:b/>
                <w:sz w:val="18"/>
                <w:szCs w:val="18"/>
                <w:lang w:val="hr-HR"/>
              </w:rPr>
              <w:t>BiH</w:t>
            </w:r>
            <w:r w:rsidRPr="008D043F">
              <w:rPr>
                <w:rFonts w:asciiTheme="minorHAnsi" w:hAnsiTheme="minorHAnsi" w:cstheme="minorHAnsi"/>
                <w:b/>
                <w:sz w:val="18"/>
                <w:szCs w:val="18"/>
                <w:lang w:val="hr-HR"/>
              </w:rPr>
              <w:t xml:space="preserve"> u cilju ostvarivanja pune harmonizacije s</w:t>
            </w:r>
            <w:r w:rsidR="00F84509" w:rsidRPr="008D043F">
              <w:rPr>
                <w:rFonts w:asciiTheme="minorHAnsi" w:hAnsiTheme="minorHAnsi" w:cstheme="minorHAnsi"/>
                <w:b/>
                <w:sz w:val="18"/>
                <w:szCs w:val="18"/>
                <w:lang w:val="hr-HR"/>
              </w:rPr>
              <w:t xml:space="preserve"> pravnom stečevinom</w:t>
            </w:r>
            <w:r w:rsidRPr="008D043F">
              <w:rPr>
                <w:rFonts w:asciiTheme="minorHAnsi" w:hAnsiTheme="minorHAnsi" w:cstheme="minorHAnsi"/>
                <w:b/>
                <w:sz w:val="18"/>
                <w:szCs w:val="18"/>
                <w:lang w:val="hr-HR"/>
              </w:rPr>
              <w:t xml:space="preserve"> EU i međunarodnim sporazumima o okolišu</w:t>
            </w:r>
          </w:p>
        </w:tc>
      </w:tr>
      <w:tr w:rsidR="00CC447D" w:rsidRPr="008D043F" w14:paraId="0EC6ED89" w14:textId="77777777" w:rsidTr="003D2A32">
        <w:trPr>
          <w:trHeight w:val="567"/>
        </w:trPr>
        <w:tc>
          <w:tcPr>
            <w:tcW w:w="1451" w:type="pct"/>
            <w:shd w:val="clear" w:color="auto" w:fill="009D73"/>
            <w:vAlign w:val="center"/>
          </w:tcPr>
          <w:p w14:paraId="28C7D5B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155F943F"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1.3. </w:t>
            </w:r>
            <w:r w:rsidRPr="008D043F">
              <w:rPr>
                <w:rFonts w:asciiTheme="minorHAnsi" w:hAnsiTheme="minorHAnsi" w:cstheme="minorHAnsi"/>
                <w:b/>
                <w:sz w:val="18"/>
                <w:szCs w:val="18"/>
                <w:lang w:val="hr-HR" w:bidi="en-US"/>
              </w:rPr>
              <w:t>Usklađivanje pravnog i strateškog okvira u oblasti upravljanja okolišem s međunarodnim i domaćim standardima za ravnopravnost spolova</w:t>
            </w:r>
          </w:p>
        </w:tc>
      </w:tr>
      <w:tr w:rsidR="00CC447D" w:rsidRPr="008D043F" w14:paraId="2FA4A3C2" w14:textId="77777777" w:rsidTr="003D2A32">
        <w:trPr>
          <w:trHeight w:val="567"/>
        </w:trPr>
        <w:tc>
          <w:tcPr>
            <w:tcW w:w="1451" w:type="pct"/>
            <w:shd w:val="clear" w:color="auto" w:fill="009D73"/>
            <w:vAlign w:val="center"/>
          </w:tcPr>
          <w:p w14:paraId="0093608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30EB315A"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mjere je da se osigura usklađivanje svih pravnih i strateških dokumenata u oblasti upravljanja okolišem s međunarodnim i domaćim standardima za ravnopravnost spolova.</w:t>
            </w:r>
          </w:p>
          <w:p w14:paraId="49D10B69"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onkretno, ova mjera podrazumijeva:</w:t>
            </w:r>
          </w:p>
          <w:p w14:paraId="73AF8595" w14:textId="77777777" w:rsidR="00CC447D" w:rsidRPr="008D043F" w:rsidRDefault="00CC447D" w:rsidP="0068355A">
            <w:pPr>
              <w:numPr>
                <w:ilvl w:val="0"/>
                <w:numId w:val="157"/>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dentifikaciju prioritetnih zakona, strategija, akcijskih planova, programa i drugih akata u oblasti okoliša, s ciljem uvođenja i primjene međunarodnih i domaćih standarda za ravnopravnost spolova u ovim oblastima</w:t>
            </w:r>
          </w:p>
        </w:tc>
      </w:tr>
      <w:tr w:rsidR="00CC447D" w:rsidRPr="008D043F" w14:paraId="3DE81DC9" w14:textId="77777777" w:rsidTr="003D2A32">
        <w:trPr>
          <w:trHeight w:val="567"/>
        </w:trPr>
        <w:tc>
          <w:tcPr>
            <w:tcW w:w="1451" w:type="pct"/>
            <w:shd w:val="clear" w:color="auto" w:fill="009D73"/>
            <w:vAlign w:val="center"/>
          </w:tcPr>
          <w:p w14:paraId="5A2B226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43D42DA6"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4ACB5EE" w14:textId="77777777" w:rsidTr="003D2A32">
        <w:trPr>
          <w:trHeight w:val="567"/>
        </w:trPr>
        <w:tc>
          <w:tcPr>
            <w:tcW w:w="1451" w:type="pct"/>
            <w:vMerge w:val="restart"/>
            <w:shd w:val="clear" w:color="auto" w:fill="009D73"/>
            <w:vAlign w:val="center"/>
          </w:tcPr>
          <w:p w14:paraId="0CCB71C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73D7A26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27E001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26D7497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C29B6B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8450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5753609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6106EC87" w14:textId="77777777" w:rsidTr="003D2A32">
        <w:trPr>
          <w:trHeight w:val="567"/>
        </w:trPr>
        <w:tc>
          <w:tcPr>
            <w:tcW w:w="1451" w:type="pct"/>
            <w:vMerge/>
            <w:shd w:val="clear" w:color="auto" w:fill="009D73"/>
            <w:vAlign w:val="center"/>
          </w:tcPr>
          <w:p w14:paraId="60CC2CB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13DC9711" w14:textId="77777777" w:rsidR="00CC447D" w:rsidRPr="008D043F" w:rsidRDefault="00F84509" w:rsidP="0068355A">
            <w:pPr>
              <w:numPr>
                <w:ilvl w:val="0"/>
                <w:numId w:val="158"/>
              </w:numPr>
              <w:spacing w:before="40" w:after="40" w:line="276" w:lineRule="auto"/>
              <w:ind w:left="454" w:hanging="365"/>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Stepen </w:t>
            </w:r>
            <w:r w:rsidR="00CC447D" w:rsidRPr="008D043F">
              <w:rPr>
                <w:rFonts w:asciiTheme="minorHAnsi" w:hAnsiTheme="minorHAnsi" w:cstheme="minorHAnsi"/>
                <w:sz w:val="18"/>
                <w:szCs w:val="18"/>
                <w:lang w:val="hr-HR" w:bidi="en-US"/>
              </w:rPr>
              <w:t xml:space="preserve">usklađenosti pravnog i </w:t>
            </w:r>
            <w:r w:rsidR="00CC447D" w:rsidRPr="008D043F">
              <w:rPr>
                <w:rFonts w:asciiTheme="minorHAnsi" w:eastAsia="Calibri" w:hAnsiTheme="minorHAnsi" w:cstheme="minorHAnsi"/>
                <w:sz w:val="18"/>
                <w:szCs w:val="18"/>
                <w:lang w:val="hr-HR"/>
              </w:rPr>
              <w:t>strateškog</w:t>
            </w:r>
            <w:r w:rsidR="00CC447D" w:rsidRPr="008D043F">
              <w:rPr>
                <w:rFonts w:asciiTheme="minorHAnsi" w:hAnsiTheme="minorHAnsi" w:cstheme="minorHAnsi"/>
                <w:sz w:val="18"/>
                <w:szCs w:val="18"/>
                <w:lang w:val="hr-HR" w:bidi="en-US"/>
              </w:rPr>
              <w:t xml:space="preserve"> okvira u oblasti upravljanja okolišem s međunarodnim i domaćim standardima za ravnopravnost spolova</w:t>
            </w:r>
          </w:p>
        </w:tc>
        <w:tc>
          <w:tcPr>
            <w:tcW w:w="1230" w:type="pct"/>
            <w:shd w:val="clear" w:color="auto" w:fill="FFFFFF"/>
            <w:vAlign w:val="center"/>
          </w:tcPr>
          <w:p w14:paraId="109C233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r w:rsidR="00FE1152"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usklađenosti pravnog i strateškog okvira u oblasti upravljanja okolišem s međunarodnim i domaćim standardima za ravnopravnost spolova</w:t>
            </w:r>
          </w:p>
        </w:tc>
        <w:tc>
          <w:tcPr>
            <w:tcW w:w="1048" w:type="pct"/>
            <w:shd w:val="clear" w:color="auto" w:fill="FFFFFF"/>
            <w:vAlign w:val="center"/>
          </w:tcPr>
          <w:p w14:paraId="50FEFB9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načajno povećan </w:t>
            </w:r>
            <w:r w:rsidR="00FE1152"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usklađenosti pravnog i strateškog okvira u oblasti upravljanja okolišem s međunarodnim i domaćim standardima za ravnopravnost spolova (2030.)</w:t>
            </w:r>
          </w:p>
        </w:tc>
      </w:tr>
      <w:tr w:rsidR="00CC447D" w:rsidRPr="008D043F" w14:paraId="237F10F2" w14:textId="77777777" w:rsidTr="003D2A32">
        <w:trPr>
          <w:trHeight w:val="567"/>
        </w:trPr>
        <w:tc>
          <w:tcPr>
            <w:tcW w:w="1451" w:type="pct"/>
            <w:shd w:val="clear" w:color="auto" w:fill="009D73"/>
            <w:vAlign w:val="center"/>
          </w:tcPr>
          <w:p w14:paraId="61ACEFF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427F2A1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ti da svi muškarci i žene, posebno siromašni i ranjivi potpuno i djelotvorno učestvuju u </w:t>
            </w:r>
            <w:r w:rsidR="00FE1152" w:rsidRPr="008D043F">
              <w:rPr>
                <w:rFonts w:asciiTheme="minorHAnsi" w:hAnsiTheme="minorHAnsi" w:cstheme="minorHAnsi"/>
                <w:sz w:val="18"/>
                <w:szCs w:val="18"/>
                <w:lang w:val="hr-HR" w:bidi="en-US"/>
              </w:rPr>
              <w:t xml:space="preserve">donošenju </w:t>
            </w:r>
            <w:r w:rsidRPr="008D043F">
              <w:rPr>
                <w:rFonts w:asciiTheme="minorHAnsi" w:hAnsiTheme="minorHAnsi" w:cstheme="minorHAnsi"/>
                <w:sz w:val="18"/>
                <w:szCs w:val="18"/>
                <w:lang w:val="hr-HR" w:bidi="en-US"/>
              </w:rPr>
              <w:t>odluka koje se tiču oblasti okoliša</w:t>
            </w:r>
          </w:p>
        </w:tc>
      </w:tr>
      <w:tr w:rsidR="00CC447D" w:rsidRPr="008D043F" w14:paraId="43788E6A" w14:textId="77777777" w:rsidTr="003D2A32">
        <w:trPr>
          <w:trHeight w:val="567"/>
        </w:trPr>
        <w:tc>
          <w:tcPr>
            <w:tcW w:w="1451" w:type="pct"/>
            <w:shd w:val="clear" w:color="auto" w:fill="009D73"/>
            <w:vAlign w:val="center"/>
          </w:tcPr>
          <w:p w14:paraId="5CB9E42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6272E756" w14:textId="77777777"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63 782 KM</w:t>
            </w:r>
          </w:p>
          <w:p w14:paraId="6D21C467" w14:textId="77777777" w:rsidR="00CC447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FE1152"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CC447D" w:rsidRPr="008D043F" w14:paraId="120CFC54" w14:textId="77777777" w:rsidTr="003D2A32">
        <w:trPr>
          <w:trHeight w:val="567"/>
        </w:trPr>
        <w:tc>
          <w:tcPr>
            <w:tcW w:w="1451" w:type="pct"/>
            <w:shd w:val="clear" w:color="auto" w:fill="009D73"/>
            <w:vAlign w:val="center"/>
          </w:tcPr>
          <w:p w14:paraId="02FC610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272358A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2029.</w:t>
            </w:r>
          </w:p>
        </w:tc>
      </w:tr>
      <w:tr w:rsidR="00CC447D" w:rsidRPr="008D043F" w14:paraId="2BA7C37F" w14:textId="77777777" w:rsidTr="003D2A32">
        <w:trPr>
          <w:trHeight w:val="567"/>
        </w:trPr>
        <w:tc>
          <w:tcPr>
            <w:tcW w:w="1451" w:type="pct"/>
            <w:shd w:val="clear" w:color="auto" w:fill="009D73"/>
            <w:vAlign w:val="center"/>
          </w:tcPr>
          <w:p w14:paraId="1738DE1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7BACB4F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042F3CF1" w14:textId="77777777" w:rsidTr="003D2A32">
        <w:trPr>
          <w:trHeight w:val="567"/>
        </w:trPr>
        <w:tc>
          <w:tcPr>
            <w:tcW w:w="1451" w:type="pct"/>
            <w:shd w:val="clear" w:color="auto" w:fill="009D73"/>
            <w:vAlign w:val="center"/>
          </w:tcPr>
          <w:p w14:paraId="5E03AF8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4E71F0C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ar Federacije BiH u </w:t>
            </w:r>
            <w:r w:rsidR="00FE1152"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Federalnim ministarstvom okoliša i turizma i drugim institucijama nadležnim za oblast okoliša</w:t>
            </w:r>
          </w:p>
        </w:tc>
      </w:tr>
      <w:tr w:rsidR="00CC447D" w:rsidRPr="008D043F" w14:paraId="343CDE3D" w14:textId="77777777" w:rsidTr="003D2A32">
        <w:trPr>
          <w:trHeight w:val="567"/>
        </w:trPr>
        <w:tc>
          <w:tcPr>
            <w:tcW w:w="1451" w:type="pct"/>
            <w:shd w:val="clear" w:color="auto" w:fill="009D73"/>
            <w:vAlign w:val="center"/>
          </w:tcPr>
          <w:p w14:paraId="2341AEF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Ciljne grupe</w:t>
            </w:r>
          </w:p>
        </w:tc>
        <w:tc>
          <w:tcPr>
            <w:tcW w:w="3549" w:type="pct"/>
            <w:gridSpan w:val="3"/>
            <w:shd w:val="clear" w:color="auto" w:fill="FFFFFF"/>
            <w:vAlign w:val="center"/>
          </w:tcPr>
          <w:p w14:paraId="29E0E84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Građani, osjetljive grupe stanovništva</w:t>
            </w:r>
          </w:p>
        </w:tc>
      </w:tr>
    </w:tbl>
    <w:p w14:paraId="1E26A533"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7DD372D7" w14:textId="77777777" w:rsidTr="003D2A32">
        <w:trPr>
          <w:trHeight w:val="567"/>
        </w:trPr>
        <w:tc>
          <w:tcPr>
            <w:tcW w:w="1451" w:type="pct"/>
            <w:shd w:val="clear" w:color="auto" w:fill="009D73"/>
            <w:vAlign w:val="center"/>
          </w:tcPr>
          <w:p w14:paraId="4B9C639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49A5EF2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6827EE96" w14:textId="77777777" w:rsidTr="003D2A32">
        <w:trPr>
          <w:trHeight w:val="567"/>
        </w:trPr>
        <w:tc>
          <w:tcPr>
            <w:tcW w:w="1451" w:type="pct"/>
            <w:shd w:val="clear" w:color="auto" w:fill="009D73"/>
            <w:vAlign w:val="center"/>
          </w:tcPr>
          <w:p w14:paraId="33E9A89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25F5F796"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7.2. Osigurati efikasnu provedbu usvojenih propisa i preuzetih međunarodnih obaveza</w:t>
            </w:r>
          </w:p>
        </w:tc>
      </w:tr>
      <w:tr w:rsidR="00CC447D" w:rsidRPr="008D043F" w14:paraId="28BA07A7" w14:textId="77777777" w:rsidTr="003D2A32">
        <w:trPr>
          <w:trHeight w:val="567"/>
        </w:trPr>
        <w:tc>
          <w:tcPr>
            <w:tcW w:w="1451" w:type="pct"/>
            <w:shd w:val="clear" w:color="auto" w:fill="009D73"/>
            <w:vAlign w:val="center"/>
          </w:tcPr>
          <w:p w14:paraId="5EF8DA1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0BD29565"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2.1. Jačanje kapaciteta za efikasnu provedbu međunarodnih ugovora o okolišu</w:t>
            </w:r>
          </w:p>
        </w:tc>
      </w:tr>
      <w:tr w:rsidR="00CC447D" w:rsidRPr="008D043F" w14:paraId="09A04A32" w14:textId="77777777" w:rsidTr="003D2A32">
        <w:trPr>
          <w:trHeight w:val="567"/>
        </w:trPr>
        <w:tc>
          <w:tcPr>
            <w:tcW w:w="1451" w:type="pct"/>
            <w:shd w:val="clear" w:color="auto" w:fill="009D73"/>
            <w:vAlign w:val="center"/>
          </w:tcPr>
          <w:p w14:paraId="03C461D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1FEA5C95" w14:textId="41C715BC"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značajno poveća </w:t>
            </w:r>
            <w:r w:rsidR="00FE1152" w:rsidRPr="008D043F">
              <w:rPr>
                <w:rFonts w:asciiTheme="minorHAnsi" w:eastAsia="Calibri" w:hAnsiTheme="minorHAnsi" w:cstheme="minorHAnsi"/>
                <w:sz w:val="18"/>
                <w:szCs w:val="18"/>
                <w:lang w:val="hr-HR"/>
              </w:rPr>
              <w:t xml:space="preserve">stepen </w:t>
            </w:r>
            <w:r w:rsidRPr="008D043F">
              <w:rPr>
                <w:rFonts w:asciiTheme="minorHAnsi" w:eastAsia="Calibri" w:hAnsiTheme="minorHAnsi" w:cstheme="minorHAnsi"/>
                <w:sz w:val="18"/>
                <w:szCs w:val="18"/>
                <w:lang w:val="hr-HR"/>
              </w:rPr>
              <w:t xml:space="preserve">provedbe međunarodnih sporazuma koje 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ratificirala – u skladu s nadležnostima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w:t>
            </w:r>
          </w:p>
          <w:p w14:paraId="7CEE940C"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67B27AFB" w14:textId="213B0976" w:rsidR="00CC447D" w:rsidRPr="008D043F" w:rsidRDefault="00FE1152" w:rsidP="0068355A">
            <w:pPr>
              <w:numPr>
                <w:ilvl w:val="0"/>
                <w:numId w:val="159"/>
              </w:numPr>
              <w:spacing w:before="40" w:after="40" w:line="276" w:lineRule="auto"/>
              <w:ind w:left="406"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češće </w:t>
            </w:r>
            <w:r w:rsidR="00CC447D" w:rsidRPr="008D043F">
              <w:rPr>
                <w:rFonts w:asciiTheme="minorHAnsi" w:eastAsia="Calibri" w:hAnsiTheme="minorHAnsi" w:cstheme="minorHAnsi"/>
                <w:sz w:val="18"/>
                <w:szCs w:val="18"/>
                <w:lang w:val="hr-HR"/>
              </w:rPr>
              <w:t xml:space="preserve">u izradi akta na </w:t>
            </w:r>
            <w:r w:rsidRPr="008D043F">
              <w:rPr>
                <w:rFonts w:asciiTheme="minorHAnsi" w:eastAsia="Calibri" w:hAnsiTheme="minorHAnsi" w:cstheme="minorHAnsi"/>
                <w:sz w:val="18"/>
                <w:szCs w:val="18"/>
                <w:lang w:val="hr-HR"/>
              </w:rPr>
              <w:t>državnom nivou</w:t>
            </w:r>
            <w:r w:rsidR="00CC447D" w:rsidRPr="008D043F">
              <w:rPr>
                <w:rFonts w:asciiTheme="minorHAnsi" w:eastAsia="Calibri" w:hAnsiTheme="minorHAnsi" w:cstheme="minorHAnsi"/>
                <w:sz w:val="18"/>
                <w:szCs w:val="18"/>
                <w:lang w:val="hr-HR"/>
              </w:rPr>
              <w:t xml:space="preserve"> o provedbi međunarodnih sporazuma/konvencija kojim će se formalizirati okvir za provedbu međunarodnih sporazuma i drugih međunarodnih ob</w:t>
            </w:r>
            <w:r w:rsidRPr="008D043F">
              <w:rPr>
                <w:rFonts w:asciiTheme="minorHAnsi" w:eastAsia="Calibri" w:hAnsiTheme="minorHAnsi" w:cstheme="minorHAnsi"/>
                <w:sz w:val="18"/>
                <w:szCs w:val="18"/>
                <w:lang w:val="hr-HR"/>
              </w:rPr>
              <w:t>a</w:t>
            </w:r>
            <w:r w:rsidR="00CC447D" w:rsidRPr="008D043F">
              <w:rPr>
                <w:rFonts w:asciiTheme="minorHAnsi" w:eastAsia="Calibri" w:hAnsiTheme="minorHAnsi" w:cstheme="minorHAnsi"/>
                <w:sz w:val="18"/>
                <w:szCs w:val="18"/>
                <w:lang w:val="hr-HR"/>
              </w:rPr>
              <w:t xml:space="preserve">veza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vezan za sve segmente okoliša</w:t>
            </w:r>
          </w:p>
          <w:p w14:paraId="4524DB4E" w14:textId="57F0465A" w:rsidR="00CC447D" w:rsidRPr="008D043F" w:rsidRDefault="00FE1152" w:rsidP="0068355A">
            <w:pPr>
              <w:numPr>
                <w:ilvl w:val="0"/>
                <w:numId w:val="159"/>
              </w:numPr>
              <w:spacing w:before="40" w:after="40" w:line="276" w:lineRule="auto"/>
              <w:ind w:left="406"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siguravanje</w:t>
            </w:r>
            <w:r w:rsidR="00CC447D" w:rsidRPr="008D043F">
              <w:rPr>
                <w:rFonts w:asciiTheme="minorHAnsi" w:eastAsia="Calibri" w:hAnsiTheme="minorHAnsi" w:cstheme="minorHAnsi"/>
                <w:sz w:val="18"/>
                <w:szCs w:val="18"/>
                <w:lang w:val="hr-HR"/>
              </w:rPr>
              <w:t xml:space="preserve"> javnog pristupa, preko </w:t>
            </w:r>
            <w:r w:rsidR="00CC447D"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stranica Federalnog ministarstva okoliša i turizma i ostalih nadležnih institucija, zvaničnim dokumentima globalnih, regionalnih i bilateralnih ugovora o okolišu koji su ratificirani u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uključujući i prijevode na službene jezike), kao i informacijama o statusu </w:t>
            </w:r>
            <w:r w:rsidRPr="008D043F">
              <w:rPr>
                <w:rFonts w:asciiTheme="minorHAnsi" w:eastAsia="Calibri" w:hAnsiTheme="minorHAnsi" w:cstheme="minorHAnsi"/>
                <w:sz w:val="18"/>
                <w:szCs w:val="18"/>
                <w:lang w:val="hr-HR"/>
              </w:rPr>
              <w:t xml:space="preserve">učešća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u ovim ugovorima</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njihovoj provedbi (po preuzimanju informacija od institucija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w:t>
            </w:r>
          </w:p>
          <w:p w14:paraId="31FE1D4C" w14:textId="77777777" w:rsidR="00CC447D" w:rsidRPr="008D043F" w:rsidRDefault="00CC447D" w:rsidP="0068355A">
            <w:pPr>
              <w:numPr>
                <w:ilvl w:val="0"/>
                <w:numId w:val="159"/>
              </w:numPr>
              <w:spacing w:before="40" w:after="40" w:line="276" w:lineRule="auto"/>
              <w:ind w:left="406"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rganiziranje obuke zaposlenih u institucijama za adekvatnu primjenu međunarodnih ugovora</w:t>
            </w:r>
          </w:p>
          <w:p w14:paraId="7CB6BDE7" w14:textId="51F1C9CC" w:rsidR="00CC447D" w:rsidRPr="008D043F" w:rsidRDefault="00CC447D" w:rsidP="0068355A">
            <w:pPr>
              <w:numPr>
                <w:ilvl w:val="0"/>
                <w:numId w:val="159"/>
              </w:numPr>
              <w:spacing w:before="40" w:after="40" w:line="276" w:lineRule="auto"/>
              <w:ind w:left="406"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ređenje </w:t>
            </w:r>
            <w:r w:rsidR="00FE1152"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 xml:space="preserve">i uspostava kanala komunikacije s organizacijama civilnog društva iz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koje izražavaju interes za </w:t>
            </w:r>
            <w:r w:rsidR="00FE1152" w:rsidRPr="008D043F">
              <w:rPr>
                <w:rFonts w:asciiTheme="minorHAnsi" w:eastAsia="Calibri" w:hAnsiTheme="minorHAnsi" w:cstheme="minorHAnsi"/>
                <w:sz w:val="18"/>
                <w:szCs w:val="18"/>
                <w:lang w:val="hr-HR"/>
              </w:rPr>
              <w:t xml:space="preserve">učešćem </w:t>
            </w:r>
            <w:r w:rsidRPr="008D043F">
              <w:rPr>
                <w:rFonts w:asciiTheme="minorHAnsi" w:eastAsia="Calibri" w:hAnsiTheme="minorHAnsi" w:cstheme="minorHAnsi"/>
                <w:sz w:val="18"/>
                <w:szCs w:val="18"/>
                <w:lang w:val="hr-HR"/>
              </w:rPr>
              <w:t xml:space="preserve">u pripremi izvještaja o provedbi multilateralnih ugovora o okolišu, posebno za ugovore za koje su </w:t>
            </w:r>
            <w:r w:rsidRPr="008D043F">
              <w:rPr>
                <w:rFonts w:asciiTheme="minorHAnsi" w:eastAsia="Calibri" w:hAnsiTheme="minorHAnsi" w:cstheme="minorHAnsi"/>
                <w:i/>
                <w:sz w:val="18"/>
                <w:szCs w:val="18"/>
                <w:lang w:val="hr-HR"/>
              </w:rPr>
              <w:t>focal points</w:t>
            </w:r>
            <w:r w:rsidRPr="008D043F">
              <w:rPr>
                <w:rFonts w:asciiTheme="minorHAnsi" w:eastAsia="Calibri" w:hAnsiTheme="minorHAnsi" w:cstheme="minorHAnsi"/>
                <w:sz w:val="18"/>
                <w:szCs w:val="18"/>
                <w:lang w:val="hr-HR"/>
              </w:rPr>
              <w:t xml:space="preserve"> (NFP) u ministarstvima Federacije </w:t>
            </w:r>
            <w:r w:rsidR="00A845B8" w:rsidRPr="008D043F">
              <w:rPr>
                <w:rFonts w:asciiTheme="minorHAnsi" w:eastAsia="Calibri" w:hAnsiTheme="minorHAnsi" w:cstheme="minorHAnsi"/>
                <w:sz w:val="18"/>
                <w:szCs w:val="18"/>
                <w:lang w:val="hr-HR"/>
              </w:rPr>
              <w:t>BiH</w:t>
            </w:r>
          </w:p>
        </w:tc>
      </w:tr>
      <w:tr w:rsidR="00CC447D" w:rsidRPr="008D043F" w14:paraId="57A4AF85" w14:textId="77777777" w:rsidTr="003D2A32">
        <w:trPr>
          <w:trHeight w:val="567"/>
        </w:trPr>
        <w:tc>
          <w:tcPr>
            <w:tcW w:w="1451" w:type="pct"/>
            <w:shd w:val="clear" w:color="auto" w:fill="009D73"/>
            <w:vAlign w:val="center"/>
          </w:tcPr>
          <w:p w14:paraId="654B1CA1" w14:textId="77777777" w:rsidR="00CC447D" w:rsidRPr="008D043F" w:rsidRDefault="00CC447D" w:rsidP="0068355A">
            <w:pPr>
              <w:spacing w:before="40" w:after="40" w:line="276" w:lineRule="auto"/>
              <w:rPr>
                <w:rFonts w:asciiTheme="minorHAnsi" w:hAnsiTheme="minorHAnsi" w:cstheme="minorHAnsi"/>
                <w:b/>
                <w:bCs/>
                <w:color w:val="FFFFFF" w:themeColor="background1"/>
                <w:sz w:val="18"/>
                <w:szCs w:val="18"/>
                <w:lang w:val="hr-HR" w:bidi="en-US"/>
              </w:rPr>
            </w:pPr>
            <w:r w:rsidRPr="008D043F">
              <w:rPr>
                <w:rFonts w:asciiTheme="minorHAnsi" w:hAnsiTheme="minorHAnsi" w:cstheme="minorHAnsi"/>
                <w:b/>
                <w:bCs/>
                <w:color w:val="FFFFFF" w:themeColor="background1"/>
                <w:sz w:val="18"/>
                <w:szCs w:val="18"/>
                <w:lang w:val="hr-HR" w:bidi="en-US"/>
              </w:rPr>
              <w:t>Strateški projekti</w:t>
            </w:r>
          </w:p>
        </w:tc>
        <w:tc>
          <w:tcPr>
            <w:tcW w:w="3549" w:type="pct"/>
            <w:gridSpan w:val="3"/>
            <w:shd w:val="clear" w:color="auto" w:fill="FFFFFF" w:themeFill="background1"/>
            <w:vAlign w:val="center"/>
          </w:tcPr>
          <w:p w14:paraId="0D963CBC"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1D8424CE" w14:textId="77777777" w:rsidTr="003D2A32">
        <w:trPr>
          <w:trHeight w:val="567"/>
        </w:trPr>
        <w:tc>
          <w:tcPr>
            <w:tcW w:w="1451" w:type="pct"/>
            <w:vMerge w:val="restart"/>
            <w:shd w:val="clear" w:color="auto" w:fill="009D73"/>
            <w:vAlign w:val="center"/>
          </w:tcPr>
          <w:p w14:paraId="63EE562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496B47D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3B0F09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260B45C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98174A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E1152"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1664364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3FD26FE0" w14:textId="77777777" w:rsidTr="003D2A32">
        <w:trPr>
          <w:trHeight w:val="567"/>
        </w:trPr>
        <w:tc>
          <w:tcPr>
            <w:tcW w:w="1451" w:type="pct"/>
            <w:vMerge/>
            <w:shd w:val="clear" w:color="auto" w:fill="009D73"/>
            <w:vAlign w:val="center"/>
          </w:tcPr>
          <w:p w14:paraId="7184BDD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0C73B421" w14:textId="58AF75C4" w:rsidR="00CC447D" w:rsidRPr="008D043F" w:rsidRDefault="00CC447D" w:rsidP="0068355A">
            <w:pPr>
              <w:numPr>
                <w:ilvl w:val="0"/>
                <w:numId w:val="160"/>
              </w:numPr>
              <w:spacing w:before="40" w:after="40" w:line="276" w:lineRule="auto"/>
              <w:ind w:left="171" w:hanging="17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FE1152" w:rsidRPr="008D043F">
              <w:rPr>
                <w:rFonts w:asciiTheme="minorHAnsi" w:eastAsia="Calibri" w:hAnsiTheme="minorHAnsi" w:cstheme="minorHAnsi"/>
                <w:sz w:val="18"/>
                <w:szCs w:val="18"/>
                <w:lang w:val="hr-HR"/>
              </w:rPr>
              <w:t xml:space="preserve">Učešće </w:t>
            </w:r>
            <w:r w:rsidRPr="008D043F">
              <w:rPr>
                <w:rFonts w:asciiTheme="minorHAnsi" w:eastAsia="Calibri" w:hAnsiTheme="minorHAnsi" w:cstheme="minorHAnsi"/>
                <w:sz w:val="18"/>
                <w:szCs w:val="18"/>
                <w:lang w:val="hr-HR"/>
              </w:rPr>
              <w:t xml:space="preserve">institucija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izradi akta kojim će se formalizirati okvir za provedbu međunarodnih ob</w:t>
            </w:r>
            <w:r w:rsidR="00FE1152"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veza Bosne i Hercegovine vezan za okoliš</w:t>
            </w:r>
          </w:p>
        </w:tc>
        <w:tc>
          <w:tcPr>
            <w:tcW w:w="1230" w:type="pct"/>
            <w:shd w:val="clear" w:color="auto" w:fill="FFFFFF"/>
            <w:vAlign w:val="center"/>
          </w:tcPr>
          <w:p w14:paraId="4DD2135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 toku</w:t>
            </w:r>
          </w:p>
        </w:tc>
        <w:tc>
          <w:tcPr>
            <w:tcW w:w="1048" w:type="pct"/>
            <w:shd w:val="clear" w:color="auto" w:fill="FFFFFF"/>
            <w:vAlign w:val="center"/>
          </w:tcPr>
          <w:p w14:paraId="0F3D5AD6" w14:textId="78AEBD1D"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o </w:t>
            </w:r>
            <w:r w:rsidR="00FE1152" w:rsidRPr="008D043F">
              <w:rPr>
                <w:rFonts w:asciiTheme="minorHAnsi" w:hAnsiTheme="minorHAnsi" w:cstheme="minorHAnsi"/>
                <w:sz w:val="18"/>
                <w:szCs w:val="18"/>
                <w:lang w:val="hr-HR" w:bidi="en-US"/>
              </w:rPr>
              <w:t xml:space="preserve">učešće </w:t>
            </w:r>
            <w:r w:rsidRPr="008D043F">
              <w:rPr>
                <w:rFonts w:asciiTheme="minorHAnsi" w:hAnsiTheme="minorHAnsi" w:cstheme="minorHAnsi"/>
                <w:sz w:val="18"/>
                <w:szCs w:val="18"/>
                <w:lang w:val="hr-HR" w:bidi="en-US"/>
              </w:rPr>
              <w:t xml:space="preserve">institucija </w:t>
            </w:r>
            <w:r w:rsidRPr="008D043F">
              <w:rPr>
                <w:rFonts w:asciiTheme="minorHAnsi" w:eastAsia="Calibri" w:hAnsiTheme="minorHAnsi" w:cstheme="minorHAnsi"/>
                <w:sz w:val="18"/>
                <w:szCs w:val="18"/>
                <w:lang w:val="hr-HR"/>
              </w:rPr>
              <w:t xml:space="preserve">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izradi akata (2023.)</w:t>
            </w:r>
          </w:p>
        </w:tc>
      </w:tr>
      <w:tr w:rsidR="00CC447D" w:rsidRPr="008D043F" w14:paraId="0BABD705" w14:textId="77777777" w:rsidTr="003D2A32">
        <w:trPr>
          <w:trHeight w:val="567"/>
        </w:trPr>
        <w:tc>
          <w:tcPr>
            <w:tcW w:w="1451" w:type="pct"/>
            <w:vMerge/>
            <w:shd w:val="clear" w:color="auto" w:fill="009D73"/>
            <w:vAlign w:val="center"/>
          </w:tcPr>
          <w:p w14:paraId="071ABDB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7EBF68F" w14:textId="77777777" w:rsidR="00CC447D" w:rsidRPr="008D043F" w:rsidRDefault="00CC447D" w:rsidP="0068355A">
            <w:pPr>
              <w:numPr>
                <w:ilvl w:val="0"/>
                <w:numId w:val="160"/>
              </w:numPr>
              <w:spacing w:before="40" w:after="40" w:line="276" w:lineRule="auto"/>
              <w:ind w:left="171" w:hanging="17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ostupnost tekstova međunarodnih ugovora i informacija o statusu njihove provedbe</w:t>
            </w:r>
          </w:p>
        </w:tc>
        <w:tc>
          <w:tcPr>
            <w:tcW w:w="1230" w:type="pct"/>
            <w:shd w:val="clear" w:color="auto" w:fill="FFFFFF"/>
            <w:vAlign w:val="center"/>
          </w:tcPr>
          <w:p w14:paraId="225E9BD3" w14:textId="77777777" w:rsidR="00CC447D" w:rsidRPr="008D043F" w:rsidRDefault="00FE115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dostupni dokumenti i informacije</w:t>
            </w:r>
          </w:p>
        </w:tc>
        <w:tc>
          <w:tcPr>
            <w:tcW w:w="1048" w:type="pct"/>
            <w:shd w:val="clear" w:color="auto" w:fill="FFFFFF"/>
            <w:vAlign w:val="center"/>
          </w:tcPr>
          <w:p w14:paraId="228CB94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vanični međunarodni ugovori i informacije o statusu njihove </w:t>
            </w:r>
            <w:r w:rsidRPr="008D043F">
              <w:rPr>
                <w:rFonts w:asciiTheme="minorHAnsi" w:hAnsiTheme="minorHAnsi" w:cstheme="minorHAnsi"/>
                <w:sz w:val="18"/>
                <w:szCs w:val="18"/>
                <w:lang w:val="hr-HR" w:bidi="en-US"/>
              </w:rPr>
              <w:lastRenderedPageBreak/>
              <w:t>provedbe objavljeni na internet</w:t>
            </w:r>
            <w:r w:rsidR="00FE1152"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stranici </w:t>
            </w:r>
            <w:r w:rsidRPr="008D043F">
              <w:rPr>
                <w:rFonts w:asciiTheme="minorHAnsi" w:eastAsia="Calibri" w:hAnsiTheme="minorHAnsi" w:cstheme="minorHAnsi"/>
                <w:sz w:val="18"/>
                <w:szCs w:val="18"/>
                <w:lang w:val="hr-HR"/>
              </w:rPr>
              <w:t>Federalnog ministarstva okoliša i turizma (2024.)</w:t>
            </w:r>
          </w:p>
        </w:tc>
      </w:tr>
      <w:tr w:rsidR="00CC447D" w:rsidRPr="008D043F" w14:paraId="20B84635" w14:textId="77777777" w:rsidTr="003D2A32">
        <w:trPr>
          <w:trHeight w:val="567"/>
        </w:trPr>
        <w:tc>
          <w:tcPr>
            <w:tcW w:w="1451" w:type="pct"/>
            <w:vMerge/>
            <w:shd w:val="clear" w:color="auto" w:fill="009D73"/>
            <w:vAlign w:val="center"/>
          </w:tcPr>
          <w:p w14:paraId="5A649D9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60FE0A89" w14:textId="77777777" w:rsidR="00CC447D" w:rsidRPr="008D043F" w:rsidRDefault="00CC447D" w:rsidP="0068355A">
            <w:pPr>
              <w:numPr>
                <w:ilvl w:val="0"/>
                <w:numId w:val="160"/>
              </w:numPr>
              <w:spacing w:before="40" w:after="40" w:line="276" w:lineRule="auto"/>
              <w:ind w:left="171" w:hanging="17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fikasnost provedbe obuke zaposlenih za adekvatnu primjenu međunarodnih ugovora</w:t>
            </w:r>
          </w:p>
        </w:tc>
        <w:tc>
          <w:tcPr>
            <w:tcW w:w="1230" w:type="pct"/>
            <w:shd w:val="clear" w:color="auto" w:fill="FFFFFF"/>
            <w:vAlign w:val="center"/>
          </w:tcPr>
          <w:p w14:paraId="0CE7067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ve vrste obuke se ne provode sistematski</w:t>
            </w:r>
          </w:p>
        </w:tc>
        <w:tc>
          <w:tcPr>
            <w:tcW w:w="1048" w:type="pct"/>
            <w:shd w:val="clear" w:color="auto" w:fill="FFFFFF"/>
            <w:vAlign w:val="center"/>
          </w:tcPr>
          <w:p w14:paraId="15EF846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a obuka </w:t>
            </w:r>
            <w:r w:rsidR="00FE1152" w:rsidRPr="008D043F">
              <w:rPr>
                <w:rFonts w:asciiTheme="minorHAnsi" w:hAnsiTheme="minorHAnsi" w:cstheme="minorHAnsi"/>
                <w:sz w:val="18"/>
                <w:szCs w:val="18"/>
                <w:lang w:val="hr-HR" w:bidi="en-US"/>
              </w:rPr>
              <w:t xml:space="preserve">zaposlenih </w:t>
            </w:r>
            <w:r w:rsidRPr="008D043F">
              <w:rPr>
                <w:rFonts w:asciiTheme="minorHAnsi" w:hAnsiTheme="minorHAnsi" w:cstheme="minorHAnsi"/>
                <w:sz w:val="18"/>
                <w:szCs w:val="18"/>
                <w:lang w:val="hr-HR" w:bidi="en-US"/>
              </w:rPr>
              <w:t>u skladu s planom (2026.)</w:t>
            </w:r>
          </w:p>
        </w:tc>
      </w:tr>
      <w:tr w:rsidR="00CC447D" w:rsidRPr="008D043F" w14:paraId="21544848" w14:textId="77777777" w:rsidTr="003D2A32">
        <w:trPr>
          <w:trHeight w:val="567"/>
        </w:trPr>
        <w:tc>
          <w:tcPr>
            <w:tcW w:w="1451" w:type="pct"/>
            <w:vMerge/>
            <w:shd w:val="clear" w:color="auto" w:fill="009D73"/>
            <w:vAlign w:val="center"/>
          </w:tcPr>
          <w:p w14:paraId="586A155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78C1FD13" w14:textId="77777777" w:rsidR="00CC447D" w:rsidRPr="008D043F" w:rsidRDefault="00CC447D" w:rsidP="0068355A">
            <w:pPr>
              <w:numPr>
                <w:ilvl w:val="0"/>
                <w:numId w:val="160"/>
              </w:numPr>
              <w:spacing w:before="40" w:after="40" w:line="276" w:lineRule="auto"/>
              <w:ind w:left="171" w:hanging="171"/>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Komunikacija i </w:t>
            </w:r>
            <w:r w:rsidR="00DE70F9" w:rsidRPr="008D043F">
              <w:rPr>
                <w:rFonts w:asciiTheme="minorHAnsi" w:hAnsiTheme="minorHAnsi" w:cstheme="minorHAnsi"/>
                <w:color w:val="000000"/>
                <w:sz w:val="18"/>
                <w:szCs w:val="18"/>
                <w:lang w:val="hr-HR"/>
              </w:rPr>
              <w:t xml:space="preserve">saradnja </w:t>
            </w:r>
            <w:r w:rsidRPr="008D043F">
              <w:rPr>
                <w:rFonts w:asciiTheme="minorHAnsi" w:hAnsiTheme="minorHAnsi" w:cstheme="minorHAnsi"/>
                <w:color w:val="000000"/>
                <w:sz w:val="18"/>
                <w:szCs w:val="18"/>
                <w:lang w:val="hr-HR"/>
              </w:rPr>
              <w:t>s organizacijama civilnog društva u okviru pripreme izvještaja o provedbi međunarodnih ugovora o okolišu</w:t>
            </w:r>
          </w:p>
        </w:tc>
        <w:tc>
          <w:tcPr>
            <w:tcW w:w="1230" w:type="pct"/>
            <w:shd w:val="clear" w:color="auto" w:fill="FFFFFF"/>
            <w:vAlign w:val="center"/>
          </w:tcPr>
          <w:p w14:paraId="4516CAD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munikacija i </w:t>
            </w:r>
            <w:r w:rsidR="00DE70F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s organizacijama civilnog društva nije sistematska u </w:t>
            </w:r>
            <w:r w:rsidR="00571414" w:rsidRPr="008D043F">
              <w:rPr>
                <w:rFonts w:asciiTheme="minorHAnsi" w:hAnsiTheme="minorHAnsi" w:cstheme="minorHAnsi"/>
                <w:sz w:val="18"/>
                <w:szCs w:val="18"/>
                <w:lang w:val="hr-HR" w:bidi="en-US"/>
              </w:rPr>
              <w:t xml:space="preserve">domenu </w:t>
            </w:r>
            <w:r w:rsidRPr="008D043F">
              <w:rPr>
                <w:rFonts w:asciiTheme="minorHAnsi" w:hAnsiTheme="minorHAnsi" w:cstheme="minorHAnsi"/>
                <w:sz w:val="18"/>
                <w:szCs w:val="18"/>
                <w:lang w:val="hr-HR" w:bidi="en-US"/>
              </w:rPr>
              <w:t>izrade izvještaja o provedbi međunarodnih ugovora o okolišu</w:t>
            </w:r>
          </w:p>
        </w:tc>
        <w:tc>
          <w:tcPr>
            <w:tcW w:w="1048" w:type="pct"/>
            <w:shd w:val="clear" w:color="auto" w:fill="FFFFFF"/>
            <w:vAlign w:val="center"/>
          </w:tcPr>
          <w:p w14:paraId="1671A85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komunikacija i </w:t>
            </w:r>
            <w:r w:rsidR="00DE70F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s organizacijama civilnog društva (2027.)</w:t>
            </w:r>
          </w:p>
        </w:tc>
      </w:tr>
      <w:tr w:rsidR="00CC447D" w:rsidRPr="008D043F" w14:paraId="6A10100D" w14:textId="77777777" w:rsidTr="003D2A32">
        <w:trPr>
          <w:trHeight w:val="567"/>
        </w:trPr>
        <w:tc>
          <w:tcPr>
            <w:tcW w:w="1451" w:type="pct"/>
            <w:shd w:val="clear" w:color="auto" w:fill="009D73"/>
            <w:vAlign w:val="center"/>
          </w:tcPr>
          <w:p w14:paraId="3965C5D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106411E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čanje ljudskih i institucionalnih kapaciteta za upravljanje okolišem</w:t>
            </w:r>
          </w:p>
        </w:tc>
      </w:tr>
      <w:tr w:rsidR="00CC447D" w:rsidRPr="008D043F" w14:paraId="3F58977C" w14:textId="77777777" w:rsidTr="003D2A32">
        <w:trPr>
          <w:trHeight w:val="567"/>
        </w:trPr>
        <w:tc>
          <w:tcPr>
            <w:tcW w:w="1451" w:type="pct"/>
            <w:shd w:val="clear" w:color="auto" w:fill="009D73"/>
            <w:vAlign w:val="center"/>
          </w:tcPr>
          <w:p w14:paraId="0544BEF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7FA37A24"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62 890 KM</w:t>
            </w:r>
          </w:p>
          <w:p w14:paraId="77F9A5BF" w14:textId="3D91C48B"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 sredstva EU i drugih međunarodnih donatora</w:t>
            </w:r>
          </w:p>
        </w:tc>
      </w:tr>
      <w:tr w:rsidR="00CC447D" w:rsidRPr="008D043F" w14:paraId="22064319" w14:textId="77777777" w:rsidTr="003D2A32">
        <w:trPr>
          <w:trHeight w:val="567"/>
        </w:trPr>
        <w:tc>
          <w:tcPr>
            <w:tcW w:w="1451" w:type="pct"/>
            <w:shd w:val="clear" w:color="auto" w:fill="009D73"/>
            <w:vAlign w:val="center"/>
          </w:tcPr>
          <w:p w14:paraId="44B836B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6A177C3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2027.</w:t>
            </w:r>
          </w:p>
        </w:tc>
      </w:tr>
      <w:tr w:rsidR="00CC447D" w:rsidRPr="008D043F" w14:paraId="4742281C" w14:textId="77777777" w:rsidTr="003D2A32">
        <w:trPr>
          <w:trHeight w:val="567"/>
        </w:trPr>
        <w:tc>
          <w:tcPr>
            <w:tcW w:w="1451" w:type="pct"/>
            <w:shd w:val="clear" w:color="auto" w:fill="009D73"/>
            <w:vAlign w:val="center"/>
          </w:tcPr>
          <w:p w14:paraId="6548D12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358B978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744DF7F0" w14:textId="77777777" w:rsidTr="003D2A32">
        <w:trPr>
          <w:trHeight w:val="567"/>
        </w:trPr>
        <w:tc>
          <w:tcPr>
            <w:tcW w:w="1451" w:type="pct"/>
            <w:shd w:val="clear" w:color="auto" w:fill="009D73"/>
            <w:vAlign w:val="center"/>
          </w:tcPr>
          <w:p w14:paraId="500987D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18AE5DB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i ostale institucije nadležne za oblast okoliša, u </w:t>
            </w:r>
            <w:r w:rsidR="00E95617"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w:t>
            </w:r>
            <w:r w:rsidR="00E9561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ama koje provode obuke</w:t>
            </w:r>
          </w:p>
        </w:tc>
      </w:tr>
      <w:tr w:rsidR="00CC447D" w:rsidRPr="008D043F" w14:paraId="0B4598C2" w14:textId="77777777" w:rsidTr="003D2A32">
        <w:trPr>
          <w:trHeight w:val="567"/>
        </w:trPr>
        <w:tc>
          <w:tcPr>
            <w:tcW w:w="1451" w:type="pct"/>
            <w:shd w:val="clear" w:color="auto" w:fill="009D73"/>
            <w:vAlign w:val="center"/>
          </w:tcPr>
          <w:p w14:paraId="6E2DB6C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6ACB108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odgovorne za provedbu aktivnosti u skladu s međunarodnim ugovorima, građani</w:t>
            </w:r>
          </w:p>
        </w:tc>
      </w:tr>
    </w:tbl>
    <w:p w14:paraId="0802073F"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703"/>
        <w:gridCol w:w="3146"/>
        <w:gridCol w:w="2661"/>
      </w:tblGrid>
      <w:tr w:rsidR="00CC447D" w:rsidRPr="008D043F" w14:paraId="65B0AA8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DCBB4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F095FE5"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102C283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8A20A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F13A84B"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7.2. Osigurati efikasnu provedbu usvojenih propisa i preuzetih međunarodnih obaveza</w:t>
            </w:r>
          </w:p>
        </w:tc>
      </w:tr>
      <w:tr w:rsidR="00CC447D" w:rsidRPr="008D043F" w14:paraId="58D33FC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1010E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64A9CF"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2.2. Dosljedna primjena strateške procjene utjecaja na okoliš (SPUO)</w:t>
            </w:r>
          </w:p>
        </w:tc>
      </w:tr>
      <w:tr w:rsidR="00CC447D" w:rsidRPr="008D043F" w14:paraId="7EB110B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422CA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B8C6F4"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osigura dosljedna primjena SPUO</w:t>
            </w:r>
            <w:r w:rsidR="00E9561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roz primjenu Zakona o zaštiti okoliša iz 2021. godine i međusektorsku </w:t>
            </w:r>
            <w:r w:rsidR="00E95617" w:rsidRPr="008D043F">
              <w:rPr>
                <w:rFonts w:asciiTheme="minorHAnsi" w:eastAsia="Calibri" w:hAnsiTheme="minorHAnsi" w:cstheme="minorHAnsi"/>
                <w:sz w:val="18"/>
                <w:szCs w:val="18"/>
                <w:lang w:val="hr-HR"/>
              </w:rPr>
              <w:t>saradnju</w:t>
            </w:r>
            <w:r w:rsidRPr="008D043F">
              <w:rPr>
                <w:rFonts w:asciiTheme="minorHAnsi" w:eastAsia="Calibri" w:hAnsiTheme="minorHAnsi" w:cstheme="minorHAnsi"/>
                <w:sz w:val="18"/>
                <w:szCs w:val="18"/>
                <w:lang w:val="hr-HR"/>
              </w:rPr>
              <w:t>.</w:t>
            </w:r>
          </w:p>
          <w:p w14:paraId="6FB5843C"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Okvirna područja djelovanja:</w:t>
            </w:r>
          </w:p>
          <w:p w14:paraId="219EECE8" w14:textId="77777777" w:rsidR="00CC447D" w:rsidRPr="008D043F" w:rsidRDefault="00CC447D" w:rsidP="0068355A">
            <w:pPr>
              <w:numPr>
                <w:ilvl w:val="0"/>
                <w:numId w:val="161"/>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i usvajanje podzakonskih akata na </w:t>
            </w:r>
            <w:r w:rsidR="00E95617"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 xml:space="preserve">Zakona o zaštiti okoliša kojima se detaljno utvrđuje obim, sadržaj i ocjena strateške studije </w:t>
            </w:r>
          </w:p>
          <w:p w14:paraId="68F3448A" w14:textId="77777777" w:rsidR="00CC447D" w:rsidRPr="008D043F" w:rsidRDefault="00CC447D" w:rsidP="0068355A">
            <w:pPr>
              <w:numPr>
                <w:ilvl w:val="0"/>
                <w:numId w:val="161"/>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edovno ažuriranje podzakonskih akata za provedbu SPUO</w:t>
            </w:r>
            <w:r w:rsidR="00E9561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u skladu s novonastalim okolnostima i potrebama za </w:t>
            </w:r>
            <w:r w:rsidR="00E95617" w:rsidRPr="008D043F">
              <w:rPr>
                <w:rFonts w:asciiTheme="minorHAnsi" w:eastAsia="Calibri" w:hAnsiTheme="minorHAnsi" w:cstheme="minorHAnsi"/>
                <w:sz w:val="18"/>
                <w:szCs w:val="18"/>
                <w:lang w:val="hr-HR"/>
              </w:rPr>
              <w:t xml:space="preserve">usaglašavanje </w:t>
            </w:r>
            <w:r w:rsidRPr="008D043F">
              <w:rPr>
                <w:rFonts w:asciiTheme="minorHAnsi" w:eastAsia="Calibri" w:hAnsiTheme="minorHAnsi" w:cstheme="minorHAnsi"/>
                <w:sz w:val="18"/>
                <w:szCs w:val="18"/>
                <w:lang w:val="hr-HR"/>
              </w:rPr>
              <w:t>s predstavnicima nadležnih institucija Republike Srpske i Brčko distrikta</w:t>
            </w:r>
            <w:r w:rsidR="00E95617" w:rsidRPr="008D043F">
              <w:rPr>
                <w:rFonts w:asciiTheme="minorHAnsi" w:eastAsia="Calibri" w:hAnsiTheme="minorHAnsi" w:cstheme="minorHAnsi"/>
                <w:sz w:val="18"/>
                <w:szCs w:val="18"/>
                <w:lang w:val="hr-HR"/>
              </w:rPr>
              <w:t xml:space="preserve"> BiH</w:t>
            </w:r>
          </w:p>
          <w:p w14:paraId="57994E2E" w14:textId="5F0C906E" w:rsidR="00CC447D" w:rsidRPr="008D043F" w:rsidRDefault="00E95617" w:rsidP="0068355A">
            <w:pPr>
              <w:numPr>
                <w:ilvl w:val="0"/>
                <w:numId w:val="161"/>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češće </w:t>
            </w:r>
            <w:r w:rsidR="00CC447D" w:rsidRPr="008D043F">
              <w:rPr>
                <w:rFonts w:asciiTheme="minorHAnsi" w:eastAsia="Calibri" w:hAnsiTheme="minorHAnsi" w:cstheme="minorHAnsi"/>
                <w:sz w:val="18"/>
                <w:szCs w:val="18"/>
                <w:lang w:val="hr-HR"/>
              </w:rPr>
              <w:t xml:space="preserve">u procesima koordinacije i </w:t>
            </w:r>
            <w:r w:rsidRPr="008D043F">
              <w:rPr>
                <w:rFonts w:asciiTheme="minorHAnsi" w:eastAsia="Calibri" w:hAnsiTheme="minorHAnsi" w:cstheme="minorHAnsi"/>
                <w:sz w:val="18"/>
                <w:szCs w:val="18"/>
                <w:lang w:val="hr-HR"/>
              </w:rPr>
              <w:t xml:space="preserve">usaglašavanja </w:t>
            </w:r>
            <w:r w:rsidR="00CC447D" w:rsidRPr="008D043F">
              <w:rPr>
                <w:rFonts w:asciiTheme="minorHAnsi" w:eastAsia="Calibri" w:hAnsiTheme="minorHAnsi" w:cstheme="minorHAnsi"/>
                <w:sz w:val="18"/>
                <w:szCs w:val="18"/>
                <w:lang w:val="hr-HR"/>
              </w:rPr>
              <w:t xml:space="preserve">s predstavnicima nadležnih institucija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Republike Srpske i Brčko distrikta</w:t>
            </w:r>
            <w:r w:rsidRPr="008D043F">
              <w:rPr>
                <w:rFonts w:asciiTheme="minorHAnsi" w:eastAsia="Calibri" w:hAnsiTheme="minorHAnsi" w:cstheme="minorHAnsi"/>
                <w:sz w:val="18"/>
                <w:szCs w:val="18"/>
                <w:lang w:val="hr-HR"/>
              </w:rPr>
              <w:t xml:space="preserve"> BiH</w:t>
            </w:r>
            <w:r w:rsidR="00CC447D" w:rsidRPr="008D043F">
              <w:rPr>
                <w:rFonts w:asciiTheme="minorHAnsi" w:eastAsia="Calibri" w:hAnsiTheme="minorHAnsi" w:cstheme="minorHAnsi"/>
                <w:sz w:val="18"/>
                <w:szCs w:val="18"/>
                <w:lang w:val="hr-HR"/>
              </w:rPr>
              <w:t xml:space="preserve"> u toku ažuriranja i definiranja protokola i administrativnih procedura za prekogranična obavještenja i </w:t>
            </w:r>
            <w:r w:rsidRPr="008D043F">
              <w:rPr>
                <w:rFonts w:asciiTheme="minorHAnsi" w:eastAsia="Calibri" w:hAnsiTheme="minorHAnsi" w:cstheme="minorHAnsi"/>
                <w:sz w:val="18"/>
                <w:szCs w:val="18"/>
                <w:lang w:val="hr-HR"/>
              </w:rPr>
              <w:t xml:space="preserve">konsultacije </w:t>
            </w:r>
            <w:r w:rsidR="00CC447D" w:rsidRPr="008D043F">
              <w:rPr>
                <w:rFonts w:asciiTheme="minorHAnsi" w:eastAsia="Calibri" w:hAnsiTheme="minorHAnsi" w:cstheme="minorHAnsi"/>
                <w:sz w:val="18"/>
                <w:szCs w:val="18"/>
                <w:lang w:val="hr-HR"/>
              </w:rPr>
              <w:t>u postupku provedbe SPUO</w:t>
            </w:r>
            <w:r w:rsidRPr="008D043F">
              <w:rPr>
                <w:rFonts w:asciiTheme="minorHAnsi" w:eastAsia="Calibri" w:hAnsiTheme="minorHAnsi" w:cstheme="minorHAnsi"/>
                <w:sz w:val="18"/>
                <w:szCs w:val="18"/>
                <w:lang w:val="hr-HR"/>
              </w:rPr>
              <w:t>-a</w:t>
            </w:r>
            <w:r w:rsidR="00CC447D" w:rsidRPr="008D043F">
              <w:rPr>
                <w:rFonts w:asciiTheme="minorHAnsi" w:eastAsia="Calibri" w:hAnsiTheme="minorHAnsi" w:cstheme="minorHAnsi"/>
                <w:sz w:val="18"/>
                <w:szCs w:val="18"/>
                <w:lang w:val="hr-HR"/>
              </w:rPr>
              <w:t xml:space="preserve"> </w:t>
            </w:r>
          </w:p>
          <w:p w14:paraId="2F5911B4" w14:textId="77777777" w:rsidR="00CC447D" w:rsidRPr="008D043F" w:rsidRDefault="00CC447D" w:rsidP="0068355A">
            <w:pPr>
              <w:numPr>
                <w:ilvl w:val="0"/>
                <w:numId w:val="161"/>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potrebnih sistema i procedura kojima će se osigurati da SPUO bude urađen za sve dokumente/projekte za koje je SPUO </w:t>
            </w:r>
            <w:r w:rsidR="00E95617" w:rsidRPr="008D043F">
              <w:rPr>
                <w:rFonts w:asciiTheme="minorHAnsi" w:eastAsia="Calibri" w:hAnsiTheme="minorHAnsi" w:cstheme="minorHAnsi"/>
                <w:sz w:val="18"/>
                <w:szCs w:val="18"/>
                <w:lang w:val="hr-HR"/>
              </w:rPr>
              <w:t>obavezan</w:t>
            </w:r>
            <w:r w:rsidRPr="008D043F">
              <w:rPr>
                <w:rFonts w:asciiTheme="minorHAnsi" w:eastAsia="Calibri" w:hAnsiTheme="minorHAnsi" w:cstheme="minorHAnsi"/>
                <w:sz w:val="18"/>
                <w:szCs w:val="18"/>
                <w:lang w:val="hr-HR"/>
              </w:rPr>
              <w:t xml:space="preserve">, </w:t>
            </w:r>
            <w:r w:rsidR="00E95617" w:rsidRPr="008D043F">
              <w:rPr>
                <w:rFonts w:asciiTheme="minorHAnsi" w:eastAsia="Calibri" w:hAnsiTheme="minorHAnsi" w:cstheme="minorHAnsi"/>
                <w:sz w:val="18"/>
                <w:szCs w:val="18"/>
                <w:lang w:val="hr-HR"/>
              </w:rPr>
              <w:t>pri čemu</w:t>
            </w:r>
            <w:r w:rsidRPr="008D043F">
              <w:rPr>
                <w:rFonts w:asciiTheme="minorHAnsi" w:eastAsia="Calibri" w:hAnsiTheme="minorHAnsi" w:cstheme="minorHAnsi"/>
                <w:sz w:val="18"/>
                <w:szCs w:val="18"/>
                <w:lang w:val="hr-HR"/>
              </w:rPr>
              <w:t xml:space="preserve"> je posebno važna uloga jedinica lokalne samouprave (općine/gradovi)</w:t>
            </w:r>
          </w:p>
          <w:p w14:paraId="0708FBD0" w14:textId="77777777" w:rsidR="00CC447D" w:rsidRPr="008D043F" w:rsidRDefault="00CC447D" w:rsidP="0068355A">
            <w:pPr>
              <w:numPr>
                <w:ilvl w:val="0"/>
                <w:numId w:val="161"/>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ad na podizanju svijesti svih institucionalnih partnera (sektorskih institucija) i vaninstitucionalnih partnera (civilnog društva) o važnosti SPUO</w:t>
            </w:r>
            <w:r w:rsidR="00E9561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te po potrebi </w:t>
            </w:r>
            <w:r w:rsidR="00E95617" w:rsidRPr="008D043F">
              <w:rPr>
                <w:rFonts w:asciiTheme="minorHAnsi" w:eastAsia="Calibri" w:hAnsiTheme="minorHAnsi" w:cstheme="minorHAnsi"/>
                <w:sz w:val="18"/>
                <w:szCs w:val="18"/>
                <w:lang w:val="hr-HR"/>
              </w:rPr>
              <w:t xml:space="preserve">omogućavanja </w:t>
            </w:r>
            <w:r w:rsidRPr="008D043F">
              <w:rPr>
                <w:rFonts w:asciiTheme="minorHAnsi" w:eastAsia="Calibri" w:hAnsiTheme="minorHAnsi" w:cstheme="minorHAnsi"/>
                <w:sz w:val="18"/>
                <w:szCs w:val="18"/>
                <w:lang w:val="hr-HR"/>
              </w:rPr>
              <w:t>njihove obuke po ovom pitanju</w:t>
            </w:r>
          </w:p>
        </w:tc>
      </w:tr>
      <w:tr w:rsidR="00CC447D" w:rsidRPr="008D043F" w14:paraId="239958D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DBE2A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392D8F1"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16C42B09"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CF1E7E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38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5B554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5E43B8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7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CC415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9F3B99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9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24A46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68F1F5E1"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EB3B86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B65A34" w14:textId="77777777" w:rsidR="00CC447D" w:rsidRPr="008D043F" w:rsidRDefault="00CC447D" w:rsidP="0068355A">
            <w:pPr>
              <w:numPr>
                <w:ilvl w:val="0"/>
                <w:numId w:val="16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odzakonskih akata kojima se detaljno utvrđuje obim, sadržaj i ocjena strateške studije</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AF507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Trenutno se formira Interresorna radna grupa koja će raditi na izradi Uredbe o strateškoj procjeni utjecaja strategija, planova i programa</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ADA07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i </w:t>
            </w:r>
            <w:r w:rsidRPr="008D043F">
              <w:rPr>
                <w:rFonts w:asciiTheme="minorHAnsi" w:eastAsia="Calibri" w:hAnsiTheme="minorHAnsi" w:cstheme="minorHAnsi"/>
                <w:sz w:val="18"/>
                <w:szCs w:val="18"/>
                <w:lang w:val="hr-HR"/>
              </w:rPr>
              <w:t>podzakonski akti kojima se detaljno utvrđuje obim, sadržaj i ocjena strateške studije (2023.)</w:t>
            </w:r>
          </w:p>
        </w:tc>
      </w:tr>
      <w:tr w:rsidR="00CC447D" w:rsidRPr="008D043F" w14:paraId="68714247"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572B43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78AF5F" w14:textId="77777777" w:rsidR="00CC447D" w:rsidRPr="008D043F" w:rsidRDefault="00CC447D" w:rsidP="0068355A">
            <w:pPr>
              <w:numPr>
                <w:ilvl w:val="0"/>
                <w:numId w:val="16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ažuriranja i usvajanja podzakonskih akata za provedbu SPUO</w:t>
            </w:r>
            <w:r w:rsidR="00E95617" w:rsidRPr="008D043F">
              <w:rPr>
                <w:rFonts w:asciiTheme="minorHAnsi" w:eastAsia="Calibri" w:hAnsiTheme="minorHAnsi" w:cstheme="minorHAnsi"/>
                <w:sz w:val="18"/>
                <w:szCs w:val="18"/>
                <w:lang w:val="hr-HR"/>
              </w:rPr>
              <w:t>-a</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EC9FF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C2638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Ažurirani svi podzakonski akti za provedbu SPUO</w:t>
            </w:r>
            <w:r w:rsidR="00E95617"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2027.)</w:t>
            </w:r>
          </w:p>
        </w:tc>
      </w:tr>
      <w:tr w:rsidR="00CC447D" w:rsidRPr="008D043F" w14:paraId="5A5BAB61"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C0890E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AB07F1" w14:textId="77777777" w:rsidR="00CC447D" w:rsidRPr="008D043F" w:rsidRDefault="00CC447D" w:rsidP="0068355A">
            <w:pPr>
              <w:numPr>
                <w:ilvl w:val="0"/>
                <w:numId w:val="16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ažuriranja i usvajanja procedura za prekogranična obavještenja i </w:t>
            </w:r>
            <w:r w:rsidR="00E95617" w:rsidRPr="008D043F">
              <w:rPr>
                <w:rFonts w:asciiTheme="minorHAnsi" w:eastAsia="Calibri" w:hAnsiTheme="minorHAnsi" w:cstheme="minorHAnsi"/>
                <w:sz w:val="18"/>
                <w:szCs w:val="18"/>
                <w:lang w:val="hr-HR"/>
              </w:rPr>
              <w:t xml:space="preserve">konsultacije </w:t>
            </w:r>
            <w:r w:rsidRPr="008D043F">
              <w:rPr>
                <w:rFonts w:asciiTheme="minorHAnsi" w:eastAsia="Calibri" w:hAnsiTheme="minorHAnsi" w:cstheme="minorHAnsi"/>
                <w:sz w:val="18"/>
                <w:szCs w:val="18"/>
                <w:lang w:val="hr-HR"/>
              </w:rPr>
              <w:t>u postupku provedbe SPUO</w:t>
            </w:r>
            <w:r w:rsidR="00E95617" w:rsidRPr="008D043F">
              <w:rPr>
                <w:rFonts w:asciiTheme="minorHAnsi" w:eastAsia="Calibri" w:hAnsiTheme="minorHAnsi" w:cstheme="minorHAnsi"/>
                <w:sz w:val="18"/>
                <w:szCs w:val="18"/>
                <w:lang w:val="hr-HR"/>
              </w:rPr>
              <w:t>-a</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F5C7A3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cedure nisu potpune</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C9B61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Ažurirane i usvojene sve potrebne procedure (2025.)</w:t>
            </w:r>
          </w:p>
        </w:tc>
      </w:tr>
      <w:tr w:rsidR="00CC447D" w:rsidRPr="008D043F" w14:paraId="117D5DE6"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9CAA15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9BB502" w14:textId="77777777" w:rsidR="00CC447D" w:rsidRPr="008D043F" w:rsidRDefault="00CC447D" w:rsidP="0068355A">
            <w:pPr>
              <w:numPr>
                <w:ilvl w:val="0"/>
                <w:numId w:val="16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sistema i procedura u svim institucijama za kvalitetnu provedbu SPUO</w:t>
            </w:r>
            <w:r w:rsidR="00E95617" w:rsidRPr="008D043F">
              <w:rPr>
                <w:rFonts w:asciiTheme="minorHAnsi" w:eastAsia="Calibri" w:hAnsiTheme="minorHAnsi" w:cstheme="minorHAnsi"/>
                <w:sz w:val="18"/>
                <w:szCs w:val="18"/>
                <w:lang w:val="hr-HR"/>
              </w:rPr>
              <w:t>-a</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7BEEF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cedure nisu potpune</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8C0A8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i potrebni sistemi i procedure </w:t>
            </w:r>
            <w:r w:rsidRPr="008D043F">
              <w:rPr>
                <w:rFonts w:asciiTheme="minorHAnsi" w:eastAsia="Calibri" w:hAnsiTheme="minorHAnsi" w:cstheme="minorHAnsi"/>
                <w:sz w:val="18"/>
                <w:szCs w:val="18"/>
                <w:lang w:val="hr-HR"/>
              </w:rPr>
              <w:t>u svim institucijama za kvalitetnu provedbu SPUO</w:t>
            </w:r>
            <w:r w:rsidR="00E9561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2027.)</w:t>
            </w:r>
          </w:p>
        </w:tc>
      </w:tr>
      <w:tr w:rsidR="00CC447D" w:rsidRPr="008D043F" w14:paraId="361FCAB0"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1880D8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7AFC9C" w14:textId="77777777" w:rsidR="00CC447D" w:rsidRPr="008D043F" w:rsidRDefault="00CC447D" w:rsidP="0068355A">
            <w:pPr>
              <w:numPr>
                <w:ilvl w:val="0"/>
                <w:numId w:val="162"/>
              </w:numPr>
              <w:spacing w:before="40" w:after="40" w:line="276" w:lineRule="auto"/>
              <w:ind w:left="265" w:hanging="265"/>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Nivo razumijevanja relevantnih aktera o važnosti SPUO</w:t>
            </w:r>
            <w:r w:rsidR="00E95617" w:rsidRPr="008D043F">
              <w:rPr>
                <w:rFonts w:asciiTheme="minorHAnsi" w:hAnsiTheme="minorHAnsi" w:cstheme="minorHAnsi"/>
                <w:color w:val="000000"/>
                <w:sz w:val="18"/>
                <w:szCs w:val="18"/>
                <w:lang w:val="hr-HR"/>
              </w:rPr>
              <w:t>-a</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39B1FB" w14:textId="77777777" w:rsidR="00CC447D" w:rsidRPr="008D043F" w:rsidRDefault="00E9561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razumijevanje</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6DC4B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ignuto potpuno razumijevanje svih </w:t>
            </w:r>
            <w:r w:rsidRPr="008D043F">
              <w:rPr>
                <w:rFonts w:asciiTheme="minorHAnsi" w:hAnsiTheme="minorHAnsi" w:cstheme="minorHAnsi"/>
                <w:color w:val="000000"/>
                <w:sz w:val="18"/>
                <w:szCs w:val="18"/>
                <w:lang w:val="hr-HR"/>
              </w:rPr>
              <w:t>relevantnih aktera o važnosti SPUO</w:t>
            </w:r>
            <w:r w:rsidR="00E95617"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2030.)</w:t>
            </w:r>
          </w:p>
        </w:tc>
      </w:tr>
      <w:tr w:rsidR="00CC447D" w:rsidRPr="008D043F" w14:paraId="3B3753F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AF9C9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817918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E9561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smanjenje zagađenja i minimiziranje negativnih </w:t>
            </w:r>
            <w:r w:rsidR="00E95617"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E95617" w:rsidRPr="008D043F">
              <w:rPr>
                <w:rFonts w:asciiTheme="minorHAnsi" w:hAnsiTheme="minorHAnsi" w:cstheme="minorHAnsi"/>
                <w:sz w:val="18"/>
                <w:szCs w:val="18"/>
                <w:lang w:val="hr-HR" w:bidi="en-US"/>
              </w:rPr>
              <w:t>okoliš</w:t>
            </w:r>
            <w:r w:rsidRPr="008D043F">
              <w:rPr>
                <w:rFonts w:asciiTheme="minorHAnsi" w:hAnsiTheme="minorHAnsi" w:cstheme="minorHAnsi"/>
                <w:sz w:val="18"/>
                <w:szCs w:val="18"/>
                <w:lang w:val="hr-HR" w:bidi="en-US"/>
              </w:rPr>
              <w:t>, kao i povećanje sv</w:t>
            </w:r>
            <w:r w:rsidR="00E95617"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sti partnera o važnosti SPUO-a</w:t>
            </w:r>
          </w:p>
        </w:tc>
      </w:tr>
      <w:tr w:rsidR="00CC447D" w:rsidRPr="008D043F" w14:paraId="5DBF57F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9E10A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EF217FB" w14:textId="77777777"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58 620 KM</w:t>
            </w:r>
          </w:p>
          <w:p w14:paraId="388EEA4D" w14:textId="77777777" w:rsidR="00CC447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30% </w:t>
            </w:r>
            <w:r w:rsidR="00E95617"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 xml:space="preserve">sredstva, 70% </w:t>
            </w:r>
            <w:r w:rsidR="00E95617"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7ABEC32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9DE62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93876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0953DCB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517A4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7CB9D0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06D2728A"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47AB7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58A545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E95617"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ostalim relevantnim institucijama</w:t>
            </w:r>
          </w:p>
        </w:tc>
      </w:tr>
      <w:tr w:rsidR="00CC447D" w:rsidRPr="008D043F" w14:paraId="5C2EAED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80BEF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02A273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ubjekti koji realiziraju planove za koje se provodi SPUO, građani</w:t>
            </w:r>
          </w:p>
        </w:tc>
      </w:tr>
    </w:tbl>
    <w:p w14:paraId="05F62362"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395"/>
        <w:gridCol w:w="3304"/>
        <w:gridCol w:w="2811"/>
      </w:tblGrid>
      <w:tr w:rsidR="00CC447D" w:rsidRPr="008D043F" w14:paraId="372ED06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B81FB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8A4D93E"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7480638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FCDD3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BEBDB4"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7.2. Osigurati efikasnu provedbu usvojenih propisa i preuzetih međunarodnih obaveza</w:t>
            </w:r>
          </w:p>
        </w:tc>
      </w:tr>
      <w:tr w:rsidR="00CC447D" w:rsidRPr="008D043F" w14:paraId="65FF5DEA"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761FC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AE2647"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2.3. Osiguranje preduvjeta za izdavanje integriranih okolišnih dozvola</w:t>
            </w:r>
          </w:p>
        </w:tc>
      </w:tr>
      <w:tr w:rsidR="00CC447D" w:rsidRPr="008D043F" w14:paraId="4E2930E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C2B7F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9187665"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osiguraju preduvjeti za izdavanje integriranih okolišnih dozvola. Time se teži postizanj</w:t>
            </w:r>
            <w:r w:rsidR="00E95617"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ambicioznog cilja da stranka podnese jedan zahtjev i u tom postupku se pribave sve potrebne </w:t>
            </w:r>
            <w:r w:rsidR="00E95617" w:rsidRPr="008D043F">
              <w:rPr>
                <w:rFonts w:asciiTheme="minorHAnsi" w:eastAsia="Calibri" w:hAnsiTheme="minorHAnsi" w:cstheme="minorHAnsi"/>
                <w:sz w:val="18"/>
                <w:szCs w:val="18"/>
                <w:lang w:val="hr-HR"/>
              </w:rPr>
              <w:t xml:space="preserve">saglasnosti </w:t>
            </w:r>
            <w:r w:rsidRPr="008D043F">
              <w:rPr>
                <w:rFonts w:asciiTheme="minorHAnsi" w:eastAsia="Calibri" w:hAnsiTheme="minorHAnsi" w:cstheme="minorHAnsi"/>
                <w:sz w:val="18"/>
                <w:szCs w:val="18"/>
                <w:lang w:val="hr-HR"/>
              </w:rPr>
              <w:t xml:space="preserve">i izda konačno rješenje o okolišnoj dozvoli. </w:t>
            </w:r>
          </w:p>
          <w:p w14:paraId="5A82B73D"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63BC81FD" w14:textId="4C12E59A" w:rsidR="00CC447D" w:rsidRPr="008D043F" w:rsidRDefault="00CC447D" w:rsidP="0068355A">
            <w:pPr>
              <w:numPr>
                <w:ilvl w:val="0"/>
                <w:numId w:val="163"/>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cjena potrebnih tehničkih preduvjeta (npr. formiranje i održavanje baza podataka, itd.) i kadrovskih kapaciteta (rješenja u sistematizaciji radnih mjesta) u Federalnom ministarstvu okoliša i turizma </w:t>
            </w:r>
            <w:r w:rsidR="00185DBF" w:rsidRPr="008D043F">
              <w:rPr>
                <w:rFonts w:asciiTheme="minorHAnsi" w:eastAsia="Calibri" w:hAnsiTheme="minorHAnsi" w:cstheme="minorHAnsi"/>
                <w:sz w:val="18"/>
                <w:szCs w:val="18"/>
                <w:lang w:val="hr-HR"/>
              </w:rPr>
              <w:t xml:space="preserve">turizma i kantonalnim ministarstvima nadležnim za okoliš </w:t>
            </w:r>
            <w:r w:rsidRPr="008D043F">
              <w:rPr>
                <w:rFonts w:asciiTheme="minorHAnsi" w:eastAsia="Calibri" w:hAnsiTheme="minorHAnsi" w:cstheme="minorHAnsi"/>
                <w:sz w:val="18"/>
                <w:szCs w:val="18"/>
                <w:lang w:val="hr-HR"/>
              </w:rPr>
              <w:t>za izdavanje integrirane okolišne dozvole i definiranje preporuka za prilagođavanj</w:t>
            </w:r>
            <w:r w:rsidR="00E95617" w:rsidRPr="008D043F">
              <w:rPr>
                <w:rFonts w:asciiTheme="minorHAnsi" w:eastAsia="Calibri" w:hAnsiTheme="minorHAnsi" w:cstheme="minorHAnsi"/>
                <w:sz w:val="18"/>
                <w:szCs w:val="18"/>
                <w:lang w:val="hr-HR"/>
              </w:rPr>
              <w:t>e</w:t>
            </w:r>
          </w:p>
          <w:p w14:paraId="51D3B727" w14:textId="4C734673" w:rsidR="00CC447D" w:rsidRPr="008D043F" w:rsidRDefault="00CC447D" w:rsidP="0068355A">
            <w:pPr>
              <w:numPr>
                <w:ilvl w:val="0"/>
                <w:numId w:val="163"/>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edba preporuka za prilagođavanje Federalnog ministarstva okoliša i turizma </w:t>
            </w:r>
            <w:r w:rsidR="00185DBF" w:rsidRPr="008D043F">
              <w:rPr>
                <w:rFonts w:asciiTheme="minorHAnsi" w:eastAsia="Calibri" w:hAnsiTheme="minorHAnsi" w:cstheme="minorHAnsi"/>
                <w:sz w:val="18"/>
                <w:szCs w:val="18"/>
                <w:lang w:val="hr-HR"/>
              </w:rPr>
              <w:t xml:space="preserve">i kantonalnih ministarstava nadležnih za okoliš </w:t>
            </w:r>
            <w:r w:rsidRPr="008D043F">
              <w:rPr>
                <w:rFonts w:asciiTheme="minorHAnsi" w:eastAsia="Calibri" w:hAnsiTheme="minorHAnsi" w:cstheme="minorHAnsi"/>
                <w:sz w:val="18"/>
                <w:szCs w:val="18"/>
                <w:lang w:val="hr-HR"/>
              </w:rPr>
              <w:t>za izdavanje integriranih okolišnih dozvola (</w:t>
            </w:r>
            <w:r w:rsidRPr="008D043F">
              <w:rPr>
                <w:rFonts w:asciiTheme="minorHAnsi" w:eastAsia="Calibri" w:hAnsiTheme="minorHAnsi" w:cstheme="minorHAnsi"/>
                <w:i/>
                <w:sz w:val="18"/>
                <w:szCs w:val="18"/>
                <w:lang w:val="hr-HR"/>
              </w:rPr>
              <w:t>Implementacijom Uredbe kojom se utvrđuju pogoni i postrojenja koja moraju imati okolišnu dozvolu (</w:t>
            </w:r>
            <w:r w:rsidR="00E95617"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 xml:space="preserve">Sl. novine </w:t>
            </w:r>
            <w:r w:rsidR="00E95617" w:rsidRPr="008D043F">
              <w:rPr>
                <w:rFonts w:asciiTheme="minorHAnsi" w:eastAsia="Calibri" w:hAnsiTheme="minorHAnsi" w:cstheme="minorHAnsi"/>
                <w:i/>
                <w:sz w:val="18"/>
                <w:szCs w:val="18"/>
                <w:lang w:val="hr-HR"/>
              </w:rPr>
              <w:t xml:space="preserve">Federacije </w:t>
            </w:r>
            <w:r w:rsidRPr="008D043F">
              <w:rPr>
                <w:rFonts w:asciiTheme="minorHAnsi" w:eastAsia="Calibri" w:hAnsiTheme="minorHAnsi" w:cstheme="minorHAnsi"/>
                <w:i/>
                <w:sz w:val="18"/>
                <w:szCs w:val="18"/>
                <w:lang w:val="hr-HR"/>
              </w:rPr>
              <w:t>BiH</w:t>
            </w:r>
            <w:r w:rsidR="00E95617"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 xml:space="preserve">, </w:t>
            </w:r>
            <w:r w:rsidR="00793708" w:rsidRPr="008D043F">
              <w:rPr>
                <w:rFonts w:asciiTheme="minorHAnsi" w:eastAsia="Calibri" w:hAnsiTheme="minorHAnsi" w:cstheme="minorHAnsi"/>
                <w:i/>
                <w:sz w:val="18"/>
                <w:szCs w:val="18"/>
                <w:lang w:val="hr-HR"/>
              </w:rPr>
              <w:t>broj</w:t>
            </w:r>
            <w:r w:rsidRPr="008D043F">
              <w:rPr>
                <w:rFonts w:asciiTheme="minorHAnsi" w:eastAsia="Calibri" w:hAnsiTheme="minorHAnsi" w:cstheme="minorHAnsi"/>
                <w:i/>
                <w:sz w:val="18"/>
                <w:szCs w:val="18"/>
                <w:lang w:val="hr-HR"/>
              </w:rPr>
              <w:t xml:space="preserve"> 51/21) pripremljeni su predlošci novih upravnih rješenja</w:t>
            </w:r>
            <w:r w:rsidRPr="008D043F">
              <w:rPr>
                <w:rFonts w:asciiTheme="minorHAnsi" w:eastAsia="Calibri" w:hAnsiTheme="minorHAnsi" w:cstheme="minorHAnsi"/>
                <w:sz w:val="18"/>
                <w:szCs w:val="18"/>
                <w:lang w:val="hr-HR"/>
              </w:rPr>
              <w:t>)</w:t>
            </w:r>
          </w:p>
          <w:p w14:paraId="422630C1" w14:textId="4FFB86A2" w:rsidR="00CC447D" w:rsidRPr="008D043F" w:rsidRDefault="00CC447D" w:rsidP="0068355A">
            <w:pPr>
              <w:numPr>
                <w:ilvl w:val="0"/>
                <w:numId w:val="163"/>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varanje preduvjeta za </w:t>
            </w:r>
            <w:r w:rsidR="00E95617" w:rsidRPr="008D043F">
              <w:rPr>
                <w:rFonts w:asciiTheme="minorHAnsi" w:eastAsia="Calibri" w:hAnsiTheme="minorHAnsi" w:cstheme="minorHAnsi"/>
                <w:sz w:val="18"/>
                <w:szCs w:val="18"/>
                <w:lang w:val="hr-HR"/>
              </w:rPr>
              <w:t>digitalizaciju</w:t>
            </w:r>
            <w:r w:rsidRPr="008D043F">
              <w:rPr>
                <w:rFonts w:asciiTheme="minorHAnsi" w:eastAsia="Calibri" w:hAnsiTheme="minorHAnsi" w:cstheme="minorHAnsi"/>
                <w:sz w:val="18"/>
                <w:szCs w:val="18"/>
                <w:lang w:val="hr-HR"/>
              </w:rPr>
              <w:t xml:space="preserve"> svih postupaka (uključujući donošenje svih propisa koji su nužni da institucije mogu provoditi digitalne procedure). Ovo podrazumijeva informatizaciju postupka izdavanja okolišnih dozvola u Federalnom ministarstvu okoliša i turizma </w:t>
            </w:r>
            <w:r w:rsidR="00185DBF" w:rsidRPr="008D043F">
              <w:rPr>
                <w:rFonts w:asciiTheme="minorHAnsi" w:eastAsia="Calibri" w:hAnsiTheme="minorHAnsi" w:cstheme="minorHAnsi"/>
                <w:sz w:val="18"/>
                <w:szCs w:val="18"/>
                <w:lang w:val="hr-HR"/>
              </w:rPr>
              <w:t xml:space="preserve">i kantonalnim ministarstvima nadležnim za okoliš </w:t>
            </w:r>
            <w:r w:rsidRPr="008D043F">
              <w:rPr>
                <w:rFonts w:asciiTheme="minorHAnsi" w:eastAsia="Calibri" w:hAnsiTheme="minorHAnsi" w:cstheme="minorHAnsi"/>
                <w:sz w:val="18"/>
                <w:szCs w:val="18"/>
                <w:lang w:val="hr-HR"/>
              </w:rPr>
              <w:t xml:space="preserve">na način da je omogućeno aplicirati za </w:t>
            </w:r>
            <w:r w:rsidRPr="008D043F">
              <w:rPr>
                <w:rFonts w:asciiTheme="minorHAnsi" w:eastAsia="Calibri" w:hAnsiTheme="minorHAnsi" w:cstheme="minorHAnsi"/>
                <w:sz w:val="18"/>
                <w:szCs w:val="18"/>
                <w:lang w:val="hr-HR"/>
              </w:rPr>
              <w:lastRenderedPageBreak/>
              <w:t xml:space="preserve">okolišnu dozvolu, objaviti javnu raspravu, pratiti izdavanje i imati na uvid rješenje kroz sistem, te pratiti dalje zagađivača kroz sistem (sa svim ostalim dozvolama koje mogu biti prateći dokumenti). Radi se o centralizirano pohranjenim podacima, dostupnim na uvid za javne rasprave, </w:t>
            </w:r>
            <w:r w:rsidR="00E53639" w:rsidRPr="008D043F">
              <w:rPr>
                <w:rFonts w:asciiTheme="minorHAnsi" w:eastAsia="Calibri" w:hAnsiTheme="minorHAnsi" w:cstheme="minorHAnsi"/>
                <w:sz w:val="18"/>
                <w:szCs w:val="18"/>
                <w:lang w:val="hr-HR"/>
              </w:rPr>
              <w:t xml:space="preserve">dostupnim </w:t>
            </w:r>
            <w:r w:rsidRPr="008D043F">
              <w:rPr>
                <w:rFonts w:asciiTheme="minorHAnsi" w:eastAsia="Calibri" w:hAnsiTheme="minorHAnsi" w:cstheme="minorHAnsi"/>
                <w:sz w:val="18"/>
                <w:szCs w:val="18"/>
                <w:lang w:val="hr-HR"/>
              </w:rPr>
              <w:t xml:space="preserve">inspekcijama </w:t>
            </w:r>
            <w:r w:rsidR="00E53639" w:rsidRPr="008D043F">
              <w:rPr>
                <w:rFonts w:asciiTheme="minorHAnsi" w:eastAsia="Calibri" w:hAnsiTheme="minorHAnsi" w:cstheme="minorHAnsi"/>
                <w:sz w:val="18"/>
                <w:szCs w:val="18"/>
                <w:lang w:val="hr-HR"/>
              </w:rPr>
              <w:t>zbog</w:t>
            </w:r>
            <w:r w:rsidRPr="008D043F">
              <w:rPr>
                <w:rFonts w:asciiTheme="minorHAnsi" w:eastAsia="Calibri" w:hAnsiTheme="minorHAnsi" w:cstheme="minorHAnsi"/>
                <w:sz w:val="18"/>
                <w:szCs w:val="18"/>
                <w:lang w:val="hr-HR"/>
              </w:rPr>
              <w:t xml:space="preserve"> kontrole provođenja mjera. Za ovo nije potrebno mijenjati opće propise na nivou </w:t>
            </w:r>
            <w:r w:rsidR="00E53639"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e-potpisi itd.)</w:t>
            </w:r>
            <w:r w:rsidR="00E5363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već propise koji su vezani za okolišne dozvole u odredbama koje se tiču dostavljanja dokumentacije i javnog objavljivanja itd.</w:t>
            </w:r>
          </w:p>
        </w:tc>
      </w:tr>
      <w:tr w:rsidR="00CC447D" w:rsidRPr="008D043F" w14:paraId="1A44EBC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D470BF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9A356C7"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C30BC81"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116292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36952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B0542B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DDA49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8FF6E6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5363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3C08F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0A80757E"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4BC735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A269BD" w14:textId="77777777" w:rsidR="00CC447D" w:rsidRPr="008D043F" w:rsidRDefault="00CC447D" w:rsidP="0068355A">
            <w:pPr>
              <w:numPr>
                <w:ilvl w:val="0"/>
                <w:numId w:val="164"/>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naliza tehničkih preduvjeta i kadrovskih kapaciteta unutar Federalnog ministarstva okoliša i turizma</w:t>
            </w:r>
          </w:p>
        </w:tc>
        <w:tc>
          <w:tcPr>
            <w:tcW w:w="123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BF3EE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rovedena analiza</w:t>
            </w:r>
          </w:p>
        </w:tc>
        <w:tc>
          <w:tcPr>
            <w:tcW w:w="104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DD8D3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a </w:t>
            </w:r>
            <w:r w:rsidRPr="008D043F">
              <w:rPr>
                <w:rFonts w:asciiTheme="minorHAnsi" w:eastAsia="Calibri" w:hAnsiTheme="minorHAnsi" w:cstheme="minorHAnsi"/>
                <w:sz w:val="18"/>
                <w:szCs w:val="18"/>
                <w:lang w:val="hr-HR"/>
              </w:rPr>
              <w:t>analiza tehničkih preduvjeta i kadrovskih kapaciteta i definirane preporuke za prilagođavanje (2024.)</w:t>
            </w:r>
          </w:p>
        </w:tc>
      </w:tr>
      <w:tr w:rsidR="00CC447D" w:rsidRPr="008D043F" w14:paraId="0439AF59"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D2820E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829490" w14:textId="77777777" w:rsidR="00CC447D" w:rsidRPr="008D043F" w:rsidRDefault="00CC447D" w:rsidP="0068355A">
            <w:pPr>
              <w:numPr>
                <w:ilvl w:val="0"/>
                <w:numId w:val="164"/>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provedbe preporuka za prilagođavanje Federalnog ministarstva okoliša i turizma za izdavanje integriranih okolišnih dozvola</w:t>
            </w:r>
          </w:p>
        </w:tc>
        <w:tc>
          <w:tcPr>
            <w:tcW w:w="123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8A019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6C27A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ješno provedene preporuke za prilagođavanje </w:t>
            </w:r>
            <w:r w:rsidRPr="008D043F">
              <w:rPr>
                <w:rFonts w:asciiTheme="minorHAnsi" w:eastAsia="Calibri" w:hAnsiTheme="minorHAnsi" w:cstheme="minorHAnsi"/>
                <w:sz w:val="18"/>
                <w:szCs w:val="18"/>
                <w:lang w:val="hr-HR"/>
              </w:rPr>
              <w:t>Federalnog ministarstva okoliša i turizma</w:t>
            </w:r>
            <w:r w:rsidRPr="008D043F">
              <w:rPr>
                <w:rFonts w:asciiTheme="minorHAnsi" w:hAnsiTheme="minorHAnsi" w:cstheme="minorHAnsi"/>
                <w:sz w:val="18"/>
                <w:szCs w:val="18"/>
                <w:lang w:val="hr-HR" w:bidi="en-US"/>
              </w:rPr>
              <w:t xml:space="preserve"> za izdavanje integriranih okolišnih dozvola (2027.)</w:t>
            </w:r>
          </w:p>
        </w:tc>
      </w:tr>
      <w:tr w:rsidR="00CC447D" w:rsidRPr="008D043F" w14:paraId="60929D82"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408AAF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93CA6E" w14:textId="77777777" w:rsidR="00CC447D" w:rsidRPr="008D043F" w:rsidRDefault="00CC447D" w:rsidP="0068355A">
            <w:pPr>
              <w:numPr>
                <w:ilvl w:val="0"/>
                <w:numId w:val="164"/>
              </w:numPr>
              <w:spacing w:before="40" w:after="40" w:line="276" w:lineRule="auto"/>
              <w:ind w:left="265" w:hanging="265"/>
              <w:contextualSpacing/>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Status </w:t>
            </w:r>
            <w:r w:rsidR="00E53639" w:rsidRPr="008D043F">
              <w:rPr>
                <w:rFonts w:asciiTheme="minorHAnsi" w:eastAsia="Calibri" w:hAnsiTheme="minorHAnsi" w:cstheme="minorHAnsi"/>
                <w:sz w:val="18"/>
                <w:szCs w:val="18"/>
                <w:lang w:val="hr-HR"/>
              </w:rPr>
              <w:t>osiguravanja</w:t>
            </w:r>
            <w:r w:rsidRPr="008D043F">
              <w:rPr>
                <w:rFonts w:asciiTheme="minorHAnsi" w:eastAsia="Calibri" w:hAnsiTheme="minorHAnsi" w:cstheme="minorHAnsi"/>
                <w:sz w:val="18"/>
                <w:szCs w:val="18"/>
                <w:lang w:val="hr-HR"/>
              </w:rPr>
              <w:t xml:space="preserve"> preduvjeta za </w:t>
            </w:r>
            <w:r w:rsidR="00E53639" w:rsidRPr="008D043F">
              <w:rPr>
                <w:rFonts w:asciiTheme="minorHAnsi" w:eastAsia="Calibri" w:hAnsiTheme="minorHAnsi" w:cstheme="minorHAnsi"/>
                <w:sz w:val="18"/>
                <w:szCs w:val="18"/>
                <w:lang w:val="hr-HR"/>
              </w:rPr>
              <w:t>digitalizaciju</w:t>
            </w:r>
            <w:r w:rsidRPr="008D043F">
              <w:rPr>
                <w:rFonts w:asciiTheme="minorHAnsi" w:eastAsia="Calibri" w:hAnsiTheme="minorHAnsi" w:cstheme="minorHAnsi"/>
                <w:sz w:val="18"/>
                <w:szCs w:val="18"/>
                <w:lang w:val="hr-HR"/>
              </w:rPr>
              <w:t xml:space="preserve"> svih postupaka</w:t>
            </w:r>
          </w:p>
        </w:tc>
        <w:tc>
          <w:tcPr>
            <w:tcW w:w="123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C9ABB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e preduvjeti za </w:t>
            </w:r>
            <w:r w:rsidR="00E53639" w:rsidRPr="008D043F">
              <w:rPr>
                <w:rFonts w:asciiTheme="minorHAnsi" w:hAnsiTheme="minorHAnsi" w:cstheme="minorHAnsi"/>
                <w:sz w:val="18"/>
                <w:szCs w:val="18"/>
                <w:lang w:val="hr-HR" w:bidi="en-US"/>
              </w:rPr>
              <w:t>digitalizaciju</w:t>
            </w:r>
            <w:r w:rsidRPr="008D043F">
              <w:rPr>
                <w:rFonts w:asciiTheme="minorHAnsi" w:hAnsiTheme="minorHAnsi" w:cstheme="minorHAnsi"/>
                <w:sz w:val="18"/>
                <w:szCs w:val="18"/>
                <w:lang w:val="hr-HR" w:bidi="en-US"/>
              </w:rPr>
              <w:t xml:space="preserve"> postupaka</w:t>
            </w:r>
          </w:p>
        </w:tc>
        <w:tc>
          <w:tcPr>
            <w:tcW w:w="104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CE39F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tvoreni preduvjeti za digitalizaciju kroz </w:t>
            </w:r>
            <w:r w:rsidRPr="008D043F">
              <w:rPr>
                <w:rFonts w:asciiTheme="minorHAnsi" w:eastAsia="Calibri" w:hAnsiTheme="minorHAnsi" w:cstheme="minorHAnsi"/>
                <w:sz w:val="18"/>
                <w:szCs w:val="18"/>
                <w:lang w:val="hr-HR"/>
              </w:rPr>
              <w:t>informatizaciju postupka izdavanja okolišnih dozvola u Federalnom ministarstvu okoliša i turizma (2027.)</w:t>
            </w:r>
          </w:p>
        </w:tc>
      </w:tr>
      <w:tr w:rsidR="00CC447D" w:rsidRPr="008D043F" w14:paraId="31AE4FF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B169E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838AF6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E5363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i smanjenje zagađenja i minimiziranje negativnih </w:t>
            </w:r>
            <w:r w:rsidR="00E53639"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E53639" w:rsidRPr="008D043F">
              <w:rPr>
                <w:rFonts w:asciiTheme="minorHAnsi" w:hAnsiTheme="minorHAnsi" w:cstheme="minorHAnsi"/>
                <w:sz w:val="18"/>
                <w:szCs w:val="18"/>
                <w:lang w:val="hr-HR" w:bidi="en-US"/>
              </w:rPr>
              <w:t>okoliš</w:t>
            </w:r>
          </w:p>
        </w:tc>
      </w:tr>
      <w:tr w:rsidR="00CC447D" w:rsidRPr="008D043F" w14:paraId="7982F096" w14:textId="77777777" w:rsidTr="0070371F">
        <w:trPr>
          <w:trHeight w:val="274"/>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3DDA0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9E1B5EE"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27 881 KM</w:t>
            </w:r>
          </w:p>
          <w:p w14:paraId="17963BDB" w14:textId="130D65BF"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 budžetska sredstva, 80% sredstva EU i drugih međunarodnih donatora</w:t>
            </w:r>
          </w:p>
        </w:tc>
      </w:tr>
      <w:tr w:rsidR="00CC447D" w:rsidRPr="008D043F" w14:paraId="7C179E7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5494E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E0C5F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7.</w:t>
            </w:r>
          </w:p>
        </w:tc>
      </w:tr>
      <w:tr w:rsidR="00CC447D" w:rsidRPr="008D043F" w14:paraId="46D985E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26761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B8C77B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5D39EE9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F2509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809DB96" w14:textId="3523DBBD"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E53639"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ostalim nadležnim institucijama</w:t>
            </w:r>
            <w:r w:rsidR="00840276" w:rsidRPr="008D043F">
              <w:rPr>
                <w:rFonts w:asciiTheme="minorHAnsi" w:hAnsiTheme="minorHAnsi" w:cstheme="minorHAnsi"/>
                <w:sz w:val="18"/>
                <w:szCs w:val="18"/>
                <w:lang w:val="hr-HR" w:bidi="en-US"/>
              </w:rPr>
              <w:t>, kantonalna ministarstva nadležna za okoliš</w:t>
            </w:r>
          </w:p>
        </w:tc>
      </w:tr>
      <w:tr w:rsidR="00CC447D" w:rsidRPr="008D043F" w14:paraId="2BAF12A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82322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CAD73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ubjekti koji podnose zahtjeve za izdavanje okolišnih dozvola</w:t>
            </w:r>
          </w:p>
        </w:tc>
      </w:tr>
    </w:tbl>
    <w:p w14:paraId="766C4B70"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1F8660D9" w14:textId="77777777" w:rsidTr="003D2A32">
        <w:trPr>
          <w:trHeight w:val="567"/>
        </w:trPr>
        <w:tc>
          <w:tcPr>
            <w:tcW w:w="1451" w:type="pct"/>
            <w:shd w:val="clear" w:color="auto" w:fill="009D73"/>
            <w:vAlign w:val="center"/>
          </w:tcPr>
          <w:p w14:paraId="33970AA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4480E2B7"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41B95E9F" w14:textId="77777777" w:rsidTr="003D2A32">
        <w:trPr>
          <w:trHeight w:val="567"/>
        </w:trPr>
        <w:tc>
          <w:tcPr>
            <w:tcW w:w="1451" w:type="pct"/>
            <w:shd w:val="clear" w:color="auto" w:fill="009D73"/>
            <w:vAlign w:val="center"/>
          </w:tcPr>
          <w:p w14:paraId="013E1A8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468D9C7E"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7.2. Osigurati efikasnu provedbu usvojenih propisa i preuzetih međunarodnih obaveza</w:t>
            </w:r>
          </w:p>
        </w:tc>
      </w:tr>
      <w:tr w:rsidR="00CC447D" w:rsidRPr="008D043F" w14:paraId="16759AC2" w14:textId="77777777" w:rsidTr="003D2A32">
        <w:trPr>
          <w:trHeight w:val="567"/>
        </w:trPr>
        <w:tc>
          <w:tcPr>
            <w:tcW w:w="1451" w:type="pct"/>
            <w:shd w:val="clear" w:color="auto" w:fill="009D73"/>
            <w:vAlign w:val="center"/>
          </w:tcPr>
          <w:p w14:paraId="7F6FDEB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01BEF97B"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2.4. Priprema Tehničkih </w:t>
            </w:r>
            <w:r w:rsidR="00E53639" w:rsidRPr="008D043F">
              <w:rPr>
                <w:rFonts w:asciiTheme="minorHAnsi" w:eastAsia="Calibri" w:hAnsiTheme="minorHAnsi" w:cstheme="minorHAnsi"/>
                <w:b/>
                <w:sz w:val="18"/>
                <w:szCs w:val="18"/>
                <w:lang w:val="hr-HR"/>
              </w:rPr>
              <w:t xml:space="preserve">uputstava </w:t>
            </w:r>
            <w:r w:rsidRPr="008D043F">
              <w:rPr>
                <w:rFonts w:asciiTheme="minorHAnsi" w:eastAsia="Calibri" w:hAnsiTheme="minorHAnsi" w:cstheme="minorHAnsi"/>
                <w:b/>
                <w:sz w:val="18"/>
                <w:szCs w:val="18"/>
                <w:lang w:val="hr-HR"/>
              </w:rPr>
              <w:t>za najbolje raspoložive tehnike (NRT)</w:t>
            </w:r>
          </w:p>
        </w:tc>
      </w:tr>
      <w:tr w:rsidR="00CC447D" w:rsidRPr="008D043F" w14:paraId="7517F2EC" w14:textId="77777777" w:rsidTr="003D2A32">
        <w:trPr>
          <w:trHeight w:val="567"/>
        </w:trPr>
        <w:tc>
          <w:tcPr>
            <w:tcW w:w="1451" w:type="pct"/>
            <w:shd w:val="clear" w:color="auto" w:fill="009D73"/>
            <w:vAlign w:val="center"/>
          </w:tcPr>
          <w:p w14:paraId="38BECB5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0A8C72D3"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pripreme Tehnička uputstva za najbolje raspoložive tehnike (NRT) za djelatnosti za koje se utvrđuju NRT</w:t>
            </w:r>
            <w:r w:rsidR="007F48ED" w:rsidRPr="008D043F">
              <w:rPr>
                <w:rFonts w:asciiTheme="minorHAnsi" w:eastAsia="Calibri" w:hAnsiTheme="minorHAnsi" w:cstheme="minorHAnsi"/>
                <w:sz w:val="18"/>
                <w:szCs w:val="18"/>
                <w:lang w:val="hr-HR"/>
              </w:rPr>
              <w:t>-</w:t>
            </w:r>
            <w:r w:rsidR="00E53639"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po prioritetima.</w:t>
            </w:r>
          </w:p>
          <w:p w14:paraId="491DB96E"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145F9452" w14:textId="77777777" w:rsidR="00CC447D" w:rsidRPr="008D043F" w:rsidRDefault="00CC447D" w:rsidP="0068355A">
            <w:pPr>
              <w:numPr>
                <w:ilvl w:val="0"/>
                <w:numId w:val="165"/>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ajanje pripremljenih Tehničkih </w:t>
            </w:r>
            <w:r w:rsidR="00E53639" w:rsidRPr="008D043F">
              <w:rPr>
                <w:rFonts w:asciiTheme="minorHAnsi" w:eastAsia="Calibri" w:hAnsiTheme="minorHAnsi" w:cstheme="minorHAnsi"/>
                <w:sz w:val="18"/>
                <w:szCs w:val="18"/>
                <w:lang w:val="hr-HR"/>
              </w:rPr>
              <w:t>uputstava</w:t>
            </w:r>
            <w:r w:rsidRPr="008D043F">
              <w:rPr>
                <w:rFonts w:asciiTheme="minorHAnsi" w:eastAsia="Calibri" w:hAnsiTheme="minorHAnsi" w:cstheme="minorHAnsi"/>
                <w:sz w:val="18"/>
                <w:szCs w:val="18"/>
                <w:lang w:val="hr-HR"/>
              </w:rPr>
              <w:t xml:space="preserve"> o najboljim raspoloživim tehnikama za sljedeće sektore: eksploatacija kamena, velika ložišta, površinska zaštita metala i plastike i presvlačenje rastopljenim metalom te monitoring</w:t>
            </w:r>
          </w:p>
          <w:p w14:paraId="31C9BBB9" w14:textId="77777777" w:rsidR="00CC447D" w:rsidRPr="008D043F" w:rsidRDefault="00CC447D" w:rsidP="0068355A">
            <w:pPr>
              <w:numPr>
                <w:ilvl w:val="0"/>
                <w:numId w:val="165"/>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a Zakonom o zaštiti okoliša i Pravilnikom o donošenju najboljih raspoloživih tehnika kojima se postižu standardi </w:t>
            </w:r>
            <w:r w:rsidR="00FE417D" w:rsidRPr="008D043F">
              <w:rPr>
                <w:rFonts w:asciiTheme="minorHAnsi" w:eastAsia="Calibri" w:hAnsiTheme="minorHAnsi" w:cstheme="minorHAnsi"/>
                <w:sz w:val="18"/>
                <w:szCs w:val="18"/>
                <w:lang w:val="hr-HR"/>
              </w:rPr>
              <w:t>kvaliteta</w:t>
            </w:r>
            <w:r w:rsidRPr="008D043F">
              <w:rPr>
                <w:rFonts w:asciiTheme="minorHAnsi" w:eastAsia="Calibri" w:hAnsiTheme="minorHAnsi" w:cstheme="minorHAnsi"/>
                <w:sz w:val="18"/>
                <w:szCs w:val="18"/>
                <w:lang w:val="hr-HR"/>
              </w:rPr>
              <w:t xml:space="preserve"> okoliša priprema Tehničkih uputst</w:t>
            </w:r>
            <w:r w:rsidR="00FE417D"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va za djelatnosti za koje se utvrđuju NRT</w:t>
            </w:r>
            <w:r w:rsidR="007F48ED" w:rsidRPr="008D043F">
              <w:rPr>
                <w:rFonts w:asciiTheme="minorHAnsi" w:eastAsia="Calibri" w:hAnsiTheme="minorHAnsi" w:cstheme="minorHAnsi"/>
                <w:sz w:val="18"/>
                <w:szCs w:val="18"/>
                <w:lang w:val="hr-HR"/>
              </w:rPr>
              <w:t>-</w:t>
            </w:r>
            <w:r w:rsidR="00FE417D"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o prioritetima: klaonice peradi i prerada, proizvodnja bezalkoholnih pića, proizvodnja vina, proizvodnja pekarskih i </w:t>
            </w:r>
            <w:r w:rsidR="00FE417D" w:rsidRPr="008D043F">
              <w:rPr>
                <w:rFonts w:asciiTheme="minorHAnsi" w:eastAsia="Calibri" w:hAnsiTheme="minorHAnsi" w:cstheme="minorHAnsi"/>
                <w:sz w:val="18"/>
                <w:szCs w:val="18"/>
                <w:lang w:val="hr-HR"/>
              </w:rPr>
              <w:t xml:space="preserve">slastičarskih </w:t>
            </w:r>
            <w:r w:rsidRPr="008D043F">
              <w:rPr>
                <w:rFonts w:asciiTheme="minorHAnsi" w:eastAsia="Calibri" w:hAnsiTheme="minorHAnsi" w:cstheme="minorHAnsi"/>
                <w:sz w:val="18"/>
                <w:szCs w:val="18"/>
                <w:lang w:val="hr-HR"/>
              </w:rPr>
              <w:t xml:space="preserve">proizvoda, uzgoj krupne stoke, uzgoj peradi, uzgoj poljoprivrednih kultura, predobrada ili bojenje vlakana ili tekstila, štavljenje krupne i sitne kože, proizvodnja celuloze iz drveta ili sličnih vlaknastih materijala, proizvodnja papira i kartona, postrojenja za preradu celuloze, prerada drveta i gotovih proizvoda od drveta, proizvodnja </w:t>
            </w:r>
            <w:r w:rsidR="00FE417D" w:rsidRPr="008D043F">
              <w:rPr>
                <w:rFonts w:asciiTheme="minorHAnsi" w:eastAsia="Calibri" w:hAnsiTheme="minorHAnsi" w:cstheme="minorHAnsi"/>
                <w:sz w:val="18"/>
                <w:szCs w:val="18"/>
                <w:lang w:val="hr-HR"/>
              </w:rPr>
              <w:t>deterdženata</w:t>
            </w:r>
            <w:r w:rsidRPr="008D043F">
              <w:rPr>
                <w:rFonts w:asciiTheme="minorHAnsi" w:eastAsia="Calibri" w:hAnsiTheme="minorHAnsi" w:cstheme="minorHAnsi"/>
                <w:sz w:val="18"/>
                <w:szCs w:val="18"/>
                <w:lang w:val="hr-HR"/>
              </w:rPr>
              <w:t>, proizvodnja boja i lakova, elastomera i peroksida, proizvodnja keramičkih proizvoda pečenjem, postizanje energijske efikasnosti u industriji i zgradarstvu, spaljivanje otpada</w:t>
            </w:r>
          </w:p>
          <w:p w14:paraId="233368F2" w14:textId="77777777" w:rsidR="00CC447D" w:rsidRPr="008D043F" w:rsidRDefault="00CC447D" w:rsidP="0068355A">
            <w:pPr>
              <w:numPr>
                <w:ilvl w:val="0"/>
                <w:numId w:val="165"/>
              </w:numPr>
              <w:spacing w:before="40" w:after="40" w:line="276" w:lineRule="auto"/>
              <w:ind w:left="406" w:hanging="406"/>
              <w:contextualSpacing/>
              <w:rPr>
                <w:rFonts w:asciiTheme="minorHAnsi" w:eastAsia="Calibri" w:hAnsiTheme="minorHAnsi" w:cstheme="minorHAnsi"/>
                <w:sz w:val="18"/>
                <w:szCs w:val="18"/>
                <w:lang w:val="hr-HR"/>
              </w:rPr>
            </w:pPr>
            <w:bookmarkStart w:id="291" w:name="_Hlk95004513"/>
            <w:r w:rsidRPr="008D043F">
              <w:rPr>
                <w:rFonts w:asciiTheme="minorHAnsi" w:eastAsia="Calibri" w:hAnsiTheme="minorHAnsi" w:cstheme="minorHAnsi"/>
                <w:sz w:val="18"/>
                <w:szCs w:val="18"/>
                <w:lang w:val="hr-HR"/>
              </w:rPr>
              <w:t xml:space="preserve">Periodično ažuriranje već donesenih </w:t>
            </w:r>
            <w:r w:rsidR="00FE417D" w:rsidRPr="008D043F">
              <w:rPr>
                <w:rFonts w:asciiTheme="minorHAnsi" w:eastAsia="Calibri" w:hAnsiTheme="minorHAnsi" w:cstheme="minorHAnsi"/>
                <w:sz w:val="18"/>
                <w:szCs w:val="18"/>
                <w:lang w:val="hr-HR"/>
              </w:rPr>
              <w:t>Tehničkih uputstava</w:t>
            </w:r>
            <w:r w:rsidRPr="008D043F">
              <w:rPr>
                <w:rFonts w:asciiTheme="minorHAnsi" w:eastAsia="Calibri" w:hAnsiTheme="minorHAnsi" w:cstheme="minorHAnsi"/>
                <w:sz w:val="18"/>
                <w:szCs w:val="18"/>
                <w:lang w:val="hr-HR"/>
              </w:rPr>
              <w:t xml:space="preserve"> </w:t>
            </w:r>
            <w:bookmarkEnd w:id="291"/>
            <w:r w:rsidRPr="008D043F">
              <w:rPr>
                <w:rFonts w:asciiTheme="minorHAnsi" w:eastAsia="Calibri" w:hAnsiTheme="minorHAnsi" w:cstheme="minorHAnsi"/>
                <w:sz w:val="18"/>
                <w:szCs w:val="18"/>
                <w:lang w:val="hr-HR"/>
              </w:rPr>
              <w:t>za sektore: prerada voća i povrća, proizvodnja piva, proizvodnja mlijeka i mliječnih prerađevina, uzgoj ribe, prerada ribe, klaonice krupne stoke, prerada mesa</w:t>
            </w:r>
          </w:p>
          <w:p w14:paraId="064DE35C" w14:textId="38A01528" w:rsidR="00CC447D" w:rsidRPr="008D043F" w:rsidRDefault="00FE417D" w:rsidP="0068355A">
            <w:pPr>
              <w:numPr>
                <w:ilvl w:val="0"/>
                <w:numId w:val="165"/>
              </w:numPr>
              <w:spacing w:before="40" w:after="40" w:line="276" w:lineRule="auto"/>
              <w:ind w:left="406" w:hanging="406"/>
              <w:contextualSpacing/>
              <w:rPr>
                <w:rFonts w:asciiTheme="minorHAnsi" w:eastAsia="Calibri" w:hAnsiTheme="minorHAnsi" w:cstheme="minorHAnsi"/>
                <w:sz w:val="18"/>
                <w:szCs w:val="18"/>
                <w:lang w:val="hr-HR"/>
              </w:rPr>
            </w:pPr>
            <w:bookmarkStart w:id="292" w:name="_Hlk95004525"/>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pristupa referentnim dokumentima </w:t>
            </w:r>
            <w:bookmarkStart w:id="293" w:name="_Hlk95004554"/>
            <w:r w:rsidR="00CC447D" w:rsidRPr="008D043F">
              <w:rPr>
                <w:rFonts w:asciiTheme="minorHAnsi" w:eastAsia="Calibri" w:hAnsiTheme="minorHAnsi" w:cstheme="minorHAnsi"/>
                <w:sz w:val="18"/>
                <w:szCs w:val="18"/>
                <w:lang w:val="hr-HR"/>
              </w:rPr>
              <w:t>NRT</w:t>
            </w:r>
            <w:r w:rsidR="007F48E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a</w:t>
            </w:r>
            <w:r w:rsidR="00CC447D" w:rsidRPr="008D043F">
              <w:rPr>
                <w:rFonts w:asciiTheme="minorHAnsi" w:eastAsia="Calibri" w:hAnsiTheme="minorHAnsi" w:cstheme="minorHAnsi"/>
                <w:sz w:val="18"/>
                <w:szCs w:val="18"/>
                <w:lang w:val="hr-HR"/>
              </w:rPr>
              <w:t xml:space="preserve"> </w:t>
            </w:r>
            <w:bookmarkEnd w:id="292"/>
            <w:r w:rsidR="00CC447D" w:rsidRPr="008D043F">
              <w:rPr>
                <w:rFonts w:asciiTheme="minorHAnsi" w:eastAsia="Calibri" w:hAnsiTheme="minorHAnsi" w:cstheme="minorHAnsi"/>
                <w:sz w:val="18"/>
                <w:szCs w:val="18"/>
                <w:lang w:val="hr-HR"/>
              </w:rPr>
              <w:t>putem linka na internet</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stranici </w:t>
            </w:r>
            <w:r w:rsidR="00CC447D" w:rsidRPr="008D043F">
              <w:rPr>
                <w:rFonts w:asciiTheme="minorHAnsi" w:hAnsiTheme="minorHAnsi" w:cstheme="minorHAnsi"/>
                <w:sz w:val="18"/>
                <w:szCs w:val="18"/>
                <w:lang w:val="hr-HR" w:bidi="en-US"/>
              </w:rPr>
              <w:t>Federalnog ministarstva okoliša i turizma</w:t>
            </w:r>
            <w:r w:rsidR="00CC447D" w:rsidRPr="008D043F">
              <w:rPr>
                <w:rFonts w:asciiTheme="minorHAnsi" w:eastAsia="Calibri" w:hAnsiTheme="minorHAnsi" w:cstheme="minorHAnsi"/>
                <w:sz w:val="18"/>
                <w:szCs w:val="18"/>
                <w:lang w:val="hr-HR"/>
              </w:rPr>
              <w:t xml:space="preserve"> koji upućuje na originalne dokumente (na engleskom jeziku) ili prevedene dokumente na službene jezike u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kada prijevodi budu dostupni)</w:t>
            </w:r>
            <w:bookmarkEnd w:id="293"/>
          </w:p>
        </w:tc>
      </w:tr>
      <w:tr w:rsidR="00CC447D" w:rsidRPr="008D043F" w14:paraId="79E57C53" w14:textId="77777777" w:rsidTr="003D2A32">
        <w:trPr>
          <w:trHeight w:val="567"/>
        </w:trPr>
        <w:tc>
          <w:tcPr>
            <w:tcW w:w="1451" w:type="pct"/>
            <w:shd w:val="clear" w:color="auto" w:fill="009D73"/>
            <w:vAlign w:val="center"/>
          </w:tcPr>
          <w:p w14:paraId="32CF31E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51BA79F5"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4452212A" w14:textId="77777777" w:rsidTr="003D2A32">
        <w:trPr>
          <w:trHeight w:val="567"/>
        </w:trPr>
        <w:tc>
          <w:tcPr>
            <w:tcW w:w="1451" w:type="pct"/>
            <w:vMerge w:val="restart"/>
            <w:shd w:val="clear" w:color="auto" w:fill="009D73"/>
            <w:vAlign w:val="center"/>
          </w:tcPr>
          <w:p w14:paraId="73DF719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5E14936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668AF0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zlaznog rezultata i krajnjeg rezultata)</w:t>
            </w:r>
          </w:p>
        </w:tc>
        <w:tc>
          <w:tcPr>
            <w:tcW w:w="1230" w:type="pct"/>
            <w:shd w:val="clear" w:color="auto" w:fill="009D73"/>
            <w:vAlign w:val="center"/>
          </w:tcPr>
          <w:p w14:paraId="090EEDF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olazna vrijednost</w:t>
            </w:r>
          </w:p>
          <w:p w14:paraId="1CCB06F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2021</w:t>
            </w:r>
            <w:r w:rsidR="00FE417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33D66E4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Ciljna vrijednost</w:t>
            </w:r>
          </w:p>
        </w:tc>
      </w:tr>
      <w:tr w:rsidR="00CC447D" w:rsidRPr="008D043F" w14:paraId="24F0454D" w14:textId="77777777" w:rsidTr="003D2A32">
        <w:trPr>
          <w:trHeight w:val="567"/>
        </w:trPr>
        <w:tc>
          <w:tcPr>
            <w:tcW w:w="1451" w:type="pct"/>
            <w:vMerge/>
            <w:shd w:val="clear" w:color="auto" w:fill="009D73"/>
            <w:vAlign w:val="center"/>
          </w:tcPr>
          <w:p w14:paraId="1DCF340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10AEBD9" w14:textId="77777777" w:rsidR="00CC447D" w:rsidRPr="008D043F" w:rsidRDefault="00CC447D" w:rsidP="0068355A">
            <w:pPr>
              <w:numPr>
                <w:ilvl w:val="0"/>
                <w:numId w:val="166"/>
              </w:numPr>
              <w:spacing w:before="40" w:after="40" w:line="276" w:lineRule="auto"/>
              <w:ind w:left="265"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usvojenih Tehničkih uputstava koja su već pripremljena</w:t>
            </w:r>
          </w:p>
        </w:tc>
        <w:tc>
          <w:tcPr>
            <w:tcW w:w="1230" w:type="pct"/>
            <w:shd w:val="clear" w:color="auto" w:fill="FFFFFF"/>
            <w:vAlign w:val="center"/>
          </w:tcPr>
          <w:p w14:paraId="0B06A36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o 7 Tehničkih uputstava (Odlukom iz 2009. godine)</w:t>
            </w:r>
          </w:p>
        </w:tc>
        <w:tc>
          <w:tcPr>
            <w:tcW w:w="1048" w:type="pct"/>
            <w:shd w:val="clear" w:color="auto" w:fill="FFFFFF"/>
            <w:vAlign w:val="center"/>
          </w:tcPr>
          <w:p w14:paraId="18B64E8D" w14:textId="77777777" w:rsidR="00CC447D" w:rsidRPr="008D043F" w:rsidRDefault="00FE417D" w:rsidP="0068355A">
            <w:pPr>
              <w:spacing w:before="40" w:after="40" w:line="276" w:lineRule="auto"/>
              <w:ind w:right="-156"/>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a </w:t>
            </w:r>
            <w:r w:rsidR="00CC447D" w:rsidRPr="008D043F">
              <w:rPr>
                <w:rFonts w:asciiTheme="minorHAnsi" w:hAnsiTheme="minorHAnsi" w:cstheme="minorHAnsi"/>
                <w:sz w:val="18"/>
                <w:szCs w:val="18"/>
                <w:lang w:val="hr-HR" w:bidi="en-US"/>
              </w:rPr>
              <w:t xml:space="preserve">4 nova Tehnička uputstva (sektori: </w:t>
            </w:r>
            <w:r w:rsidR="00CC447D" w:rsidRPr="008D043F">
              <w:rPr>
                <w:rFonts w:asciiTheme="minorHAnsi" w:eastAsia="Calibri" w:hAnsiTheme="minorHAnsi" w:cstheme="minorHAnsi"/>
                <w:sz w:val="18"/>
                <w:szCs w:val="18"/>
                <w:lang w:val="hr-HR"/>
              </w:rPr>
              <w:t>eksploatacija kamena, velika ložišta, površinska zaštita metala i plastike i presvlačenje rastopljenim metalom</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monitoring) (2023.)</w:t>
            </w:r>
          </w:p>
        </w:tc>
      </w:tr>
      <w:tr w:rsidR="00CC447D" w:rsidRPr="008D043F" w14:paraId="4D8A9860" w14:textId="77777777" w:rsidTr="003D2A32">
        <w:trPr>
          <w:trHeight w:val="567"/>
        </w:trPr>
        <w:tc>
          <w:tcPr>
            <w:tcW w:w="1451" w:type="pct"/>
            <w:vMerge/>
            <w:shd w:val="clear" w:color="auto" w:fill="009D73"/>
            <w:vAlign w:val="center"/>
          </w:tcPr>
          <w:p w14:paraId="309F58C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6C1E119A" w14:textId="77777777" w:rsidR="00CC447D" w:rsidRPr="008D043F" w:rsidRDefault="00CC447D" w:rsidP="0068355A">
            <w:pPr>
              <w:numPr>
                <w:ilvl w:val="0"/>
                <w:numId w:val="166"/>
              </w:numPr>
              <w:spacing w:before="40" w:after="40" w:line="276" w:lineRule="auto"/>
              <w:ind w:left="265"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novih pripremljenih Tehničkih uputstava za NRT</w:t>
            </w:r>
            <w:r w:rsidR="007F48ED" w:rsidRPr="008D043F">
              <w:rPr>
                <w:rFonts w:asciiTheme="minorHAnsi" w:eastAsia="Calibri" w:hAnsiTheme="minorHAnsi" w:cstheme="minorHAnsi"/>
                <w:sz w:val="18"/>
                <w:szCs w:val="18"/>
                <w:lang w:val="hr-HR"/>
              </w:rPr>
              <w:t>-</w:t>
            </w:r>
            <w:r w:rsidR="00FE417D" w:rsidRPr="008D043F">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po prioritetima</w:t>
            </w:r>
          </w:p>
        </w:tc>
        <w:tc>
          <w:tcPr>
            <w:tcW w:w="1230" w:type="pct"/>
            <w:shd w:val="clear" w:color="auto" w:fill="FFFFFF"/>
            <w:vAlign w:val="center"/>
          </w:tcPr>
          <w:p w14:paraId="58962114"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127FD7E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ljena Tehnička uputstva za sve prioritetne djelatnosti za koje se utvrđuju NRT</w:t>
            </w:r>
            <w:r w:rsidR="007F48ED" w:rsidRPr="008D043F">
              <w:rPr>
                <w:rFonts w:asciiTheme="minorHAnsi" w:hAnsiTheme="minorHAnsi" w:cstheme="minorHAnsi"/>
                <w:sz w:val="18"/>
                <w:szCs w:val="18"/>
                <w:lang w:val="hr-HR" w:bidi="en-US"/>
              </w:rPr>
              <w:t>-</w:t>
            </w:r>
            <w:r w:rsidR="00FE417D"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2026.)</w:t>
            </w:r>
          </w:p>
        </w:tc>
      </w:tr>
      <w:tr w:rsidR="00CC447D" w:rsidRPr="008D043F" w14:paraId="223DE497" w14:textId="77777777" w:rsidTr="003D2A32">
        <w:trPr>
          <w:trHeight w:val="567"/>
        </w:trPr>
        <w:tc>
          <w:tcPr>
            <w:tcW w:w="1451" w:type="pct"/>
            <w:vMerge/>
            <w:shd w:val="clear" w:color="auto" w:fill="009D73"/>
            <w:vAlign w:val="center"/>
          </w:tcPr>
          <w:p w14:paraId="5904847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1D5A06FF" w14:textId="77777777" w:rsidR="00CC447D" w:rsidRPr="008D043F" w:rsidRDefault="00CC447D" w:rsidP="0068355A">
            <w:pPr>
              <w:numPr>
                <w:ilvl w:val="0"/>
                <w:numId w:val="166"/>
              </w:numPr>
              <w:spacing w:before="40" w:after="40" w:line="276" w:lineRule="auto"/>
              <w:ind w:left="265"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ažuriranih Tehničkih uputstava</w:t>
            </w:r>
          </w:p>
        </w:tc>
        <w:tc>
          <w:tcPr>
            <w:tcW w:w="1230" w:type="pct"/>
            <w:shd w:val="clear" w:color="auto" w:fill="FFFFFF"/>
            <w:vAlign w:val="center"/>
          </w:tcPr>
          <w:p w14:paraId="21CB2899"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09E145C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Ažurirana Tehnička uputstva o NRT</w:t>
            </w:r>
            <w:r w:rsidR="007F48ED" w:rsidRPr="008D043F">
              <w:rPr>
                <w:rFonts w:asciiTheme="minorHAnsi" w:hAnsiTheme="minorHAnsi" w:cstheme="minorHAnsi"/>
                <w:sz w:val="18"/>
                <w:szCs w:val="18"/>
                <w:lang w:val="hr-HR" w:bidi="en-US"/>
              </w:rPr>
              <w:t>-</w:t>
            </w:r>
            <w:r w:rsidR="004D3BCE" w:rsidRPr="008D043F">
              <w:rPr>
                <w:rFonts w:asciiTheme="minorHAnsi" w:hAnsiTheme="minorHAnsi" w:cstheme="minorHAnsi"/>
                <w:sz w:val="18"/>
                <w:szCs w:val="18"/>
                <w:lang w:val="hr-HR" w:bidi="en-US"/>
              </w:rPr>
              <w:t>ima</w:t>
            </w:r>
            <w:r w:rsidRPr="008D043F">
              <w:rPr>
                <w:rFonts w:asciiTheme="minorHAnsi" w:hAnsiTheme="minorHAnsi" w:cstheme="minorHAnsi"/>
                <w:sz w:val="18"/>
                <w:szCs w:val="18"/>
                <w:lang w:val="hr-HR" w:bidi="en-US"/>
              </w:rPr>
              <w:t xml:space="preserve"> (2029.)</w:t>
            </w:r>
          </w:p>
        </w:tc>
      </w:tr>
      <w:tr w:rsidR="00CC447D" w:rsidRPr="008D043F" w14:paraId="0102B5DF" w14:textId="77777777" w:rsidTr="003D2A32">
        <w:trPr>
          <w:trHeight w:val="567"/>
        </w:trPr>
        <w:tc>
          <w:tcPr>
            <w:tcW w:w="1451" w:type="pct"/>
            <w:vMerge/>
            <w:shd w:val="clear" w:color="auto" w:fill="009D73"/>
            <w:vAlign w:val="center"/>
          </w:tcPr>
          <w:p w14:paraId="3B7748C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6A2FBE8D" w14:textId="77777777" w:rsidR="00CC447D" w:rsidRPr="008D043F" w:rsidRDefault="00CC447D" w:rsidP="0068355A">
            <w:pPr>
              <w:numPr>
                <w:ilvl w:val="0"/>
                <w:numId w:val="166"/>
              </w:numPr>
              <w:spacing w:before="40" w:after="40" w:line="276" w:lineRule="auto"/>
              <w:ind w:left="265" w:hanging="284"/>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Javni pristup referentnim dokumentima NRT</w:t>
            </w:r>
            <w:r w:rsidR="00E0533A" w:rsidRPr="008D043F">
              <w:rPr>
                <w:rFonts w:asciiTheme="minorHAnsi" w:hAnsiTheme="minorHAnsi" w:cstheme="minorHAnsi"/>
                <w:color w:val="000000"/>
                <w:sz w:val="18"/>
                <w:szCs w:val="18"/>
                <w:lang w:val="hr-HR"/>
              </w:rPr>
              <w:t>-</w:t>
            </w:r>
            <w:r w:rsidR="004D3BCE"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na </w:t>
            </w:r>
            <w:r w:rsidR="004D3BCE" w:rsidRPr="008D043F">
              <w:rPr>
                <w:rFonts w:asciiTheme="minorHAnsi" w:hAnsiTheme="minorHAnsi" w:cstheme="minorHAnsi"/>
                <w:color w:val="000000"/>
                <w:sz w:val="18"/>
                <w:szCs w:val="18"/>
                <w:lang w:val="hr-HR"/>
              </w:rPr>
              <w:t>internet-</w:t>
            </w:r>
            <w:r w:rsidRPr="008D043F">
              <w:rPr>
                <w:rFonts w:asciiTheme="minorHAnsi" w:hAnsiTheme="minorHAnsi" w:cstheme="minorHAnsi"/>
                <w:color w:val="000000"/>
                <w:sz w:val="18"/>
                <w:szCs w:val="18"/>
                <w:lang w:val="hr-HR"/>
              </w:rPr>
              <w:t xml:space="preserve">stranici </w:t>
            </w:r>
            <w:r w:rsidRPr="008D043F">
              <w:rPr>
                <w:rFonts w:asciiTheme="minorHAnsi" w:hAnsiTheme="minorHAnsi" w:cstheme="minorHAnsi"/>
                <w:sz w:val="18"/>
                <w:szCs w:val="18"/>
                <w:lang w:val="hr-HR" w:bidi="en-US"/>
              </w:rPr>
              <w:t>Federalnog ministarstva okoliša i turizma</w:t>
            </w:r>
          </w:p>
        </w:tc>
        <w:tc>
          <w:tcPr>
            <w:tcW w:w="1230" w:type="pct"/>
            <w:shd w:val="clear" w:color="auto" w:fill="FFFFFF"/>
            <w:vAlign w:val="center"/>
          </w:tcPr>
          <w:p w14:paraId="44AE134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Aktivnost je započeta</w:t>
            </w:r>
          </w:p>
        </w:tc>
        <w:tc>
          <w:tcPr>
            <w:tcW w:w="1048" w:type="pct"/>
            <w:shd w:val="clear" w:color="auto" w:fill="FFFFFF"/>
            <w:vAlign w:val="center"/>
          </w:tcPr>
          <w:p w14:paraId="6526150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 pristup </w:t>
            </w:r>
            <w:r w:rsidRPr="008D043F">
              <w:rPr>
                <w:rFonts w:asciiTheme="minorHAnsi" w:hAnsiTheme="minorHAnsi" w:cstheme="minorHAnsi"/>
                <w:color w:val="000000"/>
                <w:sz w:val="18"/>
                <w:szCs w:val="18"/>
                <w:lang w:val="hr-HR"/>
              </w:rPr>
              <w:t>referentnim dokumentima NRT</w:t>
            </w:r>
            <w:r w:rsidR="007F48ED" w:rsidRPr="008D043F">
              <w:rPr>
                <w:rFonts w:asciiTheme="minorHAnsi" w:hAnsiTheme="minorHAnsi" w:cstheme="minorHAnsi"/>
                <w:color w:val="000000"/>
                <w:sz w:val="18"/>
                <w:szCs w:val="18"/>
                <w:lang w:val="hr-HR"/>
              </w:rPr>
              <w:t>-</w:t>
            </w:r>
            <w:r w:rsidR="004D3BCE"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na </w:t>
            </w:r>
            <w:r w:rsidR="004D3BCE" w:rsidRPr="008D043F">
              <w:rPr>
                <w:rFonts w:asciiTheme="minorHAnsi" w:hAnsiTheme="minorHAnsi" w:cstheme="minorHAnsi"/>
                <w:color w:val="000000"/>
                <w:sz w:val="18"/>
                <w:szCs w:val="18"/>
                <w:lang w:val="hr-HR"/>
              </w:rPr>
              <w:t>internet-</w:t>
            </w:r>
            <w:r w:rsidRPr="008D043F">
              <w:rPr>
                <w:rFonts w:asciiTheme="minorHAnsi" w:hAnsiTheme="minorHAnsi" w:cstheme="minorHAnsi"/>
                <w:color w:val="000000"/>
                <w:sz w:val="18"/>
                <w:szCs w:val="18"/>
                <w:lang w:val="hr-HR"/>
              </w:rPr>
              <w:t xml:space="preserve">stranici </w:t>
            </w:r>
            <w:r w:rsidRPr="008D043F">
              <w:rPr>
                <w:rFonts w:asciiTheme="minorHAnsi" w:hAnsiTheme="minorHAnsi" w:cstheme="minorHAnsi"/>
                <w:sz w:val="18"/>
                <w:szCs w:val="18"/>
                <w:lang w:val="hr-HR" w:bidi="en-US"/>
              </w:rPr>
              <w:t>Federalnog ministarstva okoliša i turizma (2028.)</w:t>
            </w:r>
          </w:p>
        </w:tc>
      </w:tr>
      <w:tr w:rsidR="00CC447D" w:rsidRPr="008D043F" w14:paraId="3D2C3E8C" w14:textId="77777777" w:rsidTr="003D2A32">
        <w:trPr>
          <w:trHeight w:val="567"/>
        </w:trPr>
        <w:tc>
          <w:tcPr>
            <w:tcW w:w="1451" w:type="pct"/>
            <w:shd w:val="clear" w:color="auto" w:fill="009D73"/>
            <w:vAlign w:val="center"/>
          </w:tcPr>
          <w:p w14:paraId="6007E22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297D0B6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4D3BCE"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i smanjenje zagađenja i minimiziranje negativnih </w:t>
            </w:r>
            <w:r w:rsidR="004D3BCE"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862C62" w:rsidRPr="008D043F">
              <w:rPr>
                <w:rFonts w:asciiTheme="minorHAnsi" w:hAnsiTheme="minorHAnsi" w:cstheme="minorHAnsi"/>
                <w:sz w:val="18"/>
                <w:szCs w:val="18"/>
                <w:lang w:val="hr-HR" w:bidi="en-US"/>
              </w:rPr>
              <w:t>okoliš</w:t>
            </w:r>
            <w:r w:rsidRPr="008D043F">
              <w:rPr>
                <w:rFonts w:asciiTheme="minorHAnsi" w:hAnsiTheme="minorHAnsi" w:cstheme="minorHAnsi"/>
                <w:sz w:val="18"/>
                <w:szCs w:val="18"/>
                <w:lang w:val="hr-HR" w:bidi="en-US"/>
              </w:rPr>
              <w:t xml:space="preserve"> </w:t>
            </w:r>
          </w:p>
        </w:tc>
      </w:tr>
      <w:tr w:rsidR="00CC447D" w:rsidRPr="008D043F" w14:paraId="6F2A288B" w14:textId="77777777" w:rsidTr="003D2A32">
        <w:trPr>
          <w:trHeight w:val="567"/>
        </w:trPr>
        <w:tc>
          <w:tcPr>
            <w:tcW w:w="1451" w:type="pct"/>
            <w:shd w:val="clear" w:color="auto" w:fill="009D73"/>
            <w:vAlign w:val="center"/>
          </w:tcPr>
          <w:p w14:paraId="6568548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5805C29A"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36 058 KM</w:t>
            </w:r>
          </w:p>
          <w:p w14:paraId="57B8FF62" w14:textId="70077724"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 budžetska sredstva, 80% sredstva EU i drugih međunarodnih donatora</w:t>
            </w:r>
          </w:p>
        </w:tc>
      </w:tr>
      <w:tr w:rsidR="00CC447D" w:rsidRPr="008D043F" w14:paraId="3660D701" w14:textId="77777777" w:rsidTr="003D2A32">
        <w:trPr>
          <w:trHeight w:val="567"/>
        </w:trPr>
        <w:tc>
          <w:tcPr>
            <w:tcW w:w="1451" w:type="pct"/>
            <w:shd w:val="clear" w:color="auto" w:fill="009D73"/>
            <w:vAlign w:val="center"/>
          </w:tcPr>
          <w:p w14:paraId="3F62437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37C25C6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9.</w:t>
            </w:r>
          </w:p>
        </w:tc>
      </w:tr>
      <w:tr w:rsidR="00CC447D" w:rsidRPr="008D043F" w14:paraId="7ACCD5FC" w14:textId="77777777" w:rsidTr="003D2A32">
        <w:trPr>
          <w:trHeight w:val="567"/>
        </w:trPr>
        <w:tc>
          <w:tcPr>
            <w:tcW w:w="1451" w:type="pct"/>
            <w:shd w:val="clear" w:color="auto" w:fill="009D73"/>
            <w:vAlign w:val="center"/>
          </w:tcPr>
          <w:p w14:paraId="3C25228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77AB1EE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22773ABD" w14:textId="77777777" w:rsidTr="003D2A32">
        <w:trPr>
          <w:trHeight w:val="567"/>
        </w:trPr>
        <w:tc>
          <w:tcPr>
            <w:tcW w:w="1451" w:type="pct"/>
            <w:shd w:val="clear" w:color="auto" w:fill="009D73"/>
            <w:vAlign w:val="center"/>
          </w:tcPr>
          <w:p w14:paraId="1F3A179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12A6C24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Radna grupa koju imenuje ministar Federalnog ministarstva okoliša i turizma</w:t>
            </w:r>
          </w:p>
        </w:tc>
      </w:tr>
      <w:tr w:rsidR="00CC447D" w:rsidRPr="008D043F" w14:paraId="73FFD296" w14:textId="77777777" w:rsidTr="003D2A32">
        <w:trPr>
          <w:trHeight w:val="567"/>
        </w:trPr>
        <w:tc>
          <w:tcPr>
            <w:tcW w:w="1451" w:type="pct"/>
            <w:shd w:val="clear" w:color="auto" w:fill="009D73"/>
            <w:vAlign w:val="center"/>
          </w:tcPr>
          <w:p w14:paraId="5315398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704DCEB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ubjekti koji imaju obavezu primjene NRT</w:t>
            </w:r>
            <w:r w:rsidR="007F48ED" w:rsidRPr="008D043F">
              <w:rPr>
                <w:rFonts w:asciiTheme="minorHAnsi" w:hAnsiTheme="minorHAnsi" w:cstheme="minorHAnsi"/>
                <w:sz w:val="18"/>
                <w:szCs w:val="18"/>
                <w:lang w:val="hr-HR" w:bidi="en-US"/>
              </w:rPr>
              <w:t>-</w:t>
            </w:r>
            <w:r w:rsidR="004D3BCE"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šira javnost</w:t>
            </w:r>
          </w:p>
        </w:tc>
      </w:tr>
    </w:tbl>
    <w:p w14:paraId="383EC6CB"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3A6752A5"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5D2EC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D8DB71"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70EA24D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DA608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CB6EE8B"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3. Postići visok nivo kapaciteta i međusobne koordinacije institucija</w:t>
            </w:r>
          </w:p>
        </w:tc>
      </w:tr>
      <w:tr w:rsidR="00CC447D" w:rsidRPr="008D043F" w14:paraId="091E329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94E80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89577B5" w14:textId="25005B90"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294" w:name="_Hlk95004617"/>
            <w:r w:rsidRPr="008D043F">
              <w:rPr>
                <w:rFonts w:asciiTheme="minorHAnsi" w:eastAsia="Calibri" w:hAnsiTheme="minorHAnsi" w:cstheme="minorHAnsi"/>
                <w:b/>
                <w:sz w:val="18"/>
                <w:szCs w:val="18"/>
                <w:lang w:val="hr-HR"/>
              </w:rPr>
              <w:t xml:space="preserve">7.3.1. Uspostava funkcionalnih mehanizama za institucionalnu koordinaciju rada institucija u oblasti okoliša u Federaciji </w:t>
            </w:r>
            <w:bookmarkEnd w:id="294"/>
            <w:r w:rsidR="00A845B8" w:rsidRPr="008D043F">
              <w:rPr>
                <w:rFonts w:asciiTheme="minorHAnsi" w:eastAsia="Calibri" w:hAnsiTheme="minorHAnsi" w:cstheme="minorHAnsi"/>
                <w:b/>
                <w:sz w:val="18"/>
                <w:szCs w:val="18"/>
                <w:lang w:val="hr-HR"/>
              </w:rPr>
              <w:t>BiH</w:t>
            </w:r>
          </w:p>
        </w:tc>
      </w:tr>
      <w:tr w:rsidR="00CC447D" w:rsidRPr="008D043F" w14:paraId="62971F66" w14:textId="77777777" w:rsidTr="00A845B8">
        <w:trPr>
          <w:trHeight w:val="274"/>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86E06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F5AE52B" w14:textId="392DF7F1"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295" w:name="_Hlk95004633"/>
            <w:r w:rsidRPr="008D043F">
              <w:rPr>
                <w:rFonts w:asciiTheme="minorHAnsi" w:eastAsia="Calibri" w:hAnsiTheme="minorHAnsi" w:cstheme="minorHAnsi"/>
                <w:sz w:val="18"/>
                <w:szCs w:val="18"/>
                <w:lang w:val="hr-HR"/>
              </w:rPr>
              <w:t xml:space="preserve">Cilj ove mjere je uspostavljanje funkcionalnih mehanizama za institucionalnu koordinaciju rada institucija u oblasti okoliš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w:t>
            </w:r>
            <w:bookmarkEnd w:id="295"/>
            <w:r w:rsidRPr="008D043F">
              <w:rPr>
                <w:rFonts w:asciiTheme="minorHAnsi" w:eastAsia="Calibri" w:hAnsiTheme="minorHAnsi" w:cstheme="minorHAnsi"/>
                <w:sz w:val="18"/>
                <w:szCs w:val="18"/>
                <w:lang w:val="hr-HR"/>
              </w:rPr>
              <w:t xml:space="preserve"> </w:t>
            </w:r>
          </w:p>
          <w:p w14:paraId="3D168D18"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296" w:name="_Hlk95004651"/>
            <w:r w:rsidRPr="008D043F">
              <w:rPr>
                <w:rFonts w:asciiTheme="minorHAnsi" w:eastAsia="Calibri" w:hAnsiTheme="minorHAnsi" w:cstheme="minorHAnsi"/>
                <w:sz w:val="18"/>
                <w:szCs w:val="18"/>
                <w:lang w:val="hr-HR"/>
              </w:rPr>
              <w:t>Okvirna područja djelovanja</w:t>
            </w:r>
            <w:bookmarkEnd w:id="296"/>
            <w:r w:rsidRPr="008D043F">
              <w:rPr>
                <w:rFonts w:asciiTheme="minorHAnsi" w:eastAsia="Calibri" w:hAnsiTheme="minorHAnsi" w:cstheme="minorHAnsi"/>
                <w:sz w:val="18"/>
                <w:szCs w:val="18"/>
                <w:lang w:val="hr-HR"/>
              </w:rPr>
              <w:t>:</w:t>
            </w:r>
          </w:p>
          <w:p w14:paraId="252FAFD5" w14:textId="0D8B2BD5" w:rsidR="00CC447D" w:rsidRPr="008D043F" w:rsidRDefault="00CC447D" w:rsidP="0068355A">
            <w:pPr>
              <w:numPr>
                <w:ilvl w:val="0"/>
                <w:numId w:val="167"/>
              </w:numPr>
              <w:spacing w:before="40" w:after="40" w:line="276" w:lineRule="auto"/>
              <w:ind w:left="406" w:hanging="406"/>
              <w:contextualSpacing/>
              <w:rPr>
                <w:rFonts w:asciiTheme="minorHAnsi" w:eastAsia="Calibri" w:hAnsiTheme="minorHAnsi" w:cstheme="minorHAnsi"/>
                <w:sz w:val="18"/>
                <w:szCs w:val="18"/>
                <w:lang w:val="hr-HR"/>
              </w:rPr>
            </w:pPr>
            <w:bookmarkStart w:id="297" w:name="_Hlk95004687"/>
            <w:r w:rsidRPr="008D043F">
              <w:rPr>
                <w:rFonts w:asciiTheme="minorHAnsi" w:eastAsia="Calibri" w:hAnsiTheme="minorHAnsi" w:cstheme="minorHAnsi"/>
                <w:sz w:val="18"/>
                <w:szCs w:val="18"/>
                <w:lang w:val="hr-HR"/>
              </w:rPr>
              <w:t xml:space="preserve">Unaprjeđenje i poboljšanje koordinacije i zajedničkog djelovanja svih relevantnih subjekata – ministarstava i drugih institucij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ciljem zaštite okoliša</w:t>
            </w:r>
            <w:bookmarkEnd w:id="297"/>
            <w:r w:rsidRPr="008D043F">
              <w:rPr>
                <w:rFonts w:asciiTheme="minorHAnsi" w:eastAsia="Calibri" w:hAnsiTheme="minorHAnsi" w:cstheme="minorHAnsi"/>
                <w:sz w:val="18"/>
                <w:szCs w:val="18"/>
                <w:lang w:val="hr-HR"/>
              </w:rPr>
              <w:t xml:space="preserve">, u okviru nadležnosti i odgovornosti subjekata, u </w:t>
            </w:r>
            <w:r w:rsidR="004D3BCE" w:rsidRPr="008D043F">
              <w:rPr>
                <w:rFonts w:asciiTheme="minorHAnsi" w:eastAsia="Calibri" w:hAnsiTheme="minorHAnsi" w:cstheme="minorHAnsi"/>
                <w:sz w:val="18"/>
                <w:szCs w:val="18"/>
                <w:lang w:val="hr-HR"/>
              </w:rPr>
              <w:t xml:space="preserve">domenu </w:t>
            </w:r>
            <w:r w:rsidRPr="008D043F">
              <w:rPr>
                <w:rFonts w:asciiTheme="minorHAnsi" w:eastAsia="Calibri" w:hAnsiTheme="minorHAnsi" w:cstheme="minorHAnsi"/>
                <w:sz w:val="18"/>
                <w:szCs w:val="18"/>
                <w:lang w:val="hr-HR"/>
              </w:rPr>
              <w:t>održivog razvoja u području okoliša, u skladu s članom 9, stav 1. Zakona o zaštiti okoliša. S ciljem poboljšanja horizontalne koordinacije, data su dva prijedloga:</w:t>
            </w:r>
          </w:p>
          <w:p w14:paraId="31793740" w14:textId="277298B4" w:rsidR="00CC447D" w:rsidRPr="008D043F" w:rsidRDefault="00CC447D" w:rsidP="0068355A">
            <w:pPr>
              <w:numPr>
                <w:ilvl w:val="1"/>
                <w:numId w:val="167"/>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Sektorskog vijeća koje će sačinjavati ministri, pomoćnici ministara na federalnom i kantonalnom nivou</w:t>
            </w:r>
            <w:r w:rsidR="004D3BC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stručnjaci iz oblasti okoliša i po potrebi i drugim srodnim oblastima (predviđeno Zakonom o razvojnom planiranju i upravljanju razvojem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r w:rsidR="00A845B8" w:rsidRPr="008D043F">
              <w:rPr>
                <w:rFonts w:asciiTheme="minorHAnsi" w:eastAsia="Calibri" w:hAnsiTheme="minorHAnsi" w:cstheme="minorHAnsi"/>
                <w:sz w:val="18"/>
                <w:szCs w:val="18"/>
                <w:lang w:val="hr-HR"/>
              </w:rPr>
              <w:fldChar w:fldCharType="begin"/>
            </w:r>
            <w:r w:rsidR="00CE1A95" w:rsidRPr="008D043F">
              <w:rPr>
                <w:rFonts w:asciiTheme="minorHAnsi" w:eastAsia="Calibri" w:hAnsiTheme="minorHAnsi" w:cstheme="minorHAnsi"/>
                <w:sz w:val="18"/>
                <w:szCs w:val="18"/>
                <w:lang w:val="hr-HR"/>
              </w:rPr>
              <w:instrText xml:space="preserve"> ADDIN ZOTERO_ITEM CSL_CITATION {"citationID":"X18JQhbU","properties":{"formattedCitation":"(Sl. novine FBiH, br. 32/21 n.d.)","plainCitation":"(Sl. novine FBiH, br. 32/21 n.d.)","dontUpdate":true,"noteIndex":0},"citationItems":[{"id":1312,"uris":["http://zotero.org/users/7192877/items/VGBVDA62"],"itemData":{"id":1312,"type":"legislation","title":"Zakon o razvojnom planiranju i upravljanju razvojem u Federacije BiH","URL":"http://extwprlegs1.fao.org/docs/pdf/bih179972.pdf","author":[{"family":"\"Sl. novine Federacije BiH\", broj 32/21","given":""}],"issued":{"date-parts":[["2021"]]}}}],"schema":"https://github.com/citation-style-language/schema/raw/master/csl-citation.json"} </w:instrText>
            </w:r>
            <w:r w:rsidR="00A845B8" w:rsidRPr="008D043F">
              <w:rPr>
                <w:rFonts w:asciiTheme="minorHAnsi" w:eastAsia="Calibri" w:hAnsiTheme="minorHAnsi" w:cstheme="minorHAnsi"/>
                <w:sz w:val="18"/>
                <w:szCs w:val="18"/>
                <w:lang w:val="hr-HR"/>
              </w:rPr>
              <w:fldChar w:fldCharType="separate"/>
            </w:r>
            <w:r w:rsidR="00A845B8" w:rsidRPr="008D043F">
              <w:rPr>
                <w:rFonts w:asciiTheme="minorHAnsi" w:eastAsia="Calibri" w:hAnsiTheme="minorHAnsi" w:cstheme="minorHAnsi"/>
                <w:sz w:val="18"/>
              </w:rPr>
              <w:t>(</w:t>
            </w:r>
            <w:r w:rsidR="00BD024E" w:rsidRPr="008D043F">
              <w:rPr>
                <w:rFonts w:asciiTheme="minorHAnsi" w:eastAsia="Calibri" w:hAnsiTheme="minorHAnsi" w:cstheme="minorHAnsi"/>
                <w:sz w:val="18"/>
              </w:rPr>
              <w:t>"</w:t>
            </w:r>
            <w:r w:rsidR="00A845B8" w:rsidRPr="008D043F">
              <w:rPr>
                <w:rFonts w:asciiTheme="minorHAnsi" w:eastAsia="Calibri" w:hAnsiTheme="minorHAnsi" w:cstheme="minorHAnsi"/>
                <w:sz w:val="18"/>
              </w:rPr>
              <w:t>Sl. novine F</w:t>
            </w:r>
            <w:r w:rsidR="00BD024E" w:rsidRPr="008D043F">
              <w:rPr>
                <w:rFonts w:asciiTheme="minorHAnsi" w:eastAsia="Calibri" w:hAnsiTheme="minorHAnsi" w:cstheme="minorHAnsi"/>
                <w:sz w:val="18"/>
              </w:rPr>
              <w:t xml:space="preserve">ederacije </w:t>
            </w:r>
            <w:r w:rsidR="00A845B8" w:rsidRPr="008D043F">
              <w:rPr>
                <w:rFonts w:asciiTheme="minorHAnsi" w:eastAsia="Calibri" w:hAnsiTheme="minorHAnsi" w:cstheme="minorHAnsi"/>
                <w:sz w:val="18"/>
              </w:rPr>
              <w:t>BiH</w:t>
            </w:r>
            <w:r w:rsidR="00BD024E" w:rsidRPr="008D043F">
              <w:rPr>
                <w:rFonts w:asciiTheme="minorHAnsi" w:eastAsia="Calibri" w:hAnsiTheme="minorHAnsi" w:cstheme="minorHAnsi"/>
                <w:sz w:val="18"/>
              </w:rPr>
              <w:t>"</w:t>
            </w:r>
            <w:r w:rsidR="00A845B8" w:rsidRPr="008D043F">
              <w:rPr>
                <w:rFonts w:asciiTheme="minorHAnsi" w:eastAsia="Calibri" w:hAnsiTheme="minorHAnsi" w:cstheme="minorHAnsi"/>
                <w:sz w:val="18"/>
              </w:rPr>
              <w:t>, b</w:t>
            </w:r>
            <w:r w:rsidR="00BD024E" w:rsidRPr="008D043F">
              <w:rPr>
                <w:rFonts w:asciiTheme="minorHAnsi" w:eastAsia="Calibri" w:hAnsiTheme="minorHAnsi" w:cstheme="minorHAnsi"/>
                <w:sz w:val="18"/>
              </w:rPr>
              <w:t>roj</w:t>
            </w:r>
            <w:r w:rsidR="00A845B8" w:rsidRPr="008D043F">
              <w:rPr>
                <w:rFonts w:asciiTheme="minorHAnsi" w:eastAsia="Calibri" w:hAnsiTheme="minorHAnsi" w:cstheme="minorHAnsi"/>
                <w:sz w:val="18"/>
              </w:rPr>
              <w:t xml:space="preserve"> 32/21)</w:t>
            </w:r>
            <w:r w:rsidR="00A845B8" w:rsidRPr="008D043F">
              <w:rPr>
                <w:rFonts w:asciiTheme="minorHAnsi" w:eastAsia="Calibri" w:hAnsiTheme="minorHAnsi" w:cstheme="minorHAnsi"/>
                <w:sz w:val="18"/>
                <w:szCs w:val="18"/>
                <w:lang w:val="hr-HR"/>
              </w:rPr>
              <w:fldChar w:fldCharType="end"/>
            </w:r>
            <w:r w:rsidRPr="008D043F">
              <w:rPr>
                <w:rFonts w:asciiTheme="minorHAnsi" w:eastAsia="Calibri" w:hAnsiTheme="minorHAnsi" w:cstheme="minorHAnsi"/>
                <w:sz w:val="18"/>
                <w:szCs w:val="18"/>
                <w:lang w:val="hr-HR"/>
              </w:rPr>
              <w:t>;</w:t>
            </w:r>
          </w:p>
          <w:p w14:paraId="124966EC" w14:textId="265A9963" w:rsidR="00CC447D" w:rsidRPr="008D043F" w:rsidRDefault="00CC447D" w:rsidP="0068355A">
            <w:pPr>
              <w:numPr>
                <w:ilvl w:val="1"/>
                <w:numId w:val="167"/>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orištenje kapaciteta Savjetodavnog vijeća za okoliš Federaciji Bosne i Hercegovine (definirano članom 25. Zakona o zaštiti okoliša (</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l. novine F</w:t>
            </w:r>
            <w:r w:rsidR="00BD024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iH</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b</w:t>
            </w:r>
            <w:r w:rsidR="00A845B8" w:rsidRPr="008D043F">
              <w:rPr>
                <w:rFonts w:asciiTheme="minorHAnsi" w:eastAsia="Calibri" w:hAnsiTheme="minorHAnsi" w:cstheme="minorHAnsi"/>
                <w:sz w:val="18"/>
                <w:szCs w:val="18"/>
                <w:lang w:val="hr-HR"/>
              </w:rPr>
              <w:t>r</w:t>
            </w:r>
            <w:r w:rsidR="00BD024E" w:rsidRPr="008D043F">
              <w:rPr>
                <w:rFonts w:asciiTheme="minorHAnsi" w:eastAsia="Calibri" w:hAnsiTheme="minorHAnsi" w:cstheme="minorHAnsi"/>
                <w:sz w:val="18"/>
                <w:szCs w:val="18"/>
                <w:lang w:val="hr-HR"/>
              </w:rPr>
              <w:t>oj</w:t>
            </w:r>
            <w:r w:rsidRPr="008D043F">
              <w:rPr>
                <w:rFonts w:asciiTheme="minorHAnsi" w:eastAsia="Calibri" w:hAnsiTheme="minorHAnsi" w:cstheme="minorHAnsi"/>
                <w:sz w:val="18"/>
                <w:szCs w:val="18"/>
                <w:lang w:val="hr-HR"/>
              </w:rPr>
              <w:t xml:space="preserve"> 15/21)</w:t>
            </w:r>
          </w:p>
          <w:p w14:paraId="24FE28F4" w14:textId="77777777" w:rsidR="00CC447D" w:rsidRPr="008D043F" w:rsidRDefault="00CC447D" w:rsidP="0068355A">
            <w:pPr>
              <w:numPr>
                <w:ilvl w:val="0"/>
                <w:numId w:val="167"/>
              </w:numPr>
              <w:spacing w:before="40" w:after="40" w:line="276" w:lineRule="auto"/>
              <w:ind w:left="406" w:hanging="406"/>
              <w:contextualSpacing/>
              <w:rPr>
                <w:rFonts w:asciiTheme="minorHAnsi" w:eastAsia="Calibri" w:hAnsiTheme="minorHAnsi" w:cstheme="minorHAnsi"/>
                <w:sz w:val="18"/>
                <w:szCs w:val="18"/>
                <w:lang w:val="hr-HR"/>
              </w:rPr>
            </w:pPr>
            <w:bookmarkStart w:id="298" w:name="_Hlk95004696"/>
            <w:r w:rsidRPr="008D043F">
              <w:rPr>
                <w:rFonts w:asciiTheme="minorHAnsi" w:eastAsia="Calibri" w:hAnsiTheme="minorHAnsi" w:cstheme="minorHAnsi"/>
                <w:sz w:val="18"/>
                <w:szCs w:val="18"/>
                <w:lang w:val="hr-HR"/>
              </w:rPr>
              <w:t xml:space="preserve">Uspostava funkcionalnih mehanizama komunikacije i koordinacije između relevantnih subjekata </w:t>
            </w:r>
            <w:r w:rsidR="004D3BC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institucija na federalno</w:t>
            </w:r>
            <w:r w:rsidR="004D3BCE" w:rsidRPr="008D043F">
              <w:rPr>
                <w:rFonts w:asciiTheme="minorHAnsi" w:eastAsia="Calibri" w:hAnsiTheme="minorHAnsi" w:cstheme="minorHAnsi"/>
                <w:sz w:val="18"/>
                <w:szCs w:val="18"/>
                <w:lang w:val="hr-HR"/>
              </w:rPr>
              <w:t>m</w:t>
            </w:r>
            <w:r w:rsidRPr="008D043F">
              <w:rPr>
                <w:rFonts w:asciiTheme="minorHAnsi" w:eastAsia="Calibri" w:hAnsiTheme="minorHAnsi" w:cstheme="minorHAnsi"/>
                <w:sz w:val="18"/>
                <w:szCs w:val="18"/>
                <w:lang w:val="hr-HR"/>
              </w:rPr>
              <w:t>, kantonalno</w:t>
            </w:r>
            <w:r w:rsidR="004D3BCE" w:rsidRPr="008D043F">
              <w:rPr>
                <w:rFonts w:asciiTheme="minorHAnsi" w:eastAsia="Calibri" w:hAnsiTheme="minorHAnsi" w:cstheme="minorHAnsi"/>
                <w:sz w:val="18"/>
                <w:szCs w:val="18"/>
                <w:lang w:val="hr-HR"/>
              </w:rPr>
              <w:t>m</w:t>
            </w:r>
            <w:r w:rsidRPr="008D043F">
              <w:rPr>
                <w:rFonts w:asciiTheme="minorHAnsi" w:eastAsia="Calibri" w:hAnsiTheme="minorHAnsi" w:cstheme="minorHAnsi"/>
                <w:sz w:val="18"/>
                <w:szCs w:val="18"/>
                <w:lang w:val="hr-HR"/>
              </w:rPr>
              <w:t xml:space="preserve"> i lokalno</w:t>
            </w:r>
            <w:r w:rsidR="004D3BCE" w:rsidRPr="008D043F">
              <w:rPr>
                <w:rFonts w:asciiTheme="minorHAnsi" w:eastAsia="Calibri" w:hAnsiTheme="minorHAnsi" w:cstheme="minorHAnsi"/>
                <w:sz w:val="18"/>
                <w:szCs w:val="18"/>
                <w:lang w:val="hr-HR"/>
              </w:rPr>
              <w:t>m</w:t>
            </w:r>
            <w:r w:rsidRPr="008D043F">
              <w:rPr>
                <w:rFonts w:asciiTheme="minorHAnsi" w:eastAsia="Calibri" w:hAnsiTheme="minorHAnsi" w:cstheme="minorHAnsi"/>
                <w:sz w:val="18"/>
                <w:szCs w:val="18"/>
                <w:lang w:val="hr-HR"/>
              </w:rPr>
              <w:t xml:space="preserve"> </w:t>
            </w:r>
            <w:r w:rsidR="004D3BCE" w:rsidRPr="008D043F">
              <w:rPr>
                <w:rFonts w:asciiTheme="minorHAnsi" w:eastAsia="Calibri" w:hAnsiTheme="minorHAnsi" w:cstheme="minorHAnsi"/>
                <w:sz w:val="18"/>
                <w:szCs w:val="18"/>
                <w:lang w:val="hr-HR"/>
              </w:rPr>
              <w:t xml:space="preserve">nivou </w:t>
            </w:r>
            <w:r w:rsidRPr="008D043F">
              <w:rPr>
                <w:rFonts w:asciiTheme="minorHAnsi" w:eastAsia="Calibri" w:hAnsiTheme="minorHAnsi" w:cstheme="minorHAnsi"/>
                <w:sz w:val="18"/>
                <w:szCs w:val="18"/>
                <w:lang w:val="hr-HR"/>
              </w:rPr>
              <w:t>s ciljem zaštite okoliša</w:t>
            </w:r>
            <w:bookmarkEnd w:id="298"/>
            <w:r w:rsidRPr="008D043F">
              <w:rPr>
                <w:rFonts w:asciiTheme="minorHAnsi" w:eastAsia="Calibri" w:hAnsiTheme="minorHAnsi" w:cstheme="minorHAnsi"/>
                <w:sz w:val="18"/>
                <w:szCs w:val="18"/>
                <w:lang w:val="hr-HR"/>
              </w:rPr>
              <w:t>, u okviru nadležnosti i odgovornosti institucija u domen</w:t>
            </w:r>
            <w:r w:rsidR="004D3BCE"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održivog razvoja u području okoliša, u skladu s članom 9, stav 1. Zakona o zaštiti okoliša</w:t>
            </w:r>
          </w:p>
          <w:p w14:paraId="4575DB7A" w14:textId="77777777" w:rsidR="00CC447D" w:rsidRPr="008D043F" w:rsidRDefault="00CC447D" w:rsidP="0068355A">
            <w:pPr>
              <w:numPr>
                <w:ilvl w:val="0"/>
                <w:numId w:val="167"/>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iranje aktivnosti za </w:t>
            </w:r>
            <w:bookmarkStart w:id="299" w:name="_Hlk95004789"/>
            <w:r w:rsidRPr="008D043F">
              <w:rPr>
                <w:rFonts w:asciiTheme="minorHAnsi" w:eastAsia="Calibri" w:hAnsiTheme="minorHAnsi" w:cstheme="minorHAnsi"/>
                <w:sz w:val="18"/>
                <w:szCs w:val="18"/>
                <w:lang w:val="hr-HR"/>
              </w:rPr>
              <w:t xml:space="preserve">kontinuiranu komunikaciju između resornih institucija s ciljem pojašnjavanja i promocije uloga različitih institucija za zaštitu okoliša na svim </w:t>
            </w:r>
            <w:r w:rsidR="004D3BCE" w:rsidRPr="008D043F">
              <w:rPr>
                <w:rFonts w:asciiTheme="minorHAnsi" w:eastAsia="Calibri" w:hAnsiTheme="minorHAnsi" w:cstheme="minorHAnsi"/>
                <w:sz w:val="18"/>
                <w:szCs w:val="18"/>
                <w:lang w:val="hr-HR"/>
              </w:rPr>
              <w:t>nivoima</w:t>
            </w:r>
            <w:r w:rsidRPr="008D043F">
              <w:rPr>
                <w:rFonts w:asciiTheme="minorHAnsi" w:eastAsia="Calibri" w:hAnsiTheme="minorHAnsi" w:cstheme="minorHAnsi"/>
                <w:sz w:val="18"/>
                <w:szCs w:val="18"/>
                <w:lang w:val="hr-HR"/>
              </w:rPr>
              <w:t>, posebno u transponiranju i provedbi pravne stečevine EU</w:t>
            </w:r>
            <w:bookmarkEnd w:id="299"/>
            <w:r w:rsidRPr="008D043F">
              <w:rPr>
                <w:rFonts w:asciiTheme="minorHAnsi" w:eastAsia="Calibri" w:hAnsiTheme="minorHAnsi" w:cstheme="minorHAnsi"/>
                <w:sz w:val="18"/>
                <w:szCs w:val="18"/>
                <w:lang w:val="hr-HR"/>
              </w:rPr>
              <w:t xml:space="preserve"> u toj oblasti. Jačanje vertikalne koordinacije moguće je planirati po principu:</w:t>
            </w:r>
          </w:p>
          <w:p w14:paraId="5571B20F" w14:textId="77777777" w:rsidR="00CC447D" w:rsidRPr="008D043F" w:rsidRDefault="00CC447D" w:rsidP="0068355A">
            <w:pPr>
              <w:numPr>
                <w:ilvl w:val="1"/>
                <w:numId w:val="167"/>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državanja redovnih šestomjesečnih sastanaka ministara za pitanja okoliša, voda, prostornog uređenja i energije, rudarstva i industrije, Ministarstva vanjske trgovine i ekonomskih odnosa BiH</w:t>
            </w:r>
            <w:r w:rsidR="004D3BC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entiteta</w:t>
            </w:r>
          </w:p>
          <w:p w14:paraId="05C8C205" w14:textId="77777777" w:rsidR="00CC447D" w:rsidRPr="008D043F" w:rsidRDefault="00CC447D" w:rsidP="0068355A">
            <w:pPr>
              <w:numPr>
                <w:ilvl w:val="1"/>
                <w:numId w:val="167"/>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državanja kvartalnih sastanaka pomoćnika ministara za pitanja okoliša, voda, prostornog uređenja i energije, rudarstva i industrije, Ministarstva vanjske trgovine i ekonomskih odnosa BiH i entiteta</w:t>
            </w:r>
          </w:p>
          <w:p w14:paraId="01C7E1C2" w14:textId="77777777" w:rsidR="00CC447D" w:rsidRPr="008D043F" w:rsidRDefault="00CC447D" w:rsidP="0068355A">
            <w:pPr>
              <w:numPr>
                <w:ilvl w:val="1"/>
                <w:numId w:val="167"/>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državanja redovnih kvartalnih sastanaka s predstavnicima resornih kantonalnih ministarstava.</w:t>
            </w:r>
          </w:p>
          <w:p w14:paraId="6C2C7BD5" w14:textId="77777777" w:rsidR="00CC447D" w:rsidRPr="008D043F" w:rsidRDefault="004D3BCE" w:rsidP="0068355A">
            <w:pPr>
              <w:numPr>
                <w:ilvl w:val="0"/>
                <w:numId w:val="167"/>
              </w:numPr>
              <w:spacing w:before="40" w:after="40" w:line="276" w:lineRule="auto"/>
              <w:ind w:left="406" w:hanging="406"/>
              <w:contextualSpacing/>
              <w:rPr>
                <w:rFonts w:asciiTheme="minorHAnsi" w:eastAsia="Calibri" w:hAnsiTheme="minorHAnsi" w:cstheme="minorHAnsi"/>
                <w:sz w:val="18"/>
                <w:szCs w:val="18"/>
                <w:lang w:val="hr-HR"/>
              </w:rPr>
            </w:pPr>
            <w:bookmarkStart w:id="300" w:name="_Hlk95004804"/>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bolje međukantonalne </w:t>
            </w:r>
            <w:r w:rsidRPr="008D043F">
              <w:rPr>
                <w:rFonts w:asciiTheme="minorHAnsi" w:eastAsia="Calibri" w:hAnsiTheme="minorHAnsi" w:cstheme="minorHAnsi"/>
                <w:sz w:val="18"/>
                <w:szCs w:val="18"/>
                <w:lang w:val="hr-HR"/>
              </w:rPr>
              <w:t xml:space="preserve">saradnje </w:t>
            </w:r>
            <w:r w:rsidR="00CC447D" w:rsidRPr="008D043F">
              <w:rPr>
                <w:rFonts w:asciiTheme="minorHAnsi" w:eastAsia="Calibri" w:hAnsiTheme="minorHAnsi" w:cstheme="minorHAnsi"/>
                <w:sz w:val="18"/>
                <w:szCs w:val="18"/>
                <w:lang w:val="hr-HR"/>
              </w:rPr>
              <w:t xml:space="preserve">i koordinacije </w:t>
            </w:r>
            <w:bookmarkStart w:id="301" w:name="_Hlk95004833"/>
            <w:bookmarkEnd w:id="300"/>
            <w:r w:rsidR="00CC447D" w:rsidRPr="008D043F">
              <w:rPr>
                <w:rFonts w:asciiTheme="minorHAnsi" w:eastAsia="Calibri" w:hAnsiTheme="minorHAnsi" w:cstheme="minorHAnsi"/>
                <w:sz w:val="18"/>
                <w:szCs w:val="18"/>
                <w:lang w:val="hr-HR"/>
              </w:rPr>
              <w:t xml:space="preserve">iz područja zaštite okoliša </w:t>
            </w:r>
            <w:bookmarkEnd w:id="301"/>
            <w:r w:rsidR="00CC447D" w:rsidRPr="008D043F">
              <w:rPr>
                <w:rFonts w:asciiTheme="minorHAnsi" w:eastAsia="Calibri" w:hAnsiTheme="minorHAnsi" w:cstheme="minorHAnsi"/>
                <w:sz w:val="18"/>
                <w:szCs w:val="18"/>
                <w:lang w:val="hr-HR"/>
              </w:rPr>
              <w:t>kroz aktivan rad Savjetodavnog vijeća za okoliš</w:t>
            </w:r>
          </w:p>
          <w:p w14:paraId="0197889B" w14:textId="77777777" w:rsidR="00CC447D" w:rsidRPr="008D043F" w:rsidRDefault="004D3BCE" w:rsidP="0068355A">
            <w:pPr>
              <w:numPr>
                <w:ilvl w:val="0"/>
                <w:numId w:val="167"/>
              </w:numPr>
              <w:spacing w:before="40" w:after="40" w:line="276" w:lineRule="auto"/>
              <w:ind w:left="406" w:hanging="406"/>
              <w:contextualSpacing/>
              <w:rPr>
                <w:rFonts w:asciiTheme="minorHAnsi" w:eastAsia="Calibri" w:hAnsiTheme="minorHAnsi" w:cstheme="minorHAnsi"/>
                <w:sz w:val="18"/>
                <w:szCs w:val="18"/>
                <w:lang w:val="hr-HR"/>
              </w:rPr>
            </w:pPr>
            <w:bookmarkStart w:id="302" w:name="_Hlk95004813"/>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bolje horizontalne povezanosti između jedinica lokalne samouprave</w:t>
            </w:r>
            <w:bookmarkEnd w:id="302"/>
            <w:r w:rsidR="00CC447D" w:rsidRPr="008D043F">
              <w:rPr>
                <w:rFonts w:asciiTheme="minorHAnsi" w:eastAsia="Calibri" w:hAnsiTheme="minorHAnsi" w:cstheme="minorHAnsi"/>
                <w:sz w:val="18"/>
                <w:szCs w:val="18"/>
                <w:lang w:val="hr-HR"/>
              </w:rPr>
              <w:t xml:space="preserve"> (općina/gradova) </w:t>
            </w:r>
            <w:bookmarkStart w:id="303" w:name="_Hlk95004819"/>
            <w:r w:rsidR="00CC447D" w:rsidRPr="008D043F">
              <w:rPr>
                <w:rFonts w:asciiTheme="minorHAnsi" w:eastAsia="Calibri" w:hAnsiTheme="minorHAnsi" w:cstheme="minorHAnsi"/>
                <w:sz w:val="18"/>
                <w:szCs w:val="18"/>
                <w:lang w:val="hr-HR"/>
              </w:rPr>
              <w:t xml:space="preserve">po pitanju okoliša </w:t>
            </w:r>
            <w:bookmarkEnd w:id="303"/>
            <w:r w:rsidR="00CC447D" w:rsidRPr="008D043F">
              <w:rPr>
                <w:rFonts w:asciiTheme="minorHAnsi" w:eastAsia="Calibri" w:hAnsiTheme="minorHAnsi" w:cstheme="minorHAnsi"/>
                <w:sz w:val="18"/>
                <w:szCs w:val="18"/>
                <w:lang w:val="hr-HR"/>
              </w:rPr>
              <w:t xml:space="preserve">kroz aktivan rad Saveza općina i gradova </w:t>
            </w:r>
            <w:r w:rsidRPr="008D043F">
              <w:rPr>
                <w:rFonts w:asciiTheme="minorHAnsi" w:eastAsia="Calibri" w:hAnsiTheme="minorHAnsi" w:cstheme="minorHAnsi"/>
                <w:sz w:val="18"/>
                <w:szCs w:val="18"/>
                <w:lang w:val="hr-HR"/>
              </w:rPr>
              <w:t xml:space="preserve">Federacije </w:t>
            </w:r>
            <w:r w:rsidR="00CC447D" w:rsidRPr="008D043F">
              <w:rPr>
                <w:rFonts w:asciiTheme="minorHAnsi" w:eastAsia="Calibri" w:hAnsiTheme="minorHAnsi" w:cstheme="minorHAnsi"/>
                <w:sz w:val="18"/>
                <w:szCs w:val="18"/>
                <w:lang w:val="hr-HR"/>
              </w:rPr>
              <w:t xml:space="preserve">BiH </w:t>
            </w:r>
          </w:p>
          <w:p w14:paraId="2D604DD8" w14:textId="411FD85E" w:rsidR="00CC447D" w:rsidRPr="008D043F" w:rsidRDefault="00CC447D" w:rsidP="0068355A">
            <w:pPr>
              <w:numPr>
                <w:ilvl w:val="0"/>
                <w:numId w:val="167"/>
              </w:numPr>
              <w:spacing w:before="40" w:after="40" w:line="276" w:lineRule="auto"/>
              <w:ind w:left="406" w:hanging="406"/>
              <w:contextualSpacing/>
              <w:rPr>
                <w:rFonts w:asciiTheme="minorHAnsi" w:eastAsia="Calibri" w:hAnsiTheme="minorHAnsi" w:cstheme="minorHAnsi"/>
                <w:sz w:val="18"/>
                <w:szCs w:val="18"/>
                <w:lang w:val="hr-HR"/>
              </w:rPr>
            </w:pPr>
            <w:bookmarkStart w:id="304" w:name="_Hlk95005503"/>
            <w:r w:rsidRPr="008D043F">
              <w:rPr>
                <w:rFonts w:asciiTheme="minorHAnsi" w:eastAsia="Calibri" w:hAnsiTheme="minorHAnsi" w:cstheme="minorHAnsi"/>
                <w:sz w:val="18"/>
                <w:szCs w:val="18"/>
                <w:lang w:val="hr-HR"/>
              </w:rPr>
              <w:t xml:space="preserve">Formiranje Agencije za okoliš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04"/>
            <w:r w:rsidRPr="008D043F">
              <w:rPr>
                <w:rFonts w:asciiTheme="minorHAnsi" w:eastAsia="Calibri" w:hAnsiTheme="minorHAnsi" w:cstheme="minorHAnsi"/>
                <w:sz w:val="18"/>
                <w:szCs w:val="18"/>
                <w:lang w:val="hr-HR"/>
              </w:rPr>
              <w:t>(</w:t>
            </w:r>
            <w:r w:rsidRPr="008D043F">
              <w:rPr>
                <w:rFonts w:asciiTheme="minorHAnsi" w:eastAsia="Calibri" w:hAnsiTheme="minorHAnsi" w:cstheme="minorHAnsi"/>
                <w:i/>
                <w:sz w:val="18"/>
                <w:szCs w:val="18"/>
                <w:lang w:val="hr-HR"/>
              </w:rPr>
              <w:t xml:space="preserve">Agencija će se baviti svim poslovima koji se tiču upravljanja svim segmentima okoliša i uvezati sve sektorske politike koje se bave ovom oblasti, definirati strukturu potrebnog kadra i isto uskladiti s legislativom iz ove oblasti (stvoriti zakonske pretpostavke). Cilj agencije je pružanje stručne podrške nadležnim </w:t>
            </w:r>
            <w:r w:rsidRPr="008D043F">
              <w:rPr>
                <w:rFonts w:asciiTheme="minorHAnsi" w:eastAsia="Calibri" w:hAnsiTheme="minorHAnsi" w:cstheme="minorHAnsi"/>
                <w:i/>
                <w:sz w:val="18"/>
                <w:szCs w:val="18"/>
                <w:lang w:val="hr-HR"/>
              </w:rPr>
              <w:lastRenderedPageBreak/>
              <w:t>ministarstvima u svim segmentima upravljanja okolišem.</w:t>
            </w:r>
            <w:r w:rsidRPr="008D043F">
              <w:rPr>
                <w:rFonts w:asciiTheme="minorHAnsi" w:eastAsia="Calibri" w:hAnsiTheme="minorHAnsi" w:cstheme="minorHAnsi"/>
                <w:sz w:val="18"/>
                <w:szCs w:val="18"/>
                <w:lang w:val="hr-HR"/>
              </w:rPr>
              <w:t>)</w:t>
            </w:r>
          </w:p>
        </w:tc>
      </w:tr>
      <w:tr w:rsidR="00CC447D" w:rsidRPr="008D043F" w14:paraId="44BEF7D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9C7FC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0DEF738"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4A86CE04"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D36941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DB73B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AF42DF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93624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52EDF1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D3BCE"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315B4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28033D13"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09A3D8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374839" w14:textId="77777777" w:rsidR="00CC447D" w:rsidRPr="008D043F" w:rsidRDefault="00CC447D" w:rsidP="0068355A">
            <w:pPr>
              <w:numPr>
                <w:ilvl w:val="0"/>
                <w:numId w:val="168"/>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t horizontalne institucionalne koordinac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DA86ED" w14:textId="77777777" w:rsidR="00CC447D" w:rsidRPr="008D043F" w:rsidRDefault="00B746E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dređeni </w:t>
            </w:r>
            <w:r w:rsidR="00CC447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nivo </w:t>
            </w:r>
            <w:r w:rsidR="00CC447D" w:rsidRPr="008D043F">
              <w:rPr>
                <w:rFonts w:asciiTheme="minorHAnsi" w:hAnsiTheme="minorHAnsi" w:cstheme="minorHAnsi"/>
                <w:sz w:val="18"/>
                <w:szCs w:val="18"/>
                <w:lang w:val="hr-HR" w:bidi="en-US"/>
              </w:rPr>
              <w:t>horizontalne koordinacije između institucija postoji, međutim</w:t>
            </w:r>
            <w:r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 xml:space="preserve"> potrebno je </w:t>
            </w:r>
            <w:r w:rsidR="00CC447D" w:rsidRPr="008D043F">
              <w:rPr>
                <w:rFonts w:asciiTheme="minorHAnsi" w:eastAsia="Calibri" w:hAnsiTheme="minorHAnsi" w:cstheme="minorHAnsi"/>
                <w:sz w:val="18"/>
                <w:szCs w:val="18"/>
                <w:lang w:val="hr-HR"/>
              </w:rPr>
              <w:t>unaprjeđenje i poboljšanje koordinacije i zajedničkog djelovanja svih institucija u okviru njihove nadležnost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77123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ijeđena i poboljšana horizontalna institucionalna koordinacija (2025.)</w:t>
            </w:r>
          </w:p>
        </w:tc>
      </w:tr>
      <w:tr w:rsidR="00CC447D" w:rsidRPr="008D043F" w14:paraId="210B8291"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F4ABB0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F4B237" w14:textId="77777777" w:rsidR="00CC447D" w:rsidRPr="008D043F" w:rsidRDefault="00CC447D" w:rsidP="0068355A">
            <w:pPr>
              <w:numPr>
                <w:ilvl w:val="0"/>
                <w:numId w:val="168"/>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valitet komunikacije između institucija u oblasti okoliša na svim </w:t>
            </w:r>
            <w:r w:rsidR="00B746E7" w:rsidRPr="008D043F">
              <w:rPr>
                <w:rFonts w:asciiTheme="minorHAnsi" w:eastAsia="Calibri" w:hAnsiTheme="minorHAnsi" w:cstheme="minorHAnsi"/>
                <w:sz w:val="18"/>
                <w:szCs w:val="18"/>
                <w:lang w:val="hr-HR"/>
              </w:rPr>
              <w:t>nivoi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6598D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ređeni mehanizmi komunikacije postoje</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nisu funkcionaln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2A50DB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i mehanizmi komunikacije između institucija na svim </w:t>
            </w:r>
            <w:r w:rsidR="00512D60" w:rsidRPr="008D043F">
              <w:rPr>
                <w:rFonts w:asciiTheme="minorHAnsi" w:hAnsiTheme="minorHAnsi" w:cstheme="minorHAnsi"/>
                <w:sz w:val="18"/>
                <w:szCs w:val="18"/>
                <w:lang w:val="hr-HR" w:bidi="en-US"/>
              </w:rPr>
              <w:t xml:space="preserve">nivoima </w:t>
            </w:r>
            <w:r w:rsidRPr="008D043F">
              <w:rPr>
                <w:rFonts w:asciiTheme="minorHAnsi" w:hAnsiTheme="minorHAnsi" w:cstheme="minorHAnsi"/>
                <w:sz w:val="18"/>
                <w:szCs w:val="18"/>
                <w:lang w:val="hr-HR" w:bidi="en-US"/>
              </w:rPr>
              <w:t>(2025.)</w:t>
            </w:r>
          </w:p>
        </w:tc>
      </w:tr>
      <w:tr w:rsidR="00CC447D" w:rsidRPr="008D043F" w14:paraId="3F9A64B2"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19CB5C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F6DA4E" w14:textId="77777777" w:rsidR="00CC447D" w:rsidRPr="008D043F" w:rsidRDefault="00CC447D" w:rsidP="0068355A">
            <w:pPr>
              <w:numPr>
                <w:ilvl w:val="0"/>
                <w:numId w:val="168"/>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t vertikalne institucionalne koordinac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021A69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Vertikalna koordinacija postoji</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01014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ijeđena i poboljšana vertikalna institucionalna koordinacija (2030.)</w:t>
            </w:r>
          </w:p>
        </w:tc>
      </w:tr>
      <w:tr w:rsidR="00CC447D" w:rsidRPr="008D043F" w14:paraId="0FA3F63F"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115D61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C2C02A" w14:textId="77777777" w:rsidR="00CC447D" w:rsidRPr="008D043F" w:rsidRDefault="00CC447D" w:rsidP="0068355A">
            <w:pPr>
              <w:numPr>
                <w:ilvl w:val="0"/>
                <w:numId w:val="168"/>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valitet međukantonalne </w:t>
            </w:r>
            <w:r w:rsidR="00512D60"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i koordinac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52F19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ređena koordinacija postoji</w:t>
            </w:r>
            <w:r w:rsidR="00512D6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međutim</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00BCC2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a međukantonalna </w:t>
            </w:r>
            <w:r w:rsidR="00512D60"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i koordinacija iz područja zaštite okoliša (2030.)</w:t>
            </w:r>
          </w:p>
        </w:tc>
      </w:tr>
      <w:tr w:rsidR="00CC447D" w:rsidRPr="008D043F" w14:paraId="09297D9E"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02A8EF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BAE5BC" w14:textId="77777777" w:rsidR="00CC447D" w:rsidRPr="008D043F" w:rsidRDefault="00CC447D" w:rsidP="0068355A">
            <w:pPr>
              <w:numPr>
                <w:ilvl w:val="0"/>
                <w:numId w:val="168"/>
              </w:numPr>
              <w:spacing w:before="40" w:after="40" w:line="276" w:lineRule="auto"/>
              <w:ind w:left="265" w:hanging="265"/>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Kvalitet </w:t>
            </w:r>
            <w:r w:rsidRPr="008D043F">
              <w:rPr>
                <w:rFonts w:asciiTheme="minorHAnsi" w:eastAsia="Calibri" w:hAnsiTheme="minorHAnsi" w:cstheme="minorHAnsi"/>
                <w:sz w:val="18"/>
                <w:szCs w:val="18"/>
                <w:lang w:val="hr-HR"/>
              </w:rPr>
              <w:t>horizontalne povezanosti između jedinica lokalne samouprave po pitanju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0C0E8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ređena koordinacija postoji</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96117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a </w:t>
            </w:r>
            <w:r w:rsidR="00512D60"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i koordinacija iz područja zaštite okoliša između jedinica lokalne samouprave (2030.)</w:t>
            </w:r>
          </w:p>
        </w:tc>
      </w:tr>
      <w:tr w:rsidR="00CC447D" w:rsidRPr="008D043F" w14:paraId="3D446408"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7C4D96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D46D46" w14:textId="509D2AA7" w:rsidR="00CC447D" w:rsidRPr="008D043F" w:rsidRDefault="00CC447D" w:rsidP="0068355A">
            <w:pPr>
              <w:numPr>
                <w:ilvl w:val="0"/>
                <w:numId w:val="168"/>
              </w:numPr>
              <w:spacing w:before="40" w:after="40" w:line="276" w:lineRule="auto"/>
              <w:ind w:left="265" w:hanging="265"/>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Pretpostavke za formiranje </w:t>
            </w:r>
            <w:r w:rsidRPr="008D043F">
              <w:rPr>
                <w:rFonts w:asciiTheme="minorHAnsi" w:eastAsia="Calibri" w:hAnsiTheme="minorHAnsi" w:cstheme="minorHAnsi"/>
                <w:sz w:val="18"/>
                <w:szCs w:val="18"/>
                <w:lang w:val="hr-HR"/>
              </w:rPr>
              <w:t xml:space="preserve">Agencije za okoliš Federacije </w:t>
            </w:r>
            <w:r w:rsidR="00A845B8"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710D1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pretpostavke – nije formirana Agenci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1106F3" w14:textId="6BE45073"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rmalno-pravno regulirana, formirana i funkcionalna </w:t>
            </w:r>
            <w:r w:rsidRPr="008D043F">
              <w:rPr>
                <w:rFonts w:asciiTheme="minorHAnsi" w:eastAsia="Calibri" w:hAnsiTheme="minorHAnsi" w:cstheme="minorHAnsi"/>
                <w:sz w:val="18"/>
                <w:szCs w:val="18"/>
                <w:lang w:val="hr-HR"/>
              </w:rPr>
              <w:t xml:space="preserve">Agencija za okoliš Federacije </w:t>
            </w:r>
            <w:r w:rsidR="00A845B8"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svojen osnivački akt, definirani poslovi i zadaci Agencije, namijenjen i usvojen budžet) (2030</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0C5A001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BE52E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77E88F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oprinos stvaranju koherentnog sistem</w:t>
            </w:r>
            <w:r w:rsidR="00BA6E28"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upravljanja </w:t>
            </w:r>
            <w:r w:rsidR="00564395" w:rsidRPr="008D043F">
              <w:rPr>
                <w:rFonts w:asciiTheme="minorHAnsi" w:hAnsiTheme="minorHAnsi" w:cstheme="minorHAnsi"/>
                <w:sz w:val="18"/>
                <w:szCs w:val="18"/>
                <w:lang w:val="hr-HR" w:bidi="en-US"/>
              </w:rPr>
              <w:t xml:space="preserve">s </w:t>
            </w:r>
            <w:r w:rsidRPr="008D043F">
              <w:rPr>
                <w:rFonts w:asciiTheme="minorHAnsi" w:hAnsiTheme="minorHAnsi" w:cstheme="minorHAnsi"/>
                <w:sz w:val="18"/>
                <w:szCs w:val="18"/>
                <w:lang w:val="hr-HR" w:bidi="en-US"/>
              </w:rPr>
              <w:t>čvrstim međusektorskim vezama i dobrom koordinacijom, koji su od suštinskog značaja za efikasno upravljanje okolišem</w:t>
            </w:r>
          </w:p>
        </w:tc>
      </w:tr>
      <w:tr w:rsidR="00CC447D" w:rsidRPr="008D043F" w14:paraId="3D478E1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C161D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B8FC28"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 164 905 KM</w:t>
            </w:r>
          </w:p>
          <w:p w14:paraId="1293704A" w14:textId="4BAE814B"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sredstva EU i drugih međunarodnih donatora</w:t>
            </w:r>
          </w:p>
        </w:tc>
      </w:tr>
      <w:tr w:rsidR="00CC447D" w:rsidRPr="008D043F" w14:paraId="6D64E4B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21EB1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944545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0F5BE39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A779D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FA88B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4E3D472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3715A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346CD43" w14:textId="41699C26"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BA6E28"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institucijama nadležnim za upravljanje svim segmentima okoliša u </w:t>
            </w:r>
            <w:r w:rsidRPr="008D043F">
              <w:rPr>
                <w:rFonts w:asciiTheme="minorHAnsi" w:eastAsia="Calibri" w:hAnsiTheme="minorHAnsi" w:cstheme="minorHAnsi"/>
                <w:sz w:val="18"/>
                <w:szCs w:val="18"/>
                <w:lang w:val="hr-HR"/>
              </w:rPr>
              <w:t xml:space="preserve">Federaciji </w:t>
            </w:r>
            <w:r w:rsidR="00A845B8"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i institucijama nadležnim za druge srodne oblasti, nominiranim članovima Savjetodavnog vijeća za okoliš, Savezom općina i gradova </w:t>
            </w:r>
            <w:r w:rsidRPr="008D043F">
              <w:rPr>
                <w:rFonts w:asciiTheme="minorHAnsi" w:eastAsia="Calibri" w:hAnsiTheme="minorHAnsi" w:cstheme="minorHAnsi"/>
                <w:sz w:val="18"/>
                <w:szCs w:val="18"/>
                <w:lang w:val="hr-HR"/>
              </w:rPr>
              <w:t xml:space="preserve">Federacije </w:t>
            </w:r>
            <w:r w:rsidR="00A845B8" w:rsidRPr="008D043F">
              <w:rPr>
                <w:rFonts w:asciiTheme="minorHAnsi" w:eastAsia="Calibri" w:hAnsiTheme="minorHAnsi" w:cstheme="minorHAnsi"/>
                <w:sz w:val="18"/>
                <w:szCs w:val="18"/>
                <w:lang w:val="hr-HR"/>
              </w:rPr>
              <w:t>BiH</w:t>
            </w:r>
          </w:p>
        </w:tc>
      </w:tr>
      <w:tr w:rsidR="00CC447D" w:rsidRPr="008D043F" w14:paraId="7CE45A2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DF656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42272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koje </w:t>
            </w:r>
            <w:r w:rsidR="00BA6E28" w:rsidRPr="008D043F">
              <w:rPr>
                <w:rFonts w:asciiTheme="minorHAnsi" w:hAnsiTheme="minorHAnsi" w:cstheme="minorHAnsi"/>
                <w:sz w:val="18"/>
                <w:szCs w:val="18"/>
                <w:lang w:val="hr-HR" w:bidi="en-US"/>
              </w:rPr>
              <w:t xml:space="preserve">učestvuju </w:t>
            </w:r>
            <w:r w:rsidRPr="008D043F">
              <w:rPr>
                <w:rFonts w:asciiTheme="minorHAnsi" w:hAnsiTheme="minorHAnsi" w:cstheme="minorHAnsi"/>
                <w:sz w:val="18"/>
                <w:szCs w:val="18"/>
                <w:lang w:val="hr-HR" w:bidi="en-US"/>
              </w:rPr>
              <w:t>u koordinaciji poslova i projekata u oblasti okoliša</w:t>
            </w:r>
          </w:p>
        </w:tc>
      </w:tr>
    </w:tbl>
    <w:p w14:paraId="5F648933"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485BA910" w14:textId="77777777" w:rsidTr="003D2A32">
        <w:trPr>
          <w:trHeight w:val="567"/>
        </w:trPr>
        <w:tc>
          <w:tcPr>
            <w:tcW w:w="1451" w:type="pct"/>
            <w:shd w:val="clear" w:color="auto" w:fill="009D73"/>
            <w:vAlign w:val="center"/>
          </w:tcPr>
          <w:p w14:paraId="2EF0585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557A1A9C"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1B0088E9" w14:textId="77777777" w:rsidTr="003D2A32">
        <w:trPr>
          <w:trHeight w:val="567"/>
        </w:trPr>
        <w:tc>
          <w:tcPr>
            <w:tcW w:w="1451" w:type="pct"/>
            <w:shd w:val="clear" w:color="auto" w:fill="009D73"/>
            <w:vAlign w:val="center"/>
          </w:tcPr>
          <w:p w14:paraId="7F71B53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4841AFC2"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3. Postići visok nivo kapaciteta i međusobne koordinacije institucija</w:t>
            </w:r>
          </w:p>
        </w:tc>
      </w:tr>
      <w:tr w:rsidR="00CC447D" w:rsidRPr="008D043F" w14:paraId="22921A37" w14:textId="77777777" w:rsidTr="003D2A32">
        <w:trPr>
          <w:trHeight w:val="567"/>
        </w:trPr>
        <w:tc>
          <w:tcPr>
            <w:tcW w:w="1451" w:type="pct"/>
            <w:shd w:val="clear" w:color="auto" w:fill="009D73"/>
            <w:vAlign w:val="center"/>
          </w:tcPr>
          <w:p w14:paraId="7E91078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1CDB427B"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05" w:name="_Hlk95004872"/>
            <w:r w:rsidRPr="008D043F">
              <w:rPr>
                <w:rFonts w:asciiTheme="minorHAnsi" w:eastAsia="Calibri" w:hAnsiTheme="minorHAnsi" w:cstheme="minorHAnsi"/>
                <w:b/>
                <w:sz w:val="18"/>
                <w:szCs w:val="18"/>
                <w:lang w:val="hr-HR"/>
              </w:rPr>
              <w:t>7.3.2. Povećanje efikasnosti rada Međuentitetskog tijela za okoliš</w:t>
            </w:r>
            <w:bookmarkEnd w:id="305"/>
          </w:p>
        </w:tc>
      </w:tr>
      <w:tr w:rsidR="00CC447D" w:rsidRPr="008D043F" w14:paraId="4F9B9DC5" w14:textId="77777777" w:rsidTr="003D2A32">
        <w:trPr>
          <w:trHeight w:val="567"/>
        </w:trPr>
        <w:tc>
          <w:tcPr>
            <w:tcW w:w="1451" w:type="pct"/>
            <w:shd w:val="clear" w:color="auto" w:fill="009D73"/>
            <w:vAlign w:val="center"/>
          </w:tcPr>
          <w:p w14:paraId="5A0465E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75C72CE8"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06" w:name="_Hlk95004888"/>
            <w:r w:rsidRPr="008D043F">
              <w:rPr>
                <w:rFonts w:asciiTheme="minorHAnsi" w:eastAsia="Calibri" w:hAnsiTheme="minorHAnsi" w:cstheme="minorHAnsi"/>
                <w:sz w:val="18"/>
                <w:szCs w:val="18"/>
                <w:lang w:val="hr-HR"/>
              </w:rPr>
              <w:t xml:space="preserve">Cilj ove mjere je osigurati koordiniran i usklađen pristup rješavaju pitanja upravljanja okolišem između oba entiteta i </w:t>
            </w:r>
            <w:r w:rsidR="007775DD" w:rsidRPr="008D043F">
              <w:rPr>
                <w:rFonts w:asciiTheme="minorHAnsi" w:eastAsia="Calibri" w:hAnsiTheme="minorHAnsi" w:cstheme="minorHAnsi"/>
                <w:sz w:val="18"/>
                <w:szCs w:val="18"/>
                <w:lang w:val="hr-HR"/>
              </w:rPr>
              <w:t xml:space="preserve">Brčko distrikta BiH </w:t>
            </w:r>
            <w:r w:rsidRPr="008D043F">
              <w:rPr>
                <w:rFonts w:asciiTheme="minorHAnsi" w:eastAsia="Calibri" w:hAnsiTheme="minorHAnsi" w:cstheme="minorHAnsi"/>
                <w:sz w:val="18"/>
                <w:szCs w:val="18"/>
                <w:lang w:val="hr-HR"/>
              </w:rPr>
              <w:t xml:space="preserve">kroz povećanu efikasnost rada Međuentitetskog tijela za okoliš. </w:t>
            </w:r>
            <w:bookmarkEnd w:id="306"/>
          </w:p>
          <w:p w14:paraId="7512AB20"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07" w:name="_Hlk95004932"/>
            <w:r w:rsidRPr="008D043F">
              <w:rPr>
                <w:rFonts w:asciiTheme="minorHAnsi" w:eastAsia="Calibri" w:hAnsiTheme="minorHAnsi" w:cstheme="minorHAnsi"/>
                <w:sz w:val="18"/>
                <w:szCs w:val="18"/>
                <w:lang w:val="hr-HR"/>
              </w:rPr>
              <w:t>Okvirna područja djelovanja</w:t>
            </w:r>
            <w:bookmarkEnd w:id="307"/>
            <w:r w:rsidRPr="008D043F">
              <w:rPr>
                <w:rFonts w:asciiTheme="minorHAnsi" w:eastAsia="Calibri" w:hAnsiTheme="minorHAnsi" w:cstheme="minorHAnsi"/>
                <w:sz w:val="18"/>
                <w:szCs w:val="18"/>
                <w:lang w:val="hr-HR"/>
              </w:rPr>
              <w:t>:</w:t>
            </w:r>
          </w:p>
          <w:p w14:paraId="683BEBB9" w14:textId="687DB75E" w:rsidR="00CC447D" w:rsidRPr="008D043F" w:rsidRDefault="007775DD" w:rsidP="0068355A">
            <w:pPr>
              <w:pStyle w:val="ListParagraph"/>
              <w:numPr>
                <w:ilvl w:val="0"/>
                <w:numId w:val="252"/>
              </w:numPr>
              <w:spacing w:before="40" w:after="40" w:line="276" w:lineRule="auto"/>
              <w:ind w:left="372" w:hanging="283"/>
              <w:rPr>
                <w:rFonts w:asciiTheme="minorHAnsi" w:eastAsia="Calibri" w:hAnsiTheme="minorHAnsi" w:cstheme="minorHAnsi"/>
                <w:sz w:val="18"/>
                <w:szCs w:val="18"/>
                <w:lang w:val="hr-HR"/>
              </w:rPr>
            </w:pPr>
            <w:bookmarkStart w:id="308" w:name="_Hlk95004950"/>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aktivnog doprinosa efikasnijem i efektivnijem radu Međuentitetskog tijela, kroz modernizaciju i poboljšanje funkcionalnosti ovog tijela</w:t>
            </w:r>
            <w:bookmarkEnd w:id="308"/>
            <w:r w:rsidR="00CC447D" w:rsidRPr="008D043F">
              <w:rPr>
                <w:rFonts w:asciiTheme="minorHAnsi" w:eastAsia="Calibri" w:hAnsiTheme="minorHAnsi" w:cstheme="minorHAnsi"/>
                <w:sz w:val="18"/>
                <w:szCs w:val="18"/>
                <w:lang w:val="hr-HR"/>
              </w:rPr>
              <w:t xml:space="preserve">, </w:t>
            </w:r>
            <w:bookmarkStart w:id="309" w:name="_Hlk95005004"/>
            <w:r w:rsidR="00CC447D" w:rsidRPr="008D043F">
              <w:rPr>
                <w:rFonts w:asciiTheme="minorHAnsi" w:eastAsia="Calibri" w:hAnsiTheme="minorHAnsi" w:cstheme="minorHAnsi"/>
                <w:sz w:val="18"/>
                <w:szCs w:val="18"/>
                <w:lang w:val="hr-HR"/>
              </w:rPr>
              <w:t>posebno u domen</w:t>
            </w:r>
            <w:r w:rsidRPr="008D043F">
              <w:rPr>
                <w:rFonts w:asciiTheme="minorHAnsi" w:eastAsia="Calibri" w:hAnsiTheme="minorHAnsi" w:cstheme="minorHAnsi"/>
                <w:sz w:val="18"/>
                <w:szCs w:val="18"/>
                <w:lang w:val="hr-HR"/>
              </w:rPr>
              <w:t>u</w:t>
            </w:r>
            <w:r w:rsidR="00CC447D" w:rsidRPr="008D043F">
              <w:rPr>
                <w:rFonts w:asciiTheme="minorHAnsi" w:eastAsia="Calibri" w:hAnsiTheme="minorHAnsi" w:cstheme="minorHAnsi"/>
                <w:sz w:val="18"/>
                <w:szCs w:val="18"/>
                <w:lang w:val="hr-HR"/>
              </w:rPr>
              <w:t xml:space="preserve"> harmonizacije legislative između entiteta i Brčko distrikta</w:t>
            </w:r>
            <w:r w:rsidRPr="008D043F">
              <w:rPr>
                <w:rFonts w:asciiTheme="minorHAnsi" w:eastAsia="Calibri" w:hAnsiTheme="minorHAnsi" w:cstheme="minorHAnsi"/>
                <w:sz w:val="18"/>
                <w:szCs w:val="18"/>
                <w:lang w:val="hr-HR"/>
              </w:rPr>
              <w:t xml:space="preserve"> BiH</w:t>
            </w:r>
            <w:r w:rsidR="00CC447D" w:rsidRPr="008D043F">
              <w:rPr>
                <w:rFonts w:asciiTheme="minorHAnsi" w:eastAsia="Calibri" w:hAnsiTheme="minorHAnsi" w:cstheme="minorHAnsi"/>
                <w:sz w:val="18"/>
                <w:szCs w:val="18"/>
                <w:lang w:val="hr-HR"/>
              </w:rPr>
              <w:t xml:space="preserve">, te modernizacije kanala interne i eksterne komunikacije, u okviru nadležnosti Federacije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w:t>
            </w:r>
            <w:bookmarkEnd w:id="309"/>
            <w:r w:rsidR="00CC447D" w:rsidRPr="008D043F">
              <w:rPr>
                <w:rFonts w:asciiTheme="minorHAnsi" w:eastAsia="Calibri" w:hAnsiTheme="minorHAnsi" w:cstheme="minorHAnsi"/>
                <w:sz w:val="18"/>
                <w:szCs w:val="18"/>
                <w:lang w:val="hr-HR"/>
              </w:rPr>
              <w:t xml:space="preserve"> Ovo može uključivati:</w:t>
            </w:r>
          </w:p>
          <w:p w14:paraId="5DCF1736" w14:textId="77777777" w:rsidR="00CC447D" w:rsidRPr="008D043F" w:rsidRDefault="00CC447D" w:rsidP="0068355A">
            <w:pPr>
              <w:numPr>
                <w:ilvl w:val="0"/>
                <w:numId w:val="169"/>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efiniranje misije i vizije Međuentitetskog tijela za okoliš</w:t>
            </w:r>
          </w:p>
          <w:p w14:paraId="6CBA47E2" w14:textId="77777777" w:rsidR="00CC447D" w:rsidRPr="008D043F" w:rsidRDefault="00CC447D" w:rsidP="0068355A">
            <w:pPr>
              <w:numPr>
                <w:ilvl w:val="0"/>
                <w:numId w:val="169"/>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u dokumenta pravca djelovanja Međuentitetskog tijela za okoliš s jasnom podjelom uloga i odgovornosti</w:t>
            </w:r>
          </w:p>
          <w:p w14:paraId="41649E11" w14:textId="77777777" w:rsidR="00CC447D" w:rsidRPr="008D043F" w:rsidRDefault="00CC447D" w:rsidP="0068355A">
            <w:pPr>
              <w:numPr>
                <w:ilvl w:val="0"/>
                <w:numId w:val="169"/>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Formiranje Sekretarijata međuentitetskog tijela za okoliš</w:t>
            </w:r>
          </w:p>
          <w:p w14:paraId="4C10BA7B" w14:textId="77777777" w:rsidR="00CC447D" w:rsidRPr="008D043F" w:rsidRDefault="00CC447D" w:rsidP="0068355A">
            <w:pPr>
              <w:numPr>
                <w:ilvl w:val="0"/>
                <w:numId w:val="169"/>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je radnih grupa unutar Međuentitetskog tijela za okoliš  </w:t>
            </w:r>
          </w:p>
          <w:p w14:paraId="38CEE563" w14:textId="77777777" w:rsidR="00CC447D" w:rsidRPr="008D043F" w:rsidRDefault="00CC447D" w:rsidP="0068355A">
            <w:pPr>
              <w:numPr>
                <w:ilvl w:val="0"/>
                <w:numId w:val="169"/>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u polugodišnjeg i godišnjeg plana rada u svim oblastima </w:t>
            </w:r>
          </w:p>
          <w:p w14:paraId="7442E599" w14:textId="77777777" w:rsidR="00CC447D" w:rsidRPr="008D043F" w:rsidRDefault="00CC447D" w:rsidP="0068355A">
            <w:pPr>
              <w:numPr>
                <w:ilvl w:val="0"/>
                <w:numId w:val="169"/>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eiranje </w:t>
            </w:r>
            <w:r w:rsidRPr="008D043F">
              <w:rPr>
                <w:rFonts w:asciiTheme="minorHAnsi" w:eastAsia="Calibri" w:hAnsiTheme="minorHAnsi" w:cstheme="minorHAnsi"/>
                <w:i/>
                <w:sz w:val="18"/>
                <w:szCs w:val="18"/>
                <w:lang w:val="hr-HR"/>
              </w:rPr>
              <w:t>web</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tranice i računa na društvenim medijima (osiguranje javnosti rada o donesenim odlukama/zaključcima Međuentitetskog tijela za okoliš)</w:t>
            </w:r>
          </w:p>
          <w:p w14:paraId="456F083B" w14:textId="77777777" w:rsidR="00CC447D" w:rsidRPr="008D043F" w:rsidRDefault="00CC447D" w:rsidP="0068355A">
            <w:pPr>
              <w:pStyle w:val="ListParagraph"/>
              <w:numPr>
                <w:ilvl w:val="0"/>
                <w:numId w:val="252"/>
              </w:numPr>
              <w:spacing w:before="40" w:after="40" w:line="276" w:lineRule="auto"/>
              <w:ind w:left="372"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oz izradu Strategije uključivanja javnosti i javnog objavljivanja informacija o radu Međuentitetskog tijela za okoliš </w:t>
            </w:r>
            <w:bookmarkStart w:id="310" w:name="_Hlk95005047"/>
            <w:r w:rsidRPr="008D043F">
              <w:rPr>
                <w:rFonts w:asciiTheme="minorHAnsi" w:eastAsia="Calibri" w:hAnsiTheme="minorHAnsi" w:cstheme="minorHAnsi"/>
                <w:sz w:val="18"/>
                <w:szCs w:val="18"/>
                <w:lang w:val="hr-HR"/>
              </w:rPr>
              <w:lastRenderedPageBreak/>
              <w:t>omogućiti učešće zainteresiranih strana (predstavnika Partnerstva 27 iz organizacija civilnog društva) na sastancima i u radu Međuentitetskog tijela za okoliš</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javnu dostupnost informacija o sastancima i izvještaja s održanih sastanaka</w:t>
            </w:r>
            <w:bookmarkEnd w:id="310"/>
          </w:p>
        </w:tc>
      </w:tr>
      <w:tr w:rsidR="00CC447D" w:rsidRPr="008D043F" w14:paraId="568AB622" w14:textId="77777777" w:rsidTr="003D2A32">
        <w:trPr>
          <w:trHeight w:val="567"/>
        </w:trPr>
        <w:tc>
          <w:tcPr>
            <w:tcW w:w="1451" w:type="pct"/>
            <w:shd w:val="clear" w:color="auto" w:fill="009D73"/>
            <w:vAlign w:val="center"/>
          </w:tcPr>
          <w:p w14:paraId="20005C5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48E36446"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18B76EA" w14:textId="77777777" w:rsidTr="003D2A32">
        <w:trPr>
          <w:trHeight w:val="567"/>
        </w:trPr>
        <w:tc>
          <w:tcPr>
            <w:tcW w:w="1451" w:type="pct"/>
            <w:vMerge w:val="restart"/>
            <w:shd w:val="clear" w:color="auto" w:fill="009D73"/>
            <w:vAlign w:val="center"/>
          </w:tcPr>
          <w:p w14:paraId="227A14F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4083F13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0C8E95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56ACE18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155155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775D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781FA86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72B3394F" w14:textId="77777777" w:rsidTr="003D2A32">
        <w:trPr>
          <w:trHeight w:val="567"/>
        </w:trPr>
        <w:tc>
          <w:tcPr>
            <w:tcW w:w="1451" w:type="pct"/>
            <w:vMerge/>
            <w:shd w:val="clear" w:color="auto" w:fill="009D73"/>
            <w:vAlign w:val="center"/>
          </w:tcPr>
          <w:p w14:paraId="0E5DDB9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41BD9E3F" w14:textId="77777777" w:rsidR="00CC447D" w:rsidRPr="008D043F" w:rsidRDefault="00CC447D" w:rsidP="0068355A">
            <w:pPr>
              <w:numPr>
                <w:ilvl w:val="0"/>
                <w:numId w:val="170"/>
              </w:numPr>
              <w:spacing w:before="40" w:after="40" w:line="276" w:lineRule="auto"/>
              <w:ind w:left="406" w:hanging="38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fikasnost i efektivnost rada Međuentitetskog tijela</w:t>
            </w:r>
          </w:p>
        </w:tc>
        <w:tc>
          <w:tcPr>
            <w:tcW w:w="1230" w:type="pct"/>
            <w:shd w:val="clear" w:color="auto" w:fill="FFFFFF"/>
            <w:vAlign w:val="center"/>
          </w:tcPr>
          <w:p w14:paraId="226CBCC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eđuentitetsko tijelo je aktivno, ali njegov rad je neefikasan i neefektivan</w:t>
            </w:r>
          </w:p>
        </w:tc>
        <w:tc>
          <w:tcPr>
            <w:tcW w:w="1048" w:type="pct"/>
            <w:shd w:val="clear" w:color="auto" w:fill="FFFFFF"/>
            <w:vAlign w:val="center"/>
          </w:tcPr>
          <w:p w14:paraId="40936C6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Efikasan i efektivan rad Međuentitetskog tijela (2030.)</w:t>
            </w:r>
          </w:p>
        </w:tc>
      </w:tr>
      <w:tr w:rsidR="00CC447D" w:rsidRPr="008D043F" w14:paraId="168C2390" w14:textId="77777777" w:rsidTr="003D2A32">
        <w:trPr>
          <w:trHeight w:val="567"/>
        </w:trPr>
        <w:tc>
          <w:tcPr>
            <w:tcW w:w="1451" w:type="pct"/>
            <w:vMerge/>
            <w:shd w:val="clear" w:color="auto" w:fill="009D73"/>
            <w:vAlign w:val="center"/>
          </w:tcPr>
          <w:p w14:paraId="60AA6FE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0592DF09" w14:textId="77777777" w:rsidR="00CC447D" w:rsidRPr="008D043F" w:rsidRDefault="00CC447D" w:rsidP="0068355A">
            <w:pPr>
              <w:numPr>
                <w:ilvl w:val="0"/>
                <w:numId w:val="170"/>
              </w:numPr>
              <w:spacing w:before="40" w:after="40" w:line="276" w:lineRule="auto"/>
              <w:ind w:left="406" w:hanging="38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vnost rada Međuentitetskog tijela</w:t>
            </w:r>
          </w:p>
        </w:tc>
        <w:tc>
          <w:tcPr>
            <w:tcW w:w="1230" w:type="pct"/>
            <w:shd w:val="clear" w:color="auto" w:fill="FFFFFF"/>
            <w:vAlign w:val="center"/>
          </w:tcPr>
          <w:p w14:paraId="6E831D0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ještaji sa sastanaka nisu javno dostupni</w:t>
            </w:r>
          </w:p>
        </w:tc>
        <w:tc>
          <w:tcPr>
            <w:tcW w:w="1048" w:type="pct"/>
            <w:shd w:val="clear" w:color="auto" w:fill="FFFFFF"/>
            <w:vAlign w:val="center"/>
          </w:tcPr>
          <w:p w14:paraId="36FCAD2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van i transparentan rad Međuentitetskog tijela (2030.)</w:t>
            </w:r>
          </w:p>
        </w:tc>
      </w:tr>
      <w:tr w:rsidR="00CC447D" w:rsidRPr="008D043F" w14:paraId="31145F79" w14:textId="77777777" w:rsidTr="003D2A32">
        <w:trPr>
          <w:trHeight w:val="567"/>
        </w:trPr>
        <w:tc>
          <w:tcPr>
            <w:tcW w:w="1451" w:type="pct"/>
            <w:shd w:val="clear" w:color="auto" w:fill="009D73"/>
            <w:vAlign w:val="center"/>
          </w:tcPr>
          <w:p w14:paraId="193D161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578554D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oprinos stvaranju koherentnog sistema upravljanja</w:t>
            </w:r>
            <w:r w:rsidR="007775DD" w:rsidRPr="008D043F">
              <w:rPr>
                <w:rFonts w:asciiTheme="minorHAnsi" w:hAnsiTheme="minorHAnsi" w:cstheme="minorHAnsi"/>
                <w:sz w:val="18"/>
                <w:szCs w:val="18"/>
                <w:lang w:val="hr-HR" w:bidi="en-US"/>
              </w:rPr>
              <w:t xml:space="preserve"> a</w:t>
            </w:r>
            <w:r w:rsidRPr="008D043F">
              <w:rPr>
                <w:rFonts w:asciiTheme="minorHAnsi" w:hAnsiTheme="minorHAnsi" w:cstheme="minorHAnsi"/>
                <w:sz w:val="18"/>
                <w:szCs w:val="18"/>
                <w:lang w:val="hr-HR" w:bidi="en-US"/>
              </w:rPr>
              <w:t xml:space="preserve"> čvrstim međusektorskim vezama i dobrom koordinacijom, koji su od suštinskog značaja za efikasno i transparentno upravljanje okolišem</w:t>
            </w:r>
          </w:p>
        </w:tc>
      </w:tr>
      <w:tr w:rsidR="00CC447D" w:rsidRPr="008D043F" w14:paraId="0EF939C1" w14:textId="77777777" w:rsidTr="003D2A32">
        <w:trPr>
          <w:trHeight w:val="567"/>
        </w:trPr>
        <w:tc>
          <w:tcPr>
            <w:tcW w:w="1451" w:type="pct"/>
            <w:shd w:val="clear" w:color="auto" w:fill="009D73"/>
            <w:vAlign w:val="center"/>
          </w:tcPr>
          <w:p w14:paraId="759F749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55F82BE1"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05 335 KM</w:t>
            </w:r>
          </w:p>
          <w:p w14:paraId="71777610" w14:textId="2CB83EBE"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 budžetska sredstva, 80% sredstva EU i drugih međunarodnih donatora</w:t>
            </w:r>
          </w:p>
        </w:tc>
      </w:tr>
      <w:tr w:rsidR="00CC447D" w:rsidRPr="008D043F" w14:paraId="2FFF7710" w14:textId="77777777" w:rsidTr="003D2A32">
        <w:trPr>
          <w:trHeight w:val="567"/>
        </w:trPr>
        <w:tc>
          <w:tcPr>
            <w:tcW w:w="1451" w:type="pct"/>
            <w:shd w:val="clear" w:color="auto" w:fill="009D73"/>
            <w:vAlign w:val="center"/>
          </w:tcPr>
          <w:p w14:paraId="0A295C6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6FC9E91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4D31C0F5" w14:textId="77777777" w:rsidTr="003D2A32">
        <w:trPr>
          <w:trHeight w:val="567"/>
        </w:trPr>
        <w:tc>
          <w:tcPr>
            <w:tcW w:w="1451" w:type="pct"/>
            <w:shd w:val="clear" w:color="auto" w:fill="009D73"/>
            <w:vAlign w:val="center"/>
          </w:tcPr>
          <w:p w14:paraId="76876FB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44D57D3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110AFD46" w14:textId="77777777" w:rsidTr="003D2A32">
        <w:trPr>
          <w:trHeight w:val="567"/>
        </w:trPr>
        <w:tc>
          <w:tcPr>
            <w:tcW w:w="1451" w:type="pct"/>
            <w:shd w:val="clear" w:color="auto" w:fill="009D73"/>
            <w:vAlign w:val="center"/>
          </w:tcPr>
          <w:p w14:paraId="08C45B4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6FEDCE2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 (nominirani članovi Međuentitetskog tijela za okoliš)</w:t>
            </w:r>
          </w:p>
        </w:tc>
      </w:tr>
      <w:tr w:rsidR="00CC447D" w:rsidRPr="008D043F" w14:paraId="40CFC11E" w14:textId="77777777" w:rsidTr="003D2A32">
        <w:trPr>
          <w:trHeight w:val="567"/>
        </w:trPr>
        <w:tc>
          <w:tcPr>
            <w:tcW w:w="1451" w:type="pct"/>
            <w:shd w:val="clear" w:color="auto" w:fill="009D73"/>
            <w:vAlign w:val="center"/>
          </w:tcPr>
          <w:p w14:paraId="6DA31C0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2576275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koje </w:t>
            </w:r>
            <w:r w:rsidR="007775DD" w:rsidRPr="008D043F">
              <w:rPr>
                <w:rFonts w:asciiTheme="minorHAnsi" w:hAnsiTheme="minorHAnsi" w:cstheme="minorHAnsi"/>
                <w:sz w:val="18"/>
                <w:szCs w:val="18"/>
                <w:lang w:val="hr-HR" w:bidi="en-US"/>
              </w:rPr>
              <w:t xml:space="preserve">učestvuju </w:t>
            </w:r>
            <w:r w:rsidRPr="008D043F">
              <w:rPr>
                <w:rFonts w:asciiTheme="minorHAnsi" w:hAnsiTheme="minorHAnsi" w:cstheme="minorHAnsi"/>
                <w:sz w:val="18"/>
                <w:szCs w:val="18"/>
                <w:lang w:val="hr-HR" w:bidi="en-US"/>
              </w:rPr>
              <w:t>u koordinaciji poslova i projekata u oblasti okoliša, organizacije civilnog društva</w:t>
            </w:r>
          </w:p>
        </w:tc>
      </w:tr>
    </w:tbl>
    <w:p w14:paraId="7D30828C"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3EDEA2D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0D2F3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9D942A6"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49E649A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19BEF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CC0C22F"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3. Postići visok nivo kapaciteta i međusobne koordinacije institucija</w:t>
            </w:r>
          </w:p>
        </w:tc>
      </w:tr>
      <w:tr w:rsidR="00CC447D" w:rsidRPr="008D043F" w14:paraId="4C08EC9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A3AD6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405BA6"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3.3. Unaprjeđenje postojeće institucionalne strukture i poboljšanje kapaciteta u institucijama nadležnim za sve segmente okoliša</w:t>
            </w:r>
          </w:p>
        </w:tc>
      </w:tr>
      <w:tr w:rsidR="00CC447D" w:rsidRPr="008D043F" w14:paraId="15CA131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D6904F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EF7236"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11" w:name="_Hlk95005098"/>
            <w:r w:rsidRPr="008D043F">
              <w:rPr>
                <w:rFonts w:asciiTheme="minorHAnsi" w:eastAsia="Calibri" w:hAnsiTheme="minorHAnsi" w:cstheme="minorHAnsi"/>
                <w:sz w:val="18"/>
                <w:szCs w:val="18"/>
                <w:lang w:val="hr-HR"/>
              </w:rPr>
              <w:t xml:space="preserve">Cilj ove mjere je da se unaprijedi postojeća institucionalna struktura u svrhu poboljšanja koordinacije i </w:t>
            </w:r>
            <w:r w:rsidR="007775DD" w:rsidRPr="008D043F">
              <w:rPr>
                <w:rFonts w:asciiTheme="minorHAnsi" w:eastAsia="Calibri" w:hAnsiTheme="minorHAnsi" w:cstheme="minorHAnsi"/>
                <w:sz w:val="18"/>
                <w:szCs w:val="18"/>
                <w:lang w:val="hr-HR"/>
              </w:rPr>
              <w:t xml:space="preserve">usaglašavanja </w:t>
            </w:r>
            <w:r w:rsidRPr="008D043F">
              <w:rPr>
                <w:rFonts w:asciiTheme="minorHAnsi" w:eastAsia="Calibri" w:hAnsiTheme="minorHAnsi" w:cstheme="minorHAnsi"/>
                <w:sz w:val="18"/>
                <w:szCs w:val="18"/>
                <w:lang w:val="hr-HR"/>
              </w:rPr>
              <w:t xml:space="preserve">aktivnosti u procesu transpozicije EU zakonodavstva, te ojačaju kapaciteti (u smislu ljudskih resursa) u institucijama na svim </w:t>
            </w:r>
            <w:r w:rsidR="007775DD" w:rsidRPr="008D043F">
              <w:rPr>
                <w:rFonts w:asciiTheme="minorHAnsi" w:eastAsia="Calibri" w:hAnsiTheme="minorHAnsi" w:cstheme="minorHAnsi"/>
                <w:sz w:val="18"/>
                <w:szCs w:val="18"/>
                <w:lang w:val="hr-HR"/>
              </w:rPr>
              <w:t xml:space="preserve">nivoima </w:t>
            </w:r>
            <w:r w:rsidRPr="008D043F">
              <w:rPr>
                <w:rFonts w:asciiTheme="minorHAnsi" w:eastAsia="Calibri" w:hAnsiTheme="minorHAnsi" w:cstheme="minorHAnsi"/>
                <w:sz w:val="18"/>
                <w:szCs w:val="18"/>
                <w:lang w:val="hr-HR"/>
              </w:rPr>
              <w:t xml:space="preserve">nadležnim za sve segmente okoliša, s posebnim fokusom na dugoročnu i održivu provedbu EU zakonodavstva. </w:t>
            </w:r>
            <w:bookmarkEnd w:id="311"/>
          </w:p>
          <w:p w14:paraId="4CFD413B"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12" w:name="_Hlk95005113"/>
            <w:r w:rsidRPr="008D043F">
              <w:rPr>
                <w:rFonts w:asciiTheme="minorHAnsi" w:eastAsia="Calibri" w:hAnsiTheme="minorHAnsi" w:cstheme="minorHAnsi"/>
                <w:sz w:val="18"/>
                <w:szCs w:val="18"/>
                <w:lang w:val="hr-HR"/>
              </w:rPr>
              <w:t>Okvirna područja djelovanja</w:t>
            </w:r>
            <w:bookmarkEnd w:id="312"/>
            <w:r w:rsidRPr="008D043F">
              <w:rPr>
                <w:rFonts w:asciiTheme="minorHAnsi" w:eastAsia="Calibri" w:hAnsiTheme="minorHAnsi" w:cstheme="minorHAnsi"/>
                <w:sz w:val="18"/>
                <w:szCs w:val="18"/>
                <w:lang w:val="hr-HR"/>
              </w:rPr>
              <w:t>:</w:t>
            </w:r>
          </w:p>
          <w:p w14:paraId="2ABC5671" w14:textId="578630F0" w:rsidR="00CC447D" w:rsidRPr="008D043F" w:rsidRDefault="00CC447D" w:rsidP="0068355A">
            <w:pPr>
              <w:numPr>
                <w:ilvl w:val="0"/>
                <w:numId w:val="171"/>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etaljna studijska analiza/procjena institucionalnih kapaciteta </w:t>
            </w:r>
            <w:r w:rsidRPr="008D043F">
              <w:rPr>
                <w:rFonts w:asciiTheme="minorHAnsi" w:hAnsiTheme="minorHAnsi" w:cstheme="minorHAnsi"/>
                <w:sz w:val="18"/>
                <w:szCs w:val="18"/>
                <w:lang w:val="hr-HR" w:bidi="en-US"/>
              </w:rPr>
              <w:t>Federalnog ministarstva okoliša i turizma</w:t>
            </w:r>
            <w:r w:rsidRPr="008D043F">
              <w:rPr>
                <w:rFonts w:asciiTheme="minorHAnsi" w:eastAsia="Calibri" w:hAnsiTheme="minorHAnsi" w:cstheme="minorHAnsi"/>
                <w:sz w:val="18"/>
                <w:szCs w:val="18"/>
                <w:lang w:val="hr-HR"/>
              </w:rPr>
              <w:t xml:space="preserve"> i ostalih nadležnih institucij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za dosljednu primjenu zakona i efektivnu realizaciju strategija i planova </w:t>
            </w:r>
            <w:bookmarkStart w:id="313" w:name="_Hlk95005412"/>
            <w:r w:rsidRPr="008D043F">
              <w:rPr>
                <w:rFonts w:asciiTheme="minorHAnsi" w:eastAsia="Calibri" w:hAnsiTheme="minorHAnsi" w:cstheme="minorHAnsi"/>
                <w:sz w:val="18"/>
                <w:szCs w:val="18"/>
                <w:lang w:val="hr-HR"/>
              </w:rPr>
              <w:t xml:space="preserve">za zaštitu okoliša </w:t>
            </w:r>
            <w:bookmarkEnd w:id="313"/>
            <w:r w:rsidRPr="008D043F">
              <w:rPr>
                <w:rFonts w:asciiTheme="minorHAnsi" w:eastAsia="Calibri" w:hAnsiTheme="minorHAnsi" w:cstheme="minorHAnsi"/>
                <w:sz w:val="18"/>
                <w:szCs w:val="18"/>
                <w:lang w:val="hr-HR"/>
              </w:rPr>
              <w:t>(uz poseban fokus na kapacitete federalne i kantonalnih uprava za inspekcijske poslove)</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jedinica lokalne samouprave (kroz lokalne planove). Studijska analiza treba obuhvatiti institucije nadležne za sve segmente upravljanja okolišem (uključujući i oblast kemijske sigurnosti) i dati odgovarajuće preporuke za unaprjeđenje kapaciteta</w:t>
            </w:r>
          </w:p>
          <w:p w14:paraId="164CF702" w14:textId="77777777" w:rsidR="00CC447D" w:rsidRPr="008D043F" w:rsidRDefault="00CC447D" w:rsidP="0068355A">
            <w:pPr>
              <w:numPr>
                <w:ilvl w:val="0"/>
                <w:numId w:val="171"/>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7775DD"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analize institucionalnih kapaciteta</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razvoj mjera za zadržavanje stručnih osoba u institucijama</w:t>
            </w:r>
          </w:p>
          <w:p w14:paraId="21ACC5EB" w14:textId="77777777" w:rsidR="00CC447D" w:rsidRPr="008D043F" w:rsidRDefault="00CC447D" w:rsidP="0068355A">
            <w:pPr>
              <w:numPr>
                <w:ilvl w:val="0"/>
                <w:numId w:val="171"/>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7775DD"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analize institucionalnih kapaciteta</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identifikacija prioritetnih mjera kako bi se ojačao kapacitet institucija, s fokusom na strateški pristup zapošljavanju i jačanju ljudskih resursa u institucijama. Posebno: imenovanje organizacijske jedinice zadužene za kontinuirani rad na jačanju institucionalnih kapaciteta i razvoj novih sistematizacija za institucije</w:t>
            </w:r>
          </w:p>
          <w:p w14:paraId="7C319911" w14:textId="77777777" w:rsidR="00CC447D" w:rsidRPr="008D043F" w:rsidRDefault="00CC447D" w:rsidP="0068355A">
            <w:pPr>
              <w:numPr>
                <w:ilvl w:val="0"/>
                <w:numId w:val="171"/>
              </w:numPr>
              <w:spacing w:before="40" w:after="40" w:line="276" w:lineRule="auto"/>
              <w:ind w:left="372" w:hanging="283"/>
              <w:contextualSpacing/>
              <w:rPr>
                <w:rFonts w:asciiTheme="minorHAnsi" w:eastAsia="Calibri" w:hAnsiTheme="minorHAnsi" w:cstheme="minorHAnsi"/>
                <w:sz w:val="18"/>
                <w:szCs w:val="18"/>
                <w:lang w:val="hr-HR"/>
              </w:rPr>
            </w:pPr>
            <w:bookmarkStart w:id="314" w:name="_Hlk95005449"/>
            <w:r w:rsidRPr="008D043F">
              <w:rPr>
                <w:rFonts w:asciiTheme="minorHAnsi" w:eastAsia="Calibri" w:hAnsiTheme="minorHAnsi" w:cstheme="minorHAnsi"/>
                <w:sz w:val="18"/>
                <w:szCs w:val="18"/>
                <w:lang w:val="hr-HR"/>
              </w:rPr>
              <w:t>Izrada i usvajanje dokumenta o koordiniranom radu inspekcijskih organa čiji cilj je koordinirati rad okolišne inspekcije i drugih inspekcija</w:t>
            </w:r>
            <w:bookmarkEnd w:id="314"/>
          </w:p>
        </w:tc>
      </w:tr>
      <w:tr w:rsidR="00CC447D" w:rsidRPr="008D043F" w14:paraId="4636D3C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4A509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2035DEB"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1382A674"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066E66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A22CA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698BD3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9FD50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ABD270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775D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58FAA3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023095EA"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6385DC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724029" w14:textId="77777777" w:rsidR="00CC447D" w:rsidRPr="008D043F" w:rsidRDefault="00555EB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1) </w:t>
            </w:r>
            <w:r w:rsidR="00CC447D" w:rsidRPr="008D043F">
              <w:rPr>
                <w:rFonts w:asciiTheme="minorHAnsi" w:eastAsia="Calibri" w:hAnsiTheme="minorHAnsi" w:cstheme="minorHAnsi"/>
                <w:sz w:val="18"/>
                <w:szCs w:val="18"/>
                <w:lang w:val="hr-HR"/>
              </w:rPr>
              <w:t>Procjena institucionalnih kapaciteta za dosljednu primjenu zakona i efektivnu realizaciju strategija i planova za zaštitu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14267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rovedena procjen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5142DD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a sveobuhvatna procjena institucionalnih kapaciteta (2024.)</w:t>
            </w:r>
          </w:p>
        </w:tc>
      </w:tr>
      <w:tr w:rsidR="00CC447D" w:rsidRPr="008D043F" w14:paraId="56C31BBC"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CF3D39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0896A1" w14:textId="77777777" w:rsidR="00CC447D" w:rsidRPr="008D043F" w:rsidRDefault="00555EB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2) i 3) </w:t>
            </w:r>
            <w:r w:rsidR="00CC447D" w:rsidRPr="008D043F">
              <w:rPr>
                <w:rFonts w:asciiTheme="minorHAnsi" w:eastAsia="Calibri" w:hAnsiTheme="minorHAnsi" w:cstheme="minorHAnsi"/>
                <w:sz w:val="18"/>
                <w:szCs w:val="18"/>
                <w:lang w:val="hr-HR"/>
              </w:rPr>
              <w:t>Uvođenje mjera za poboljšanja u skladu s provedenom procjenom kapacitet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87825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rovedena procjen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A12ED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efinirane mjere za:</w:t>
            </w:r>
          </w:p>
          <w:p w14:paraId="008F782E" w14:textId="77777777" w:rsidR="00CC447D" w:rsidRPr="008D043F" w:rsidRDefault="00CC447D" w:rsidP="0068355A">
            <w:pPr>
              <w:numPr>
                <w:ilvl w:val="0"/>
                <w:numId w:val="172"/>
              </w:numPr>
              <w:spacing w:before="40" w:after="40" w:line="276" w:lineRule="auto"/>
              <w:ind w:left="227" w:hanging="22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državanje stručnih osoba u institucijama</w:t>
            </w:r>
          </w:p>
          <w:p w14:paraId="1B02306A" w14:textId="77777777" w:rsidR="00CC447D" w:rsidRPr="008D043F" w:rsidRDefault="00CC447D" w:rsidP="0068355A">
            <w:pPr>
              <w:numPr>
                <w:ilvl w:val="0"/>
                <w:numId w:val="172"/>
              </w:numPr>
              <w:spacing w:before="40" w:after="40" w:line="276" w:lineRule="auto"/>
              <w:ind w:left="227" w:hanging="22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jačanje kapaciteta institucija s fokusom na jačanje ljudskih resursa</w:t>
            </w:r>
          </w:p>
          <w:p w14:paraId="3E0812B9"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Imenovana </w:t>
            </w:r>
            <w:r w:rsidRPr="008D043F">
              <w:rPr>
                <w:rFonts w:asciiTheme="minorHAnsi" w:eastAsia="Calibri" w:hAnsiTheme="minorHAnsi" w:cstheme="minorHAnsi"/>
                <w:sz w:val="18"/>
                <w:szCs w:val="18"/>
                <w:lang w:val="hr-HR"/>
              </w:rPr>
              <w:t xml:space="preserve">organizacijska jedinica </w:t>
            </w:r>
            <w:r w:rsidR="007775DD" w:rsidRPr="008D043F">
              <w:rPr>
                <w:rFonts w:asciiTheme="minorHAnsi" w:eastAsia="Calibri" w:hAnsiTheme="minorHAnsi" w:cstheme="minorHAnsi"/>
                <w:sz w:val="18"/>
                <w:szCs w:val="18"/>
                <w:lang w:val="hr-HR"/>
              </w:rPr>
              <w:t xml:space="preserve">zadužena </w:t>
            </w:r>
            <w:r w:rsidRPr="008D043F">
              <w:rPr>
                <w:rFonts w:asciiTheme="minorHAnsi" w:eastAsia="Calibri" w:hAnsiTheme="minorHAnsi" w:cstheme="minorHAnsi"/>
                <w:sz w:val="18"/>
                <w:szCs w:val="18"/>
                <w:lang w:val="hr-HR"/>
              </w:rPr>
              <w:t>za jačanje kapaciteta i razvoj novih sistematizacija (2026.)</w:t>
            </w:r>
          </w:p>
        </w:tc>
      </w:tr>
      <w:tr w:rsidR="00CC447D" w:rsidRPr="008D043F" w14:paraId="4D2CAA91"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60BD94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9A8A46" w14:textId="77777777" w:rsidR="00CC447D" w:rsidRPr="008D043F" w:rsidRDefault="00555EB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4) </w:t>
            </w:r>
            <w:r w:rsidR="00CC447D" w:rsidRPr="008D043F">
              <w:rPr>
                <w:rFonts w:asciiTheme="minorHAnsi" w:eastAsia="Calibri" w:hAnsiTheme="minorHAnsi" w:cstheme="minorHAnsi"/>
                <w:sz w:val="18"/>
                <w:szCs w:val="18"/>
                <w:lang w:val="hr-HR"/>
              </w:rPr>
              <w:t xml:space="preserve"> Status izrade i usvajanja dokumenta o koordiniranom radu inspekcijskih organa čiji cilj je koordinirati rad okolišne inspekcije i drugih inspekcij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B77C5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dokument</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29F87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i usvojen </w:t>
            </w:r>
            <w:r w:rsidRPr="008D043F">
              <w:rPr>
                <w:rFonts w:asciiTheme="minorHAnsi" w:eastAsia="Calibri" w:hAnsiTheme="minorHAnsi" w:cstheme="minorHAnsi"/>
                <w:sz w:val="18"/>
                <w:szCs w:val="18"/>
                <w:lang w:val="hr-HR"/>
              </w:rPr>
              <w:t>dokument o koordiniranom radu inspekcijskih organa (2024.)</w:t>
            </w:r>
          </w:p>
        </w:tc>
      </w:tr>
      <w:tr w:rsidR="00CC447D" w:rsidRPr="008D043F" w14:paraId="1C8C9D0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985A4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0CB912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Doprinos stvaranju koherentnog sistema upravljanja</w:t>
            </w:r>
            <w:r w:rsidR="007775DD" w:rsidRPr="008D043F">
              <w:rPr>
                <w:rFonts w:asciiTheme="minorHAnsi" w:eastAsia="Calibri" w:hAnsiTheme="minorHAnsi" w:cstheme="minorHAnsi"/>
                <w:sz w:val="18"/>
                <w:szCs w:val="18"/>
                <w:lang w:val="hr-HR"/>
              </w:rPr>
              <w:t xml:space="preserve"> s</w:t>
            </w:r>
            <w:r w:rsidRPr="008D043F">
              <w:rPr>
                <w:rFonts w:asciiTheme="minorHAnsi" w:eastAsia="Calibri" w:hAnsiTheme="minorHAnsi" w:cstheme="minorHAnsi"/>
                <w:sz w:val="18"/>
                <w:szCs w:val="18"/>
                <w:lang w:val="hr-HR"/>
              </w:rPr>
              <w:t xml:space="preserve"> čvrstim međusektorskim vezama i dobrom koordinacijom koji su od suštinskog značaja za efikasno upravljanje okolišem</w:t>
            </w:r>
          </w:p>
        </w:tc>
      </w:tr>
      <w:tr w:rsidR="00CC447D" w:rsidRPr="008D043F" w14:paraId="09DA310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71B65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A6C2869" w14:textId="77777777" w:rsidR="00D228A3"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4 596 KM</w:t>
            </w:r>
          </w:p>
          <w:p w14:paraId="22574AB8" w14:textId="77777777" w:rsidR="00CC447D"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 budžetska sredstva, 80% sredstva EU i drugih međunarodnih donatora</w:t>
            </w:r>
          </w:p>
        </w:tc>
      </w:tr>
      <w:tr w:rsidR="00CC447D" w:rsidRPr="008D043F" w14:paraId="091A6CBA"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97147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F8BA9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72E4AA2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C9CE7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A01D21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00335BD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61253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EDD708B" w14:textId="61192553"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564395"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ostalim institucijama nadležnim </w:t>
            </w:r>
            <w:r w:rsidR="00564395" w:rsidRPr="008D043F">
              <w:rPr>
                <w:rFonts w:asciiTheme="minorHAnsi" w:hAnsiTheme="minorHAnsi" w:cstheme="minorHAnsi"/>
                <w:sz w:val="18"/>
                <w:szCs w:val="18"/>
                <w:lang w:val="hr-HR" w:bidi="en-US"/>
              </w:rPr>
              <w:t xml:space="preserve">za </w:t>
            </w:r>
            <w:r w:rsidRPr="008D043F">
              <w:rPr>
                <w:rFonts w:asciiTheme="minorHAnsi" w:hAnsiTheme="minorHAnsi" w:cstheme="minorHAnsi"/>
                <w:sz w:val="18"/>
                <w:szCs w:val="18"/>
                <w:lang w:val="hr-HR" w:bidi="en-US"/>
              </w:rPr>
              <w:t xml:space="preserve">upravljanje svim segmentima okoliša (uključujući i kemijsku sigurnost) u Federaciji </w:t>
            </w:r>
            <w:r w:rsidR="00A845B8"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Federalna uprava za inspekcijske poslove</w:t>
            </w:r>
          </w:p>
        </w:tc>
      </w:tr>
      <w:tr w:rsidR="00CC447D" w:rsidRPr="008D043F" w14:paraId="54ECFAF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57FF2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E5760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nadležne za oblast okoliša</w:t>
            </w:r>
          </w:p>
        </w:tc>
      </w:tr>
    </w:tbl>
    <w:p w14:paraId="226510E7"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74DFB0D8" w14:textId="77777777" w:rsidTr="003D2A32">
        <w:trPr>
          <w:trHeight w:val="567"/>
        </w:trPr>
        <w:tc>
          <w:tcPr>
            <w:tcW w:w="1451" w:type="pct"/>
            <w:shd w:val="clear" w:color="auto" w:fill="009D73"/>
            <w:vAlign w:val="center"/>
          </w:tcPr>
          <w:p w14:paraId="1A463DB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13BA807B"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6F7995E2" w14:textId="77777777" w:rsidTr="003D2A32">
        <w:trPr>
          <w:trHeight w:val="567"/>
        </w:trPr>
        <w:tc>
          <w:tcPr>
            <w:tcW w:w="1451" w:type="pct"/>
            <w:shd w:val="clear" w:color="auto" w:fill="009D73"/>
            <w:vAlign w:val="center"/>
          </w:tcPr>
          <w:p w14:paraId="4490373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6BA336C8"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3. Postići visok nivo kapaciteta i međusobne koordinacije institucija</w:t>
            </w:r>
          </w:p>
        </w:tc>
      </w:tr>
      <w:tr w:rsidR="00CC447D" w:rsidRPr="008D043F" w14:paraId="5A6CAEE9" w14:textId="77777777" w:rsidTr="003D2A32">
        <w:trPr>
          <w:trHeight w:val="567"/>
        </w:trPr>
        <w:tc>
          <w:tcPr>
            <w:tcW w:w="1451" w:type="pct"/>
            <w:shd w:val="clear" w:color="auto" w:fill="009D73"/>
            <w:vAlign w:val="center"/>
          </w:tcPr>
          <w:p w14:paraId="2677E96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6142CAD8"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3.4. Uspostava funkcionalnih timova u institucijama koje se bave pitanjima okoliša, uključujući timove za pripremu i realizaciju projekata u oblasti okoliša</w:t>
            </w:r>
          </w:p>
        </w:tc>
      </w:tr>
      <w:tr w:rsidR="00CC447D" w:rsidRPr="008D043F" w14:paraId="70E27447" w14:textId="77777777" w:rsidTr="003D2A32">
        <w:trPr>
          <w:trHeight w:val="567"/>
        </w:trPr>
        <w:tc>
          <w:tcPr>
            <w:tcW w:w="1451" w:type="pct"/>
            <w:shd w:val="clear" w:color="auto" w:fill="009D73"/>
            <w:vAlign w:val="center"/>
          </w:tcPr>
          <w:p w14:paraId="167F16C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249AC7D6"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uspostava funkcionalnih timova u svim institucijama/ustanovama koje se bave pitanjima okoliša, uključujući timove s ekspertizom za pripremu i realizaciju projekata.</w:t>
            </w:r>
          </w:p>
          <w:p w14:paraId="60F11EE7"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1D3B6CAC" w14:textId="77777777" w:rsidR="00CC447D" w:rsidRPr="008D043F" w:rsidRDefault="00CC447D" w:rsidP="0068355A">
            <w:pPr>
              <w:numPr>
                <w:ilvl w:val="0"/>
                <w:numId w:val="173"/>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etaljna procjena potreba za stručnim usavršavanjem u svim nadležnim institucijama, posebno iz aspekta potreba za ekspertizom za pripremu i realizaciju projekata za zaštitu okoliša, te usklađivanje s važećim prostornim planovima i strateškim dokumentima</w:t>
            </w:r>
          </w:p>
          <w:p w14:paraId="0BC4B36B" w14:textId="77777777" w:rsidR="00CC447D" w:rsidRPr="008D043F" w:rsidRDefault="00CC447D" w:rsidP="0068355A">
            <w:pPr>
              <w:numPr>
                <w:ilvl w:val="0"/>
                <w:numId w:val="173"/>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 osnovu procjene potreba za stručnim usavršavanjem, izrada i realizacija Plana obuke profesionalnih kapaciteta institucija u</w:t>
            </w:r>
            <w:r w:rsidR="00564395" w:rsidRPr="008D043F">
              <w:rPr>
                <w:rFonts w:asciiTheme="minorHAnsi" w:eastAsia="Calibri" w:hAnsiTheme="minorHAnsi" w:cstheme="minorHAnsi"/>
                <w:sz w:val="18"/>
                <w:szCs w:val="18"/>
                <w:lang w:val="hr-HR"/>
              </w:rPr>
              <w:t xml:space="preserve"> saradnji</w:t>
            </w:r>
            <w:r w:rsidRPr="008D043F">
              <w:rPr>
                <w:rFonts w:asciiTheme="minorHAnsi" w:eastAsia="Calibri" w:hAnsiTheme="minorHAnsi" w:cstheme="minorHAnsi"/>
                <w:sz w:val="18"/>
                <w:szCs w:val="18"/>
                <w:lang w:val="hr-HR"/>
              </w:rPr>
              <w:t xml:space="preserve"> sa stručnim institucijama (Agencija za državnu službu </w:t>
            </w:r>
            <w:r w:rsidR="00564395"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Plan obuke uključuje:</w:t>
            </w:r>
          </w:p>
          <w:p w14:paraId="1423B470" w14:textId="77777777" w:rsidR="00CC447D" w:rsidRPr="008D043F" w:rsidRDefault="00CC447D"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tematske obuke i radionice u cilju upoznavanja zaposlenika resornih ministarstava  s novim odredbama zakonskog </w:t>
            </w:r>
            <w:r w:rsidRPr="008D043F">
              <w:rPr>
                <w:rFonts w:asciiTheme="minorHAnsi" w:eastAsia="Calibri" w:hAnsiTheme="minorHAnsi" w:cstheme="minorHAnsi"/>
                <w:sz w:val="18"/>
                <w:szCs w:val="18"/>
                <w:lang w:val="hr-HR"/>
              </w:rPr>
              <w:lastRenderedPageBreak/>
              <w:t>okvira usklađenog s EU direktivama</w:t>
            </w:r>
          </w:p>
          <w:p w14:paraId="38CDF8BE" w14:textId="1378EA24" w:rsidR="00CC447D" w:rsidRPr="008D043F" w:rsidRDefault="00CC447D"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buku osoblja koje će biti uključeno u izradi novih zakonskih rješenja i prije donošenja novih propisa u cilju njihovog upoznavanja s odredbama koje je potrebno transponirati u zakonodavstvo Federacije </w:t>
            </w:r>
            <w:r w:rsidR="00A845B8" w:rsidRPr="008D043F">
              <w:rPr>
                <w:rFonts w:asciiTheme="minorHAnsi" w:eastAsia="Calibri" w:hAnsiTheme="minorHAnsi" w:cstheme="minorHAnsi"/>
                <w:sz w:val="18"/>
                <w:szCs w:val="18"/>
                <w:lang w:val="hr-HR"/>
              </w:rPr>
              <w:t>BiH</w:t>
            </w:r>
          </w:p>
          <w:p w14:paraId="50CC5283" w14:textId="77777777" w:rsidR="00CC447D" w:rsidRPr="008D043F" w:rsidRDefault="00CC447D"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buke za nadležne institucije, uključujući  inspektorate, za otkrivanje okolišnih prekršaja putem redovnog praćenja i nadzora, kao i kroz efektivnu </w:t>
            </w:r>
            <w:r w:rsidR="00564395" w:rsidRPr="008D043F">
              <w:rPr>
                <w:rFonts w:asciiTheme="minorHAnsi" w:eastAsia="Calibri" w:hAnsiTheme="minorHAnsi" w:cstheme="minorHAnsi"/>
                <w:sz w:val="18"/>
                <w:szCs w:val="18"/>
                <w:lang w:val="hr-HR"/>
              </w:rPr>
              <w:t xml:space="preserve">saradnju </w:t>
            </w:r>
            <w:r w:rsidRPr="008D043F">
              <w:rPr>
                <w:rFonts w:asciiTheme="minorHAnsi" w:eastAsia="Calibri" w:hAnsiTheme="minorHAnsi" w:cstheme="minorHAnsi"/>
                <w:sz w:val="18"/>
                <w:szCs w:val="18"/>
                <w:lang w:val="hr-HR"/>
              </w:rPr>
              <w:t>s trećim stranama</w:t>
            </w:r>
          </w:p>
          <w:p w14:paraId="49863BFD" w14:textId="77777777" w:rsidR="00CC447D" w:rsidRPr="008D043F" w:rsidRDefault="00CC447D"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posobljavanje i edukaciju kadrova za provođenje strateške procjene utjecaja na okoliš </w:t>
            </w:r>
          </w:p>
          <w:p w14:paraId="3DB82EEE" w14:textId="77777777" w:rsidR="00CC447D" w:rsidRPr="008D043F" w:rsidRDefault="00CC447D"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buke za nadležne institucije za nadzor i provedbu propisa o pravnoj odgovornosti za okoliš po pitanju određivanja korektivnih mjera koje su potrebne u skladu s kriterijima </w:t>
            </w:r>
            <w:r w:rsidR="00564395" w:rsidRPr="008D043F">
              <w:rPr>
                <w:rFonts w:asciiTheme="minorHAnsi" w:eastAsia="Calibri" w:hAnsiTheme="minorHAnsi" w:cstheme="minorHAnsi"/>
                <w:sz w:val="18"/>
                <w:szCs w:val="18"/>
                <w:lang w:val="hr-HR"/>
              </w:rPr>
              <w:t xml:space="preserve">definiranim </w:t>
            </w:r>
            <w:r w:rsidRPr="008D043F">
              <w:rPr>
                <w:rFonts w:asciiTheme="minorHAnsi" w:eastAsia="Calibri" w:hAnsiTheme="minorHAnsi" w:cstheme="minorHAnsi"/>
                <w:sz w:val="18"/>
                <w:szCs w:val="18"/>
                <w:lang w:val="hr-HR"/>
              </w:rPr>
              <w:t>Direktivom 2004/35/EZ</w:t>
            </w:r>
          </w:p>
          <w:p w14:paraId="5DED2804" w14:textId="77777777" w:rsidR="00CC447D" w:rsidRPr="008D043F" w:rsidRDefault="00CC447D"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buke za </w:t>
            </w:r>
            <w:r w:rsidR="00564395" w:rsidRPr="008D043F">
              <w:rPr>
                <w:rFonts w:asciiTheme="minorHAnsi" w:eastAsia="Calibri" w:hAnsiTheme="minorHAnsi" w:cstheme="minorHAnsi"/>
                <w:sz w:val="18"/>
                <w:szCs w:val="18"/>
                <w:lang w:val="hr-HR"/>
              </w:rPr>
              <w:t xml:space="preserve">sudije </w:t>
            </w:r>
            <w:r w:rsidRPr="008D043F">
              <w:rPr>
                <w:rFonts w:asciiTheme="minorHAnsi" w:eastAsia="Calibri" w:hAnsiTheme="minorHAnsi" w:cstheme="minorHAnsi"/>
                <w:sz w:val="18"/>
                <w:szCs w:val="18"/>
                <w:lang w:val="hr-HR"/>
              </w:rPr>
              <w:t xml:space="preserve">i </w:t>
            </w:r>
            <w:r w:rsidR="00564395" w:rsidRPr="008D043F">
              <w:rPr>
                <w:rFonts w:asciiTheme="minorHAnsi" w:eastAsia="Calibri" w:hAnsiTheme="minorHAnsi" w:cstheme="minorHAnsi"/>
                <w:sz w:val="18"/>
                <w:szCs w:val="18"/>
                <w:lang w:val="hr-HR"/>
              </w:rPr>
              <w:t xml:space="preserve">tužioce </w:t>
            </w:r>
            <w:r w:rsidRPr="008D043F">
              <w:rPr>
                <w:rFonts w:asciiTheme="minorHAnsi" w:eastAsia="Calibri" w:hAnsiTheme="minorHAnsi" w:cstheme="minorHAnsi"/>
                <w:sz w:val="18"/>
                <w:szCs w:val="18"/>
                <w:lang w:val="hr-HR"/>
              </w:rPr>
              <w:t xml:space="preserve">o važnosti i pojedinostima krivičnih djela protiv okoliša, u organizaciji Centra za edukaciju </w:t>
            </w:r>
            <w:r w:rsidR="00564395" w:rsidRPr="008D043F">
              <w:rPr>
                <w:rFonts w:asciiTheme="minorHAnsi" w:eastAsia="Calibri" w:hAnsiTheme="minorHAnsi" w:cstheme="minorHAnsi"/>
                <w:sz w:val="18"/>
                <w:szCs w:val="18"/>
                <w:lang w:val="hr-HR"/>
              </w:rPr>
              <w:t xml:space="preserve">sudija </w:t>
            </w:r>
            <w:r w:rsidRPr="008D043F">
              <w:rPr>
                <w:rFonts w:asciiTheme="minorHAnsi" w:eastAsia="Calibri" w:hAnsiTheme="minorHAnsi" w:cstheme="minorHAnsi"/>
                <w:sz w:val="18"/>
                <w:szCs w:val="18"/>
                <w:lang w:val="hr-HR"/>
              </w:rPr>
              <w:t xml:space="preserve">i </w:t>
            </w:r>
            <w:r w:rsidR="00564395" w:rsidRPr="008D043F">
              <w:rPr>
                <w:rFonts w:asciiTheme="minorHAnsi" w:eastAsia="Calibri" w:hAnsiTheme="minorHAnsi" w:cstheme="minorHAnsi"/>
                <w:sz w:val="18"/>
                <w:szCs w:val="18"/>
                <w:lang w:val="hr-HR"/>
              </w:rPr>
              <w:t xml:space="preserve">tužilaca </w:t>
            </w:r>
            <w:r w:rsidRPr="008D043F">
              <w:rPr>
                <w:rFonts w:asciiTheme="minorHAnsi" w:eastAsia="Calibri" w:hAnsiTheme="minorHAnsi" w:cstheme="minorHAnsi"/>
                <w:sz w:val="18"/>
                <w:szCs w:val="18"/>
                <w:lang w:val="hr-HR"/>
              </w:rPr>
              <w:t>Federacije BiH</w:t>
            </w:r>
          </w:p>
          <w:p w14:paraId="6E250D33" w14:textId="77777777" w:rsidR="00CC447D" w:rsidRPr="008D043F" w:rsidRDefault="00CC447D"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buke za relevantne institucije za jačanje kapaciteta za organiziranje efikasnih procedura učešća javnosti</w:t>
            </w:r>
          </w:p>
          <w:p w14:paraId="1E783F03" w14:textId="77777777" w:rsidR="00CC447D" w:rsidRPr="008D043F" w:rsidRDefault="00CC447D"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buka o pripremi tehničkih uputstava za NRT</w:t>
            </w:r>
            <w:r w:rsidR="007F48ED" w:rsidRPr="008D043F">
              <w:rPr>
                <w:rFonts w:asciiTheme="minorHAnsi" w:eastAsia="Calibri" w:hAnsiTheme="minorHAnsi" w:cstheme="minorHAnsi"/>
                <w:sz w:val="18"/>
                <w:szCs w:val="18"/>
                <w:lang w:val="hr-HR"/>
              </w:rPr>
              <w:t>-</w:t>
            </w:r>
            <w:r w:rsidR="00564395" w:rsidRPr="008D043F">
              <w:rPr>
                <w:rFonts w:asciiTheme="minorHAnsi" w:eastAsia="Calibri" w:hAnsiTheme="minorHAnsi" w:cstheme="minorHAnsi"/>
                <w:sz w:val="18"/>
                <w:szCs w:val="18"/>
                <w:lang w:val="hr-HR"/>
              </w:rPr>
              <w:t>e</w:t>
            </w:r>
          </w:p>
          <w:p w14:paraId="061615B5" w14:textId="77777777" w:rsidR="00CC447D" w:rsidRPr="008D043F" w:rsidRDefault="00CC447D"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edukacija stručnjaka unutar javnog sektora o klimatskim promjenama i </w:t>
            </w:r>
            <w:r w:rsidR="00564395" w:rsidRPr="008D043F">
              <w:rPr>
                <w:rFonts w:asciiTheme="minorHAnsi" w:eastAsia="Calibri" w:hAnsiTheme="minorHAnsi" w:cstheme="minorHAnsi"/>
                <w:sz w:val="18"/>
                <w:szCs w:val="18"/>
                <w:lang w:val="hr-HR"/>
              </w:rPr>
              <w:t>prilagođavanju</w:t>
            </w:r>
            <w:r w:rsidRPr="008D043F">
              <w:rPr>
                <w:rFonts w:asciiTheme="minorHAnsi" w:eastAsia="Calibri" w:hAnsiTheme="minorHAnsi" w:cstheme="minorHAnsi"/>
                <w:sz w:val="18"/>
                <w:szCs w:val="18"/>
                <w:lang w:val="hr-HR"/>
              </w:rPr>
              <w:t xml:space="preserve"> klimatskim promjenama u okviru njihovog djelokruga, a posebno onih komponenti javnog sektora koje su </w:t>
            </w:r>
            <w:r w:rsidR="00564395" w:rsidRPr="008D043F">
              <w:rPr>
                <w:rFonts w:asciiTheme="minorHAnsi" w:eastAsia="Calibri" w:hAnsiTheme="minorHAnsi" w:cstheme="minorHAnsi"/>
                <w:sz w:val="18"/>
                <w:szCs w:val="18"/>
                <w:lang w:val="hr-HR"/>
              </w:rPr>
              <w:t xml:space="preserve">direktno </w:t>
            </w:r>
            <w:r w:rsidRPr="008D043F">
              <w:rPr>
                <w:rFonts w:asciiTheme="minorHAnsi" w:eastAsia="Calibri" w:hAnsiTheme="minorHAnsi" w:cstheme="minorHAnsi"/>
                <w:sz w:val="18"/>
                <w:szCs w:val="18"/>
                <w:lang w:val="hr-HR"/>
              </w:rPr>
              <w:t>obuhvaćene provedbom akcijskih planova</w:t>
            </w:r>
          </w:p>
          <w:p w14:paraId="184B7C66" w14:textId="77777777" w:rsidR="00CC447D" w:rsidRPr="008D043F" w:rsidRDefault="00564395" w:rsidP="0068355A">
            <w:pPr>
              <w:numPr>
                <w:ilvl w:val="0"/>
                <w:numId w:val="174"/>
              </w:numPr>
              <w:spacing w:before="40" w:after="40" w:line="276" w:lineRule="auto"/>
              <w:ind w:left="690"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ktuelne </w:t>
            </w:r>
            <w:r w:rsidR="00CC447D" w:rsidRPr="008D043F">
              <w:rPr>
                <w:rFonts w:asciiTheme="minorHAnsi" w:eastAsia="Calibri" w:hAnsiTheme="minorHAnsi" w:cstheme="minorHAnsi"/>
                <w:sz w:val="18"/>
                <w:szCs w:val="18"/>
                <w:lang w:val="hr-HR"/>
              </w:rPr>
              <w:t xml:space="preserve">međusektorske teme iz oblasti rodne ravnopravnosti i oblasti upravljanja otpadom poput zelenih nabavki, </w:t>
            </w:r>
            <w:r w:rsidRPr="008D043F">
              <w:rPr>
                <w:rFonts w:asciiTheme="minorHAnsi" w:eastAsia="Calibri" w:hAnsiTheme="minorHAnsi" w:cstheme="minorHAnsi"/>
                <w:sz w:val="18"/>
                <w:szCs w:val="18"/>
                <w:lang w:val="hr-HR"/>
              </w:rPr>
              <w:t xml:space="preserve">kružne </w:t>
            </w:r>
            <w:r w:rsidR="00CC447D" w:rsidRPr="008D043F">
              <w:rPr>
                <w:rFonts w:asciiTheme="minorHAnsi" w:eastAsia="Calibri" w:hAnsiTheme="minorHAnsi" w:cstheme="minorHAnsi"/>
                <w:sz w:val="18"/>
                <w:szCs w:val="18"/>
                <w:lang w:val="hr-HR"/>
              </w:rPr>
              <w:t>ekonomije (održiva proizvodnja i potrošnja), EU politika</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kao i EU politika za Zapadni Balkan, itd.</w:t>
            </w:r>
          </w:p>
          <w:p w14:paraId="22F01F03" w14:textId="77777777" w:rsidR="00CC447D" w:rsidRPr="008D043F" w:rsidRDefault="00CC447D" w:rsidP="0068355A">
            <w:pPr>
              <w:numPr>
                <w:ilvl w:val="0"/>
                <w:numId w:val="173"/>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 osnovu procjene potreba za stručnim usavršavanjem, formiranje timova za pripremu i realizaciju projekata za zaštitu okoliša u ključnim institucijama (gdje takvi timovi ne postoje)</w:t>
            </w:r>
          </w:p>
        </w:tc>
      </w:tr>
      <w:tr w:rsidR="00CC447D" w:rsidRPr="008D043F" w14:paraId="1339404D" w14:textId="77777777" w:rsidTr="003D2A32">
        <w:trPr>
          <w:trHeight w:val="567"/>
        </w:trPr>
        <w:tc>
          <w:tcPr>
            <w:tcW w:w="1451" w:type="pct"/>
            <w:shd w:val="clear" w:color="auto" w:fill="009D73"/>
            <w:vAlign w:val="center"/>
          </w:tcPr>
          <w:p w14:paraId="3A93BED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510DA329"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66D8D7FC" w14:textId="77777777" w:rsidTr="003D2A32">
        <w:trPr>
          <w:trHeight w:val="567"/>
        </w:trPr>
        <w:tc>
          <w:tcPr>
            <w:tcW w:w="1451" w:type="pct"/>
            <w:vMerge w:val="restart"/>
            <w:shd w:val="clear" w:color="auto" w:fill="009D73"/>
            <w:vAlign w:val="center"/>
          </w:tcPr>
          <w:p w14:paraId="16648CB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2A77DC1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34254D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32BE703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EE39DD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6439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0D2BDD6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75FF1AC4" w14:textId="77777777" w:rsidTr="003D2A32">
        <w:trPr>
          <w:trHeight w:val="567"/>
        </w:trPr>
        <w:tc>
          <w:tcPr>
            <w:tcW w:w="1451" w:type="pct"/>
            <w:vMerge/>
            <w:shd w:val="clear" w:color="auto" w:fill="009D73"/>
            <w:vAlign w:val="center"/>
          </w:tcPr>
          <w:p w14:paraId="27E2C12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4118D081" w14:textId="77777777" w:rsidR="00CC447D" w:rsidRPr="008D043F" w:rsidRDefault="00CC447D" w:rsidP="0068355A">
            <w:pPr>
              <w:numPr>
                <w:ilvl w:val="0"/>
                <w:numId w:val="175"/>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cjena potreba za stručnim usavršavanjem</w:t>
            </w:r>
          </w:p>
        </w:tc>
        <w:tc>
          <w:tcPr>
            <w:tcW w:w="1230" w:type="pct"/>
            <w:shd w:val="clear" w:color="auto" w:fill="FFFFFF"/>
            <w:vAlign w:val="center"/>
          </w:tcPr>
          <w:p w14:paraId="7003CEC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rovedena procjena potreba</w:t>
            </w:r>
          </w:p>
        </w:tc>
        <w:tc>
          <w:tcPr>
            <w:tcW w:w="1048" w:type="pct"/>
            <w:shd w:val="clear" w:color="auto" w:fill="FFFFFF"/>
            <w:vAlign w:val="center"/>
          </w:tcPr>
          <w:p w14:paraId="5D21D54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a </w:t>
            </w:r>
            <w:r w:rsidRPr="008D043F">
              <w:rPr>
                <w:rFonts w:asciiTheme="minorHAnsi" w:eastAsia="Calibri" w:hAnsiTheme="minorHAnsi" w:cstheme="minorHAnsi"/>
                <w:sz w:val="18"/>
                <w:szCs w:val="18"/>
                <w:lang w:val="hr-HR"/>
              </w:rPr>
              <w:t>procjena potreba za stručnim usavršavanjem (2024.)</w:t>
            </w:r>
          </w:p>
        </w:tc>
      </w:tr>
      <w:tr w:rsidR="00CC447D" w:rsidRPr="008D043F" w14:paraId="32A8DB9F" w14:textId="77777777" w:rsidTr="003D2A32">
        <w:trPr>
          <w:trHeight w:val="567"/>
        </w:trPr>
        <w:tc>
          <w:tcPr>
            <w:tcW w:w="1451" w:type="pct"/>
            <w:vMerge/>
            <w:shd w:val="clear" w:color="auto" w:fill="009D73"/>
            <w:vAlign w:val="center"/>
          </w:tcPr>
          <w:p w14:paraId="56B2D09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4F8B5E1" w14:textId="77777777" w:rsidR="00CC447D" w:rsidRPr="008D043F" w:rsidRDefault="00CC447D" w:rsidP="0068355A">
            <w:pPr>
              <w:numPr>
                <w:ilvl w:val="0"/>
                <w:numId w:val="175"/>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vedba obuka u skladu s Planom obuke profesionalnih kapaciteta</w:t>
            </w:r>
          </w:p>
        </w:tc>
        <w:tc>
          <w:tcPr>
            <w:tcW w:w="1230" w:type="pct"/>
            <w:shd w:val="clear" w:color="auto" w:fill="FFFFFF"/>
            <w:vAlign w:val="center"/>
          </w:tcPr>
          <w:p w14:paraId="746632B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buke se provode u određenoj mjeri, ali postoji prostor za poboljšanje i sistematičniji pristup</w:t>
            </w:r>
          </w:p>
        </w:tc>
        <w:tc>
          <w:tcPr>
            <w:tcW w:w="1048" w:type="pct"/>
            <w:shd w:val="clear" w:color="auto" w:fill="FFFFFF"/>
            <w:vAlign w:val="center"/>
          </w:tcPr>
          <w:p w14:paraId="0FB5206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e sve planirane obuke (2030.)</w:t>
            </w:r>
          </w:p>
        </w:tc>
      </w:tr>
      <w:tr w:rsidR="00CC447D" w:rsidRPr="008D043F" w14:paraId="2330CE23" w14:textId="77777777" w:rsidTr="003D2A32">
        <w:trPr>
          <w:trHeight w:val="567"/>
        </w:trPr>
        <w:tc>
          <w:tcPr>
            <w:tcW w:w="1451" w:type="pct"/>
            <w:vMerge/>
            <w:shd w:val="clear" w:color="auto" w:fill="009D73"/>
            <w:vAlign w:val="center"/>
          </w:tcPr>
          <w:p w14:paraId="12FE323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CD82398" w14:textId="77777777" w:rsidR="00CC447D" w:rsidRPr="008D043F" w:rsidRDefault="00CC447D" w:rsidP="0068355A">
            <w:pPr>
              <w:numPr>
                <w:ilvl w:val="0"/>
                <w:numId w:val="175"/>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institucija koje su formirale timove za pripremu i realizaciju projekata za zaštitu okoliša</w:t>
            </w:r>
          </w:p>
        </w:tc>
        <w:tc>
          <w:tcPr>
            <w:tcW w:w="1230" w:type="pct"/>
            <w:shd w:val="clear" w:color="auto" w:fill="FFFFFF"/>
            <w:vAlign w:val="center"/>
          </w:tcPr>
          <w:p w14:paraId="4ADA54F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 institucije (</w:t>
            </w:r>
            <w:r w:rsidRPr="008D043F">
              <w:rPr>
                <w:rFonts w:asciiTheme="minorHAnsi" w:hAnsiTheme="minorHAnsi" w:cstheme="minorHAnsi"/>
                <w:sz w:val="18"/>
                <w:szCs w:val="18"/>
                <w:lang w:val="hr-HR"/>
              </w:rPr>
              <w:t>Federalno ministarstvo okoliša i turizma i Federalno ministarstvo poljoprivrede, vodoprivrede i šumarstva)</w:t>
            </w:r>
          </w:p>
        </w:tc>
        <w:tc>
          <w:tcPr>
            <w:tcW w:w="1048" w:type="pct"/>
            <w:shd w:val="clear" w:color="auto" w:fill="FFFFFF"/>
            <w:vAlign w:val="center"/>
          </w:tcPr>
          <w:p w14:paraId="34FB2E6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ključne institucije formirale timove za pripremu i realizaciju projekata (2026.)</w:t>
            </w:r>
          </w:p>
        </w:tc>
      </w:tr>
      <w:tr w:rsidR="00CC447D" w:rsidRPr="008D043F" w14:paraId="12FBC7BB" w14:textId="77777777" w:rsidTr="003D2A32">
        <w:trPr>
          <w:trHeight w:val="567"/>
        </w:trPr>
        <w:tc>
          <w:tcPr>
            <w:tcW w:w="1451" w:type="pct"/>
            <w:shd w:val="clear" w:color="auto" w:fill="009D73"/>
            <w:vAlign w:val="center"/>
          </w:tcPr>
          <w:p w14:paraId="2260D39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77A1BDD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p>
        </w:tc>
      </w:tr>
      <w:tr w:rsidR="00CC447D" w:rsidRPr="008D043F" w14:paraId="4F01CCB6" w14:textId="77777777" w:rsidTr="003D2A32">
        <w:trPr>
          <w:trHeight w:val="567"/>
        </w:trPr>
        <w:tc>
          <w:tcPr>
            <w:tcW w:w="1451" w:type="pct"/>
            <w:shd w:val="clear" w:color="auto" w:fill="009D73"/>
            <w:vAlign w:val="center"/>
          </w:tcPr>
          <w:p w14:paraId="602A0B7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 izvorima finansiranja</w:t>
            </w:r>
          </w:p>
        </w:tc>
        <w:tc>
          <w:tcPr>
            <w:tcW w:w="3549" w:type="pct"/>
            <w:gridSpan w:val="3"/>
            <w:shd w:val="clear" w:color="auto" w:fill="FFFFFF"/>
            <w:vAlign w:val="center"/>
          </w:tcPr>
          <w:p w14:paraId="23311981"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49 299 KM</w:t>
            </w:r>
          </w:p>
          <w:p w14:paraId="31456A0A" w14:textId="2DAC33AB"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 budžetska sredstva, 80% sredstva EU i drugih međunarodnih donatora</w:t>
            </w:r>
          </w:p>
        </w:tc>
      </w:tr>
      <w:tr w:rsidR="00CC447D" w:rsidRPr="008D043F" w14:paraId="5BAE5504" w14:textId="77777777" w:rsidTr="003D2A32">
        <w:trPr>
          <w:trHeight w:val="567"/>
        </w:trPr>
        <w:tc>
          <w:tcPr>
            <w:tcW w:w="1451" w:type="pct"/>
            <w:shd w:val="clear" w:color="auto" w:fill="009D73"/>
            <w:vAlign w:val="center"/>
          </w:tcPr>
          <w:p w14:paraId="13173C1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7D69B76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0E7F5287" w14:textId="77777777" w:rsidTr="003D2A32">
        <w:trPr>
          <w:trHeight w:val="567"/>
        </w:trPr>
        <w:tc>
          <w:tcPr>
            <w:tcW w:w="1451" w:type="pct"/>
            <w:shd w:val="clear" w:color="auto" w:fill="009D73"/>
            <w:vAlign w:val="center"/>
          </w:tcPr>
          <w:p w14:paraId="4A006FD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0DD06354" w14:textId="337E5819"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nadležne za sve segmente okoliša u Federaciji </w:t>
            </w:r>
            <w:r w:rsidR="00A845B8"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u okviru svojih nadležnosti</w:t>
            </w:r>
          </w:p>
        </w:tc>
      </w:tr>
      <w:tr w:rsidR="00CC447D" w:rsidRPr="008D043F" w14:paraId="068B4003" w14:textId="77777777" w:rsidTr="003D2A32">
        <w:trPr>
          <w:trHeight w:val="567"/>
        </w:trPr>
        <w:tc>
          <w:tcPr>
            <w:tcW w:w="1451" w:type="pct"/>
            <w:shd w:val="clear" w:color="auto" w:fill="009D73"/>
            <w:vAlign w:val="center"/>
          </w:tcPr>
          <w:p w14:paraId="458DC3A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6A98E4B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nadležne za sve segmente okoliša u </w:t>
            </w:r>
            <w:r w:rsidR="0000200B"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Agencijom za državnu službu </w:t>
            </w:r>
            <w:r w:rsidR="0000200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r w:rsidR="0000200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 </w:t>
            </w:r>
            <w:r w:rsidR="0000200B"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ostalim institucijama koje se bave obukama (npr. Centar za edukaciju </w:t>
            </w:r>
            <w:r w:rsidR="0000200B" w:rsidRPr="008D043F">
              <w:rPr>
                <w:rFonts w:asciiTheme="minorHAnsi" w:hAnsiTheme="minorHAnsi" w:cstheme="minorHAnsi"/>
                <w:sz w:val="18"/>
                <w:szCs w:val="18"/>
                <w:lang w:val="hr-HR" w:bidi="en-US"/>
              </w:rPr>
              <w:t xml:space="preserve">sudija </w:t>
            </w:r>
            <w:r w:rsidRPr="008D043F">
              <w:rPr>
                <w:rFonts w:asciiTheme="minorHAnsi" w:hAnsiTheme="minorHAnsi" w:cstheme="minorHAnsi"/>
                <w:sz w:val="18"/>
                <w:szCs w:val="18"/>
                <w:lang w:val="hr-HR" w:bidi="en-US"/>
              </w:rPr>
              <w:t xml:space="preserve">i </w:t>
            </w:r>
            <w:r w:rsidR="0000200B" w:rsidRPr="008D043F">
              <w:rPr>
                <w:rFonts w:asciiTheme="minorHAnsi" w:hAnsiTheme="minorHAnsi" w:cstheme="minorHAnsi"/>
                <w:sz w:val="18"/>
                <w:szCs w:val="18"/>
                <w:lang w:val="hr-HR" w:bidi="en-US"/>
              </w:rPr>
              <w:t xml:space="preserve">tužilaca </w:t>
            </w:r>
            <w:r w:rsidRPr="008D043F">
              <w:rPr>
                <w:rFonts w:asciiTheme="minorHAnsi" w:hAnsiTheme="minorHAnsi" w:cstheme="minorHAnsi"/>
                <w:sz w:val="18"/>
                <w:szCs w:val="18"/>
                <w:lang w:val="hr-HR" w:bidi="en-US"/>
              </w:rPr>
              <w:t>Federacije BiH, Savez općina i gradova Federacije BiH, itd.)</w:t>
            </w:r>
          </w:p>
        </w:tc>
      </w:tr>
      <w:tr w:rsidR="00CC447D" w:rsidRPr="008D043F" w14:paraId="27FC6532" w14:textId="77777777" w:rsidTr="003D2A32">
        <w:trPr>
          <w:trHeight w:val="567"/>
        </w:trPr>
        <w:tc>
          <w:tcPr>
            <w:tcW w:w="1451" w:type="pct"/>
            <w:shd w:val="clear" w:color="auto" w:fill="009D73"/>
            <w:vAlign w:val="center"/>
          </w:tcPr>
          <w:p w14:paraId="27236C6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1502D04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nadležne za okoliš</w:t>
            </w:r>
          </w:p>
        </w:tc>
      </w:tr>
    </w:tbl>
    <w:p w14:paraId="18C2F440"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17456875"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2100D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2AC7F2"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5A40CE8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C5064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D8FA1DA"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eastAsia="Calibri" w:hAnsiTheme="minorHAnsi" w:cstheme="minorHAnsi"/>
                <w:b/>
                <w:sz w:val="18"/>
                <w:szCs w:val="18"/>
                <w:lang w:val="hr-HR"/>
              </w:rPr>
              <w:t>7.4. Osigurati visok nivo svijesti javnosti o važnosti zaštite okoliša i uključenosti u proces donošenja odluka, posebno uključenost žena, mladih i društveno osjetljivih grupa</w:t>
            </w:r>
          </w:p>
        </w:tc>
      </w:tr>
      <w:tr w:rsidR="00CC447D" w:rsidRPr="008D043F" w14:paraId="22A9127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411DC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20A00D"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4.1. Edukacije i podizanje svijesti o potrebi i značaju zaštite okoliša</w:t>
            </w:r>
          </w:p>
        </w:tc>
      </w:tr>
      <w:tr w:rsidR="00CC447D" w:rsidRPr="008D043F" w14:paraId="2519137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36B78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Opis mjere s</w:t>
            </w:r>
            <w:r w:rsidR="0000200B"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 xml:space="preserve">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D2C5EEA"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osigurati visok nivo svijesti javnosti o važnosti zaštite okoliša i uključenosti u proces donošenja odluka, posebno uključenost žena, mladih i društveno osjetljivih grupa. Ovo podrazumijeva organiziranje kontinuiranih aktivnosti na podizanju svijesti o potrebi i značaju zaštite okoliša, kao i kontinuiranih edukativnih programa. U ove aktivnosti uključit će se organizacije civilnog društva. Obuhvaćena je i promocija mjera koje mogu utjecati na dizajn</w:t>
            </w:r>
            <w:r w:rsidR="0000200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promocija sistema za zaštitu okoliša (EMAS i ISO 14001).</w:t>
            </w:r>
          </w:p>
          <w:p w14:paraId="7A41DD71"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4BD93F39" w14:textId="77777777" w:rsidR="00457E4A" w:rsidRPr="008D043F" w:rsidRDefault="00CC447D" w:rsidP="0068355A">
            <w:pPr>
              <w:pStyle w:val="ListParagraph"/>
              <w:numPr>
                <w:ilvl w:val="0"/>
                <w:numId w:val="253"/>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ntinuirana </w:t>
            </w:r>
            <w:r w:rsidR="0000200B" w:rsidRPr="008D043F">
              <w:rPr>
                <w:rFonts w:asciiTheme="minorHAnsi" w:eastAsia="Calibri" w:hAnsiTheme="minorHAnsi" w:cstheme="minorHAnsi"/>
                <w:sz w:val="18"/>
                <w:szCs w:val="18"/>
                <w:lang w:val="hr-HR"/>
              </w:rPr>
              <w:t xml:space="preserve">saradnja </w:t>
            </w:r>
            <w:r w:rsidRPr="008D043F">
              <w:rPr>
                <w:rFonts w:asciiTheme="minorHAnsi" w:eastAsia="Calibri" w:hAnsiTheme="minorHAnsi" w:cstheme="minorHAnsi"/>
                <w:sz w:val="18"/>
                <w:szCs w:val="18"/>
                <w:lang w:val="hr-HR"/>
              </w:rPr>
              <w:t>s medijima s ciljem provođenja promotivnih aktivnosti, informativnih i kampanja za podizanje svijesti javnosti o važnosti zaštite okoliša uz posebno formulirane poruke prema odabranim zainteresiranim javnostima (mladi, itd.)</w:t>
            </w:r>
          </w:p>
          <w:p w14:paraId="685B3B41" w14:textId="77777777" w:rsidR="00457E4A" w:rsidRPr="008D043F" w:rsidRDefault="00CC447D" w:rsidP="0068355A">
            <w:pPr>
              <w:pStyle w:val="ListParagraph"/>
              <w:numPr>
                <w:ilvl w:val="0"/>
                <w:numId w:val="253"/>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ontinuirana provedba kampanja za podizanje svijesti javnosti o važnosti očuvanja okoliša, značaju i ugroženosti prirodnih resursa</w:t>
            </w:r>
            <w:r w:rsidR="0000200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povezanosti s klimatskim promjenama koje će predvidjeti posebno osmišljene aktivnosti usmjerene ka djeci, mladima, odraslima (ženama i muškarcima), stanovništvu u urbanim i ruralnim područjima, predstavnicima privrede i industrije, marginaliziranim </w:t>
            </w:r>
            <w:r w:rsidR="0000200B" w:rsidRPr="008D043F">
              <w:rPr>
                <w:rFonts w:asciiTheme="minorHAnsi" w:eastAsia="Calibri" w:hAnsiTheme="minorHAnsi" w:cstheme="minorHAnsi"/>
                <w:sz w:val="18"/>
                <w:szCs w:val="18"/>
                <w:lang w:val="hr-HR"/>
              </w:rPr>
              <w:t>grupama</w:t>
            </w:r>
            <w:r w:rsidRPr="008D043F">
              <w:rPr>
                <w:rFonts w:asciiTheme="minorHAnsi" w:eastAsia="Calibri" w:hAnsiTheme="minorHAnsi" w:cstheme="minorHAnsi"/>
                <w:sz w:val="18"/>
                <w:szCs w:val="18"/>
                <w:lang w:val="hr-HR"/>
              </w:rPr>
              <w:t xml:space="preserve">, itd. Ovo uključuje i predstavljanje rodno osjetljivih inovativnih pristupa u zaštiti prirode i upravljanju prirodnim resursima (radionice, medijska i kampanja putem </w:t>
            </w:r>
            <w:r w:rsidRPr="008D043F">
              <w:rPr>
                <w:rFonts w:asciiTheme="minorHAnsi" w:eastAsia="Calibri" w:hAnsiTheme="minorHAnsi" w:cstheme="minorHAnsi"/>
                <w:sz w:val="18"/>
                <w:szCs w:val="18"/>
                <w:lang w:val="hr-HR"/>
              </w:rPr>
              <w:lastRenderedPageBreak/>
              <w:t>društvenih mreža)…</w:t>
            </w:r>
          </w:p>
          <w:p w14:paraId="0EFD2CBE" w14:textId="77777777" w:rsidR="00457E4A" w:rsidRPr="008D043F" w:rsidRDefault="00CC447D" w:rsidP="0068355A">
            <w:pPr>
              <w:pStyle w:val="ListParagraph"/>
              <w:numPr>
                <w:ilvl w:val="0"/>
                <w:numId w:val="253"/>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dugoročnih edukativnih programa o pitanjima zaštite okoliša</w:t>
            </w:r>
          </w:p>
          <w:p w14:paraId="21AA3FBB" w14:textId="77777777" w:rsidR="00E53A26" w:rsidRPr="008D043F" w:rsidRDefault="00CC447D" w:rsidP="0068355A">
            <w:pPr>
              <w:pStyle w:val="ListParagraph"/>
              <w:numPr>
                <w:ilvl w:val="0"/>
                <w:numId w:val="253"/>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w:t>
            </w:r>
            <w:r w:rsidR="0000200B"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partnerskih institucija vezano za kreiranje znanja i podizanja svijesti o povezanosti okoliša i rodne dimenzije</w:t>
            </w:r>
          </w:p>
          <w:p w14:paraId="1B5BA015" w14:textId="77777777" w:rsidR="00CC447D" w:rsidRPr="008D043F" w:rsidRDefault="00CC447D" w:rsidP="0068355A">
            <w:pPr>
              <w:pStyle w:val="ListParagraph"/>
              <w:numPr>
                <w:ilvl w:val="0"/>
                <w:numId w:val="253"/>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mocija sistema za zaštitu okoliša (EMAS i ISO 14001) i mjera koje mogu utjecati na dizajn proizvoda</w:t>
            </w:r>
            <w:r w:rsidR="0000200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poticanje privrednih subjekata na certifikaciju, kojom se postiže, između ostalog, i prednost nad konkurencijom</w:t>
            </w:r>
          </w:p>
        </w:tc>
      </w:tr>
      <w:tr w:rsidR="00CC447D" w:rsidRPr="008D043F" w14:paraId="3076788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0D24F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94FAB96"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63F87A12"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BF9ACA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60661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138824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E9B68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40D2F3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00200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DA263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127FF454"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E6FF50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1719DB" w14:textId="77777777" w:rsidR="00CC447D" w:rsidRPr="008D043F" w:rsidRDefault="008F02AF"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1) </w:t>
            </w:r>
            <w:r w:rsidR="00CC447D" w:rsidRPr="008D043F">
              <w:rPr>
                <w:rFonts w:asciiTheme="minorHAnsi" w:eastAsia="Calibri" w:hAnsiTheme="minorHAnsi" w:cstheme="minorHAnsi"/>
                <w:sz w:val="18"/>
                <w:szCs w:val="18"/>
                <w:lang w:val="hr-HR"/>
              </w:rPr>
              <w:t xml:space="preserve">Kontinuitet </w:t>
            </w:r>
            <w:r w:rsidR="0000200B" w:rsidRPr="008D043F">
              <w:rPr>
                <w:rFonts w:asciiTheme="minorHAnsi" w:eastAsia="Calibri" w:hAnsiTheme="minorHAnsi" w:cstheme="minorHAnsi"/>
                <w:sz w:val="18"/>
                <w:szCs w:val="18"/>
                <w:lang w:val="hr-HR"/>
              </w:rPr>
              <w:t xml:space="preserve">saradnje </w:t>
            </w:r>
            <w:r w:rsidR="00CC447D" w:rsidRPr="008D043F">
              <w:rPr>
                <w:rFonts w:asciiTheme="minorHAnsi" w:eastAsia="Calibri" w:hAnsiTheme="minorHAnsi" w:cstheme="minorHAnsi"/>
                <w:sz w:val="18"/>
                <w:szCs w:val="18"/>
                <w:lang w:val="hr-HR"/>
              </w:rPr>
              <w:t>s medijima s ciljem provođenja promotivnih aktivnosti</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47AF0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kontinuitet </w:t>
            </w:r>
            <w:r w:rsidR="0000200B" w:rsidRPr="008D043F">
              <w:rPr>
                <w:rFonts w:asciiTheme="minorHAnsi" w:hAnsiTheme="minorHAnsi" w:cstheme="minorHAnsi"/>
                <w:sz w:val="18"/>
                <w:szCs w:val="18"/>
                <w:lang w:val="hr-HR" w:bidi="en-US"/>
              </w:rPr>
              <w:t xml:space="preserve">saradnje </w:t>
            </w:r>
            <w:r w:rsidRPr="008D043F">
              <w:rPr>
                <w:rFonts w:asciiTheme="minorHAnsi" w:hAnsiTheme="minorHAnsi" w:cstheme="minorHAnsi"/>
                <w:sz w:val="18"/>
                <w:szCs w:val="18"/>
                <w:lang w:val="hr-HR" w:bidi="en-US"/>
              </w:rPr>
              <w:t>s medijim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11F8B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igurana kontinuirana i intenzivna promocija zaštite okoliša putem medija (kontinuirano 2030</w:t>
            </w:r>
            <w:r w:rsidR="0000200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2A9E90FC"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1CCFEA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511E3C" w14:textId="77777777" w:rsidR="00CC447D" w:rsidRPr="008D043F" w:rsidRDefault="008F02AF"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2) i 3) </w:t>
            </w:r>
            <w:r w:rsidR="00CC447D" w:rsidRPr="008D043F">
              <w:rPr>
                <w:rFonts w:asciiTheme="minorHAnsi" w:eastAsia="Calibri" w:hAnsiTheme="minorHAnsi" w:cstheme="minorHAnsi"/>
                <w:sz w:val="18"/>
                <w:szCs w:val="18"/>
                <w:lang w:val="hr-HR"/>
              </w:rPr>
              <w:t>Redovnost i kontinuitet u provedbi edukativnih programa i kampanja za podizanje javne svijesti o važnosti očuvanja okoliša, značaju i ugroženosti prirodnih resursa</w:t>
            </w:r>
            <w:r w:rsidR="0000200B"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povezanosti s klimatskim promjena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01C30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Edukativni programi i kampanje se ne provode</w:t>
            </w:r>
            <w:r w:rsidR="0000200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redovno</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A3DE9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dovno i kontinuirano se provode edukativni programi i kampanje za podizanje svijesti javnosti o važnosti očuvanja okoliša, značaju i ugroženosti prirodnih resursa</w:t>
            </w:r>
            <w:r w:rsidR="0000200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povezanosti s klimatskim promjenama (kontinuirano 2030</w:t>
            </w:r>
            <w:r w:rsidR="0000200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1E67D165"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02CED6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9BC0A2" w14:textId="77777777" w:rsidR="00CC447D" w:rsidRPr="008D043F" w:rsidRDefault="008F02AF"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4) </w:t>
            </w:r>
            <w:r w:rsidR="0000200B" w:rsidRPr="008D043F">
              <w:rPr>
                <w:rFonts w:asciiTheme="minorHAnsi" w:eastAsia="Calibri" w:hAnsiTheme="minorHAnsi" w:cstheme="minorHAnsi"/>
                <w:sz w:val="18"/>
                <w:szCs w:val="18"/>
                <w:lang w:val="hr-HR"/>
              </w:rPr>
              <w:t>Nivo saradnje</w:t>
            </w:r>
            <w:r w:rsidR="00CC447D" w:rsidRPr="008D043F">
              <w:rPr>
                <w:rFonts w:asciiTheme="minorHAnsi" w:eastAsia="Calibri" w:hAnsiTheme="minorHAnsi" w:cstheme="minorHAnsi"/>
                <w:sz w:val="18"/>
                <w:szCs w:val="18"/>
                <w:lang w:val="hr-HR"/>
              </w:rPr>
              <w:t xml:space="preserve"> partnerskih institucija vezan za kreiranje znanja i podizanja svijesti o povezanosti okoliša i rodne dimenz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3A069B" w14:textId="49B3FF5F"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i </w:t>
            </w:r>
            <w:r w:rsidR="0000200B"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s partnerskim institucijama koja je intenzivirana kroz proces izrade </w:t>
            </w:r>
            <w:r w:rsidR="00376C47" w:rsidRPr="008D043F">
              <w:rPr>
                <w:rFonts w:asciiTheme="minorHAnsi" w:hAnsiTheme="minorHAnsi" w:cstheme="minorHAnsi"/>
                <w:sz w:val="18"/>
                <w:szCs w:val="18"/>
                <w:lang w:val="hr-HR" w:bidi="en-US"/>
              </w:rPr>
              <w:t>Strategije za nivo F</w:t>
            </w:r>
            <w:r w:rsidR="00617C95" w:rsidRPr="008D043F">
              <w:rPr>
                <w:rFonts w:asciiTheme="minorHAnsi" w:hAnsiTheme="minorHAnsi" w:cstheme="minorHAnsi"/>
                <w:sz w:val="18"/>
                <w:szCs w:val="18"/>
                <w:lang w:val="hr-HR" w:bidi="en-US"/>
              </w:rPr>
              <w:t xml:space="preserve">ederacije </w:t>
            </w:r>
            <w:r w:rsidR="00376C47" w:rsidRPr="008D043F">
              <w:rPr>
                <w:rFonts w:asciiTheme="minorHAnsi" w:hAnsiTheme="minorHAnsi" w:cstheme="minorHAnsi"/>
                <w:sz w:val="18"/>
                <w:szCs w:val="18"/>
                <w:lang w:val="hr-HR" w:bidi="en-US"/>
              </w:rPr>
              <w:t>BiH</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1C369B" w14:textId="77777777" w:rsidR="00CC447D" w:rsidRPr="008D043F" w:rsidRDefault="0000200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Visok nivo</w:t>
            </w:r>
            <w:r w:rsidR="00CC447D" w:rsidRPr="008D043F">
              <w:rPr>
                <w:rFonts w:asciiTheme="minorHAnsi" w:hAnsiTheme="minorHAnsi" w:cstheme="minorHAnsi"/>
                <w:sz w:val="18"/>
                <w:szCs w:val="18"/>
                <w:lang w:val="hr-HR" w:bidi="en-US"/>
              </w:rPr>
              <w:t xml:space="preserve"> i kontinuitet </w:t>
            </w:r>
            <w:r w:rsidRPr="008D043F">
              <w:rPr>
                <w:rFonts w:asciiTheme="minorHAnsi" w:hAnsiTheme="minorHAnsi" w:cstheme="minorHAnsi"/>
                <w:sz w:val="18"/>
                <w:szCs w:val="18"/>
                <w:lang w:val="hr-HR" w:bidi="en-US"/>
              </w:rPr>
              <w:t xml:space="preserve">saradnje </w:t>
            </w:r>
            <w:r w:rsidR="00CC447D" w:rsidRPr="008D043F">
              <w:rPr>
                <w:rFonts w:asciiTheme="minorHAnsi" w:eastAsia="Calibri" w:hAnsiTheme="minorHAnsi" w:cstheme="minorHAnsi"/>
                <w:sz w:val="18"/>
                <w:szCs w:val="18"/>
                <w:lang w:val="hr-HR"/>
              </w:rPr>
              <w:t>partnerskih institucija vezan za kreiranje znanja i podizanja svijesti o povezanosti okoliša i rodne dimenzije (kontinuirano 2030</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w:t>
            </w:r>
          </w:p>
        </w:tc>
      </w:tr>
      <w:tr w:rsidR="00CC447D" w:rsidRPr="008D043F" w14:paraId="5496C62B"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FD8D78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CD1F71F" w14:textId="77777777" w:rsidR="00CC447D" w:rsidRPr="008D043F" w:rsidRDefault="008F02AF"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5) </w:t>
            </w:r>
            <w:r w:rsidR="00CC447D" w:rsidRPr="008D043F">
              <w:rPr>
                <w:rFonts w:asciiTheme="minorHAnsi" w:eastAsia="Calibri" w:hAnsiTheme="minorHAnsi" w:cstheme="minorHAnsi"/>
                <w:sz w:val="18"/>
                <w:szCs w:val="18"/>
                <w:lang w:val="hr-HR"/>
              </w:rPr>
              <w:t xml:space="preserve">Status promocije </w:t>
            </w:r>
            <w:r w:rsidR="00CC447D" w:rsidRPr="008D043F">
              <w:rPr>
                <w:rFonts w:asciiTheme="minorHAnsi" w:eastAsia="Calibri" w:hAnsiTheme="minorHAnsi" w:cstheme="minorHAnsi"/>
                <w:sz w:val="18"/>
                <w:szCs w:val="18"/>
                <w:lang w:val="hr-HR" w:bidi="en-US"/>
              </w:rPr>
              <w:t>mjera koje mogu utjecati na dizajn proizvoda i sistema za zaštitu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020AE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adekvatna promocija mjera koje mogu utjecati na dizajn proizvoda i sistema za zaštitu okoliš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68DA9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igurana kontinuirana promocija mjera koje mogu utjecati na dizajn proizvoda i promovirani sistemi za zaštitu okoliša (do 2026. pa kontinuirano)</w:t>
            </w:r>
          </w:p>
        </w:tc>
      </w:tr>
      <w:tr w:rsidR="00CC447D" w:rsidRPr="008D043F" w14:paraId="441A300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3D4E5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5F43175" w14:textId="77777777" w:rsidR="00CC447D" w:rsidRPr="008D043F" w:rsidRDefault="00CC447D"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a </w:t>
            </w:r>
            <w:r w:rsidR="0000200B"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 xml:space="preserve">ljudi o značaju zaštite okoliša </w:t>
            </w:r>
          </w:p>
        </w:tc>
      </w:tr>
      <w:tr w:rsidR="005D292D" w:rsidRPr="008D043F" w14:paraId="5568EFD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B0F37A" w14:textId="77777777" w:rsidR="005D292D" w:rsidRPr="008D043F" w:rsidRDefault="005D292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 izvorima finansiranja</w:t>
            </w:r>
          </w:p>
        </w:tc>
        <w:tc>
          <w:tcPr>
            <w:tcW w:w="3549"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02C11822"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88 618 KM</w:t>
            </w:r>
          </w:p>
          <w:p w14:paraId="62E3BA24" w14:textId="44C772AB" w:rsidR="005D292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30% budžetska sredstva, 70% kombinacija ‒ sredstva EU i drugih međunarodnih donatora i ostale donacije</w:t>
            </w:r>
          </w:p>
        </w:tc>
      </w:tr>
      <w:tr w:rsidR="005D292D" w:rsidRPr="008D043F" w14:paraId="6C3F4BE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C6C3A2" w14:textId="77777777" w:rsidR="005D292D" w:rsidRPr="008D043F" w:rsidRDefault="005D292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54BE93B" w14:textId="77777777"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5D292D" w:rsidRPr="008D043F" w14:paraId="0B5F5EF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50DEF3" w14:textId="77777777" w:rsidR="005D292D" w:rsidRPr="008D043F" w:rsidRDefault="005D292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085E2EC" w14:textId="77777777"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nadležne za sve segmente okoliša</w:t>
            </w:r>
            <w:r w:rsidR="00BF02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ključujući jedinice lokalne samouprave</w:t>
            </w:r>
          </w:p>
        </w:tc>
      </w:tr>
      <w:tr w:rsidR="005D292D" w:rsidRPr="008D043F" w14:paraId="7549BFC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4CBCEEC" w14:textId="77777777" w:rsidR="005D292D" w:rsidRPr="008D043F" w:rsidRDefault="005D292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9CE2AB8" w14:textId="19A5350F"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nadležne za sve segmente okoliša</w:t>
            </w:r>
            <w:r w:rsidR="00BF02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ključujući jedinice lokalne samouprave (općine/gradov</w:t>
            </w:r>
            <w:r w:rsidR="00BF02A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u </w:t>
            </w:r>
            <w:r w:rsidR="00BF02A9"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medijima, obrazovnim institucijama, organizacijama civilnog društva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om Federacije </w:t>
            </w:r>
            <w:r w:rsidR="00A845B8" w:rsidRPr="008D043F">
              <w:rPr>
                <w:rFonts w:asciiTheme="minorHAnsi" w:hAnsiTheme="minorHAnsi" w:cstheme="minorHAnsi"/>
                <w:sz w:val="18"/>
                <w:szCs w:val="18"/>
                <w:lang w:val="hr-HR" w:bidi="en-US"/>
              </w:rPr>
              <w:t>BiH</w:t>
            </w:r>
          </w:p>
        </w:tc>
      </w:tr>
      <w:tr w:rsidR="005D292D" w:rsidRPr="008D043F" w14:paraId="3D94150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4EA3D6" w14:textId="77777777" w:rsidR="005D292D" w:rsidRPr="008D043F" w:rsidRDefault="005D292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F0164B" w14:textId="77777777"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javnost, šira javnost, privredni subjekti</w:t>
            </w:r>
          </w:p>
        </w:tc>
      </w:tr>
    </w:tbl>
    <w:p w14:paraId="74F6DECA"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31D4884A"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CDEF4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6084D4"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5F88054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7D5F7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1C4373E"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eastAsia="Calibri" w:hAnsiTheme="minorHAnsi" w:cstheme="minorHAnsi"/>
                <w:b/>
                <w:sz w:val="18"/>
                <w:szCs w:val="18"/>
                <w:lang w:val="hr-HR"/>
              </w:rPr>
              <w:t>7.4. Osigurati visok nivo svijesti javnosti o važnosti zaštite okoliša i uključenosti u proces donošenja odluka, posebno uključenost žena, mladih i društveno osjetljivih grupa</w:t>
            </w:r>
          </w:p>
        </w:tc>
      </w:tr>
      <w:tr w:rsidR="00CC447D" w:rsidRPr="008D043F" w14:paraId="49B2F22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3FB17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87FAF3"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4.2. Poboljšanje učešća javnosti u donošenju odluka koje se tiču okoliša</w:t>
            </w:r>
          </w:p>
        </w:tc>
      </w:tr>
      <w:tr w:rsidR="00CC447D" w:rsidRPr="008D043F" w14:paraId="01840C2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009B0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cPr>
          <w:p w14:paraId="3F486C14"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osigura pristup informacijama i efikasno učešće javnosti u procesima donošenja odluka koje se tiču okoliša, posebno u procesima procjene utjecaja na okoliš i izdavanja okolišnih dozvola. Ova mjera obuhvaća aktivnosti na izgradnji kapaciteta ženskih organizacija civilnog društva za učešće u odlučivanju.</w:t>
            </w:r>
          </w:p>
          <w:p w14:paraId="586723F0"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07DAA4E1" w14:textId="77777777" w:rsidR="00CC447D" w:rsidRPr="008D043F" w:rsidRDefault="00CC447D" w:rsidP="0068355A">
            <w:pPr>
              <w:numPr>
                <w:ilvl w:val="0"/>
                <w:numId w:val="177"/>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 identificiranim potrebama, provedba obuka predstavnika relevantnih institucija u cilju jačanja kapaciteta za organiziranje učinkovitih postupaka </w:t>
            </w:r>
            <w:r w:rsidR="00BF02A9" w:rsidRPr="008D043F">
              <w:rPr>
                <w:rFonts w:asciiTheme="minorHAnsi" w:eastAsia="Calibri" w:hAnsiTheme="minorHAnsi" w:cstheme="minorHAnsi"/>
                <w:sz w:val="18"/>
                <w:szCs w:val="18"/>
                <w:lang w:val="hr-HR"/>
              </w:rPr>
              <w:t xml:space="preserve">učešća </w:t>
            </w:r>
            <w:r w:rsidRPr="008D043F">
              <w:rPr>
                <w:rFonts w:asciiTheme="minorHAnsi" w:eastAsia="Calibri" w:hAnsiTheme="minorHAnsi" w:cstheme="minorHAnsi"/>
                <w:sz w:val="18"/>
                <w:szCs w:val="18"/>
                <w:lang w:val="hr-HR"/>
              </w:rPr>
              <w:t>javnosti</w:t>
            </w:r>
          </w:p>
          <w:p w14:paraId="69F3F46C" w14:textId="77777777" w:rsidR="00CC447D" w:rsidRPr="008D043F" w:rsidRDefault="00CC447D" w:rsidP="0068355A">
            <w:pPr>
              <w:numPr>
                <w:ilvl w:val="0"/>
                <w:numId w:val="177"/>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Mapiranje relevantnih organizacija civilnog društva i ažuriranje postojeće liste</w:t>
            </w:r>
            <w:r w:rsidR="00BF02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jačanje </w:t>
            </w:r>
            <w:r w:rsidR="00BF02A9"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s organizacijama civilnog društva kroz uključivanje u pripremu zakona, podzakonskih i drugih akata, strategija, politika i programa i analiza, kao i kroz procese donošenja prostornih planova i programa, odluka o koncesijama, vodnih akata, procjene utjecaja na okoliš (obje faze), izdavanja okolišnih dozvola i upotrebnih dozvola za rad posebnih postrojenja. Posebno:</w:t>
            </w:r>
          </w:p>
          <w:p w14:paraId="4EF4C546" w14:textId="77777777" w:rsidR="003D2A32" w:rsidRPr="008D043F" w:rsidRDefault="00CC447D" w:rsidP="0068355A">
            <w:pPr>
              <w:pStyle w:val="ListParagraph"/>
              <w:numPr>
                <w:ilvl w:val="0"/>
                <w:numId w:val="246"/>
              </w:numPr>
              <w:spacing w:before="40" w:after="40" w:line="276" w:lineRule="auto"/>
              <w:ind w:left="130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alizacija obaveze </w:t>
            </w:r>
            <w:r w:rsidR="00BF02A9" w:rsidRPr="008D043F">
              <w:rPr>
                <w:rFonts w:asciiTheme="minorHAnsi" w:eastAsia="Calibri" w:hAnsiTheme="minorHAnsi" w:cstheme="minorHAnsi"/>
                <w:sz w:val="18"/>
                <w:szCs w:val="18"/>
                <w:lang w:val="hr-HR"/>
              </w:rPr>
              <w:t xml:space="preserve">konsultacija </w:t>
            </w:r>
            <w:r w:rsidRPr="008D043F">
              <w:rPr>
                <w:rFonts w:asciiTheme="minorHAnsi" w:eastAsia="Calibri" w:hAnsiTheme="minorHAnsi" w:cstheme="minorHAnsi"/>
                <w:sz w:val="18"/>
                <w:szCs w:val="18"/>
                <w:lang w:val="hr-HR"/>
              </w:rPr>
              <w:t>s lokalnim stanovništvom koje je direktno izloženo utjecajima projekta, kroz korištenje posebno osmišljenih pristupa, posebno za osjetljive kategorije stanovništva</w:t>
            </w:r>
          </w:p>
          <w:p w14:paraId="1F40F9CE" w14:textId="67D79DDD" w:rsidR="003D2A32" w:rsidRPr="008D043F" w:rsidRDefault="00CC447D" w:rsidP="0068355A">
            <w:pPr>
              <w:pStyle w:val="ListParagraph"/>
              <w:numPr>
                <w:ilvl w:val="0"/>
                <w:numId w:val="246"/>
              </w:numPr>
              <w:spacing w:before="40" w:after="40" w:line="276" w:lineRule="auto"/>
              <w:ind w:left="130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w:t>
            </w:r>
            <w:r w:rsidR="00BF02A9"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 xml:space="preserve">sa ženskim nevladinim organizacijam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cilju njihovog uključivanja u procese donošenja odluka vezanih za upravljanje okolišem (ovo se posebno odnosi na ženske organizacije koje okupljaju i čije su članice žene koje žive na selu</w:t>
            </w:r>
            <w:r w:rsidR="00BF02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ali i sve druge NVO koje se bave pitanjima ženskih </w:t>
            </w:r>
            <w:r w:rsidRPr="008D043F">
              <w:rPr>
                <w:rFonts w:asciiTheme="minorHAnsi" w:eastAsia="Calibri" w:hAnsiTheme="minorHAnsi" w:cstheme="minorHAnsi"/>
                <w:sz w:val="18"/>
                <w:szCs w:val="18"/>
                <w:lang w:val="hr-HR"/>
              </w:rPr>
              <w:lastRenderedPageBreak/>
              <w:t>ljudskih prava)</w:t>
            </w:r>
          </w:p>
          <w:p w14:paraId="1ABC127B" w14:textId="77777777" w:rsidR="003D2A32" w:rsidRPr="008D043F" w:rsidRDefault="00CC447D" w:rsidP="0068355A">
            <w:pPr>
              <w:pStyle w:val="ListParagraph"/>
              <w:numPr>
                <w:ilvl w:val="0"/>
                <w:numId w:val="246"/>
              </w:numPr>
              <w:spacing w:before="40" w:after="40" w:line="276" w:lineRule="auto"/>
              <w:ind w:left="130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reiranje poticajnih mjera za aktivno uključivanje organizacija mladih u procese donošenja odluka u oblasti okoliša</w:t>
            </w:r>
          </w:p>
          <w:p w14:paraId="3C1DA677" w14:textId="276395FC" w:rsidR="00CC447D" w:rsidRPr="008D043F" w:rsidRDefault="00CC447D" w:rsidP="0068355A">
            <w:pPr>
              <w:pStyle w:val="ListParagraph"/>
              <w:numPr>
                <w:ilvl w:val="0"/>
                <w:numId w:val="246"/>
              </w:numPr>
              <w:spacing w:before="40" w:after="40" w:line="276" w:lineRule="auto"/>
              <w:ind w:left="130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u i jačanje </w:t>
            </w:r>
            <w:r w:rsidR="00BF02A9"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 xml:space="preserve">s krovnom organizacijom mladih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Vijećem mladih </w:t>
            </w:r>
            <w:r w:rsidR="00BF02A9"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p w14:paraId="5887FC65" w14:textId="77777777" w:rsidR="00CC447D" w:rsidRPr="008D043F" w:rsidRDefault="00BF02A9" w:rsidP="0068355A">
            <w:pPr>
              <w:numPr>
                <w:ilvl w:val="0"/>
                <w:numId w:val="177"/>
              </w:numPr>
              <w:spacing w:before="40" w:after="40" w:line="276" w:lineRule="auto"/>
              <w:ind w:left="720" w:hanging="360"/>
              <w:contextualSpacing/>
              <w:rPr>
                <w:rFonts w:asciiTheme="minorHAnsi" w:eastAsia="Calibri" w:hAnsiTheme="minorHAnsi" w:cstheme="minorHAnsi"/>
                <w:sz w:val="18"/>
                <w:szCs w:val="18"/>
                <w:lang w:val="hr-HR"/>
              </w:rPr>
            </w:pPr>
            <w:bookmarkStart w:id="315" w:name="_Hlk95006617"/>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učešća </w:t>
            </w:r>
            <w:r w:rsidR="00CC447D" w:rsidRPr="008D043F">
              <w:rPr>
                <w:rFonts w:asciiTheme="minorHAnsi" w:eastAsia="Calibri" w:hAnsiTheme="minorHAnsi" w:cstheme="minorHAnsi"/>
                <w:i/>
                <w:sz w:val="18"/>
                <w:szCs w:val="18"/>
                <w:lang w:val="hr-HR"/>
              </w:rPr>
              <w:t>Gender</w:t>
            </w:r>
            <w:r w:rsidR="00CC447D" w:rsidRPr="008D043F">
              <w:rPr>
                <w:rFonts w:asciiTheme="minorHAnsi" w:eastAsia="Calibri" w:hAnsiTheme="minorHAnsi" w:cstheme="minorHAnsi"/>
                <w:sz w:val="18"/>
                <w:szCs w:val="18"/>
                <w:lang w:val="hr-HR"/>
              </w:rPr>
              <w:t xml:space="preserve"> centra Federacije BiH u pripremi zakona, podzakonskih i drugih akata, strategija, politika i programa s ciljem utvrđivanja mjera za postizanje ravnopravnosti spolova u oblasti zaštite okoliša</w:t>
            </w:r>
            <w:bookmarkEnd w:id="315"/>
          </w:p>
          <w:p w14:paraId="73EA8E5F" w14:textId="77777777" w:rsidR="00CC447D" w:rsidRPr="008D043F" w:rsidRDefault="00BF02A9" w:rsidP="0068355A">
            <w:pPr>
              <w:numPr>
                <w:ilvl w:val="0"/>
                <w:numId w:val="177"/>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da se obavijest o javnim raspravama s viših </w:t>
            </w:r>
            <w:r w:rsidRPr="008D043F">
              <w:rPr>
                <w:rFonts w:asciiTheme="minorHAnsi" w:eastAsia="Calibri" w:hAnsiTheme="minorHAnsi" w:cstheme="minorHAnsi"/>
                <w:sz w:val="18"/>
                <w:szCs w:val="18"/>
                <w:lang w:val="hr-HR"/>
              </w:rPr>
              <w:t xml:space="preserve">nivoa </w:t>
            </w:r>
            <w:r w:rsidR="00CC447D" w:rsidRPr="008D043F">
              <w:rPr>
                <w:rFonts w:asciiTheme="minorHAnsi" w:eastAsia="Calibri" w:hAnsiTheme="minorHAnsi" w:cstheme="minorHAnsi"/>
                <w:sz w:val="18"/>
                <w:szCs w:val="18"/>
                <w:lang w:val="hr-HR"/>
              </w:rPr>
              <w:t>vlasti prosljeđuje jedinicama lokalne samouprave (općinama/gradovima)</w:t>
            </w:r>
          </w:p>
          <w:p w14:paraId="0864D0FF" w14:textId="77777777" w:rsidR="00CC447D" w:rsidRPr="008D043F" w:rsidRDefault="00CC447D" w:rsidP="0068355A">
            <w:pPr>
              <w:numPr>
                <w:ilvl w:val="0"/>
                <w:numId w:val="177"/>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a </w:t>
            </w:r>
            <w:r w:rsidR="00BF02A9" w:rsidRPr="008D043F">
              <w:rPr>
                <w:rFonts w:asciiTheme="minorHAnsi" w:eastAsia="Calibri" w:hAnsiTheme="minorHAnsi" w:cstheme="minorHAnsi"/>
                <w:sz w:val="18"/>
                <w:szCs w:val="18"/>
                <w:lang w:val="hr-HR"/>
              </w:rPr>
              <w:t xml:space="preserve">saradnja </w:t>
            </w:r>
            <w:r w:rsidRPr="008D043F">
              <w:rPr>
                <w:rFonts w:asciiTheme="minorHAnsi" w:eastAsia="Calibri" w:hAnsiTheme="minorHAnsi" w:cstheme="minorHAnsi"/>
                <w:sz w:val="18"/>
                <w:szCs w:val="18"/>
                <w:lang w:val="hr-HR"/>
              </w:rPr>
              <w:t>s Partnerstvom 27 formiranim za proces monitoringa EU Poglavlja 27 iz civilnog društva, u toku izrade propisa i usklađivanja s pravnom stečevinom EU</w:t>
            </w:r>
          </w:p>
          <w:p w14:paraId="1EB26B21" w14:textId="77777777" w:rsidR="00CC447D" w:rsidRPr="008D043F" w:rsidRDefault="00CC447D" w:rsidP="0068355A">
            <w:pPr>
              <w:numPr>
                <w:ilvl w:val="0"/>
                <w:numId w:val="177"/>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ntinuirana edukacija zaposlenih u resornim institucijama na svim administrativnim </w:t>
            </w:r>
            <w:r w:rsidR="00BF02A9" w:rsidRPr="008D043F">
              <w:rPr>
                <w:rFonts w:asciiTheme="minorHAnsi" w:eastAsia="Calibri" w:hAnsiTheme="minorHAnsi" w:cstheme="minorHAnsi"/>
                <w:sz w:val="18"/>
                <w:szCs w:val="18"/>
                <w:lang w:val="hr-HR"/>
              </w:rPr>
              <w:t xml:space="preserve">nivoima </w:t>
            </w:r>
            <w:r w:rsidRPr="008D043F">
              <w:rPr>
                <w:rFonts w:asciiTheme="minorHAnsi" w:eastAsia="Calibri" w:hAnsiTheme="minorHAnsi" w:cstheme="minorHAnsi"/>
                <w:sz w:val="18"/>
                <w:szCs w:val="18"/>
                <w:lang w:val="hr-HR"/>
              </w:rPr>
              <w:t>o primjeni odredbi Zakona o slobodi pristupa informacijama</w:t>
            </w:r>
          </w:p>
          <w:p w14:paraId="3DC49613" w14:textId="77777777" w:rsidR="00CC447D" w:rsidRPr="008D043F" w:rsidRDefault="00CC447D" w:rsidP="0068355A">
            <w:pPr>
              <w:numPr>
                <w:ilvl w:val="0"/>
                <w:numId w:val="177"/>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mogućavanje javnosti dostupnost svih relevantnih okolišnih informacija na </w:t>
            </w:r>
            <w:r w:rsidRPr="008D043F">
              <w:rPr>
                <w:rFonts w:asciiTheme="minorHAnsi" w:eastAsia="Calibri" w:hAnsiTheme="minorHAnsi" w:cstheme="minorHAnsi"/>
                <w:i/>
                <w:sz w:val="18"/>
                <w:szCs w:val="18"/>
                <w:lang w:val="hr-HR"/>
              </w:rPr>
              <w:t>web</w:t>
            </w:r>
            <w:r w:rsidR="00BF02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ama nadležnih institucija na svim </w:t>
            </w:r>
            <w:r w:rsidR="00BF02A9" w:rsidRPr="008D043F">
              <w:rPr>
                <w:rFonts w:asciiTheme="minorHAnsi" w:eastAsia="Calibri" w:hAnsiTheme="minorHAnsi" w:cstheme="minorHAnsi"/>
                <w:sz w:val="18"/>
                <w:szCs w:val="18"/>
                <w:lang w:val="hr-HR"/>
              </w:rPr>
              <w:t>nivoima</w:t>
            </w:r>
            <w:r w:rsidRPr="008D043F">
              <w:rPr>
                <w:rFonts w:asciiTheme="minorHAnsi" w:eastAsia="Calibri" w:hAnsiTheme="minorHAnsi" w:cstheme="minorHAnsi"/>
                <w:sz w:val="18"/>
                <w:szCs w:val="18"/>
                <w:lang w:val="hr-HR"/>
              </w:rPr>
              <w:t>, uključujući:</w:t>
            </w:r>
          </w:p>
          <w:p w14:paraId="39BE1C83" w14:textId="77777777" w:rsidR="005D292D" w:rsidRPr="008D043F" w:rsidRDefault="00CC447D" w:rsidP="0068355A">
            <w:pPr>
              <w:pStyle w:val="ListParagraph"/>
              <w:numPr>
                <w:ilvl w:val="0"/>
                <w:numId w:val="243"/>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datke iz PRTR registra</w:t>
            </w:r>
          </w:p>
          <w:p w14:paraId="4D589D9D" w14:textId="77777777" w:rsidR="005D292D" w:rsidRPr="008D043F" w:rsidRDefault="00CC447D" w:rsidP="0068355A">
            <w:pPr>
              <w:pStyle w:val="ListParagraph"/>
              <w:numPr>
                <w:ilvl w:val="0"/>
                <w:numId w:val="243"/>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nformacije iz registra okolišnih dozvola i povezanim prethodnim procjenama utjecaja na okoliš i procjenama utjecaja na okoliš (odobrenom Studijom), Rješenjima o odobrenim izvještajima o stanju sigurnosti (SEVESO postrojenja koja skladište opasne supstance)</w:t>
            </w:r>
          </w:p>
          <w:p w14:paraId="5BA36993" w14:textId="77777777" w:rsidR="005D292D" w:rsidRPr="008D043F" w:rsidRDefault="00CC447D" w:rsidP="0068355A">
            <w:pPr>
              <w:pStyle w:val="ListParagraph"/>
              <w:numPr>
                <w:ilvl w:val="0"/>
                <w:numId w:val="243"/>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žuriran popis zakonske regulative iz nadležnosti institucije/organa</w:t>
            </w:r>
          </w:p>
          <w:p w14:paraId="27160891" w14:textId="77777777" w:rsidR="00CC447D" w:rsidRPr="008D043F" w:rsidRDefault="00CC447D" w:rsidP="0068355A">
            <w:pPr>
              <w:pStyle w:val="ListParagraph"/>
              <w:numPr>
                <w:ilvl w:val="0"/>
                <w:numId w:val="243"/>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ruge relevantne okolišne informacije</w:t>
            </w:r>
          </w:p>
          <w:p w14:paraId="13536630" w14:textId="77777777" w:rsidR="00CC447D" w:rsidRPr="008D043F" w:rsidRDefault="00CC447D" w:rsidP="0068355A">
            <w:pPr>
              <w:numPr>
                <w:ilvl w:val="0"/>
                <w:numId w:val="177"/>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mogućavanje javnosti zvaničnu komunikaciju s nadležnim organima na svim </w:t>
            </w:r>
            <w:r w:rsidR="00BF02A9" w:rsidRPr="008D043F">
              <w:rPr>
                <w:rFonts w:asciiTheme="minorHAnsi" w:eastAsia="Calibri" w:hAnsiTheme="minorHAnsi" w:cstheme="minorHAnsi"/>
                <w:sz w:val="18"/>
                <w:szCs w:val="18"/>
                <w:lang w:val="hr-HR"/>
              </w:rPr>
              <w:t xml:space="preserve">nivoima </w:t>
            </w:r>
            <w:r w:rsidRPr="008D043F">
              <w:rPr>
                <w:rFonts w:asciiTheme="minorHAnsi" w:eastAsia="Calibri" w:hAnsiTheme="minorHAnsi" w:cstheme="minorHAnsi"/>
                <w:sz w:val="18"/>
                <w:szCs w:val="18"/>
                <w:lang w:val="hr-HR"/>
              </w:rPr>
              <w:t xml:space="preserve">putem </w:t>
            </w:r>
            <w:r w:rsidR="00BF02A9" w:rsidRPr="008D043F">
              <w:rPr>
                <w:rFonts w:asciiTheme="minorHAnsi" w:eastAsia="Calibri" w:hAnsiTheme="minorHAnsi" w:cstheme="minorHAnsi"/>
                <w:sz w:val="18"/>
                <w:szCs w:val="18"/>
                <w:lang w:val="hr-HR"/>
              </w:rPr>
              <w:t xml:space="preserve">elektronske </w:t>
            </w:r>
            <w:r w:rsidRPr="008D043F">
              <w:rPr>
                <w:rFonts w:asciiTheme="minorHAnsi" w:eastAsia="Calibri" w:hAnsiTheme="minorHAnsi" w:cstheme="minorHAnsi"/>
                <w:sz w:val="18"/>
                <w:szCs w:val="18"/>
                <w:lang w:val="hr-HR"/>
              </w:rPr>
              <w:t>pošte</w:t>
            </w:r>
          </w:p>
        </w:tc>
      </w:tr>
      <w:tr w:rsidR="00CC447D" w:rsidRPr="008D043F" w14:paraId="79DB69F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D3811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A0C6DC1"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0243A966"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17D154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A70C7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195A41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C5F4E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951323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BF02A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010C5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0CFAD38F"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8C6533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7368C8" w14:textId="77777777" w:rsidR="00CC447D" w:rsidRPr="008D043F" w:rsidRDefault="00CC447D" w:rsidP="0068355A">
            <w:pPr>
              <w:numPr>
                <w:ilvl w:val="0"/>
                <w:numId w:val="17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apaciteti institucija za organiziranje efektivnih mehanizama učešća javnosti</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879E8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spostavljeni su određeni kapaciteti institucija za organiziranje procesa učešća javnosti, međutim</w:t>
            </w:r>
            <w:r w:rsidR="00BF02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DA04E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jačani kapaciteti institucija za organiziranje efektivnih mehanizama učešća javnosti (2030.)</w:t>
            </w:r>
          </w:p>
        </w:tc>
      </w:tr>
      <w:tr w:rsidR="00CC447D" w:rsidRPr="008D043F" w14:paraId="4DA044D3"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D92CCE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3CC4782" w14:textId="77777777" w:rsidR="00CC447D" w:rsidRPr="008D043F" w:rsidRDefault="00BF02A9" w:rsidP="0068355A">
            <w:pPr>
              <w:numPr>
                <w:ilvl w:val="0"/>
                <w:numId w:val="17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vo saradnje</w:t>
            </w:r>
            <w:r w:rsidR="00CC447D" w:rsidRPr="008D043F">
              <w:rPr>
                <w:rFonts w:asciiTheme="minorHAnsi" w:eastAsia="Calibri" w:hAnsiTheme="minorHAnsi" w:cstheme="minorHAnsi"/>
                <w:sz w:val="18"/>
                <w:szCs w:val="18"/>
                <w:lang w:val="hr-HR"/>
              </w:rPr>
              <w:t xml:space="preserve"> između Federalnog ministarstva okoliša i turizma i drugih institucija </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E034E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institucionalna </w:t>
            </w:r>
            <w:r w:rsidR="00BF02A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između </w:t>
            </w:r>
            <w:r w:rsidRPr="008D043F">
              <w:rPr>
                <w:rFonts w:asciiTheme="minorHAnsi" w:eastAsia="Calibri" w:hAnsiTheme="minorHAnsi" w:cstheme="minorHAnsi"/>
                <w:sz w:val="18"/>
                <w:szCs w:val="18"/>
                <w:lang w:val="hr-HR"/>
              </w:rPr>
              <w:t xml:space="preserve">Federalnog ministarstva okoliša i turizma i </w:t>
            </w:r>
            <w:r w:rsidRPr="008D043F">
              <w:rPr>
                <w:rFonts w:asciiTheme="minorHAnsi" w:hAnsiTheme="minorHAnsi" w:cstheme="minorHAnsi"/>
                <w:sz w:val="18"/>
                <w:szCs w:val="18"/>
                <w:lang w:val="hr-HR" w:bidi="en-US"/>
              </w:rPr>
              <w:t xml:space="preserve">drugih institucija u sektoru </w:t>
            </w:r>
            <w:r w:rsidRPr="008D043F">
              <w:rPr>
                <w:rFonts w:asciiTheme="minorHAnsi" w:hAnsiTheme="minorHAnsi" w:cstheme="minorHAnsi"/>
                <w:sz w:val="18"/>
                <w:szCs w:val="18"/>
                <w:lang w:val="hr-HR" w:bidi="en-US"/>
              </w:rPr>
              <w:lastRenderedPageBreak/>
              <w:t>okoliša s organizacijama civilnog društv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5A19E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Ojačana </w:t>
            </w:r>
            <w:r w:rsidR="00BF02A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između </w:t>
            </w:r>
            <w:r w:rsidRPr="008D043F">
              <w:rPr>
                <w:rFonts w:asciiTheme="minorHAnsi" w:eastAsia="Calibri" w:hAnsiTheme="minorHAnsi" w:cstheme="minorHAnsi"/>
                <w:sz w:val="18"/>
                <w:szCs w:val="18"/>
                <w:lang w:val="hr-HR"/>
              </w:rPr>
              <w:t xml:space="preserve">Federalnog ministarstva okoliša i turizma i </w:t>
            </w:r>
            <w:r w:rsidRPr="008D043F">
              <w:rPr>
                <w:rFonts w:asciiTheme="minorHAnsi" w:hAnsiTheme="minorHAnsi" w:cstheme="minorHAnsi"/>
                <w:sz w:val="18"/>
                <w:szCs w:val="18"/>
                <w:lang w:val="hr-HR" w:bidi="en-US"/>
              </w:rPr>
              <w:t xml:space="preserve">drugih institucija u </w:t>
            </w:r>
            <w:r w:rsidRPr="008D043F">
              <w:rPr>
                <w:rFonts w:asciiTheme="minorHAnsi" w:hAnsiTheme="minorHAnsi" w:cstheme="minorHAnsi"/>
                <w:sz w:val="18"/>
                <w:szCs w:val="18"/>
                <w:lang w:val="hr-HR" w:bidi="en-US"/>
              </w:rPr>
              <w:lastRenderedPageBreak/>
              <w:t>sektoru okoliša s organizacijama civilnog društva (2030.)</w:t>
            </w:r>
          </w:p>
        </w:tc>
      </w:tr>
      <w:tr w:rsidR="00CC447D" w:rsidRPr="008D043F" w14:paraId="10BDD66D"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87D3C4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7F3429" w14:textId="77777777" w:rsidR="00CC447D" w:rsidRPr="008D043F" w:rsidRDefault="00BF02A9" w:rsidP="0068355A">
            <w:pPr>
              <w:numPr>
                <w:ilvl w:val="0"/>
                <w:numId w:val="17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vo saradnje</w:t>
            </w:r>
            <w:r w:rsidR="00CC447D" w:rsidRPr="008D043F">
              <w:rPr>
                <w:rFonts w:asciiTheme="minorHAnsi" w:eastAsia="Calibri" w:hAnsiTheme="minorHAnsi" w:cstheme="minorHAnsi"/>
                <w:sz w:val="18"/>
                <w:szCs w:val="18"/>
                <w:lang w:val="hr-HR"/>
              </w:rPr>
              <w:t xml:space="preserve"> između Federalnog ministarstva okoliša i turizma</w:t>
            </w:r>
            <w:r w:rsidR="00CC447D" w:rsidRPr="008D043F">
              <w:rPr>
                <w:rFonts w:asciiTheme="minorHAnsi" w:hAnsiTheme="minorHAnsi" w:cstheme="minorHAnsi"/>
                <w:sz w:val="18"/>
                <w:szCs w:val="18"/>
                <w:lang w:val="hr-HR" w:bidi="en-US"/>
              </w:rPr>
              <w:t xml:space="preserve"> i </w:t>
            </w:r>
            <w:r w:rsidR="00CC447D" w:rsidRPr="008D043F">
              <w:rPr>
                <w:rFonts w:asciiTheme="minorHAnsi" w:hAnsiTheme="minorHAnsi" w:cstheme="minorHAnsi"/>
                <w:i/>
                <w:sz w:val="18"/>
                <w:szCs w:val="18"/>
                <w:lang w:val="hr-HR" w:bidi="en-US"/>
              </w:rPr>
              <w:t>Gender</w:t>
            </w:r>
            <w:r w:rsidR="00CC447D" w:rsidRPr="008D043F">
              <w:rPr>
                <w:rFonts w:asciiTheme="minorHAnsi" w:hAnsiTheme="minorHAnsi" w:cstheme="minorHAnsi"/>
                <w:sz w:val="18"/>
                <w:szCs w:val="18"/>
                <w:lang w:val="hr-HR" w:bidi="en-US"/>
              </w:rPr>
              <w:t xml:space="preserve"> centra Federacije 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00C8BD" w14:textId="77777777" w:rsidR="00CC447D" w:rsidRPr="008D043F" w:rsidRDefault="00CC447D" w:rsidP="0068355A">
            <w:pPr>
              <w:spacing w:before="40" w:after="40" w:line="276" w:lineRule="auto"/>
              <w:rPr>
                <w:rFonts w:asciiTheme="minorHAnsi" w:hAnsiTheme="minorHAnsi" w:cstheme="minorHAnsi"/>
                <w:strike/>
                <w:sz w:val="18"/>
                <w:szCs w:val="18"/>
                <w:lang w:val="hr-HR" w:bidi="en-US"/>
              </w:rPr>
            </w:pPr>
            <w:r w:rsidRPr="008D043F">
              <w:rPr>
                <w:rFonts w:asciiTheme="minorHAnsi" w:hAnsiTheme="minorHAnsi" w:cstheme="minorHAnsi"/>
                <w:sz w:val="18"/>
                <w:szCs w:val="18"/>
                <w:lang w:val="hr-HR" w:bidi="en-US"/>
              </w:rPr>
              <w:t xml:space="preserve">Uspostavljena je </w:t>
            </w:r>
            <w:r w:rsidR="00BF02A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i dvosmjerna komunikacija između </w:t>
            </w:r>
            <w:r w:rsidRPr="008D043F">
              <w:rPr>
                <w:rFonts w:asciiTheme="minorHAnsi" w:eastAsia="Calibri" w:hAnsiTheme="minorHAnsi" w:cstheme="minorHAnsi"/>
                <w:sz w:val="18"/>
                <w:szCs w:val="18"/>
                <w:lang w:val="hr-HR"/>
              </w:rPr>
              <w:t>Federalnog ministarstva okoliša i turizma</w:t>
            </w:r>
            <w:r w:rsidRPr="008D043F">
              <w:rPr>
                <w:rFonts w:asciiTheme="minorHAnsi" w:hAnsiTheme="minorHAnsi" w:cstheme="minorHAnsi"/>
                <w:sz w:val="18"/>
                <w:szCs w:val="18"/>
                <w:lang w:val="hr-HR" w:bidi="en-US"/>
              </w:rPr>
              <w:t xml:space="preserve">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a Federacije BiH</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21A4D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isok </w:t>
            </w:r>
            <w:r w:rsidR="00BF02A9" w:rsidRPr="008D043F">
              <w:rPr>
                <w:rFonts w:asciiTheme="minorHAnsi" w:hAnsiTheme="minorHAnsi" w:cstheme="minorHAnsi"/>
                <w:sz w:val="18"/>
                <w:szCs w:val="18"/>
                <w:lang w:val="hr-HR" w:bidi="en-US"/>
              </w:rPr>
              <w:t>nivo saradnje</w:t>
            </w:r>
            <w:r w:rsidRPr="008D043F">
              <w:rPr>
                <w:rFonts w:asciiTheme="minorHAnsi" w:hAnsiTheme="minorHAnsi" w:cstheme="minorHAnsi"/>
                <w:sz w:val="18"/>
                <w:szCs w:val="18"/>
                <w:lang w:val="hr-HR" w:bidi="en-US"/>
              </w:rPr>
              <w:t xml:space="preserve"> i komunikacije između </w:t>
            </w:r>
            <w:r w:rsidRPr="008D043F">
              <w:rPr>
                <w:rFonts w:asciiTheme="minorHAnsi" w:eastAsia="Calibri" w:hAnsiTheme="minorHAnsi" w:cstheme="minorHAnsi"/>
                <w:sz w:val="18"/>
                <w:szCs w:val="18"/>
                <w:lang w:val="hr-HR"/>
              </w:rPr>
              <w:t>Federalnog ministarstva okoliša i turizma</w:t>
            </w:r>
            <w:r w:rsidRPr="008D043F">
              <w:rPr>
                <w:rFonts w:asciiTheme="minorHAnsi" w:hAnsiTheme="minorHAnsi" w:cstheme="minorHAnsi"/>
                <w:sz w:val="18"/>
                <w:szCs w:val="18"/>
                <w:lang w:val="hr-HR" w:bidi="en-US"/>
              </w:rPr>
              <w:t xml:space="preserve">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a Federacije BiH (kontinuirano</w:t>
            </w:r>
            <w:r w:rsidR="00BF02A9" w:rsidRPr="008D043F">
              <w:rPr>
                <w:rFonts w:asciiTheme="minorHAnsi" w:hAnsiTheme="minorHAnsi" w:cstheme="minorHAnsi"/>
                <w:sz w:val="18"/>
                <w:szCs w:val="18"/>
                <w:lang w:val="hr-HR" w:bidi="en-US"/>
              </w:rPr>
              <w:t xml:space="preserve">  ‒ </w:t>
            </w:r>
            <w:r w:rsidRPr="008D043F">
              <w:rPr>
                <w:rFonts w:asciiTheme="minorHAnsi" w:hAnsiTheme="minorHAnsi" w:cstheme="minorHAnsi"/>
                <w:sz w:val="18"/>
                <w:szCs w:val="18"/>
                <w:lang w:val="hr-HR" w:bidi="en-US"/>
              </w:rPr>
              <w:t>2030.)</w:t>
            </w:r>
          </w:p>
        </w:tc>
      </w:tr>
      <w:tr w:rsidR="00CC447D" w:rsidRPr="008D043F" w14:paraId="59BB6682"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DD7D2E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C32124" w14:textId="77777777" w:rsidR="00CC447D" w:rsidRPr="008D043F" w:rsidRDefault="00BF02A9" w:rsidP="0068355A">
            <w:pPr>
              <w:numPr>
                <w:ilvl w:val="0"/>
                <w:numId w:val="17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vo </w:t>
            </w:r>
            <w:r w:rsidR="00CC447D" w:rsidRPr="008D043F">
              <w:rPr>
                <w:rFonts w:asciiTheme="minorHAnsi" w:eastAsia="Calibri" w:hAnsiTheme="minorHAnsi" w:cstheme="minorHAnsi"/>
                <w:sz w:val="18"/>
                <w:szCs w:val="18"/>
                <w:lang w:val="hr-HR"/>
              </w:rPr>
              <w:t xml:space="preserve">prijenosa obavijesti o javnim raspravama s viših </w:t>
            </w:r>
            <w:r w:rsidRPr="008D043F">
              <w:rPr>
                <w:rFonts w:asciiTheme="minorHAnsi" w:eastAsia="Calibri" w:hAnsiTheme="minorHAnsi" w:cstheme="minorHAnsi"/>
                <w:sz w:val="18"/>
                <w:szCs w:val="18"/>
                <w:lang w:val="hr-HR"/>
              </w:rPr>
              <w:t xml:space="preserve">nivoa </w:t>
            </w:r>
            <w:r w:rsidR="00CC447D" w:rsidRPr="008D043F">
              <w:rPr>
                <w:rFonts w:asciiTheme="minorHAnsi" w:eastAsia="Calibri" w:hAnsiTheme="minorHAnsi" w:cstheme="minorHAnsi"/>
                <w:sz w:val="18"/>
                <w:szCs w:val="18"/>
                <w:lang w:val="hr-HR"/>
              </w:rPr>
              <w:t>vlasti jedinicama lokalne samouprav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DB3C8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w:t>
            </w:r>
            <w:r w:rsidRPr="008D043F">
              <w:rPr>
                <w:rFonts w:asciiTheme="minorHAnsi" w:eastAsia="Calibri" w:hAnsiTheme="minorHAnsi" w:cstheme="minorHAnsi"/>
                <w:sz w:val="18"/>
                <w:szCs w:val="18"/>
                <w:lang w:val="hr-HR"/>
              </w:rPr>
              <w:t xml:space="preserve">bavijesti o javnim raspravama često se ne prenose s viših </w:t>
            </w:r>
            <w:r w:rsidR="00BF02A9" w:rsidRPr="008D043F">
              <w:rPr>
                <w:rFonts w:asciiTheme="minorHAnsi" w:eastAsia="Calibri" w:hAnsiTheme="minorHAnsi" w:cstheme="minorHAnsi"/>
                <w:sz w:val="18"/>
                <w:szCs w:val="18"/>
                <w:lang w:val="hr-HR"/>
              </w:rPr>
              <w:t>nivoa</w:t>
            </w:r>
            <w:r w:rsidRPr="008D043F">
              <w:rPr>
                <w:rFonts w:asciiTheme="minorHAnsi" w:eastAsia="Calibri" w:hAnsiTheme="minorHAnsi" w:cstheme="minorHAnsi"/>
                <w:sz w:val="18"/>
                <w:szCs w:val="18"/>
                <w:lang w:val="hr-HR"/>
              </w:rPr>
              <w:t xml:space="preserve"> vlasti jedinicama lokalne samouprave</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AD770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 prijenos obavijesti o javnim raspravama </w:t>
            </w:r>
            <w:r w:rsidRPr="008D043F">
              <w:rPr>
                <w:rFonts w:asciiTheme="minorHAnsi" w:eastAsia="Calibri" w:hAnsiTheme="minorHAnsi" w:cstheme="minorHAnsi"/>
                <w:sz w:val="18"/>
                <w:szCs w:val="18"/>
                <w:lang w:val="hr-HR"/>
              </w:rPr>
              <w:t xml:space="preserve">s viših </w:t>
            </w:r>
            <w:r w:rsidR="00BF02A9" w:rsidRPr="008D043F">
              <w:rPr>
                <w:rFonts w:asciiTheme="minorHAnsi" w:eastAsia="Calibri" w:hAnsiTheme="minorHAnsi" w:cstheme="minorHAnsi"/>
                <w:sz w:val="18"/>
                <w:szCs w:val="18"/>
                <w:lang w:val="hr-HR"/>
              </w:rPr>
              <w:t>nivoa</w:t>
            </w:r>
            <w:r w:rsidRPr="008D043F">
              <w:rPr>
                <w:rFonts w:asciiTheme="minorHAnsi" w:eastAsia="Calibri" w:hAnsiTheme="minorHAnsi" w:cstheme="minorHAnsi"/>
                <w:sz w:val="18"/>
                <w:szCs w:val="18"/>
                <w:lang w:val="hr-HR"/>
              </w:rPr>
              <w:t xml:space="preserve"> vlasti jedinicama lokalne samouprave (kontinuirano</w:t>
            </w:r>
            <w:r w:rsidR="00BF02A9" w:rsidRPr="008D043F">
              <w:rPr>
                <w:rFonts w:asciiTheme="minorHAnsi" w:eastAsia="Calibri" w:hAnsiTheme="minorHAnsi" w:cstheme="minorHAnsi"/>
                <w:sz w:val="18"/>
                <w:szCs w:val="18"/>
                <w:lang w:val="hr-HR"/>
              </w:rPr>
              <w:t xml:space="preserve"> ‒ </w:t>
            </w:r>
            <w:r w:rsidRPr="008D043F">
              <w:rPr>
                <w:rFonts w:asciiTheme="minorHAnsi" w:eastAsia="Calibri" w:hAnsiTheme="minorHAnsi" w:cstheme="minorHAnsi"/>
                <w:sz w:val="18"/>
                <w:szCs w:val="18"/>
                <w:lang w:val="hr-HR"/>
              </w:rPr>
              <w:t>2030.)</w:t>
            </w:r>
          </w:p>
        </w:tc>
      </w:tr>
      <w:tr w:rsidR="00CC447D" w:rsidRPr="008D043F" w14:paraId="57670411"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55880D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528182" w14:textId="77777777" w:rsidR="00CC447D" w:rsidRPr="008D043F" w:rsidRDefault="00CC447D" w:rsidP="0068355A">
            <w:pPr>
              <w:numPr>
                <w:ilvl w:val="0"/>
                <w:numId w:val="17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BF02A9"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s Partnerstvom 27</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3F18D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institucionalna </w:t>
            </w:r>
            <w:r w:rsidR="00BF02A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s </w:t>
            </w:r>
            <w:r w:rsidRPr="008D043F">
              <w:rPr>
                <w:rFonts w:asciiTheme="minorHAnsi" w:eastAsia="Calibri" w:hAnsiTheme="minorHAnsi" w:cstheme="minorHAnsi"/>
                <w:sz w:val="18"/>
                <w:szCs w:val="18"/>
                <w:lang w:val="hr-HR"/>
              </w:rPr>
              <w:t>Partnerstvom 27</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A7D36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BF02A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s Partnerstvom 27 (kontinuirano</w:t>
            </w:r>
            <w:r w:rsidR="00BF02A9" w:rsidRPr="008D043F">
              <w:rPr>
                <w:rFonts w:asciiTheme="minorHAnsi" w:hAnsiTheme="minorHAnsi" w:cstheme="minorHAnsi"/>
                <w:sz w:val="18"/>
                <w:szCs w:val="18"/>
                <w:lang w:val="hr-HR" w:bidi="en-US"/>
              </w:rPr>
              <w:t xml:space="preserve"> ‒ </w:t>
            </w:r>
            <w:r w:rsidRPr="008D043F">
              <w:rPr>
                <w:rFonts w:asciiTheme="minorHAnsi" w:hAnsiTheme="minorHAnsi" w:cstheme="minorHAnsi"/>
                <w:sz w:val="18"/>
                <w:szCs w:val="18"/>
                <w:lang w:val="hr-HR" w:bidi="en-US"/>
              </w:rPr>
              <w:t>2030.)</w:t>
            </w:r>
          </w:p>
        </w:tc>
      </w:tr>
      <w:tr w:rsidR="00CC447D" w:rsidRPr="008D043F" w14:paraId="386FE4B7"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613E99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F58239" w14:textId="77777777" w:rsidR="00CC447D" w:rsidRPr="008D043F" w:rsidRDefault="00CC447D" w:rsidP="0068355A">
            <w:pPr>
              <w:numPr>
                <w:ilvl w:val="0"/>
                <w:numId w:val="17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vedba edukacija o Zakonu o slobodi pristupa informacijama (ZOSPI)</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91B74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Edukacije se povremeno provode</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30C7D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e planirane edukacije o ZOSPI</w:t>
            </w:r>
            <w:r w:rsidR="00571414" w:rsidRPr="008D043F">
              <w:rPr>
                <w:rFonts w:asciiTheme="minorHAnsi" w:hAnsiTheme="minorHAnsi" w:cstheme="minorHAnsi"/>
                <w:sz w:val="18"/>
                <w:szCs w:val="18"/>
                <w:lang w:val="hr-HR" w:bidi="en-US"/>
              </w:rPr>
              <w:t>-ju</w:t>
            </w:r>
            <w:r w:rsidRPr="008D043F">
              <w:rPr>
                <w:rFonts w:asciiTheme="minorHAnsi" w:hAnsiTheme="minorHAnsi" w:cstheme="minorHAnsi"/>
                <w:sz w:val="18"/>
                <w:szCs w:val="18"/>
                <w:lang w:val="hr-HR" w:bidi="en-US"/>
              </w:rPr>
              <w:t xml:space="preserve"> (periodično </w:t>
            </w:r>
            <w:r w:rsidR="00270385"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8D043F" w14:paraId="77044B83"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7A6174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D6B2C3" w14:textId="77777777" w:rsidR="00CC447D" w:rsidRPr="008D043F" w:rsidRDefault="00CC447D" w:rsidP="0068355A">
            <w:pPr>
              <w:numPr>
                <w:ilvl w:val="0"/>
                <w:numId w:val="17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vna dostupnost informacija o okolišu na </w:t>
            </w:r>
            <w:r w:rsidRPr="008D043F">
              <w:rPr>
                <w:rFonts w:asciiTheme="minorHAnsi" w:eastAsia="Calibri" w:hAnsiTheme="minorHAnsi" w:cstheme="minorHAnsi"/>
                <w:i/>
                <w:sz w:val="18"/>
                <w:szCs w:val="18"/>
                <w:lang w:val="hr-HR"/>
              </w:rPr>
              <w:t>web</w:t>
            </w:r>
            <w:r w:rsidR="00270385"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ama nadležnih institucija na svim </w:t>
            </w:r>
            <w:r w:rsidR="00270385" w:rsidRPr="008D043F">
              <w:rPr>
                <w:rFonts w:asciiTheme="minorHAnsi" w:eastAsia="Calibri" w:hAnsiTheme="minorHAnsi" w:cstheme="minorHAnsi"/>
                <w:sz w:val="18"/>
                <w:szCs w:val="18"/>
                <w:lang w:val="hr-HR"/>
              </w:rPr>
              <w:t>nivoi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94CBBD" w14:textId="77777777" w:rsidR="00CC447D" w:rsidRPr="008D043F" w:rsidRDefault="00AD34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 xml:space="preserve">– sve informacije nisu dostupne na </w:t>
            </w:r>
            <w:r w:rsidR="00270385" w:rsidRPr="008D043F">
              <w:rPr>
                <w:rFonts w:asciiTheme="minorHAnsi" w:hAnsiTheme="minorHAnsi" w:cstheme="minorHAnsi"/>
                <w:i/>
                <w:sz w:val="18"/>
                <w:szCs w:val="18"/>
                <w:lang w:val="hr-HR" w:bidi="en-US"/>
              </w:rPr>
              <w:t>web</w:t>
            </w:r>
            <w:r w:rsidR="00270385"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stranicama, odnosno ne ažuriraju se redovno</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58F6E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relevantne informacije o okolišu su javno dostupne, prvenstveno putem zvaničnih </w:t>
            </w:r>
            <w:r w:rsidRPr="008D043F">
              <w:rPr>
                <w:rFonts w:asciiTheme="minorHAnsi" w:hAnsiTheme="minorHAnsi" w:cstheme="minorHAnsi"/>
                <w:i/>
                <w:sz w:val="18"/>
                <w:szCs w:val="18"/>
                <w:lang w:val="hr-HR" w:bidi="en-US"/>
              </w:rPr>
              <w:t>web</w:t>
            </w:r>
            <w:r w:rsidR="00270385"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stranica institucija (kontinuirano</w:t>
            </w:r>
            <w:r w:rsidR="0027038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4E3ED951" w14:textId="77777777" w:rsidTr="00911BA9">
        <w:trPr>
          <w:trHeight w:val="274"/>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AD1D3C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B573FE" w14:textId="77777777" w:rsidR="00CC447D" w:rsidRPr="008D043F" w:rsidRDefault="00CC447D" w:rsidP="0068355A">
            <w:pPr>
              <w:numPr>
                <w:ilvl w:val="0"/>
                <w:numId w:val="176"/>
              </w:numPr>
              <w:spacing w:before="40" w:after="40" w:line="276" w:lineRule="auto"/>
              <w:ind w:left="265" w:hanging="265"/>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Funkcionalnost elektronske/</w:t>
            </w:r>
            <w:r w:rsidRPr="008D043F">
              <w:rPr>
                <w:rFonts w:asciiTheme="minorHAnsi" w:hAnsiTheme="minorHAnsi" w:cstheme="minorHAnsi"/>
                <w:i/>
                <w:color w:val="000000"/>
                <w:sz w:val="18"/>
                <w:szCs w:val="18"/>
                <w:lang w:val="hr-HR"/>
              </w:rPr>
              <w:t>online</w:t>
            </w:r>
            <w:r w:rsidRPr="008D043F">
              <w:rPr>
                <w:rFonts w:asciiTheme="minorHAnsi" w:hAnsiTheme="minorHAnsi" w:cstheme="minorHAnsi"/>
                <w:color w:val="000000"/>
                <w:sz w:val="18"/>
                <w:szCs w:val="18"/>
                <w:lang w:val="hr-HR"/>
              </w:rPr>
              <w:t xml:space="preserve"> komunikacije između nadležnih institucija i javnosti</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22FD23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postavljeni su kanali komunikacije putem elektronske pošte –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A0FE0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postavljena funkcionalna komunikacija putem elektronske pošte (2026. pa kontinuirano)</w:t>
            </w:r>
          </w:p>
        </w:tc>
      </w:tr>
      <w:tr w:rsidR="00CC447D" w:rsidRPr="008D043F" w14:paraId="58D9BD7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23D2C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55A6B7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čanje prim</w:t>
            </w:r>
            <w:r w:rsidR="00AE2C16"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ne principa dobrog upravljanja kroz veću transparentnost i nove mehanizme učešća javnosti, posebno pripadnika i pripadnica ranjivih grupa </w:t>
            </w:r>
          </w:p>
        </w:tc>
      </w:tr>
      <w:tr w:rsidR="00CC447D" w:rsidRPr="008D043F" w14:paraId="110F11F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47A85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E23D04"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81 794 KM</w:t>
            </w:r>
          </w:p>
          <w:p w14:paraId="21F3624E" w14:textId="224B7555"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kombinacije ‒ sredstva EU i drugih međunarodnih donatora i ostale donacije</w:t>
            </w:r>
          </w:p>
        </w:tc>
      </w:tr>
      <w:tr w:rsidR="00CC447D" w:rsidRPr="008D043F" w14:paraId="4B62F735"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31237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29A9C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7660BB1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EB283C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175FC6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2B0C7F1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F6E3C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58D5BED" w14:textId="2F2C15F8"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i nadležna kantonalna ministarstva, sve institucije nadležne za oblast okoliša u Federaciji </w:t>
            </w:r>
            <w:r w:rsidR="00A845B8"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w:t>
            </w:r>
          </w:p>
        </w:tc>
      </w:tr>
      <w:tr w:rsidR="00CC447D" w:rsidRPr="008D043F" w14:paraId="0A7AAD5C"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73A59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A35ED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javnost, šira javnost</w:t>
            </w:r>
          </w:p>
        </w:tc>
      </w:tr>
    </w:tbl>
    <w:p w14:paraId="1F5965EF"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1464A47D" w14:textId="77777777" w:rsidTr="003D2A32">
        <w:trPr>
          <w:trHeight w:val="567"/>
        </w:trPr>
        <w:tc>
          <w:tcPr>
            <w:tcW w:w="1451" w:type="pct"/>
            <w:shd w:val="clear" w:color="auto" w:fill="009D73"/>
            <w:vAlign w:val="center"/>
          </w:tcPr>
          <w:p w14:paraId="43A84E8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2ADA511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1D2DECC3" w14:textId="77777777" w:rsidTr="003D2A32">
        <w:trPr>
          <w:trHeight w:val="567"/>
        </w:trPr>
        <w:tc>
          <w:tcPr>
            <w:tcW w:w="1451" w:type="pct"/>
            <w:shd w:val="clear" w:color="auto" w:fill="009D73"/>
            <w:vAlign w:val="center"/>
          </w:tcPr>
          <w:p w14:paraId="7407026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4BF550EA"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eastAsia="Calibri" w:hAnsiTheme="minorHAnsi" w:cstheme="minorHAnsi"/>
                <w:b/>
                <w:sz w:val="18"/>
                <w:szCs w:val="18"/>
                <w:lang w:val="hr-HR"/>
              </w:rPr>
              <w:t>7.4. Osigurati visok nivo svijesti javnosti o važnosti zaštite okoliša i uključenosti u proces donošenja odluka, posebno uključenost žena, mladih i društveno osjetljivih grupa</w:t>
            </w:r>
          </w:p>
        </w:tc>
      </w:tr>
      <w:tr w:rsidR="00CC447D" w:rsidRPr="008D043F" w14:paraId="54DCC3B8" w14:textId="77777777" w:rsidTr="003D2A32">
        <w:trPr>
          <w:trHeight w:val="567"/>
        </w:trPr>
        <w:tc>
          <w:tcPr>
            <w:tcW w:w="1451" w:type="pct"/>
            <w:shd w:val="clear" w:color="auto" w:fill="009D73"/>
            <w:vAlign w:val="center"/>
          </w:tcPr>
          <w:p w14:paraId="05E0C0D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1A51F2D0" w14:textId="5B1B4769"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16" w:name="_Hlk95006663"/>
            <w:r w:rsidRPr="008D043F">
              <w:rPr>
                <w:rFonts w:asciiTheme="minorHAnsi" w:eastAsia="Calibri" w:hAnsiTheme="minorHAnsi" w:cstheme="minorHAnsi"/>
                <w:b/>
                <w:sz w:val="18"/>
                <w:szCs w:val="18"/>
                <w:lang w:val="hr-HR"/>
              </w:rPr>
              <w:t xml:space="preserve">7.4.3. Izrada i objavljivanje izvještaja o stanju okoliša u Federaciji </w:t>
            </w:r>
            <w:bookmarkEnd w:id="316"/>
            <w:r w:rsidR="00A845B8" w:rsidRPr="008D043F">
              <w:rPr>
                <w:rFonts w:asciiTheme="minorHAnsi" w:eastAsia="Calibri" w:hAnsiTheme="minorHAnsi" w:cstheme="minorHAnsi"/>
                <w:b/>
                <w:sz w:val="18"/>
                <w:szCs w:val="18"/>
                <w:lang w:val="hr-HR"/>
              </w:rPr>
              <w:t>BiH</w:t>
            </w:r>
          </w:p>
        </w:tc>
      </w:tr>
      <w:tr w:rsidR="00CC447D" w:rsidRPr="008D043F" w14:paraId="3FC0AB8F" w14:textId="77777777" w:rsidTr="003D2A32">
        <w:trPr>
          <w:trHeight w:val="567"/>
        </w:trPr>
        <w:tc>
          <w:tcPr>
            <w:tcW w:w="1451" w:type="pct"/>
            <w:shd w:val="clear" w:color="auto" w:fill="009D73"/>
            <w:vAlign w:val="center"/>
          </w:tcPr>
          <w:p w14:paraId="344D3F7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1289697E" w14:textId="45D97B4D"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17" w:name="_Hlk95006679"/>
            <w:r w:rsidRPr="008D043F">
              <w:rPr>
                <w:rFonts w:asciiTheme="minorHAnsi" w:eastAsia="Calibri" w:hAnsiTheme="minorHAnsi" w:cstheme="minorHAnsi"/>
                <w:sz w:val="18"/>
                <w:szCs w:val="18"/>
                <w:lang w:val="hr-HR"/>
              </w:rPr>
              <w:t xml:space="preserve">Cilj ove mjere je da se uspostavi sistem za redovnu izradu i objavljivanje izvještaja o stanju okoliša u Federaciji </w:t>
            </w:r>
            <w:bookmarkEnd w:id="317"/>
            <w:r w:rsidR="00A845B8" w:rsidRPr="008D043F">
              <w:rPr>
                <w:rFonts w:asciiTheme="minorHAnsi" w:eastAsia="Calibri" w:hAnsiTheme="minorHAnsi" w:cstheme="minorHAnsi"/>
                <w:sz w:val="18"/>
                <w:szCs w:val="18"/>
                <w:lang w:val="hr-HR"/>
              </w:rPr>
              <w:t>BiH.</w:t>
            </w:r>
          </w:p>
          <w:p w14:paraId="3CA0BA66"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18" w:name="_Hlk95006689"/>
            <w:r w:rsidRPr="008D043F">
              <w:rPr>
                <w:rFonts w:asciiTheme="minorHAnsi" w:eastAsia="Calibri" w:hAnsiTheme="minorHAnsi" w:cstheme="minorHAnsi"/>
                <w:sz w:val="18"/>
                <w:szCs w:val="18"/>
                <w:lang w:val="hr-HR"/>
              </w:rPr>
              <w:t>Okvirna područja djelovanja</w:t>
            </w:r>
            <w:bookmarkEnd w:id="318"/>
            <w:r w:rsidRPr="008D043F">
              <w:rPr>
                <w:rFonts w:asciiTheme="minorHAnsi" w:eastAsia="Calibri" w:hAnsiTheme="minorHAnsi" w:cstheme="minorHAnsi"/>
                <w:sz w:val="18"/>
                <w:szCs w:val="18"/>
                <w:lang w:val="hr-HR"/>
              </w:rPr>
              <w:t>:</w:t>
            </w:r>
          </w:p>
          <w:p w14:paraId="7D1BBAA9" w14:textId="7F7B4CAA" w:rsidR="00E53A26" w:rsidRPr="008D043F" w:rsidRDefault="00CC447D" w:rsidP="0068355A">
            <w:pPr>
              <w:pStyle w:val="ListParagraph"/>
              <w:numPr>
                <w:ilvl w:val="0"/>
                <w:numId w:val="244"/>
              </w:numPr>
              <w:spacing w:before="40" w:after="40" w:line="276" w:lineRule="auto"/>
              <w:ind w:left="656"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vršenje potrebnih priprema u </w:t>
            </w:r>
            <w:bookmarkStart w:id="319" w:name="_Hlk95006732"/>
            <w:r w:rsidRPr="008D043F">
              <w:rPr>
                <w:rFonts w:asciiTheme="minorHAnsi" w:eastAsia="Calibri" w:hAnsiTheme="minorHAnsi" w:cstheme="minorHAnsi"/>
                <w:sz w:val="18"/>
                <w:szCs w:val="18"/>
                <w:lang w:val="hr-HR"/>
              </w:rPr>
              <w:t xml:space="preserve">resornim institucijama za izradu izvještaja o stanju okoliš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19"/>
            <w:r w:rsidRPr="008D043F">
              <w:rPr>
                <w:rFonts w:asciiTheme="minorHAnsi" w:eastAsia="Calibri" w:hAnsiTheme="minorHAnsi" w:cstheme="minorHAnsi"/>
                <w:sz w:val="18"/>
                <w:szCs w:val="18"/>
                <w:lang w:val="hr-HR"/>
              </w:rPr>
              <w:t xml:space="preserve">– uspostava </w:t>
            </w:r>
            <w:r w:rsidR="00E84BB9" w:rsidRPr="008D043F">
              <w:rPr>
                <w:rFonts w:asciiTheme="minorHAnsi" w:eastAsia="Calibri" w:hAnsiTheme="minorHAnsi" w:cstheme="minorHAnsi"/>
                <w:sz w:val="18"/>
                <w:szCs w:val="18"/>
                <w:lang w:val="hr-HR"/>
              </w:rPr>
              <w:t>informacione</w:t>
            </w:r>
            <w:r w:rsidRPr="008D043F">
              <w:rPr>
                <w:rFonts w:asciiTheme="minorHAnsi" w:eastAsia="Calibri" w:hAnsiTheme="minorHAnsi" w:cstheme="minorHAnsi"/>
                <w:sz w:val="18"/>
                <w:szCs w:val="18"/>
                <w:lang w:val="hr-HR"/>
              </w:rPr>
              <w:t xml:space="preserve"> osnove, kanala komunikacije za razmjenu podataka i osiguranje kapaciteta za analitičke poslove</w:t>
            </w:r>
          </w:p>
          <w:p w14:paraId="2BD4DCE8" w14:textId="148A509E" w:rsidR="00AE2C16" w:rsidRPr="008D043F" w:rsidRDefault="00CC447D" w:rsidP="0068355A">
            <w:pPr>
              <w:pStyle w:val="ListParagraph"/>
              <w:numPr>
                <w:ilvl w:val="0"/>
                <w:numId w:val="244"/>
              </w:numPr>
              <w:spacing w:before="40" w:after="40" w:line="276" w:lineRule="auto"/>
              <w:ind w:left="656"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iprema periodičnih izvještaja o stanju okoliša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Skladu s odredbama Zakona o zaštiti okoliša</w:t>
            </w:r>
          </w:p>
          <w:p w14:paraId="202B7F55" w14:textId="6676CEFA" w:rsidR="00CC447D" w:rsidRPr="008D043F" w:rsidRDefault="00CC447D" w:rsidP="0068355A">
            <w:pPr>
              <w:pStyle w:val="ListParagraph"/>
              <w:numPr>
                <w:ilvl w:val="0"/>
                <w:numId w:val="244"/>
              </w:numPr>
              <w:spacing w:before="40" w:after="40" w:line="276" w:lineRule="auto"/>
              <w:ind w:left="656"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bjava izvještaja o stanju okoliša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na </w:t>
            </w:r>
            <w:r w:rsidRPr="008D043F">
              <w:rPr>
                <w:rFonts w:asciiTheme="minorHAnsi" w:eastAsia="Calibri" w:hAnsiTheme="minorHAnsi" w:cstheme="minorHAnsi"/>
                <w:i/>
                <w:sz w:val="18"/>
                <w:szCs w:val="18"/>
                <w:lang w:val="hr-HR"/>
              </w:rPr>
              <w:t>web</w:t>
            </w:r>
            <w:r w:rsidR="00270385"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i Federalnog ministarstva okoliša i turizma i Fonda za zaštitu okoliša Federacije </w:t>
            </w:r>
            <w:r w:rsidR="00A845B8" w:rsidRPr="008D043F">
              <w:rPr>
                <w:rFonts w:asciiTheme="minorHAnsi" w:eastAsia="Calibri" w:hAnsiTheme="minorHAnsi" w:cstheme="minorHAnsi"/>
                <w:sz w:val="18"/>
                <w:szCs w:val="18"/>
                <w:lang w:val="hr-HR"/>
              </w:rPr>
              <w:t>BiH</w:t>
            </w:r>
          </w:p>
        </w:tc>
      </w:tr>
      <w:tr w:rsidR="00CC447D" w:rsidRPr="008D043F" w14:paraId="695965DE" w14:textId="77777777" w:rsidTr="003D2A32">
        <w:trPr>
          <w:trHeight w:val="567"/>
        </w:trPr>
        <w:tc>
          <w:tcPr>
            <w:tcW w:w="1451" w:type="pct"/>
            <w:shd w:val="clear" w:color="auto" w:fill="009D73"/>
            <w:vAlign w:val="center"/>
          </w:tcPr>
          <w:p w14:paraId="5D8251F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6B8F0901"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4A68092B" w14:textId="77777777" w:rsidTr="003D2A32">
        <w:trPr>
          <w:trHeight w:val="567"/>
        </w:trPr>
        <w:tc>
          <w:tcPr>
            <w:tcW w:w="1451" w:type="pct"/>
            <w:vMerge w:val="restart"/>
            <w:shd w:val="clear" w:color="auto" w:fill="009D73"/>
            <w:vAlign w:val="center"/>
          </w:tcPr>
          <w:p w14:paraId="25A5F54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6ABE7EE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91737E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7AC8D73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5F600B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27038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498690A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44151FA0" w14:textId="77777777" w:rsidTr="003D2A32">
        <w:trPr>
          <w:trHeight w:val="567"/>
        </w:trPr>
        <w:tc>
          <w:tcPr>
            <w:tcW w:w="1451" w:type="pct"/>
            <w:vMerge/>
            <w:shd w:val="clear" w:color="auto" w:fill="009D73"/>
            <w:vAlign w:val="center"/>
          </w:tcPr>
          <w:p w14:paraId="1434A0C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42097459" w14:textId="77777777" w:rsidR="00CC447D" w:rsidRPr="008D043F" w:rsidRDefault="00CC447D" w:rsidP="0068355A">
            <w:pPr>
              <w:numPr>
                <w:ilvl w:val="0"/>
                <w:numId w:val="178"/>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apacitet institucija za redovnu pripremu izvještaja o stanju okoliša</w:t>
            </w:r>
          </w:p>
        </w:tc>
        <w:tc>
          <w:tcPr>
            <w:tcW w:w="1230" w:type="pct"/>
            <w:shd w:val="clear" w:color="auto" w:fill="FFFFFF"/>
            <w:vAlign w:val="center"/>
          </w:tcPr>
          <w:p w14:paraId="7FC143A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ki kapaciteti</w:t>
            </w:r>
          </w:p>
        </w:tc>
        <w:tc>
          <w:tcPr>
            <w:tcW w:w="1048" w:type="pct"/>
            <w:shd w:val="clear" w:color="auto" w:fill="FFFFFF"/>
            <w:vAlign w:val="center"/>
          </w:tcPr>
          <w:p w14:paraId="344E8A1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ni kapaciteti – ispunjeni svi preduvjeti za redovne pripreme izvještaja o okolišu (2026.)</w:t>
            </w:r>
          </w:p>
        </w:tc>
      </w:tr>
      <w:tr w:rsidR="00CC447D" w:rsidRPr="008D043F" w14:paraId="1D5FFDA3" w14:textId="77777777" w:rsidTr="00A845B8">
        <w:trPr>
          <w:trHeight w:val="274"/>
        </w:trPr>
        <w:tc>
          <w:tcPr>
            <w:tcW w:w="1451" w:type="pct"/>
            <w:vMerge/>
            <w:shd w:val="clear" w:color="auto" w:fill="009D73"/>
            <w:vAlign w:val="center"/>
          </w:tcPr>
          <w:p w14:paraId="796B139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1BDB7939" w14:textId="3786E26F" w:rsidR="00CC447D" w:rsidRPr="008D043F" w:rsidRDefault="00457E4A" w:rsidP="0068355A">
            <w:pPr>
              <w:numPr>
                <w:ilvl w:val="0"/>
                <w:numId w:val="178"/>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 </w:t>
            </w:r>
            <w:r w:rsidR="00CC447D" w:rsidRPr="008D043F">
              <w:rPr>
                <w:rFonts w:asciiTheme="minorHAnsi" w:eastAsia="Calibri" w:hAnsiTheme="minorHAnsi" w:cstheme="minorHAnsi"/>
                <w:sz w:val="18"/>
                <w:szCs w:val="18"/>
                <w:lang w:val="hr-HR"/>
              </w:rPr>
              <w:t xml:space="preserve">3) Intenzitet promocije zaključaka i preporuka izvještaja o stanju okoliša Federacije </w:t>
            </w:r>
            <w:r w:rsidR="00A845B8" w:rsidRPr="008D043F">
              <w:rPr>
                <w:rFonts w:asciiTheme="minorHAnsi" w:eastAsia="Calibri" w:hAnsiTheme="minorHAnsi" w:cstheme="minorHAnsi"/>
                <w:sz w:val="18"/>
                <w:szCs w:val="18"/>
                <w:lang w:val="hr-HR"/>
              </w:rPr>
              <w:t>BiH</w:t>
            </w:r>
          </w:p>
        </w:tc>
        <w:tc>
          <w:tcPr>
            <w:tcW w:w="1230" w:type="pct"/>
            <w:shd w:val="clear" w:color="auto" w:fill="FFFFFF"/>
            <w:vAlign w:val="center"/>
          </w:tcPr>
          <w:p w14:paraId="4DC652C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ripremaju se izvještaji o stanju okoliša</w:t>
            </w:r>
          </w:p>
        </w:tc>
        <w:tc>
          <w:tcPr>
            <w:tcW w:w="1048" w:type="pct"/>
            <w:shd w:val="clear" w:color="auto" w:fill="FFFFFF"/>
            <w:vAlign w:val="center"/>
          </w:tcPr>
          <w:p w14:paraId="4C636D2C" w14:textId="62D678B9"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eriodični izvještaji o stanju okoliša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redovno se pripremaju i redovno se vrši promocija njihovih zaključaka i </w:t>
            </w:r>
            <w:r w:rsidRPr="008D043F">
              <w:rPr>
                <w:rFonts w:asciiTheme="minorHAnsi" w:eastAsia="Calibri" w:hAnsiTheme="minorHAnsi" w:cstheme="minorHAnsi"/>
                <w:sz w:val="18"/>
                <w:szCs w:val="18"/>
                <w:lang w:val="hr-HR"/>
              </w:rPr>
              <w:lastRenderedPageBreak/>
              <w:t>preporuka (kontinuirano</w:t>
            </w:r>
            <w:r w:rsidR="00270385" w:rsidRPr="008D043F">
              <w:rPr>
                <w:rFonts w:asciiTheme="minorHAnsi" w:eastAsia="Calibri" w:hAnsiTheme="minorHAnsi" w:cstheme="minorHAnsi"/>
                <w:sz w:val="18"/>
                <w:szCs w:val="18"/>
                <w:lang w:val="hr-HR"/>
              </w:rPr>
              <w:t xml:space="preserve"> ‒ </w:t>
            </w:r>
            <w:r w:rsidRPr="008D043F">
              <w:rPr>
                <w:rFonts w:asciiTheme="minorHAnsi" w:eastAsia="Calibri" w:hAnsiTheme="minorHAnsi" w:cstheme="minorHAnsi"/>
                <w:sz w:val="18"/>
                <w:szCs w:val="18"/>
                <w:lang w:val="hr-HR"/>
              </w:rPr>
              <w:t>2030.+)</w:t>
            </w:r>
          </w:p>
        </w:tc>
      </w:tr>
      <w:tr w:rsidR="00CC447D" w:rsidRPr="008D043F" w14:paraId="7CF42608" w14:textId="77777777" w:rsidTr="003D2A32">
        <w:trPr>
          <w:trHeight w:val="567"/>
        </w:trPr>
        <w:tc>
          <w:tcPr>
            <w:tcW w:w="1451" w:type="pct"/>
            <w:shd w:val="clear" w:color="auto" w:fill="009D73"/>
            <w:vAlign w:val="center"/>
          </w:tcPr>
          <w:p w14:paraId="0692291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303F06C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270385"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transparentnosti i dostupnosti informacija, kao i jačanje međusektorske komunikacije i koordinacije po pitanjima zaštite okoliša. </w:t>
            </w:r>
          </w:p>
        </w:tc>
      </w:tr>
      <w:tr w:rsidR="00CC447D" w:rsidRPr="008D043F" w14:paraId="6E27B523" w14:textId="77777777" w:rsidTr="003D2A32">
        <w:trPr>
          <w:trHeight w:val="567"/>
        </w:trPr>
        <w:tc>
          <w:tcPr>
            <w:tcW w:w="1451" w:type="pct"/>
            <w:shd w:val="clear" w:color="auto" w:fill="009D73"/>
            <w:vAlign w:val="center"/>
          </w:tcPr>
          <w:p w14:paraId="3D63F90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3F54EEE3" w14:textId="77777777" w:rsidR="00AE2C16" w:rsidRPr="008D043F" w:rsidRDefault="00AE2C1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51 611 KM</w:t>
            </w:r>
          </w:p>
          <w:p w14:paraId="385D4B8A" w14:textId="77777777" w:rsidR="00CC447D" w:rsidRPr="008D043F" w:rsidRDefault="00AE2C1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270385"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CC447D" w:rsidRPr="008D043F" w14:paraId="2AAF1635" w14:textId="77777777" w:rsidTr="003D2A32">
        <w:trPr>
          <w:trHeight w:val="567"/>
        </w:trPr>
        <w:tc>
          <w:tcPr>
            <w:tcW w:w="1451" w:type="pct"/>
            <w:shd w:val="clear" w:color="auto" w:fill="009D73"/>
            <w:vAlign w:val="center"/>
          </w:tcPr>
          <w:p w14:paraId="045CEEE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7C46296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79FEF594" w14:textId="77777777" w:rsidTr="003D2A32">
        <w:trPr>
          <w:trHeight w:val="567"/>
        </w:trPr>
        <w:tc>
          <w:tcPr>
            <w:tcW w:w="1451" w:type="pct"/>
            <w:shd w:val="clear" w:color="auto" w:fill="009D73"/>
            <w:vAlign w:val="center"/>
          </w:tcPr>
          <w:p w14:paraId="19F3B55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357F918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0895C0ED" w14:textId="77777777" w:rsidTr="003D2A32">
        <w:trPr>
          <w:trHeight w:val="567"/>
        </w:trPr>
        <w:tc>
          <w:tcPr>
            <w:tcW w:w="1451" w:type="pct"/>
            <w:shd w:val="clear" w:color="auto" w:fill="009D73"/>
            <w:vAlign w:val="center"/>
          </w:tcPr>
          <w:p w14:paraId="4520338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7F6609E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270385"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Fondom za zaštitu okoliša Federacije BiH i ostalim institucijama nadležnim za oblast okoliša </w:t>
            </w:r>
          </w:p>
        </w:tc>
      </w:tr>
      <w:tr w:rsidR="00CC447D" w:rsidRPr="008D043F" w14:paraId="002055D4" w14:textId="77777777" w:rsidTr="003D2A32">
        <w:trPr>
          <w:trHeight w:val="567"/>
        </w:trPr>
        <w:tc>
          <w:tcPr>
            <w:tcW w:w="1451" w:type="pct"/>
            <w:shd w:val="clear" w:color="auto" w:fill="009D73"/>
            <w:vAlign w:val="center"/>
          </w:tcPr>
          <w:p w14:paraId="741702F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31D9806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javnost, šira javnost</w:t>
            </w:r>
          </w:p>
        </w:tc>
      </w:tr>
    </w:tbl>
    <w:p w14:paraId="73894808"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371"/>
        <w:gridCol w:w="3266"/>
        <w:gridCol w:w="2872"/>
      </w:tblGrid>
      <w:tr w:rsidR="00CC447D" w:rsidRPr="008D043F" w14:paraId="125632EF" w14:textId="77777777" w:rsidTr="003D2A32">
        <w:trPr>
          <w:trHeight w:val="567"/>
        </w:trPr>
        <w:tc>
          <w:tcPr>
            <w:tcW w:w="1451" w:type="pct"/>
            <w:shd w:val="clear" w:color="auto" w:fill="009D73"/>
            <w:vAlign w:val="center"/>
          </w:tcPr>
          <w:p w14:paraId="749D469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50A984BD"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7014EFFA" w14:textId="77777777" w:rsidTr="003D2A32">
        <w:trPr>
          <w:trHeight w:val="567"/>
        </w:trPr>
        <w:tc>
          <w:tcPr>
            <w:tcW w:w="1451" w:type="pct"/>
            <w:shd w:val="clear" w:color="auto" w:fill="009D73"/>
            <w:vAlign w:val="center"/>
          </w:tcPr>
          <w:p w14:paraId="0FECC05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089C527B" w14:textId="2C740503"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5. Uspostaviti efikasan sistem evidencije i transparentno izvještavanje podataka o okolišu u Federaciji</w:t>
            </w:r>
            <w:r w:rsidR="00A845B8" w:rsidRPr="008D043F">
              <w:rPr>
                <w:rFonts w:asciiTheme="minorHAnsi" w:hAnsiTheme="minorHAnsi" w:cstheme="minorHAnsi"/>
                <w:b/>
                <w:sz w:val="18"/>
                <w:szCs w:val="18"/>
                <w:lang w:val="hr-HR" w:eastAsia="zh-TW"/>
              </w:rPr>
              <w:t xml:space="preserve"> BiH</w:t>
            </w:r>
            <w:r w:rsidRPr="008D043F">
              <w:rPr>
                <w:rFonts w:asciiTheme="minorHAnsi" w:hAnsiTheme="minorHAnsi" w:cstheme="minorHAnsi"/>
                <w:b/>
                <w:sz w:val="18"/>
                <w:szCs w:val="18"/>
                <w:lang w:val="hr-HR" w:eastAsia="zh-TW"/>
              </w:rPr>
              <w:t xml:space="preserve">, uz </w:t>
            </w:r>
            <w:r w:rsidR="00270385" w:rsidRPr="008D043F">
              <w:rPr>
                <w:rFonts w:asciiTheme="minorHAnsi" w:hAnsiTheme="minorHAnsi" w:cstheme="minorHAnsi"/>
                <w:b/>
                <w:sz w:val="18"/>
                <w:szCs w:val="18"/>
                <w:lang w:val="hr-HR" w:eastAsia="zh-TW"/>
              </w:rPr>
              <w:t xml:space="preserve">konsultacije </w:t>
            </w:r>
            <w:r w:rsidRPr="008D043F">
              <w:rPr>
                <w:rFonts w:asciiTheme="minorHAnsi" w:hAnsiTheme="minorHAnsi" w:cstheme="minorHAnsi"/>
                <w:b/>
                <w:sz w:val="18"/>
                <w:szCs w:val="18"/>
                <w:lang w:val="hr-HR" w:eastAsia="zh-TW"/>
              </w:rPr>
              <w:t>s Partnerstvom 27</w:t>
            </w:r>
          </w:p>
        </w:tc>
      </w:tr>
      <w:tr w:rsidR="00CC447D" w:rsidRPr="008D043F" w14:paraId="1917BAB1" w14:textId="77777777" w:rsidTr="003D2A32">
        <w:trPr>
          <w:trHeight w:val="567"/>
        </w:trPr>
        <w:tc>
          <w:tcPr>
            <w:tcW w:w="1451" w:type="pct"/>
            <w:shd w:val="clear" w:color="auto" w:fill="009D73"/>
            <w:vAlign w:val="center"/>
          </w:tcPr>
          <w:p w14:paraId="6E474BF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403A569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20" w:name="_Hlk95006803"/>
            <w:r w:rsidRPr="008D043F">
              <w:rPr>
                <w:rFonts w:asciiTheme="minorHAnsi" w:eastAsia="Calibri" w:hAnsiTheme="minorHAnsi" w:cstheme="minorHAnsi"/>
                <w:b/>
                <w:sz w:val="18"/>
                <w:szCs w:val="18"/>
                <w:lang w:val="hr-HR"/>
              </w:rPr>
              <w:t>7.5.1. Jačanje sistema praćenja okolišnih parametara</w:t>
            </w:r>
            <w:bookmarkEnd w:id="320"/>
          </w:p>
        </w:tc>
      </w:tr>
      <w:tr w:rsidR="00CC447D" w:rsidRPr="008D043F" w14:paraId="24FF2605" w14:textId="77777777" w:rsidTr="003D2A32">
        <w:trPr>
          <w:trHeight w:val="567"/>
        </w:trPr>
        <w:tc>
          <w:tcPr>
            <w:tcW w:w="1451" w:type="pct"/>
            <w:shd w:val="clear" w:color="auto" w:fill="009D73"/>
            <w:vAlign w:val="center"/>
          </w:tcPr>
          <w:p w14:paraId="3E61CCC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48F8C149"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21" w:name="_Hlk95006815"/>
            <w:r w:rsidRPr="008D043F">
              <w:rPr>
                <w:rFonts w:asciiTheme="minorHAnsi" w:eastAsia="Calibri" w:hAnsiTheme="minorHAnsi" w:cstheme="minorHAnsi"/>
                <w:sz w:val="18"/>
                <w:szCs w:val="18"/>
                <w:lang w:val="hr-HR"/>
              </w:rPr>
              <w:t>Cilj ove mjere je da se ojača postojeći sistem praćenja okolišnih parametara</w:t>
            </w:r>
            <w:bookmarkEnd w:id="321"/>
            <w:r w:rsidRPr="008D043F">
              <w:rPr>
                <w:rFonts w:asciiTheme="minorHAnsi" w:eastAsia="Calibri" w:hAnsiTheme="minorHAnsi" w:cstheme="minorHAnsi"/>
                <w:sz w:val="18"/>
                <w:szCs w:val="18"/>
                <w:lang w:val="hr-HR"/>
              </w:rPr>
              <w:t>.</w:t>
            </w:r>
          </w:p>
          <w:p w14:paraId="0A1BD7B4"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692EC11F" w14:textId="77777777" w:rsidR="00E53A26" w:rsidRPr="008D043F" w:rsidRDefault="00CC447D" w:rsidP="0068355A">
            <w:pPr>
              <w:numPr>
                <w:ilvl w:val="0"/>
                <w:numId w:val="179"/>
              </w:numPr>
              <w:spacing w:before="40" w:after="40" w:line="276" w:lineRule="auto"/>
              <w:ind w:left="372" w:hanging="283"/>
              <w:contextualSpacing/>
              <w:rPr>
                <w:rFonts w:asciiTheme="minorHAnsi" w:eastAsia="Calibri" w:hAnsiTheme="minorHAnsi" w:cstheme="minorHAnsi"/>
                <w:sz w:val="18"/>
                <w:szCs w:val="18"/>
                <w:lang w:val="hr-HR"/>
              </w:rPr>
            </w:pPr>
            <w:bookmarkStart w:id="322" w:name="_Hlk95006826"/>
            <w:r w:rsidRPr="008D043F">
              <w:rPr>
                <w:rFonts w:asciiTheme="minorHAnsi" w:eastAsia="Calibri" w:hAnsiTheme="minorHAnsi" w:cstheme="minorHAnsi"/>
                <w:sz w:val="18"/>
                <w:szCs w:val="18"/>
                <w:lang w:val="hr-HR"/>
              </w:rPr>
              <w:t>Jačanje stručnih kapaciteta referentnih centara i stručnih institucija/zavoda zaduženih za pojedine oblasti</w:t>
            </w:r>
            <w:bookmarkEnd w:id="322"/>
            <w:r w:rsidRPr="008D043F">
              <w:rPr>
                <w:rFonts w:asciiTheme="minorHAnsi" w:eastAsia="Calibri" w:hAnsiTheme="minorHAnsi" w:cstheme="minorHAnsi"/>
                <w:sz w:val="18"/>
                <w:szCs w:val="18"/>
                <w:lang w:val="hr-HR"/>
              </w:rPr>
              <w:t>, na osnovu identificiranih konkretnih nedostatka i potreba</w:t>
            </w:r>
          </w:p>
          <w:p w14:paraId="41B3ACF6" w14:textId="77777777" w:rsidR="00CC447D" w:rsidRPr="008D043F" w:rsidRDefault="00CC447D" w:rsidP="0068355A">
            <w:pPr>
              <w:numPr>
                <w:ilvl w:val="0"/>
                <w:numId w:val="179"/>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cilju </w:t>
            </w:r>
            <w:bookmarkStart w:id="323" w:name="_Hlk95006877"/>
            <w:r w:rsidRPr="008D043F">
              <w:rPr>
                <w:rFonts w:asciiTheme="minorHAnsi" w:eastAsia="Calibri" w:hAnsiTheme="minorHAnsi" w:cstheme="minorHAnsi"/>
                <w:sz w:val="18"/>
                <w:szCs w:val="18"/>
                <w:lang w:val="hr-HR"/>
              </w:rPr>
              <w:t>povećanja diverzifikacije okolišnih parametara koji se prate</w:t>
            </w:r>
            <w:bookmarkEnd w:id="323"/>
            <w:r w:rsidRPr="008D043F">
              <w:rPr>
                <w:rFonts w:asciiTheme="minorHAnsi" w:eastAsia="Calibri" w:hAnsiTheme="minorHAnsi" w:cstheme="minorHAnsi"/>
                <w:sz w:val="18"/>
                <w:szCs w:val="18"/>
                <w:lang w:val="hr-HR"/>
              </w:rPr>
              <w:t>, donošenje/ažuriranje svih pravilnika koji propisuju obavezne parametre i mjerenja kvaliteta okoliša u skladu s međunarodnim standardima</w:t>
            </w:r>
            <w:r w:rsidR="00270385"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definiraju precizna ovlaštenja nadležnih institucija</w:t>
            </w:r>
          </w:p>
        </w:tc>
      </w:tr>
      <w:tr w:rsidR="00CC447D" w:rsidRPr="008D043F" w14:paraId="5B628006" w14:textId="77777777" w:rsidTr="003D2A32">
        <w:trPr>
          <w:trHeight w:val="567"/>
        </w:trPr>
        <w:tc>
          <w:tcPr>
            <w:tcW w:w="1451" w:type="pct"/>
            <w:shd w:val="clear" w:color="auto" w:fill="009D73"/>
            <w:vAlign w:val="center"/>
          </w:tcPr>
          <w:p w14:paraId="6B6260A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382415BB"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3123DFC" w14:textId="77777777" w:rsidTr="003D2A32">
        <w:trPr>
          <w:trHeight w:val="567"/>
        </w:trPr>
        <w:tc>
          <w:tcPr>
            <w:tcW w:w="1451" w:type="pct"/>
            <w:vMerge w:val="restart"/>
            <w:shd w:val="clear" w:color="auto" w:fill="009D73"/>
            <w:vAlign w:val="center"/>
          </w:tcPr>
          <w:p w14:paraId="6CD63EE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58" w:type="pct"/>
            <w:shd w:val="clear" w:color="auto" w:fill="009D73"/>
            <w:vAlign w:val="center"/>
          </w:tcPr>
          <w:p w14:paraId="7237B36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DEB4D8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19" w:type="pct"/>
            <w:shd w:val="clear" w:color="auto" w:fill="009D73"/>
            <w:vAlign w:val="center"/>
          </w:tcPr>
          <w:p w14:paraId="2709909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4FD410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27038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72" w:type="pct"/>
            <w:shd w:val="clear" w:color="auto" w:fill="009D73"/>
            <w:vAlign w:val="center"/>
          </w:tcPr>
          <w:p w14:paraId="72B3B42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0D35A1CB" w14:textId="77777777" w:rsidTr="003D2A32">
        <w:trPr>
          <w:trHeight w:val="567"/>
        </w:trPr>
        <w:tc>
          <w:tcPr>
            <w:tcW w:w="1451" w:type="pct"/>
            <w:vMerge/>
            <w:shd w:val="clear" w:color="auto" w:fill="009D73"/>
            <w:vAlign w:val="center"/>
          </w:tcPr>
          <w:p w14:paraId="1DE0F13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58" w:type="pct"/>
            <w:shd w:val="clear" w:color="auto" w:fill="FFFFFF"/>
            <w:vAlign w:val="center"/>
          </w:tcPr>
          <w:p w14:paraId="5993CBBC" w14:textId="77777777" w:rsidR="00CC447D" w:rsidRPr="008D043F" w:rsidRDefault="00CC447D" w:rsidP="0068355A">
            <w:pPr>
              <w:numPr>
                <w:ilvl w:val="0"/>
                <w:numId w:val="180"/>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apaciteti referentnih centara i stručnih institucija/zavoda za monitoring</w:t>
            </w:r>
          </w:p>
        </w:tc>
        <w:tc>
          <w:tcPr>
            <w:tcW w:w="1219" w:type="pct"/>
            <w:shd w:val="clear" w:color="auto" w:fill="FFFFFF"/>
            <w:vAlign w:val="center"/>
          </w:tcPr>
          <w:p w14:paraId="15FBE0F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Kapaciteti postoje, međutim postoji potreba za poboljšanjem</w:t>
            </w:r>
          </w:p>
        </w:tc>
        <w:tc>
          <w:tcPr>
            <w:tcW w:w="1072" w:type="pct"/>
            <w:shd w:val="clear" w:color="auto" w:fill="FFFFFF"/>
            <w:vAlign w:val="center"/>
          </w:tcPr>
          <w:p w14:paraId="7AF1116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ni stručni kapaciteti referentnih centara i stručnih institucija/zavoda za monitoring (2027.)</w:t>
            </w:r>
          </w:p>
        </w:tc>
      </w:tr>
      <w:tr w:rsidR="00CC447D" w:rsidRPr="008D043F" w14:paraId="4DA7A09E" w14:textId="77777777" w:rsidTr="003D2A32">
        <w:trPr>
          <w:trHeight w:val="567"/>
        </w:trPr>
        <w:tc>
          <w:tcPr>
            <w:tcW w:w="1451" w:type="pct"/>
            <w:vMerge/>
            <w:shd w:val="clear" w:color="auto" w:fill="009D73"/>
            <w:vAlign w:val="center"/>
          </w:tcPr>
          <w:p w14:paraId="5D8CA88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58" w:type="pct"/>
            <w:shd w:val="clear" w:color="auto" w:fill="FFFFFF"/>
            <w:vAlign w:val="center"/>
          </w:tcPr>
          <w:p w14:paraId="7829732B" w14:textId="77777777" w:rsidR="00CC447D" w:rsidRPr="008D043F" w:rsidRDefault="00CC447D" w:rsidP="0068355A">
            <w:pPr>
              <w:numPr>
                <w:ilvl w:val="0"/>
                <w:numId w:val="180"/>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avilnika koji propisuju obavezne parametre i mjerenja kvaliteta okoliša u skladu s međunarodnim standardima</w:t>
            </w:r>
          </w:p>
        </w:tc>
        <w:tc>
          <w:tcPr>
            <w:tcW w:w="1219" w:type="pct"/>
            <w:shd w:val="clear" w:color="auto" w:fill="FFFFFF"/>
            <w:vAlign w:val="center"/>
          </w:tcPr>
          <w:p w14:paraId="693420B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avilnici nisu ažurirani ili ne postoje</w:t>
            </w:r>
          </w:p>
        </w:tc>
        <w:tc>
          <w:tcPr>
            <w:tcW w:w="1072" w:type="pct"/>
            <w:shd w:val="clear" w:color="auto" w:fill="FFFFFF"/>
            <w:vAlign w:val="center"/>
          </w:tcPr>
          <w:p w14:paraId="0FD7320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ljeni/ažurirani i usvojeni svi pravilnici koji propisuju obavezne parametre i mjerenja stanja okoliša u cilju povećanja diverzifikacije okolišnih parametara koji se prate (2027.)</w:t>
            </w:r>
          </w:p>
        </w:tc>
      </w:tr>
      <w:tr w:rsidR="00CC447D" w:rsidRPr="008D043F" w14:paraId="44DA33D7" w14:textId="77777777" w:rsidTr="003D2A32">
        <w:trPr>
          <w:trHeight w:val="567"/>
        </w:trPr>
        <w:tc>
          <w:tcPr>
            <w:tcW w:w="1451" w:type="pct"/>
            <w:shd w:val="clear" w:color="auto" w:fill="009D73"/>
            <w:vAlign w:val="center"/>
          </w:tcPr>
          <w:p w14:paraId="32C9B85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7FB1035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270385"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kroz veću dostupnost podataka koji omogućavaju da se buduće politike kreiraju na osnovu činjenica i odgovarajućih analiza </w:t>
            </w:r>
          </w:p>
        </w:tc>
      </w:tr>
      <w:tr w:rsidR="00CC447D" w:rsidRPr="008D043F" w14:paraId="19DE77A1" w14:textId="77777777" w:rsidTr="00E53A26">
        <w:trPr>
          <w:trHeight w:val="274"/>
        </w:trPr>
        <w:tc>
          <w:tcPr>
            <w:tcW w:w="1451" w:type="pct"/>
            <w:shd w:val="clear" w:color="auto" w:fill="009D73"/>
            <w:vAlign w:val="center"/>
          </w:tcPr>
          <w:p w14:paraId="0203961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5EA21280" w14:textId="77777777" w:rsidR="00AE2C16" w:rsidRPr="008D043F" w:rsidRDefault="00AE2C1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29 101 KM</w:t>
            </w:r>
          </w:p>
          <w:p w14:paraId="0AAC950B" w14:textId="77777777" w:rsidR="00CC447D" w:rsidRPr="008D043F" w:rsidRDefault="00AE2C1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20% </w:t>
            </w:r>
            <w:r w:rsidR="00270385"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 xml:space="preserve">sredstva, 80% </w:t>
            </w:r>
            <w:r w:rsidR="00270385"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479B4042" w14:textId="77777777" w:rsidTr="003D2A32">
        <w:trPr>
          <w:trHeight w:val="567"/>
        </w:trPr>
        <w:tc>
          <w:tcPr>
            <w:tcW w:w="1451" w:type="pct"/>
            <w:shd w:val="clear" w:color="auto" w:fill="009D73"/>
            <w:vAlign w:val="center"/>
          </w:tcPr>
          <w:p w14:paraId="06A00A8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44C1530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7.</w:t>
            </w:r>
          </w:p>
        </w:tc>
      </w:tr>
      <w:tr w:rsidR="00CC447D" w:rsidRPr="008D043F" w14:paraId="3DD7C831" w14:textId="77777777" w:rsidTr="003D2A32">
        <w:trPr>
          <w:trHeight w:val="567"/>
        </w:trPr>
        <w:tc>
          <w:tcPr>
            <w:tcW w:w="1451" w:type="pct"/>
            <w:shd w:val="clear" w:color="auto" w:fill="009D73"/>
            <w:vAlign w:val="center"/>
          </w:tcPr>
          <w:p w14:paraId="29FD027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6A54449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24CA9FB2" w14:textId="77777777" w:rsidTr="003D2A32">
        <w:trPr>
          <w:trHeight w:val="567"/>
        </w:trPr>
        <w:tc>
          <w:tcPr>
            <w:tcW w:w="1451" w:type="pct"/>
            <w:shd w:val="clear" w:color="auto" w:fill="009D73"/>
            <w:vAlign w:val="center"/>
          </w:tcPr>
          <w:p w14:paraId="1A27E54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0792C63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 i ostala nadležna ministarstva</w:t>
            </w:r>
          </w:p>
        </w:tc>
      </w:tr>
      <w:tr w:rsidR="00CC447D" w:rsidRPr="008D043F" w14:paraId="3F776455" w14:textId="77777777" w:rsidTr="003D2A32">
        <w:trPr>
          <w:trHeight w:val="567"/>
        </w:trPr>
        <w:tc>
          <w:tcPr>
            <w:tcW w:w="1451" w:type="pct"/>
            <w:shd w:val="clear" w:color="auto" w:fill="009D73"/>
            <w:vAlign w:val="center"/>
          </w:tcPr>
          <w:p w14:paraId="0C5D2B3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6D505FC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koje vrše praćenje okolišnih parametara </w:t>
            </w:r>
          </w:p>
        </w:tc>
      </w:tr>
    </w:tbl>
    <w:p w14:paraId="6250E146"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6F3A17A5"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DF36C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546911F"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01D3C0A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A9F66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5F7336" w14:textId="4723B7FE"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Uspostaviti efikasan sistem evidencije i transparentno izvještavanje podataka o okolišu u Federaciji </w:t>
            </w:r>
            <w:r w:rsidR="00A845B8"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270385" w:rsidRPr="008D043F">
              <w:rPr>
                <w:rFonts w:asciiTheme="minorHAnsi" w:hAnsiTheme="minorHAnsi" w:cstheme="minorHAnsi"/>
                <w:b/>
                <w:sz w:val="18"/>
                <w:szCs w:val="18"/>
                <w:lang w:val="hr-HR" w:eastAsia="zh-TW"/>
              </w:rPr>
              <w:t xml:space="preserve">konsultacije </w:t>
            </w:r>
            <w:r w:rsidRPr="008D043F">
              <w:rPr>
                <w:rFonts w:asciiTheme="minorHAnsi" w:hAnsiTheme="minorHAnsi" w:cstheme="minorHAnsi"/>
                <w:b/>
                <w:sz w:val="18"/>
                <w:szCs w:val="18"/>
                <w:lang w:val="hr-HR" w:eastAsia="zh-TW"/>
              </w:rPr>
              <w:t>s Partnerstvom 27</w:t>
            </w:r>
          </w:p>
        </w:tc>
      </w:tr>
      <w:tr w:rsidR="00CC447D" w:rsidRPr="008D043F" w14:paraId="33587AF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91841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084D7D2" w14:textId="07AF450A"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24" w:name="_Hlk95006911"/>
            <w:r w:rsidRPr="008D043F">
              <w:rPr>
                <w:rFonts w:asciiTheme="minorHAnsi" w:eastAsia="Calibri" w:hAnsiTheme="minorHAnsi" w:cstheme="minorHAnsi"/>
                <w:b/>
                <w:sz w:val="18"/>
                <w:szCs w:val="18"/>
                <w:lang w:val="hr-HR"/>
              </w:rPr>
              <w:t>7.5.2. Uspostava funkcionalnog integriranog i</w:t>
            </w:r>
            <w:r w:rsidR="00E84BB9" w:rsidRPr="008D043F">
              <w:rPr>
                <w:rFonts w:asciiTheme="minorHAnsi" w:eastAsia="Calibri" w:hAnsiTheme="minorHAnsi" w:cstheme="minorHAnsi"/>
                <w:b/>
                <w:sz w:val="18"/>
                <w:szCs w:val="18"/>
                <w:lang w:val="hr-HR"/>
              </w:rPr>
              <w:t>nformacionog</w:t>
            </w:r>
            <w:r w:rsidRPr="008D043F">
              <w:rPr>
                <w:rFonts w:asciiTheme="minorHAnsi" w:eastAsia="Calibri" w:hAnsiTheme="minorHAnsi" w:cstheme="minorHAnsi"/>
                <w:b/>
                <w:sz w:val="18"/>
                <w:szCs w:val="18"/>
                <w:lang w:val="hr-HR"/>
              </w:rPr>
              <w:t xml:space="preserve"> sistema za upravljanje okolišem u </w:t>
            </w:r>
            <w:r w:rsidRPr="008D043F">
              <w:rPr>
                <w:rFonts w:asciiTheme="minorHAnsi" w:hAnsiTheme="minorHAnsi" w:cstheme="minorHAnsi"/>
                <w:b/>
                <w:sz w:val="18"/>
                <w:szCs w:val="18"/>
                <w:lang w:val="hr-HR" w:eastAsia="zh-TW"/>
              </w:rPr>
              <w:t xml:space="preserve">Federaciji </w:t>
            </w:r>
            <w:bookmarkEnd w:id="324"/>
            <w:r w:rsidR="00DC2565" w:rsidRPr="008D043F">
              <w:rPr>
                <w:rFonts w:asciiTheme="minorHAnsi" w:hAnsiTheme="minorHAnsi" w:cstheme="minorHAnsi"/>
                <w:b/>
                <w:sz w:val="18"/>
                <w:szCs w:val="18"/>
                <w:lang w:val="hr-HR" w:eastAsia="zh-TW"/>
              </w:rPr>
              <w:t>BiH</w:t>
            </w:r>
          </w:p>
        </w:tc>
      </w:tr>
      <w:tr w:rsidR="00CC447D" w:rsidRPr="008D043F" w14:paraId="08A6E02C"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47324B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a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0551E8F"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25" w:name="_Hlk95006929"/>
            <w:r w:rsidRPr="008D043F">
              <w:rPr>
                <w:rFonts w:asciiTheme="minorHAnsi" w:eastAsia="Calibri" w:hAnsiTheme="minorHAnsi" w:cstheme="minorHAnsi"/>
                <w:sz w:val="18"/>
                <w:szCs w:val="18"/>
                <w:lang w:val="hr-HR"/>
              </w:rPr>
              <w:t xml:space="preserve">Cilj ove mjere je da se uspostavi funkcionalan integrirani </w:t>
            </w:r>
            <w:r w:rsidR="00E84BB9" w:rsidRPr="008D043F">
              <w:rPr>
                <w:rFonts w:asciiTheme="minorHAnsi" w:eastAsia="Calibri" w:hAnsiTheme="minorHAnsi" w:cstheme="minorHAnsi"/>
                <w:sz w:val="18"/>
                <w:szCs w:val="18"/>
                <w:lang w:val="hr-HR"/>
              </w:rPr>
              <w:t>informacioni</w:t>
            </w:r>
            <w:r w:rsidRPr="008D043F">
              <w:rPr>
                <w:rFonts w:asciiTheme="minorHAnsi" w:eastAsia="Calibri" w:hAnsiTheme="minorHAnsi" w:cstheme="minorHAnsi"/>
                <w:sz w:val="18"/>
                <w:szCs w:val="18"/>
                <w:lang w:val="hr-HR"/>
              </w:rPr>
              <w:t xml:space="preserve"> sistem za upravljanje okolišem u Federaciji Bosne i Hercegovine</w:t>
            </w:r>
            <w:bookmarkEnd w:id="325"/>
            <w:r w:rsidRPr="008D043F">
              <w:rPr>
                <w:rFonts w:asciiTheme="minorHAnsi" w:eastAsia="Calibri" w:hAnsiTheme="minorHAnsi" w:cstheme="minorHAnsi"/>
                <w:sz w:val="18"/>
                <w:szCs w:val="18"/>
                <w:lang w:val="hr-HR"/>
              </w:rPr>
              <w:t>. Mjera podrazumijeva i uspostavu sistema validacije podataka o okolišu.</w:t>
            </w:r>
          </w:p>
          <w:p w14:paraId="4C821AC2"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26" w:name="_Hlk95006963"/>
            <w:r w:rsidRPr="008D043F">
              <w:rPr>
                <w:rFonts w:asciiTheme="minorHAnsi" w:eastAsia="Calibri" w:hAnsiTheme="minorHAnsi" w:cstheme="minorHAnsi"/>
                <w:sz w:val="18"/>
                <w:szCs w:val="18"/>
                <w:lang w:val="hr-HR"/>
              </w:rPr>
              <w:lastRenderedPageBreak/>
              <w:t>Okvirna područja djelovanja</w:t>
            </w:r>
            <w:bookmarkEnd w:id="326"/>
            <w:r w:rsidRPr="008D043F">
              <w:rPr>
                <w:rFonts w:asciiTheme="minorHAnsi" w:eastAsia="Calibri" w:hAnsiTheme="minorHAnsi" w:cstheme="minorHAnsi"/>
                <w:sz w:val="18"/>
                <w:szCs w:val="18"/>
                <w:lang w:val="hr-HR"/>
              </w:rPr>
              <w:t>:</w:t>
            </w:r>
          </w:p>
          <w:p w14:paraId="364950E8" w14:textId="77777777" w:rsidR="00457E4A" w:rsidRPr="008D043F" w:rsidRDefault="00CC447D" w:rsidP="0068355A">
            <w:pPr>
              <w:pStyle w:val="ListParagraph"/>
              <w:numPr>
                <w:ilvl w:val="0"/>
                <w:numId w:val="254"/>
              </w:numPr>
              <w:spacing w:before="40" w:after="40" w:line="276" w:lineRule="auto"/>
              <w:ind w:left="312" w:firstLine="202"/>
              <w:rPr>
                <w:rFonts w:asciiTheme="minorHAnsi" w:eastAsia="Calibri" w:hAnsiTheme="minorHAnsi" w:cstheme="minorHAnsi"/>
                <w:sz w:val="18"/>
                <w:szCs w:val="18"/>
                <w:lang w:val="hr-HR"/>
              </w:rPr>
            </w:pPr>
            <w:bookmarkStart w:id="327" w:name="_Hlk95006957"/>
            <w:r w:rsidRPr="008D043F">
              <w:rPr>
                <w:rFonts w:asciiTheme="minorHAnsi" w:eastAsia="Calibri" w:hAnsiTheme="minorHAnsi" w:cstheme="minorHAnsi"/>
                <w:sz w:val="18"/>
                <w:szCs w:val="18"/>
                <w:lang w:val="hr-HR"/>
              </w:rPr>
              <w:t xml:space="preserve">Uspostava jedinstvenog </w:t>
            </w:r>
            <w:r w:rsidR="00E84BB9" w:rsidRPr="008D043F">
              <w:rPr>
                <w:rFonts w:asciiTheme="minorHAnsi" w:eastAsia="Calibri" w:hAnsiTheme="minorHAnsi" w:cstheme="minorHAnsi"/>
                <w:sz w:val="18"/>
                <w:szCs w:val="18"/>
                <w:lang w:val="hr-HR"/>
              </w:rPr>
              <w:t>informacioni</w:t>
            </w:r>
            <w:r w:rsidRPr="008D043F">
              <w:rPr>
                <w:rFonts w:asciiTheme="minorHAnsi" w:eastAsia="Calibri" w:hAnsiTheme="minorHAnsi" w:cstheme="minorHAnsi"/>
                <w:sz w:val="18"/>
                <w:szCs w:val="18"/>
                <w:lang w:val="hr-HR"/>
              </w:rPr>
              <w:t xml:space="preserve"> sistema zaštite okoliša </w:t>
            </w:r>
            <w:bookmarkEnd w:id="327"/>
            <w:r w:rsidRPr="008D043F">
              <w:rPr>
                <w:rFonts w:asciiTheme="minorHAnsi" w:eastAsia="Calibri" w:hAnsiTheme="minorHAnsi" w:cstheme="minorHAnsi"/>
                <w:sz w:val="18"/>
                <w:szCs w:val="18"/>
                <w:lang w:val="hr-HR"/>
              </w:rPr>
              <w:t>u skladu s odredbama Zakona o zaštiti okoliša</w:t>
            </w:r>
          </w:p>
          <w:p w14:paraId="35B1923F" w14:textId="2FA2FCCF" w:rsidR="00CC447D" w:rsidRPr="008D043F" w:rsidRDefault="00CC447D" w:rsidP="0068355A">
            <w:pPr>
              <w:pStyle w:val="ListParagraph"/>
              <w:numPr>
                <w:ilvl w:val="0"/>
                <w:numId w:val="254"/>
              </w:numPr>
              <w:spacing w:before="40" w:after="40" w:line="276" w:lineRule="auto"/>
              <w:ind w:hanging="20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 obavezama izvještavanja BiH prema međunarodnim organizacijama i u </w:t>
            </w:r>
            <w:r w:rsidR="00270385" w:rsidRPr="008D043F">
              <w:rPr>
                <w:rFonts w:asciiTheme="minorHAnsi" w:eastAsia="Calibri" w:hAnsiTheme="minorHAnsi" w:cstheme="minorHAnsi"/>
                <w:sz w:val="18"/>
                <w:szCs w:val="18"/>
                <w:lang w:val="hr-HR"/>
              </w:rPr>
              <w:t xml:space="preserve">saradnji </w:t>
            </w:r>
            <w:r w:rsidRPr="008D043F">
              <w:rPr>
                <w:rFonts w:asciiTheme="minorHAnsi" w:eastAsia="Calibri" w:hAnsiTheme="minorHAnsi" w:cstheme="minorHAnsi"/>
                <w:sz w:val="18"/>
                <w:szCs w:val="18"/>
                <w:lang w:val="hr-HR"/>
              </w:rPr>
              <w:t xml:space="preserve">s Ministarstvom vanjske trgovine i ekonomskih odnosa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zrada i usvajanje metodologije razmjene podataka u Federaciji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o svim segmentima okoliša, koja je usklađena s obavezama izvještavanja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prema međunarodnim tijelima, te usklađena s propisima koji reguliraju uspostavu </w:t>
            </w:r>
            <w:r w:rsidR="00E84BB9" w:rsidRPr="008D043F">
              <w:rPr>
                <w:rFonts w:asciiTheme="minorHAnsi" w:eastAsia="Calibri" w:hAnsiTheme="minorHAnsi" w:cstheme="minorHAnsi"/>
                <w:sz w:val="18"/>
                <w:szCs w:val="18"/>
                <w:lang w:val="hr-HR"/>
              </w:rPr>
              <w:t>informacionog</w:t>
            </w:r>
            <w:r w:rsidRPr="008D043F">
              <w:rPr>
                <w:rFonts w:asciiTheme="minorHAnsi" w:eastAsia="Calibri" w:hAnsiTheme="minorHAnsi" w:cstheme="minorHAnsi"/>
                <w:sz w:val="18"/>
                <w:szCs w:val="18"/>
                <w:lang w:val="hr-HR"/>
              </w:rPr>
              <w:t xml:space="preserve"> sistema o okolišu u Federaciji BiH (prostorno planiranje, bioraznolikost, kvalitet voda, otpad, itd.). Izrada metodologije uključuje:  </w:t>
            </w:r>
          </w:p>
          <w:p w14:paraId="78445D0A" w14:textId="77777777" w:rsidR="00E53A26" w:rsidRPr="008D043F" w:rsidRDefault="00CC447D" w:rsidP="0068355A">
            <w:pPr>
              <w:numPr>
                <w:ilvl w:val="0"/>
                <w:numId w:val="181"/>
              </w:numPr>
              <w:spacing w:before="40" w:after="40" w:line="276" w:lineRule="auto"/>
              <w:ind w:left="1081"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dabir setova okolišnih pokazatelja usklađenih s međunarodnim metodologijama za koje je potrebno prikupljati podatke</w:t>
            </w:r>
          </w:p>
          <w:p w14:paraId="71B246E2" w14:textId="77777777" w:rsidR="00E53A26" w:rsidRPr="008D043F" w:rsidRDefault="00CC447D" w:rsidP="0068355A">
            <w:pPr>
              <w:numPr>
                <w:ilvl w:val="0"/>
                <w:numId w:val="181"/>
              </w:numPr>
              <w:spacing w:before="40" w:after="40" w:line="276" w:lineRule="auto"/>
              <w:ind w:left="1081"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čin razmjene podataka među institucijama </w:t>
            </w:r>
          </w:p>
          <w:p w14:paraId="5F564EDA" w14:textId="77777777" w:rsidR="00CC447D" w:rsidRPr="008D043F" w:rsidRDefault="00CC447D" w:rsidP="0068355A">
            <w:pPr>
              <w:numPr>
                <w:ilvl w:val="0"/>
                <w:numId w:val="181"/>
              </w:numPr>
              <w:spacing w:before="40" w:after="40" w:line="276" w:lineRule="auto"/>
              <w:ind w:left="1081"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čin </w:t>
            </w:r>
            <w:r w:rsidR="00B3290F" w:rsidRPr="008D043F">
              <w:rPr>
                <w:rFonts w:asciiTheme="minorHAnsi" w:eastAsia="Calibri" w:hAnsiTheme="minorHAnsi" w:cstheme="minorHAnsi"/>
                <w:sz w:val="18"/>
                <w:szCs w:val="18"/>
                <w:lang w:val="hr-HR"/>
              </w:rPr>
              <w:t>osiguravanja</w:t>
            </w:r>
            <w:r w:rsidRPr="008D043F">
              <w:rPr>
                <w:rFonts w:asciiTheme="minorHAnsi" w:eastAsia="Calibri" w:hAnsiTheme="minorHAnsi" w:cstheme="minorHAnsi"/>
                <w:sz w:val="18"/>
                <w:szCs w:val="18"/>
                <w:lang w:val="hr-HR"/>
              </w:rPr>
              <w:t xml:space="preserve"> otvorenog  pristupa podacima</w:t>
            </w:r>
          </w:p>
          <w:p w14:paraId="0D1BD9B0" w14:textId="65ADD297" w:rsidR="00457E4A" w:rsidRPr="008D043F" w:rsidRDefault="00CC447D" w:rsidP="0068355A">
            <w:pPr>
              <w:pStyle w:val="ListParagraph"/>
              <w:numPr>
                <w:ilvl w:val="0"/>
                <w:numId w:val="170"/>
              </w:numPr>
              <w:spacing w:before="40" w:after="40" w:line="276" w:lineRule="auto"/>
              <w:ind w:hanging="266"/>
              <w:rPr>
                <w:rFonts w:asciiTheme="minorHAnsi" w:eastAsia="Calibri" w:hAnsiTheme="minorHAnsi" w:cstheme="minorHAnsi"/>
                <w:sz w:val="18"/>
                <w:szCs w:val="18"/>
                <w:lang w:val="hr-HR"/>
              </w:rPr>
            </w:pPr>
            <w:bookmarkStart w:id="328" w:name="_Hlk95007048"/>
            <w:r w:rsidRPr="008D043F">
              <w:rPr>
                <w:rFonts w:asciiTheme="minorHAnsi" w:eastAsia="Calibri" w:hAnsiTheme="minorHAnsi" w:cstheme="minorHAnsi"/>
                <w:sz w:val="18"/>
                <w:szCs w:val="18"/>
                <w:lang w:val="hr-HR"/>
              </w:rPr>
              <w:t xml:space="preserve">Formaliziranje procedure razmjene podataka o okolišu u Federaciji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28"/>
            <w:r w:rsidRPr="008D043F">
              <w:rPr>
                <w:rFonts w:asciiTheme="minorHAnsi" w:eastAsia="Calibri" w:hAnsiTheme="minorHAnsi" w:cstheme="minorHAnsi"/>
                <w:sz w:val="18"/>
                <w:szCs w:val="18"/>
                <w:lang w:val="hr-HR"/>
              </w:rPr>
              <w:t xml:space="preserve">na </w:t>
            </w:r>
            <w:r w:rsidR="00B3290F"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usvojene metodologije</w:t>
            </w:r>
            <w:bookmarkStart w:id="329" w:name="_Hlk95007069"/>
          </w:p>
          <w:p w14:paraId="007AFC46" w14:textId="77777777" w:rsidR="00457E4A" w:rsidRPr="008D043F" w:rsidRDefault="00CC447D" w:rsidP="0068355A">
            <w:pPr>
              <w:pStyle w:val="ListParagraph"/>
              <w:numPr>
                <w:ilvl w:val="0"/>
                <w:numId w:val="170"/>
              </w:numPr>
              <w:spacing w:before="40" w:after="40" w:line="276" w:lineRule="auto"/>
              <w:ind w:hanging="26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institucionalnih sistema za prikupljanje okolišnih podataka </w:t>
            </w:r>
            <w:bookmarkEnd w:id="329"/>
            <w:r w:rsidRPr="008D043F">
              <w:rPr>
                <w:rFonts w:asciiTheme="minorHAnsi" w:eastAsia="Calibri" w:hAnsiTheme="minorHAnsi" w:cstheme="minorHAnsi"/>
                <w:sz w:val="18"/>
                <w:szCs w:val="18"/>
                <w:lang w:val="hr-HR"/>
              </w:rPr>
              <w:t xml:space="preserve">(koji su razvrstani po geografskim lokacijama, vrsti naselja (urbano-ruralno), spolu, pripadnosti marginaliziranim </w:t>
            </w:r>
            <w:r w:rsidR="00B3290F" w:rsidRPr="008D043F">
              <w:rPr>
                <w:rFonts w:asciiTheme="minorHAnsi" w:eastAsia="Calibri" w:hAnsiTheme="minorHAnsi" w:cstheme="minorHAnsi"/>
                <w:sz w:val="18"/>
                <w:szCs w:val="18"/>
                <w:lang w:val="hr-HR"/>
              </w:rPr>
              <w:t>grupama</w:t>
            </w:r>
            <w:r w:rsidRPr="008D043F">
              <w:rPr>
                <w:rFonts w:asciiTheme="minorHAnsi" w:eastAsia="Calibri" w:hAnsiTheme="minorHAnsi" w:cstheme="minorHAnsi"/>
                <w:sz w:val="18"/>
                <w:szCs w:val="18"/>
                <w:lang w:val="hr-HR"/>
              </w:rPr>
              <w:t>, visini prihoda, stepenu obrazovanja, i drugim kategorijama koje su primjenjive za pojedine vrste podataka)</w:t>
            </w:r>
            <w:bookmarkStart w:id="330" w:name="_Hlk95007095"/>
          </w:p>
          <w:p w14:paraId="092CB9E9" w14:textId="77777777" w:rsidR="00457E4A" w:rsidRPr="008D043F" w:rsidRDefault="00CC447D" w:rsidP="0068355A">
            <w:pPr>
              <w:pStyle w:val="ListParagraph"/>
              <w:numPr>
                <w:ilvl w:val="0"/>
                <w:numId w:val="170"/>
              </w:numPr>
              <w:spacing w:before="40" w:after="40" w:line="276" w:lineRule="auto"/>
              <w:ind w:hanging="26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sistema praćenja podataka za oblast okoliša po različitim osnovama </w:t>
            </w:r>
            <w:bookmarkEnd w:id="330"/>
            <w:r w:rsidRPr="008D043F">
              <w:rPr>
                <w:rFonts w:asciiTheme="minorHAnsi" w:eastAsia="Calibri" w:hAnsiTheme="minorHAnsi" w:cstheme="minorHAnsi"/>
                <w:sz w:val="18"/>
                <w:szCs w:val="18"/>
                <w:lang w:val="hr-HR"/>
              </w:rPr>
              <w:t xml:space="preserve">(SDG, EEA, UNECE i dr. ), uz kreiranje dodatnih indikatora i klasifikacija koje predviđaju razvrstavanje podataka po geografskim lokacijama, vrsti naselja (urbano-ruralno), spolu, pripadnosti marginaliziranim </w:t>
            </w:r>
            <w:r w:rsidR="00B3290F" w:rsidRPr="008D043F">
              <w:rPr>
                <w:rFonts w:asciiTheme="minorHAnsi" w:eastAsia="Calibri" w:hAnsiTheme="minorHAnsi" w:cstheme="minorHAnsi"/>
                <w:sz w:val="18"/>
                <w:szCs w:val="18"/>
                <w:lang w:val="hr-HR"/>
              </w:rPr>
              <w:t>grupama</w:t>
            </w:r>
            <w:r w:rsidRPr="008D043F">
              <w:rPr>
                <w:rFonts w:asciiTheme="minorHAnsi" w:eastAsia="Calibri" w:hAnsiTheme="minorHAnsi" w:cstheme="minorHAnsi"/>
                <w:sz w:val="18"/>
                <w:szCs w:val="18"/>
                <w:lang w:val="hr-HR"/>
              </w:rPr>
              <w:t>, visini prihoda, stepenu obrazovanja, i drugim kategorijama,</w:t>
            </w:r>
            <w:r w:rsidR="00B3290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oje su primjenjive za pojedine vrste podataka)</w:t>
            </w:r>
            <w:bookmarkStart w:id="331" w:name="_Hlk95007106"/>
          </w:p>
          <w:p w14:paraId="13E4E721" w14:textId="77777777" w:rsidR="00E53A26" w:rsidRPr="008D043F" w:rsidRDefault="00CC447D" w:rsidP="0068355A">
            <w:pPr>
              <w:pStyle w:val="ListParagraph"/>
              <w:numPr>
                <w:ilvl w:val="0"/>
                <w:numId w:val="170"/>
              </w:numPr>
              <w:spacing w:before="40" w:after="40" w:line="276" w:lineRule="auto"/>
              <w:ind w:hanging="26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w:t>
            </w:r>
            <w:r w:rsidR="00B3290F"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s relevantnim predstavnicima NVO</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ektora </w:t>
            </w:r>
            <w:bookmarkEnd w:id="331"/>
            <w:r w:rsidRPr="008D043F">
              <w:rPr>
                <w:rFonts w:asciiTheme="minorHAnsi" w:eastAsia="Calibri" w:hAnsiTheme="minorHAnsi" w:cstheme="minorHAnsi"/>
                <w:sz w:val="18"/>
                <w:szCs w:val="18"/>
                <w:lang w:val="hr-HR"/>
              </w:rPr>
              <w:t>u oblasti okoliša u cilju poboljšanja mogućnosti prikupljanja okolišnih podataka</w:t>
            </w:r>
            <w:bookmarkStart w:id="332" w:name="_Hlk95007115"/>
          </w:p>
          <w:p w14:paraId="4F83A6E8" w14:textId="77777777" w:rsidR="00CC447D" w:rsidRPr="008D043F" w:rsidRDefault="00CC447D" w:rsidP="0068355A">
            <w:pPr>
              <w:pStyle w:val="ListParagraph"/>
              <w:numPr>
                <w:ilvl w:val="0"/>
                <w:numId w:val="170"/>
              </w:numPr>
              <w:spacing w:before="40" w:after="40" w:line="276" w:lineRule="auto"/>
              <w:ind w:hanging="26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sistema validacije podataka o okolišu </w:t>
            </w:r>
            <w:bookmarkEnd w:id="332"/>
            <w:r w:rsidRPr="008D043F">
              <w:rPr>
                <w:rFonts w:asciiTheme="minorHAnsi" w:eastAsia="Calibri" w:hAnsiTheme="minorHAnsi" w:cstheme="minorHAnsi"/>
                <w:sz w:val="18"/>
                <w:szCs w:val="18"/>
                <w:lang w:val="hr-HR"/>
              </w:rPr>
              <w:t>koji će se koristiti za provjeru svih prikupljenih okolišnih podataka i informacija, kao i načina na koji su podaci prikupljeni</w:t>
            </w:r>
          </w:p>
        </w:tc>
      </w:tr>
      <w:tr w:rsidR="00CC447D" w:rsidRPr="008D043F" w14:paraId="7645E2E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F2B78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E776AB7"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D68506B"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21F35B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5BF64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D0320E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1269C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971D18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B3290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805C7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7F44520D"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5E1F72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D29A29" w14:textId="77777777" w:rsidR="00CC447D" w:rsidRPr="008D043F" w:rsidRDefault="00CC447D" w:rsidP="0068355A">
            <w:pPr>
              <w:numPr>
                <w:ilvl w:val="0"/>
                <w:numId w:val="182"/>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w:t>
            </w:r>
            <w:r w:rsidRPr="008D043F">
              <w:rPr>
                <w:rFonts w:asciiTheme="minorHAnsi" w:hAnsiTheme="minorHAnsi" w:cstheme="minorHAnsi"/>
                <w:sz w:val="18"/>
                <w:szCs w:val="18"/>
                <w:lang w:val="hr-HR" w:bidi="en-US"/>
              </w:rPr>
              <w:t xml:space="preserve">jedinstvenog </w:t>
            </w:r>
            <w:r w:rsidR="00E84BB9" w:rsidRPr="008D043F">
              <w:rPr>
                <w:rFonts w:asciiTheme="minorHAnsi" w:hAnsiTheme="minorHAnsi" w:cstheme="minorHAnsi"/>
                <w:sz w:val="18"/>
                <w:szCs w:val="18"/>
                <w:lang w:val="hr-HR" w:bidi="en-US"/>
              </w:rPr>
              <w:t>informacionog</w:t>
            </w:r>
            <w:r w:rsidRPr="008D043F">
              <w:rPr>
                <w:rFonts w:asciiTheme="minorHAnsi" w:hAnsiTheme="minorHAnsi" w:cstheme="minorHAnsi"/>
                <w:sz w:val="18"/>
                <w:szCs w:val="18"/>
                <w:lang w:val="hr-HR" w:bidi="en-US"/>
              </w:rPr>
              <w:t xml:space="preserve"> sistema zaštite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70E35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 jedinstveni </w:t>
            </w:r>
            <w:r w:rsidR="00E84BB9" w:rsidRPr="008D043F">
              <w:rPr>
                <w:rFonts w:asciiTheme="minorHAnsi" w:hAnsiTheme="minorHAnsi" w:cstheme="minorHAnsi"/>
                <w:sz w:val="18"/>
                <w:szCs w:val="18"/>
                <w:lang w:val="hr-HR" w:bidi="en-US"/>
              </w:rPr>
              <w:t>informacioni</w:t>
            </w:r>
            <w:r w:rsidRPr="008D043F">
              <w:rPr>
                <w:rFonts w:asciiTheme="minorHAnsi" w:hAnsiTheme="minorHAnsi" w:cstheme="minorHAnsi"/>
                <w:sz w:val="18"/>
                <w:szCs w:val="18"/>
                <w:lang w:val="hr-HR" w:bidi="en-US"/>
              </w:rPr>
              <w:t xml:space="preserve"> sistem zaštite okoliš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CDA51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jedinstveni </w:t>
            </w:r>
            <w:r w:rsidR="00E84BB9" w:rsidRPr="008D043F">
              <w:rPr>
                <w:rFonts w:asciiTheme="minorHAnsi" w:hAnsiTheme="minorHAnsi" w:cstheme="minorHAnsi"/>
                <w:sz w:val="18"/>
                <w:szCs w:val="18"/>
                <w:lang w:val="hr-HR" w:bidi="en-US"/>
              </w:rPr>
              <w:t>informacioni</w:t>
            </w:r>
            <w:r w:rsidRPr="008D043F">
              <w:rPr>
                <w:rFonts w:asciiTheme="minorHAnsi" w:hAnsiTheme="minorHAnsi" w:cstheme="minorHAnsi"/>
                <w:sz w:val="18"/>
                <w:szCs w:val="18"/>
                <w:lang w:val="hr-HR" w:bidi="en-US"/>
              </w:rPr>
              <w:t xml:space="preserve"> sistem zaštite okoliša (2027.)</w:t>
            </w:r>
          </w:p>
        </w:tc>
      </w:tr>
      <w:tr w:rsidR="00CC447D" w:rsidRPr="008D043F" w14:paraId="471AC1AF"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B0CBAF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6DE535" w14:textId="5256EB1F" w:rsidR="00CC447D" w:rsidRPr="008D043F" w:rsidRDefault="00CC447D" w:rsidP="0068355A">
            <w:pPr>
              <w:numPr>
                <w:ilvl w:val="0"/>
                <w:numId w:val="182"/>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w:t>
            </w:r>
            <w:r w:rsidRPr="008D043F">
              <w:rPr>
                <w:rFonts w:asciiTheme="minorHAnsi" w:hAnsiTheme="minorHAnsi" w:cstheme="minorHAnsi"/>
                <w:sz w:val="18"/>
                <w:szCs w:val="18"/>
                <w:lang w:val="hr-HR" w:bidi="en-US"/>
              </w:rPr>
              <w:t xml:space="preserve">metodologije razmjene podataka o svim segmentima  okoliša između institucija na svim </w:t>
            </w:r>
            <w:r w:rsidR="00B3290F" w:rsidRPr="008D043F">
              <w:rPr>
                <w:rFonts w:asciiTheme="minorHAnsi" w:hAnsiTheme="minorHAnsi" w:cstheme="minorHAnsi"/>
                <w:sz w:val="18"/>
                <w:szCs w:val="18"/>
                <w:lang w:val="hr-HR" w:bidi="en-US"/>
              </w:rPr>
              <w:t xml:space="preserve">nivoima </w:t>
            </w:r>
            <w:r w:rsidRPr="008D043F">
              <w:rPr>
                <w:rFonts w:asciiTheme="minorHAnsi" w:hAnsiTheme="minorHAnsi" w:cstheme="minorHAnsi"/>
                <w:sz w:val="18"/>
                <w:szCs w:val="18"/>
                <w:lang w:val="hr-HR" w:bidi="en-US"/>
              </w:rPr>
              <w:t xml:space="preserve">vlasti </w:t>
            </w:r>
            <w:r w:rsidRPr="008D043F">
              <w:rPr>
                <w:rFonts w:asciiTheme="minorHAnsi" w:hAnsiTheme="minorHAnsi" w:cstheme="minorHAnsi"/>
                <w:sz w:val="18"/>
                <w:szCs w:val="18"/>
                <w:lang w:val="hr-HR" w:bidi="en-US"/>
              </w:rPr>
              <w:lastRenderedPageBreak/>
              <w:t xml:space="preserve">u Federaciji </w:t>
            </w:r>
            <w:r w:rsidR="00DC2565"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FEFAB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Nije usvojena metodologi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E638B9" w14:textId="48DCF966"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a i usvojena metodologija razmjene podataka o svim segmentima okoliša između </w:t>
            </w:r>
            <w:r w:rsidRPr="008D043F">
              <w:rPr>
                <w:rFonts w:asciiTheme="minorHAnsi" w:hAnsiTheme="minorHAnsi" w:cstheme="minorHAnsi"/>
                <w:sz w:val="18"/>
                <w:szCs w:val="18"/>
                <w:lang w:val="hr-HR" w:bidi="en-US"/>
              </w:rPr>
              <w:lastRenderedPageBreak/>
              <w:t xml:space="preserve">institucija na svim </w:t>
            </w:r>
            <w:r w:rsidR="00B3290F" w:rsidRPr="008D043F">
              <w:rPr>
                <w:rFonts w:asciiTheme="minorHAnsi" w:hAnsiTheme="minorHAnsi" w:cstheme="minorHAnsi"/>
                <w:sz w:val="18"/>
                <w:szCs w:val="18"/>
                <w:lang w:val="hr-HR" w:bidi="en-US"/>
              </w:rPr>
              <w:t xml:space="preserve">nivoima </w:t>
            </w:r>
            <w:r w:rsidRPr="008D043F">
              <w:rPr>
                <w:rFonts w:asciiTheme="minorHAnsi" w:hAnsiTheme="minorHAnsi" w:cstheme="minorHAnsi"/>
                <w:sz w:val="18"/>
                <w:szCs w:val="18"/>
                <w:lang w:val="hr-HR" w:bidi="en-US"/>
              </w:rPr>
              <w:t xml:space="preserve">vlasti u Federaciji </w:t>
            </w:r>
            <w:r w:rsidR="00DC2565"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2026.)</w:t>
            </w:r>
          </w:p>
        </w:tc>
      </w:tr>
      <w:tr w:rsidR="00CC447D" w:rsidRPr="008D043F" w14:paraId="278C1AD6"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885446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9EA1A6" w14:textId="4CA0CAEF" w:rsidR="00CC447D" w:rsidRPr="008D043F" w:rsidRDefault="00CC447D" w:rsidP="0068355A">
            <w:pPr>
              <w:numPr>
                <w:ilvl w:val="0"/>
                <w:numId w:val="182"/>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cedura </w:t>
            </w:r>
            <w:r w:rsidRPr="008D043F">
              <w:rPr>
                <w:rFonts w:asciiTheme="minorHAnsi" w:hAnsiTheme="minorHAnsi" w:cstheme="minorHAnsi"/>
                <w:sz w:val="18"/>
                <w:szCs w:val="18"/>
                <w:lang w:val="hr-HR" w:bidi="en-US"/>
              </w:rPr>
              <w:t xml:space="preserve">razmjene podataka o okolišu u Federaciji </w:t>
            </w:r>
            <w:r w:rsidR="00DC2565"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na </w:t>
            </w:r>
            <w:r w:rsidR="00B3290F" w:rsidRPr="008D043F">
              <w:rPr>
                <w:rFonts w:asciiTheme="minorHAnsi" w:hAnsiTheme="minorHAnsi" w:cstheme="minorHAnsi"/>
                <w:sz w:val="18"/>
                <w:szCs w:val="18"/>
                <w:lang w:val="hr-HR" w:bidi="en-US"/>
              </w:rPr>
              <w:t xml:space="preserve">osnovu </w:t>
            </w:r>
            <w:r w:rsidRPr="008D043F">
              <w:rPr>
                <w:rFonts w:asciiTheme="minorHAnsi" w:hAnsiTheme="minorHAnsi" w:cstheme="minorHAnsi"/>
                <w:sz w:val="18"/>
                <w:szCs w:val="18"/>
                <w:lang w:val="hr-HR" w:bidi="en-US"/>
              </w:rPr>
              <w:t>usvojene metodolog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FAC42E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tvrđena procedur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E8FA3CF" w14:textId="0F969989"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tvrđena procedura razmjene podataka o okolišu u Federaciji </w:t>
            </w:r>
            <w:r w:rsidR="00DC2565"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na </w:t>
            </w:r>
            <w:r w:rsidR="00B3290F" w:rsidRPr="008D043F">
              <w:rPr>
                <w:rFonts w:asciiTheme="minorHAnsi" w:hAnsiTheme="minorHAnsi" w:cstheme="minorHAnsi"/>
                <w:sz w:val="18"/>
                <w:szCs w:val="18"/>
                <w:lang w:val="hr-HR" w:bidi="en-US"/>
              </w:rPr>
              <w:t xml:space="preserve">osnovu </w:t>
            </w:r>
            <w:r w:rsidRPr="008D043F">
              <w:rPr>
                <w:rFonts w:asciiTheme="minorHAnsi" w:hAnsiTheme="minorHAnsi" w:cstheme="minorHAnsi"/>
                <w:sz w:val="18"/>
                <w:szCs w:val="18"/>
                <w:lang w:val="hr-HR" w:bidi="en-US"/>
              </w:rPr>
              <w:t>usvojene metodologije (2027.)</w:t>
            </w:r>
          </w:p>
        </w:tc>
      </w:tr>
      <w:tr w:rsidR="00CC447D" w:rsidRPr="008D043F" w14:paraId="78986E46"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4EE470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27B5BB" w14:textId="77777777" w:rsidR="00CC447D" w:rsidRPr="008D043F" w:rsidRDefault="00CC447D" w:rsidP="0068355A">
            <w:pPr>
              <w:numPr>
                <w:ilvl w:val="0"/>
                <w:numId w:val="182"/>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institucionalnih sistema </w:t>
            </w:r>
            <w:r w:rsidRPr="008D043F">
              <w:rPr>
                <w:rFonts w:asciiTheme="minorHAnsi" w:hAnsiTheme="minorHAnsi" w:cstheme="minorHAnsi"/>
                <w:sz w:val="18"/>
                <w:szCs w:val="18"/>
                <w:lang w:val="hr-HR" w:bidi="en-US"/>
              </w:rPr>
              <w:t>za prikupljanje okolišnih podatak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7386C7" w14:textId="77777777" w:rsidR="00CC447D" w:rsidRPr="008D043F" w:rsidRDefault="00B3290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funkcionalni institucionalni sistemi za prikupljanje okolišnih podatak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062A7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unkcionalni institucionalni sistemi za prikupljanje okolišnih podataka (2028.)</w:t>
            </w:r>
          </w:p>
        </w:tc>
      </w:tr>
      <w:tr w:rsidR="00CC447D" w:rsidRPr="008D043F" w14:paraId="09AC599E"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ACB701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98C59A" w14:textId="77777777" w:rsidR="00CC447D" w:rsidRPr="008D043F" w:rsidRDefault="00CC447D" w:rsidP="0068355A">
            <w:pPr>
              <w:numPr>
                <w:ilvl w:val="0"/>
                <w:numId w:val="182"/>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sistema </w:t>
            </w:r>
            <w:r w:rsidRPr="008D043F">
              <w:rPr>
                <w:rFonts w:asciiTheme="minorHAnsi" w:hAnsiTheme="minorHAnsi" w:cstheme="minorHAnsi"/>
                <w:sz w:val="18"/>
                <w:szCs w:val="18"/>
                <w:lang w:val="hr-HR" w:bidi="en-US"/>
              </w:rPr>
              <w:t>praćenja podataka o okolišu</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E1803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Postoji sistem praćenja podataka za oblast okoliša, međutim</w:t>
            </w:r>
            <w:r w:rsidR="00B3290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postoji potreba za poboljšanjem</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00543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jeđen sistem praćenja podataka o okolišu (2028.)</w:t>
            </w:r>
          </w:p>
        </w:tc>
      </w:tr>
      <w:tr w:rsidR="00CC447D" w:rsidRPr="008D043F" w14:paraId="6E39706F"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3F6B16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FFABCF" w14:textId="77777777" w:rsidR="00CC447D" w:rsidRPr="008D043F" w:rsidRDefault="00CC447D" w:rsidP="0068355A">
            <w:pPr>
              <w:numPr>
                <w:ilvl w:val="0"/>
                <w:numId w:val="182"/>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B3290F" w:rsidRPr="008D043F">
              <w:rPr>
                <w:rFonts w:asciiTheme="minorHAnsi" w:eastAsia="Calibri" w:hAnsiTheme="minorHAnsi" w:cstheme="minorHAnsi"/>
                <w:sz w:val="18"/>
                <w:szCs w:val="18"/>
                <w:lang w:val="hr-HR"/>
              </w:rPr>
              <w:t xml:space="preserve">saradnje </w:t>
            </w:r>
            <w:r w:rsidRPr="008D043F">
              <w:rPr>
                <w:rFonts w:asciiTheme="minorHAnsi" w:hAnsiTheme="minorHAnsi" w:cstheme="minorHAnsi"/>
                <w:sz w:val="18"/>
                <w:szCs w:val="18"/>
                <w:lang w:val="hr-HR" w:bidi="en-US"/>
              </w:rPr>
              <w:t>s predstavnicima NVO</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ektora u oblasti okoliša </w:t>
            </w:r>
            <w:r w:rsidRPr="008D043F">
              <w:rPr>
                <w:rFonts w:asciiTheme="minorHAnsi" w:eastAsia="Calibri" w:hAnsiTheme="minorHAnsi" w:cstheme="minorHAnsi"/>
                <w:sz w:val="18"/>
                <w:szCs w:val="18"/>
                <w:lang w:val="hr-HR"/>
              </w:rPr>
              <w:t>u cilju poboljšanja mogućnosti prikupljanja okolišnih podatak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6EE850" w14:textId="77777777" w:rsidR="00CC447D" w:rsidRPr="008D043F" w:rsidRDefault="00B3290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imična sarad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D2FCC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B3290F"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s predstavnicima NVO</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sektora u oblasti okoliša (2029.)</w:t>
            </w:r>
          </w:p>
        </w:tc>
      </w:tr>
      <w:tr w:rsidR="00CC447D" w:rsidRPr="008D043F" w14:paraId="341B3E30"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C9B327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8EB8E24" w14:textId="77777777" w:rsidR="00CC447D" w:rsidRPr="008D043F" w:rsidRDefault="00E74880" w:rsidP="0068355A">
            <w:pPr>
              <w:numPr>
                <w:ilvl w:val="0"/>
                <w:numId w:val="182"/>
              </w:numPr>
              <w:spacing w:before="40" w:after="40" w:line="276" w:lineRule="auto"/>
              <w:ind w:left="231" w:hanging="231"/>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Stepen </w:t>
            </w:r>
            <w:r w:rsidR="00CC447D" w:rsidRPr="008D043F">
              <w:rPr>
                <w:rFonts w:asciiTheme="minorHAnsi" w:hAnsiTheme="minorHAnsi" w:cstheme="minorHAnsi"/>
                <w:color w:val="000000"/>
                <w:sz w:val="18"/>
                <w:szCs w:val="18"/>
                <w:lang w:val="hr-HR"/>
              </w:rPr>
              <w:t>uspostave sistema validacije podataka o okolišu</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B8DA8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postavljen sistem validacije podataka o okolišu</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A4A35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postavljen sistem validacije podataka o okolišu (2026.)</w:t>
            </w:r>
          </w:p>
        </w:tc>
      </w:tr>
      <w:tr w:rsidR="00CC447D" w:rsidRPr="008D043F" w14:paraId="5085408C"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2D7B6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E3C83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E74880"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kroz veću dostupnost podataka koji omogućavaju da se buduće politike kreiraju na osnovu činjenica i odgovarajućih analiza </w:t>
            </w:r>
          </w:p>
        </w:tc>
      </w:tr>
      <w:tr w:rsidR="00CC447D" w:rsidRPr="008D043F" w14:paraId="5487BB1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0A0EC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3E5D2EA" w14:textId="77777777" w:rsidR="008753DF"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60 136 KM</w:t>
            </w:r>
          </w:p>
          <w:p w14:paraId="32D9470E" w14:textId="77777777" w:rsidR="00CC447D"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 </w:t>
            </w:r>
            <w:r w:rsidR="00E74880"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 xml:space="preserve">sredstva, 90% </w:t>
            </w:r>
            <w:r w:rsidR="00E74880"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3238319A"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20C3A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1FFED1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9.</w:t>
            </w:r>
          </w:p>
        </w:tc>
      </w:tr>
      <w:tr w:rsidR="00CC447D" w:rsidRPr="008D043F" w14:paraId="7DBDEEB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D3A00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AF50D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15910F7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A7C112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AA5525" w14:textId="1FA94DD4"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E74880"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Fondom za zaštitu okoliša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 ostalim institucijama nadležnim za oblast okoliša, NVO</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ektor</w:t>
            </w:r>
          </w:p>
        </w:tc>
      </w:tr>
      <w:tr w:rsidR="00CC447D" w:rsidRPr="008D043F" w14:paraId="200E86A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09E87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C291B7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privredni subjekti i organizacije koje se bave problematikom okoliša, stručna javnost, šira javnost</w:t>
            </w:r>
          </w:p>
        </w:tc>
      </w:tr>
    </w:tbl>
    <w:p w14:paraId="6850B53E"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05598D2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46000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7C446B"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0885433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87A65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A054DC5" w14:textId="08934390"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Uspostaviti efikasan sistem evidencije i transparentno izvještavanje podataka o okolišu u Federaciji </w:t>
            </w:r>
            <w:r w:rsidR="00DC2565"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E74880" w:rsidRPr="008D043F">
              <w:rPr>
                <w:rFonts w:asciiTheme="minorHAnsi" w:hAnsiTheme="minorHAnsi" w:cstheme="minorHAnsi"/>
                <w:b/>
                <w:sz w:val="18"/>
                <w:szCs w:val="18"/>
                <w:lang w:val="hr-HR" w:eastAsia="zh-TW"/>
              </w:rPr>
              <w:t xml:space="preserve">konsultacije </w:t>
            </w:r>
            <w:r w:rsidRPr="008D043F">
              <w:rPr>
                <w:rFonts w:asciiTheme="minorHAnsi" w:hAnsiTheme="minorHAnsi" w:cstheme="minorHAnsi"/>
                <w:b/>
                <w:sz w:val="18"/>
                <w:szCs w:val="18"/>
                <w:lang w:val="hr-HR" w:eastAsia="zh-TW"/>
              </w:rPr>
              <w:t>s Partnerstvom 27</w:t>
            </w:r>
          </w:p>
        </w:tc>
      </w:tr>
      <w:tr w:rsidR="00CC447D" w:rsidRPr="008D043F" w14:paraId="46348C6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6FE40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8CAF7A"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33" w:name="_Hlk95007139"/>
            <w:r w:rsidRPr="008D043F">
              <w:rPr>
                <w:rFonts w:asciiTheme="minorHAnsi" w:eastAsia="Calibri" w:hAnsiTheme="minorHAnsi" w:cstheme="minorHAnsi"/>
                <w:b/>
                <w:sz w:val="18"/>
                <w:szCs w:val="18"/>
                <w:lang w:val="hr-HR"/>
              </w:rPr>
              <w:t>7.5.3. Uspostava funkcionalnog sistema praćenja, prikupljanja i izvještavanja podataka o okolišu u skladu s međunarodnim ugovorima</w:t>
            </w:r>
            <w:bookmarkEnd w:id="333"/>
          </w:p>
        </w:tc>
      </w:tr>
      <w:tr w:rsidR="00CC447D" w:rsidRPr="008D043F" w14:paraId="5EB7F85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FAFDE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FEC0A8A"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34" w:name="_Hlk95007152"/>
            <w:r w:rsidRPr="008D043F">
              <w:rPr>
                <w:rFonts w:asciiTheme="minorHAnsi" w:eastAsia="Calibri" w:hAnsiTheme="minorHAnsi" w:cstheme="minorHAnsi"/>
                <w:sz w:val="18"/>
                <w:szCs w:val="18"/>
                <w:lang w:val="hr-HR"/>
              </w:rPr>
              <w:t>Cilj ove mjere je da se uspostavi funkcionalan integrirani sistem praćenja, prikupljanja i izvještavanja podataka o okolišu kako bi se omogućilo efikasno i efektivno izvještavanje u skladu s međunarodnim standardima i ugovorima.</w:t>
            </w:r>
            <w:bookmarkEnd w:id="334"/>
          </w:p>
          <w:p w14:paraId="1D5D5F19"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22160B70" w14:textId="024E0177" w:rsidR="00457E4A" w:rsidRPr="008D043F" w:rsidRDefault="00CC447D" w:rsidP="0068355A">
            <w:pPr>
              <w:numPr>
                <w:ilvl w:val="0"/>
                <w:numId w:val="183"/>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koordinaciji s Ministarstvom vanjske trgovine i ekonomskih odnosa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Start w:id="335" w:name="_Hlk95007209"/>
            <w:r w:rsidR="00E74880" w:rsidRPr="008D043F">
              <w:rPr>
                <w:rFonts w:asciiTheme="minorHAnsi" w:eastAsia="Calibri" w:hAnsiTheme="minorHAnsi" w:cstheme="minorHAnsi"/>
                <w:sz w:val="18"/>
                <w:szCs w:val="18"/>
                <w:lang w:val="hr-HR"/>
              </w:rPr>
              <w:t xml:space="preserve">učestvovanje </w:t>
            </w:r>
            <w:r w:rsidRPr="008D043F">
              <w:rPr>
                <w:rFonts w:asciiTheme="minorHAnsi" w:eastAsia="Calibri" w:hAnsiTheme="minorHAnsi" w:cstheme="minorHAnsi"/>
                <w:sz w:val="18"/>
                <w:szCs w:val="18"/>
                <w:lang w:val="hr-HR"/>
              </w:rPr>
              <w:t>u izradi studijske analize koja će revidirati postojeće i dati prijedlog proširenog seta pokazatelja koje treba pratiti po svim oblastima</w:t>
            </w:r>
            <w:bookmarkEnd w:id="335"/>
            <w:r w:rsidRPr="008D043F">
              <w:rPr>
                <w:rFonts w:asciiTheme="minorHAnsi" w:eastAsia="Calibri" w:hAnsiTheme="minorHAnsi" w:cstheme="minorHAnsi"/>
                <w:sz w:val="18"/>
                <w:szCs w:val="18"/>
                <w:lang w:val="hr-HR"/>
              </w:rPr>
              <w:t xml:space="preserve">. Analiza će dati prijedloge o načinu prikupljanja podataka s jasno definiranom ulogom institucija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osiguravanju podataka, te dati procjene potreba za obukom kadrova (</w:t>
            </w:r>
            <w:r w:rsidRPr="008D043F">
              <w:rPr>
                <w:rFonts w:asciiTheme="minorHAnsi" w:eastAsia="Calibri" w:hAnsiTheme="minorHAnsi" w:cstheme="minorHAnsi"/>
                <w:i/>
                <w:sz w:val="18"/>
                <w:szCs w:val="18"/>
                <w:lang w:val="hr-HR"/>
              </w:rPr>
              <w:t xml:space="preserve">nadogradnja izvještaja iz projekta </w:t>
            </w:r>
            <w:r w:rsidR="00E74880"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 xml:space="preserve">Jačanje institucija za zaštitu </w:t>
            </w:r>
            <w:r w:rsidR="00862C62" w:rsidRPr="008D043F">
              <w:rPr>
                <w:rFonts w:asciiTheme="minorHAnsi" w:eastAsia="Calibri" w:hAnsiTheme="minorHAnsi" w:cstheme="minorHAnsi"/>
                <w:i/>
                <w:sz w:val="18"/>
                <w:szCs w:val="18"/>
                <w:lang w:val="hr-HR"/>
              </w:rPr>
              <w:t>okoliša/</w:t>
            </w:r>
            <w:r w:rsidRPr="008D043F">
              <w:rPr>
                <w:rFonts w:asciiTheme="minorHAnsi" w:eastAsia="Calibri" w:hAnsiTheme="minorHAnsi" w:cstheme="minorHAnsi"/>
                <w:i/>
                <w:sz w:val="18"/>
                <w:szCs w:val="18"/>
                <w:lang w:val="hr-HR"/>
              </w:rPr>
              <w:t xml:space="preserve">životne sredine u BiH i priprema za </w:t>
            </w:r>
            <w:r w:rsidR="00E74880" w:rsidRPr="008D043F">
              <w:rPr>
                <w:rFonts w:asciiTheme="minorHAnsi" w:eastAsia="Calibri" w:hAnsiTheme="minorHAnsi" w:cstheme="minorHAnsi"/>
                <w:i/>
                <w:sz w:val="18"/>
                <w:szCs w:val="18"/>
                <w:lang w:val="hr-HR"/>
              </w:rPr>
              <w:t xml:space="preserve">pretpristupne </w:t>
            </w:r>
            <w:r w:rsidRPr="008D043F">
              <w:rPr>
                <w:rFonts w:asciiTheme="minorHAnsi" w:eastAsia="Calibri" w:hAnsiTheme="minorHAnsi" w:cstheme="minorHAnsi"/>
                <w:i/>
                <w:sz w:val="18"/>
                <w:szCs w:val="18"/>
                <w:lang w:val="hr-HR"/>
              </w:rPr>
              <w:t>fondove (EnvIS)</w:t>
            </w:r>
            <w:r w:rsidR="00E74880"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sz w:val="18"/>
                <w:szCs w:val="18"/>
                <w:lang w:val="hr-HR"/>
              </w:rPr>
              <w:t>). Pri tome je potrebno uključiti zahtjeve za izvještavanjem od EEA, EUROSTAT</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EIONET</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DG ENV</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SDG</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3RIO, UNECE</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uključujući i LUCAS istraživanje koje Eurostat provodi u trogodišnjoj dinamici (korištenje zemljišta i zemljišni pokrivač)  itd.</w:t>
            </w:r>
          </w:p>
          <w:p w14:paraId="42C19ADC" w14:textId="77777777" w:rsidR="00457E4A" w:rsidRPr="008D043F" w:rsidRDefault="00CC447D" w:rsidP="0068355A">
            <w:pPr>
              <w:numPr>
                <w:ilvl w:val="0"/>
                <w:numId w:val="183"/>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E74880"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 xml:space="preserve">rezultata studijske analize izrada i </w:t>
            </w:r>
            <w:bookmarkStart w:id="336" w:name="_Hlk95007256"/>
            <w:r w:rsidRPr="008D043F">
              <w:rPr>
                <w:rFonts w:asciiTheme="minorHAnsi" w:eastAsia="Calibri" w:hAnsiTheme="minorHAnsi" w:cstheme="minorHAnsi"/>
                <w:sz w:val="18"/>
                <w:szCs w:val="18"/>
                <w:lang w:val="hr-HR"/>
              </w:rPr>
              <w:t xml:space="preserve">usvajanje Federalne liste pokazatelja za praćenje stanja okoliša </w:t>
            </w:r>
            <w:bookmarkEnd w:id="336"/>
            <w:r w:rsidRPr="008D043F">
              <w:rPr>
                <w:rFonts w:asciiTheme="minorHAnsi" w:eastAsia="Calibri" w:hAnsiTheme="minorHAnsi" w:cstheme="minorHAnsi"/>
                <w:sz w:val="18"/>
                <w:szCs w:val="18"/>
                <w:lang w:val="hr-HR"/>
              </w:rPr>
              <w:t>(koja je dio nacionalne liste pokazatelja). Federalna list</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indikatora treba sadržavati pokazatelje iz ključne </w:t>
            </w:r>
            <w:r w:rsidR="00E74880" w:rsidRPr="008D043F">
              <w:rPr>
                <w:rFonts w:asciiTheme="minorHAnsi" w:eastAsia="Calibri" w:hAnsiTheme="minorHAnsi" w:cstheme="minorHAnsi"/>
                <w:sz w:val="18"/>
                <w:szCs w:val="18"/>
                <w:lang w:val="hr-HR"/>
              </w:rPr>
              <w:t xml:space="preserve">grupe </w:t>
            </w:r>
            <w:r w:rsidRPr="008D043F">
              <w:rPr>
                <w:rFonts w:asciiTheme="minorHAnsi" w:eastAsia="Calibri" w:hAnsiTheme="minorHAnsi" w:cstheme="minorHAnsi"/>
                <w:sz w:val="18"/>
                <w:szCs w:val="18"/>
                <w:lang w:val="hr-HR"/>
              </w:rPr>
              <w:t xml:space="preserve">pokazatelja koje koristi </w:t>
            </w:r>
            <w:r w:rsidR="00E74880" w:rsidRPr="008D043F">
              <w:rPr>
                <w:rFonts w:asciiTheme="minorHAnsi" w:eastAsia="Calibri" w:hAnsiTheme="minorHAnsi" w:cstheme="minorHAnsi"/>
                <w:sz w:val="18"/>
                <w:szCs w:val="18"/>
                <w:lang w:val="hr-HR"/>
              </w:rPr>
              <w:t xml:space="preserve">Evropska </w:t>
            </w:r>
            <w:r w:rsidRPr="008D043F">
              <w:rPr>
                <w:rFonts w:asciiTheme="minorHAnsi" w:eastAsia="Calibri" w:hAnsiTheme="minorHAnsi" w:cstheme="minorHAnsi"/>
                <w:sz w:val="18"/>
                <w:szCs w:val="18"/>
                <w:lang w:val="hr-HR"/>
              </w:rPr>
              <w:t>agencija za okoliš</w:t>
            </w:r>
            <w:bookmarkStart w:id="337" w:name="_Hlk95007267"/>
          </w:p>
          <w:p w14:paraId="185EB53A" w14:textId="204AD18C" w:rsidR="00457E4A" w:rsidRPr="008D043F" w:rsidRDefault="00E74880" w:rsidP="0068355A">
            <w:pPr>
              <w:numPr>
                <w:ilvl w:val="0"/>
                <w:numId w:val="183"/>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čestvovanje </w:t>
            </w:r>
            <w:r w:rsidR="00CC447D" w:rsidRPr="008D043F">
              <w:rPr>
                <w:rFonts w:asciiTheme="minorHAnsi" w:eastAsia="Calibri" w:hAnsiTheme="minorHAnsi" w:cstheme="minorHAnsi"/>
                <w:sz w:val="18"/>
                <w:szCs w:val="18"/>
                <w:lang w:val="hr-HR"/>
              </w:rPr>
              <w:t xml:space="preserve">u radu radne grupe koju će koordinirati Ministarstvo vanjske trgovine i ekonomskih odnosa </w:t>
            </w:r>
            <w:r w:rsidR="00DC2565"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i koju će činiti institucije svih </w:t>
            </w:r>
            <w:r w:rsidRPr="008D043F">
              <w:rPr>
                <w:rFonts w:asciiTheme="minorHAnsi" w:eastAsia="Calibri" w:hAnsiTheme="minorHAnsi" w:cstheme="minorHAnsi"/>
                <w:sz w:val="18"/>
                <w:szCs w:val="18"/>
                <w:lang w:val="hr-HR"/>
              </w:rPr>
              <w:t>nivoa</w:t>
            </w:r>
            <w:r w:rsidR="00CC447D" w:rsidRPr="008D043F">
              <w:rPr>
                <w:rFonts w:asciiTheme="minorHAnsi" w:eastAsia="Calibri" w:hAnsiTheme="minorHAnsi" w:cstheme="minorHAnsi"/>
                <w:sz w:val="18"/>
                <w:szCs w:val="18"/>
                <w:lang w:val="hr-HR"/>
              </w:rPr>
              <w:t>, a koja će davati stručne prijedloge i koordinirati realizaciju zaključaka i prijedloga studijske analize</w:t>
            </w:r>
            <w:bookmarkEnd w:id="337"/>
          </w:p>
          <w:p w14:paraId="045B3A9B" w14:textId="3B2C66F0" w:rsidR="00457E4A" w:rsidRPr="008D043F" w:rsidRDefault="00CC447D" w:rsidP="0068355A">
            <w:pPr>
              <w:numPr>
                <w:ilvl w:val="0"/>
                <w:numId w:val="183"/>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E74880"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 xml:space="preserve">rezultata studijske analize priprema Programa obuke i osposobljavanja svih agencija i institucija iz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ključenih u prikupljanje podataka, obradu i izvještavanje</w:t>
            </w:r>
          </w:p>
          <w:p w14:paraId="3AE3F931" w14:textId="77777777" w:rsidR="00457E4A" w:rsidRPr="008D043F" w:rsidRDefault="00CC447D" w:rsidP="0068355A">
            <w:pPr>
              <w:numPr>
                <w:ilvl w:val="0"/>
                <w:numId w:val="183"/>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ntinuirana </w:t>
            </w:r>
            <w:bookmarkStart w:id="338" w:name="_Hlk95007326"/>
            <w:r w:rsidRPr="008D043F">
              <w:rPr>
                <w:rFonts w:asciiTheme="minorHAnsi" w:eastAsia="Calibri" w:hAnsiTheme="minorHAnsi" w:cstheme="minorHAnsi"/>
                <w:sz w:val="18"/>
                <w:szCs w:val="18"/>
                <w:lang w:val="hr-HR"/>
              </w:rPr>
              <w:t>provedba Programa obuke i osposobljavanja svih agencija i institucija uključenih u prikupljanje podataka, obradu i izvještavanje</w:t>
            </w:r>
            <w:bookmarkStart w:id="339" w:name="_Hlk95007402"/>
            <w:bookmarkEnd w:id="338"/>
          </w:p>
          <w:p w14:paraId="56DB9F12" w14:textId="4811CB70" w:rsidR="00457E4A" w:rsidRPr="008D043F" w:rsidRDefault="00E74880" w:rsidP="0068355A">
            <w:pPr>
              <w:numPr>
                <w:ilvl w:val="0"/>
                <w:numId w:val="183"/>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čestvovanje </w:t>
            </w:r>
            <w:r w:rsidR="00CC447D" w:rsidRPr="008D043F">
              <w:rPr>
                <w:rFonts w:asciiTheme="minorHAnsi" w:eastAsia="Calibri" w:hAnsiTheme="minorHAnsi" w:cstheme="minorHAnsi"/>
                <w:sz w:val="18"/>
                <w:szCs w:val="18"/>
                <w:lang w:val="hr-HR"/>
              </w:rPr>
              <w:t xml:space="preserve">u provedbi Strategije praćenja stanja okoliša, upravljanje podacima i izvještavanja nakon usvajanja na </w:t>
            </w:r>
            <w:r w:rsidRPr="008D043F">
              <w:rPr>
                <w:rFonts w:asciiTheme="minorHAnsi" w:eastAsia="Calibri" w:hAnsiTheme="minorHAnsi" w:cstheme="minorHAnsi"/>
                <w:sz w:val="18"/>
                <w:szCs w:val="18"/>
                <w:lang w:val="hr-HR"/>
              </w:rPr>
              <w:t xml:space="preserve">nivou </w:t>
            </w:r>
            <w:r w:rsidR="00DC2565"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w:t>
            </w:r>
            <w:bookmarkEnd w:id="339"/>
            <w:r w:rsidR="00CC447D"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i/>
                <w:sz w:val="18"/>
                <w:szCs w:val="18"/>
                <w:lang w:val="hr-HR"/>
              </w:rPr>
              <w:t xml:space="preserve">Prijedlog teksta strategije praćenja stanja okoliša/životne sredine, upravljanja podacima i izvještavanja prema EEA  dat je u Izvještaju </w:t>
            </w:r>
            <w:r w:rsidRPr="008D043F">
              <w:rPr>
                <w:rFonts w:asciiTheme="minorHAnsi" w:eastAsia="Calibri" w:hAnsiTheme="minorHAnsi" w:cstheme="minorHAnsi"/>
                <w:i/>
                <w:sz w:val="18"/>
                <w:szCs w:val="18"/>
                <w:lang w:val="hr-HR"/>
              </w:rPr>
              <w:t>„</w:t>
            </w:r>
            <w:r w:rsidR="00CC447D" w:rsidRPr="008D043F">
              <w:rPr>
                <w:rFonts w:asciiTheme="minorHAnsi" w:eastAsia="Calibri" w:hAnsiTheme="minorHAnsi" w:cstheme="minorHAnsi"/>
                <w:i/>
                <w:sz w:val="18"/>
                <w:szCs w:val="18"/>
                <w:lang w:val="hr-HR"/>
              </w:rPr>
              <w:t>Praćenje stanja okoliša/životne sredine, upravljanje podacima i Strategija izvještavanja</w:t>
            </w:r>
            <w:r w:rsidRPr="008D043F">
              <w:rPr>
                <w:rFonts w:asciiTheme="minorHAnsi" w:eastAsia="Calibri" w:hAnsiTheme="minorHAnsi" w:cstheme="minorHAnsi"/>
                <w:i/>
                <w:sz w:val="18"/>
                <w:szCs w:val="18"/>
                <w:lang w:val="hr-HR"/>
              </w:rPr>
              <w:t>“</w:t>
            </w:r>
            <w:r w:rsidR="00CC447D" w:rsidRPr="008D043F">
              <w:rPr>
                <w:rFonts w:asciiTheme="minorHAnsi" w:eastAsia="Calibri" w:hAnsiTheme="minorHAnsi" w:cstheme="minorHAnsi"/>
                <w:i/>
                <w:sz w:val="18"/>
                <w:szCs w:val="18"/>
                <w:lang w:val="hr-HR"/>
              </w:rPr>
              <w:t xml:space="preserve"> izrađenom u okviru  projekta </w:t>
            </w:r>
            <w:r w:rsidRPr="008D043F">
              <w:rPr>
                <w:rFonts w:asciiTheme="minorHAnsi" w:eastAsia="Calibri" w:hAnsiTheme="minorHAnsi" w:cstheme="minorHAnsi"/>
                <w:i/>
                <w:sz w:val="18"/>
                <w:szCs w:val="18"/>
                <w:lang w:val="hr-HR"/>
              </w:rPr>
              <w:t>„</w:t>
            </w:r>
            <w:r w:rsidR="00CC447D" w:rsidRPr="008D043F">
              <w:rPr>
                <w:rFonts w:asciiTheme="minorHAnsi" w:eastAsia="Calibri" w:hAnsiTheme="minorHAnsi" w:cstheme="minorHAnsi"/>
                <w:i/>
                <w:sz w:val="18"/>
                <w:szCs w:val="18"/>
                <w:lang w:val="hr-HR"/>
              </w:rPr>
              <w:t xml:space="preserve">Jačanje institucija za zaštitu okoliša u BiH i priprema za </w:t>
            </w:r>
            <w:r w:rsidRPr="008D043F">
              <w:rPr>
                <w:rFonts w:asciiTheme="minorHAnsi" w:eastAsia="Calibri" w:hAnsiTheme="minorHAnsi" w:cstheme="minorHAnsi"/>
                <w:i/>
                <w:sz w:val="18"/>
                <w:szCs w:val="18"/>
                <w:lang w:val="hr-HR"/>
              </w:rPr>
              <w:t xml:space="preserve">pretpristupne </w:t>
            </w:r>
            <w:r w:rsidR="00CC447D" w:rsidRPr="008D043F">
              <w:rPr>
                <w:rFonts w:asciiTheme="minorHAnsi" w:eastAsia="Calibri" w:hAnsiTheme="minorHAnsi" w:cstheme="minorHAnsi"/>
                <w:i/>
                <w:sz w:val="18"/>
                <w:szCs w:val="18"/>
                <w:lang w:val="hr-HR"/>
              </w:rPr>
              <w:t>fondove (EnvIS)</w:t>
            </w:r>
            <w:r w:rsidRPr="008D043F">
              <w:rPr>
                <w:rFonts w:asciiTheme="minorHAnsi" w:eastAsia="Calibri" w:hAnsiTheme="minorHAnsi" w:cstheme="minorHAnsi"/>
                <w:i/>
                <w:sz w:val="18"/>
                <w:szCs w:val="18"/>
                <w:lang w:val="hr-HR"/>
              </w:rPr>
              <w:t>“</w:t>
            </w:r>
            <w:r w:rsidR="00CC447D" w:rsidRPr="008D043F">
              <w:rPr>
                <w:rFonts w:asciiTheme="minorHAnsi" w:eastAsia="Calibri" w:hAnsiTheme="minorHAnsi" w:cstheme="minorHAnsi"/>
                <w:sz w:val="18"/>
                <w:szCs w:val="18"/>
                <w:lang w:val="hr-HR"/>
              </w:rPr>
              <w:t>)</w:t>
            </w:r>
            <w:bookmarkStart w:id="340" w:name="_Hlk95007430"/>
          </w:p>
          <w:p w14:paraId="42726050" w14:textId="3577D847" w:rsidR="00457E4A" w:rsidRPr="008D043F" w:rsidRDefault="00CC447D" w:rsidP="0068355A">
            <w:pPr>
              <w:numPr>
                <w:ilvl w:val="0"/>
                <w:numId w:val="183"/>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usvajanje i provedba Akcijskog plana za provedbu Uredbe o EIONET BiH na teritoriji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40"/>
            <w:r w:rsidRPr="008D043F">
              <w:rPr>
                <w:rFonts w:asciiTheme="minorHAnsi" w:eastAsia="Calibri" w:hAnsiTheme="minorHAnsi" w:cstheme="minorHAnsi"/>
                <w:sz w:val="18"/>
                <w:szCs w:val="18"/>
                <w:lang w:val="hr-HR"/>
              </w:rPr>
              <w:t>(u skladu s Planom za provođenje Uredbe o EIONET</w:t>
            </w:r>
            <w:r w:rsidR="00E74880"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u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a prema Program</w:t>
            </w:r>
            <w:r w:rsidR="00E74880"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aproksimacije propisa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oblasti okoliša)</w:t>
            </w:r>
          </w:p>
          <w:p w14:paraId="38E5B0AF" w14:textId="6FD39B02" w:rsidR="00CC447D" w:rsidRPr="008D043F" w:rsidRDefault="00E74880" w:rsidP="0068355A">
            <w:pPr>
              <w:numPr>
                <w:ilvl w:val="0"/>
                <w:numId w:val="183"/>
              </w:numPr>
              <w:spacing w:before="40" w:after="40" w:line="276" w:lineRule="auto"/>
              <w:ind w:left="316"/>
              <w:contextualSpacing/>
              <w:rPr>
                <w:rFonts w:asciiTheme="minorHAnsi" w:eastAsia="Calibri" w:hAnsiTheme="minorHAnsi" w:cstheme="minorHAnsi"/>
                <w:sz w:val="18"/>
                <w:szCs w:val="18"/>
                <w:lang w:val="hr-HR"/>
              </w:rPr>
            </w:pPr>
            <w:bookmarkStart w:id="341" w:name="_Hlk95007447"/>
            <w:r w:rsidRPr="008D043F">
              <w:rPr>
                <w:rFonts w:asciiTheme="minorHAnsi" w:eastAsia="Calibri" w:hAnsiTheme="minorHAnsi" w:cstheme="minorHAnsi"/>
                <w:sz w:val="18"/>
                <w:szCs w:val="18"/>
                <w:lang w:val="hr-HR"/>
              </w:rPr>
              <w:t>Izrada i usvajanje Akcijskog plana</w:t>
            </w:r>
            <w:r w:rsidR="00CC447D" w:rsidRPr="008D043F">
              <w:rPr>
                <w:rFonts w:asciiTheme="minorHAnsi" w:eastAsia="Calibri" w:hAnsiTheme="minorHAnsi" w:cstheme="minorHAnsi"/>
                <w:sz w:val="18"/>
                <w:szCs w:val="18"/>
                <w:lang w:val="hr-HR"/>
              </w:rPr>
              <w:t xml:space="preserve"> za provedbu Direktive</w:t>
            </w:r>
            <w:r w:rsidRPr="008D043F">
              <w:rPr>
                <w:rFonts w:asciiTheme="minorHAnsi" w:eastAsia="Calibri" w:hAnsiTheme="minorHAnsi" w:cstheme="minorHAnsi"/>
                <w:sz w:val="18"/>
                <w:szCs w:val="18"/>
                <w:lang w:val="hr-HR"/>
              </w:rPr>
              <w:t xml:space="preserve"> o</w:t>
            </w:r>
            <w:r w:rsidR="00CC447D" w:rsidRPr="008D043F">
              <w:rPr>
                <w:rFonts w:asciiTheme="minorHAnsi" w:eastAsia="Calibri" w:hAnsiTheme="minorHAnsi" w:cstheme="minorHAnsi"/>
                <w:sz w:val="18"/>
                <w:szCs w:val="18"/>
                <w:lang w:val="hr-HR"/>
              </w:rPr>
              <w:t xml:space="preserve"> standardiziranom izvještavanju (SRDSIP) na teritoriji </w:t>
            </w:r>
            <w:r w:rsidR="00CC447D" w:rsidRPr="008D043F">
              <w:rPr>
                <w:rFonts w:asciiTheme="minorHAnsi" w:eastAsia="Calibri" w:hAnsiTheme="minorHAnsi" w:cstheme="minorHAnsi"/>
                <w:sz w:val="18"/>
                <w:szCs w:val="18"/>
                <w:lang w:val="hr-HR"/>
              </w:rPr>
              <w:lastRenderedPageBreak/>
              <w:t>Federacije Bosne i Hercegovine</w:t>
            </w:r>
            <w:bookmarkEnd w:id="341"/>
            <w:r w:rsidR="00CC447D" w:rsidRPr="008D043F">
              <w:rPr>
                <w:rFonts w:asciiTheme="minorHAnsi" w:eastAsia="Calibri" w:hAnsiTheme="minorHAnsi" w:cstheme="minorHAnsi"/>
                <w:sz w:val="18"/>
                <w:szCs w:val="18"/>
                <w:lang w:val="hr-HR"/>
              </w:rPr>
              <w:t xml:space="preserve">, u skladu s Programom aproksimacije propisa Federacije </w:t>
            </w:r>
            <w:r w:rsidR="00DC2565"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s pravnom stečevinom EU u oblasti okoliša</w:t>
            </w:r>
          </w:p>
        </w:tc>
      </w:tr>
      <w:tr w:rsidR="00CC447D" w:rsidRPr="008D043F" w14:paraId="52AFBEA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BE5E5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C354548"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049ADA68"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B323BA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12647F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4A466B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06327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2CB800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74880"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FAB91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4CFD828E"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3B98CB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582684" w14:textId="77777777" w:rsidR="00CC447D" w:rsidRPr="008D043F" w:rsidRDefault="00CC447D" w:rsidP="0068355A">
            <w:pPr>
              <w:numPr>
                <w:ilvl w:val="0"/>
                <w:numId w:val="18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studijske analize koja će revidirati postojeće i dati prijedlog proširenog seta pokazatelja koje treba pratiti po svim oblasti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CA6E3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rađena studijska analiz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F3332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a studijska analiza koja daje prijedlog proširenog seta pokazatelja koje treba pratiti po svim oblastima (2024.)</w:t>
            </w:r>
          </w:p>
        </w:tc>
      </w:tr>
      <w:tr w:rsidR="00CC447D" w:rsidRPr="008D043F" w14:paraId="7341CEAC"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4866E4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4295AE" w14:textId="77777777" w:rsidR="00CC447D" w:rsidRPr="008D043F" w:rsidRDefault="00CC447D" w:rsidP="0068355A">
            <w:pPr>
              <w:numPr>
                <w:ilvl w:val="0"/>
                <w:numId w:val="18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Federalna lista pokazatelja stanja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750AE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301FD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a Federalna lista pokazatelja stanja okoliša (2024.)</w:t>
            </w:r>
          </w:p>
        </w:tc>
      </w:tr>
      <w:tr w:rsidR="00CC447D" w:rsidRPr="008D043F" w14:paraId="316C58DA"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EA2815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48ACF6" w14:textId="77777777" w:rsidR="00CC447D" w:rsidRPr="008D043F" w:rsidRDefault="00CC447D" w:rsidP="0068355A">
            <w:pPr>
              <w:numPr>
                <w:ilvl w:val="0"/>
                <w:numId w:val="18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E74880" w:rsidRPr="008D043F">
              <w:rPr>
                <w:rFonts w:asciiTheme="minorHAnsi" w:eastAsia="Calibri" w:hAnsiTheme="minorHAnsi" w:cstheme="minorHAnsi"/>
                <w:sz w:val="18"/>
                <w:szCs w:val="18"/>
                <w:lang w:val="hr-HR"/>
              </w:rPr>
              <w:t xml:space="preserve">saradnje </w:t>
            </w:r>
            <w:r w:rsidRPr="008D043F">
              <w:rPr>
                <w:rFonts w:asciiTheme="minorHAnsi" w:hAnsiTheme="minorHAnsi" w:cstheme="minorHAnsi"/>
                <w:sz w:val="18"/>
                <w:szCs w:val="18"/>
                <w:lang w:val="hr-HR" w:bidi="en-US"/>
              </w:rPr>
              <w:t>u okviru radne grupe koja će davati stručne prijedloge i koordinirati realizaciju zaključaka i prijedloga studijske analiz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2048B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adna grupa nije formiran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9244F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E74880"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u okviru radne grupe (2025.)</w:t>
            </w:r>
          </w:p>
        </w:tc>
      </w:tr>
      <w:tr w:rsidR="00CC447D" w:rsidRPr="008D043F" w14:paraId="469E18FE"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499619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428347" w14:textId="0B828A5C" w:rsidR="00CC447D" w:rsidRPr="008D043F" w:rsidRDefault="00CC447D" w:rsidP="0068355A">
            <w:pPr>
              <w:numPr>
                <w:ilvl w:val="0"/>
                <w:numId w:val="18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Program obuke i osposobljavanja svih agencija i institucija iz Federacije </w:t>
            </w:r>
            <w:r w:rsidR="00DC2565"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ključenih u izvještavan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B2F9F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Program obuke i osposobljav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2C0A9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Program obuke i osposobljavanja (2025.)</w:t>
            </w:r>
          </w:p>
        </w:tc>
      </w:tr>
      <w:tr w:rsidR="00CC447D" w:rsidRPr="008D043F" w14:paraId="12326413"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A31AA9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69D598" w14:textId="00810F00" w:rsidR="00CC447D" w:rsidRPr="008D043F" w:rsidRDefault="00E74880" w:rsidP="0068355A">
            <w:pPr>
              <w:numPr>
                <w:ilvl w:val="0"/>
                <w:numId w:val="18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Programa obuke i osposobljavanja svih agencija i institucija iz Federacije </w:t>
            </w:r>
            <w:r w:rsidR="00DC2565" w:rsidRPr="008D043F">
              <w:rPr>
                <w:rFonts w:asciiTheme="minorHAnsi" w:eastAsia="Calibri" w:hAnsiTheme="minorHAnsi" w:cstheme="minorHAnsi"/>
                <w:sz w:val="18"/>
                <w:szCs w:val="18"/>
                <w:lang w:val="hr-HR"/>
              </w:rPr>
              <w:t>BiH</w:t>
            </w:r>
            <w:r w:rsidR="00CC447D" w:rsidRPr="008D043F">
              <w:rPr>
                <w:rFonts w:asciiTheme="minorHAnsi" w:hAnsiTheme="minorHAnsi" w:cstheme="minorHAnsi"/>
                <w:sz w:val="18"/>
                <w:szCs w:val="18"/>
                <w:lang w:val="hr-HR" w:bidi="en-US"/>
              </w:rPr>
              <w:t xml:space="preserve"> uključenih u izvještavan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33FC4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Program obuke i osposobljav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627515" w14:textId="22C917EC"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aliziran Program obuke i osposobljavanja svih agencija i institucija iz Federacije </w:t>
            </w:r>
            <w:r w:rsidR="00DC2565"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ključenih u izvještavanje (kontinuirano – 2030</w:t>
            </w:r>
            <w:r w:rsidR="00E7488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669FF68E"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235DE4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9D3E88" w14:textId="77777777" w:rsidR="00CC447D" w:rsidRPr="008D043F" w:rsidRDefault="00E74880" w:rsidP="0068355A">
            <w:pPr>
              <w:numPr>
                <w:ilvl w:val="0"/>
                <w:numId w:val="18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provedbe Strategije praćenja stanja okoliša, upravljanje podacima i izvještavanj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74C118" w14:textId="697627C4"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Strategij</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praćenja stanja okoliša, upravljanje podacima i izvještavanja nije usvojena na </w:t>
            </w:r>
            <w:r w:rsidR="00E74880" w:rsidRPr="008D043F">
              <w:rPr>
                <w:rFonts w:asciiTheme="minorHAnsi" w:eastAsia="Calibri" w:hAnsiTheme="minorHAnsi" w:cstheme="minorHAnsi"/>
                <w:sz w:val="18"/>
                <w:szCs w:val="18"/>
                <w:lang w:val="hr-HR"/>
              </w:rPr>
              <w:t xml:space="preserve">nivou </w:t>
            </w:r>
            <w:r w:rsidR="00DC2565" w:rsidRPr="008D043F">
              <w:rPr>
                <w:rFonts w:asciiTheme="minorHAnsi" w:eastAsia="Calibri" w:hAnsiTheme="minorHAnsi" w:cstheme="minorHAnsi"/>
                <w:sz w:val="18"/>
                <w:szCs w:val="18"/>
                <w:lang w:val="hr-HR"/>
              </w:rPr>
              <w:t>BiH</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209FD2" w14:textId="0A6A7C40"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isok </w:t>
            </w:r>
            <w:r w:rsidR="00E74880"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 xml:space="preserve">provedbe </w:t>
            </w:r>
            <w:r w:rsidRPr="008D043F">
              <w:rPr>
                <w:rFonts w:asciiTheme="minorHAnsi" w:eastAsia="Calibri" w:hAnsiTheme="minorHAnsi" w:cstheme="minorHAnsi"/>
                <w:sz w:val="18"/>
                <w:szCs w:val="18"/>
                <w:lang w:val="hr-HR"/>
              </w:rPr>
              <w:t xml:space="preserve">Strategije praćenja stanja okoliša, upravljanje podacima i izvještavanja u Federaciji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nakon usvajanja na </w:t>
            </w:r>
            <w:r w:rsidR="00E74880" w:rsidRPr="008D043F">
              <w:rPr>
                <w:rFonts w:asciiTheme="minorHAnsi" w:eastAsia="Calibri" w:hAnsiTheme="minorHAnsi" w:cstheme="minorHAnsi"/>
                <w:sz w:val="18"/>
                <w:szCs w:val="18"/>
                <w:lang w:val="hr-HR"/>
              </w:rPr>
              <w:t xml:space="preserve">nivou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kontinuirano od 2026. nadalje (2030</w:t>
            </w:r>
            <w:r w:rsidR="00E7488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49871EBA"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1C2996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84BD65" w14:textId="2CE8895D" w:rsidR="00CC447D" w:rsidRPr="008D043F" w:rsidRDefault="00E74880" w:rsidP="0068355A">
            <w:pPr>
              <w:numPr>
                <w:ilvl w:val="0"/>
                <w:numId w:val="18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Akcijskog plana za provedbu Uredbe o EIONET BiH na teritoriji Federacije </w:t>
            </w:r>
            <w:r w:rsidR="00DC2565"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629A8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 Akcijski plan</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CE971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Akcijski plan za provedbu Uredbe o EIONET BiH na teritoriji Federacije BiH i provodi se (kontinuirano od 2026.)</w:t>
            </w:r>
          </w:p>
        </w:tc>
      </w:tr>
      <w:tr w:rsidR="00CC447D" w:rsidRPr="008D043F" w14:paraId="111C6DDE"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FB2A97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1B7F7C" w14:textId="606B7E33" w:rsidR="00CC447D" w:rsidRPr="008D043F" w:rsidRDefault="00E74880" w:rsidP="0068355A">
            <w:pPr>
              <w:numPr>
                <w:ilvl w:val="0"/>
                <w:numId w:val="184"/>
              </w:numPr>
              <w:spacing w:before="40" w:after="40" w:line="276" w:lineRule="auto"/>
              <w:ind w:left="372" w:hanging="372"/>
              <w:contextualSpacing/>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Akcijskog plana za provedbu direktive standardiziranom izvještavanju na teritoriji Federacije </w:t>
            </w:r>
            <w:r w:rsidR="00DC2565"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F6A8A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 Akcijski plan</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B15BD2" w14:textId="248EE925"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Akcijski plan za provedbu direktive standardiziranom izvještavanju na teritoriji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 provodi se </w:t>
            </w:r>
            <w:r w:rsidRPr="008D043F">
              <w:rPr>
                <w:rFonts w:asciiTheme="minorHAnsi" w:hAnsiTheme="minorHAnsi" w:cstheme="minorHAnsi"/>
                <w:sz w:val="18"/>
                <w:szCs w:val="18"/>
                <w:lang w:val="hr-HR" w:bidi="en-US"/>
              </w:rPr>
              <w:t>(kontinuirano od 2025.)</w:t>
            </w:r>
          </w:p>
        </w:tc>
      </w:tr>
      <w:tr w:rsidR="00CC447D" w:rsidRPr="008D043F" w14:paraId="227D2BB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AFAAA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337E3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E74880"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kroz veću dostupnost podataka koji omogućavaju da se buduće politike kreiraju na osnovu činjenica i odgovarajućih analiza. </w:t>
            </w:r>
          </w:p>
        </w:tc>
      </w:tr>
      <w:tr w:rsidR="00CC447D" w:rsidRPr="008D043F" w14:paraId="3526290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02E65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F5211B"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481 892 KM</w:t>
            </w:r>
          </w:p>
          <w:p w14:paraId="646FEEB9" w14:textId="7003E7F7"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sredstva EU i drugih međunarodnih donatora</w:t>
            </w:r>
          </w:p>
        </w:tc>
      </w:tr>
      <w:tr w:rsidR="00CC447D" w:rsidRPr="008D043F" w14:paraId="1C2A8F6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014BD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C6229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52BC2C5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CCC00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F0BE2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5F31EE8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FF0D8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EB7E0A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E74880"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institucijama nadležnim za oblast okoliša, druge institucije koje su uključene u praćenje izvještavanje okolišnih podataka</w:t>
            </w:r>
          </w:p>
        </w:tc>
      </w:tr>
      <w:tr w:rsidR="00CC447D" w:rsidRPr="008D043F" w14:paraId="1F95505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98DA6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7FEA89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privredni subjekti i organizacije koje se bave problematikom okoliša, stručna javnost, šira javnost</w:t>
            </w:r>
          </w:p>
        </w:tc>
      </w:tr>
    </w:tbl>
    <w:p w14:paraId="3E36E926"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692"/>
        <w:gridCol w:w="3414"/>
        <w:gridCol w:w="2403"/>
      </w:tblGrid>
      <w:tr w:rsidR="00CC447D" w:rsidRPr="008D043F" w14:paraId="78FA9C3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9B39B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01CBF6"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2DCC7D1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46FF8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BC4F3DE" w14:textId="4424A041"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Uspostaviti efikasan sistem evidencije i transparentno izvještavanje podataka o okolišu u Federaciji </w:t>
            </w:r>
            <w:r w:rsidR="00DC2565"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E74880" w:rsidRPr="008D043F">
              <w:rPr>
                <w:rFonts w:asciiTheme="minorHAnsi" w:hAnsiTheme="minorHAnsi" w:cstheme="minorHAnsi"/>
                <w:b/>
                <w:sz w:val="18"/>
                <w:szCs w:val="18"/>
                <w:lang w:val="hr-HR" w:eastAsia="zh-TW"/>
              </w:rPr>
              <w:t xml:space="preserve">konsultacije </w:t>
            </w:r>
            <w:r w:rsidRPr="008D043F">
              <w:rPr>
                <w:rFonts w:asciiTheme="minorHAnsi" w:hAnsiTheme="minorHAnsi" w:cstheme="minorHAnsi"/>
                <w:b/>
                <w:sz w:val="18"/>
                <w:szCs w:val="18"/>
                <w:lang w:val="hr-HR" w:eastAsia="zh-TW"/>
              </w:rPr>
              <w:t>s Partnerstvom 27</w:t>
            </w:r>
          </w:p>
        </w:tc>
      </w:tr>
      <w:tr w:rsidR="00CC447D" w:rsidRPr="008D043F" w14:paraId="7B628EE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E7B55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C24D095" w14:textId="7E328BF2"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42" w:name="_Hlk95007511"/>
            <w:r w:rsidRPr="008D043F">
              <w:rPr>
                <w:rFonts w:asciiTheme="minorHAnsi" w:eastAsia="Calibri" w:hAnsiTheme="minorHAnsi" w:cstheme="minorHAnsi"/>
                <w:b/>
                <w:sz w:val="18"/>
                <w:szCs w:val="18"/>
                <w:lang w:val="hr-HR"/>
              </w:rPr>
              <w:t xml:space="preserve">7.5.4. Uspostava sistema razmjene prostornih podataka u Federaciji </w:t>
            </w:r>
            <w:r w:rsidR="00C9313E" w:rsidRPr="008D043F">
              <w:rPr>
                <w:rFonts w:asciiTheme="minorHAnsi" w:eastAsia="Calibri" w:hAnsiTheme="minorHAnsi" w:cstheme="minorHAnsi"/>
                <w:b/>
                <w:sz w:val="18"/>
                <w:szCs w:val="18"/>
                <w:lang w:val="hr-HR"/>
              </w:rPr>
              <w:t>BiH</w:t>
            </w:r>
            <w:r w:rsidRPr="008D043F">
              <w:rPr>
                <w:rFonts w:asciiTheme="minorHAnsi" w:eastAsia="Calibri" w:hAnsiTheme="minorHAnsi" w:cstheme="minorHAnsi"/>
                <w:b/>
                <w:sz w:val="18"/>
                <w:szCs w:val="18"/>
                <w:lang w:val="hr-HR"/>
              </w:rPr>
              <w:t xml:space="preserve"> u skladu s Aneksima I, II i III INSPIRE direktive</w:t>
            </w:r>
            <w:bookmarkEnd w:id="342"/>
          </w:p>
        </w:tc>
      </w:tr>
      <w:tr w:rsidR="00CC447D" w:rsidRPr="008D043F" w14:paraId="14DF6B35"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1175F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BE80968" w14:textId="449278BF"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43" w:name="_Hlk95007522"/>
            <w:r w:rsidRPr="008D043F">
              <w:rPr>
                <w:rFonts w:asciiTheme="minorHAnsi" w:eastAsia="Calibri" w:hAnsiTheme="minorHAnsi" w:cstheme="minorHAnsi"/>
                <w:sz w:val="18"/>
                <w:szCs w:val="18"/>
                <w:lang w:val="hr-HR"/>
              </w:rPr>
              <w:t xml:space="preserve">Cilj ove mjere je da se uspostavi funkcionalan sistem razmjene prostornih podataka 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skladu s Aneksima I, II i III INSPIRE direktive.</w:t>
            </w:r>
            <w:bookmarkEnd w:id="343"/>
          </w:p>
          <w:p w14:paraId="7FBDB1D8"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2B5CAE38" w14:textId="671FDFE3" w:rsidR="00CC447D" w:rsidRPr="008D043F" w:rsidRDefault="00CC447D" w:rsidP="0068355A">
            <w:pPr>
              <w:numPr>
                <w:ilvl w:val="0"/>
                <w:numId w:val="185"/>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Izrada i usvajanje metodologije za upravljanje prostornim podacima </w:t>
            </w:r>
            <w:bookmarkStart w:id="344" w:name="_Hlk95007597"/>
            <w:r w:rsidRPr="008D043F">
              <w:rPr>
                <w:rFonts w:asciiTheme="minorHAnsi" w:eastAsia="Calibri" w:hAnsiTheme="minorHAnsi" w:cstheme="minorHAnsi"/>
                <w:sz w:val="18"/>
                <w:szCs w:val="18"/>
                <w:lang w:val="hr-HR"/>
              </w:rPr>
              <w:t xml:space="preserve">u Federaciji </w:t>
            </w:r>
            <w:bookmarkEnd w:id="344"/>
            <w:r w:rsidR="00C9313E" w:rsidRPr="008D043F">
              <w:rPr>
                <w:rFonts w:asciiTheme="minorHAnsi" w:hAnsiTheme="minorHAnsi" w:cstheme="minorHAnsi"/>
                <w:sz w:val="18"/>
                <w:szCs w:val="18"/>
                <w:lang w:val="hr-HR" w:eastAsia="zh-TW"/>
              </w:rPr>
              <w:t>BiH</w:t>
            </w:r>
            <w:r w:rsidRPr="008D043F">
              <w:rPr>
                <w:rFonts w:asciiTheme="minorHAnsi" w:eastAsia="Calibri" w:hAnsiTheme="minorHAnsi" w:cstheme="minorHAnsi"/>
                <w:sz w:val="18"/>
                <w:szCs w:val="18"/>
                <w:lang w:val="hr-HR"/>
              </w:rPr>
              <w:t>, koja će biti usklađena sa Zakonom o prostornom planiranju i korištenju zemljišta na nivou Federacije Bosne i Hercegovine (</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E74880" w:rsidRPr="008D043F">
              <w:rPr>
                <w:rFonts w:asciiTheme="minorHAnsi" w:eastAsia="Calibri" w:hAnsiTheme="minorHAnsi" w:cstheme="minorHAnsi"/>
                <w:sz w:val="18"/>
                <w:szCs w:val="18"/>
                <w:lang w:val="hr-HR"/>
              </w:rPr>
              <w:t>F</w:t>
            </w:r>
            <w:r w:rsidR="00BD024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iH</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793708" w:rsidRPr="008D043F">
              <w:rPr>
                <w:rFonts w:asciiTheme="minorHAnsi" w:eastAsia="Calibri" w:hAnsiTheme="minorHAnsi" w:cstheme="minorHAnsi"/>
                <w:sz w:val="18"/>
                <w:szCs w:val="18"/>
                <w:lang w:val="hr-HR"/>
              </w:rPr>
              <w:t>br</w:t>
            </w:r>
            <w:r w:rsidR="00C9313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2/06, 72/07, 32/08, 4/10, 13/10 i 45/10 ),  glava IV DOKUMENTACIJA, Odjeljak 1. Jedinstveni informacioni sistem, članovi 31. do 33. Zakona i Uredbom o sadržaju i nosiocima jedinstvenog </w:t>
            </w:r>
            <w:r w:rsidR="00E84BB9" w:rsidRPr="008D043F">
              <w:rPr>
                <w:rFonts w:asciiTheme="minorHAnsi" w:eastAsia="Calibri" w:hAnsiTheme="minorHAnsi" w:cstheme="minorHAnsi"/>
                <w:sz w:val="18"/>
                <w:szCs w:val="18"/>
                <w:lang w:val="hr-HR"/>
              </w:rPr>
              <w:t>informacion</w:t>
            </w:r>
            <w:r w:rsidR="00725BB2" w:rsidRPr="008D043F">
              <w:rPr>
                <w:rFonts w:asciiTheme="minorHAnsi" w:eastAsia="Calibri" w:hAnsiTheme="minorHAnsi" w:cstheme="minorHAnsi"/>
                <w:sz w:val="18"/>
                <w:szCs w:val="18"/>
                <w:lang w:val="hr-HR"/>
              </w:rPr>
              <w:t xml:space="preserve">og </w:t>
            </w:r>
            <w:r w:rsidRPr="008D043F">
              <w:rPr>
                <w:rFonts w:asciiTheme="minorHAnsi" w:eastAsia="Calibri" w:hAnsiTheme="minorHAnsi" w:cstheme="minorHAnsi"/>
                <w:sz w:val="18"/>
                <w:szCs w:val="18"/>
                <w:lang w:val="hr-HR"/>
              </w:rPr>
              <w:t>sistema, metodologiji prikupljanja i obradi podataka, te jedinstvenim obrascima na kojima se vode evidencije (</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E83DE1" w:rsidRPr="008D043F">
              <w:rPr>
                <w:rFonts w:asciiTheme="minorHAnsi" w:eastAsia="Calibri" w:hAnsiTheme="minorHAnsi" w:cstheme="minorHAnsi"/>
                <w:sz w:val="18"/>
                <w:szCs w:val="18"/>
                <w:lang w:val="hr-HR"/>
              </w:rPr>
              <w:t>F</w:t>
            </w:r>
            <w:r w:rsidR="00BD024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iH</w:t>
            </w:r>
            <w:r w:rsidR="00E83DE1"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793708" w:rsidRPr="008D043F">
              <w:rPr>
                <w:rFonts w:asciiTheme="minorHAnsi" w:eastAsia="Calibri" w:hAnsiTheme="minorHAnsi" w:cstheme="minorHAnsi"/>
                <w:sz w:val="18"/>
                <w:szCs w:val="18"/>
                <w:lang w:val="hr-HR"/>
              </w:rPr>
              <w:t>b</w:t>
            </w:r>
            <w:r w:rsidR="00BD024E" w:rsidRPr="008D043F">
              <w:rPr>
                <w:rFonts w:asciiTheme="minorHAnsi" w:eastAsia="Calibri" w:hAnsiTheme="minorHAnsi" w:cstheme="minorHAnsi"/>
                <w:sz w:val="18"/>
                <w:szCs w:val="18"/>
                <w:lang w:val="hr-HR"/>
              </w:rPr>
              <w:t>roj</w:t>
            </w:r>
            <w:r w:rsidRPr="008D043F">
              <w:rPr>
                <w:rFonts w:asciiTheme="minorHAnsi" w:eastAsia="Calibri" w:hAnsiTheme="minorHAnsi" w:cstheme="minorHAnsi"/>
                <w:sz w:val="18"/>
                <w:szCs w:val="18"/>
                <w:lang w:val="hr-HR"/>
              </w:rPr>
              <w:t xml:space="preserve"> 33/07), kako bi se osigurali adekvatni mehanizmi i kriteriji za razmjenu informacija u skladu s ciljem Direktive INSPIRE. Izrada metodologije uključuje:  </w:t>
            </w:r>
          </w:p>
          <w:p w14:paraId="1D9472D6" w14:textId="77777777" w:rsidR="00CC447D" w:rsidRPr="008D043F" w:rsidRDefault="00CC447D" w:rsidP="0068355A">
            <w:pPr>
              <w:numPr>
                <w:ilvl w:val="0"/>
                <w:numId w:val="186"/>
              </w:numPr>
              <w:spacing w:before="40" w:after="40" w:line="276" w:lineRule="auto"/>
              <w:ind w:left="798"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rganizacijsku osnovu i procedure razmjene podataka</w:t>
            </w:r>
          </w:p>
          <w:p w14:paraId="63064312" w14:textId="77777777" w:rsidR="00CC447D" w:rsidRPr="008D043F" w:rsidRDefault="00CC447D" w:rsidP="0068355A">
            <w:pPr>
              <w:numPr>
                <w:ilvl w:val="0"/>
                <w:numId w:val="186"/>
              </w:numPr>
              <w:spacing w:before="40" w:after="40" w:line="276" w:lineRule="auto"/>
              <w:ind w:left="798"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dabir setova okolišnih (prostornih) podataka u skladu s Aneksima I, II i III INSPIRE direktive </w:t>
            </w:r>
          </w:p>
          <w:p w14:paraId="024806C0" w14:textId="77777777" w:rsidR="00CC447D" w:rsidRPr="008D043F" w:rsidRDefault="00CC447D" w:rsidP="0068355A">
            <w:pPr>
              <w:numPr>
                <w:ilvl w:val="0"/>
                <w:numId w:val="186"/>
              </w:numPr>
              <w:spacing w:before="40" w:after="40" w:line="276" w:lineRule="auto"/>
              <w:ind w:left="798"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čin osiguravanja  otvorenog  pristupa podacima</w:t>
            </w:r>
          </w:p>
          <w:p w14:paraId="203794DF" w14:textId="1B99AFE1" w:rsidR="004826D8" w:rsidRPr="008D043F" w:rsidRDefault="00CC447D" w:rsidP="0068355A">
            <w:pPr>
              <w:pStyle w:val="ListParagraph"/>
              <w:numPr>
                <w:ilvl w:val="0"/>
                <w:numId w:val="255"/>
              </w:numPr>
              <w:spacing w:before="40" w:after="40" w:line="276" w:lineRule="auto"/>
              <w:ind w:hanging="2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E83DE1"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 xml:space="preserve">Zakona o infrastrukturi prostornih podataka (IPP) u Federaciji </w:t>
            </w:r>
            <w:r w:rsidR="00C9313E" w:rsidRPr="008D043F">
              <w:rPr>
                <w:rFonts w:asciiTheme="minorHAnsi" w:hAnsiTheme="minorHAnsi" w:cstheme="minorHAnsi"/>
                <w:sz w:val="18"/>
                <w:szCs w:val="18"/>
                <w:lang w:val="hr-HR" w:eastAsia="zh-TW"/>
              </w:rPr>
              <w:t>BiH</w:t>
            </w:r>
            <w:r w:rsidRPr="008D043F">
              <w:rPr>
                <w:rFonts w:asciiTheme="minorHAnsi" w:eastAsia="Calibri" w:hAnsiTheme="minorHAnsi" w:cstheme="minorHAnsi"/>
                <w:sz w:val="18"/>
                <w:szCs w:val="18"/>
                <w:lang w:val="hr-HR"/>
              </w:rPr>
              <w:t xml:space="preserve"> (</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E83DE1" w:rsidRPr="008D043F">
              <w:rPr>
                <w:rFonts w:asciiTheme="minorHAnsi" w:eastAsia="Calibri" w:hAnsiTheme="minorHAnsi" w:cstheme="minorHAnsi"/>
                <w:sz w:val="18"/>
                <w:szCs w:val="18"/>
                <w:lang w:val="hr-HR"/>
              </w:rPr>
              <w:t>F</w:t>
            </w:r>
            <w:r w:rsidR="00BD024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iH</w:t>
            </w:r>
            <w:r w:rsidR="00E83DE1"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793708" w:rsidRPr="008D043F">
              <w:rPr>
                <w:rFonts w:asciiTheme="minorHAnsi" w:eastAsia="Calibri" w:hAnsiTheme="minorHAnsi" w:cstheme="minorHAnsi"/>
                <w:sz w:val="18"/>
                <w:szCs w:val="18"/>
                <w:lang w:val="hr-HR"/>
              </w:rPr>
              <w:t>br</w:t>
            </w:r>
            <w:r w:rsidR="00BD024E" w:rsidRPr="008D043F">
              <w:rPr>
                <w:rFonts w:asciiTheme="minorHAnsi" w:eastAsia="Calibri" w:hAnsiTheme="minorHAnsi" w:cstheme="minorHAnsi"/>
                <w:sz w:val="18"/>
                <w:szCs w:val="18"/>
                <w:lang w:val="hr-HR"/>
              </w:rPr>
              <w:t>oj</w:t>
            </w:r>
            <w:r w:rsidRPr="008D043F">
              <w:rPr>
                <w:rFonts w:asciiTheme="minorHAnsi" w:eastAsia="Calibri" w:hAnsiTheme="minorHAnsi" w:cstheme="minorHAnsi"/>
                <w:sz w:val="18"/>
                <w:szCs w:val="18"/>
                <w:lang w:val="hr-HR"/>
              </w:rPr>
              <w:t xml:space="preserve"> 55/21) </w:t>
            </w:r>
            <w:bookmarkStart w:id="345" w:name="_Hlk95007629"/>
            <w:r w:rsidRPr="008D043F">
              <w:rPr>
                <w:rFonts w:asciiTheme="minorHAnsi" w:eastAsia="Calibri" w:hAnsiTheme="minorHAnsi" w:cstheme="minorHAnsi"/>
                <w:sz w:val="18"/>
                <w:szCs w:val="18"/>
                <w:lang w:val="hr-HR"/>
              </w:rPr>
              <w:t xml:space="preserve">usvajanje neophodnih podzakonskih akata kako bi se infrastruktura prostornih podataka u Federaciji </w:t>
            </w:r>
            <w:r w:rsidR="00C9313E" w:rsidRPr="008D043F">
              <w:rPr>
                <w:rFonts w:asciiTheme="minorHAnsi" w:hAnsiTheme="minorHAnsi" w:cstheme="minorHAnsi"/>
                <w:sz w:val="18"/>
                <w:szCs w:val="18"/>
                <w:lang w:val="hr-HR" w:eastAsia="zh-TW"/>
              </w:rPr>
              <w:t>BiH</w:t>
            </w:r>
            <w:r w:rsidRPr="008D043F">
              <w:rPr>
                <w:rFonts w:asciiTheme="minorHAnsi" w:eastAsia="Calibri" w:hAnsiTheme="minorHAnsi" w:cstheme="minorHAnsi"/>
                <w:sz w:val="18"/>
                <w:szCs w:val="18"/>
                <w:lang w:val="hr-HR"/>
              </w:rPr>
              <w:t xml:space="preserve"> (IPP FBiH) efikasno uspostavila</w:t>
            </w:r>
            <w:bookmarkEnd w:id="345"/>
          </w:p>
          <w:p w14:paraId="0F56ED6F" w14:textId="5F548582" w:rsidR="00CC447D" w:rsidRPr="008D043F" w:rsidRDefault="00CC447D" w:rsidP="0068355A">
            <w:pPr>
              <w:pStyle w:val="ListParagraph"/>
              <w:numPr>
                <w:ilvl w:val="0"/>
                <w:numId w:val="255"/>
              </w:numPr>
              <w:spacing w:before="40" w:after="40" w:line="276" w:lineRule="auto"/>
              <w:ind w:hanging="2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a Strategijom uspostave i održavanja infrastrukture prostornih podataka Federacije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spostava i </w:t>
            </w:r>
            <w:bookmarkStart w:id="346" w:name="_Hlk95007668"/>
            <w:r w:rsidRPr="008D043F">
              <w:rPr>
                <w:rFonts w:asciiTheme="minorHAnsi" w:eastAsia="Calibri" w:hAnsiTheme="minorHAnsi" w:cstheme="minorHAnsi"/>
                <w:sz w:val="18"/>
                <w:szCs w:val="18"/>
                <w:lang w:val="hr-HR"/>
              </w:rPr>
              <w:t xml:space="preserve">upravljanje infrastrukturom prostornih podataka u Federaciji </w:t>
            </w:r>
            <w:r w:rsidR="00C9313E" w:rsidRPr="008D043F">
              <w:rPr>
                <w:rFonts w:asciiTheme="minorHAnsi" w:hAnsiTheme="minorHAnsi" w:cstheme="minorHAnsi"/>
                <w:sz w:val="18"/>
                <w:szCs w:val="18"/>
                <w:lang w:val="hr-HR" w:eastAsia="zh-TW"/>
              </w:rPr>
              <w:t>BiH</w:t>
            </w:r>
            <w:r w:rsidRPr="008D043F">
              <w:rPr>
                <w:rFonts w:asciiTheme="minorHAnsi" w:eastAsia="Calibri" w:hAnsiTheme="minorHAnsi" w:cstheme="minorHAnsi"/>
                <w:sz w:val="18"/>
                <w:szCs w:val="18"/>
                <w:lang w:val="hr-HR"/>
              </w:rPr>
              <w:t xml:space="preserve"> u skladu s Aneksima I, II i III INSPIRE direktive </w:t>
            </w:r>
            <w:bookmarkEnd w:id="346"/>
            <w:r w:rsidRPr="008D043F">
              <w:rPr>
                <w:rFonts w:asciiTheme="minorHAnsi" w:eastAsia="Calibri" w:hAnsiTheme="minorHAnsi" w:cstheme="minorHAnsi"/>
                <w:sz w:val="18"/>
                <w:szCs w:val="18"/>
                <w:lang w:val="hr-HR"/>
              </w:rPr>
              <w:t>i uslugama između institucija</w:t>
            </w:r>
          </w:p>
        </w:tc>
      </w:tr>
      <w:tr w:rsidR="00CC447D" w:rsidRPr="008D043F" w14:paraId="1DC283E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20865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CCF0A15"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D8BA39F"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A49DD5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37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BD894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84862D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7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051AE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AE6550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83DE1"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89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59CFF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02E4EC40"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110FEB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09EC7C" w14:textId="5B215240" w:rsidR="00CC447D" w:rsidRPr="008D043F" w:rsidRDefault="00CC447D" w:rsidP="0068355A">
            <w:pPr>
              <w:numPr>
                <w:ilvl w:val="0"/>
                <w:numId w:val="187"/>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metodologije za upravljanje prostornim podacima u Federaciji </w:t>
            </w:r>
            <w:r w:rsidR="00C9313E" w:rsidRPr="008D043F">
              <w:rPr>
                <w:rFonts w:asciiTheme="minorHAnsi" w:hAnsiTheme="minorHAnsi" w:cstheme="minorHAnsi"/>
                <w:sz w:val="18"/>
                <w:szCs w:val="18"/>
                <w:lang w:val="hr-HR" w:eastAsia="zh-TW"/>
              </w:rPr>
              <w:t>BiH</w:t>
            </w:r>
          </w:p>
        </w:tc>
        <w:tc>
          <w:tcPr>
            <w:tcW w:w="12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C217B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a metodologija</w:t>
            </w:r>
          </w:p>
        </w:tc>
        <w:tc>
          <w:tcPr>
            <w:tcW w:w="8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14393E" w14:textId="45EE5688"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a i usvojena metodologija za upravljanje prostornim podacima u </w:t>
            </w:r>
            <w:r w:rsidRPr="008D043F">
              <w:rPr>
                <w:rFonts w:asciiTheme="minorHAnsi" w:eastAsia="Calibri" w:hAnsiTheme="minorHAnsi" w:cstheme="minorHAnsi"/>
                <w:sz w:val="18"/>
                <w:szCs w:val="18"/>
                <w:lang w:val="hr-HR"/>
              </w:rPr>
              <w:t xml:space="preserve">Federaciji </w:t>
            </w:r>
            <w:r w:rsidR="00C9313E" w:rsidRPr="008D043F">
              <w:rPr>
                <w:rFonts w:asciiTheme="minorHAnsi" w:hAnsiTheme="minorHAnsi" w:cstheme="minorHAnsi"/>
                <w:sz w:val="18"/>
                <w:szCs w:val="18"/>
                <w:lang w:val="hr-HR" w:eastAsia="zh-TW"/>
              </w:rPr>
              <w:t>BiH</w:t>
            </w:r>
            <w:r w:rsidRPr="008D043F">
              <w:rPr>
                <w:rFonts w:asciiTheme="minorHAnsi" w:hAnsiTheme="minorHAnsi" w:cstheme="minorHAnsi"/>
                <w:sz w:val="18"/>
                <w:szCs w:val="18"/>
                <w:lang w:val="hr-HR" w:eastAsia="zh-TW"/>
              </w:rPr>
              <w:t xml:space="preserve"> (2025.)</w:t>
            </w:r>
          </w:p>
        </w:tc>
      </w:tr>
      <w:tr w:rsidR="00CC447D" w:rsidRPr="008D043F" w14:paraId="782A551B"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347F5D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B01C58" w14:textId="77777777" w:rsidR="00CC447D" w:rsidRPr="008D043F" w:rsidRDefault="00CC447D" w:rsidP="0068355A">
            <w:pPr>
              <w:numPr>
                <w:ilvl w:val="0"/>
                <w:numId w:val="187"/>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neophodnih podzakonskih akata </w:t>
            </w:r>
            <w:r w:rsidRPr="008D043F">
              <w:rPr>
                <w:rFonts w:asciiTheme="minorHAnsi" w:hAnsiTheme="minorHAnsi" w:cstheme="minorHAnsi"/>
                <w:sz w:val="18"/>
                <w:szCs w:val="18"/>
                <w:lang w:val="hr-HR" w:bidi="en-US"/>
              </w:rPr>
              <w:t xml:space="preserve">za efikasnu uspostavu IPP </w:t>
            </w:r>
            <w:r w:rsidR="00E83DE1"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2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3C2C8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usvojeni podzakonski akti</w:t>
            </w:r>
          </w:p>
        </w:tc>
        <w:tc>
          <w:tcPr>
            <w:tcW w:w="8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84A7E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i neophodni podzakonski akti za efikasnu uspostavu IPP </w:t>
            </w:r>
            <w:r w:rsidR="00E83DE1"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4.)</w:t>
            </w:r>
          </w:p>
        </w:tc>
      </w:tr>
      <w:tr w:rsidR="00CC447D" w:rsidRPr="008D043F" w14:paraId="02CE9BE3"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B0FE73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2707DE" w14:textId="77777777" w:rsidR="00CC447D" w:rsidRPr="008D043F" w:rsidRDefault="00CC447D" w:rsidP="0068355A">
            <w:pPr>
              <w:numPr>
                <w:ilvl w:val="0"/>
                <w:numId w:val="187"/>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IPP </w:t>
            </w:r>
            <w:r w:rsidR="00E83DE1"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2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65C16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a IPP </w:t>
            </w:r>
            <w:r w:rsidR="00E83DE1"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8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B8E8F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i funkcionalna IPP </w:t>
            </w:r>
            <w:r w:rsidR="00E83DE1"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30</w:t>
            </w:r>
            <w:r w:rsidR="00E83DE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4D6639A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3F05E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BD1DF0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napr</w:t>
            </w:r>
            <w:r w:rsidR="00E83DE1"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đenje upravljanja okolišem kroz veću dostupnost podataka koji omogućavaju da se buduće politike kreiraju na osnovu činjenica i odgovarajućih analiza</w:t>
            </w:r>
          </w:p>
        </w:tc>
      </w:tr>
      <w:tr w:rsidR="00CC447D" w:rsidRPr="008D043F" w14:paraId="199349E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BDBBC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26BC7B" w14:textId="53BCA438" w:rsidR="00035FD1"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nos: 536 </w:t>
            </w:r>
            <w:r w:rsidR="002B08C3">
              <w:rPr>
                <w:rFonts w:asciiTheme="minorHAnsi" w:hAnsiTheme="minorHAnsi" w:cstheme="minorHAnsi"/>
                <w:sz w:val="18"/>
                <w:szCs w:val="18"/>
                <w:lang w:val="hr-HR" w:bidi="en-US"/>
              </w:rPr>
              <w:t>571</w:t>
            </w:r>
            <w:r w:rsidRPr="008D043F">
              <w:rPr>
                <w:rFonts w:asciiTheme="minorHAnsi" w:hAnsiTheme="minorHAnsi" w:cstheme="minorHAnsi"/>
                <w:sz w:val="18"/>
                <w:szCs w:val="18"/>
                <w:lang w:val="hr-HR" w:bidi="en-US"/>
              </w:rPr>
              <w:t xml:space="preserve"> KM</w:t>
            </w:r>
          </w:p>
          <w:p w14:paraId="3788E3AE" w14:textId="6D19A022" w:rsidR="00CC447D"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 budžetska sredstva, 90% sredstva EU i drugih međunarodnih donatora</w:t>
            </w:r>
          </w:p>
        </w:tc>
      </w:tr>
      <w:tr w:rsidR="00CC447D" w:rsidRPr="008D043F" w14:paraId="0FE6011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86E58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C20583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77F9679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C49C8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2B5EAB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prostornog uređenja</w:t>
            </w:r>
          </w:p>
        </w:tc>
      </w:tr>
      <w:tr w:rsidR="00CC447D" w:rsidRPr="008D043F" w14:paraId="072A04F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08A74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507613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prostornog uređenja, Federalna uprava za geodetske i imovinsko-pravne poslove u </w:t>
            </w:r>
            <w:r w:rsidR="00E83DE1"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Federalnim ministarstvom okoliša i turizma i ostalim institucijama nadležnim za okoliš</w:t>
            </w:r>
          </w:p>
        </w:tc>
      </w:tr>
      <w:tr w:rsidR="00CC447D" w:rsidRPr="008D043F" w14:paraId="4F2A806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0DBDE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3BA4B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privredni subjekti i organizacije koje se bave problematikom okoliša, stručna javnost, šira javnost</w:t>
            </w:r>
          </w:p>
        </w:tc>
      </w:tr>
    </w:tbl>
    <w:p w14:paraId="2C8CE8A7"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167"/>
        <w:gridCol w:w="3537"/>
        <w:gridCol w:w="2805"/>
      </w:tblGrid>
      <w:tr w:rsidR="00CC447D" w:rsidRPr="008D043F" w14:paraId="1175FEDA" w14:textId="77777777" w:rsidTr="006C74D1">
        <w:trPr>
          <w:trHeight w:val="567"/>
        </w:trPr>
        <w:tc>
          <w:tcPr>
            <w:tcW w:w="1451" w:type="pct"/>
            <w:shd w:val="clear" w:color="auto" w:fill="009D73"/>
            <w:vAlign w:val="center"/>
          </w:tcPr>
          <w:p w14:paraId="34C6247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30719BE2"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0358D07D" w14:textId="77777777" w:rsidTr="006C74D1">
        <w:trPr>
          <w:trHeight w:val="567"/>
        </w:trPr>
        <w:tc>
          <w:tcPr>
            <w:tcW w:w="1451" w:type="pct"/>
            <w:shd w:val="clear" w:color="auto" w:fill="009D73"/>
            <w:vAlign w:val="center"/>
          </w:tcPr>
          <w:p w14:paraId="76BEAB3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0BBA40E9" w14:textId="47FF1472"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5. Uspostaviti efikasan sistem evidencije i transparentno izvještavanje podataka o okolišu u Federaciji B</w:t>
            </w:r>
            <w:r w:rsidR="00C9313E" w:rsidRPr="008D043F">
              <w:rPr>
                <w:rFonts w:asciiTheme="minorHAnsi" w:hAnsiTheme="minorHAnsi" w:cstheme="minorHAnsi"/>
                <w:b/>
                <w:sz w:val="18"/>
                <w:szCs w:val="18"/>
                <w:lang w:val="hr-HR" w:eastAsia="zh-TW"/>
              </w:rPr>
              <w:t>iH</w:t>
            </w:r>
            <w:r w:rsidRPr="008D043F">
              <w:rPr>
                <w:rFonts w:asciiTheme="minorHAnsi" w:hAnsiTheme="minorHAnsi" w:cstheme="minorHAnsi"/>
                <w:b/>
                <w:sz w:val="18"/>
                <w:szCs w:val="18"/>
                <w:lang w:val="hr-HR" w:eastAsia="zh-TW"/>
              </w:rPr>
              <w:t xml:space="preserve">, uz </w:t>
            </w:r>
            <w:r w:rsidR="00E83DE1" w:rsidRPr="008D043F">
              <w:rPr>
                <w:rFonts w:asciiTheme="minorHAnsi" w:hAnsiTheme="minorHAnsi" w:cstheme="minorHAnsi"/>
                <w:b/>
                <w:sz w:val="18"/>
                <w:szCs w:val="18"/>
                <w:lang w:val="hr-HR" w:eastAsia="zh-TW"/>
              </w:rPr>
              <w:t xml:space="preserve">konsultacije </w:t>
            </w:r>
            <w:r w:rsidRPr="008D043F">
              <w:rPr>
                <w:rFonts w:asciiTheme="minorHAnsi" w:hAnsiTheme="minorHAnsi" w:cstheme="minorHAnsi"/>
                <w:b/>
                <w:sz w:val="18"/>
                <w:szCs w:val="18"/>
                <w:lang w:val="hr-HR" w:eastAsia="zh-TW"/>
              </w:rPr>
              <w:t>s Partnerstvom 27</w:t>
            </w:r>
          </w:p>
        </w:tc>
      </w:tr>
      <w:tr w:rsidR="00CC447D" w:rsidRPr="008D043F" w14:paraId="03BDC54F" w14:textId="77777777" w:rsidTr="006C74D1">
        <w:trPr>
          <w:trHeight w:val="567"/>
        </w:trPr>
        <w:tc>
          <w:tcPr>
            <w:tcW w:w="1451" w:type="pct"/>
            <w:shd w:val="clear" w:color="auto" w:fill="009D73"/>
            <w:vAlign w:val="center"/>
          </w:tcPr>
          <w:p w14:paraId="0142F47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00A98E1E"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47" w:name="_Hlk95007686"/>
            <w:r w:rsidRPr="008D043F">
              <w:rPr>
                <w:rFonts w:asciiTheme="minorHAnsi" w:eastAsia="Calibri" w:hAnsiTheme="minorHAnsi" w:cstheme="minorHAnsi"/>
                <w:b/>
                <w:sz w:val="18"/>
                <w:szCs w:val="18"/>
                <w:lang w:val="hr-HR"/>
              </w:rPr>
              <w:t>7.5.5. Uspostava funkcionalnog PRTR registra</w:t>
            </w:r>
            <w:bookmarkEnd w:id="347"/>
          </w:p>
        </w:tc>
      </w:tr>
      <w:tr w:rsidR="00CC447D" w:rsidRPr="008D043F" w14:paraId="1A554AC4" w14:textId="77777777" w:rsidTr="006C74D1">
        <w:trPr>
          <w:trHeight w:val="567"/>
        </w:trPr>
        <w:tc>
          <w:tcPr>
            <w:tcW w:w="1451" w:type="pct"/>
            <w:shd w:val="clear" w:color="auto" w:fill="009D73"/>
            <w:vAlign w:val="center"/>
          </w:tcPr>
          <w:p w14:paraId="22470D5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1AD7EFE4" w14:textId="58EF1A94"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48" w:name="_Hlk95007718"/>
            <w:r w:rsidRPr="008D043F">
              <w:rPr>
                <w:rFonts w:asciiTheme="minorHAnsi" w:eastAsia="Calibri" w:hAnsiTheme="minorHAnsi" w:cstheme="minorHAnsi"/>
                <w:sz w:val="18"/>
                <w:szCs w:val="18"/>
                <w:lang w:val="hr-HR"/>
              </w:rPr>
              <w:t xml:space="preserve">Cilj ove mjere je da se uspostavi funkcionalan PRTR registar 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usklađen s registrima u Republici Srpskoj i Brčko distriktu</w:t>
            </w:r>
            <w:r w:rsidR="00E83DE1" w:rsidRPr="008D043F">
              <w:rPr>
                <w:rFonts w:asciiTheme="minorHAnsi" w:eastAsia="Calibri" w:hAnsiTheme="minorHAnsi" w:cstheme="minorHAnsi"/>
                <w:sz w:val="18"/>
                <w:szCs w:val="18"/>
                <w:lang w:val="hr-HR"/>
              </w:rPr>
              <w:t xml:space="preserve"> BiH</w:t>
            </w:r>
            <w:r w:rsidRPr="008D043F">
              <w:rPr>
                <w:rFonts w:asciiTheme="minorHAnsi" w:eastAsia="Calibri" w:hAnsiTheme="minorHAnsi" w:cstheme="minorHAnsi"/>
                <w:sz w:val="18"/>
                <w:szCs w:val="18"/>
                <w:lang w:val="hr-HR"/>
              </w:rPr>
              <w:t>. Također, cilj je da se regulira proces izvještavanja podataka iz PRTR registara prema institucijama Bosne i Hercegovine.</w:t>
            </w:r>
            <w:bookmarkEnd w:id="348"/>
          </w:p>
          <w:p w14:paraId="691AAF0E"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3FBA92E3" w14:textId="24E11834" w:rsidR="00CC447D" w:rsidRPr="008D043F" w:rsidRDefault="00CC447D" w:rsidP="0068355A">
            <w:pPr>
              <w:numPr>
                <w:ilvl w:val="0"/>
                <w:numId w:val="188"/>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 nadležnostima Federacije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Start w:id="349" w:name="_Hlk95007759"/>
            <w:r w:rsidRPr="008D043F">
              <w:rPr>
                <w:rFonts w:asciiTheme="minorHAnsi" w:eastAsia="Calibri" w:hAnsiTheme="minorHAnsi" w:cstheme="minorHAnsi"/>
                <w:sz w:val="18"/>
                <w:szCs w:val="18"/>
                <w:lang w:val="hr-HR"/>
              </w:rPr>
              <w:t>ažuriranje pravnog okvira i institucionalnih aranžmana za uspostavu efikasnog PRTR registra u Federaciji</w:t>
            </w:r>
            <w:bookmarkEnd w:id="349"/>
            <w:r w:rsidRPr="008D043F">
              <w:rPr>
                <w:rFonts w:asciiTheme="minorHAnsi" w:eastAsia="Calibri" w:hAnsiTheme="minorHAnsi" w:cstheme="minorHAnsi"/>
                <w:sz w:val="18"/>
                <w:szCs w:val="18"/>
                <w:lang w:val="hr-HR"/>
              </w:rPr>
              <w:t xml:space="preserve">, čime će se definirati kanali komunikacije i proces izvještavanja, te procedure vezane za objavljivanje podataka (implementacijom Uredbe (EZ) br. 166/2006 u vezi s uspostavljanjem </w:t>
            </w:r>
            <w:r w:rsidR="00E83DE1" w:rsidRPr="008D043F">
              <w:rPr>
                <w:rFonts w:asciiTheme="minorHAnsi" w:eastAsia="Calibri" w:hAnsiTheme="minorHAnsi" w:cstheme="minorHAnsi"/>
                <w:sz w:val="18"/>
                <w:szCs w:val="18"/>
                <w:lang w:val="hr-HR"/>
              </w:rPr>
              <w:t xml:space="preserve">Evropskog </w:t>
            </w:r>
            <w:r w:rsidRPr="008D043F">
              <w:rPr>
                <w:rFonts w:asciiTheme="minorHAnsi" w:eastAsia="Calibri" w:hAnsiTheme="minorHAnsi" w:cstheme="minorHAnsi"/>
                <w:sz w:val="18"/>
                <w:szCs w:val="18"/>
                <w:lang w:val="hr-HR"/>
              </w:rPr>
              <w:t>registra ispuštanja i prijenosa zagađujućih tvari i izmjenama Direktiva Vijeća 91/689/EEZ i 96/61/EZ )</w:t>
            </w:r>
          </w:p>
          <w:p w14:paraId="73A1F065" w14:textId="079E69A7" w:rsidR="00CC447D" w:rsidRPr="008D043F" w:rsidRDefault="00CC447D" w:rsidP="0068355A">
            <w:pPr>
              <w:numPr>
                <w:ilvl w:val="0"/>
                <w:numId w:val="188"/>
              </w:numPr>
              <w:spacing w:before="40" w:after="40" w:line="276" w:lineRule="auto"/>
              <w:ind w:left="372" w:hanging="283"/>
              <w:contextualSpacing/>
              <w:rPr>
                <w:rFonts w:asciiTheme="minorHAnsi" w:eastAsia="Calibri" w:hAnsiTheme="minorHAnsi" w:cstheme="minorHAnsi"/>
                <w:sz w:val="18"/>
                <w:szCs w:val="18"/>
                <w:lang w:val="hr-HR"/>
              </w:rPr>
            </w:pPr>
            <w:bookmarkStart w:id="350" w:name="_Hlk95007776"/>
            <w:r w:rsidRPr="008D043F">
              <w:rPr>
                <w:rFonts w:asciiTheme="minorHAnsi" w:eastAsia="Calibri" w:hAnsiTheme="minorHAnsi" w:cstheme="minorHAnsi"/>
                <w:sz w:val="18"/>
                <w:szCs w:val="18"/>
                <w:lang w:val="hr-HR"/>
              </w:rPr>
              <w:t xml:space="preserve">Uspostava funkcionalne i održive PRTR baze podataka </w:t>
            </w:r>
            <w:bookmarkEnd w:id="350"/>
            <w:r w:rsidRPr="008D043F">
              <w:rPr>
                <w:rFonts w:asciiTheme="minorHAnsi" w:eastAsia="Calibri" w:hAnsiTheme="minorHAnsi" w:cstheme="minorHAnsi"/>
                <w:sz w:val="18"/>
                <w:szCs w:val="18"/>
                <w:lang w:val="hr-HR"/>
              </w:rPr>
              <w:t xml:space="preserve">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po metodologiji koja je </w:t>
            </w:r>
            <w:r w:rsidR="00E83DE1" w:rsidRPr="008D043F">
              <w:rPr>
                <w:rFonts w:asciiTheme="minorHAnsi" w:eastAsia="Calibri" w:hAnsiTheme="minorHAnsi" w:cstheme="minorHAnsi"/>
                <w:sz w:val="18"/>
                <w:szCs w:val="18"/>
                <w:lang w:val="hr-HR"/>
              </w:rPr>
              <w:t xml:space="preserve">usaglašena </w:t>
            </w:r>
            <w:r w:rsidRPr="008D043F">
              <w:rPr>
                <w:rFonts w:asciiTheme="minorHAnsi" w:eastAsia="Calibri" w:hAnsiTheme="minorHAnsi" w:cstheme="minorHAnsi"/>
                <w:sz w:val="18"/>
                <w:szCs w:val="18"/>
                <w:lang w:val="hr-HR"/>
              </w:rPr>
              <w:t>s metodologijom u Republici Srpskoj i Brčko distriktu</w:t>
            </w:r>
            <w:r w:rsidR="00E83DE1" w:rsidRPr="008D043F">
              <w:rPr>
                <w:rFonts w:asciiTheme="minorHAnsi" w:eastAsia="Calibri" w:hAnsiTheme="minorHAnsi" w:cstheme="minorHAnsi"/>
                <w:sz w:val="18"/>
                <w:szCs w:val="18"/>
                <w:lang w:val="hr-HR"/>
              </w:rPr>
              <w:t xml:space="preserve"> BiH</w:t>
            </w:r>
            <w:r w:rsidRPr="008D043F">
              <w:rPr>
                <w:rFonts w:asciiTheme="minorHAnsi" w:eastAsia="Calibri" w:hAnsiTheme="minorHAnsi" w:cstheme="minorHAnsi"/>
                <w:sz w:val="18"/>
                <w:szCs w:val="18"/>
                <w:lang w:val="hr-HR"/>
              </w:rPr>
              <w:t xml:space="preserve"> (podaci se dostavljaju </w:t>
            </w:r>
            <w:r w:rsidR="00E83DE1" w:rsidRPr="008D043F">
              <w:rPr>
                <w:rFonts w:asciiTheme="minorHAnsi" w:eastAsia="Calibri" w:hAnsiTheme="minorHAnsi" w:cstheme="minorHAnsi"/>
                <w:sz w:val="18"/>
                <w:szCs w:val="18"/>
                <w:lang w:val="hr-HR"/>
              </w:rPr>
              <w:t xml:space="preserve">shodno </w:t>
            </w:r>
            <w:r w:rsidRPr="008D043F">
              <w:rPr>
                <w:rFonts w:asciiTheme="minorHAnsi" w:eastAsia="Calibri" w:hAnsiTheme="minorHAnsi" w:cstheme="minorHAnsi"/>
                <w:sz w:val="18"/>
                <w:szCs w:val="18"/>
                <w:lang w:val="hr-HR"/>
              </w:rPr>
              <w:t>međunarodnim obavezama, što podrazumijeva jedinstvene obrasce, vrste i broj zagađujućih materija, iste mjerne jedinice i dr.)</w:t>
            </w:r>
          </w:p>
          <w:p w14:paraId="26903C0B" w14:textId="77777777" w:rsidR="00CC447D" w:rsidRPr="008D043F" w:rsidRDefault="00E83DE1" w:rsidP="0068355A">
            <w:pPr>
              <w:numPr>
                <w:ilvl w:val="0"/>
                <w:numId w:val="188"/>
              </w:numPr>
              <w:spacing w:before="40" w:after="40" w:line="276" w:lineRule="auto"/>
              <w:ind w:left="372" w:hanging="283"/>
              <w:contextualSpacing/>
              <w:rPr>
                <w:rFonts w:asciiTheme="minorHAnsi" w:eastAsia="Calibri" w:hAnsiTheme="minorHAnsi" w:cstheme="minorHAnsi"/>
                <w:sz w:val="18"/>
                <w:szCs w:val="18"/>
                <w:lang w:val="hr-HR"/>
              </w:rPr>
            </w:pPr>
            <w:bookmarkStart w:id="351" w:name="_Hlk95007786"/>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javnog pristupa podacima iz PRTR registra putem </w:t>
            </w:r>
            <w:r w:rsidR="00CC447D"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portala</w:t>
            </w:r>
            <w:bookmarkEnd w:id="351"/>
          </w:p>
          <w:p w14:paraId="065C3476" w14:textId="4267E8F2" w:rsidR="00CC447D" w:rsidRPr="008D043F" w:rsidRDefault="00E83DE1" w:rsidP="0068355A">
            <w:pPr>
              <w:numPr>
                <w:ilvl w:val="0"/>
                <w:numId w:val="188"/>
              </w:numPr>
              <w:spacing w:before="40" w:after="40" w:line="276" w:lineRule="auto"/>
              <w:ind w:left="372" w:hanging="283"/>
              <w:contextualSpacing/>
              <w:rPr>
                <w:rFonts w:asciiTheme="minorHAnsi" w:eastAsia="Calibri" w:hAnsiTheme="minorHAnsi" w:cstheme="minorHAnsi"/>
                <w:sz w:val="18"/>
                <w:szCs w:val="18"/>
                <w:lang w:val="hr-HR"/>
              </w:rPr>
            </w:pPr>
            <w:bookmarkStart w:id="352" w:name="_Hlk95007805"/>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sredstava za povremenu nadogradnju aplikacije </w:t>
            </w:r>
            <w:bookmarkEnd w:id="352"/>
            <w:r w:rsidR="00CC447D" w:rsidRPr="008D043F">
              <w:rPr>
                <w:rFonts w:asciiTheme="minorHAnsi" w:eastAsia="Calibri" w:hAnsiTheme="minorHAnsi" w:cstheme="minorHAnsi"/>
                <w:sz w:val="18"/>
                <w:szCs w:val="18"/>
                <w:lang w:val="hr-HR"/>
              </w:rPr>
              <w:t>(po potrebi) sklapanjem ugovora o održavanju s IT kompanijom iz Federacije B</w:t>
            </w:r>
            <w:r w:rsidR="00C9313E" w:rsidRPr="008D043F">
              <w:rPr>
                <w:rFonts w:asciiTheme="minorHAnsi" w:eastAsia="Calibri" w:hAnsiTheme="minorHAnsi" w:cstheme="minorHAnsi"/>
                <w:sz w:val="18"/>
                <w:szCs w:val="18"/>
                <w:lang w:val="hr-HR"/>
              </w:rPr>
              <w:t>iH</w:t>
            </w:r>
            <w:r w:rsidR="00CC447D" w:rsidRPr="008D043F">
              <w:rPr>
                <w:rFonts w:asciiTheme="minorHAnsi" w:eastAsia="Calibri" w:hAnsiTheme="minorHAnsi" w:cstheme="minorHAnsi"/>
                <w:sz w:val="18"/>
                <w:szCs w:val="18"/>
                <w:lang w:val="hr-HR"/>
              </w:rPr>
              <w:t xml:space="preserve"> i </w:t>
            </w:r>
            <w:bookmarkStart w:id="353" w:name="_Hlk95007813"/>
            <w:r w:rsidR="00CC447D" w:rsidRPr="008D043F">
              <w:rPr>
                <w:rFonts w:asciiTheme="minorHAnsi" w:eastAsia="Calibri" w:hAnsiTheme="minorHAnsi" w:cstheme="minorHAnsi"/>
                <w:sz w:val="18"/>
                <w:szCs w:val="18"/>
                <w:lang w:val="hr-HR"/>
              </w:rPr>
              <w:t>redovno održavanje PRTR registra u cilju nesmetanog funkcioniranja</w:t>
            </w:r>
            <w:bookmarkEnd w:id="353"/>
            <w:r w:rsidR="00CC447D" w:rsidRPr="008D043F">
              <w:rPr>
                <w:rFonts w:asciiTheme="minorHAnsi" w:eastAsia="Calibri" w:hAnsiTheme="minorHAnsi" w:cstheme="minorHAnsi"/>
                <w:sz w:val="18"/>
                <w:szCs w:val="18"/>
                <w:lang w:val="hr-HR"/>
              </w:rPr>
              <w:t xml:space="preserve"> (putem direktnog linka za prohodnost podataka) i hardverske opreme ukoliko je </w:t>
            </w:r>
            <w:r w:rsidRPr="008D043F">
              <w:rPr>
                <w:rFonts w:asciiTheme="minorHAnsi" w:eastAsia="Calibri" w:hAnsiTheme="minorHAnsi" w:cstheme="minorHAnsi"/>
                <w:sz w:val="18"/>
                <w:szCs w:val="18"/>
                <w:lang w:val="hr-HR"/>
              </w:rPr>
              <w:t xml:space="preserve">ona </w:t>
            </w:r>
            <w:r w:rsidR="00CC447D" w:rsidRPr="008D043F">
              <w:rPr>
                <w:rFonts w:asciiTheme="minorHAnsi" w:eastAsia="Calibri" w:hAnsiTheme="minorHAnsi" w:cstheme="minorHAnsi"/>
                <w:sz w:val="18"/>
                <w:szCs w:val="18"/>
                <w:lang w:val="hr-HR"/>
              </w:rPr>
              <w:t>vlasništvo F</w:t>
            </w:r>
            <w:r w:rsidR="00CC447D" w:rsidRPr="008D043F">
              <w:rPr>
                <w:rFonts w:asciiTheme="minorHAnsi" w:hAnsiTheme="minorHAnsi" w:cstheme="minorHAnsi"/>
                <w:sz w:val="18"/>
                <w:szCs w:val="18"/>
                <w:lang w:val="hr-HR" w:bidi="en-US"/>
              </w:rPr>
              <w:t>ederalnog ministarstva okoliša i turizma</w:t>
            </w:r>
          </w:p>
        </w:tc>
      </w:tr>
      <w:tr w:rsidR="00CC447D" w:rsidRPr="008D043F" w14:paraId="55EAD748" w14:textId="77777777" w:rsidTr="006C74D1">
        <w:trPr>
          <w:trHeight w:val="567"/>
        </w:trPr>
        <w:tc>
          <w:tcPr>
            <w:tcW w:w="1451" w:type="pct"/>
            <w:shd w:val="clear" w:color="auto" w:fill="009D73"/>
            <w:vAlign w:val="center"/>
          </w:tcPr>
          <w:p w14:paraId="5522080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49" w:type="pct"/>
            <w:gridSpan w:val="3"/>
            <w:shd w:val="clear" w:color="auto" w:fill="FFFFFF" w:themeFill="background1"/>
            <w:vAlign w:val="center"/>
          </w:tcPr>
          <w:p w14:paraId="159A2785"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5078304B" w14:textId="77777777" w:rsidTr="006C74D1">
        <w:trPr>
          <w:trHeight w:val="567"/>
        </w:trPr>
        <w:tc>
          <w:tcPr>
            <w:tcW w:w="1451" w:type="pct"/>
            <w:vMerge w:val="restart"/>
            <w:shd w:val="clear" w:color="auto" w:fill="009D73"/>
            <w:vAlign w:val="center"/>
          </w:tcPr>
          <w:p w14:paraId="2D51C75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82" w:type="pct"/>
            <w:shd w:val="clear" w:color="auto" w:fill="009D73"/>
            <w:vAlign w:val="center"/>
          </w:tcPr>
          <w:p w14:paraId="35581FF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0CEAFF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320" w:type="pct"/>
            <w:shd w:val="clear" w:color="auto" w:fill="009D73"/>
            <w:vAlign w:val="center"/>
          </w:tcPr>
          <w:p w14:paraId="6440F51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B0737D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83DE1"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6" w:type="pct"/>
            <w:shd w:val="clear" w:color="auto" w:fill="009D73"/>
            <w:vAlign w:val="center"/>
          </w:tcPr>
          <w:p w14:paraId="4EF60DB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2CE86D6D" w14:textId="77777777" w:rsidTr="006C74D1">
        <w:trPr>
          <w:trHeight w:val="567"/>
        </w:trPr>
        <w:tc>
          <w:tcPr>
            <w:tcW w:w="1451" w:type="pct"/>
            <w:vMerge/>
            <w:shd w:val="clear" w:color="auto" w:fill="009D73"/>
            <w:vAlign w:val="center"/>
          </w:tcPr>
          <w:p w14:paraId="2DE183C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82" w:type="pct"/>
            <w:shd w:val="clear" w:color="auto" w:fill="FFFFFF"/>
            <w:vAlign w:val="center"/>
          </w:tcPr>
          <w:p w14:paraId="3F89AE5B" w14:textId="4F48CFC8" w:rsidR="00CC447D" w:rsidRPr="008D043F" w:rsidRDefault="00CC447D" w:rsidP="0068355A">
            <w:pPr>
              <w:numPr>
                <w:ilvl w:val="0"/>
                <w:numId w:val="189"/>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pravnog okvira i funkcionalnost institucionalnih aranžmana za </w:t>
            </w:r>
            <w:r w:rsidRPr="008D043F">
              <w:rPr>
                <w:rFonts w:asciiTheme="minorHAnsi" w:hAnsiTheme="minorHAnsi" w:cstheme="minorHAnsi"/>
                <w:sz w:val="18"/>
                <w:szCs w:val="18"/>
                <w:lang w:val="hr-HR" w:bidi="en-US"/>
              </w:rPr>
              <w:t xml:space="preserve">PRTR registar u </w:t>
            </w:r>
            <w:r w:rsidRPr="008D043F">
              <w:rPr>
                <w:rFonts w:asciiTheme="minorHAnsi" w:eastAsia="Calibri" w:hAnsiTheme="minorHAnsi" w:cstheme="minorHAnsi"/>
                <w:sz w:val="18"/>
                <w:szCs w:val="18"/>
                <w:lang w:val="hr-HR"/>
              </w:rPr>
              <w:t xml:space="preserve">Federaciji </w:t>
            </w:r>
            <w:r w:rsidR="00C9313E" w:rsidRPr="008D043F">
              <w:rPr>
                <w:rFonts w:asciiTheme="minorHAnsi" w:eastAsia="Calibri" w:hAnsiTheme="minorHAnsi" w:cstheme="minorHAnsi"/>
                <w:sz w:val="18"/>
                <w:szCs w:val="18"/>
                <w:lang w:val="hr-HR"/>
              </w:rPr>
              <w:t>BiH</w:t>
            </w:r>
          </w:p>
        </w:tc>
        <w:tc>
          <w:tcPr>
            <w:tcW w:w="1320" w:type="pct"/>
            <w:shd w:val="clear" w:color="auto" w:fill="FFFFFF"/>
            <w:vAlign w:val="center"/>
          </w:tcPr>
          <w:p w14:paraId="1FF2A7F6" w14:textId="66666B64"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ažuriran pravni okvir i nisu uspostavljeni funkcionalni </w:t>
            </w:r>
            <w:r w:rsidRPr="008D043F">
              <w:rPr>
                <w:rFonts w:asciiTheme="minorHAnsi" w:eastAsia="Calibri" w:hAnsiTheme="minorHAnsi" w:cstheme="minorHAnsi"/>
                <w:sz w:val="18"/>
                <w:szCs w:val="18"/>
                <w:lang w:val="hr-HR"/>
              </w:rPr>
              <w:t xml:space="preserve">institucionalni aranžmani za </w:t>
            </w:r>
            <w:r w:rsidRPr="008D043F">
              <w:rPr>
                <w:rFonts w:asciiTheme="minorHAnsi" w:hAnsiTheme="minorHAnsi" w:cstheme="minorHAnsi"/>
                <w:sz w:val="18"/>
                <w:szCs w:val="18"/>
                <w:lang w:val="hr-HR" w:bidi="en-US"/>
              </w:rPr>
              <w:t xml:space="preserve">PRTR registar u </w:t>
            </w:r>
            <w:r w:rsidRPr="008D043F">
              <w:rPr>
                <w:rFonts w:asciiTheme="minorHAnsi" w:eastAsia="Calibri" w:hAnsiTheme="minorHAnsi" w:cstheme="minorHAnsi"/>
                <w:sz w:val="18"/>
                <w:szCs w:val="18"/>
                <w:lang w:val="hr-HR"/>
              </w:rPr>
              <w:t xml:space="preserve">Federaciji </w:t>
            </w:r>
            <w:r w:rsidR="00C9313E" w:rsidRPr="008D043F">
              <w:rPr>
                <w:rFonts w:asciiTheme="minorHAnsi" w:eastAsia="Calibri" w:hAnsiTheme="minorHAnsi" w:cstheme="minorHAnsi"/>
                <w:sz w:val="18"/>
                <w:szCs w:val="18"/>
                <w:lang w:val="hr-HR"/>
              </w:rPr>
              <w:t>BiH</w:t>
            </w:r>
          </w:p>
        </w:tc>
        <w:tc>
          <w:tcPr>
            <w:tcW w:w="1046" w:type="pct"/>
            <w:shd w:val="clear" w:color="auto" w:fill="FFFFFF"/>
            <w:vAlign w:val="center"/>
          </w:tcPr>
          <w:p w14:paraId="3B22461C" w14:textId="0994065D"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Ažuriran pravni okvir i funkcionalni institucionalni aranžmani za PRTR registar u </w:t>
            </w:r>
            <w:r w:rsidRPr="008D043F">
              <w:rPr>
                <w:rFonts w:asciiTheme="minorHAnsi" w:eastAsia="Calibri" w:hAnsiTheme="minorHAnsi" w:cstheme="minorHAnsi"/>
                <w:sz w:val="18"/>
                <w:szCs w:val="18"/>
                <w:lang w:val="hr-HR"/>
              </w:rPr>
              <w:t xml:space="preserve">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2025.)</w:t>
            </w:r>
          </w:p>
        </w:tc>
      </w:tr>
      <w:tr w:rsidR="00CC447D" w:rsidRPr="008D043F" w14:paraId="46667F43" w14:textId="77777777" w:rsidTr="006C74D1">
        <w:trPr>
          <w:trHeight w:val="567"/>
        </w:trPr>
        <w:tc>
          <w:tcPr>
            <w:tcW w:w="1451" w:type="pct"/>
            <w:vMerge/>
            <w:shd w:val="clear" w:color="auto" w:fill="009D73"/>
            <w:vAlign w:val="center"/>
          </w:tcPr>
          <w:p w14:paraId="6BBAAC7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82" w:type="pct"/>
            <w:shd w:val="clear" w:color="auto" w:fill="FFFFFF"/>
            <w:vAlign w:val="center"/>
          </w:tcPr>
          <w:p w14:paraId="73781298" w14:textId="77777777" w:rsidR="00CC447D" w:rsidRPr="008D043F" w:rsidRDefault="00CC447D" w:rsidP="0068355A">
            <w:pPr>
              <w:numPr>
                <w:ilvl w:val="0"/>
                <w:numId w:val="189"/>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PRTR baze podataka, po metodologiji koja je </w:t>
            </w:r>
            <w:r w:rsidR="00E83DE1" w:rsidRPr="008D043F">
              <w:rPr>
                <w:rFonts w:asciiTheme="minorHAnsi" w:eastAsia="Calibri" w:hAnsiTheme="minorHAnsi" w:cstheme="minorHAnsi"/>
                <w:sz w:val="18"/>
                <w:szCs w:val="18"/>
                <w:lang w:val="hr-HR"/>
              </w:rPr>
              <w:t xml:space="preserve">usaglašena </w:t>
            </w:r>
            <w:r w:rsidRPr="008D043F">
              <w:rPr>
                <w:rFonts w:asciiTheme="minorHAnsi" w:eastAsia="Calibri" w:hAnsiTheme="minorHAnsi" w:cstheme="minorHAnsi"/>
                <w:sz w:val="18"/>
                <w:szCs w:val="18"/>
                <w:lang w:val="hr-HR"/>
              </w:rPr>
              <w:t>s metodologijom u Republici Srpskoj i Brčko distriktu</w:t>
            </w:r>
            <w:r w:rsidR="00E83DE1" w:rsidRPr="008D043F">
              <w:rPr>
                <w:rFonts w:asciiTheme="minorHAnsi" w:eastAsia="Calibri" w:hAnsiTheme="minorHAnsi" w:cstheme="minorHAnsi"/>
                <w:sz w:val="18"/>
                <w:szCs w:val="18"/>
                <w:lang w:val="hr-HR"/>
              </w:rPr>
              <w:t xml:space="preserve"> BiH</w:t>
            </w:r>
          </w:p>
        </w:tc>
        <w:tc>
          <w:tcPr>
            <w:tcW w:w="1320" w:type="pct"/>
            <w:shd w:val="clear" w:color="auto" w:fill="FFFFFF"/>
            <w:vAlign w:val="center"/>
          </w:tcPr>
          <w:p w14:paraId="606E53A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TR baza podataka nije funkcionalna</w:t>
            </w:r>
          </w:p>
        </w:tc>
        <w:tc>
          <w:tcPr>
            <w:tcW w:w="1046" w:type="pct"/>
            <w:shd w:val="clear" w:color="auto" w:fill="FFFFFF"/>
            <w:vAlign w:val="center"/>
          </w:tcPr>
          <w:p w14:paraId="038CAA1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funkcionalna i održiva PRTR baza podataka, </w:t>
            </w:r>
            <w:r w:rsidR="00E83DE1" w:rsidRPr="008D043F">
              <w:rPr>
                <w:rFonts w:asciiTheme="minorHAnsi" w:eastAsia="Calibri" w:hAnsiTheme="minorHAnsi" w:cstheme="minorHAnsi"/>
                <w:sz w:val="18"/>
                <w:szCs w:val="18"/>
                <w:lang w:val="hr-HR"/>
              </w:rPr>
              <w:t xml:space="preserve">usaglašena </w:t>
            </w:r>
            <w:r w:rsidRPr="008D043F">
              <w:rPr>
                <w:rFonts w:asciiTheme="minorHAnsi" w:eastAsia="Calibri" w:hAnsiTheme="minorHAnsi" w:cstheme="minorHAnsi"/>
                <w:sz w:val="18"/>
                <w:szCs w:val="18"/>
                <w:lang w:val="hr-HR"/>
              </w:rPr>
              <w:t>s metodologijom u Republici Srpskoj i Brčko distriktu</w:t>
            </w:r>
            <w:r w:rsidR="00E83DE1" w:rsidRPr="008D043F">
              <w:rPr>
                <w:rFonts w:asciiTheme="minorHAnsi" w:eastAsia="Calibri" w:hAnsiTheme="minorHAnsi" w:cstheme="minorHAnsi"/>
                <w:sz w:val="18"/>
                <w:szCs w:val="18"/>
                <w:lang w:val="hr-HR"/>
              </w:rPr>
              <w:t xml:space="preserve"> BiH</w:t>
            </w:r>
            <w:r w:rsidRPr="008D043F">
              <w:rPr>
                <w:rFonts w:asciiTheme="minorHAnsi" w:eastAsia="Calibri" w:hAnsiTheme="minorHAnsi" w:cstheme="minorHAnsi"/>
                <w:sz w:val="18"/>
                <w:szCs w:val="18"/>
                <w:lang w:val="hr-HR"/>
              </w:rPr>
              <w:t xml:space="preserve"> (2026.)</w:t>
            </w:r>
          </w:p>
        </w:tc>
      </w:tr>
      <w:tr w:rsidR="00CC447D" w:rsidRPr="008D043F" w14:paraId="1708331E" w14:textId="77777777" w:rsidTr="006C74D1">
        <w:trPr>
          <w:trHeight w:val="567"/>
        </w:trPr>
        <w:tc>
          <w:tcPr>
            <w:tcW w:w="1451" w:type="pct"/>
            <w:vMerge/>
            <w:shd w:val="clear" w:color="auto" w:fill="009D73"/>
            <w:vAlign w:val="center"/>
          </w:tcPr>
          <w:p w14:paraId="652D02A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82" w:type="pct"/>
            <w:shd w:val="clear" w:color="auto" w:fill="FFFFFF"/>
            <w:vAlign w:val="center"/>
          </w:tcPr>
          <w:p w14:paraId="0ACCC925" w14:textId="77777777" w:rsidR="00CC447D" w:rsidRPr="008D043F" w:rsidRDefault="00CC447D" w:rsidP="0068355A">
            <w:pPr>
              <w:numPr>
                <w:ilvl w:val="0"/>
                <w:numId w:val="189"/>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vna dostupnost podataka iz PRTR registra</w:t>
            </w:r>
          </w:p>
        </w:tc>
        <w:tc>
          <w:tcPr>
            <w:tcW w:w="1320" w:type="pct"/>
            <w:shd w:val="clear" w:color="auto" w:fill="FFFFFF"/>
            <w:vAlign w:val="center"/>
          </w:tcPr>
          <w:p w14:paraId="6D4D548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oguć je </w:t>
            </w:r>
            <w:r w:rsidR="00E83DE1" w:rsidRPr="008D043F">
              <w:rPr>
                <w:rFonts w:asciiTheme="minorHAnsi" w:hAnsiTheme="minorHAnsi" w:cstheme="minorHAnsi"/>
                <w:sz w:val="18"/>
                <w:szCs w:val="18"/>
                <w:lang w:val="hr-HR" w:bidi="en-US"/>
              </w:rPr>
              <w:t xml:space="preserve">djelimičan </w:t>
            </w:r>
            <w:r w:rsidRPr="008D043F">
              <w:rPr>
                <w:rFonts w:asciiTheme="minorHAnsi" w:hAnsiTheme="minorHAnsi" w:cstheme="minorHAnsi"/>
                <w:sz w:val="18"/>
                <w:szCs w:val="18"/>
                <w:lang w:val="hr-HR" w:bidi="en-US"/>
              </w:rPr>
              <w:t xml:space="preserve">pristup podacima koji su prikupljeni u proteklom </w:t>
            </w:r>
            <w:r w:rsidR="00E83DE1" w:rsidRPr="008D043F">
              <w:rPr>
                <w:rFonts w:asciiTheme="minorHAnsi" w:hAnsiTheme="minorHAnsi" w:cstheme="minorHAnsi"/>
                <w:sz w:val="18"/>
                <w:szCs w:val="18"/>
                <w:lang w:val="hr-HR" w:bidi="en-US"/>
              </w:rPr>
              <w:t>periodu</w:t>
            </w:r>
          </w:p>
        </w:tc>
        <w:tc>
          <w:tcPr>
            <w:tcW w:w="1046" w:type="pct"/>
            <w:shd w:val="clear" w:color="auto" w:fill="FFFFFF"/>
            <w:vAlign w:val="center"/>
          </w:tcPr>
          <w:p w14:paraId="4AB1835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 javni pristup podacima iz PRTR registra putem </w:t>
            </w:r>
            <w:r w:rsidRPr="008D043F">
              <w:rPr>
                <w:rFonts w:asciiTheme="minorHAnsi" w:hAnsiTheme="minorHAnsi" w:cstheme="minorHAnsi"/>
                <w:i/>
                <w:sz w:val="18"/>
                <w:szCs w:val="18"/>
                <w:lang w:val="hr-HR" w:bidi="en-US"/>
              </w:rPr>
              <w:t>web</w:t>
            </w:r>
            <w:r w:rsidR="00E83DE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portala (2026.)</w:t>
            </w:r>
          </w:p>
        </w:tc>
      </w:tr>
      <w:tr w:rsidR="00CC447D" w:rsidRPr="008D043F" w14:paraId="5954399C" w14:textId="77777777" w:rsidTr="006C74D1">
        <w:trPr>
          <w:trHeight w:val="567"/>
        </w:trPr>
        <w:tc>
          <w:tcPr>
            <w:tcW w:w="1451" w:type="pct"/>
            <w:vMerge/>
            <w:shd w:val="clear" w:color="auto" w:fill="009D73"/>
            <w:vAlign w:val="center"/>
          </w:tcPr>
          <w:p w14:paraId="309DB43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82" w:type="pct"/>
            <w:shd w:val="clear" w:color="auto" w:fill="FFFFFF"/>
            <w:vAlign w:val="center"/>
          </w:tcPr>
          <w:p w14:paraId="2D171279" w14:textId="77777777" w:rsidR="00CC447D" w:rsidRPr="008D043F" w:rsidRDefault="00CC447D" w:rsidP="0068355A">
            <w:pPr>
              <w:numPr>
                <w:ilvl w:val="0"/>
                <w:numId w:val="189"/>
              </w:numPr>
              <w:spacing w:before="40" w:after="40" w:line="276" w:lineRule="auto"/>
              <w:ind w:left="372" w:hanging="372"/>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Održivost PRTR registra</w:t>
            </w:r>
          </w:p>
        </w:tc>
        <w:tc>
          <w:tcPr>
            <w:tcW w:w="1320" w:type="pct"/>
            <w:shd w:val="clear" w:color="auto" w:fill="FFFFFF"/>
            <w:vAlign w:val="center"/>
          </w:tcPr>
          <w:p w14:paraId="692C6EC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6" w:type="pct"/>
            <w:shd w:val="clear" w:color="auto" w:fill="FFFFFF"/>
            <w:vAlign w:val="center"/>
          </w:tcPr>
          <w:p w14:paraId="68A33C7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a održivost PRTR registra </w:t>
            </w:r>
            <w:r w:rsidR="00E83DE1" w:rsidRPr="008D043F">
              <w:rPr>
                <w:rFonts w:asciiTheme="minorHAnsi" w:hAnsiTheme="minorHAnsi" w:cstheme="minorHAnsi"/>
                <w:sz w:val="18"/>
                <w:szCs w:val="18"/>
                <w:lang w:val="hr-HR" w:bidi="en-US"/>
              </w:rPr>
              <w:t xml:space="preserve">osiguravanjem </w:t>
            </w:r>
            <w:r w:rsidRPr="008D043F">
              <w:rPr>
                <w:rFonts w:asciiTheme="minorHAnsi" w:hAnsiTheme="minorHAnsi" w:cstheme="minorHAnsi"/>
                <w:sz w:val="18"/>
                <w:szCs w:val="18"/>
                <w:lang w:val="hr-HR" w:bidi="en-US"/>
              </w:rPr>
              <w:t>sredstava za održavanje i nadogradnju (2030</w:t>
            </w:r>
            <w:r w:rsidR="00E83DE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57DB6696" w14:textId="77777777" w:rsidTr="006C74D1">
        <w:trPr>
          <w:trHeight w:val="567"/>
        </w:trPr>
        <w:tc>
          <w:tcPr>
            <w:tcW w:w="1451" w:type="pct"/>
            <w:shd w:val="clear" w:color="auto" w:fill="009D73"/>
            <w:vAlign w:val="center"/>
          </w:tcPr>
          <w:p w14:paraId="0F330A5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342057F7" w14:textId="77777777"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Poboljšano donošenje odluka na svim nivoima vlasti i unapr</w:t>
            </w:r>
            <w:r w:rsidR="00E83DE1" w:rsidRPr="008D043F">
              <w:rPr>
                <w:rFonts w:asciiTheme="minorHAnsi" w:hAnsiTheme="minorHAnsi" w:cstheme="minorHAnsi"/>
                <w:color w:val="000000"/>
                <w:sz w:val="18"/>
                <w:szCs w:val="18"/>
                <w:lang w:val="hr-HR"/>
              </w:rPr>
              <w:t>j</w:t>
            </w:r>
            <w:r w:rsidRPr="008D043F">
              <w:rPr>
                <w:rFonts w:asciiTheme="minorHAnsi" w:hAnsiTheme="minorHAnsi" w:cstheme="minorHAnsi"/>
                <w:color w:val="000000"/>
                <w:sz w:val="18"/>
                <w:szCs w:val="18"/>
                <w:lang w:val="hr-HR"/>
              </w:rPr>
              <w:t xml:space="preserve">eđenje dostupnosti informacija koji imaju veliki značaj u smanjenju zagađenja </w:t>
            </w:r>
            <w:r w:rsidR="00E83DE1" w:rsidRPr="008D043F">
              <w:rPr>
                <w:rFonts w:asciiTheme="minorHAnsi" w:hAnsiTheme="minorHAnsi" w:cstheme="minorHAnsi"/>
                <w:color w:val="000000"/>
                <w:sz w:val="18"/>
                <w:szCs w:val="18"/>
                <w:lang w:val="hr-HR"/>
              </w:rPr>
              <w:t>okoliša</w:t>
            </w:r>
          </w:p>
        </w:tc>
      </w:tr>
      <w:tr w:rsidR="00CC447D" w:rsidRPr="008D043F" w14:paraId="7C7A9355" w14:textId="77777777" w:rsidTr="006C74D1">
        <w:trPr>
          <w:trHeight w:val="567"/>
        </w:trPr>
        <w:tc>
          <w:tcPr>
            <w:tcW w:w="1451" w:type="pct"/>
            <w:shd w:val="clear" w:color="auto" w:fill="009D73"/>
            <w:vAlign w:val="center"/>
          </w:tcPr>
          <w:p w14:paraId="16FB69C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21D21ED9" w14:textId="77777777" w:rsidR="00035FD1"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4 922 KM</w:t>
            </w:r>
          </w:p>
          <w:p w14:paraId="247375CA" w14:textId="14F61D43" w:rsidR="00CC447D"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 budžetska sredstva</w:t>
            </w:r>
          </w:p>
        </w:tc>
      </w:tr>
      <w:tr w:rsidR="00CC447D" w:rsidRPr="008D043F" w14:paraId="1579C195" w14:textId="77777777" w:rsidTr="006C74D1">
        <w:trPr>
          <w:trHeight w:val="567"/>
        </w:trPr>
        <w:tc>
          <w:tcPr>
            <w:tcW w:w="1451" w:type="pct"/>
            <w:shd w:val="clear" w:color="auto" w:fill="009D73"/>
            <w:vAlign w:val="center"/>
          </w:tcPr>
          <w:p w14:paraId="057312A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2A9E499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7AE891FB" w14:textId="77777777" w:rsidTr="006C74D1">
        <w:trPr>
          <w:trHeight w:val="567"/>
        </w:trPr>
        <w:tc>
          <w:tcPr>
            <w:tcW w:w="1451" w:type="pct"/>
            <w:shd w:val="clear" w:color="auto" w:fill="009D73"/>
            <w:vAlign w:val="center"/>
          </w:tcPr>
          <w:p w14:paraId="7B042C8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6A2DD24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F</w:t>
            </w:r>
            <w:r w:rsidRPr="008D043F">
              <w:rPr>
                <w:rFonts w:asciiTheme="minorHAnsi" w:hAnsiTheme="minorHAnsi" w:cstheme="minorHAnsi"/>
                <w:sz w:val="18"/>
                <w:szCs w:val="18"/>
                <w:lang w:val="hr-HR" w:bidi="en-US"/>
              </w:rPr>
              <w:t>ederalno ministarstvo okoliša i turizma</w:t>
            </w:r>
          </w:p>
        </w:tc>
      </w:tr>
      <w:tr w:rsidR="00CC447D" w:rsidRPr="008D043F" w14:paraId="01CB2054" w14:textId="77777777" w:rsidTr="006C74D1">
        <w:trPr>
          <w:trHeight w:val="567"/>
        </w:trPr>
        <w:tc>
          <w:tcPr>
            <w:tcW w:w="1451" w:type="pct"/>
            <w:shd w:val="clear" w:color="auto" w:fill="009D73"/>
            <w:vAlign w:val="center"/>
          </w:tcPr>
          <w:p w14:paraId="4735401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60E9BB8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F</w:t>
            </w:r>
            <w:r w:rsidRPr="008D043F">
              <w:rPr>
                <w:rFonts w:asciiTheme="minorHAnsi" w:hAnsiTheme="minorHAnsi" w:cstheme="minorHAnsi"/>
                <w:sz w:val="18"/>
                <w:szCs w:val="18"/>
                <w:lang w:val="hr-HR" w:bidi="en-US"/>
              </w:rPr>
              <w:t xml:space="preserve">ederalno ministarstvo okoliša i turizma u </w:t>
            </w:r>
            <w:r w:rsidR="00E83DE1"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ostalim institucijama nadležnim na okoliš</w:t>
            </w:r>
          </w:p>
        </w:tc>
      </w:tr>
      <w:tr w:rsidR="00CC447D" w:rsidRPr="008D043F" w14:paraId="6D247E37" w14:textId="77777777" w:rsidTr="006C74D1">
        <w:trPr>
          <w:trHeight w:val="567"/>
        </w:trPr>
        <w:tc>
          <w:tcPr>
            <w:tcW w:w="1451" w:type="pct"/>
            <w:shd w:val="clear" w:color="auto" w:fill="009D73"/>
            <w:vAlign w:val="center"/>
          </w:tcPr>
          <w:p w14:paraId="68A3EF8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74293D6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privredni subjekti i organizacije koje se bave problematikom okoliša, stručna javnost, šira javnost</w:t>
            </w:r>
          </w:p>
        </w:tc>
      </w:tr>
    </w:tbl>
    <w:p w14:paraId="2C0AE504"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06AA1E10" w14:textId="77777777" w:rsidTr="006C74D1">
        <w:trPr>
          <w:trHeight w:val="567"/>
        </w:trPr>
        <w:tc>
          <w:tcPr>
            <w:tcW w:w="1451" w:type="pct"/>
            <w:shd w:val="clear" w:color="auto" w:fill="009D73"/>
            <w:vAlign w:val="center"/>
          </w:tcPr>
          <w:p w14:paraId="3900869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64395621"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5365A37D" w14:textId="77777777" w:rsidTr="006C74D1">
        <w:trPr>
          <w:trHeight w:val="567"/>
        </w:trPr>
        <w:tc>
          <w:tcPr>
            <w:tcW w:w="1451" w:type="pct"/>
            <w:shd w:val="clear" w:color="auto" w:fill="009D73"/>
            <w:vAlign w:val="center"/>
          </w:tcPr>
          <w:p w14:paraId="474FF8C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620776CE" w14:textId="0E207A2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Uspostaviti efikasan sistem evidencije i transparentno izvještavanje podataka o okolišu u Federaciji </w:t>
            </w:r>
            <w:r w:rsidR="00C9313E"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E83DE1" w:rsidRPr="008D043F">
              <w:rPr>
                <w:rFonts w:asciiTheme="minorHAnsi" w:hAnsiTheme="minorHAnsi" w:cstheme="minorHAnsi"/>
                <w:b/>
                <w:sz w:val="18"/>
                <w:szCs w:val="18"/>
                <w:lang w:val="hr-HR" w:eastAsia="zh-TW"/>
              </w:rPr>
              <w:t xml:space="preserve">konsultacije </w:t>
            </w:r>
            <w:r w:rsidRPr="008D043F">
              <w:rPr>
                <w:rFonts w:asciiTheme="minorHAnsi" w:hAnsiTheme="minorHAnsi" w:cstheme="minorHAnsi"/>
                <w:b/>
                <w:sz w:val="18"/>
                <w:szCs w:val="18"/>
                <w:lang w:val="hr-HR" w:eastAsia="zh-TW"/>
              </w:rPr>
              <w:t>s Partnerstvom 27</w:t>
            </w:r>
          </w:p>
        </w:tc>
      </w:tr>
      <w:tr w:rsidR="00CC447D" w:rsidRPr="008D043F" w14:paraId="5570E7A7" w14:textId="77777777" w:rsidTr="006C74D1">
        <w:trPr>
          <w:trHeight w:val="567"/>
        </w:trPr>
        <w:tc>
          <w:tcPr>
            <w:tcW w:w="1451" w:type="pct"/>
            <w:shd w:val="clear" w:color="auto" w:fill="009D73"/>
            <w:vAlign w:val="center"/>
          </w:tcPr>
          <w:p w14:paraId="7D3DC66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45F14F02" w14:textId="47E56BAD"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54" w:name="_Hlk95007888"/>
            <w:r w:rsidRPr="008D043F">
              <w:rPr>
                <w:rFonts w:asciiTheme="minorHAnsi" w:eastAsia="Calibri" w:hAnsiTheme="minorHAnsi" w:cstheme="minorHAnsi"/>
                <w:b/>
                <w:sz w:val="18"/>
                <w:szCs w:val="18"/>
                <w:lang w:val="hr-HR"/>
              </w:rPr>
              <w:t xml:space="preserve">7.5.6. Razvoj statistike za ciljeve održivog razvoja u Federaciji </w:t>
            </w:r>
            <w:bookmarkEnd w:id="354"/>
            <w:r w:rsidR="00C9313E" w:rsidRPr="008D043F">
              <w:rPr>
                <w:rFonts w:asciiTheme="minorHAnsi" w:eastAsia="Calibri" w:hAnsiTheme="minorHAnsi" w:cstheme="minorHAnsi"/>
                <w:b/>
                <w:sz w:val="18"/>
                <w:szCs w:val="18"/>
                <w:lang w:val="hr-HR"/>
              </w:rPr>
              <w:t>BiH</w:t>
            </w:r>
          </w:p>
        </w:tc>
      </w:tr>
      <w:tr w:rsidR="00CC447D" w:rsidRPr="008D043F" w14:paraId="5058C2D8" w14:textId="77777777" w:rsidTr="006C74D1">
        <w:trPr>
          <w:trHeight w:val="567"/>
        </w:trPr>
        <w:tc>
          <w:tcPr>
            <w:tcW w:w="1451" w:type="pct"/>
            <w:shd w:val="clear" w:color="auto" w:fill="009D73"/>
            <w:vAlign w:val="center"/>
          </w:tcPr>
          <w:p w14:paraId="6773C90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5FF4302A" w14:textId="50941C7B"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55" w:name="_Hlk95007902"/>
            <w:r w:rsidRPr="008D043F">
              <w:rPr>
                <w:rFonts w:asciiTheme="minorHAnsi" w:eastAsia="Calibri" w:hAnsiTheme="minorHAnsi" w:cstheme="minorHAnsi"/>
                <w:sz w:val="18"/>
                <w:szCs w:val="18"/>
                <w:lang w:val="hr-HR"/>
              </w:rPr>
              <w:t xml:space="preserve">Cilj ove mjere je da se razvije statistika za ciljeve održivog razvoja u </w:t>
            </w:r>
            <w:bookmarkStart w:id="356" w:name="_Hlk95007984"/>
            <w:r w:rsidRPr="008D043F">
              <w:rPr>
                <w:rFonts w:asciiTheme="minorHAnsi" w:eastAsia="Calibri" w:hAnsiTheme="minorHAnsi" w:cstheme="minorHAnsi"/>
                <w:sz w:val="18"/>
                <w:szCs w:val="18"/>
                <w:lang w:val="hr-HR"/>
              </w:rPr>
              <w:t xml:space="preserve">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56"/>
            <w:r w:rsidRPr="008D043F">
              <w:rPr>
                <w:rFonts w:asciiTheme="minorHAnsi" w:eastAsia="Calibri" w:hAnsiTheme="minorHAnsi" w:cstheme="minorHAnsi"/>
                <w:sz w:val="18"/>
                <w:szCs w:val="18"/>
                <w:lang w:val="hr-HR"/>
              </w:rPr>
              <w:t>koji se odnose na tematsko područje okoliš</w:t>
            </w:r>
            <w:r w:rsidR="00E83DE1"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uključujući i razvoj dodatnih pokazatelja i unaprjeđenje sistema za izvještavanje.</w:t>
            </w:r>
            <w:bookmarkEnd w:id="355"/>
          </w:p>
          <w:p w14:paraId="35E8A98E"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39BD6E73" w14:textId="5981943A" w:rsidR="00CC447D" w:rsidRPr="008D043F" w:rsidRDefault="00CC447D" w:rsidP="0068355A">
            <w:pPr>
              <w:numPr>
                <w:ilvl w:val="0"/>
                <w:numId w:val="190"/>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sistema za proizvodnju službene statistike </w:t>
            </w:r>
            <w:bookmarkStart w:id="357" w:name="_Hlk95007956"/>
            <w:r w:rsidRPr="008D043F">
              <w:rPr>
                <w:rFonts w:asciiTheme="minorHAnsi" w:eastAsia="Calibri" w:hAnsiTheme="minorHAnsi" w:cstheme="minorHAnsi"/>
                <w:sz w:val="18"/>
                <w:szCs w:val="18"/>
                <w:lang w:val="hr-HR"/>
              </w:rPr>
              <w:t xml:space="preserve">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za pokazatelje </w:t>
            </w:r>
            <w:bookmarkEnd w:id="357"/>
            <w:r w:rsidRPr="008D043F">
              <w:rPr>
                <w:rFonts w:asciiTheme="minorHAnsi" w:eastAsia="Calibri" w:hAnsiTheme="minorHAnsi" w:cstheme="minorHAnsi"/>
                <w:sz w:val="18"/>
                <w:szCs w:val="18"/>
                <w:lang w:val="hr-HR"/>
              </w:rPr>
              <w:t>ciljeva održivog razvoja za okoliš u skladu s potrebama i zahtjevima</w:t>
            </w:r>
          </w:p>
          <w:p w14:paraId="3342FEA8" w14:textId="196E7AB5" w:rsidR="00CC447D" w:rsidRPr="008D043F" w:rsidRDefault="00CC447D" w:rsidP="0068355A">
            <w:pPr>
              <w:numPr>
                <w:ilvl w:val="0"/>
                <w:numId w:val="190"/>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većanje dostupnosti i </w:t>
            </w:r>
            <w:r w:rsidR="00E83DE1" w:rsidRPr="008D043F">
              <w:rPr>
                <w:rFonts w:asciiTheme="minorHAnsi" w:eastAsia="Calibri" w:hAnsiTheme="minorHAnsi" w:cstheme="minorHAnsi"/>
                <w:sz w:val="18"/>
                <w:szCs w:val="18"/>
                <w:lang w:val="hr-HR"/>
              </w:rPr>
              <w:t xml:space="preserve">kvaliteta </w:t>
            </w:r>
            <w:r w:rsidRPr="008D043F">
              <w:rPr>
                <w:rFonts w:asciiTheme="minorHAnsi" w:eastAsia="Calibri" w:hAnsiTheme="minorHAnsi" w:cstheme="minorHAnsi"/>
                <w:sz w:val="18"/>
                <w:szCs w:val="18"/>
                <w:lang w:val="hr-HR"/>
              </w:rPr>
              <w:t>statističkih podataka</w:t>
            </w:r>
            <w:r w:rsidR="00E83DE1" w:rsidRPr="008D043F">
              <w:rPr>
                <w:rFonts w:asciiTheme="minorHAnsi" w:eastAsia="Calibri" w:hAnsiTheme="minorHAnsi" w:cstheme="minorHAnsi"/>
                <w:sz w:val="18"/>
                <w:szCs w:val="18"/>
                <w:lang w:val="hr-HR"/>
              </w:rPr>
              <w:t xml:space="preserve"> u</w:t>
            </w:r>
            <w:r w:rsidRPr="008D043F">
              <w:rPr>
                <w:rFonts w:asciiTheme="minorHAnsi" w:eastAsia="Calibri" w:hAnsiTheme="minorHAnsi" w:cstheme="minorHAnsi"/>
                <w:sz w:val="18"/>
                <w:szCs w:val="18"/>
                <w:lang w:val="hr-HR"/>
              </w:rPr>
              <w:t xml:space="preserve">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razvrstanih po spolu (gdje je to moguće) i unaprjeđenje prepoznatljivost</w:t>
            </w:r>
            <w:r w:rsidR="00E83DE1"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lužbene statistike kao osnovnog izvora pouzdanih podataka</w:t>
            </w:r>
          </w:p>
          <w:p w14:paraId="2C303472" w14:textId="0E0200EE" w:rsidR="00CC447D" w:rsidRPr="008D043F" w:rsidRDefault="00CC447D" w:rsidP="0068355A">
            <w:pPr>
              <w:numPr>
                <w:ilvl w:val="0"/>
                <w:numId w:val="190"/>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w:t>
            </w:r>
            <w:r w:rsidR="00E83DE1"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 xml:space="preserve">i koordinacije institucija 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ključenih u prikupljanje pokazatelj</w:t>
            </w:r>
            <w:r w:rsidR="00E83DE1"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ciljeva održivog razvoja za okoliš</w:t>
            </w:r>
          </w:p>
        </w:tc>
      </w:tr>
      <w:tr w:rsidR="00CC447D" w:rsidRPr="008D043F" w14:paraId="253E879E" w14:textId="77777777" w:rsidTr="006C74D1">
        <w:trPr>
          <w:trHeight w:val="567"/>
        </w:trPr>
        <w:tc>
          <w:tcPr>
            <w:tcW w:w="1451" w:type="pct"/>
            <w:shd w:val="clear" w:color="auto" w:fill="009D73"/>
            <w:vAlign w:val="center"/>
          </w:tcPr>
          <w:p w14:paraId="7837B29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0BCBD1DB"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0C966A77" w14:textId="77777777" w:rsidTr="006C74D1">
        <w:trPr>
          <w:trHeight w:val="567"/>
        </w:trPr>
        <w:tc>
          <w:tcPr>
            <w:tcW w:w="1451" w:type="pct"/>
            <w:vMerge w:val="restart"/>
            <w:shd w:val="clear" w:color="auto" w:fill="009D73"/>
            <w:vAlign w:val="center"/>
          </w:tcPr>
          <w:p w14:paraId="6AE56FB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7EFADB7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8C1B83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3AC6314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05CB23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83DE1"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5F2E419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6DCC8249" w14:textId="77777777" w:rsidTr="006C74D1">
        <w:trPr>
          <w:trHeight w:val="567"/>
        </w:trPr>
        <w:tc>
          <w:tcPr>
            <w:tcW w:w="1451" w:type="pct"/>
            <w:vMerge/>
            <w:shd w:val="clear" w:color="auto" w:fill="009D73"/>
            <w:vAlign w:val="center"/>
          </w:tcPr>
          <w:p w14:paraId="017F045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00D63E6C" w14:textId="7860601B" w:rsidR="00CC447D" w:rsidRPr="008D043F" w:rsidRDefault="004826D8"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1) i 2) </w:t>
            </w:r>
            <w:r w:rsidR="00CC447D" w:rsidRPr="008D043F">
              <w:rPr>
                <w:rFonts w:asciiTheme="minorHAnsi" w:eastAsia="Calibri" w:hAnsiTheme="minorHAnsi" w:cstheme="minorHAnsi"/>
                <w:sz w:val="18"/>
                <w:szCs w:val="18"/>
                <w:lang w:val="hr-HR"/>
              </w:rPr>
              <w:t xml:space="preserve"> </w:t>
            </w:r>
            <w:r w:rsidR="00E83DE1"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funkcionalnosti sistema za proizvodnju službene statistike u Federaciji </w:t>
            </w:r>
            <w:r w:rsidR="00C9313E"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za pokazatelje ciljeva održivog razvoja za okoliš</w:t>
            </w:r>
          </w:p>
        </w:tc>
        <w:tc>
          <w:tcPr>
            <w:tcW w:w="1230" w:type="pct"/>
            <w:shd w:val="clear" w:color="auto" w:fill="FFFFFF"/>
            <w:vAlign w:val="center"/>
          </w:tcPr>
          <w:p w14:paraId="36256D48" w14:textId="77777777" w:rsidR="00CC447D" w:rsidRPr="008D043F" w:rsidRDefault="00E83DE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funkcionalan sistem</w:t>
            </w:r>
          </w:p>
        </w:tc>
        <w:tc>
          <w:tcPr>
            <w:tcW w:w="1048" w:type="pct"/>
            <w:shd w:val="clear" w:color="auto" w:fill="FFFFFF"/>
            <w:vAlign w:val="center"/>
          </w:tcPr>
          <w:p w14:paraId="54DE436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an sistem za proizvodnju službene statistike Federacije </w:t>
            </w:r>
            <w:r w:rsidRPr="008D043F">
              <w:rPr>
                <w:rFonts w:asciiTheme="minorHAnsi" w:eastAsia="Calibri" w:hAnsiTheme="minorHAnsi" w:cstheme="minorHAnsi"/>
                <w:sz w:val="18"/>
                <w:szCs w:val="18"/>
                <w:lang w:val="hr-HR"/>
              </w:rPr>
              <w:t>Bosne i Hercegovine za pokazatelje ciljeva održivog razvoja za okoliš (2026.)</w:t>
            </w:r>
          </w:p>
        </w:tc>
      </w:tr>
      <w:tr w:rsidR="00CC447D" w:rsidRPr="008D043F" w14:paraId="5F28DFEF" w14:textId="77777777" w:rsidTr="006C74D1">
        <w:trPr>
          <w:trHeight w:val="567"/>
        </w:trPr>
        <w:tc>
          <w:tcPr>
            <w:tcW w:w="1451" w:type="pct"/>
            <w:vMerge/>
            <w:shd w:val="clear" w:color="auto" w:fill="009D73"/>
            <w:vAlign w:val="center"/>
          </w:tcPr>
          <w:p w14:paraId="59AF096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B07A695" w14:textId="54D8846C" w:rsidR="00CC447D" w:rsidRPr="008D043F" w:rsidRDefault="00CC447D" w:rsidP="0068355A">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3) </w:t>
            </w:r>
            <w:r w:rsidR="004826D8" w:rsidRPr="008D043F">
              <w:rPr>
                <w:rFonts w:asciiTheme="minorHAnsi" w:eastAsia="Calibri" w:hAnsiTheme="minorHAnsi" w:cstheme="minorHAnsi"/>
                <w:sz w:val="18"/>
                <w:szCs w:val="18"/>
                <w:lang w:val="hr-HR"/>
              </w:rPr>
              <w:t xml:space="preserve">  </w:t>
            </w:r>
            <w:r w:rsidR="00E83DE1" w:rsidRPr="008D043F">
              <w:rPr>
                <w:rFonts w:asciiTheme="minorHAnsi" w:eastAsia="Calibri" w:hAnsiTheme="minorHAnsi" w:cstheme="minorHAnsi"/>
                <w:sz w:val="18"/>
                <w:szCs w:val="18"/>
                <w:lang w:val="hr-HR"/>
              </w:rPr>
              <w:t>Stepen saradnje</w:t>
            </w:r>
            <w:r w:rsidRPr="008D043F">
              <w:rPr>
                <w:rFonts w:asciiTheme="minorHAnsi" w:eastAsia="Calibri" w:hAnsiTheme="minorHAnsi" w:cstheme="minorHAnsi"/>
                <w:sz w:val="18"/>
                <w:szCs w:val="18"/>
                <w:lang w:val="hr-HR"/>
              </w:rPr>
              <w:t xml:space="preserve"> i koordinacije </w:t>
            </w:r>
            <w:r w:rsidRPr="008D043F">
              <w:rPr>
                <w:rFonts w:asciiTheme="minorHAnsi" w:hAnsiTheme="minorHAnsi" w:cstheme="minorHAnsi"/>
                <w:sz w:val="18"/>
                <w:szCs w:val="18"/>
                <w:lang w:val="hr-HR" w:bidi="en-US"/>
              </w:rPr>
              <w:t xml:space="preserve">svih institucija Federacije </w:t>
            </w:r>
            <w:r w:rsidR="00C9313E"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ključenih u prikupljanje pokazatelja ciljeva održivog razvoja za okoliš</w:t>
            </w:r>
          </w:p>
        </w:tc>
        <w:tc>
          <w:tcPr>
            <w:tcW w:w="1230" w:type="pct"/>
            <w:shd w:val="clear" w:color="auto" w:fill="FFFFFF"/>
            <w:vAlign w:val="center"/>
          </w:tcPr>
          <w:p w14:paraId="5F8E5B86" w14:textId="77777777" w:rsidR="00CC447D" w:rsidRPr="008D043F" w:rsidRDefault="00E83DE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 xml:space="preserve">funkcionalna </w:t>
            </w:r>
            <w:r w:rsidRPr="008D043F">
              <w:rPr>
                <w:rFonts w:asciiTheme="minorHAnsi" w:hAnsiTheme="minorHAnsi" w:cstheme="minorHAnsi"/>
                <w:sz w:val="18"/>
                <w:szCs w:val="18"/>
                <w:lang w:val="hr-HR" w:bidi="en-US"/>
              </w:rPr>
              <w:t xml:space="preserve">saradnja </w:t>
            </w:r>
            <w:r w:rsidR="00CC447D" w:rsidRPr="008D043F">
              <w:rPr>
                <w:rFonts w:asciiTheme="minorHAnsi" w:hAnsiTheme="minorHAnsi" w:cstheme="minorHAnsi"/>
                <w:sz w:val="18"/>
                <w:szCs w:val="18"/>
                <w:lang w:val="hr-HR" w:bidi="en-US"/>
              </w:rPr>
              <w:t>i koordinacija relevantnih institucija</w:t>
            </w:r>
          </w:p>
        </w:tc>
        <w:tc>
          <w:tcPr>
            <w:tcW w:w="1048" w:type="pct"/>
            <w:shd w:val="clear" w:color="auto" w:fill="FFFFFF"/>
            <w:vAlign w:val="center"/>
          </w:tcPr>
          <w:p w14:paraId="735A02C3" w14:textId="60313CF4"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E83DE1"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i koordinacija svih institucija Federacije </w:t>
            </w:r>
            <w:r w:rsidR="00C9313E"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ključenih u prikupljanje pokazatelja ciljeva održivog razvoja za okoliš (2030.+)</w:t>
            </w:r>
          </w:p>
        </w:tc>
      </w:tr>
      <w:tr w:rsidR="00CC447D" w:rsidRPr="008D043F" w14:paraId="3CE7AF1C" w14:textId="77777777" w:rsidTr="006C74D1">
        <w:trPr>
          <w:trHeight w:val="567"/>
        </w:trPr>
        <w:tc>
          <w:tcPr>
            <w:tcW w:w="1451" w:type="pct"/>
            <w:shd w:val="clear" w:color="auto" w:fill="009D73"/>
            <w:vAlign w:val="center"/>
          </w:tcPr>
          <w:p w14:paraId="3E23BFA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7C7C056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azvoj statističkog sistema koji omogućava da se buduće politike kreiraju na osnovu činjenica i odgovarajućih analiza</w:t>
            </w:r>
          </w:p>
        </w:tc>
      </w:tr>
      <w:tr w:rsidR="00CC447D" w:rsidRPr="008D043F" w14:paraId="527B931E" w14:textId="77777777" w:rsidTr="006C74D1">
        <w:trPr>
          <w:trHeight w:val="567"/>
        </w:trPr>
        <w:tc>
          <w:tcPr>
            <w:tcW w:w="1451" w:type="pct"/>
            <w:shd w:val="clear" w:color="auto" w:fill="009D73"/>
            <w:vAlign w:val="center"/>
          </w:tcPr>
          <w:p w14:paraId="1F35A0A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w:t>
            </w:r>
            <w:r w:rsidR="00E83DE1"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zvorima finansiranja</w:t>
            </w:r>
          </w:p>
        </w:tc>
        <w:tc>
          <w:tcPr>
            <w:tcW w:w="3549" w:type="pct"/>
            <w:gridSpan w:val="3"/>
            <w:shd w:val="clear" w:color="auto" w:fill="FFFFFF"/>
            <w:vAlign w:val="center"/>
          </w:tcPr>
          <w:p w14:paraId="511F8ACE" w14:textId="77777777" w:rsidR="00035FD1"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404 902 KM</w:t>
            </w:r>
          </w:p>
          <w:p w14:paraId="199DB6D4" w14:textId="421CEA1C" w:rsidR="00CC447D"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30% budžetska sredstva, 70% sredstva EU i drugih međunarodnih donatora</w:t>
            </w:r>
          </w:p>
        </w:tc>
      </w:tr>
      <w:tr w:rsidR="00CC447D" w:rsidRPr="008D043F" w14:paraId="5D9982EF" w14:textId="77777777" w:rsidTr="006C74D1">
        <w:trPr>
          <w:trHeight w:val="567"/>
        </w:trPr>
        <w:tc>
          <w:tcPr>
            <w:tcW w:w="1451" w:type="pct"/>
            <w:shd w:val="clear" w:color="auto" w:fill="009D73"/>
            <w:vAlign w:val="center"/>
          </w:tcPr>
          <w:p w14:paraId="69C7D74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329A1EB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18FB539A" w14:textId="77777777" w:rsidTr="006C74D1">
        <w:trPr>
          <w:trHeight w:val="567"/>
        </w:trPr>
        <w:tc>
          <w:tcPr>
            <w:tcW w:w="1451" w:type="pct"/>
            <w:shd w:val="clear" w:color="auto" w:fill="009D73"/>
            <w:vAlign w:val="center"/>
          </w:tcPr>
          <w:p w14:paraId="654101F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09F50CD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zavod za statistiku</w:t>
            </w:r>
          </w:p>
        </w:tc>
      </w:tr>
      <w:tr w:rsidR="00CC447D" w:rsidRPr="008D043F" w14:paraId="6C18AEF4" w14:textId="77777777" w:rsidTr="006C74D1">
        <w:trPr>
          <w:trHeight w:val="567"/>
        </w:trPr>
        <w:tc>
          <w:tcPr>
            <w:tcW w:w="1451" w:type="pct"/>
            <w:shd w:val="clear" w:color="auto" w:fill="009D73"/>
            <w:vAlign w:val="center"/>
          </w:tcPr>
          <w:p w14:paraId="7CC3023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603854C3" w14:textId="23E698AB"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zavod za statistiku u </w:t>
            </w:r>
            <w:r w:rsidR="00E83DE1"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Agencijom za statistiku </w:t>
            </w:r>
            <w:r w:rsidR="00C9313E"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i ostalim nadležnim institucijama</w:t>
            </w:r>
          </w:p>
        </w:tc>
      </w:tr>
      <w:tr w:rsidR="00CC447D" w:rsidRPr="008D043F" w14:paraId="2E655E70" w14:textId="77777777" w:rsidTr="006C74D1">
        <w:trPr>
          <w:trHeight w:val="567"/>
        </w:trPr>
        <w:tc>
          <w:tcPr>
            <w:tcW w:w="1451" w:type="pct"/>
            <w:shd w:val="clear" w:color="auto" w:fill="009D73"/>
            <w:vAlign w:val="center"/>
          </w:tcPr>
          <w:p w14:paraId="09FCB8F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3F51563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koje se bave problematikom okoliša, stručna javnost, šira javnost</w:t>
            </w:r>
          </w:p>
        </w:tc>
      </w:tr>
    </w:tbl>
    <w:p w14:paraId="01E4BC18"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1417B395" w14:textId="77777777" w:rsidTr="006C74D1">
        <w:trPr>
          <w:trHeight w:val="567"/>
        </w:trPr>
        <w:tc>
          <w:tcPr>
            <w:tcW w:w="1451" w:type="pct"/>
            <w:shd w:val="clear" w:color="auto" w:fill="009D73"/>
            <w:vAlign w:val="center"/>
          </w:tcPr>
          <w:p w14:paraId="3F108A2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78920005"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13914BEF" w14:textId="77777777" w:rsidTr="006C74D1">
        <w:trPr>
          <w:trHeight w:val="567"/>
        </w:trPr>
        <w:tc>
          <w:tcPr>
            <w:tcW w:w="1451" w:type="pct"/>
            <w:shd w:val="clear" w:color="auto" w:fill="009D73"/>
            <w:vAlign w:val="center"/>
          </w:tcPr>
          <w:p w14:paraId="6C51270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005337D3" w14:textId="695923BA"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Uspostaviti efikasan sistem evidencije i transparentno izvještavanje podataka o okolišu u Federaciji </w:t>
            </w:r>
            <w:r w:rsidR="00C9313E"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E83DE1" w:rsidRPr="008D043F">
              <w:rPr>
                <w:rFonts w:asciiTheme="minorHAnsi" w:hAnsiTheme="minorHAnsi" w:cstheme="minorHAnsi"/>
                <w:b/>
                <w:sz w:val="18"/>
                <w:szCs w:val="18"/>
                <w:lang w:val="hr-HR" w:eastAsia="zh-TW"/>
              </w:rPr>
              <w:t xml:space="preserve">konsultacije </w:t>
            </w:r>
            <w:r w:rsidRPr="008D043F">
              <w:rPr>
                <w:rFonts w:asciiTheme="minorHAnsi" w:hAnsiTheme="minorHAnsi" w:cstheme="minorHAnsi"/>
                <w:b/>
                <w:sz w:val="18"/>
                <w:szCs w:val="18"/>
                <w:lang w:val="hr-HR" w:eastAsia="zh-TW"/>
              </w:rPr>
              <w:t>s Partnerstvom 27</w:t>
            </w:r>
          </w:p>
        </w:tc>
      </w:tr>
      <w:tr w:rsidR="00CC447D" w:rsidRPr="008D043F" w14:paraId="27DAB139" w14:textId="77777777" w:rsidTr="006C74D1">
        <w:trPr>
          <w:trHeight w:val="567"/>
        </w:trPr>
        <w:tc>
          <w:tcPr>
            <w:tcW w:w="1451" w:type="pct"/>
            <w:shd w:val="clear" w:color="auto" w:fill="009D73"/>
            <w:vAlign w:val="center"/>
          </w:tcPr>
          <w:p w14:paraId="481ABEB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4513E8E7"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58" w:name="_Hlk95008004"/>
            <w:r w:rsidRPr="008D043F">
              <w:rPr>
                <w:rFonts w:asciiTheme="minorHAnsi" w:eastAsia="Calibri" w:hAnsiTheme="minorHAnsi" w:cstheme="minorHAnsi"/>
                <w:b/>
                <w:sz w:val="18"/>
                <w:szCs w:val="18"/>
                <w:lang w:val="hr-HR"/>
              </w:rPr>
              <w:t xml:space="preserve">7.5.7. Povećanje efikasnosti u procesu prikupljanja, obrade i objave statističkih podataka o okolišu </w:t>
            </w:r>
            <w:bookmarkEnd w:id="358"/>
          </w:p>
        </w:tc>
      </w:tr>
      <w:tr w:rsidR="00CC447D" w:rsidRPr="008D043F" w14:paraId="1A0E322D" w14:textId="77777777" w:rsidTr="006C74D1">
        <w:trPr>
          <w:trHeight w:val="567"/>
        </w:trPr>
        <w:tc>
          <w:tcPr>
            <w:tcW w:w="1451" w:type="pct"/>
            <w:shd w:val="clear" w:color="auto" w:fill="009D73"/>
            <w:vAlign w:val="center"/>
          </w:tcPr>
          <w:p w14:paraId="0BCDA03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6A891767" w14:textId="7A34C1DA" w:rsidR="00CC447D" w:rsidRPr="008D043F" w:rsidRDefault="00CC447D" w:rsidP="0068355A">
            <w:pPr>
              <w:spacing w:before="40" w:after="40" w:line="276" w:lineRule="auto"/>
              <w:ind w:left="29"/>
              <w:rPr>
                <w:rFonts w:asciiTheme="minorHAnsi" w:eastAsia="Calibri" w:hAnsiTheme="minorHAnsi" w:cstheme="minorHAnsi"/>
                <w:sz w:val="18"/>
                <w:szCs w:val="18"/>
                <w:lang w:val="hr-HR"/>
              </w:rPr>
            </w:pPr>
            <w:bookmarkStart w:id="359" w:name="_Hlk95008046"/>
            <w:r w:rsidRPr="008D043F">
              <w:rPr>
                <w:rFonts w:asciiTheme="minorHAnsi" w:eastAsia="Calibri" w:hAnsiTheme="minorHAnsi" w:cstheme="minorHAnsi"/>
                <w:sz w:val="18"/>
                <w:szCs w:val="18"/>
                <w:lang w:val="hr-HR"/>
              </w:rPr>
              <w:t xml:space="preserve">Cilj ove mjere je da se poveća efikasnost u procesu prikupljanja, obrade i objave statističkih podataka o okolišu 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kroz standardizirani i redovni sistem razmjene podataka/informacija među institucijama na svim administrativnim </w:t>
            </w:r>
            <w:r w:rsidR="006C73E5" w:rsidRPr="008D043F">
              <w:rPr>
                <w:rFonts w:asciiTheme="minorHAnsi" w:eastAsia="Calibri" w:hAnsiTheme="minorHAnsi" w:cstheme="minorHAnsi"/>
                <w:sz w:val="18"/>
                <w:szCs w:val="18"/>
                <w:lang w:val="hr-HR"/>
              </w:rPr>
              <w:t>nivoima</w:t>
            </w:r>
            <w:r w:rsidRPr="008D043F">
              <w:rPr>
                <w:rFonts w:asciiTheme="minorHAnsi" w:eastAsia="Calibri" w:hAnsiTheme="minorHAnsi" w:cstheme="minorHAnsi"/>
                <w:sz w:val="18"/>
                <w:szCs w:val="18"/>
                <w:lang w:val="hr-HR"/>
              </w:rPr>
              <w:t>.</w:t>
            </w:r>
            <w:bookmarkEnd w:id="359"/>
          </w:p>
          <w:p w14:paraId="2853C30E" w14:textId="77777777" w:rsidR="00CC447D" w:rsidRPr="008D043F" w:rsidRDefault="00CC447D" w:rsidP="0068355A">
            <w:pPr>
              <w:spacing w:before="40" w:after="40" w:line="276" w:lineRule="auto"/>
              <w:ind w:left="29"/>
              <w:rPr>
                <w:rFonts w:asciiTheme="minorHAnsi" w:eastAsia="Calibri" w:hAnsiTheme="minorHAnsi" w:cstheme="minorHAnsi"/>
                <w:sz w:val="18"/>
                <w:szCs w:val="18"/>
                <w:lang w:val="hr-HR"/>
              </w:rPr>
            </w:pPr>
            <w:bookmarkStart w:id="360" w:name="_Hlk95008059"/>
            <w:r w:rsidRPr="008D043F">
              <w:rPr>
                <w:rFonts w:asciiTheme="minorHAnsi" w:eastAsia="Calibri" w:hAnsiTheme="minorHAnsi" w:cstheme="minorHAnsi"/>
                <w:sz w:val="18"/>
                <w:szCs w:val="18"/>
                <w:lang w:val="hr-HR"/>
              </w:rPr>
              <w:t>Okvirna područja djelovanja</w:t>
            </w:r>
            <w:bookmarkEnd w:id="360"/>
            <w:r w:rsidRPr="008D043F">
              <w:rPr>
                <w:rFonts w:asciiTheme="minorHAnsi" w:eastAsia="Calibri" w:hAnsiTheme="minorHAnsi" w:cstheme="minorHAnsi"/>
                <w:sz w:val="18"/>
                <w:szCs w:val="18"/>
                <w:lang w:val="hr-HR"/>
              </w:rPr>
              <w:t>:</w:t>
            </w:r>
          </w:p>
          <w:p w14:paraId="306EB47F" w14:textId="26357826" w:rsidR="000B42E0" w:rsidRPr="008D043F" w:rsidRDefault="00CC447D" w:rsidP="0068355A">
            <w:pPr>
              <w:numPr>
                <w:ilvl w:val="0"/>
                <w:numId w:val="191"/>
              </w:numPr>
              <w:spacing w:before="40" w:after="40" w:line="276" w:lineRule="auto"/>
              <w:ind w:left="372" w:hanging="283"/>
              <w:contextualSpacing/>
              <w:rPr>
                <w:rFonts w:asciiTheme="minorHAnsi" w:eastAsia="Calibri" w:hAnsiTheme="minorHAnsi" w:cstheme="minorHAnsi"/>
                <w:sz w:val="18"/>
                <w:szCs w:val="18"/>
                <w:lang w:val="hr-HR"/>
              </w:rPr>
            </w:pPr>
            <w:bookmarkStart w:id="361" w:name="_Hlk95008071"/>
            <w:r w:rsidRPr="008D043F">
              <w:rPr>
                <w:rFonts w:asciiTheme="minorHAnsi" w:eastAsia="Calibri" w:hAnsiTheme="minorHAnsi" w:cstheme="minorHAnsi"/>
                <w:sz w:val="18"/>
                <w:szCs w:val="18"/>
                <w:lang w:val="hr-HR"/>
              </w:rPr>
              <w:t xml:space="preserve">Jačanje statističkog sistema kroz unaprjeđenje </w:t>
            </w:r>
            <w:r w:rsidR="006C73E5"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 xml:space="preserve">svih institucija uključenih u prikupljanje, obradu i diseminaciju podataka </w:t>
            </w:r>
            <w:bookmarkEnd w:id="361"/>
            <w:r w:rsidRPr="008D043F">
              <w:rPr>
                <w:rFonts w:asciiTheme="minorHAnsi" w:eastAsia="Calibri" w:hAnsiTheme="minorHAnsi" w:cstheme="minorHAnsi"/>
                <w:sz w:val="18"/>
                <w:szCs w:val="18"/>
                <w:lang w:val="hr-HR"/>
              </w:rPr>
              <w:t xml:space="preserve">u Federaciji </w:t>
            </w:r>
            <w:bookmarkStart w:id="362" w:name="_Hlk95008082"/>
            <w:r w:rsidR="00C9313E" w:rsidRPr="008D043F">
              <w:rPr>
                <w:rFonts w:asciiTheme="minorHAnsi" w:eastAsia="Calibri" w:hAnsiTheme="minorHAnsi" w:cstheme="minorHAnsi"/>
                <w:sz w:val="18"/>
                <w:szCs w:val="18"/>
                <w:lang w:val="hr-HR"/>
              </w:rPr>
              <w:t>BiH</w:t>
            </w:r>
          </w:p>
          <w:p w14:paraId="220F3FC2" w14:textId="77777777" w:rsidR="000B42E0" w:rsidRPr="008D043F" w:rsidRDefault="00CC447D" w:rsidP="0068355A">
            <w:pPr>
              <w:numPr>
                <w:ilvl w:val="0"/>
                <w:numId w:val="191"/>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boljšanje usklađenosti sa zahtjevima statističkog sistema EU </w:t>
            </w:r>
            <w:bookmarkEnd w:id="362"/>
            <w:r w:rsidRPr="008D043F">
              <w:rPr>
                <w:rFonts w:asciiTheme="minorHAnsi" w:eastAsia="Calibri" w:hAnsiTheme="minorHAnsi" w:cstheme="minorHAnsi"/>
                <w:sz w:val="18"/>
                <w:szCs w:val="18"/>
                <w:lang w:val="hr-HR"/>
              </w:rPr>
              <w:t>u pogledu brojnosti statističkih pokazatelja, rokova objavljivanja i primijenjene metodologije</w:t>
            </w:r>
            <w:bookmarkStart w:id="363" w:name="_Hlk95008094"/>
          </w:p>
          <w:p w14:paraId="3E0DC43A" w14:textId="77777777" w:rsidR="00CC447D" w:rsidRPr="008D043F" w:rsidRDefault="00CC447D" w:rsidP="0068355A">
            <w:pPr>
              <w:numPr>
                <w:ilvl w:val="0"/>
                <w:numId w:val="191"/>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boljšanje </w:t>
            </w:r>
            <w:r w:rsidR="006C73E5" w:rsidRPr="008D043F">
              <w:rPr>
                <w:rFonts w:asciiTheme="minorHAnsi" w:eastAsia="Calibri" w:hAnsiTheme="minorHAnsi" w:cstheme="minorHAnsi"/>
                <w:sz w:val="18"/>
                <w:szCs w:val="18"/>
                <w:lang w:val="hr-HR"/>
              </w:rPr>
              <w:t xml:space="preserve">kvaliteta </w:t>
            </w:r>
            <w:r w:rsidRPr="008D043F">
              <w:rPr>
                <w:rFonts w:asciiTheme="minorHAnsi" w:eastAsia="Calibri" w:hAnsiTheme="minorHAnsi" w:cstheme="minorHAnsi"/>
                <w:sz w:val="18"/>
                <w:szCs w:val="18"/>
                <w:lang w:val="hr-HR"/>
              </w:rPr>
              <w:t xml:space="preserve">izvještavanja u skladu s odredbama Kompendija statističkih zahtjeva EUROSTAT-a </w:t>
            </w:r>
            <w:bookmarkEnd w:id="363"/>
            <w:r w:rsidRPr="008D043F">
              <w:rPr>
                <w:rFonts w:asciiTheme="minorHAnsi" w:eastAsia="Calibri" w:hAnsiTheme="minorHAnsi" w:cstheme="minorHAnsi"/>
                <w:sz w:val="18"/>
                <w:szCs w:val="18"/>
                <w:lang w:val="hr-HR"/>
              </w:rPr>
              <w:t>kroz:</w:t>
            </w:r>
          </w:p>
          <w:p w14:paraId="312DBB3D" w14:textId="77777777" w:rsidR="000B42E0" w:rsidRPr="008D043F" w:rsidRDefault="00CC447D" w:rsidP="0068355A">
            <w:pPr>
              <w:numPr>
                <w:ilvl w:val="0"/>
                <w:numId w:val="192"/>
              </w:numPr>
              <w:spacing w:before="40" w:after="40" w:line="276" w:lineRule="auto"/>
              <w:ind w:left="656"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klađivanje Statistike okoliša/životne sredine i Računa okoliša (fizički i monetarni) s metodologijom i standardima EUROSTAT-a, u cilju unaprjeđenja kvaliteta podataka na nacionalnom nivou i unaprjeđenja kompatibilnosti podataka na međunarodnom nivou</w:t>
            </w:r>
          </w:p>
          <w:p w14:paraId="4274E8A7" w14:textId="77777777" w:rsidR="00CC447D" w:rsidRPr="008D043F" w:rsidRDefault="00CC447D" w:rsidP="0068355A">
            <w:pPr>
              <w:numPr>
                <w:ilvl w:val="0"/>
                <w:numId w:val="192"/>
              </w:numPr>
              <w:spacing w:before="40" w:after="40" w:line="276" w:lineRule="auto"/>
              <w:ind w:left="656"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ktivno korištenje GIS-a (geografski </w:t>
            </w:r>
            <w:r w:rsidR="006C73E5" w:rsidRPr="008D043F">
              <w:rPr>
                <w:rFonts w:asciiTheme="minorHAnsi" w:eastAsia="Calibri" w:hAnsiTheme="minorHAnsi" w:cstheme="minorHAnsi"/>
                <w:sz w:val="18"/>
                <w:szCs w:val="18"/>
                <w:lang w:val="hr-HR"/>
              </w:rPr>
              <w:t>info</w:t>
            </w:r>
            <w:r w:rsidR="00E84BB9" w:rsidRPr="008D043F">
              <w:rPr>
                <w:rFonts w:asciiTheme="minorHAnsi" w:eastAsia="Calibri" w:hAnsiTheme="minorHAnsi" w:cstheme="minorHAnsi"/>
                <w:sz w:val="18"/>
                <w:szCs w:val="18"/>
                <w:lang w:val="hr-HR"/>
              </w:rPr>
              <w:t>rmacioni</w:t>
            </w:r>
            <w:r w:rsidR="006C73E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istem) kako bi se izradile mape, dijagrami, vremenske serije i predviđanja gdje je to moguće</w:t>
            </w:r>
          </w:p>
        </w:tc>
      </w:tr>
      <w:tr w:rsidR="00CC447D" w:rsidRPr="008D043F" w14:paraId="0CB4004D" w14:textId="77777777" w:rsidTr="006C74D1">
        <w:trPr>
          <w:trHeight w:val="567"/>
        </w:trPr>
        <w:tc>
          <w:tcPr>
            <w:tcW w:w="1451" w:type="pct"/>
            <w:shd w:val="clear" w:color="auto" w:fill="009D73"/>
            <w:vAlign w:val="center"/>
          </w:tcPr>
          <w:p w14:paraId="2DA7A43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1353B0D8"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F95FF52" w14:textId="77777777" w:rsidTr="006C74D1">
        <w:trPr>
          <w:trHeight w:val="567"/>
        </w:trPr>
        <w:tc>
          <w:tcPr>
            <w:tcW w:w="1451" w:type="pct"/>
            <w:vMerge w:val="restart"/>
            <w:shd w:val="clear" w:color="auto" w:fill="009D73"/>
            <w:vAlign w:val="center"/>
          </w:tcPr>
          <w:p w14:paraId="707C356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271" w:type="pct"/>
            <w:shd w:val="clear" w:color="auto" w:fill="009D73"/>
            <w:vAlign w:val="center"/>
          </w:tcPr>
          <w:p w14:paraId="681AA44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11D70F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4182A10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B6823F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6C73E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7539A5A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788BC8CC" w14:textId="77777777" w:rsidTr="006C74D1">
        <w:trPr>
          <w:trHeight w:val="567"/>
        </w:trPr>
        <w:tc>
          <w:tcPr>
            <w:tcW w:w="1451" w:type="pct"/>
            <w:vMerge/>
            <w:shd w:val="clear" w:color="auto" w:fill="009D73"/>
            <w:vAlign w:val="center"/>
          </w:tcPr>
          <w:p w14:paraId="7870B10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16450569" w14:textId="77777777" w:rsidR="00CC447D" w:rsidRPr="008D043F" w:rsidRDefault="00CC447D" w:rsidP="0068355A">
            <w:pPr>
              <w:numPr>
                <w:ilvl w:val="0"/>
                <w:numId w:val="193"/>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valitet </w:t>
            </w:r>
            <w:r w:rsidR="006C73E5" w:rsidRPr="008D043F">
              <w:rPr>
                <w:rFonts w:asciiTheme="minorHAnsi" w:eastAsia="Calibri" w:hAnsiTheme="minorHAnsi" w:cstheme="minorHAnsi"/>
                <w:sz w:val="18"/>
                <w:szCs w:val="18"/>
                <w:lang w:val="hr-HR"/>
              </w:rPr>
              <w:t xml:space="preserve">saradnje </w:t>
            </w:r>
            <w:r w:rsidRPr="008D043F">
              <w:rPr>
                <w:rFonts w:asciiTheme="minorHAnsi" w:hAnsiTheme="minorHAnsi" w:cstheme="minorHAnsi"/>
                <w:sz w:val="18"/>
                <w:szCs w:val="18"/>
                <w:lang w:val="hr-HR" w:bidi="en-US"/>
              </w:rPr>
              <w:t xml:space="preserve">svih </w:t>
            </w:r>
            <w:r w:rsidRPr="008D043F">
              <w:rPr>
                <w:rFonts w:asciiTheme="minorHAnsi" w:eastAsia="Calibri" w:hAnsiTheme="minorHAnsi" w:cstheme="minorHAnsi"/>
                <w:sz w:val="18"/>
                <w:szCs w:val="18"/>
                <w:lang w:val="hr-HR"/>
              </w:rPr>
              <w:t>institucija</w:t>
            </w:r>
            <w:r w:rsidRPr="008D043F">
              <w:rPr>
                <w:rFonts w:asciiTheme="minorHAnsi" w:hAnsiTheme="minorHAnsi" w:cstheme="minorHAnsi"/>
                <w:sz w:val="18"/>
                <w:szCs w:val="18"/>
                <w:lang w:val="hr-HR" w:bidi="en-US"/>
              </w:rPr>
              <w:t xml:space="preserve"> uključenih u prikupljanje, obradu i diseminaciju podataka o okolišu</w:t>
            </w:r>
          </w:p>
        </w:tc>
        <w:tc>
          <w:tcPr>
            <w:tcW w:w="1230" w:type="pct"/>
            <w:shd w:val="clear" w:color="auto" w:fill="FFFFFF"/>
            <w:vAlign w:val="center"/>
          </w:tcPr>
          <w:p w14:paraId="70ED3DEC" w14:textId="77777777" w:rsidR="00CC447D" w:rsidRPr="008D043F" w:rsidRDefault="006C73E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a </w:t>
            </w:r>
            <w:r w:rsidR="00CC447D" w:rsidRPr="008D043F">
              <w:rPr>
                <w:rFonts w:asciiTheme="minorHAnsi" w:hAnsiTheme="minorHAnsi" w:cstheme="minorHAnsi"/>
                <w:sz w:val="18"/>
                <w:szCs w:val="18"/>
                <w:lang w:val="hr-HR" w:bidi="en-US"/>
              </w:rPr>
              <w:t xml:space="preserve">funkcionalnost </w:t>
            </w:r>
            <w:r w:rsidRPr="008D043F">
              <w:rPr>
                <w:rFonts w:asciiTheme="minorHAnsi" w:hAnsiTheme="minorHAnsi" w:cstheme="minorHAnsi"/>
                <w:sz w:val="18"/>
                <w:szCs w:val="18"/>
                <w:lang w:val="hr-HR" w:bidi="en-US"/>
              </w:rPr>
              <w:t>saradnje</w:t>
            </w:r>
          </w:p>
        </w:tc>
        <w:tc>
          <w:tcPr>
            <w:tcW w:w="1048" w:type="pct"/>
            <w:shd w:val="clear" w:color="auto" w:fill="FFFFFF"/>
            <w:vAlign w:val="center"/>
          </w:tcPr>
          <w:p w14:paraId="586D6A1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6C73E5"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svih institucija uključenih u prikupljanje, obradu i diseminaciju podataka o okolišu (2026.)</w:t>
            </w:r>
          </w:p>
        </w:tc>
      </w:tr>
      <w:tr w:rsidR="00CC447D" w:rsidRPr="008D043F" w14:paraId="24086ED3" w14:textId="77777777" w:rsidTr="006C74D1">
        <w:trPr>
          <w:trHeight w:val="567"/>
        </w:trPr>
        <w:tc>
          <w:tcPr>
            <w:tcW w:w="1451" w:type="pct"/>
            <w:vMerge/>
            <w:shd w:val="clear" w:color="auto" w:fill="009D73"/>
            <w:vAlign w:val="center"/>
          </w:tcPr>
          <w:p w14:paraId="25A32F2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00549428" w14:textId="77777777" w:rsidR="00CC447D" w:rsidRPr="008D043F" w:rsidRDefault="006C73E5" w:rsidP="0068355A">
            <w:pPr>
              <w:numPr>
                <w:ilvl w:val="0"/>
                <w:numId w:val="193"/>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usklađenosti sa zahtjevima statističkog sistema EU</w:t>
            </w:r>
          </w:p>
        </w:tc>
        <w:tc>
          <w:tcPr>
            <w:tcW w:w="1230" w:type="pct"/>
            <w:shd w:val="clear" w:color="auto" w:fill="FFFFFF"/>
            <w:vAlign w:val="center"/>
          </w:tcPr>
          <w:p w14:paraId="47C483B8" w14:textId="77777777" w:rsidR="00CC447D" w:rsidRPr="008D043F" w:rsidRDefault="006C73E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a </w:t>
            </w:r>
            <w:r w:rsidR="00CC447D" w:rsidRPr="008D043F">
              <w:rPr>
                <w:rFonts w:asciiTheme="minorHAnsi" w:hAnsiTheme="minorHAnsi" w:cstheme="minorHAnsi"/>
                <w:sz w:val="18"/>
                <w:szCs w:val="18"/>
                <w:lang w:val="hr-HR" w:bidi="en-US"/>
              </w:rPr>
              <w:t>usklađenost</w:t>
            </w:r>
          </w:p>
        </w:tc>
        <w:tc>
          <w:tcPr>
            <w:tcW w:w="1048" w:type="pct"/>
            <w:shd w:val="clear" w:color="auto" w:fill="FFFFFF"/>
            <w:vAlign w:val="center"/>
          </w:tcPr>
          <w:p w14:paraId="58FE04B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tvarena usklađenost sa zahtjevima statističkog sistema EU (2026.)</w:t>
            </w:r>
          </w:p>
        </w:tc>
      </w:tr>
      <w:tr w:rsidR="00CC447D" w:rsidRPr="008D043F" w14:paraId="01EC1852" w14:textId="77777777" w:rsidTr="006C74D1">
        <w:trPr>
          <w:trHeight w:val="567"/>
        </w:trPr>
        <w:tc>
          <w:tcPr>
            <w:tcW w:w="1451" w:type="pct"/>
            <w:vMerge/>
            <w:shd w:val="clear" w:color="auto" w:fill="009D73"/>
            <w:vAlign w:val="center"/>
          </w:tcPr>
          <w:p w14:paraId="729055E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63CD3DE" w14:textId="77777777" w:rsidR="00CC447D" w:rsidRPr="008D043F" w:rsidRDefault="00CC447D" w:rsidP="0068355A">
            <w:pPr>
              <w:numPr>
                <w:ilvl w:val="0"/>
                <w:numId w:val="193"/>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t izvještavanja u skladu s odredbama</w:t>
            </w:r>
            <w:r w:rsidRPr="008D043F">
              <w:rPr>
                <w:rFonts w:asciiTheme="minorHAnsi" w:hAnsiTheme="minorHAnsi" w:cstheme="minorHAnsi"/>
                <w:sz w:val="18"/>
                <w:szCs w:val="18"/>
                <w:lang w:val="hr-HR" w:bidi="en-US"/>
              </w:rPr>
              <w:t xml:space="preserve"> Kompendija statističkih zahtjeva EUROSTAT-a</w:t>
            </w:r>
          </w:p>
        </w:tc>
        <w:tc>
          <w:tcPr>
            <w:tcW w:w="1230" w:type="pct"/>
            <w:shd w:val="clear" w:color="auto" w:fill="FFFFFF"/>
            <w:vAlign w:val="center"/>
          </w:tcPr>
          <w:p w14:paraId="0698A7D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istem izvještavanja je u razvoju</w:t>
            </w:r>
          </w:p>
        </w:tc>
        <w:tc>
          <w:tcPr>
            <w:tcW w:w="1048" w:type="pct"/>
            <w:shd w:val="clear" w:color="auto" w:fill="FFFFFF"/>
            <w:vAlign w:val="center"/>
          </w:tcPr>
          <w:p w14:paraId="296AD14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boljšan kvalitet izvještavanja u skladu s odredbama Kompendija statističkih zahtjeva EUROSTAT-a (2026.)</w:t>
            </w:r>
          </w:p>
        </w:tc>
      </w:tr>
      <w:tr w:rsidR="00CC447D" w:rsidRPr="008D043F" w14:paraId="23992DC8" w14:textId="77777777" w:rsidTr="006C74D1">
        <w:trPr>
          <w:trHeight w:val="567"/>
        </w:trPr>
        <w:tc>
          <w:tcPr>
            <w:tcW w:w="1451" w:type="pct"/>
            <w:shd w:val="clear" w:color="auto" w:fill="009D73"/>
            <w:vAlign w:val="center"/>
          </w:tcPr>
          <w:p w14:paraId="596DAEB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5FD5AEA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azvoj statističkog sistema koji omogućava da se buduće politike kreiraju na osnovu činjenica i odgovarajućih analiza</w:t>
            </w:r>
          </w:p>
        </w:tc>
      </w:tr>
      <w:tr w:rsidR="00CC447D" w:rsidRPr="008D043F" w14:paraId="05F9F4E2" w14:textId="77777777" w:rsidTr="006C74D1">
        <w:trPr>
          <w:trHeight w:val="567"/>
        </w:trPr>
        <w:tc>
          <w:tcPr>
            <w:tcW w:w="1451" w:type="pct"/>
            <w:shd w:val="clear" w:color="auto" w:fill="009D73"/>
            <w:vAlign w:val="center"/>
          </w:tcPr>
          <w:p w14:paraId="467E1C9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6F1B728B" w14:textId="77777777" w:rsidR="008753DF"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35 863 KM</w:t>
            </w:r>
          </w:p>
          <w:p w14:paraId="0B06265A" w14:textId="77777777" w:rsidR="00CC447D"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6C73E5"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37EEB951" w14:textId="77777777" w:rsidTr="006C74D1">
        <w:trPr>
          <w:trHeight w:val="567"/>
        </w:trPr>
        <w:tc>
          <w:tcPr>
            <w:tcW w:w="1451" w:type="pct"/>
            <w:shd w:val="clear" w:color="auto" w:fill="009D73"/>
            <w:vAlign w:val="center"/>
          </w:tcPr>
          <w:p w14:paraId="61343FB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2C7C4EF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5E8F8763" w14:textId="77777777" w:rsidTr="006C74D1">
        <w:trPr>
          <w:trHeight w:val="567"/>
        </w:trPr>
        <w:tc>
          <w:tcPr>
            <w:tcW w:w="1451" w:type="pct"/>
            <w:shd w:val="clear" w:color="auto" w:fill="009D73"/>
            <w:vAlign w:val="center"/>
          </w:tcPr>
          <w:p w14:paraId="5C4832D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58D42B5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zavod za statistiku</w:t>
            </w:r>
          </w:p>
        </w:tc>
      </w:tr>
      <w:tr w:rsidR="00CC447D" w:rsidRPr="008D043F" w14:paraId="02868537" w14:textId="77777777" w:rsidTr="006C74D1">
        <w:trPr>
          <w:trHeight w:val="567"/>
        </w:trPr>
        <w:tc>
          <w:tcPr>
            <w:tcW w:w="1451" w:type="pct"/>
            <w:shd w:val="clear" w:color="auto" w:fill="009D73"/>
            <w:vAlign w:val="center"/>
          </w:tcPr>
          <w:p w14:paraId="4349D88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03056F2B" w14:textId="45CFACB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zavod za statistiku u </w:t>
            </w:r>
            <w:r w:rsidR="006C73E5"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Agencijom za statistiku </w:t>
            </w:r>
            <w:r w:rsidR="00C9313E"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i ostalim nadležnim institucijama</w:t>
            </w:r>
          </w:p>
        </w:tc>
      </w:tr>
      <w:tr w:rsidR="00CC447D" w:rsidRPr="008D043F" w14:paraId="5DD939F0" w14:textId="77777777" w:rsidTr="006C74D1">
        <w:trPr>
          <w:trHeight w:val="567"/>
        </w:trPr>
        <w:tc>
          <w:tcPr>
            <w:tcW w:w="1451" w:type="pct"/>
            <w:shd w:val="clear" w:color="auto" w:fill="009D73"/>
            <w:vAlign w:val="center"/>
          </w:tcPr>
          <w:p w14:paraId="7DB1321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11DCC75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koje se bave problematikom okoliša, stručna javnost, šira javnost</w:t>
            </w:r>
          </w:p>
        </w:tc>
      </w:tr>
    </w:tbl>
    <w:p w14:paraId="71908F64"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5EC05AF4" w14:textId="77777777" w:rsidTr="006C74D1">
        <w:trPr>
          <w:trHeight w:val="567"/>
        </w:trPr>
        <w:tc>
          <w:tcPr>
            <w:tcW w:w="1451" w:type="pct"/>
            <w:shd w:val="clear" w:color="auto" w:fill="009D73"/>
            <w:vAlign w:val="center"/>
          </w:tcPr>
          <w:p w14:paraId="51D9DC0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2DDBA7C7"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053B799C" w14:textId="77777777" w:rsidTr="006C74D1">
        <w:trPr>
          <w:trHeight w:val="567"/>
        </w:trPr>
        <w:tc>
          <w:tcPr>
            <w:tcW w:w="1451" w:type="pct"/>
            <w:shd w:val="clear" w:color="auto" w:fill="009D73"/>
            <w:vAlign w:val="center"/>
          </w:tcPr>
          <w:p w14:paraId="146E1E6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5F9228FE" w14:textId="7E09212E"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5. Uspostaviti efikasan sistem evidencije i transparentno izvještavanje podataka o okolišu u Federaciji B</w:t>
            </w:r>
            <w:r w:rsidR="004A6C90" w:rsidRPr="008D043F">
              <w:rPr>
                <w:rFonts w:asciiTheme="minorHAnsi" w:hAnsiTheme="minorHAnsi" w:cstheme="minorHAnsi"/>
                <w:b/>
                <w:sz w:val="18"/>
                <w:szCs w:val="18"/>
                <w:lang w:val="hr-HR" w:eastAsia="zh-TW"/>
              </w:rPr>
              <w:t>iH</w:t>
            </w:r>
            <w:r w:rsidRPr="008D043F">
              <w:rPr>
                <w:rFonts w:asciiTheme="minorHAnsi" w:hAnsiTheme="minorHAnsi" w:cstheme="minorHAnsi"/>
                <w:b/>
                <w:sz w:val="18"/>
                <w:szCs w:val="18"/>
                <w:lang w:val="hr-HR" w:eastAsia="zh-TW"/>
              </w:rPr>
              <w:t xml:space="preserve">, uz </w:t>
            </w:r>
            <w:r w:rsidR="006C73E5" w:rsidRPr="008D043F">
              <w:rPr>
                <w:rFonts w:asciiTheme="minorHAnsi" w:hAnsiTheme="minorHAnsi" w:cstheme="minorHAnsi"/>
                <w:b/>
                <w:sz w:val="18"/>
                <w:szCs w:val="18"/>
                <w:lang w:val="hr-HR" w:eastAsia="zh-TW"/>
              </w:rPr>
              <w:t xml:space="preserve">konsultacije </w:t>
            </w:r>
            <w:r w:rsidRPr="008D043F">
              <w:rPr>
                <w:rFonts w:asciiTheme="minorHAnsi" w:hAnsiTheme="minorHAnsi" w:cstheme="minorHAnsi"/>
                <w:b/>
                <w:sz w:val="18"/>
                <w:szCs w:val="18"/>
                <w:lang w:val="hr-HR" w:eastAsia="zh-TW"/>
              </w:rPr>
              <w:t>s Partnerstvom 27</w:t>
            </w:r>
          </w:p>
        </w:tc>
      </w:tr>
      <w:tr w:rsidR="00CC447D" w:rsidRPr="008D043F" w14:paraId="15337272" w14:textId="77777777" w:rsidTr="006C74D1">
        <w:trPr>
          <w:trHeight w:val="567"/>
        </w:trPr>
        <w:tc>
          <w:tcPr>
            <w:tcW w:w="1451" w:type="pct"/>
            <w:shd w:val="clear" w:color="auto" w:fill="009D73"/>
            <w:vAlign w:val="center"/>
          </w:tcPr>
          <w:p w14:paraId="55B5074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49" w:type="pct"/>
            <w:gridSpan w:val="3"/>
            <w:shd w:val="clear" w:color="auto" w:fill="FFFFFF"/>
            <w:vAlign w:val="center"/>
          </w:tcPr>
          <w:p w14:paraId="1CE4EBB6"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64" w:name="_Hlk95008115"/>
            <w:r w:rsidRPr="008D043F">
              <w:rPr>
                <w:rFonts w:asciiTheme="minorHAnsi" w:eastAsia="Calibri" w:hAnsiTheme="minorHAnsi" w:cstheme="minorHAnsi"/>
                <w:b/>
                <w:sz w:val="18"/>
                <w:szCs w:val="18"/>
                <w:lang w:val="hr-HR"/>
              </w:rPr>
              <w:t xml:space="preserve">7.5.8. Uspostava </w:t>
            </w:r>
            <w:r w:rsidR="006C73E5" w:rsidRPr="008D043F">
              <w:rPr>
                <w:rFonts w:asciiTheme="minorHAnsi" w:eastAsia="Calibri" w:hAnsiTheme="minorHAnsi" w:cstheme="minorHAnsi"/>
                <w:b/>
                <w:sz w:val="18"/>
                <w:szCs w:val="18"/>
                <w:lang w:val="hr-HR"/>
              </w:rPr>
              <w:t xml:space="preserve">Evropskih </w:t>
            </w:r>
            <w:r w:rsidRPr="008D043F">
              <w:rPr>
                <w:rFonts w:asciiTheme="minorHAnsi" w:eastAsia="Calibri" w:hAnsiTheme="minorHAnsi" w:cstheme="minorHAnsi"/>
                <w:b/>
                <w:sz w:val="18"/>
                <w:szCs w:val="18"/>
                <w:lang w:val="hr-HR"/>
              </w:rPr>
              <w:t>ekonomski</w:t>
            </w:r>
            <w:r w:rsidR="006C73E5" w:rsidRPr="008D043F">
              <w:rPr>
                <w:rFonts w:asciiTheme="minorHAnsi" w:eastAsia="Calibri" w:hAnsiTheme="minorHAnsi" w:cstheme="minorHAnsi"/>
                <w:b/>
                <w:sz w:val="18"/>
                <w:szCs w:val="18"/>
                <w:lang w:val="hr-HR"/>
              </w:rPr>
              <w:t>h</w:t>
            </w:r>
            <w:r w:rsidRPr="008D043F">
              <w:rPr>
                <w:rFonts w:asciiTheme="minorHAnsi" w:eastAsia="Calibri" w:hAnsiTheme="minorHAnsi" w:cstheme="minorHAnsi"/>
                <w:b/>
                <w:sz w:val="18"/>
                <w:szCs w:val="18"/>
                <w:lang w:val="hr-HR"/>
              </w:rPr>
              <w:t xml:space="preserve"> računa okoliša</w:t>
            </w:r>
            <w:bookmarkEnd w:id="364"/>
          </w:p>
        </w:tc>
      </w:tr>
      <w:tr w:rsidR="00CC447D" w:rsidRPr="008D043F" w14:paraId="025F8487" w14:textId="77777777" w:rsidTr="006C74D1">
        <w:trPr>
          <w:trHeight w:val="567"/>
        </w:trPr>
        <w:tc>
          <w:tcPr>
            <w:tcW w:w="1451" w:type="pct"/>
            <w:shd w:val="clear" w:color="auto" w:fill="009D73"/>
            <w:vAlign w:val="center"/>
          </w:tcPr>
          <w:p w14:paraId="71BA444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11DA0880" w14:textId="4F8270E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65" w:name="_Hlk95008154"/>
            <w:r w:rsidRPr="008D043F">
              <w:rPr>
                <w:rFonts w:asciiTheme="minorHAnsi" w:eastAsia="Calibri" w:hAnsiTheme="minorHAnsi" w:cstheme="minorHAnsi"/>
                <w:sz w:val="18"/>
                <w:szCs w:val="18"/>
                <w:lang w:val="hr-HR"/>
              </w:rPr>
              <w:t xml:space="preserve">Cilj ove mjere je da se osigura učešće institucija Federacije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uspostavi </w:t>
            </w:r>
            <w:r w:rsidR="006C73E5" w:rsidRPr="008D043F">
              <w:rPr>
                <w:rFonts w:asciiTheme="minorHAnsi" w:eastAsia="Calibri" w:hAnsiTheme="minorHAnsi" w:cstheme="minorHAnsi"/>
                <w:sz w:val="18"/>
                <w:szCs w:val="18"/>
                <w:lang w:val="hr-HR"/>
              </w:rPr>
              <w:t xml:space="preserve">Evropskih </w:t>
            </w:r>
            <w:r w:rsidRPr="008D043F">
              <w:rPr>
                <w:rFonts w:asciiTheme="minorHAnsi" w:eastAsia="Calibri" w:hAnsiTheme="minorHAnsi" w:cstheme="minorHAnsi"/>
                <w:sz w:val="18"/>
                <w:szCs w:val="18"/>
                <w:lang w:val="hr-HR"/>
              </w:rPr>
              <w:t xml:space="preserve">ekonomskih računa okoliša koji opisuju odnos između okoliša i ekonomije (u skladu s Uredbom (EU) br. 691/2011 o </w:t>
            </w:r>
            <w:r w:rsidR="006C73E5" w:rsidRPr="008D043F">
              <w:rPr>
                <w:rFonts w:asciiTheme="minorHAnsi" w:eastAsia="Calibri" w:hAnsiTheme="minorHAnsi" w:cstheme="minorHAnsi"/>
                <w:sz w:val="18"/>
                <w:szCs w:val="18"/>
                <w:lang w:val="hr-HR"/>
              </w:rPr>
              <w:t xml:space="preserve">evropskim </w:t>
            </w:r>
            <w:r w:rsidRPr="008D043F">
              <w:rPr>
                <w:rFonts w:asciiTheme="minorHAnsi" w:eastAsia="Calibri" w:hAnsiTheme="minorHAnsi" w:cstheme="minorHAnsi"/>
                <w:sz w:val="18"/>
                <w:szCs w:val="18"/>
                <w:lang w:val="hr-HR"/>
              </w:rPr>
              <w:t xml:space="preserve">ekonomskim </w:t>
            </w:r>
            <w:r w:rsidRPr="008D043F">
              <w:rPr>
                <w:rFonts w:asciiTheme="minorHAnsi" w:hAnsiTheme="minorHAnsi" w:cstheme="minorHAnsi"/>
                <w:sz w:val="18"/>
                <w:szCs w:val="18"/>
                <w:lang w:val="hr-HR" w:bidi="en-US"/>
              </w:rPr>
              <w:t>računima</w:t>
            </w:r>
            <w:r w:rsidRPr="008D043F">
              <w:rPr>
                <w:rFonts w:asciiTheme="minorHAnsi" w:eastAsia="Calibri" w:hAnsiTheme="minorHAnsi" w:cstheme="minorHAnsi"/>
                <w:sz w:val="18"/>
                <w:szCs w:val="18"/>
                <w:lang w:val="hr-HR"/>
              </w:rPr>
              <w:t xml:space="preserve"> okoliša kojom je uspostavljen zajednički okvir za prikupljanje, pripremanje, slanje i ocjenjivanje </w:t>
            </w:r>
            <w:r w:rsidR="006C73E5" w:rsidRPr="008D043F">
              <w:rPr>
                <w:rFonts w:asciiTheme="minorHAnsi" w:eastAsia="Calibri" w:hAnsiTheme="minorHAnsi" w:cstheme="minorHAnsi"/>
                <w:sz w:val="18"/>
                <w:szCs w:val="18"/>
                <w:lang w:val="hr-HR"/>
              </w:rPr>
              <w:t xml:space="preserve">evropskih </w:t>
            </w:r>
            <w:r w:rsidRPr="008D043F">
              <w:rPr>
                <w:rFonts w:asciiTheme="minorHAnsi" w:eastAsia="Calibri" w:hAnsiTheme="minorHAnsi" w:cstheme="minorHAnsi"/>
                <w:sz w:val="18"/>
                <w:szCs w:val="18"/>
                <w:lang w:val="hr-HR"/>
              </w:rPr>
              <w:t>ekonomskih računa okoliša)</w:t>
            </w:r>
            <w:bookmarkEnd w:id="365"/>
          </w:p>
          <w:p w14:paraId="7484CCAC"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25ACC8D7" w14:textId="77777777" w:rsidR="004826D8" w:rsidRPr="008D043F" w:rsidRDefault="00CC447D" w:rsidP="0068355A">
            <w:pPr>
              <w:numPr>
                <w:ilvl w:val="0"/>
                <w:numId w:val="19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edba Uredbe (EU) br. 691/2011 o prioritetnim </w:t>
            </w:r>
            <w:r w:rsidR="006C73E5" w:rsidRPr="008D043F">
              <w:rPr>
                <w:rFonts w:asciiTheme="minorHAnsi" w:eastAsia="Calibri" w:hAnsiTheme="minorHAnsi" w:cstheme="minorHAnsi"/>
                <w:sz w:val="18"/>
                <w:szCs w:val="18"/>
                <w:lang w:val="hr-HR"/>
              </w:rPr>
              <w:t xml:space="preserve">evropskim </w:t>
            </w:r>
            <w:r w:rsidRPr="008D043F">
              <w:rPr>
                <w:rFonts w:asciiTheme="minorHAnsi" w:eastAsia="Calibri" w:hAnsiTheme="minorHAnsi" w:cstheme="minorHAnsi"/>
                <w:sz w:val="18"/>
                <w:szCs w:val="18"/>
                <w:lang w:val="hr-HR"/>
              </w:rPr>
              <w:t>ekonomskim računima okoliša (ekonomski računi okoliša su važan izvor podataka za praćenje i evaluaciju politika u području okoliša, kao što je Osmi program djelovanja za okoliš, kao i ostvarenog napretka u postizanju ciljeva održivog razvoja Ujedinjenih nacija)</w:t>
            </w:r>
            <w:bookmarkStart w:id="366" w:name="_Hlk95008226"/>
          </w:p>
          <w:p w14:paraId="70A19860" w14:textId="5E441CFD" w:rsidR="00CC447D" w:rsidRPr="008D043F" w:rsidRDefault="00CC447D" w:rsidP="0068355A">
            <w:pPr>
              <w:numPr>
                <w:ilvl w:val="0"/>
                <w:numId w:val="19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 nadležnostima Federacije </w:t>
            </w:r>
            <w:bookmarkEnd w:id="366"/>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Start w:id="367" w:name="_Hlk95008220"/>
            <w:r w:rsidRPr="008D043F">
              <w:rPr>
                <w:rFonts w:asciiTheme="minorHAnsi" w:eastAsia="Calibri" w:hAnsiTheme="minorHAnsi" w:cstheme="minorHAnsi"/>
                <w:sz w:val="18"/>
                <w:szCs w:val="18"/>
                <w:lang w:val="hr-HR"/>
              </w:rPr>
              <w:t>proširenje računa okoliša na nova područja u skladu sa Sistemom ekonomskog računovodstva okoliša kao međunarodnog statističkog standarda</w:t>
            </w:r>
            <w:bookmarkEnd w:id="367"/>
          </w:p>
        </w:tc>
      </w:tr>
      <w:tr w:rsidR="00CC447D" w:rsidRPr="008D043F" w14:paraId="508180BE" w14:textId="77777777" w:rsidTr="006C74D1">
        <w:trPr>
          <w:trHeight w:val="567"/>
        </w:trPr>
        <w:tc>
          <w:tcPr>
            <w:tcW w:w="1451" w:type="pct"/>
            <w:shd w:val="clear" w:color="auto" w:fill="009D73"/>
            <w:vAlign w:val="center"/>
          </w:tcPr>
          <w:p w14:paraId="256BE70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378A523B"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2D5E83BD" w14:textId="77777777" w:rsidTr="006C74D1">
        <w:trPr>
          <w:trHeight w:val="567"/>
        </w:trPr>
        <w:tc>
          <w:tcPr>
            <w:tcW w:w="1451" w:type="pct"/>
            <w:vMerge w:val="restart"/>
            <w:shd w:val="clear" w:color="auto" w:fill="009D73"/>
            <w:vAlign w:val="center"/>
          </w:tcPr>
          <w:p w14:paraId="1334D4A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6CCF36D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47832C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724086D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08270D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6C73E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1730274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5D6269B4" w14:textId="77777777" w:rsidTr="006C74D1">
        <w:trPr>
          <w:trHeight w:val="567"/>
        </w:trPr>
        <w:tc>
          <w:tcPr>
            <w:tcW w:w="1451" w:type="pct"/>
            <w:vMerge/>
            <w:shd w:val="clear" w:color="auto" w:fill="009D73"/>
            <w:vAlign w:val="center"/>
          </w:tcPr>
          <w:p w14:paraId="1DF0BA1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71EA778" w14:textId="77777777" w:rsidR="00CC447D" w:rsidRPr="008D043F" w:rsidRDefault="006C73E5" w:rsidP="0068355A">
            <w:pPr>
              <w:numPr>
                <w:ilvl w:val="0"/>
                <w:numId w:val="195"/>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provedbe Uredbe (EU) br. 691/2011 o prioritetnim </w:t>
            </w:r>
            <w:r w:rsidRPr="008D043F">
              <w:rPr>
                <w:rFonts w:asciiTheme="minorHAnsi" w:eastAsia="Calibri" w:hAnsiTheme="minorHAnsi" w:cstheme="minorHAnsi"/>
                <w:sz w:val="18"/>
                <w:szCs w:val="18"/>
                <w:lang w:val="hr-HR"/>
              </w:rPr>
              <w:t xml:space="preserve">evropskim </w:t>
            </w:r>
            <w:r w:rsidR="00CC447D" w:rsidRPr="008D043F">
              <w:rPr>
                <w:rFonts w:asciiTheme="minorHAnsi" w:eastAsia="Calibri" w:hAnsiTheme="minorHAnsi" w:cstheme="minorHAnsi"/>
                <w:sz w:val="18"/>
                <w:szCs w:val="18"/>
                <w:lang w:val="hr-HR"/>
              </w:rPr>
              <w:t>ekonomskim računima okoliša</w:t>
            </w:r>
          </w:p>
        </w:tc>
        <w:tc>
          <w:tcPr>
            <w:tcW w:w="1230" w:type="pct"/>
            <w:shd w:val="clear" w:color="auto" w:fill="FFFFFF"/>
            <w:vAlign w:val="center"/>
          </w:tcPr>
          <w:p w14:paraId="2E0B6E27" w14:textId="77777777" w:rsidR="00CC447D" w:rsidRPr="008D043F" w:rsidRDefault="006C73E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provedena Uredba</w:t>
            </w:r>
          </w:p>
        </w:tc>
        <w:tc>
          <w:tcPr>
            <w:tcW w:w="1048" w:type="pct"/>
            <w:shd w:val="clear" w:color="auto" w:fill="FFFFFF"/>
            <w:vAlign w:val="center"/>
          </w:tcPr>
          <w:p w14:paraId="078D938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a Uredba (EU) br. 691/2011 o </w:t>
            </w:r>
            <w:r w:rsidR="006C73E5" w:rsidRPr="008D043F">
              <w:rPr>
                <w:rFonts w:asciiTheme="minorHAnsi" w:hAnsiTheme="minorHAnsi" w:cstheme="minorHAnsi"/>
                <w:sz w:val="18"/>
                <w:szCs w:val="18"/>
                <w:lang w:val="hr-HR" w:bidi="en-US"/>
              </w:rPr>
              <w:t xml:space="preserve">evropskim </w:t>
            </w:r>
            <w:r w:rsidRPr="008D043F">
              <w:rPr>
                <w:rFonts w:asciiTheme="minorHAnsi" w:hAnsiTheme="minorHAnsi" w:cstheme="minorHAnsi"/>
                <w:sz w:val="18"/>
                <w:szCs w:val="18"/>
                <w:lang w:val="hr-HR" w:bidi="en-US"/>
              </w:rPr>
              <w:t>ekonomskim računima okoliša (2026.)</w:t>
            </w:r>
          </w:p>
        </w:tc>
      </w:tr>
      <w:tr w:rsidR="00CC447D" w:rsidRPr="008D043F" w14:paraId="21132647" w14:textId="77777777" w:rsidTr="006C74D1">
        <w:trPr>
          <w:trHeight w:val="567"/>
        </w:trPr>
        <w:tc>
          <w:tcPr>
            <w:tcW w:w="1451" w:type="pct"/>
            <w:vMerge/>
            <w:shd w:val="clear" w:color="auto" w:fill="009D73"/>
            <w:vAlign w:val="center"/>
          </w:tcPr>
          <w:p w14:paraId="237E044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4778C49" w14:textId="77777777" w:rsidR="00CC447D" w:rsidRPr="008D043F" w:rsidRDefault="00CC447D" w:rsidP="0068355A">
            <w:pPr>
              <w:numPr>
                <w:ilvl w:val="0"/>
                <w:numId w:val="195"/>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proširenja računa okoliša na nova područja u skladu sa Sistemom ekonomskog računovodstva okoliša</w:t>
            </w:r>
          </w:p>
        </w:tc>
        <w:tc>
          <w:tcPr>
            <w:tcW w:w="1230" w:type="pct"/>
            <w:shd w:val="clear" w:color="auto" w:fill="FFFFFF"/>
            <w:vAlign w:val="center"/>
          </w:tcPr>
          <w:p w14:paraId="694D9A98" w14:textId="77777777" w:rsidR="00CC447D" w:rsidRPr="008D043F" w:rsidRDefault="006C73E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razvijeni računi okoliša</w:t>
            </w:r>
          </w:p>
        </w:tc>
        <w:tc>
          <w:tcPr>
            <w:tcW w:w="1048" w:type="pct"/>
            <w:shd w:val="clear" w:color="auto" w:fill="FFFFFF"/>
            <w:vAlign w:val="center"/>
          </w:tcPr>
          <w:p w14:paraId="61309D6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azvijeni vodni računi, računi šuma, računi rashoda za upravljanje resursima, računi ekosistema </w:t>
            </w:r>
            <w:r w:rsidRPr="008D043F">
              <w:rPr>
                <w:rFonts w:asciiTheme="minorHAnsi" w:eastAsia="Calibri" w:hAnsiTheme="minorHAnsi" w:cstheme="minorHAnsi"/>
                <w:sz w:val="18"/>
                <w:szCs w:val="18"/>
                <w:lang w:val="hr-HR"/>
              </w:rPr>
              <w:t>(2026.)</w:t>
            </w:r>
          </w:p>
        </w:tc>
      </w:tr>
      <w:tr w:rsidR="00CC447D" w:rsidRPr="008D043F" w14:paraId="683B8003" w14:textId="77777777" w:rsidTr="006C74D1">
        <w:trPr>
          <w:trHeight w:val="567"/>
        </w:trPr>
        <w:tc>
          <w:tcPr>
            <w:tcW w:w="1451" w:type="pct"/>
            <w:shd w:val="clear" w:color="auto" w:fill="009D73"/>
            <w:vAlign w:val="center"/>
          </w:tcPr>
          <w:p w14:paraId="76B02B8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5F840EE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a </w:t>
            </w:r>
            <w:r w:rsidR="006C73E5" w:rsidRPr="008D043F">
              <w:rPr>
                <w:rFonts w:asciiTheme="minorHAnsi" w:eastAsia="Calibri" w:hAnsiTheme="minorHAnsi" w:cstheme="minorHAnsi"/>
                <w:sz w:val="18"/>
                <w:szCs w:val="18"/>
                <w:lang w:val="hr-HR"/>
              </w:rPr>
              <w:t xml:space="preserve">Evropskih </w:t>
            </w:r>
            <w:r w:rsidRPr="008D043F">
              <w:rPr>
                <w:rFonts w:asciiTheme="minorHAnsi" w:hAnsiTheme="minorHAnsi" w:cstheme="minorHAnsi"/>
                <w:sz w:val="18"/>
                <w:szCs w:val="18"/>
                <w:lang w:val="hr-HR" w:bidi="en-US"/>
              </w:rPr>
              <w:t>ekonomskih računa okoliša omogućava poređenje, vrednovanje i donošenje valjanih odluka o mjerama potrebnim za unapr</w:t>
            </w:r>
            <w:r w:rsidR="006C73E5"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kao i za </w:t>
            </w:r>
            <w:r w:rsidRPr="008D043F">
              <w:rPr>
                <w:rFonts w:asciiTheme="minorHAnsi" w:eastAsia="Calibri" w:hAnsiTheme="minorHAnsi" w:cstheme="minorHAnsi"/>
                <w:sz w:val="18"/>
                <w:szCs w:val="18"/>
                <w:lang w:val="hr-HR"/>
              </w:rPr>
              <w:t>postizanje ciljeva održivog razvoja Ujedinjenih nacija</w:t>
            </w:r>
          </w:p>
        </w:tc>
      </w:tr>
      <w:tr w:rsidR="00CC447D" w:rsidRPr="008D043F" w14:paraId="2A3877B3" w14:textId="77777777" w:rsidTr="006C74D1">
        <w:trPr>
          <w:trHeight w:val="567"/>
        </w:trPr>
        <w:tc>
          <w:tcPr>
            <w:tcW w:w="1451" w:type="pct"/>
            <w:shd w:val="clear" w:color="auto" w:fill="009D73"/>
            <w:vAlign w:val="center"/>
          </w:tcPr>
          <w:p w14:paraId="4DAAEEB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3194FDCF" w14:textId="77777777" w:rsidR="008753DF"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8 634 KM</w:t>
            </w:r>
          </w:p>
          <w:p w14:paraId="3BD9B66E" w14:textId="77777777" w:rsidR="00CC447D"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6C73E5"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7D36F125" w14:textId="77777777" w:rsidTr="006C74D1">
        <w:trPr>
          <w:trHeight w:val="567"/>
        </w:trPr>
        <w:tc>
          <w:tcPr>
            <w:tcW w:w="1451" w:type="pct"/>
            <w:shd w:val="clear" w:color="auto" w:fill="009D73"/>
            <w:vAlign w:val="center"/>
          </w:tcPr>
          <w:p w14:paraId="5354CA6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76E6542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6.</w:t>
            </w:r>
          </w:p>
        </w:tc>
      </w:tr>
      <w:tr w:rsidR="00CC447D" w:rsidRPr="008D043F" w14:paraId="2F27CF2B" w14:textId="77777777" w:rsidTr="006C74D1">
        <w:trPr>
          <w:trHeight w:val="567"/>
        </w:trPr>
        <w:tc>
          <w:tcPr>
            <w:tcW w:w="1451" w:type="pct"/>
            <w:shd w:val="clear" w:color="auto" w:fill="009D73"/>
            <w:vAlign w:val="center"/>
          </w:tcPr>
          <w:p w14:paraId="3FCE134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5FC54CF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zavod za statistiku</w:t>
            </w:r>
          </w:p>
        </w:tc>
      </w:tr>
      <w:tr w:rsidR="00CC447D" w:rsidRPr="008D043F" w14:paraId="1845F7DE" w14:textId="77777777" w:rsidTr="006C74D1">
        <w:trPr>
          <w:trHeight w:val="567"/>
        </w:trPr>
        <w:tc>
          <w:tcPr>
            <w:tcW w:w="1451" w:type="pct"/>
            <w:shd w:val="clear" w:color="auto" w:fill="009D73"/>
            <w:vAlign w:val="center"/>
          </w:tcPr>
          <w:p w14:paraId="25437A1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oci mjere</w:t>
            </w:r>
          </w:p>
        </w:tc>
        <w:tc>
          <w:tcPr>
            <w:tcW w:w="3549" w:type="pct"/>
            <w:gridSpan w:val="3"/>
            <w:shd w:val="clear" w:color="auto" w:fill="FFFFFF"/>
            <w:vAlign w:val="center"/>
          </w:tcPr>
          <w:p w14:paraId="28B08E0B" w14:textId="6A0764F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zavod za statistiku u </w:t>
            </w:r>
            <w:r w:rsidR="006C73E5"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Agencijom za statistiku </w:t>
            </w:r>
            <w:r w:rsidR="004A6C9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i ostalim nadležnim institucijama</w:t>
            </w:r>
          </w:p>
        </w:tc>
      </w:tr>
      <w:tr w:rsidR="00CC447D" w:rsidRPr="008D043F" w14:paraId="70BF87AC" w14:textId="77777777" w:rsidTr="006C74D1">
        <w:trPr>
          <w:trHeight w:val="567"/>
        </w:trPr>
        <w:tc>
          <w:tcPr>
            <w:tcW w:w="1451" w:type="pct"/>
            <w:shd w:val="clear" w:color="auto" w:fill="009D73"/>
            <w:vAlign w:val="center"/>
          </w:tcPr>
          <w:p w14:paraId="4F42B82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4D9F3BA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koje se bave problematikom okoliša, stručna javnost, šira javnost</w:t>
            </w:r>
          </w:p>
        </w:tc>
      </w:tr>
    </w:tbl>
    <w:p w14:paraId="7EC4B8CF"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4F381A7B"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F2C99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C2DAC4F"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57F8696D"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5CBAF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E7DB794"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6. Osigurati visok </w:t>
            </w:r>
            <w:r w:rsidR="006C73E5" w:rsidRPr="008D043F">
              <w:rPr>
                <w:rFonts w:asciiTheme="minorHAnsi" w:hAnsiTheme="minorHAnsi" w:cstheme="minorHAnsi"/>
                <w:b/>
                <w:sz w:val="18"/>
                <w:szCs w:val="18"/>
                <w:lang w:val="hr-HR" w:eastAsia="zh-TW"/>
              </w:rPr>
              <w:t xml:space="preserve">nivo </w:t>
            </w:r>
            <w:r w:rsidRPr="008D043F">
              <w:rPr>
                <w:rFonts w:asciiTheme="minorHAnsi" w:hAnsiTheme="minorHAnsi" w:cstheme="minorHAnsi"/>
                <w:b/>
                <w:sz w:val="18"/>
                <w:szCs w:val="18"/>
                <w:lang w:val="hr-HR" w:eastAsia="zh-TW"/>
              </w:rPr>
              <w:t>međusektorskog i intersektorskog sinergijskog djelovanja i integracije javnih okolišnih politika</w:t>
            </w:r>
          </w:p>
        </w:tc>
      </w:tr>
      <w:tr w:rsidR="00CC447D" w:rsidRPr="008D043F" w14:paraId="49A89C93"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F1716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C998C5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68" w:name="_Hlk95008268"/>
            <w:r w:rsidRPr="008D043F">
              <w:rPr>
                <w:rFonts w:asciiTheme="minorHAnsi" w:eastAsia="Calibri" w:hAnsiTheme="minorHAnsi" w:cstheme="minorHAnsi"/>
                <w:b/>
                <w:sz w:val="18"/>
                <w:szCs w:val="18"/>
                <w:lang w:val="hr-HR"/>
              </w:rPr>
              <w:t>7.6.1. Integracija okolišnih zahtjeva u sektorske politike i zakonodavstvo</w:t>
            </w:r>
            <w:bookmarkEnd w:id="368"/>
          </w:p>
        </w:tc>
      </w:tr>
      <w:tr w:rsidR="00CC447D" w:rsidRPr="008D043F" w14:paraId="7A49128F"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48B802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6BF4BD4"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69" w:name="_Hlk95008284"/>
            <w:r w:rsidRPr="008D043F">
              <w:rPr>
                <w:rFonts w:asciiTheme="minorHAnsi" w:eastAsia="Calibri" w:hAnsiTheme="minorHAnsi" w:cstheme="minorHAnsi"/>
                <w:sz w:val="18"/>
                <w:szCs w:val="18"/>
                <w:lang w:val="hr-HR"/>
              </w:rPr>
              <w:t xml:space="preserve">Cilj ove mjere je da se integriraju okolišni zahtjevi u sektorske politike i zakonodavstvo kroz jačanje međusektorske </w:t>
            </w:r>
            <w:r w:rsidR="006C73E5" w:rsidRPr="008D043F">
              <w:rPr>
                <w:rFonts w:asciiTheme="minorHAnsi" w:eastAsia="Calibri" w:hAnsiTheme="minorHAnsi" w:cstheme="minorHAnsi"/>
                <w:sz w:val="18"/>
                <w:szCs w:val="18"/>
                <w:lang w:val="hr-HR"/>
              </w:rPr>
              <w:t>saradnje</w:t>
            </w:r>
            <w:r w:rsidRPr="008D043F">
              <w:rPr>
                <w:rFonts w:asciiTheme="minorHAnsi" w:eastAsia="Calibri" w:hAnsiTheme="minorHAnsi" w:cstheme="minorHAnsi"/>
                <w:sz w:val="18"/>
                <w:szCs w:val="18"/>
                <w:lang w:val="hr-HR"/>
              </w:rPr>
              <w:t xml:space="preserve">, posebno </w:t>
            </w:r>
            <w:r w:rsidR="006C73E5"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 xml:space="preserve">s institucijama koje se bave pitanjima ravnopravnosti spolova, društvene jednakosti i siromaštva. </w:t>
            </w:r>
            <w:bookmarkEnd w:id="369"/>
          </w:p>
          <w:p w14:paraId="03CCD5B1" w14:textId="0344B5FC"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70" w:name="_Hlk95008301"/>
            <w:r w:rsidRPr="008D043F">
              <w:rPr>
                <w:rFonts w:asciiTheme="minorHAnsi" w:eastAsia="Calibri" w:hAnsiTheme="minorHAnsi" w:cstheme="minorHAnsi"/>
                <w:sz w:val="18"/>
                <w:szCs w:val="18"/>
                <w:lang w:val="hr-HR"/>
              </w:rPr>
              <w:t xml:space="preserve">Poseban fokus ove mjere odnosi se na integriranje zahtjeva Strategije </w:t>
            </w:r>
            <w:r w:rsidR="006C73E5" w:rsidRPr="008D043F">
              <w:rPr>
                <w:rFonts w:asciiTheme="minorHAnsi" w:eastAsia="Calibri" w:hAnsiTheme="minorHAnsi" w:cstheme="minorHAnsi"/>
                <w:sz w:val="18"/>
                <w:szCs w:val="18"/>
                <w:lang w:val="hr-HR"/>
              </w:rPr>
              <w:t xml:space="preserve">prilagođavanja </w:t>
            </w:r>
            <w:r w:rsidRPr="008D043F">
              <w:rPr>
                <w:rFonts w:asciiTheme="minorHAnsi" w:eastAsia="Calibri" w:hAnsiTheme="minorHAnsi" w:cstheme="minorHAnsi"/>
                <w:sz w:val="18"/>
                <w:szCs w:val="18"/>
                <w:lang w:val="hr-HR"/>
              </w:rPr>
              <w:t xml:space="preserve">klimatskim promjenama i niskokarbonskog razvoja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sektorske politike Federacije </w:t>
            </w:r>
            <w:bookmarkEnd w:id="370"/>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skladu s rokovima i obavezama koje će propisati ova </w:t>
            </w:r>
            <w:r w:rsidR="006C73E5" w:rsidRPr="008D043F">
              <w:rPr>
                <w:rFonts w:asciiTheme="minorHAnsi" w:eastAsia="Calibri" w:hAnsiTheme="minorHAnsi" w:cstheme="minorHAnsi"/>
                <w:sz w:val="18"/>
                <w:szCs w:val="18"/>
                <w:lang w:val="hr-HR"/>
              </w:rPr>
              <w:t>strategija</w:t>
            </w:r>
            <w:r w:rsidRPr="008D043F">
              <w:rPr>
                <w:rFonts w:asciiTheme="minorHAnsi" w:eastAsia="Calibri" w:hAnsiTheme="minorHAnsi" w:cstheme="minorHAnsi"/>
                <w:sz w:val="18"/>
                <w:szCs w:val="18"/>
                <w:lang w:val="hr-HR"/>
              </w:rPr>
              <w:t>, te u skladu sa Zelenom agendom za Zapadni Balkan iz 2020. godine koja se temelji na 5 stubova: I  klima, energija i mobilnost, II kružna ekonomija, III upravljanje otpadom, IV uklanjanje zagađenja, V bioraznolikost.</w:t>
            </w:r>
          </w:p>
          <w:p w14:paraId="642E9A53"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6AE356BD" w14:textId="6BDE914D" w:rsidR="004826D8" w:rsidRPr="008D043F" w:rsidRDefault="00CC447D" w:rsidP="0068355A">
            <w:pPr>
              <w:pStyle w:val="ListParagraph"/>
              <w:numPr>
                <w:ilvl w:val="0"/>
                <w:numId w:val="247"/>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institucionaliziranih oblika </w:t>
            </w:r>
            <w:bookmarkStart w:id="371" w:name="_Hlk95008408"/>
            <w:r w:rsidR="006C73E5"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 xml:space="preserve">između institucija u Federaciji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zaduženih za oblast okoliša s institucijama iz drugih sektora</w:t>
            </w:r>
            <w:bookmarkEnd w:id="371"/>
            <w:r w:rsidRPr="008D043F">
              <w:rPr>
                <w:rFonts w:asciiTheme="minorHAnsi" w:eastAsia="Calibri" w:hAnsiTheme="minorHAnsi" w:cstheme="minorHAnsi"/>
                <w:sz w:val="18"/>
                <w:szCs w:val="18"/>
                <w:lang w:val="hr-HR"/>
              </w:rPr>
              <w:t xml:space="preserve"> (kao što su energetika, prostorno planiranje, transport, rudarstvo, poljoprivreda, šumarstvo, zdravstvenog sektor, turizam, obrazovni sektor, ravnopravnost spolova, socijalna zaštita)</w:t>
            </w:r>
          </w:p>
          <w:p w14:paraId="2E8382C7" w14:textId="77777777" w:rsidR="004826D8" w:rsidRPr="008D043F" w:rsidRDefault="00CC447D" w:rsidP="0068355A">
            <w:pPr>
              <w:pStyle w:val="ListParagraph"/>
              <w:numPr>
                <w:ilvl w:val="0"/>
                <w:numId w:val="247"/>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aktivno učestvovanje u </w:t>
            </w:r>
            <w:r w:rsidR="006C73E5" w:rsidRPr="008D043F">
              <w:rPr>
                <w:rFonts w:asciiTheme="minorHAnsi" w:eastAsia="Calibri" w:hAnsiTheme="minorHAnsi" w:cstheme="minorHAnsi"/>
                <w:sz w:val="18"/>
                <w:szCs w:val="18"/>
                <w:lang w:val="hr-HR"/>
              </w:rPr>
              <w:t xml:space="preserve">konsultacijama </w:t>
            </w:r>
            <w:r w:rsidRPr="008D043F">
              <w:rPr>
                <w:rFonts w:asciiTheme="minorHAnsi" w:eastAsia="Calibri" w:hAnsiTheme="minorHAnsi" w:cstheme="minorHAnsi"/>
                <w:sz w:val="18"/>
                <w:szCs w:val="18"/>
                <w:lang w:val="hr-HR"/>
              </w:rPr>
              <w:t>na nacrte pripremljenih sektorskih pravnih i političkih dokumenata</w:t>
            </w:r>
            <w:bookmarkStart w:id="372" w:name="_Hlk95008453"/>
          </w:p>
          <w:p w14:paraId="063CD859" w14:textId="77777777" w:rsidR="004826D8" w:rsidRPr="008D043F" w:rsidRDefault="00CC447D" w:rsidP="0068355A">
            <w:pPr>
              <w:pStyle w:val="ListParagraph"/>
              <w:numPr>
                <w:ilvl w:val="0"/>
                <w:numId w:val="247"/>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ktivna primjena instrumenta strateške procjene utjecaja na okoliš</w:t>
            </w:r>
            <w:bookmarkEnd w:id="372"/>
          </w:p>
          <w:p w14:paraId="67448FD1" w14:textId="77777777" w:rsidR="004826D8" w:rsidRPr="008D043F" w:rsidRDefault="00CC447D" w:rsidP="0068355A">
            <w:pPr>
              <w:pStyle w:val="ListParagraph"/>
              <w:numPr>
                <w:ilvl w:val="0"/>
                <w:numId w:val="247"/>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pisivanje obavezne procjene ekosistemskih servisa kod izrade studija utjecaja na okoliš</w:t>
            </w:r>
          </w:p>
          <w:p w14:paraId="4C4E3BB0" w14:textId="77777777" w:rsidR="000B42E0" w:rsidRPr="008D043F" w:rsidRDefault="00CC447D" w:rsidP="0068355A">
            <w:pPr>
              <w:pStyle w:val="ListParagraph"/>
              <w:numPr>
                <w:ilvl w:val="0"/>
                <w:numId w:val="247"/>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bavezno usklađivanje planova, programa i projekta u oblasti zaštite okoliša s važećim prostornim planovima</w:t>
            </w:r>
          </w:p>
          <w:p w14:paraId="7054A4F4" w14:textId="77777777" w:rsidR="00CC447D" w:rsidRPr="008D043F" w:rsidRDefault="00CC447D" w:rsidP="0068355A">
            <w:pPr>
              <w:pStyle w:val="ListParagraph"/>
              <w:numPr>
                <w:ilvl w:val="0"/>
                <w:numId w:val="247"/>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ntegracija </w:t>
            </w:r>
            <w:r w:rsidR="006C73E5" w:rsidRPr="008D043F">
              <w:rPr>
                <w:rFonts w:asciiTheme="minorHAnsi" w:eastAsia="Calibri" w:hAnsiTheme="minorHAnsi" w:cstheme="minorHAnsi"/>
                <w:sz w:val="18"/>
                <w:szCs w:val="18"/>
                <w:lang w:val="hr-HR"/>
              </w:rPr>
              <w:t xml:space="preserve">prilagođavanja </w:t>
            </w:r>
            <w:r w:rsidRPr="008D043F">
              <w:rPr>
                <w:rFonts w:asciiTheme="minorHAnsi" w:eastAsia="Calibri" w:hAnsiTheme="minorHAnsi" w:cstheme="minorHAnsi"/>
                <w:sz w:val="18"/>
                <w:szCs w:val="18"/>
                <w:lang w:val="hr-HR"/>
              </w:rPr>
              <w:t>klimatskim promjenama u sektorske razvojne politike, strategije, programe i planove za sektore koji su izloženi visokom riziku i osjetljivi na klimatske utjecaje (</w:t>
            </w:r>
            <w:bookmarkStart w:id="373" w:name="_Hlk95008489"/>
            <w:r w:rsidRPr="008D043F">
              <w:rPr>
                <w:rFonts w:asciiTheme="minorHAnsi" w:eastAsia="Calibri" w:hAnsiTheme="minorHAnsi" w:cstheme="minorHAnsi"/>
                <w:sz w:val="18"/>
                <w:szCs w:val="18"/>
                <w:lang w:val="hr-HR"/>
              </w:rPr>
              <w:t xml:space="preserve">poljoprivreda, vodni resursi/upravljanje vodama, šumarstvo/šumski resursi, ljudsko zdravlje, bioraznolikost i osjetljivi </w:t>
            </w:r>
            <w:r w:rsidR="006C73E5" w:rsidRPr="008D043F">
              <w:rPr>
                <w:rFonts w:asciiTheme="minorHAnsi" w:eastAsia="Calibri" w:hAnsiTheme="minorHAnsi" w:cstheme="minorHAnsi"/>
                <w:sz w:val="18"/>
                <w:szCs w:val="18"/>
                <w:lang w:val="hr-HR"/>
              </w:rPr>
              <w:t>ekosistemi</w:t>
            </w:r>
            <w:r w:rsidRPr="008D043F">
              <w:rPr>
                <w:rFonts w:asciiTheme="minorHAnsi" w:eastAsia="Calibri" w:hAnsiTheme="minorHAnsi" w:cstheme="minorHAnsi"/>
                <w:sz w:val="18"/>
                <w:szCs w:val="18"/>
                <w:lang w:val="hr-HR"/>
              </w:rPr>
              <w:t>, turizam</w:t>
            </w:r>
            <w:bookmarkEnd w:id="373"/>
            <w:r w:rsidRPr="008D043F">
              <w:rPr>
                <w:rFonts w:asciiTheme="minorHAnsi" w:eastAsia="Calibri" w:hAnsiTheme="minorHAnsi" w:cstheme="minorHAnsi"/>
                <w:sz w:val="18"/>
                <w:szCs w:val="18"/>
                <w:lang w:val="hr-HR"/>
              </w:rPr>
              <w:t xml:space="preserve">) </w:t>
            </w:r>
          </w:p>
        </w:tc>
      </w:tr>
      <w:tr w:rsidR="00CC447D" w:rsidRPr="008D043F" w14:paraId="25F88C1B"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59E3C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383E517"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104DCC84" w14:textId="77777777" w:rsidTr="006C74D1">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B23BF4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6CD31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AEBE9B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71AD5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F14456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7B7C6A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74A49830"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3ABAC7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04E44B" w14:textId="77777777" w:rsidR="00CC447D" w:rsidRPr="008D043F" w:rsidRDefault="006C73E5" w:rsidP="0068355A">
            <w:pPr>
              <w:numPr>
                <w:ilvl w:val="0"/>
                <w:numId w:val="196"/>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institucionalizacije oblika </w:t>
            </w:r>
            <w:r w:rsidRPr="008D043F">
              <w:rPr>
                <w:rFonts w:asciiTheme="minorHAnsi" w:eastAsia="Calibri" w:hAnsiTheme="minorHAnsi" w:cstheme="minorHAnsi"/>
                <w:sz w:val="18"/>
                <w:szCs w:val="18"/>
                <w:lang w:val="hr-HR"/>
              </w:rPr>
              <w:t xml:space="preserve">saradnje </w:t>
            </w:r>
            <w:r w:rsidR="00CC447D" w:rsidRPr="008D043F">
              <w:rPr>
                <w:rFonts w:asciiTheme="minorHAnsi" w:eastAsia="Calibri" w:hAnsiTheme="minorHAnsi" w:cstheme="minorHAnsi"/>
                <w:sz w:val="18"/>
                <w:szCs w:val="18"/>
                <w:lang w:val="hr-HR"/>
              </w:rPr>
              <w:t xml:space="preserve">između </w:t>
            </w:r>
            <w:r w:rsidRPr="008D043F">
              <w:rPr>
                <w:rFonts w:asciiTheme="minorHAnsi" w:eastAsia="Calibri" w:hAnsiTheme="minorHAnsi" w:cstheme="minorHAnsi"/>
                <w:sz w:val="18"/>
                <w:szCs w:val="18"/>
                <w:lang w:val="hr-HR"/>
              </w:rPr>
              <w:t xml:space="preserve">sektora </w:t>
            </w:r>
            <w:r w:rsidR="00CC447D" w:rsidRPr="008D043F">
              <w:rPr>
                <w:rFonts w:asciiTheme="minorHAnsi" w:eastAsia="Calibri" w:hAnsiTheme="minorHAnsi" w:cstheme="minorHAnsi"/>
                <w:sz w:val="18"/>
                <w:szCs w:val="18"/>
                <w:lang w:val="hr-HR"/>
              </w:rPr>
              <w:t>okoliša i drugih sektor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B6E38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r w:rsidR="006C73E5"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institucionaliziranost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4329B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onalizirani oblici saradnje između sektora </w:t>
            </w:r>
            <w:r w:rsidR="006C73E5"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i drugih sektora (2030.)</w:t>
            </w:r>
          </w:p>
        </w:tc>
      </w:tr>
      <w:tr w:rsidR="00CC447D" w:rsidRPr="008D043F" w14:paraId="1CA016EC"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96F5E8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08B1D76" w14:textId="77777777" w:rsidR="00CC447D" w:rsidRPr="008D043F" w:rsidRDefault="004826D8"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2) </w:t>
            </w:r>
            <w:r w:rsidR="00CC447D" w:rsidRPr="008D043F">
              <w:rPr>
                <w:rFonts w:asciiTheme="minorHAnsi" w:eastAsia="Calibri" w:hAnsiTheme="minorHAnsi" w:cstheme="minorHAnsi"/>
                <w:sz w:val="18"/>
                <w:szCs w:val="18"/>
                <w:lang w:val="hr-HR"/>
              </w:rPr>
              <w:t>3) 4) Doprinos</w:t>
            </w:r>
            <w:r w:rsidR="00CC447D" w:rsidRPr="008D043F">
              <w:rPr>
                <w:rFonts w:asciiTheme="minorHAnsi" w:hAnsiTheme="minorHAnsi" w:cstheme="minorHAnsi"/>
                <w:sz w:val="18"/>
                <w:szCs w:val="18"/>
                <w:lang w:val="hr-HR" w:bidi="en-US"/>
              </w:rPr>
              <w:t xml:space="preserve"> okolišnih institucija u integraciji okolišnih zahtjeva u sektorske politike i u toku izrade dokumenat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F63AB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 doprinos okolišnih institucija u integraciji okolišnih zahtjeva u sektorske politike</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3677D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aliziran aktivan doprinos okolišnih institucija u integraciji okolišnih zahtjeva u sektorske politike (kontinuirano </w:t>
            </w:r>
            <w:r w:rsidR="00834C56"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8D043F" w14:paraId="6CBE797F"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49C2ED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BD65B7" w14:textId="77777777" w:rsidR="00CC447D" w:rsidRPr="008D043F" w:rsidRDefault="00CC447D" w:rsidP="0068355A">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5) </w:t>
            </w:r>
            <w:r w:rsidR="00834C56" w:rsidRPr="008D043F">
              <w:rPr>
                <w:rFonts w:asciiTheme="minorHAnsi" w:eastAsia="Calibri" w:hAnsiTheme="minorHAnsi" w:cstheme="minorHAnsi"/>
                <w:sz w:val="18"/>
                <w:szCs w:val="18"/>
                <w:lang w:val="hr-HR"/>
              </w:rPr>
              <w:t xml:space="preserve">Stepen </w:t>
            </w:r>
            <w:r w:rsidRPr="008D043F">
              <w:rPr>
                <w:rFonts w:asciiTheme="minorHAnsi" w:eastAsia="Calibri" w:hAnsiTheme="minorHAnsi" w:cstheme="minorHAnsi"/>
                <w:sz w:val="18"/>
                <w:szCs w:val="18"/>
                <w:lang w:val="hr-HR"/>
              </w:rPr>
              <w:t>usklađenosti planova, programa i projekta u oblasti zaštite okoliša s važećim prostornim planovi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F3EA22" w14:textId="77777777" w:rsidR="00CC447D" w:rsidRPr="008D043F" w:rsidRDefault="00834C5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usklađen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69ED3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igurana usklađenost planova, programa i projekata u oblasti zaštite okoliša s važećim prostornim planovima (kontinuirano 2030.+)</w:t>
            </w:r>
          </w:p>
        </w:tc>
      </w:tr>
      <w:tr w:rsidR="00CC447D" w:rsidRPr="008D043F" w14:paraId="0984A269"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247FC8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AF25B2" w14:textId="77777777" w:rsidR="00CC447D" w:rsidRPr="008D043F" w:rsidRDefault="00CC447D" w:rsidP="0068355A">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6) Doprinos okolišnih institucija u toku izrade drugih dokumenata s ciljem integracije </w:t>
            </w:r>
            <w:r w:rsidR="00834C56" w:rsidRPr="008D043F">
              <w:rPr>
                <w:rFonts w:asciiTheme="minorHAnsi" w:eastAsia="Calibri" w:hAnsiTheme="minorHAnsi" w:cstheme="minorHAnsi"/>
                <w:sz w:val="18"/>
                <w:szCs w:val="18"/>
                <w:lang w:val="hr-HR"/>
              </w:rPr>
              <w:t xml:space="preserve">prilagođavanja </w:t>
            </w:r>
            <w:r w:rsidRPr="008D043F">
              <w:rPr>
                <w:rFonts w:asciiTheme="minorHAnsi" w:eastAsia="Calibri" w:hAnsiTheme="minorHAnsi" w:cstheme="minorHAnsi"/>
                <w:sz w:val="18"/>
                <w:szCs w:val="18"/>
                <w:lang w:val="hr-HR"/>
              </w:rPr>
              <w:t xml:space="preserve">klimatskim promjenama </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46246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lativno mali doprinos</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EEB43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aliziran aktivan doprinos okolišnih institucija </w:t>
            </w:r>
            <w:r w:rsidRPr="008D043F">
              <w:rPr>
                <w:rFonts w:asciiTheme="minorHAnsi" w:eastAsia="Calibri" w:hAnsiTheme="minorHAnsi" w:cstheme="minorHAnsi"/>
                <w:sz w:val="18"/>
                <w:szCs w:val="18"/>
                <w:lang w:val="hr-HR"/>
              </w:rPr>
              <w:t xml:space="preserve">u toku izrade drugih dokumenata s ciljem integracije </w:t>
            </w:r>
            <w:r w:rsidR="00834C56" w:rsidRPr="008D043F">
              <w:rPr>
                <w:rFonts w:asciiTheme="minorHAnsi" w:eastAsia="Calibri" w:hAnsiTheme="minorHAnsi" w:cstheme="minorHAnsi"/>
                <w:sz w:val="18"/>
                <w:szCs w:val="18"/>
                <w:lang w:val="hr-HR"/>
              </w:rPr>
              <w:t xml:space="preserve">prilagođavanja </w:t>
            </w:r>
            <w:r w:rsidRPr="008D043F">
              <w:rPr>
                <w:rFonts w:asciiTheme="minorHAnsi" w:eastAsia="Calibri" w:hAnsiTheme="minorHAnsi" w:cstheme="minorHAnsi"/>
                <w:sz w:val="18"/>
                <w:szCs w:val="18"/>
                <w:lang w:val="hr-HR"/>
              </w:rPr>
              <w:t>klimatskim promjenama (2027.)</w:t>
            </w:r>
          </w:p>
        </w:tc>
      </w:tr>
      <w:tr w:rsidR="00CC447D" w:rsidRPr="008D043F" w14:paraId="0F1B0F21"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57565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98D47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oprinos stvaranju koherentnog sistema s čvrstim međusektorskim vezama i dobrom koordinacijom koji su od suštinskog značaja za efikasno upravljanje okolišem</w:t>
            </w:r>
          </w:p>
        </w:tc>
      </w:tr>
      <w:tr w:rsidR="00CC447D" w:rsidRPr="008D043F" w14:paraId="12D9533D"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C20264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9880C1F" w14:textId="77777777" w:rsidR="00035FD1"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5 884 KM</w:t>
            </w:r>
          </w:p>
          <w:p w14:paraId="737CB930" w14:textId="3345DF86" w:rsidR="00CC447D"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30% budžetska sredstva, 70% sredstva EU i drugih međunarodnih donatora</w:t>
            </w:r>
          </w:p>
        </w:tc>
      </w:tr>
      <w:tr w:rsidR="00CC447D" w:rsidRPr="008D043F" w14:paraId="7F933849"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5AF4B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6C15F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34C56"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030.</w:t>
            </w:r>
          </w:p>
        </w:tc>
      </w:tr>
      <w:tr w:rsidR="00CC447D" w:rsidRPr="008D043F" w14:paraId="23A8E642"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E3320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02BA1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17E2F3A0"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9641C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C6633E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834C56"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institucijama iz drugih sektora (upravljanje vodama, šumarstvo, ljudsko zdravlje, bioraznolikost)</w:t>
            </w:r>
          </w:p>
        </w:tc>
      </w:tr>
      <w:tr w:rsidR="00CC447D" w:rsidRPr="008D043F" w14:paraId="08B49C1C"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A9038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6F88FE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koje primjenjuju javne politike i zakonodavstvo u kojima su integrirana pitanja okoliša, stručna javnost, šira javnost</w:t>
            </w:r>
          </w:p>
        </w:tc>
      </w:tr>
    </w:tbl>
    <w:p w14:paraId="13D58AD5"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3AD44165" w14:textId="77777777" w:rsidTr="006C74D1">
        <w:trPr>
          <w:trHeight w:val="567"/>
        </w:trPr>
        <w:tc>
          <w:tcPr>
            <w:tcW w:w="1451" w:type="pct"/>
            <w:shd w:val="clear" w:color="auto" w:fill="009D73"/>
            <w:vAlign w:val="center"/>
          </w:tcPr>
          <w:p w14:paraId="023BCAC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49" w:type="pct"/>
            <w:gridSpan w:val="3"/>
            <w:shd w:val="clear" w:color="auto" w:fill="FFFFFF"/>
            <w:vAlign w:val="center"/>
          </w:tcPr>
          <w:p w14:paraId="4ADDD229"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1353CFFD" w14:textId="77777777" w:rsidTr="006C74D1">
        <w:trPr>
          <w:trHeight w:val="567"/>
        </w:trPr>
        <w:tc>
          <w:tcPr>
            <w:tcW w:w="1451" w:type="pct"/>
            <w:shd w:val="clear" w:color="auto" w:fill="009D73"/>
            <w:vAlign w:val="center"/>
          </w:tcPr>
          <w:p w14:paraId="7BDD89A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7CF6637E"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6. Osigurati visok</w:t>
            </w:r>
            <w:r w:rsidR="00834C56" w:rsidRPr="008D043F">
              <w:rPr>
                <w:rFonts w:asciiTheme="minorHAnsi" w:hAnsiTheme="minorHAnsi" w:cstheme="minorHAnsi"/>
                <w:b/>
                <w:sz w:val="18"/>
                <w:szCs w:val="18"/>
                <w:lang w:val="hr-HR" w:eastAsia="zh-TW"/>
              </w:rPr>
              <w:t xml:space="preserve"> nivo </w:t>
            </w:r>
            <w:r w:rsidRPr="008D043F">
              <w:rPr>
                <w:rFonts w:asciiTheme="minorHAnsi" w:hAnsiTheme="minorHAnsi" w:cstheme="minorHAnsi"/>
                <w:b/>
                <w:sz w:val="18"/>
                <w:szCs w:val="18"/>
                <w:lang w:val="hr-HR" w:eastAsia="zh-TW"/>
              </w:rPr>
              <w:t>međusektorskog i intersektorskog sinergijskog djelovanja i integracije javnih okolišnih politika</w:t>
            </w:r>
          </w:p>
        </w:tc>
      </w:tr>
      <w:tr w:rsidR="00CC447D" w:rsidRPr="008D043F" w14:paraId="28E29A0B" w14:textId="77777777" w:rsidTr="006C74D1">
        <w:trPr>
          <w:trHeight w:val="567"/>
        </w:trPr>
        <w:tc>
          <w:tcPr>
            <w:tcW w:w="1451" w:type="pct"/>
            <w:shd w:val="clear" w:color="auto" w:fill="009D73"/>
            <w:vAlign w:val="center"/>
          </w:tcPr>
          <w:p w14:paraId="115ED01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7D61B827"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74" w:name="_Hlk95008514"/>
            <w:r w:rsidRPr="008D043F">
              <w:rPr>
                <w:rFonts w:asciiTheme="minorHAnsi" w:eastAsia="Calibri" w:hAnsiTheme="minorHAnsi" w:cstheme="minorHAnsi"/>
                <w:b/>
                <w:sz w:val="18"/>
                <w:szCs w:val="18"/>
                <w:lang w:val="hr-HR"/>
              </w:rPr>
              <w:t>7.6.2. Integracija standarda i principa rodne ravnopravnosti, društvene jednakosti i pitanja siromaštva u ključne politike, strategije i programe u oblasti okoliša</w:t>
            </w:r>
            <w:bookmarkEnd w:id="374"/>
          </w:p>
        </w:tc>
      </w:tr>
      <w:tr w:rsidR="00CC447D" w:rsidRPr="008D043F" w14:paraId="19A59E8B" w14:textId="77777777" w:rsidTr="006C74D1">
        <w:trPr>
          <w:trHeight w:val="567"/>
        </w:trPr>
        <w:tc>
          <w:tcPr>
            <w:tcW w:w="1451" w:type="pct"/>
            <w:shd w:val="clear" w:color="auto" w:fill="009D73"/>
            <w:vAlign w:val="center"/>
          </w:tcPr>
          <w:p w14:paraId="183C64C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5FF3C6EA"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75" w:name="_Hlk95008535"/>
            <w:r w:rsidRPr="008D043F">
              <w:rPr>
                <w:rFonts w:asciiTheme="minorHAnsi" w:eastAsia="Calibri" w:hAnsiTheme="minorHAnsi" w:cstheme="minorHAnsi"/>
                <w:sz w:val="18"/>
                <w:szCs w:val="18"/>
                <w:lang w:val="hr-HR"/>
              </w:rPr>
              <w:t xml:space="preserve">Cilj ove mjere je da se standardi i principi rodne ravnopravnosti, društvene jednakosti i pitanja siromaštva integriraju u ključne politike, strategije i programe u oblasti okoliša. Pri planiranju, provedbi, praćenju i ocjeni politika, programa i projekata u oblasti upravljanja okolišem, radit će se na uvođenju i primjeni alata poput rodne analize, procjene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utjecaja, rodno odgovornog budžetiranja,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indeksa u oblasti okoliša, te rodne revizije. Kreirat će se, donositi i provoditi posebne privremene mjere za ravnopravnost spolova u oblasti upravljanja okolišem.</w:t>
            </w:r>
            <w:bookmarkEnd w:id="375"/>
          </w:p>
          <w:p w14:paraId="2622F2EC" w14:textId="0B2FAF20"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76" w:name="_Hlk95008574"/>
            <w:r w:rsidRPr="008D043F">
              <w:rPr>
                <w:rFonts w:asciiTheme="minorHAnsi" w:eastAsia="Calibri" w:hAnsiTheme="minorHAnsi" w:cstheme="minorHAnsi"/>
                <w:sz w:val="18"/>
                <w:szCs w:val="18"/>
                <w:lang w:val="hr-HR"/>
              </w:rPr>
              <w:t xml:space="preserve">Poseban fokus ove mjere bit će usmjeren na uspostavljanje funkcionalnog institucionalnog mehanizma koordinacije u domenu rodne ravnopravnosti, posebno u vezi integriranja pitanja rodne ravnopravnosti u javne politike i zakonodavstvo, u skladu sa Zakonom o ravnopravnosti spolova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w:t>
            </w:r>
            <w:bookmarkEnd w:id="376"/>
          </w:p>
          <w:p w14:paraId="25CE2180"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6FE7F633" w14:textId="77777777" w:rsidR="006C74D1" w:rsidRPr="008D043F" w:rsidRDefault="00CC447D" w:rsidP="0068355A">
            <w:pPr>
              <w:pStyle w:val="ListParagraph"/>
              <w:numPr>
                <w:ilvl w:val="0"/>
                <w:numId w:val="248"/>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azvoj smjernica za integriranje standarda i principa ravnopravnosti spolova, društvene jednakosti i siromaštva u sve faze upravljanja okolišem (planiranje, realizacija, praćenje, izvještavanje, evaluacija)  – nivo Savjetodavnog vijeća za okoliš</w:t>
            </w:r>
          </w:p>
          <w:p w14:paraId="30DD0667" w14:textId="77777777" w:rsidR="006C74D1" w:rsidRPr="008D043F" w:rsidRDefault="00834C56" w:rsidP="0068355A">
            <w:pPr>
              <w:pStyle w:val="ListParagraph"/>
              <w:numPr>
                <w:ilvl w:val="0"/>
                <w:numId w:val="248"/>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efikasnog funkcioniranja institucionalnog mehanizma za ravnopravnost spolova u institucijama u sektoru okoliša – uspostava mehanizma u institucijama gdje taj mehanizam nije uspostavljen</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odnosno suštinski realizirati mehanizam u institucijama u kojima on nije funkcionalan, kroz nominiranje osoba i timova za rad na pitanjima ravnopravnosti spolova u oblasti okoliša</w:t>
            </w:r>
          </w:p>
          <w:p w14:paraId="2A4B6B45" w14:textId="77777777" w:rsidR="006C74D1" w:rsidRPr="008D043F" w:rsidRDefault="00CC447D" w:rsidP="0068355A">
            <w:pPr>
              <w:pStyle w:val="ListParagraph"/>
              <w:numPr>
                <w:ilvl w:val="0"/>
                <w:numId w:val="248"/>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w:t>
            </w:r>
            <w:r w:rsidR="00834C56" w:rsidRPr="008D043F">
              <w:rPr>
                <w:rFonts w:asciiTheme="minorHAnsi" w:eastAsia="Calibri" w:hAnsiTheme="minorHAnsi" w:cstheme="minorHAnsi"/>
                <w:sz w:val="18"/>
                <w:szCs w:val="18"/>
                <w:lang w:val="hr-HR"/>
              </w:rPr>
              <w:t xml:space="preserve">nivoa </w:t>
            </w:r>
            <w:r w:rsidRPr="008D043F">
              <w:rPr>
                <w:rFonts w:asciiTheme="minorHAnsi" w:eastAsia="Calibri" w:hAnsiTheme="minorHAnsi" w:cstheme="minorHAnsi"/>
                <w:sz w:val="18"/>
                <w:szCs w:val="18"/>
                <w:lang w:val="hr-HR"/>
              </w:rPr>
              <w:t xml:space="preserve">znanja i svijesti o povezanosti okoliša i rodne dimenzije kroz </w:t>
            </w:r>
            <w:r w:rsidR="00834C56" w:rsidRPr="008D043F">
              <w:rPr>
                <w:rFonts w:asciiTheme="minorHAnsi" w:eastAsia="Calibri" w:hAnsiTheme="minorHAnsi" w:cstheme="minorHAnsi"/>
                <w:sz w:val="18"/>
                <w:szCs w:val="18"/>
                <w:lang w:val="hr-HR"/>
              </w:rPr>
              <w:t xml:space="preserve">saradnju </w:t>
            </w:r>
            <w:r w:rsidRPr="008D043F">
              <w:rPr>
                <w:rFonts w:asciiTheme="minorHAnsi" w:eastAsia="Calibri" w:hAnsiTheme="minorHAnsi" w:cstheme="minorHAnsi"/>
                <w:sz w:val="18"/>
                <w:szCs w:val="18"/>
                <w:lang w:val="hr-HR"/>
              </w:rPr>
              <w:t>nadležnih institucija i jačanje pozicije GFP</w:t>
            </w:r>
            <w:r w:rsidR="00834C56"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i/>
                <w:sz w:val="18"/>
                <w:szCs w:val="18"/>
                <w:lang w:val="hr-HR"/>
              </w:rPr>
              <w:t>Gender Focal Pointa</w:t>
            </w:r>
            <w:r w:rsidRPr="008D043F">
              <w:rPr>
                <w:rFonts w:asciiTheme="minorHAnsi" w:eastAsia="Calibri" w:hAnsiTheme="minorHAnsi" w:cstheme="minorHAnsi"/>
                <w:sz w:val="18"/>
                <w:szCs w:val="18"/>
                <w:lang w:val="hr-HR"/>
              </w:rPr>
              <w:t>) u svim institucijama</w:t>
            </w:r>
          </w:p>
          <w:p w14:paraId="2A5F0558" w14:textId="675C27F8" w:rsidR="006C74D1" w:rsidRPr="008D043F" w:rsidRDefault="00CC447D" w:rsidP="0068355A">
            <w:pPr>
              <w:pStyle w:val="ListParagraph"/>
              <w:numPr>
                <w:ilvl w:val="0"/>
                <w:numId w:val="248"/>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institucionalne komunikacije između institucija u sektoru okoliša i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centra Federacije BiH radi pribavljanja mišljenja o </w:t>
            </w:r>
            <w:r w:rsidR="00834C56" w:rsidRPr="008D043F">
              <w:rPr>
                <w:rFonts w:asciiTheme="minorHAnsi" w:eastAsia="Calibri" w:hAnsiTheme="minorHAnsi" w:cstheme="minorHAnsi"/>
                <w:sz w:val="18"/>
                <w:szCs w:val="18"/>
                <w:lang w:val="hr-HR"/>
              </w:rPr>
              <w:t xml:space="preserve">usaglašenosti </w:t>
            </w:r>
            <w:r w:rsidRPr="008D043F">
              <w:rPr>
                <w:rFonts w:asciiTheme="minorHAnsi" w:eastAsia="Calibri" w:hAnsiTheme="minorHAnsi" w:cstheme="minorHAnsi"/>
                <w:sz w:val="18"/>
                <w:szCs w:val="18"/>
                <w:lang w:val="hr-HR"/>
              </w:rPr>
              <w:t xml:space="preserve">prijedloga zakona, podzakonskih i drugih normativnih akata, strategija, planova i programa sa Zakonom o ravnopravnosti spolova u </w:t>
            </w:r>
            <w:r w:rsidR="004A6C90" w:rsidRPr="008D043F">
              <w:rPr>
                <w:rFonts w:asciiTheme="minorHAnsi" w:eastAsia="Calibri" w:hAnsiTheme="minorHAnsi" w:cstheme="minorHAnsi"/>
                <w:sz w:val="18"/>
                <w:szCs w:val="18"/>
                <w:lang w:val="hr-HR"/>
              </w:rPr>
              <w:t>BiH</w:t>
            </w:r>
          </w:p>
          <w:p w14:paraId="1A5CBB31" w14:textId="77777777" w:rsidR="006C74D1" w:rsidRPr="008D043F" w:rsidRDefault="00CC447D" w:rsidP="0068355A">
            <w:pPr>
              <w:pStyle w:val="ListParagraph"/>
              <w:numPr>
                <w:ilvl w:val="0"/>
                <w:numId w:val="248"/>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mocija rodno osjetljivog pristupa u svim segmentima upravljanja okolišem i zaštite okoliša</w:t>
            </w:r>
          </w:p>
          <w:p w14:paraId="7285FF72" w14:textId="15F39A91" w:rsidR="00CC447D" w:rsidRPr="008D043F" w:rsidRDefault="00CC447D" w:rsidP="0068355A">
            <w:pPr>
              <w:pStyle w:val="ListParagraph"/>
              <w:numPr>
                <w:ilvl w:val="0"/>
                <w:numId w:val="248"/>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rganizacija edukacija, davanje uputstava i stručna podrška institucijama za korištenje alata poput rodne analize, procjene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utjecaja, rodno odgovornog budžetiranja,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indeksa u oblasti okoliša pri planiranju, provedbi, praćenju i ocjeni politika, programa i projekata u oblasti upravljanja okolišem, u skladu sa Zakonom o ravnopravnosti spolova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organizaciji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centra Federacije </w:t>
            </w:r>
            <w:r w:rsidR="004A6C90" w:rsidRPr="008D043F">
              <w:rPr>
                <w:rFonts w:asciiTheme="minorHAnsi" w:eastAsia="Calibri" w:hAnsiTheme="minorHAnsi" w:cstheme="minorHAnsi"/>
                <w:sz w:val="18"/>
                <w:szCs w:val="18"/>
                <w:lang w:val="hr-HR"/>
              </w:rPr>
              <w:t>BiH</w:t>
            </w:r>
          </w:p>
        </w:tc>
      </w:tr>
      <w:tr w:rsidR="00CC447D" w:rsidRPr="008D043F" w14:paraId="5368AA04" w14:textId="77777777" w:rsidTr="006C74D1">
        <w:trPr>
          <w:trHeight w:val="567"/>
        </w:trPr>
        <w:tc>
          <w:tcPr>
            <w:tcW w:w="1451" w:type="pct"/>
            <w:shd w:val="clear" w:color="auto" w:fill="009D73"/>
            <w:vAlign w:val="center"/>
          </w:tcPr>
          <w:p w14:paraId="01C0042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49" w:type="pct"/>
            <w:gridSpan w:val="3"/>
            <w:shd w:val="clear" w:color="auto" w:fill="FFFFFF" w:themeFill="background1"/>
            <w:vAlign w:val="center"/>
          </w:tcPr>
          <w:p w14:paraId="3E6C14D9"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40DCEA23" w14:textId="77777777" w:rsidTr="006C74D1">
        <w:trPr>
          <w:trHeight w:val="567"/>
        </w:trPr>
        <w:tc>
          <w:tcPr>
            <w:tcW w:w="1451" w:type="pct"/>
            <w:vMerge w:val="restart"/>
            <w:shd w:val="clear" w:color="auto" w:fill="009D73"/>
            <w:vAlign w:val="center"/>
          </w:tcPr>
          <w:p w14:paraId="714F3C7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07D0438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BBA796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1BD0B14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02D952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834C56"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5FBF16D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46C7E97D" w14:textId="77777777" w:rsidTr="006C74D1">
        <w:trPr>
          <w:trHeight w:val="567"/>
        </w:trPr>
        <w:tc>
          <w:tcPr>
            <w:tcW w:w="1451" w:type="pct"/>
            <w:vMerge/>
            <w:shd w:val="clear" w:color="auto" w:fill="009D73"/>
            <w:vAlign w:val="center"/>
          </w:tcPr>
          <w:p w14:paraId="760F0FF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AE53D7E" w14:textId="77777777" w:rsidR="00CC447D" w:rsidRPr="008D043F" w:rsidRDefault="00CC447D" w:rsidP="0068355A">
            <w:pPr>
              <w:numPr>
                <w:ilvl w:val="0"/>
                <w:numId w:val="197"/>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azvoj smjernica za integriranje standarda i principa ravnopravnosti spolova, društvene jednakosti i siromaštva u sve faze upravljanja okolišem</w:t>
            </w:r>
          </w:p>
        </w:tc>
        <w:tc>
          <w:tcPr>
            <w:tcW w:w="1230" w:type="pct"/>
            <w:shd w:val="clear" w:color="auto" w:fill="FFFFFF"/>
            <w:vAlign w:val="center"/>
          </w:tcPr>
          <w:p w14:paraId="0774E9D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smjernice</w:t>
            </w:r>
          </w:p>
        </w:tc>
        <w:tc>
          <w:tcPr>
            <w:tcW w:w="1048" w:type="pct"/>
            <w:shd w:val="clear" w:color="auto" w:fill="FFFFFF"/>
            <w:vAlign w:val="center"/>
          </w:tcPr>
          <w:p w14:paraId="2B3C63A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azvijene smjernice za integriranje pitanja ravnopravnosti spolova, društvene jednakosti i siromaštva u okolišne dokumente (2024.)</w:t>
            </w:r>
          </w:p>
        </w:tc>
      </w:tr>
      <w:tr w:rsidR="00CC447D" w:rsidRPr="008D043F" w14:paraId="712313CA" w14:textId="77777777" w:rsidTr="006C74D1">
        <w:trPr>
          <w:trHeight w:val="567"/>
        </w:trPr>
        <w:tc>
          <w:tcPr>
            <w:tcW w:w="1451" w:type="pct"/>
            <w:vMerge/>
            <w:shd w:val="clear" w:color="auto" w:fill="009D73"/>
            <w:vAlign w:val="center"/>
          </w:tcPr>
          <w:p w14:paraId="7E5548D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8D901B4" w14:textId="77777777" w:rsidR="00CC447D" w:rsidRPr="008D043F" w:rsidRDefault="00CC447D" w:rsidP="0068355A">
            <w:pPr>
              <w:numPr>
                <w:ilvl w:val="0"/>
                <w:numId w:val="197"/>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3) </w:t>
            </w:r>
            <w:r w:rsidR="00834C56" w:rsidRPr="008D043F">
              <w:rPr>
                <w:rFonts w:asciiTheme="minorHAnsi" w:eastAsia="Calibri" w:hAnsiTheme="minorHAnsi" w:cstheme="minorHAnsi"/>
                <w:sz w:val="18"/>
                <w:szCs w:val="18"/>
                <w:lang w:val="hr-HR"/>
              </w:rPr>
              <w:t xml:space="preserve">Nivo </w:t>
            </w:r>
            <w:r w:rsidRPr="008D043F">
              <w:rPr>
                <w:rFonts w:asciiTheme="minorHAnsi" w:eastAsia="Calibri" w:hAnsiTheme="minorHAnsi" w:cstheme="minorHAnsi"/>
                <w:sz w:val="18"/>
                <w:szCs w:val="18"/>
                <w:lang w:val="hr-HR"/>
              </w:rPr>
              <w:t>znanja i svijesti kontakt</w:t>
            </w:r>
            <w:r w:rsidR="00834C56"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soba nominiranih za ravnopravnost spolova u institucijama o povezanosti okoliša i rodne dimenzije</w:t>
            </w:r>
          </w:p>
        </w:tc>
        <w:tc>
          <w:tcPr>
            <w:tcW w:w="1230" w:type="pct"/>
            <w:shd w:val="clear" w:color="auto" w:fill="FFFFFF"/>
            <w:vAlign w:val="center"/>
          </w:tcPr>
          <w:p w14:paraId="282331E1" w14:textId="77777777" w:rsidR="00CC447D" w:rsidRPr="008D043F" w:rsidRDefault="00834C5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lativno nizak nivo</w:t>
            </w:r>
          </w:p>
        </w:tc>
        <w:tc>
          <w:tcPr>
            <w:tcW w:w="1048" w:type="pct"/>
            <w:shd w:val="clear" w:color="auto" w:fill="FFFFFF"/>
            <w:vAlign w:val="center"/>
          </w:tcPr>
          <w:p w14:paraId="693D564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obe nominirane za</w:t>
            </w:r>
            <w:r w:rsidRPr="008D043F">
              <w:rPr>
                <w:rFonts w:asciiTheme="minorHAnsi" w:eastAsia="Calibri" w:hAnsiTheme="minorHAnsi" w:cstheme="minorHAnsi"/>
                <w:sz w:val="18"/>
                <w:szCs w:val="18"/>
                <w:lang w:val="hr-HR"/>
              </w:rPr>
              <w:t xml:space="preserve"> ravnopravnost spolova</w:t>
            </w:r>
            <w:r w:rsidRPr="008D043F">
              <w:rPr>
                <w:rFonts w:asciiTheme="minorHAnsi" w:hAnsiTheme="minorHAnsi" w:cstheme="minorHAnsi"/>
                <w:sz w:val="18"/>
                <w:szCs w:val="18"/>
                <w:lang w:val="hr-HR" w:bidi="en-US"/>
              </w:rPr>
              <w:t xml:space="preserve"> posjeduju znanja i svijest o </w:t>
            </w:r>
            <w:r w:rsidRPr="008D043F">
              <w:rPr>
                <w:rFonts w:asciiTheme="minorHAnsi" w:eastAsia="Calibri" w:hAnsiTheme="minorHAnsi" w:cstheme="minorHAnsi"/>
                <w:sz w:val="18"/>
                <w:szCs w:val="18"/>
                <w:lang w:val="hr-HR"/>
              </w:rPr>
              <w:t>povezanosti okoliša i rodne dimenzije (2026.)</w:t>
            </w:r>
          </w:p>
        </w:tc>
      </w:tr>
      <w:tr w:rsidR="00CC447D" w:rsidRPr="008D043F" w14:paraId="0B26D3F7" w14:textId="77777777" w:rsidTr="006C74D1">
        <w:trPr>
          <w:trHeight w:val="567"/>
        </w:trPr>
        <w:tc>
          <w:tcPr>
            <w:tcW w:w="1451" w:type="pct"/>
            <w:vMerge/>
            <w:shd w:val="clear" w:color="auto" w:fill="009D73"/>
            <w:vAlign w:val="center"/>
          </w:tcPr>
          <w:p w14:paraId="69BB293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4C28EE22" w14:textId="77777777" w:rsidR="00CC447D" w:rsidRPr="008D043F" w:rsidRDefault="00CC447D" w:rsidP="0068355A">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4)  </w:t>
            </w:r>
            <w:r w:rsidR="00834C56" w:rsidRPr="008D043F">
              <w:rPr>
                <w:rFonts w:asciiTheme="minorHAnsi" w:eastAsia="Calibri" w:hAnsiTheme="minorHAnsi" w:cstheme="minorHAnsi"/>
                <w:sz w:val="18"/>
                <w:szCs w:val="18"/>
                <w:lang w:val="hr-HR"/>
              </w:rPr>
              <w:t xml:space="preserve">Nivo </w:t>
            </w:r>
            <w:r w:rsidRPr="008D043F">
              <w:rPr>
                <w:rFonts w:asciiTheme="minorHAnsi" w:eastAsia="Calibri" w:hAnsiTheme="minorHAnsi" w:cstheme="minorHAnsi"/>
                <w:sz w:val="18"/>
                <w:szCs w:val="18"/>
                <w:lang w:val="hr-HR"/>
              </w:rPr>
              <w:t xml:space="preserve">institucionalne komunikacije između institucija u sektoru okoliša i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centra Federacije BiH</w:t>
            </w:r>
          </w:p>
        </w:tc>
        <w:tc>
          <w:tcPr>
            <w:tcW w:w="1230" w:type="pct"/>
            <w:shd w:val="clear" w:color="auto" w:fill="FFFFFF"/>
            <w:vAlign w:val="center"/>
          </w:tcPr>
          <w:p w14:paraId="59446F4F" w14:textId="77777777" w:rsidR="00CC447D" w:rsidRPr="008D043F" w:rsidRDefault="00834C5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 nivo</w:t>
            </w:r>
            <w:r w:rsidR="00CC447D" w:rsidRPr="008D043F">
              <w:rPr>
                <w:rFonts w:asciiTheme="minorHAnsi" w:hAnsiTheme="minorHAnsi" w:cstheme="minorHAnsi"/>
                <w:sz w:val="18"/>
                <w:szCs w:val="18"/>
                <w:lang w:val="hr-HR" w:bidi="en-US"/>
              </w:rPr>
              <w:t xml:space="preserve"> komunikacije </w:t>
            </w:r>
          </w:p>
        </w:tc>
        <w:tc>
          <w:tcPr>
            <w:tcW w:w="1048" w:type="pct"/>
            <w:shd w:val="clear" w:color="auto" w:fill="FFFFFF"/>
            <w:vAlign w:val="center"/>
          </w:tcPr>
          <w:p w14:paraId="316F053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funkcionalna institucionalna komunikacija između institucija u sektoru okoliša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a </w:t>
            </w:r>
            <w:r w:rsidR="00834C56"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6.)</w:t>
            </w:r>
          </w:p>
        </w:tc>
      </w:tr>
      <w:tr w:rsidR="00CC447D" w:rsidRPr="008D043F" w14:paraId="7191D7E6" w14:textId="77777777" w:rsidTr="006C74D1">
        <w:trPr>
          <w:trHeight w:val="567"/>
        </w:trPr>
        <w:tc>
          <w:tcPr>
            <w:tcW w:w="1451" w:type="pct"/>
            <w:vMerge/>
            <w:shd w:val="clear" w:color="auto" w:fill="009D73"/>
            <w:vAlign w:val="center"/>
          </w:tcPr>
          <w:p w14:paraId="6B9E4FD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36901C2" w14:textId="77777777" w:rsidR="00CC447D" w:rsidRPr="008D043F" w:rsidRDefault="00CC447D" w:rsidP="0068355A">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5)  </w:t>
            </w:r>
            <w:r w:rsidR="00834C56" w:rsidRPr="008D043F">
              <w:rPr>
                <w:rFonts w:asciiTheme="minorHAnsi" w:eastAsia="Calibri" w:hAnsiTheme="minorHAnsi" w:cstheme="minorHAnsi"/>
                <w:sz w:val="18"/>
                <w:szCs w:val="18"/>
                <w:lang w:val="hr-HR"/>
              </w:rPr>
              <w:t xml:space="preserve">Stepen </w:t>
            </w:r>
            <w:r w:rsidRPr="008D043F">
              <w:rPr>
                <w:rFonts w:asciiTheme="minorHAnsi" w:eastAsia="Calibri" w:hAnsiTheme="minorHAnsi" w:cstheme="minorHAnsi"/>
                <w:sz w:val="18"/>
                <w:szCs w:val="18"/>
                <w:lang w:val="hr-HR"/>
              </w:rPr>
              <w:t>promocije rodno osjetljivog pristupa u svim segmentima upravljanja okolišem</w:t>
            </w:r>
          </w:p>
        </w:tc>
        <w:tc>
          <w:tcPr>
            <w:tcW w:w="1230" w:type="pct"/>
            <w:shd w:val="clear" w:color="auto" w:fill="FFFFFF"/>
            <w:vAlign w:val="center"/>
          </w:tcPr>
          <w:p w14:paraId="5E753AA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r w:rsidR="00834C56"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promocije</w:t>
            </w:r>
          </w:p>
        </w:tc>
        <w:tc>
          <w:tcPr>
            <w:tcW w:w="1048" w:type="pct"/>
            <w:shd w:val="clear" w:color="auto" w:fill="FFFFFF"/>
            <w:vAlign w:val="center"/>
          </w:tcPr>
          <w:p w14:paraId="5257137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odno osjetljiv pristup primijenjen u svim segmentima upravljanja okolišem (2030.)</w:t>
            </w:r>
          </w:p>
        </w:tc>
      </w:tr>
      <w:tr w:rsidR="00CC447D" w:rsidRPr="008D043F" w14:paraId="7821436A" w14:textId="77777777" w:rsidTr="006C74D1">
        <w:trPr>
          <w:trHeight w:val="567"/>
        </w:trPr>
        <w:tc>
          <w:tcPr>
            <w:tcW w:w="1451" w:type="pct"/>
            <w:vMerge/>
            <w:shd w:val="clear" w:color="auto" w:fill="009D73"/>
            <w:vAlign w:val="center"/>
          </w:tcPr>
          <w:p w14:paraId="03148A7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460FDC81" w14:textId="77777777" w:rsidR="00CC447D" w:rsidRPr="008D043F" w:rsidRDefault="00CC447D" w:rsidP="0068355A">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6)  Kapacitet institucija </w:t>
            </w:r>
            <w:r w:rsidRPr="008D043F">
              <w:rPr>
                <w:rFonts w:asciiTheme="minorHAnsi" w:hAnsiTheme="minorHAnsi" w:cstheme="minorHAnsi"/>
                <w:sz w:val="18"/>
                <w:szCs w:val="18"/>
                <w:lang w:val="hr-HR" w:bidi="en-US"/>
              </w:rPr>
              <w:t xml:space="preserve">nadležnih za okoliš </w:t>
            </w:r>
            <w:r w:rsidRPr="008D043F">
              <w:rPr>
                <w:rFonts w:asciiTheme="minorHAnsi" w:eastAsia="Calibri" w:hAnsiTheme="minorHAnsi" w:cstheme="minorHAnsi"/>
                <w:sz w:val="18"/>
                <w:szCs w:val="18"/>
                <w:lang w:val="hr-HR"/>
              </w:rPr>
              <w:t>za primjenu alata za integriranje rodne ravnopravnosti</w:t>
            </w:r>
          </w:p>
        </w:tc>
        <w:tc>
          <w:tcPr>
            <w:tcW w:w="1230" w:type="pct"/>
            <w:shd w:val="clear" w:color="auto" w:fill="FFFFFF"/>
            <w:vAlign w:val="center"/>
          </w:tcPr>
          <w:p w14:paraId="698B175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 kapacitet</w:t>
            </w:r>
          </w:p>
        </w:tc>
        <w:tc>
          <w:tcPr>
            <w:tcW w:w="1048" w:type="pct"/>
            <w:shd w:val="clear" w:color="auto" w:fill="FFFFFF"/>
            <w:vAlign w:val="center"/>
          </w:tcPr>
          <w:p w14:paraId="180AF9E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nadležne za okoliš posjeduju kapacitete za primjenu alata za integriranje rodne ravnopravnosti (2029.)</w:t>
            </w:r>
          </w:p>
        </w:tc>
      </w:tr>
      <w:tr w:rsidR="00CC447D" w:rsidRPr="008D043F" w14:paraId="4E0620E1" w14:textId="77777777" w:rsidTr="006C74D1">
        <w:trPr>
          <w:trHeight w:val="567"/>
        </w:trPr>
        <w:tc>
          <w:tcPr>
            <w:tcW w:w="1451" w:type="pct"/>
            <w:shd w:val="clear" w:color="auto" w:fill="009D73"/>
            <w:vAlign w:val="center"/>
          </w:tcPr>
          <w:p w14:paraId="2F24446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shd w:val="clear" w:color="auto" w:fill="FFFFFF"/>
            <w:vAlign w:val="center"/>
          </w:tcPr>
          <w:p w14:paraId="1D61DA7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ti da svi muškarci i žene, posebno siromašni i ranjivi potpuno i djelotvorno učestvuju u </w:t>
            </w:r>
            <w:r w:rsidR="00834C56" w:rsidRPr="008D043F">
              <w:rPr>
                <w:rFonts w:asciiTheme="minorHAnsi" w:hAnsiTheme="minorHAnsi" w:cstheme="minorHAnsi"/>
                <w:sz w:val="18"/>
                <w:szCs w:val="18"/>
                <w:lang w:val="hr-HR" w:bidi="en-US"/>
              </w:rPr>
              <w:t xml:space="preserve">donošenju </w:t>
            </w:r>
            <w:r w:rsidRPr="008D043F">
              <w:rPr>
                <w:rFonts w:asciiTheme="minorHAnsi" w:hAnsiTheme="minorHAnsi" w:cstheme="minorHAnsi"/>
                <w:sz w:val="18"/>
                <w:szCs w:val="18"/>
                <w:lang w:val="hr-HR" w:bidi="en-US"/>
              </w:rPr>
              <w:t>odluka koje se tiču oblasti okoliša</w:t>
            </w:r>
          </w:p>
        </w:tc>
      </w:tr>
      <w:tr w:rsidR="00CC447D" w:rsidRPr="008D043F" w14:paraId="0A3266EC" w14:textId="77777777" w:rsidTr="006C74D1">
        <w:trPr>
          <w:trHeight w:val="567"/>
        </w:trPr>
        <w:tc>
          <w:tcPr>
            <w:tcW w:w="1451" w:type="pct"/>
            <w:shd w:val="clear" w:color="auto" w:fill="009D73"/>
            <w:vAlign w:val="center"/>
          </w:tcPr>
          <w:p w14:paraId="5C282CE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shd w:val="clear" w:color="auto" w:fill="FFFFFF"/>
            <w:vAlign w:val="center"/>
          </w:tcPr>
          <w:p w14:paraId="0C509476" w14:textId="77777777" w:rsidR="008753DF"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75 247 KM</w:t>
            </w:r>
          </w:p>
          <w:p w14:paraId="0A5C18DC" w14:textId="77777777" w:rsidR="00CC447D"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 </w:t>
            </w:r>
            <w:r w:rsidR="00834C56"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 xml:space="preserve">sredstva, 90% kombinacija </w:t>
            </w:r>
            <w:r w:rsidR="00834C56"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834C56"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834C56"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36E59620" w14:textId="77777777" w:rsidTr="006C74D1">
        <w:trPr>
          <w:trHeight w:val="567"/>
        </w:trPr>
        <w:tc>
          <w:tcPr>
            <w:tcW w:w="1451" w:type="pct"/>
            <w:shd w:val="clear" w:color="auto" w:fill="009D73"/>
            <w:vAlign w:val="center"/>
          </w:tcPr>
          <w:p w14:paraId="4AA32BA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shd w:val="clear" w:color="auto" w:fill="FFFFFF"/>
            <w:vAlign w:val="center"/>
          </w:tcPr>
          <w:p w14:paraId="70CE56D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0E954E5C" w14:textId="77777777" w:rsidTr="006C74D1">
        <w:trPr>
          <w:trHeight w:val="567"/>
        </w:trPr>
        <w:tc>
          <w:tcPr>
            <w:tcW w:w="1451" w:type="pct"/>
            <w:shd w:val="clear" w:color="auto" w:fill="009D73"/>
            <w:vAlign w:val="center"/>
          </w:tcPr>
          <w:p w14:paraId="20BD096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stitucija odgovorna za koordinaciju implementacije mjere</w:t>
            </w:r>
          </w:p>
        </w:tc>
        <w:tc>
          <w:tcPr>
            <w:tcW w:w="3549" w:type="pct"/>
            <w:gridSpan w:val="3"/>
            <w:shd w:val="clear" w:color="auto" w:fill="FFFFFF"/>
            <w:vAlign w:val="center"/>
          </w:tcPr>
          <w:p w14:paraId="0F1E0AE9" w14:textId="14A4E3D0"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ar Federacije </w:t>
            </w:r>
            <w:r w:rsidR="004A6C90" w:rsidRPr="008D043F">
              <w:rPr>
                <w:rFonts w:asciiTheme="minorHAnsi" w:hAnsiTheme="minorHAnsi" w:cstheme="minorHAnsi"/>
                <w:sz w:val="18"/>
                <w:szCs w:val="18"/>
                <w:lang w:val="hr-HR" w:bidi="en-US"/>
              </w:rPr>
              <w:t>BiH</w:t>
            </w:r>
          </w:p>
        </w:tc>
      </w:tr>
      <w:tr w:rsidR="00CC447D" w:rsidRPr="008D043F" w14:paraId="79603ABA" w14:textId="77777777" w:rsidTr="006C74D1">
        <w:trPr>
          <w:trHeight w:val="567"/>
        </w:trPr>
        <w:tc>
          <w:tcPr>
            <w:tcW w:w="1451" w:type="pct"/>
            <w:shd w:val="clear" w:color="auto" w:fill="009D73"/>
            <w:vAlign w:val="center"/>
          </w:tcPr>
          <w:p w14:paraId="10EBDE5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shd w:val="clear" w:color="auto" w:fill="FFFFFF"/>
            <w:vAlign w:val="center"/>
          </w:tcPr>
          <w:p w14:paraId="43BE5F71" w14:textId="0B51CA05"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ar Federacije </w:t>
            </w:r>
            <w:r w:rsidR="004A6C9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u </w:t>
            </w:r>
            <w:r w:rsidR="00834C56"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relevantnim institucijama koje se bave pitanjima ravnopravnosti spolova, društvene jednakosti i siromaštva</w:t>
            </w:r>
          </w:p>
        </w:tc>
      </w:tr>
      <w:tr w:rsidR="00CC447D" w:rsidRPr="008D043F" w14:paraId="3A03F891" w14:textId="77777777" w:rsidTr="006C74D1">
        <w:trPr>
          <w:trHeight w:val="567"/>
        </w:trPr>
        <w:tc>
          <w:tcPr>
            <w:tcW w:w="1451" w:type="pct"/>
            <w:shd w:val="clear" w:color="auto" w:fill="009D73"/>
            <w:vAlign w:val="center"/>
          </w:tcPr>
          <w:p w14:paraId="7BB9F91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2896BE0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Građani, osjetljive grupe stanovništva</w:t>
            </w:r>
          </w:p>
        </w:tc>
      </w:tr>
    </w:tbl>
    <w:p w14:paraId="4563A21A"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26432DFF"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4E879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1B4F5B6"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6B09CBBD"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A48522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854736"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6. Osigurati </w:t>
            </w:r>
            <w:r w:rsidR="00834C56" w:rsidRPr="008D043F">
              <w:rPr>
                <w:rFonts w:asciiTheme="minorHAnsi" w:hAnsiTheme="minorHAnsi" w:cstheme="minorHAnsi"/>
                <w:b/>
                <w:sz w:val="18"/>
                <w:szCs w:val="18"/>
                <w:lang w:val="hr-HR" w:eastAsia="zh-TW"/>
              </w:rPr>
              <w:t>visok nivo</w:t>
            </w:r>
            <w:r w:rsidRPr="008D043F">
              <w:rPr>
                <w:rFonts w:asciiTheme="minorHAnsi" w:hAnsiTheme="minorHAnsi" w:cstheme="minorHAnsi"/>
                <w:b/>
                <w:sz w:val="18"/>
                <w:szCs w:val="18"/>
                <w:lang w:val="hr-HR" w:eastAsia="zh-TW"/>
              </w:rPr>
              <w:t xml:space="preserve"> međusektorskog i intersektorskog sinergijskog djelovanja i integracije javnih okolišnih politika</w:t>
            </w:r>
          </w:p>
        </w:tc>
      </w:tr>
      <w:tr w:rsidR="00CC447D" w:rsidRPr="008D043F" w14:paraId="79DDFB10"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DA0BC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5034795"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77" w:name="_Hlk95008663"/>
            <w:r w:rsidRPr="008D043F">
              <w:rPr>
                <w:rFonts w:asciiTheme="minorHAnsi" w:eastAsia="Calibri" w:hAnsiTheme="minorHAnsi" w:cstheme="minorHAnsi"/>
                <w:b/>
                <w:sz w:val="18"/>
                <w:szCs w:val="18"/>
                <w:lang w:val="hr-HR"/>
              </w:rPr>
              <w:t>7.6.3. Tranzicija ka kružnoj ekonomiji</w:t>
            </w:r>
            <w:bookmarkEnd w:id="377"/>
          </w:p>
        </w:tc>
      </w:tr>
      <w:tr w:rsidR="00CC447D" w:rsidRPr="008D043F" w14:paraId="21995853"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F5902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A7B4AF"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78" w:name="_Hlk95008684"/>
            <w:r w:rsidRPr="008D043F">
              <w:rPr>
                <w:rFonts w:asciiTheme="minorHAnsi" w:eastAsia="Calibri" w:hAnsiTheme="minorHAnsi" w:cstheme="minorHAnsi"/>
                <w:sz w:val="18"/>
                <w:szCs w:val="18"/>
                <w:lang w:val="hr-HR"/>
              </w:rPr>
              <w:t>Cilj ove mjere je da se stvore pretpostavke za tranziciju ka kružnoj ekonomiji.</w:t>
            </w:r>
            <w:bookmarkEnd w:id="378"/>
          </w:p>
          <w:p w14:paraId="52CB5DDD"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79" w:name="_Hlk95008701"/>
            <w:r w:rsidRPr="008D043F">
              <w:rPr>
                <w:rFonts w:asciiTheme="minorHAnsi" w:eastAsia="Calibri" w:hAnsiTheme="minorHAnsi" w:cstheme="minorHAnsi"/>
                <w:sz w:val="18"/>
                <w:szCs w:val="18"/>
                <w:lang w:val="hr-HR"/>
              </w:rPr>
              <w:t>Okvirna područja djelovanja</w:t>
            </w:r>
            <w:bookmarkEnd w:id="379"/>
            <w:r w:rsidRPr="008D043F">
              <w:rPr>
                <w:rFonts w:asciiTheme="minorHAnsi" w:eastAsia="Calibri" w:hAnsiTheme="minorHAnsi" w:cstheme="minorHAnsi"/>
                <w:sz w:val="18"/>
                <w:szCs w:val="18"/>
                <w:lang w:val="hr-HR"/>
              </w:rPr>
              <w:t>:</w:t>
            </w:r>
          </w:p>
          <w:p w14:paraId="5EDCBB47" w14:textId="27AFA1B3" w:rsidR="00CC447D" w:rsidRPr="008D043F" w:rsidRDefault="00CC447D" w:rsidP="0068355A">
            <w:pPr>
              <w:numPr>
                <w:ilvl w:val="0"/>
                <w:numId w:val="198"/>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i </w:t>
            </w:r>
            <w:bookmarkStart w:id="380" w:name="_Hlk95008711"/>
            <w:r w:rsidRPr="008D043F">
              <w:rPr>
                <w:rFonts w:asciiTheme="minorHAnsi" w:eastAsia="Calibri" w:hAnsiTheme="minorHAnsi" w:cstheme="minorHAnsi"/>
                <w:sz w:val="18"/>
                <w:szCs w:val="18"/>
                <w:lang w:val="hr-HR"/>
              </w:rPr>
              <w:t xml:space="preserve">usvajanje Mape puta i Akcijskog plana za uvođenje kružne ekonomije u Federaciji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Start w:id="381" w:name="_Hlk95008755"/>
            <w:bookmarkEnd w:id="380"/>
            <w:r w:rsidRPr="008D043F">
              <w:rPr>
                <w:rFonts w:asciiTheme="minorHAnsi" w:eastAsia="Calibri" w:hAnsiTheme="minorHAnsi" w:cstheme="minorHAnsi"/>
                <w:sz w:val="18"/>
                <w:szCs w:val="18"/>
                <w:lang w:val="hr-HR"/>
              </w:rPr>
              <w:t>(</w:t>
            </w:r>
            <w:r w:rsidR="00834C56" w:rsidRPr="008D043F">
              <w:rPr>
                <w:rFonts w:asciiTheme="minorHAnsi" w:eastAsia="Calibri" w:hAnsiTheme="minorHAnsi" w:cstheme="minorHAnsi"/>
                <w:sz w:val="18"/>
                <w:szCs w:val="18"/>
                <w:lang w:val="hr-HR"/>
              </w:rPr>
              <w:t xml:space="preserve">usaglašeno </w:t>
            </w:r>
            <w:r w:rsidRPr="008D043F">
              <w:rPr>
                <w:rFonts w:asciiTheme="minorHAnsi" w:eastAsia="Calibri" w:hAnsiTheme="minorHAnsi" w:cstheme="minorHAnsi"/>
                <w:sz w:val="18"/>
                <w:szCs w:val="18"/>
                <w:lang w:val="hr-HR"/>
              </w:rPr>
              <w:t xml:space="preserve">s Mapom puta na nivou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w:t>
            </w:r>
            <w:bookmarkEnd w:id="381"/>
          </w:p>
          <w:p w14:paraId="55098462" w14:textId="77777777" w:rsidR="00CC447D" w:rsidRPr="008D043F" w:rsidRDefault="00CC447D" w:rsidP="0068355A">
            <w:pPr>
              <w:numPr>
                <w:ilvl w:val="0"/>
                <w:numId w:val="198"/>
              </w:numPr>
              <w:spacing w:before="40" w:after="40" w:line="276" w:lineRule="auto"/>
              <w:ind w:left="231" w:hanging="231"/>
              <w:contextualSpacing/>
              <w:rPr>
                <w:rFonts w:asciiTheme="minorHAnsi" w:eastAsia="Calibri" w:hAnsiTheme="minorHAnsi" w:cstheme="minorHAnsi"/>
                <w:sz w:val="18"/>
                <w:szCs w:val="18"/>
                <w:lang w:val="hr-HR"/>
              </w:rPr>
            </w:pPr>
            <w:bookmarkStart w:id="382" w:name="_Hlk95008727"/>
            <w:r w:rsidRPr="008D043F">
              <w:rPr>
                <w:rFonts w:asciiTheme="minorHAnsi" w:eastAsia="Calibri" w:hAnsiTheme="minorHAnsi" w:cstheme="minorHAnsi"/>
                <w:sz w:val="18"/>
                <w:szCs w:val="18"/>
                <w:lang w:val="hr-HR"/>
              </w:rPr>
              <w:t xml:space="preserve">Uklanjanje pravnih prepreka i uvođenje stimulativnih instrumenata za zeleno poslovanje </w:t>
            </w:r>
            <w:bookmarkEnd w:id="382"/>
            <w:r w:rsidRPr="008D043F">
              <w:rPr>
                <w:rFonts w:asciiTheme="minorHAnsi" w:eastAsia="Calibri" w:hAnsiTheme="minorHAnsi" w:cstheme="minorHAnsi"/>
                <w:sz w:val="18"/>
                <w:szCs w:val="18"/>
                <w:lang w:val="hr-HR"/>
              </w:rPr>
              <w:t>(zelenu ekonomiju)</w:t>
            </w:r>
            <w:r w:rsidR="00834C56"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što su: regulatorni instrumenti i instrumenti zasnovani na informacijama, </w:t>
            </w:r>
            <w:r w:rsidR="007B5B7D" w:rsidRPr="008D043F">
              <w:rPr>
                <w:rFonts w:asciiTheme="minorHAnsi" w:eastAsia="Calibri" w:hAnsiTheme="minorHAnsi" w:cstheme="minorHAnsi"/>
                <w:sz w:val="18"/>
                <w:szCs w:val="18"/>
                <w:lang w:val="hr-HR"/>
              </w:rPr>
              <w:t xml:space="preserve">finansijski </w:t>
            </w:r>
            <w:r w:rsidRPr="008D043F">
              <w:rPr>
                <w:rFonts w:asciiTheme="minorHAnsi" w:eastAsia="Calibri" w:hAnsiTheme="minorHAnsi" w:cstheme="minorHAnsi"/>
                <w:sz w:val="18"/>
                <w:szCs w:val="18"/>
                <w:lang w:val="hr-HR"/>
              </w:rPr>
              <w:t>poticaji i zelena javna nabavka</w:t>
            </w:r>
          </w:p>
          <w:p w14:paraId="69288B86" w14:textId="77777777" w:rsidR="00CC447D" w:rsidRPr="008D043F" w:rsidRDefault="00CC447D" w:rsidP="0068355A">
            <w:pPr>
              <w:numPr>
                <w:ilvl w:val="0"/>
                <w:numId w:val="198"/>
              </w:numPr>
              <w:spacing w:before="40" w:after="40" w:line="276" w:lineRule="auto"/>
              <w:ind w:left="231" w:hanging="231"/>
              <w:contextualSpacing/>
              <w:rPr>
                <w:rFonts w:asciiTheme="minorHAnsi" w:eastAsia="Calibri" w:hAnsiTheme="minorHAnsi" w:cstheme="minorHAnsi"/>
                <w:sz w:val="18"/>
                <w:szCs w:val="18"/>
                <w:lang w:val="hr-HR"/>
              </w:rPr>
            </w:pPr>
            <w:bookmarkStart w:id="383" w:name="_Hlk95008771"/>
            <w:r w:rsidRPr="008D043F">
              <w:rPr>
                <w:rFonts w:asciiTheme="minorHAnsi" w:eastAsia="Calibri" w:hAnsiTheme="minorHAnsi" w:cstheme="minorHAnsi"/>
                <w:sz w:val="18"/>
                <w:szCs w:val="18"/>
                <w:lang w:val="hr-HR"/>
              </w:rPr>
              <w:t>Poticanje primjene zelenih javnih nabavki u javnim institucijama i u privatnom sektoru</w:t>
            </w:r>
            <w:bookmarkEnd w:id="383"/>
          </w:p>
          <w:p w14:paraId="537D9169" w14:textId="77777777" w:rsidR="00CC447D" w:rsidRPr="008D043F" w:rsidRDefault="00CC447D" w:rsidP="0068355A">
            <w:pPr>
              <w:numPr>
                <w:ilvl w:val="0"/>
                <w:numId w:val="198"/>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Akcijskog plana za mala i srednja poduzeća i osiguranje podrške u prevazilaženju barijera u prelasku na zeleno poslovanje</w:t>
            </w:r>
          </w:p>
          <w:p w14:paraId="13403B0B" w14:textId="77777777" w:rsidR="00CC447D" w:rsidRPr="008D043F" w:rsidRDefault="00CC447D" w:rsidP="0068355A">
            <w:pPr>
              <w:numPr>
                <w:ilvl w:val="0"/>
                <w:numId w:val="198"/>
              </w:numPr>
              <w:spacing w:before="40" w:after="40" w:line="276" w:lineRule="auto"/>
              <w:ind w:left="231" w:hanging="284"/>
              <w:contextualSpacing/>
              <w:rPr>
                <w:rFonts w:asciiTheme="minorHAnsi" w:eastAsia="Calibri" w:hAnsiTheme="minorHAnsi" w:cstheme="minorHAnsi"/>
                <w:sz w:val="18"/>
                <w:szCs w:val="18"/>
                <w:lang w:val="hr-HR"/>
              </w:rPr>
            </w:pPr>
            <w:bookmarkStart w:id="384" w:name="_Hlk95008809"/>
            <w:r w:rsidRPr="008D043F">
              <w:rPr>
                <w:rFonts w:asciiTheme="minorHAnsi" w:eastAsia="Calibri" w:hAnsiTheme="minorHAnsi" w:cstheme="minorHAnsi"/>
                <w:sz w:val="18"/>
                <w:szCs w:val="18"/>
                <w:lang w:val="hr-HR"/>
              </w:rPr>
              <w:t>Izrada propisa za ekodizajn proizvoda</w:t>
            </w:r>
            <w:bookmarkEnd w:id="384"/>
          </w:p>
          <w:p w14:paraId="2225DCEE" w14:textId="77777777" w:rsidR="00CC447D" w:rsidRPr="008D043F" w:rsidRDefault="007B5B7D" w:rsidP="0068355A">
            <w:pPr>
              <w:numPr>
                <w:ilvl w:val="0"/>
                <w:numId w:val="198"/>
              </w:numPr>
              <w:spacing w:before="40" w:after="40" w:line="276" w:lineRule="auto"/>
              <w:ind w:left="231" w:hanging="284"/>
              <w:contextualSpacing/>
              <w:rPr>
                <w:rFonts w:asciiTheme="minorHAnsi" w:eastAsia="Calibri" w:hAnsiTheme="minorHAnsi" w:cstheme="minorHAnsi"/>
                <w:sz w:val="18"/>
                <w:szCs w:val="18"/>
                <w:lang w:val="hr-HR"/>
              </w:rPr>
            </w:pPr>
            <w:bookmarkStart w:id="385" w:name="_Hlk95008823"/>
            <w:r w:rsidRPr="008D043F">
              <w:rPr>
                <w:rFonts w:asciiTheme="minorHAnsi" w:eastAsia="Calibri" w:hAnsiTheme="minorHAnsi" w:cstheme="minorHAnsi"/>
                <w:sz w:val="18"/>
                <w:szCs w:val="18"/>
                <w:lang w:val="hr-HR"/>
              </w:rPr>
              <w:t>Osiguravanje finansijske</w:t>
            </w:r>
            <w:r w:rsidR="00CC447D" w:rsidRPr="008D043F">
              <w:rPr>
                <w:rFonts w:asciiTheme="minorHAnsi" w:eastAsia="Calibri" w:hAnsiTheme="minorHAnsi" w:cstheme="minorHAnsi"/>
                <w:sz w:val="18"/>
                <w:szCs w:val="18"/>
                <w:lang w:val="hr-HR"/>
              </w:rPr>
              <w:t xml:space="preserve"> podrške jačanju dobrovoljnih instrumenata za uvođenje zelenog poslovanja </w:t>
            </w:r>
            <w:bookmarkEnd w:id="385"/>
            <w:r w:rsidR="00CC447D" w:rsidRPr="008D043F">
              <w:rPr>
                <w:rFonts w:asciiTheme="minorHAnsi" w:eastAsia="Calibri" w:hAnsiTheme="minorHAnsi" w:cstheme="minorHAnsi"/>
                <w:sz w:val="18"/>
                <w:szCs w:val="18"/>
                <w:lang w:val="hr-HR"/>
              </w:rPr>
              <w:t>(ekooznaka, EMAS, zelene nabavke, dobrovoljni industrijski sporazumi itd.)</w:t>
            </w:r>
          </w:p>
        </w:tc>
      </w:tr>
      <w:tr w:rsidR="00CC447D" w:rsidRPr="008D043F" w14:paraId="69FB5437"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DE350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1A53551"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02B42F9B" w14:textId="77777777" w:rsidTr="006C74D1">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9DAC27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63D63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91E5E5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D15FF5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FF11D8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B5B7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074A2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5DC138A8"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5930FB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CDF6F6" w14:textId="07911FB0" w:rsidR="00CC447D" w:rsidRPr="008D043F" w:rsidRDefault="00CC447D" w:rsidP="0068355A">
            <w:pPr>
              <w:numPr>
                <w:ilvl w:val="0"/>
                <w:numId w:val="199"/>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Mape puta i Akcijskog plana za uvođenje kružne ekonomije u Federaciji </w:t>
            </w:r>
            <w:r w:rsidR="004A6C90"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87F6E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a Mapa puta i Akcijski plan</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19182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a </w:t>
            </w:r>
            <w:r w:rsidR="007B5B7D" w:rsidRPr="008D043F">
              <w:rPr>
                <w:rFonts w:asciiTheme="minorHAnsi" w:hAnsiTheme="minorHAnsi" w:cstheme="minorHAnsi"/>
                <w:sz w:val="18"/>
                <w:szCs w:val="18"/>
                <w:lang w:val="hr-HR" w:bidi="en-US"/>
              </w:rPr>
              <w:t>Mapa puta</w:t>
            </w:r>
            <w:r w:rsidRPr="008D043F">
              <w:rPr>
                <w:rFonts w:asciiTheme="minorHAnsi" w:hAnsiTheme="minorHAnsi" w:cstheme="minorHAnsi"/>
                <w:sz w:val="18"/>
                <w:szCs w:val="18"/>
                <w:lang w:val="hr-HR" w:bidi="en-US"/>
              </w:rPr>
              <w:t xml:space="preserve"> i Akcijski plan za uvođenje kružne ekonomije (2024.)</w:t>
            </w:r>
          </w:p>
        </w:tc>
      </w:tr>
      <w:tr w:rsidR="00CC447D" w:rsidRPr="008D043F" w14:paraId="5BA965CC"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8A77BB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421E88" w14:textId="77777777" w:rsidR="00CC447D" w:rsidRPr="008D043F" w:rsidRDefault="007B5B7D" w:rsidP="0068355A">
            <w:pPr>
              <w:numPr>
                <w:ilvl w:val="0"/>
                <w:numId w:val="199"/>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uvođenja stimulativnih instrumenata za zeleno poslovan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9A155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uvedeni stimulativni instrument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531341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vedeni stimulativni instrumenti (2025.)</w:t>
            </w:r>
          </w:p>
        </w:tc>
      </w:tr>
      <w:tr w:rsidR="00CC447D" w:rsidRPr="008D043F" w14:paraId="420134B5"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CB3297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4A725A" w14:textId="77777777" w:rsidR="00CC447D" w:rsidRPr="008D043F" w:rsidRDefault="007B5B7D" w:rsidP="0068355A">
            <w:pPr>
              <w:numPr>
                <w:ilvl w:val="0"/>
                <w:numId w:val="199"/>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primjene zelenih javnih nabavki u javnim institucijama i u privatnom sektoru</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311C26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ka primjena zelenih javnih nabavki (trenutno nije moguće utvrditi koliko se novčanih sredstava ukupno potroši primjenom kriterija zelenih javnih nabavk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5BF63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isok </w:t>
            </w:r>
            <w:r w:rsidR="007B5B7D" w:rsidRPr="008D043F">
              <w:rPr>
                <w:rFonts w:asciiTheme="minorHAnsi" w:hAnsiTheme="minorHAnsi" w:cstheme="minorHAnsi"/>
                <w:sz w:val="18"/>
                <w:szCs w:val="18"/>
                <w:lang w:val="hr-HR" w:bidi="en-US"/>
              </w:rPr>
              <w:t xml:space="preserve">stepen </w:t>
            </w:r>
            <w:r w:rsidRPr="008D043F">
              <w:rPr>
                <w:rFonts w:asciiTheme="minorHAnsi" w:eastAsia="Calibri" w:hAnsiTheme="minorHAnsi" w:cstheme="minorHAnsi"/>
                <w:sz w:val="18"/>
                <w:szCs w:val="18"/>
                <w:lang w:val="hr-HR"/>
              </w:rPr>
              <w:t>primjene zelenih javnih nabavki u javnim institucijama i u privatnom sektoru (2030.)</w:t>
            </w:r>
          </w:p>
        </w:tc>
      </w:tr>
      <w:tr w:rsidR="00CC447D" w:rsidRPr="008D043F" w14:paraId="3C18D176"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34FDB7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A46582" w14:textId="77777777" w:rsidR="00CC447D" w:rsidRPr="008D043F" w:rsidRDefault="00CC447D" w:rsidP="0068355A">
            <w:pPr>
              <w:numPr>
                <w:ilvl w:val="0"/>
                <w:numId w:val="199"/>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Akcijskog plana za mala i srednja poduzeć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D72C4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Akcijski plan</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CA89E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Akcijski plan (2026.)</w:t>
            </w:r>
          </w:p>
        </w:tc>
      </w:tr>
      <w:tr w:rsidR="00CC447D" w:rsidRPr="008D043F" w14:paraId="21D121D3"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F28696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6107A2" w14:textId="77777777" w:rsidR="00CC447D" w:rsidRPr="008D043F" w:rsidRDefault="00CC447D" w:rsidP="0068355A">
            <w:pPr>
              <w:numPr>
                <w:ilvl w:val="0"/>
                <w:numId w:val="199"/>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opisa za ekodizajn proizvod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6EC2E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vojen propis </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388EF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propis za ekodizajn proizvoda (2026.)</w:t>
            </w:r>
          </w:p>
        </w:tc>
      </w:tr>
      <w:tr w:rsidR="00CC447D" w:rsidRPr="008D043F" w14:paraId="6D1CDC05"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F0B66C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73CDCC" w14:textId="77777777" w:rsidR="00CC447D" w:rsidRPr="008D043F" w:rsidRDefault="007B5B7D" w:rsidP="0068355A">
            <w:pPr>
              <w:numPr>
                <w:ilvl w:val="0"/>
                <w:numId w:val="199"/>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inansijska </w:t>
            </w:r>
            <w:r w:rsidR="00CC447D" w:rsidRPr="008D043F">
              <w:rPr>
                <w:rFonts w:asciiTheme="minorHAnsi" w:eastAsia="Calibri" w:hAnsiTheme="minorHAnsi" w:cstheme="minorHAnsi"/>
                <w:sz w:val="18"/>
                <w:szCs w:val="18"/>
                <w:lang w:val="hr-HR"/>
              </w:rPr>
              <w:t>podrška jačanju dobrovoljnih instrumenata za uvođenje zelenog poslovanj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AAC06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osigurana </w:t>
            </w:r>
            <w:r w:rsidR="007B5B7D" w:rsidRPr="008D043F">
              <w:rPr>
                <w:rFonts w:asciiTheme="minorHAnsi" w:hAnsiTheme="minorHAnsi" w:cstheme="minorHAnsi"/>
                <w:sz w:val="18"/>
                <w:szCs w:val="18"/>
                <w:lang w:val="hr-HR" w:bidi="en-US"/>
              </w:rPr>
              <w:t xml:space="preserve">finansijska </w:t>
            </w:r>
            <w:r w:rsidRPr="008D043F">
              <w:rPr>
                <w:rFonts w:asciiTheme="minorHAnsi" w:hAnsiTheme="minorHAnsi" w:cstheme="minorHAnsi"/>
                <w:sz w:val="18"/>
                <w:szCs w:val="18"/>
                <w:lang w:val="hr-HR" w:bidi="en-US"/>
              </w:rPr>
              <w:t>podršk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A34F1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a </w:t>
            </w:r>
            <w:r w:rsidR="007B5B7D" w:rsidRPr="008D043F">
              <w:rPr>
                <w:rFonts w:asciiTheme="minorHAnsi" w:hAnsiTheme="minorHAnsi" w:cstheme="minorHAnsi"/>
                <w:sz w:val="18"/>
                <w:szCs w:val="18"/>
                <w:lang w:val="hr-HR" w:bidi="en-US"/>
              </w:rPr>
              <w:t xml:space="preserve">finansijska </w:t>
            </w:r>
            <w:r w:rsidRPr="008D043F">
              <w:rPr>
                <w:rFonts w:asciiTheme="minorHAnsi" w:hAnsiTheme="minorHAnsi" w:cstheme="minorHAnsi"/>
                <w:sz w:val="18"/>
                <w:szCs w:val="18"/>
                <w:lang w:val="hr-HR" w:bidi="en-US"/>
              </w:rPr>
              <w:t xml:space="preserve">podrška </w:t>
            </w:r>
            <w:r w:rsidRPr="008D043F">
              <w:rPr>
                <w:rFonts w:asciiTheme="minorHAnsi" w:eastAsia="Calibri" w:hAnsiTheme="minorHAnsi" w:cstheme="minorHAnsi"/>
                <w:sz w:val="18"/>
                <w:szCs w:val="18"/>
                <w:lang w:val="hr-HR"/>
              </w:rPr>
              <w:t>jačanju dobrovoljnih instrumenata za uvođenje zelenog poslovanja (kontinuirano – 2030.)</w:t>
            </w:r>
          </w:p>
        </w:tc>
      </w:tr>
      <w:tr w:rsidR="00CC447D" w:rsidRPr="008D043F" w14:paraId="04EED3A1"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31A96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73C720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Ekonomska i ekološka korist kroz uspješnije korištenje materijalnih resursa i kroz povećanje efikasnosti upravljanja,</w:t>
            </w:r>
            <w:r w:rsidRPr="008D043F">
              <w:rPr>
                <w:rFonts w:asciiTheme="minorHAnsi" w:hAnsiTheme="minorHAnsi" w:cstheme="minorHAnsi"/>
                <w:color w:val="000000" w:themeColor="text1"/>
                <w:sz w:val="18"/>
                <w:szCs w:val="18"/>
                <w:shd w:val="clear" w:color="auto" w:fill="FFFFFF"/>
                <w:lang w:val="hr-HR"/>
              </w:rPr>
              <w:t xml:space="preserve"> inovacije i saradnju između privatnog i naučnoistraživačkog sektora.  </w:t>
            </w:r>
          </w:p>
        </w:tc>
      </w:tr>
      <w:tr w:rsidR="00CC447D" w:rsidRPr="008D043F" w14:paraId="42339F54"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39889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F3A4FDE"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19 442 KM</w:t>
            </w:r>
          </w:p>
          <w:p w14:paraId="4B16BBE8" w14:textId="77777777" w:rsidR="00CC447D" w:rsidRPr="008D043F" w:rsidRDefault="007C269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 kombinacija</w:t>
            </w:r>
            <w:r w:rsidR="007B5B7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B5B7D"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7B5B7D"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4D6C567A"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74308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75C0A4" w14:textId="77777777" w:rsidR="00CC447D" w:rsidRPr="008D043F" w:rsidRDefault="004850B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4D98CFB2"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3E6CB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5DEC0D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3DB2FF52"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A64C67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71EA52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7B5B7D"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relevantnim institucijama u oblasti okoliša, Federalno ministarstvo privrede, Federalno ministarstvo razvoja, poduzetništva i obrta, Federalno ministarstvo energije, rudarstva i industrije, Federalno ministarstvo trgovine, javne institucije, privatni sektor</w:t>
            </w:r>
          </w:p>
        </w:tc>
      </w:tr>
      <w:tr w:rsidR="00CC447D" w:rsidRPr="008D043F" w14:paraId="6BEBF472"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F9B61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CA9CB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i poslovni sektor odgovorni za izradu i realizaciju AP/Mape puta, građani</w:t>
            </w:r>
          </w:p>
        </w:tc>
      </w:tr>
    </w:tbl>
    <w:p w14:paraId="560DA7EF"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409"/>
        <w:gridCol w:w="3292"/>
        <w:gridCol w:w="2664"/>
      </w:tblGrid>
      <w:tr w:rsidR="00CC447D" w:rsidRPr="008D043F" w14:paraId="069BC5BA"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4F052A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A0319A"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509C1105"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FD2FE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rioritet</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22DD99" w14:textId="3781C2EA"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7. Osigurati </w:t>
            </w:r>
            <w:r w:rsidR="007B5B7D" w:rsidRPr="008D043F">
              <w:rPr>
                <w:rFonts w:asciiTheme="minorHAnsi" w:hAnsiTheme="minorHAnsi" w:cstheme="minorHAnsi"/>
                <w:b/>
                <w:sz w:val="18"/>
                <w:szCs w:val="18"/>
                <w:lang w:val="hr-HR" w:eastAsia="zh-TW"/>
              </w:rPr>
              <w:t xml:space="preserve">finansijsku </w:t>
            </w:r>
            <w:r w:rsidRPr="008D043F">
              <w:rPr>
                <w:rFonts w:asciiTheme="minorHAnsi" w:hAnsiTheme="minorHAnsi" w:cstheme="minorHAnsi"/>
                <w:b/>
                <w:sz w:val="18"/>
                <w:szCs w:val="18"/>
                <w:lang w:val="hr-HR" w:eastAsia="zh-TW"/>
              </w:rPr>
              <w:t xml:space="preserve">održivost sektora okoliša u Federaciji </w:t>
            </w:r>
            <w:r w:rsidR="004A6C90" w:rsidRPr="008D043F">
              <w:rPr>
                <w:rFonts w:asciiTheme="minorHAnsi" w:hAnsiTheme="minorHAnsi" w:cstheme="minorHAnsi"/>
                <w:b/>
                <w:sz w:val="18"/>
                <w:szCs w:val="18"/>
                <w:lang w:val="hr-HR" w:eastAsia="zh-TW"/>
              </w:rPr>
              <w:t>BiH</w:t>
            </w:r>
          </w:p>
        </w:tc>
      </w:tr>
      <w:tr w:rsidR="00CC447D" w:rsidRPr="008D043F" w14:paraId="09746F56"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45CFE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447CCC"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86" w:name="_Hlk95008860"/>
            <w:r w:rsidRPr="008D043F">
              <w:rPr>
                <w:rFonts w:asciiTheme="minorHAnsi" w:eastAsia="Calibri" w:hAnsiTheme="minorHAnsi" w:cstheme="minorHAnsi"/>
                <w:b/>
                <w:sz w:val="18"/>
                <w:szCs w:val="18"/>
                <w:lang w:val="hr-HR"/>
              </w:rPr>
              <w:t>7.7.1. Efikasna i sveobuhvatna provedba postojećih ekonomskih instrumenata za okoliš</w:t>
            </w:r>
            <w:bookmarkEnd w:id="386"/>
          </w:p>
        </w:tc>
      </w:tr>
      <w:tr w:rsidR="00CC447D" w:rsidRPr="008D043F" w14:paraId="5ADFD8DE"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DFE5D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80903D" w14:textId="70EEC37B"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87" w:name="_Hlk95008881"/>
            <w:r w:rsidRPr="008D043F">
              <w:rPr>
                <w:rFonts w:asciiTheme="minorHAnsi" w:eastAsia="Calibri" w:hAnsiTheme="minorHAnsi" w:cstheme="minorHAnsi"/>
                <w:sz w:val="18"/>
                <w:szCs w:val="18"/>
                <w:lang w:val="hr-HR"/>
              </w:rPr>
              <w:t xml:space="preserve">Cilj ove mjere je da se osigura sveobuhvatna provedba postojećih ekonomskih instrumenata za okoliš. </w:t>
            </w:r>
            <w:bookmarkEnd w:id="387"/>
            <w:r w:rsidRPr="008D043F">
              <w:rPr>
                <w:rFonts w:asciiTheme="minorHAnsi" w:eastAsia="Calibri" w:hAnsiTheme="minorHAnsi" w:cstheme="minorHAnsi"/>
                <w:sz w:val="18"/>
                <w:szCs w:val="18"/>
                <w:lang w:val="hr-HR"/>
              </w:rPr>
              <w:t xml:space="preserve">Pri tome, odgovorne institucije redovno rade i transparentno objavljuju izvještaje o prikupljenim sredstvima i namjenskom utrošku sredstava od naknada. </w:t>
            </w:r>
            <w:bookmarkStart w:id="388" w:name="_Hlk94998555"/>
            <w:r w:rsidRPr="008D043F">
              <w:rPr>
                <w:rFonts w:asciiTheme="minorHAnsi" w:eastAsia="Calibri" w:hAnsiTheme="minorHAnsi" w:cstheme="minorHAnsi"/>
                <w:sz w:val="18"/>
                <w:szCs w:val="18"/>
                <w:lang w:val="hr-HR"/>
              </w:rPr>
              <w:t xml:space="preserve">Federalno ministarstvo </w:t>
            </w:r>
            <w:r w:rsidR="007B5B7D" w:rsidRPr="008D043F">
              <w:rPr>
                <w:rFonts w:asciiTheme="minorHAnsi" w:eastAsia="Calibri" w:hAnsiTheme="minorHAnsi" w:cstheme="minorHAnsi"/>
                <w:sz w:val="18"/>
                <w:szCs w:val="18"/>
                <w:lang w:val="hr-HR"/>
              </w:rPr>
              <w:t xml:space="preserve">finansija </w:t>
            </w:r>
            <w:r w:rsidRPr="008D043F">
              <w:rPr>
                <w:rFonts w:asciiTheme="minorHAnsi" w:eastAsia="Calibri" w:hAnsiTheme="minorHAnsi" w:cstheme="minorHAnsi"/>
                <w:sz w:val="18"/>
                <w:szCs w:val="18"/>
                <w:lang w:val="hr-HR"/>
              </w:rPr>
              <w:t xml:space="preserve">i Ministarstvo vanjske trgovine i ekonomskih odnosa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će biti uključeni u sve aspekte fiskalne politike u zaštiti okoliša (olakšice na uvoz pojedinih ekološki povoljnih proizvoda itd.)</w:t>
            </w:r>
            <w:bookmarkEnd w:id="388"/>
            <w:r w:rsidRPr="008D043F">
              <w:rPr>
                <w:rFonts w:asciiTheme="minorHAnsi" w:eastAsia="Calibri" w:hAnsiTheme="minorHAnsi" w:cstheme="minorHAnsi"/>
                <w:sz w:val="18"/>
                <w:szCs w:val="18"/>
                <w:lang w:val="hr-HR"/>
              </w:rPr>
              <w:t xml:space="preserve">. </w:t>
            </w:r>
            <w:bookmarkStart w:id="389" w:name="_Hlk95009001"/>
            <w:r w:rsidRPr="008D043F">
              <w:rPr>
                <w:rFonts w:asciiTheme="minorHAnsi" w:eastAsia="Calibri" w:hAnsiTheme="minorHAnsi" w:cstheme="minorHAnsi"/>
                <w:sz w:val="18"/>
                <w:szCs w:val="18"/>
                <w:lang w:val="hr-HR"/>
              </w:rPr>
              <w:t>Mjera uključuje i uvođenje svih naknada predviđenih Zakonom o Fondu Federacije B</w:t>
            </w:r>
            <w:r w:rsidR="004A6C90"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i drugim važećim propisima koji uređuju pojedine oblasti.</w:t>
            </w:r>
            <w:bookmarkEnd w:id="389"/>
          </w:p>
          <w:p w14:paraId="492A6407"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7A4C41B9" w14:textId="454EFF34" w:rsidR="00CC447D" w:rsidRPr="008D043F" w:rsidRDefault="00CC447D" w:rsidP="0068355A">
            <w:pPr>
              <w:numPr>
                <w:ilvl w:val="0"/>
                <w:numId w:val="200"/>
              </w:numPr>
              <w:spacing w:before="40" w:after="40" w:line="276" w:lineRule="auto"/>
              <w:ind w:left="454"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roz izmjene Zakona o Fondu Federacije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w:t>
            </w:r>
            <w:bookmarkStart w:id="390" w:name="_Hlk95008943"/>
            <w:r w:rsidRPr="008D043F">
              <w:rPr>
                <w:rFonts w:asciiTheme="minorHAnsi" w:eastAsia="Calibri" w:hAnsiTheme="minorHAnsi" w:cstheme="minorHAnsi"/>
                <w:sz w:val="18"/>
                <w:szCs w:val="18"/>
                <w:lang w:val="hr-HR"/>
              </w:rPr>
              <w:t xml:space="preserve">propisivanje obaveze izvještavanja svih </w:t>
            </w:r>
            <w:r w:rsidR="007B5B7D" w:rsidRPr="008D043F">
              <w:rPr>
                <w:rFonts w:asciiTheme="minorHAnsi" w:eastAsia="Calibri" w:hAnsiTheme="minorHAnsi" w:cstheme="minorHAnsi"/>
                <w:sz w:val="18"/>
                <w:szCs w:val="18"/>
                <w:lang w:val="hr-HR"/>
              </w:rPr>
              <w:t xml:space="preserve">nivoa </w:t>
            </w:r>
            <w:r w:rsidRPr="008D043F">
              <w:rPr>
                <w:rFonts w:asciiTheme="minorHAnsi" w:eastAsia="Calibri" w:hAnsiTheme="minorHAnsi" w:cstheme="minorHAnsi"/>
                <w:sz w:val="18"/>
                <w:szCs w:val="18"/>
                <w:lang w:val="hr-HR"/>
              </w:rPr>
              <w:t xml:space="preserve">vlasti </w:t>
            </w:r>
            <w:bookmarkEnd w:id="390"/>
            <w:r w:rsidRPr="008D043F">
              <w:rPr>
                <w:rFonts w:asciiTheme="minorHAnsi" w:eastAsia="Calibri" w:hAnsiTheme="minorHAnsi" w:cstheme="minorHAnsi"/>
                <w:sz w:val="18"/>
                <w:szCs w:val="18"/>
                <w:lang w:val="hr-HR"/>
              </w:rPr>
              <w:t xml:space="preserve">(uključujući kantone i lokalnu samoupravu (općine/gradove)) </w:t>
            </w:r>
            <w:bookmarkStart w:id="391" w:name="_Hlk95008953"/>
            <w:r w:rsidRPr="008D043F">
              <w:rPr>
                <w:rFonts w:asciiTheme="minorHAnsi" w:eastAsia="Calibri" w:hAnsiTheme="minorHAnsi" w:cstheme="minorHAnsi"/>
                <w:sz w:val="18"/>
                <w:szCs w:val="18"/>
                <w:lang w:val="hr-HR"/>
              </w:rPr>
              <w:t>o namjenskom utrošku sredstava za projekte zaštite okoliša</w:t>
            </w:r>
            <w:bookmarkEnd w:id="391"/>
            <w:r w:rsidRPr="008D043F">
              <w:rPr>
                <w:rFonts w:asciiTheme="minorHAnsi" w:eastAsia="Calibri" w:hAnsiTheme="minorHAnsi" w:cstheme="minorHAnsi"/>
                <w:sz w:val="18"/>
                <w:szCs w:val="18"/>
                <w:lang w:val="hr-HR"/>
              </w:rPr>
              <w:t xml:space="preserve"> i putem </w:t>
            </w:r>
            <w:r w:rsidRPr="008D043F">
              <w:rPr>
                <w:rFonts w:asciiTheme="minorHAnsi" w:eastAsia="Calibri" w:hAnsiTheme="minorHAnsi" w:cstheme="minorHAnsi"/>
                <w:i/>
                <w:sz w:val="18"/>
                <w:szCs w:val="18"/>
                <w:lang w:val="hr-HR"/>
              </w:rPr>
              <w:t>web</w:t>
            </w:r>
            <w:r w:rsidR="007B5B7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e Fonda </w:t>
            </w:r>
          </w:p>
          <w:p w14:paraId="5A824699" w14:textId="77777777" w:rsidR="00CC447D" w:rsidRPr="008D043F" w:rsidRDefault="00CC447D" w:rsidP="0068355A">
            <w:pPr>
              <w:numPr>
                <w:ilvl w:val="0"/>
                <w:numId w:val="200"/>
              </w:numPr>
              <w:spacing w:before="40" w:after="40" w:line="276" w:lineRule="auto"/>
              <w:ind w:left="454"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istemska analiza o vrstama naknada koje nisu kategorizirane kao okolišne, ali koje pokrivaju dijelom i okolišni aspekt (npr. koncesije, takse za upotrebu šuma, akcize za gorivo i dr.)</w:t>
            </w:r>
          </w:p>
          <w:p w14:paraId="52DB471A" w14:textId="77777777" w:rsidR="00CC447D" w:rsidRPr="008D043F" w:rsidRDefault="00CC447D" w:rsidP="0068355A">
            <w:pPr>
              <w:numPr>
                <w:ilvl w:val="0"/>
                <w:numId w:val="200"/>
              </w:numPr>
              <w:spacing w:before="40" w:after="40" w:line="276" w:lineRule="auto"/>
              <w:ind w:left="454" w:hanging="425"/>
              <w:contextualSpacing/>
              <w:rPr>
                <w:rFonts w:asciiTheme="minorHAnsi" w:eastAsia="Calibri" w:hAnsiTheme="minorHAnsi" w:cstheme="minorHAnsi"/>
                <w:sz w:val="18"/>
                <w:szCs w:val="18"/>
                <w:lang w:val="hr-HR"/>
              </w:rPr>
            </w:pPr>
            <w:bookmarkStart w:id="392" w:name="_Hlk95008972"/>
            <w:r w:rsidRPr="008D043F">
              <w:rPr>
                <w:rFonts w:asciiTheme="minorHAnsi" w:eastAsia="Calibri" w:hAnsiTheme="minorHAnsi" w:cstheme="minorHAnsi"/>
                <w:sz w:val="18"/>
                <w:szCs w:val="18"/>
                <w:lang w:val="hr-HR"/>
              </w:rPr>
              <w:t xml:space="preserve">Reforma svih vrsta naknada koje pokrivaju dijelom i okolišni aspekt </w:t>
            </w:r>
            <w:bookmarkEnd w:id="392"/>
            <w:r w:rsidRPr="008D043F">
              <w:rPr>
                <w:rFonts w:asciiTheme="minorHAnsi" w:eastAsia="Calibri" w:hAnsiTheme="minorHAnsi" w:cstheme="minorHAnsi"/>
                <w:sz w:val="18"/>
                <w:szCs w:val="18"/>
                <w:lang w:val="hr-HR"/>
              </w:rPr>
              <w:t xml:space="preserve">(na </w:t>
            </w:r>
            <w:r w:rsidR="007B5B7D"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analize, a kroz izmjenu postojeće regulative)</w:t>
            </w:r>
          </w:p>
          <w:p w14:paraId="4143A363" w14:textId="77777777" w:rsidR="00CC447D" w:rsidRPr="008D043F" w:rsidRDefault="00CC447D" w:rsidP="0068355A">
            <w:pPr>
              <w:numPr>
                <w:ilvl w:val="0"/>
                <w:numId w:val="200"/>
              </w:numPr>
              <w:spacing w:before="40" w:after="40" w:line="276" w:lineRule="auto"/>
              <w:ind w:left="454"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pisivanje naknade za korisnike okoliša, energijsku efikasnost, odlaganje otpada itd.</w:t>
            </w:r>
          </w:p>
        </w:tc>
      </w:tr>
      <w:tr w:rsidR="00CC447D" w:rsidRPr="008D043F" w14:paraId="073567EA"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8F969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78FEAF5"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EDC2476" w14:textId="77777777" w:rsidTr="006C74D1">
        <w:trPr>
          <w:trHeight w:val="567"/>
        </w:trPr>
        <w:tc>
          <w:tcPr>
            <w:tcW w:w="1467"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6E0243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DB4D1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B2A55A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240AA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BBAA57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B5B7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6A30B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219DE721"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E6FBB5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734887" w14:textId="77777777" w:rsidR="00CC447D" w:rsidRPr="008D043F" w:rsidRDefault="00CC447D" w:rsidP="0068355A">
            <w:pPr>
              <w:numPr>
                <w:ilvl w:val="0"/>
                <w:numId w:val="201"/>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855AF0" w:rsidRPr="008D043F">
              <w:rPr>
                <w:rFonts w:asciiTheme="minorHAnsi" w:eastAsia="Calibri" w:hAnsiTheme="minorHAnsi" w:cstheme="minorHAnsi"/>
                <w:sz w:val="18"/>
                <w:szCs w:val="18"/>
                <w:lang w:val="hr-HR"/>
              </w:rPr>
              <w:t xml:space="preserve">usvajanja </w:t>
            </w:r>
            <w:r w:rsidRPr="008D043F">
              <w:rPr>
                <w:rFonts w:asciiTheme="minorHAnsi" w:eastAsia="Calibri" w:hAnsiTheme="minorHAnsi" w:cstheme="minorHAnsi"/>
                <w:sz w:val="18"/>
                <w:szCs w:val="18"/>
                <w:lang w:val="hr-HR"/>
              </w:rPr>
              <w:t xml:space="preserve">izmjena </w:t>
            </w:r>
            <w:r w:rsidRPr="008D043F">
              <w:rPr>
                <w:rFonts w:asciiTheme="minorHAnsi" w:hAnsiTheme="minorHAnsi" w:cstheme="minorHAnsi"/>
                <w:sz w:val="18"/>
                <w:szCs w:val="18"/>
                <w:lang w:val="hr-HR" w:bidi="en-US"/>
              </w:rPr>
              <w:t>Zakona o fondu Federacije BiH</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B2654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usvojene izmjene</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E3D63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e izmjene Zakona o fondu Federacije BiH po kojem bi kantoni i općine/gradovi trebali izvještavati o namjenskom utrošku sredstava za projekte zaštite okoliša (2024.)</w:t>
            </w:r>
          </w:p>
        </w:tc>
      </w:tr>
      <w:tr w:rsidR="00CC447D" w:rsidRPr="008D043F" w14:paraId="60837FCE"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1B8AD1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D5057F" w14:textId="77777777" w:rsidR="00CC447D" w:rsidRPr="008D043F" w:rsidRDefault="00CC447D" w:rsidP="0068355A">
            <w:pPr>
              <w:numPr>
                <w:ilvl w:val="0"/>
                <w:numId w:val="201"/>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sistemske analize o vrstama naknada koje nisu kategorizirane kao okolišne, ali koje pokrivaju dijelom i okolišni aspekt</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40D78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rađena analiz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99B36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centralizirana i multisektorska sistemska analiza i identificirane sve vrste naknada koje nisu kategorizirane kao </w:t>
            </w:r>
            <w:r w:rsidRPr="008D043F">
              <w:rPr>
                <w:rFonts w:asciiTheme="minorHAnsi" w:hAnsiTheme="minorHAnsi" w:cstheme="minorHAnsi"/>
                <w:sz w:val="18"/>
                <w:szCs w:val="18"/>
                <w:lang w:val="hr-HR" w:bidi="en-US"/>
              </w:rPr>
              <w:lastRenderedPageBreak/>
              <w:t>okolišne, ali koje pokrivaju dijelom i okolišni aspekt (2023.)</w:t>
            </w:r>
          </w:p>
        </w:tc>
      </w:tr>
      <w:tr w:rsidR="00CC447D" w:rsidRPr="008D043F" w14:paraId="6A5BA476"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FCAED6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038EDF" w14:textId="77777777" w:rsidR="00CC447D" w:rsidRPr="008D043F" w:rsidRDefault="00CC447D" w:rsidP="0068355A">
            <w:pPr>
              <w:numPr>
                <w:ilvl w:val="0"/>
                <w:numId w:val="201"/>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reforme naknada koje pokrivaju dijelom i okolišni aspekt</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8CC8C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forma nije urađen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FFEE0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Kroz izmjenu postojeće regulative urađena reforma naknada (2028.)</w:t>
            </w:r>
          </w:p>
        </w:tc>
      </w:tr>
      <w:tr w:rsidR="00CC447D" w:rsidRPr="008D043F" w14:paraId="2F4CB719"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8C130F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7F3A83" w14:textId="77777777" w:rsidR="00CC447D" w:rsidRPr="008D043F" w:rsidRDefault="00CC447D" w:rsidP="0068355A">
            <w:pPr>
              <w:numPr>
                <w:ilvl w:val="0"/>
                <w:numId w:val="201"/>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propisivanja naknade za korisnike okoliša, energijsku efikasnost, odlaganje otpada itd.</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F4667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knade za korisnike okoliša, energijsku efikasnost, odlaganje otpada nisu propisane</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0BC9E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pisane naknade za korisnike okoliša, energijsku efikasnost, odlaganje otpada itd. (2030.+)</w:t>
            </w:r>
          </w:p>
        </w:tc>
      </w:tr>
      <w:tr w:rsidR="00CC447D" w:rsidRPr="008D043F" w14:paraId="3BABC47E"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19055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3ED8FA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odgovornosti svih </w:t>
            </w:r>
            <w:r w:rsidR="00855AF0" w:rsidRPr="008D043F">
              <w:rPr>
                <w:rFonts w:asciiTheme="minorHAnsi" w:hAnsiTheme="minorHAnsi" w:cstheme="minorHAnsi"/>
                <w:sz w:val="18"/>
                <w:szCs w:val="18"/>
                <w:lang w:val="hr-HR" w:bidi="en-US"/>
              </w:rPr>
              <w:t xml:space="preserve">nivoa </w:t>
            </w:r>
            <w:r w:rsidRPr="008D043F">
              <w:rPr>
                <w:rFonts w:asciiTheme="minorHAnsi" w:hAnsiTheme="minorHAnsi" w:cstheme="minorHAnsi"/>
                <w:sz w:val="18"/>
                <w:szCs w:val="18"/>
                <w:lang w:val="hr-HR" w:bidi="en-US"/>
              </w:rPr>
              <w:t xml:space="preserve">vlasti u oblasti zaštite okoliša, kao i bolja finansijska održivost sektora </w:t>
            </w:r>
          </w:p>
        </w:tc>
      </w:tr>
      <w:tr w:rsidR="00CC447D" w:rsidRPr="008D043F" w14:paraId="1C435C2D"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9DE7A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FCD796B"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2 717 KM</w:t>
            </w:r>
          </w:p>
          <w:p w14:paraId="58B7BFBB" w14:textId="77777777" w:rsidR="00CC447D"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855AF0"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CC447D" w:rsidRPr="008D043F" w14:paraId="1EE86E35"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33EBC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5E8614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09FDE1F2"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D8AE6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A8C79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6FAD44AB"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BD1BE9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8892069" w14:textId="285F8E75"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855AF0"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Federalnim ministarstvom </w:t>
            </w:r>
            <w:r w:rsidR="00855AF0" w:rsidRPr="008D043F">
              <w:rPr>
                <w:rFonts w:asciiTheme="minorHAnsi" w:hAnsiTheme="minorHAnsi" w:cstheme="minorHAnsi"/>
                <w:sz w:val="18"/>
                <w:szCs w:val="18"/>
                <w:lang w:val="hr-HR" w:bidi="en-US"/>
              </w:rPr>
              <w:t>finansija</w:t>
            </w:r>
            <w:r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Ministarstvom vanjske trgovine i ekonomskih odnosa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stručni tim imenovan od Vlade Federacije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w:t>
            </w:r>
            <w:r w:rsidR="00855AF0" w:rsidRPr="008D043F">
              <w:rPr>
                <w:rFonts w:asciiTheme="minorHAnsi" w:eastAsia="Calibri" w:hAnsiTheme="minorHAnsi" w:cstheme="minorHAnsi"/>
                <w:sz w:val="18"/>
                <w:szCs w:val="18"/>
                <w:lang w:val="hr-HR"/>
              </w:rPr>
              <w:t xml:space="preserve">ministarstva </w:t>
            </w:r>
            <w:r w:rsidRPr="008D043F">
              <w:rPr>
                <w:rFonts w:asciiTheme="minorHAnsi" w:eastAsia="Calibri" w:hAnsiTheme="minorHAnsi" w:cstheme="minorHAnsi"/>
                <w:sz w:val="18"/>
                <w:szCs w:val="18"/>
                <w:lang w:val="hr-HR"/>
              </w:rPr>
              <w:t>nadležna za energijsku efikasnost</w:t>
            </w:r>
          </w:p>
        </w:tc>
      </w:tr>
      <w:tr w:rsidR="00CC447D" w:rsidRPr="008D043F" w14:paraId="2BE35102"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303CD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69C0E7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privredni subjekti i građani koji imaju obavezu plaćanja naknada i drugih instrumenata i koji imaju korist od projekata koji se </w:t>
            </w:r>
            <w:r w:rsidR="00855AF0" w:rsidRPr="008D043F">
              <w:rPr>
                <w:rFonts w:asciiTheme="minorHAnsi" w:hAnsiTheme="minorHAnsi" w:cstheme="minorHAnsi"/>
                <w:sz w:val="18"/>
                <w:szCs w:val="18"/>
                <w:lang w:val="hr-HR" w:bidi="en-US"/>
              </w:rPr>
              <w:t xml:space="preserve">finansiraju </w:t>
            </w:r>
            <w:r w:rsidRPr="008D043F">
              <w:rPr>
                <w:rFonts w:asciiTheme="minorHAnsi" w:hAnsiTheme="minorHAnsi" w:cstheme="minorHAnsi"/>
                <w:sz w:val="18"/>
                <w:szCs w:val="18"/>
                <w:lang w:val="hr-HR" w:bidi="en-US"/>
              </w:rPr>
              <w:t>prikupljenim sredstvima</w:t>
            </w:r>
          </w:p>
        </w:tc>
      </w:tr>
    </w:tbl>
    <w:p w14:paraId="4AA77D89"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409"/>
        <w:gridCol w:w="3292"/>
        <w:gridCol w:w="2664"/>
      </w:tblGrid>
      <w:tr w:rsidR="00CC447D" w:rsidRPr="008D043F" w14:paraId="599B49D1" w14:textId="77777777" w:rsidTr="006C74D1">
        <w:trPr>
          <w:trHeight w:val="567"/>
        </w:trPr>
        <w:tc>
          <w:tcPr>
            <w:tcW w:w="1467" w:type="pct"/>
            <w:shd w:val="clear" w:color="auto" w:fill="009D73"/>
            <w:vAlign w:val="center"/>
          </w:tcPr>
          <w:p w14:paraId="1687D95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shd w:val="clear" w:color="auto" w:fill="FFFFFF"/>
            <w:vAlign w:val="center"/>
          </w:tcPr>
          <w:p w14:paraId="74AADADD"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572367C7" w14:textId="77777777" w:rsidTr="006C74D1">
        <w:trPr>
          <w:trHeight w:val="567"/>
        </w:trPr>
        <w:tc>
          <w:tcPr>
            <w:tcW w:w="1467" w:type="pct"/>
            <w:shd w:val="clear" w:color="auto" w:fill="009D73"/>
            <w:vAlign w:val="center"/>
          </w:tcPr>
          <w:p w14:paraId="356BC8B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shd w:val="clear" w:color="auto" w:fill="FFFFFF"/>
            <w:vAlign w:val="center"/>
          </w:tcPr>
          <w:p w14:paraId="0300F77F" w14:textId="4158313A"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7. Osigurati </w:t>
            </w:r>
            <w:r w:rsidR="00855AF0" w:rsidRPr="008D043F">
              <w:rPr>
                <w:rFonts w:asciiTheme="minorHAnsi" w:hAnsiTheme="minorHAnsi" w:cstheme="minorHAnsi"/>
                <w:b/>
                <w:sz w:val="18"/>
                <w:szCs w:val="18"/>
                <w:lang w:val="hr-HR" w:eastAsia="zh-TW"/>
              </w:rPr>
              <w:t xml:space="preserve">finansijsku </w:t>
            </w:r>
            <w:r w:rsidRPr="008D043F">
              <w:rPr>
                <w:rFonts w:asciiTheme="minorHAnsi" w:hAnsiTheme="minorHAnsi" w:cstheme="minorHAnsi"/>
                <w:b/>
                <w:sz w:val="18"/>
                <w:szCs w:val="18"/>
                <w:lang w:val="hr-HR" w:eastAsia="zh-TW"/>
              </w:rPr>
              <w:t>održivost sektora okoliša u Federaciji B</w:t>
            </w:r>
            <w:r w:rsidR="00706371" w:rsidRPr="008D043F">
              <w:rPr>
                <w:rFonts w:asciiTheme="minorHAnsi" w:hAnsiTheme="minorHAnsi" w:cstheme="minorHAnsi"/>
                <w:b/>
                <w:sz w:val="18"/>
                <w:szCs w:val="18"/>
                <w:lang w:val="hr-HR" w:eastAsia="zh-TW"/>
              </w:rPr>
              <w:t>iH</w:t>
            </w:r>
          </w:p>
        </w:tc>
      </w:tr>
      <w:tr w:rsidR="00CC447D" w:rsidRPr="008D043F" w14:paraId="545CA4D1" w14:textId="77777777" w:rsidTr="006C74D1">
        <w:trPr>
          <w:trHeight w:val="567"/>
        </w:trPr>
        <w:tc>
          <w:tcPr>
            <w:tcW w:w="1467" w:type="pct"/>
            <w:shd w:val="clear" w:color="auto" w:fill="009D73"/>
            <w:vAlign w:val="center"/>
          </w:tcPr>
          <w:p w14:paraId="0451105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shd w:val="clear" w:color="auto" w:fill="FFFFFF"/>
            <w:vAlign w:val="center"/>
          </w:tcPr>
          <w:p w14:paraId="34EBC7CC"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93" w:name="_Hlk95009023"/>
            <w:r w:rsidRPr="008D043F">
              <w:rPr>
                <w:rFonts w:asciiTheme="minorHAnsi" w:eastAsia="Calibri" w:hAnsiTheme="minorHAnsi" w:cstheme="minorHAnsi"/>
                <w:b/>
                <w:sz w:val="18"/>
                <w:szCs w:val="18"/>
                <w:lang w:val="hr-HR"/>
              </w:rPr>
              <w:t>7.7.2. Uvođenje novih inovativni</w:t>
            </w:r>
            <w:r w:rsidR="00855AF0" w:rsidRPr="008D043F">
              <w:rPr>
                <w:rFonts w:asciiTheme="minorHAnsi" w:eastAsia="Calibri" w:hAnsiTheme="minorHAnsi" w:cstheme="minorHAnsi"/>
                <w:b/>
                <w:sz w:val="18"/>
                <w:szCs w:val="18"/>
                <w:lang w:val="hr-HR"/>
              </w:rPr>
              <w:t>h</w:t>
            </w:r>
            <w:r w:rsidRPr="008D043F">
              <w:rPr>
                <w:rFonts w:asciiTheme="minorHAnsi" w:eastAsia="Calibri" w:hAnsiTheme="minorHAnsi" w:cstheme="minorHAnsi"/>
                <w:b/>
                <w:sz w:val="18"/>
                <w:szCs w:val="18"/>
                <w:lang w:val="hr-HR"/>
              </w:rPr>
              <w:t xml:space="preserve"> i poticajni</w:t>
            </w:r>
            <w:r w:rsidR="00855AF0" w:rsidRPr="008D043F">
              <w:rPr>
                <w:rFonts w:asciiTheme="minorHAnsi" w:eastAsia="Calibri" w:hAnsiTheme="minorHAnsi" w:cstheme="minorHAnsi"/>
                <w:b/>
                <w:sz w:val="18"/>
                <w:szCs w:val="18"/>
                <w:lang w:val="hr-HR"/>
              </w:rPr>
              <w:t>h</w:t>
            </w:r>
            <w:r w:rsidRPr="008D043F">
              <w:rPr>
                <w:rFonts w:asciiTheme="minorHAnsi" w:eastAsia="Calibri" w:hAnsiTheme="minorHAnsi" w:cstheme="minorHAnsi"/>
                <w:b/>
                <w:sz w:val="18"/>
                <w:szCs w:val="18"/>
                <w:lang w:val="hr-HR"/>
              </w:rPr>
              <w:t xml:space="preserve"> ekonomski</w:t>
            </w:r>
            <w:r w:rsidR="00855AF0" w:rsidRPr="008D043F">
              <w:rPr>
                <w:rFonts w:asciiTheme="minorHAnsi" w:eastAsia="Calibri" w:hAnsiTheme="minorHAnsi" w:cstheme="minorHAnsi"/>
                <w:b/>
                <w:sz w:val="18"/>
                <w:szCs w:val="18"/>
                <w:lang w:val="hr-HR"/>
              </w:rPr>
              <w:t>h</w:t>
            </w:r>
            <w:r w:rsidRPr="008D043F">
              <w:rPr>
                <w:rFonts w:asciiTheme="minorHAnsi" w:eastAsia="Calibri" w:hAnsiTheme="minorHAnsi" w:cstheme="minorHAnsi"/>
                <w:b/>
                <w:sz w:val="18"/>
                <w:szCs w:val="18"/>
                <w:lang w:val="hr-HR"/>
              </w:rPr>
              <w:t xml:space="preserve"> mehanizama za </w:t>
            </w:r>
            <w:r w:rsidR="00855AF0" w:rsidRPr="008D043F">
              <w:rPr>
                <w:rFonts w:asciiTheme="minorHAnsi" w:eastAsia="Calibri" w:hAnsiTheme="minorHAnsi" w:cstheme="minorHAnsi"/>
                <w:b/>
                <w:sz w:val="18"/>
                <w:szCs w:val="18"/>
                <w:lang w:val="hr-HR"/>
              </w:rPr>
              <w:t xml:space="preserve">finansiranje </w:t>
            </w:r>
            <w:r w:rsidRPr="008D043F">
              <w:rPr>
                <w:rFonts w:asciiTheme="minorHAnsi" w:eastAsia="Calibri" w:hAnsiTheme="minorHAnsi" w:cstheme="minorHAnsi"/>
                <w:b/>
                <w:sz w:val="18"/>
                <w:szCs w:val="18"/>
                <w:lang w:val="hr-HR"/>
              </w:rPr>
              <w:t>zaštite okoliša</w:t>
            </w:r>
            <w:bookmarkEnd w:id="393"/>
          </w:p>
        </w:tc>
      </w:tr>
      <w:tr w:rsidR="00CC447D" w:rsidRPr="008D043F" w14:paraId="3478720B" w14:textId="77777777" w:rsidTr="006C74D1">
        <w:trPr>
          <w:trHeight w:val="567"/>
        </w:trPr>
        <w:tc>
          <w:tcPr>
            <w:tcW w:w="1467" w:type="pct"/>
            <w:shd w:val="clear" w:color="auto" w:fill="009D73"/>
            <w:vAlign w:val="center"/>
          </w:tcPr>
          <w:p w14:paraId="012BB94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shd w:val="clear" w:color="auto" w:fill="FFFFFF"/>
            <w:vAlign w:val="center"/>
          </w:tcPr>
          <w:p w14:paraId="056E7F21"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94" w:name="_Hlk95009086"/>
            <w:r w:rsidRPr="008D043F">
              <w:rPr>
                <w:rFonts w:asciiTheme="minorHAnsi" w:eastAsia="Calibri" w:hAnsiTheme="minorHAnsi" w:cstheme="minorHAnsi"/>
                <w:sz w:val="18"/>
                <w:szCs w:val="18"/>
                <w:lang w:val="hr-HR"/>
              </w:rPr>
              <w:t xml:space="preserve">Cilj ove mjere je da se uvedu novi inovativni i poticajni ekonomski mehanizmi za </w:t>
            </w:r>
            <w:r w:rsidR="00855AF0" w:rsidRPr="008D043F">
              <w:rPr>
                <w:rFonts w:asciiTheme="minorHAnsi" w:eastAsia="Calibri" w:hAnsiTheme="minorHAnsi" w:cstheme="minorHAnsi"/>
                <w:sz w:val="18"/>
                <w:szCs w:val="18"/>
                <w:lang w:val="hr-HR"/>
              </w:rPr>
              <w:t xml:space="preserve">finansiranje </w:t>
            </w:r>
            <w:r w:rsidRPr="008D043F">
              <w:rPr>
                <w:rFonts w:asciiTheme="minorHAnsi" w:eastAsia="Calibri" w:hAnsiTheme="minorHAnsi" w:cstheme="minorHAnsi"/>
                <w:sz w:val="18"/>
                <w:szCs w:val="18"/>
                <w:lang w:val="hr-HR"/>
              </w:rPr>
              <w:t>zaštite okoliša.</w:t>
            </w:r>
            <w:bookmarkEnd w:id="394"/>
          </w:p>
          <w:p w14:paraId="7B0FD546"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2975E449" w14:textId="77777777" w:rsidR="004826D8" w:rsidRPr="008D043F" w:rsidRDefault="00CC447D" w:rsidP="0068355A">
            <w:pPr>
              <w:numPr>
                <w:ilvl w:val="0"/>
                <w:numId w:val="202"/>
              </w:numPr>
              <w:spacing w:before="40" w:after="40" w:line="276" w:lineRule="auto"/>
              <w:ind w:left="454" w:hanging="283"/>
              <w:contextualSpacing/>
              <w:rPr>
                <w:rFonts w:asciiTheme="minorHAnsi" w:eastAsia="Calibri" w:hAnsiTheme="minorHAnsi" w:cstheme="minorHAnsi"/>
                <w:sz w:val="18"/>
                <w:szCs w:val="18"/>
                <w:lang w:val="hr-HR"/>
              </w:rPr>
            </w:pPr>
            <w:bookmarkStart w:id="395" w:name="_Hlk95009106"/>
            <w:r w:rsidRPr="008D043F">
              <w:rPr>
                <w:rFonts w:asciiTheme="minorHAnsi" w:eastAsia="Calibri" w:hAnsiTheme="minorHAnsi" w:cstheme="minorHAnsi"/>
                <w:sz w:val="18"/>
                <w:szCs w:val="18"/>
                <w:lang w:val="hr-HR"/>
              </w:rPr>
              <w:t xml:space="preserve">Kreiranje novih ekonomskih instrumenta za zaštitu okoliša, vodeći računa o marginaliziranim </w:t>
            </w:r>
            <w:r w:rsidR="00855AF0" w:rsidRPr="008D043F">
              <w:rPr>
                <w:rFonts w:asciiTheme="minorHAnsi" w:eastAsia="Calibri" w:hAnsiTheme="minorHAnsi" w:cstheme="minorHAnsi"/>
                <w:sz w:val="18"/>
                <w:szCs w:val="18"/>
                <w:lang w:val="hr-HR"/>
              </w:rPr>
              <w:t xml:space="preserve">grupama </w:t>
            </w:r>
            <w:r w:rsidRPr="008D043F">
              <w:rPr>
                <w:rFonts w:asciiTheme="minorHAnsi" w:eastAsia="Calibri" w:hAnsiTheme="minorHAnsi" w:cstheme="minorHAnsi"/>
                <w:sz w:val="18"/>
                <w:szCs w:val="18"/>
                <w:lang w:val="hr-HR"/>
              </w:rPr>
              <w:t xml:space="preserve">i principima rodno-odgovornog </w:t>
            </w:r>
            <w:r w:rsidR="00855AF0" w:rsidRPr="008D043F">
              <w:rPr>
                <w:rFonts w:asciiTheme="minorHAnsi" w:eastAsia="Calibri" w:hAnsiTheme="minorHAnsi" w:cstheme="minorHAnsi"/>
                <w:sz w:val="18"/>
                <w:szCs w:val="18"/>
                <w:lang w:val="hr-HR"/>
              </w:rPr>
              <w:t xml:space="preserve">finansiranja </w:t>
            </w:r>
            <w:r w:rsidRPr="008D043F">
              <w:rPr>
                <w:rFonts w:asciiTheme="minorHAnsi" w:eastAsia="Calibri" w:hAnsiTheme="minorHAnsi" w:cstheme="minorHAnsi"/>
                <w:sz w:val="18"/>
                <w:szCs w:val="18"/>
                <w:lang w:val="hr-HR"/>
              </w:rPr>
              <w:t>okolišnih projekata</w:t>
            </w:r>
            <w:bookmarkEnd w:id="395"/>
            <w:r w:rsidRPr="008D043F">
              <w:rPr>
                <w:rFonts w:asciiTheme="minorHAnsi" w:eastAsia="Calibri" w:hAnsiTheme="minorHAnsi" w:cstheme="minorHAnsi"/>
                <w:sz w:val="18"/>
                <w:szCs w:val="18"/>
                <w:lang w:val="hr-HR"/>
              </w:rPr>
              <w:t xml:space="preserve">. Ovo uključuje uvođenje </w:t>
            </w:r>
            <w:r w:rsidR="00855AF0" w:rsidRPr="008D043F">
              <w:rPr>
                <w:rFonts w:asciiTheme="minorHAnsi" w:eastAsia="Calibri" w:hAnsiTheme="minorHAnsi" w:cstheme="minorHAnsi"/>
                <w:sz w:val="18"/>
                <w:szCs w:val="18"/>
                <w:lang w:val="hr-HR"/>
              </w:rPr>
              <w:t xml:space="preserve">finansijskih </w:t>
            </w:r>
            <w:r w:rsidRPr="008D043F">
              <w:rPr>
                <w:rFonts w:asciiTheme="minorHAnsi" w:eastAsia="Calibri" w:hAnsiTheme="minorHAnsi" w:cstheme="minorHAnsi"/>
                <w:sz w:val="18"/>
                <w:szCs w:val="18"/>
                <w:lang w:val="hr-HR"/>
              </w:rPr>
              <w:t xml:space="preserve">alokacija za specifično ciljane </w:t>
            </w:r>
            <w:r w:rsidRPr="008D043F">
              <w:rPr>
                <w:rFonts w:asciiTheme="minorHAnsi" w:eastAsia="Calibri" w:hAnsiTheme="minorHAnsi" w:cstheme="minorHAnsi"/>
                <w:sz w:val="18"/>
                <w:szCs w:val="18"/>
                <w:lang w:val="hr-HR"/>
              </w:rPr>
              <w:lastRenderedPageBreak/>
              <w:t>intervencije za unaprjeđivanje društvene jednakosti i rodne ravnopravnosti, za ekonomsko osnaživanje ranjivih društvenih grupa, naročito žena, u oblasti tzv. zelenog poduzetništva</w:t>
            </w:r>
            <w:bookmarkStart w:id="396" w:name="_Hlk95009121"/>
          </w:p>
          <w:p w14:paraId="2AC396DE" w14:textId="77777777" w:rsidR="004826D8" w:rsidRPr="008D043F" w:rsidRDefault="00CC447D" w:rsidP="0068355A">
            <w:pPr>
              <w:numPr>
                <w:ilvl w:val="0"/>
                <w:numId w:val="202"/>
              </w:numPr>
              <w:spacing w:before="40" w:after="40" w:line="276" w:lineRule="auto"/>
              <w:ind w:left="454"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naprjeđenje postojećih i uvođenje novih revolving fondova, subvencija i dr. mehanizama za oblast zaštite okoliša</w:t>
            </w:r>
            <w:bookmarkEnd w:id="396"/>
            <w:r w:rsidRPr="008D043F">
              <w:rPr>
                <w:rFonts w:asciiTheme="minorHAnsi" w:eastAsia="Calibri" w:hAnsiTheme="minorHAnsi" w:cstheme="minorHAnsi"/>
                <w:sz w:val="18"/>
                <w:szCs w:val="18"/>
                <w:lang w:val="hr-HR"/>
              </w:rPr>
              <w:t>, tamo gdje je to moguće</w:t>
            </w:r>
            <w:bookmarkStart w:id="397" w:name="_Hlk95009133"/>
          </w:p>
          <w:p w14:paraId="2C7F8E07" w14:textId="77777777" w:rsidR="00CC447D" w:rsidRPr="008D043F" w:rsidRDefault="00CC447D" w:rsidP="0068355A">
            <w:pPr>
              <w:numPr>
                <w:ilvl w:val="0"/>
                <w:numId w:val="202"/>
              </w:numPr>
              <w:spacing w:before="40" w:after="40" w:line="276" w:lineRule="auto"/>
              <w:ind w:left="454"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ključivanje privrede/privatnog sektora u prikupljanje sredstava (</w:t>
            </w:r>
            <w:r w:rsidRPr="008D043F">
              <w:rPr>
                <w:rFonts w:asciiTheme="minorHAnsi" w:eastAsia="Calibri" w:hAnsiTheme="minorHAnsi" w:cstheme="minorHAnsi"/>
                <w:i/>
                <w:sz w:val="18"/>
                <w:szCs w:val="18"/>
                <w:lang w:val="hr-HR"/>
              </w:rPr>
              <w:t>fund-raising</w:t>
            </w:r>
            <w:r w:rsidRPr="008D043F">
              <w:rPr>
                <w:rFonts w:asciiTheme="minorHAnsi" w:eastAsia="Calibri" w:hAnsiTheme="minorHAnsi" w:cstheme="minorHAnsi"/>
                <w:sz w:val="18"/>
                <w:szCs w:val="18"/>
                <w:lang w:val="hr-HR"/>
              </w:rPr>
              <w:t>) za projekte zaštite okoliša</w:t>
            </w:r>
            <w:bookmarkEnd w:id="397"/>
            <w:r w:rsidRPr="008D043F">
              <w:rPr>
                <w:rFonts w:asciiTheme="minorHAnsi" w:eastAsia="Calibri" w:hAnsiTheme="minorHAnsi" w:cstheme="minorHAnsi"/>
                <w:sz w:val="18"/>
                <w:szCs w:val="18"/>
                <w:lang w:val="hr-HR"/>
              </w:rPr>
              <w:t>, pogotovo očuvanja bioraznolikosti i zaštićenih područja</w:t>
            </w:r>
          </w:p>
        </w:tc>
      </w:tr>
      <w:tr w:rsidR="00CC447D" w:rsidRPr="008D043F" w14:paraId="5356FD88" w14:textId="77777777" w:rsidTr="006C74D1">
        <w:trPr>
          <w:trHeight w:val="567"/>
        </w:trPr>
        <w:tc>
          <w:tcPr>
            <w:tcW w:w="1467" w:type="pct"/>
            <w:shd w:val="clear" w:color="auto" w:fill="009D73"/>
            <w:vAlign w:val="center"/>
          </w:tcPr>
          <w:p w14:paraId="0BBBDF2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shd w:val="clear" w:color="auto" w:fill="FFFFFF" w:themeFill="background1"/>
            <w:vAlign w:val="center"/>
          </w:tcPr>
          <w:p w14:paraId="416B7AE8"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06A15A30" w14:textId="77777777" w:rsidTr="006C74D1">
        <w:trPr>
          <w:trHeight w:val="567"/>
        </w:trPr>
        <w:tc>
          <w:tcPr>
            <w:tcW w:w="1467" w:type="pct"/>
            <w:vMerge w:val="restart"/>
            <w:shd w:val="clear" w:color="auto" w:fill="009D73"/>
            <w:vAlign w:val="center"/>
          </w:tcPr>
          <w:p w14:paraId="4B492FC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shd w:val="clear" w:color="auto" w:fill="009D73"/>
            <w:vAlign w:val="center"/>
          </w:tcPr>
          <w:p w14:paraId="51BB02A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E61388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shd w:val="clear" w:color="auto" w:fill="009D73"/>
            <w:vAlign w:val="center"/>
          </w:tcPr>
          <w:p w14:paraId="42C1680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0C1CDF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855AF0"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shd w:val="clear" w:color="auto" w:fill="009D73"/>
            <w:vAlign w:val="center"/>
          </w:tcPr>
          <w:p w14:paraId="760706E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4ABEE377" w14:textId="77777777" w:rsidTr="006C74D1">
        <w:trPr>
          <w:trHeight w:val="567"/>
        </w:trPr>
        <w:tc>
          <w:tcPr>
            <w:tcW w:w="1467" w:type="pct"/>
            <w:vMerge/>
            <w:shd w:val="clear" w:color="auto" w:fill="009D73"/>
            <w:vAlign w:val="center"/>
          </w:tcPr>
          <w:p w14:paraId="770D9DC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606BD4C8" w14:textId="77777777" w:rsidR="00CC447D" w:rsidRPr="008D043F" w:rsidRDefault="00CC447D" w:rsidP="0068355A">
            <w:pPr>
              <w:numPr>
                <w:ilvl w:val="0"/>
                <w:numId w:val="203"/>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2) </w:t>
            </w:r>
            <w:r w:rsidR="00855AF0" w:rsidRPr="008D043F">
              <w:rPr>
                <w:rFonts w:asciiTheme="minorHAnsi" w:eastAsia="Calibri" w:hAnsiTheme="minorHAnsi" w:cstheme="minorHAnsi"/>
                <w:sz w:val="18"/>
                <w:szCs w:val="18"/>
                <w:lang w:val="hr-HR"/>
              </w:rPr>
              <w:t xml:space="preserve">Stepen </w:t>
            </w:r>
            <w:r w:rsidRPr="008D043F">
              <w:rPr>
                <w:rFonts w:asciiTheme="minorHAnsi" w:eastAsia="Calibri" w:hAnsiTheme="minorHAnsi" w:cstheme="minorHAnsi"/>
                <w:sz w:val="18"/>
                <w:szCs w:val="18"/>
                <w:lang w:val="hr-HR"/>
              </w:rPr>
              <w:t>unaprjeđenja postojećih i uspostave novih ekonomskih instrumenata za zaštitu okoliša koji su poticajni za ciljne grupe</w:t>
            </w:r>
          </w:p>
        </w:tc>
        <w:tc>
          <w:tcPr>
            <w:tcW w:w="1242" w:type="pct"/>
            <w:shd w:val="clear" w:color="auto" w:fill="FFFFFF"/>
            <w:vAlign w:val="center"/>
          </w:tcPr>
          <w:p w14:paraId="23CEDAB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a zastupljenost mehanizama koji su </w:t>
            </w:r>
            <w:r w:rsidRPr="008D043F">
              <w:rPr>
                <w:rFonts w:asciiTheme="minorHAnsi" w:eastAsia="Calibri" w:hAnsiTheme="minorHAnsi" w:cstheme="minorHAnsi"/>
                <w:sz w:val="18"/>
                <w:szCs w:val="18"/>
                <w:lang w:val="hr-HR"/>
              </w:rPr>
              <w:t>poticajni za ciljne grupe</w:t>
            </w:r>
          </w:p>
        </w:tc>
        <w:tc>
          <w:tcPr>
            <w:tcW w:w="1005" w:type="pct"/>
            <w:shd w:val="clear" w:color="auto" w:fill="FFFFFF"/>
            <w:vAlign w:val="center"/>
          </w:tcPr>
          <w:p w14:paraId="51A8909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ijeđeni postojeći i uvedeni novi ekonomski instrumenti za zaštitu okoliša (2030.)</w:t>
            </w:r>
          </w:p>
        </w:tc>
      </w:tr>
      <w:tr w:rsidR="00CC447D" w:rsidRPr="008D043F" w14:paraId="200C8A43" w14:textId="77777777" w:rsidTr="006C74D1">
        <w:trPr>
          <w:trHeight w:val="567"/>
        </w:trPr>
        <w:tc>
          <w:tcPr>
            <w:tcW w:w="1467" w:type="pct"/>
            <w:vMerge/>
            <w:shd w:val="clear" w:color="auto" w:fill="009D73"/>
            <w:vAlign w:val="center"/>
          </w:tcPr>
          <w:p w14:paraId="18292F7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7F0DA20B" w14:textId="77777777" w:rsidR="00CC447D" w:rsidRPr="008D043F" w:rsidRDefault="00CC447D" w:rsidP="0068355A">
            <w:pPr>
              <w:spacing w:before="40" w:after="40" w:line="276" w:lineRule="auto"/>
              <w:ind w:left="265" w:hanging="26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3)  Uključenost privrednih subjekata u prikupljanje sredstava za projekte zaštite okoliša</w:t>
            </w:r>
          </w:p>
        </w:tc>
        <w:tc>
          <w:tcPr>
            <w:tcW w:w="1242" w:type="pct"/>
            <w:shd w:val="clear" w:color="auto" w:fill="FFFFFF"/>
            <w:vAlign w:val="center"/>
          </w:tcPr>
          <w:p w14:paraId="490E6F5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vredni subjekti nisu aktivno uključeni</w:t>
            </w:r>
          </w:p>
        </w:tc>
        <w:tc>
          <w:tcPr>
            <w:tcW w:w="1005" w:type="pct"/>
            <w:shd w:val="clear" w:color="auto" w:fill="FFFFFF"/>
            <w:vAlign w:val="center"/>
          </w:tcPr>
          <w:p w14:paraId="49D2337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ivredni subjekti aktivno uključeni u prikupljanje sredstava i </w:t>
            </w:r>
            <w:r w:rsidR="00855AF0" w:rsidRPr="008D043F">
              <w:rPr>
                <w:rFonts w:asciiTheme="minorHAnsi" w:hAnsiTheme="minorHAnsi" w:cstheme="minorHAnsi"/>
                <w:sz w:val="18"/>
                <w:szCs w:val="18"/>
                <w:lang w:val="hr-HR" w:bidi="en-US"/>
              </w:rPr>
              <w:t xml:space="preserve">učestvuju </w:t>
            </w:r>
            <w:r w:rsidRPr="008D043F">
              <w:rPr>
                <w:rFonts w:asciiTheme="minorHAnsi" w:hAnsiTheme="minorHAnsi" w:cstheme="minorHAnsi"/>
                <w:sz w:val="18"/>
                <w:szCs w:val="18"/>
                <w:lang w:val="hr-HR" w:bidi="en-US"/>
              </w:rPr>
              <w:t>u realizaciji projekata zaštite okoliša,</w:t>
            </w:r>
            <w:r w:rsidRPr="008D043F">
              <w:rPr>
                <w:rFonts w:asciiTheme="minorHAnsi" w:eastAsia="Calibri" w:hAnsiTheme="minorHAnsi" w:cstheme="minorHAnsi"/>
                <w:sz w:val="18"/>
                <w:szCs w:val="18"/>
                <w:lang w:val="hr-HR"/>
              </w:rPr>
              <w:t xml:space="preserve"> očuvanja bioraznolikosti i zaštićenih područja(2030.)</w:t>
            </w:r>
            <w:r w:rsidRPr="008D043F">
              <w:rPr>
                <w:rFonts w:asciiTheme="minorHAnsi" w:hAnsiTheme="minorHAnsi" w:cstheme="minorHAnsi"/>
                <w:sz w:val="18"/>
                <w:szCs w:val="18"/>
                <w:lang w:val="hr-HR" w:bidi="en-US"/>
              </w:rPr>
              <w:t xml:space="preserve"> </w:t>
            </w:r>
          </w:p>
        </w:tc>
      </w:tr>
      <w:tr w:rsidR="00CC447D" w:rsidRPr="008D043F" w14:paraId="26F8F903" w14:textId="77777777" w:rsidTr="006C74D1">
        <w:trPr>
          <w:trHeight w:val="567"/>
        </w:trPr>
        <w:tc>
          <w:tcPr>
            <w:tcW w:w="1467" w:type="pct"/>
            <w:shd w:val="clear" w:color="auto" w:fill="009D73"/>
            <w:vAlign w:val="center"/>
          </w:tcPr>
          <w:p w14:paraId="1C20EAC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33" w:type="pct"/>
            <w:gridSpan w:val="3"/>
            <w:shd w:val="clear" w:color="auto" w:fill="FFFFFF"/>
            <w:vAlign w:val="center"/>
          </w:tcPr>
          <w:p w14:paraId="35DAD3B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o strateško upravljanje i efikasnije finansiranje zaštite okoliša </w:t>
            </w:r>
          </w:p>
        </w:tc>
      </w:tr>
      <w:tr w:rsidR="00CC447D" w:rsidRPr="008D043F" w14:paraId="264D4A35" w14:textId="77777777" w:rsidTr="006C74D1">
        <w:trPr>
          <w:trHeight w:val="567"/>
        </w:trPr>
        <w:tc>
          <w:tcPr>
            <w:tcW w:w="1467" w:type="pct"/>
            <w:shd w:val="clear" w:color="auto" w:fill="009D73"/>
            <w:vAlign w:val="center"/>
          </w:tcPr>
          <w:p w14:paraId="3875A04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33" w:type="pct"/>
            <w:gridSpan w:val="3"/>
            <w:shd w:val="clear" w:color="auto" w:fill="FFFFFF"/>
            <w:vAlign w:val="center"/>
          </w:tcPr>
          <w:p w14:paraId="1392F334"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01 036 KM</w:t>
            </w:r>
          </w:p>
          <w:p w14:paraId="0788CDD6" w14:textId="77777777" w:rsidR="00CC447D"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 </w:t>
            </w:r>
            <w:r w:rsidR="00855AF0"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 90% kombinacija</w:t>
            </w:r>
            <w:r w:rsidR="00855AF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55AF0"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855AF0"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66255336" w14:textId="77777777" w:rsidTr="006C74D1">
        <w:trPr>
          <w:trHeight w:val="567"/>
        </w:trPr>
        <w:tc>
          <w:tcPr>
            <w:tcW w:w="1467" w:type="pct"/>
            <w:shd w:val="clear" w:color="auto" w:fill="009D73"/>
            <w:vAlign w:val="center"/>
          </w:tcPr>
          <w:p w14:paraId="7E24A75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33" w:type="pct"/>
            <w:gridSpan w:val="3"/>
            <w:shd w:val="clear" w:color="auto" w:fill="FFFFFF"/>
            <w:vAlign w:val="center"/>
          </w:tcPr>
          <w:p w14:paraId="5F33ED5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0F4804A2" w14:textId="77777777" w:rsidTr="006C74D1">
        <w:trPr>
          <w:trHeight w:val="567"/>
        </w:trPr>
        <w:tc>
          <w:tcPr>
            <w:tcW w:w="1467" w:type="pct"/>
            <w:shd w:val="clear" w:color="auto" w:fill="009D73"/>
            <w:vAlign w:val="center"/>
          </w:tcPr>
          <w:p w14:paraId="40F61D5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shd w:val="clear" w:color="auto" w:fill="FFFFFF"/>
            <w:vAlign w:val="center"/>
          </w:tcPr>
          <w:p w14:paraId="3CCFE9C5" w14:textId="2A7E9E2D"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Federacije </w:t>
            </w:r>
            <w:r w:rsidRPr="008D043F">
              <w:rPr>
                <w:rFonts w:asciiTheme="minorHAnsi" w:eastAsia="Calibri" w:hAnsiTheme="minorHAnsi" w:cstheme="minorHAnsi"/>
                <w:sz w:val="18"/>
                <w:szCs w:val="18"/>
                <w:lang w:val="hr-HR"/>
              </w:rPr>
              <w:t>B</w:t>
            </w:r>
            <w:r w:rsidR="00706371" w:rsidRPr="008D043F">
              <w:rPr>
                <w:rFonts w:asciiTheme="minorHAnsi" w:eastAsia="Calibri" w:hAnsiTheme="minorHAnsi" w:cstheme="minorHAnsi"/>
                <w:sz w:val="18"/>
                <w:szCs w:val="18"/>
                <w:lang w:val="hr-HR"/>
              </w:rPr>
              <w:t>iH</w:t>
            </w:r>
          </w:p>
        </w:tc>
      </w:tr>
      <w:tr w:rsidR="00CC447D" w:rsidRPr="008D043F" w14:paraId="71A3823D" w14:textId="77777777" w:rsidTr="006C74D1">
        <w:trPr>
          <w:trHeight w:val="567"/>
        </w:trPr>
        <w:tc>
          <w:tcPr>
            <w:tcW w:w="1467" w:type="pct"/>
            <w:shd w:val="clear" w:color="auto" w:fill="009D73"/>
            <w:vAlign w:val="center"/>
          </w:tcPr>
          <w:p w14:paraId="58E67B1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33" w:type="pct"/>
            <w:gridSpan w:val="3"/>
            <w:shd w:val="clear" w:color="auto" w:fill="FFFFFF"/>
            <w:vAlign w:val="center"/>
          </w:tcPr>
          <w:p w14:paraId="1D0C0834" w14:textId="3274570A"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nd za zaštitu okoliša Federacije</w:t>
            </w:r>
            <w:r w:rsidRPr="008D043F">
              <w:rPr>
                <w:rFonts w:asciiTheme="minorHAnsi" w:eastAsia="Calibri" w:hAnsiTheme="minorHAnsi" w:cstheme="minorHAnsi"/>
                <w:sz w:val="18"/>
                <w:szCs w:val="18"/>
                <w:lang w:val="hr-HR"/>
              </w:rPr>
              <w:t xml:space="preserve">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Federalno ministarstvo okoliša i turizma, </w:t>
            </w:r>
            <w:r w:rsidRPr="008D043F">
              <w:rPr>
                <w:rFonts w:asciiTheme="minorHAnsi" w:eastAsia="Calibri" w:hAnsiTheme="minorHAnsi" w:cstheme="minorHAnsi"/>
                <w:sz w:val="18"/>
                <w:szCs w:val="18"/>
                <w:lang w:val="hr-HR"/>
              </w:rPr>
              <w:t>n</w:t>
            </w:r>
            <w:r w:rsidRPr="008D043F">
              <w:rPr>
                <w:rFonts w:asciiTheme="minorHAnsi" w:hAnsiTheme="minorHAnsi" w:cstheme="minorHAnsi"/>
                <w:sz w:val="18"/>
                <w:szCs w:val="18"/>
                <w:lang w:val="hr-HR" w:bidi="en-US"/>
              </w:rPr>
              <w:t xml:space="preserve">adležna ministarstva na svim </w:t>
            </w:r>
            <w:r w:rsidR="00855AF0" w:rsidRPr="008D043F">
              <w:rPr>
                <w:rFonts w:asciiTheme="minorHAnsi" w:hAnsiTheme="minorHAnsi" w:cstheme="minorHAnsi"/>
                <w:sz w:val="18"/>
                <w:szCs w:val="18"/>
                <w:lang w:val="hr-HR" w:bidi="en-US"/>
              </w:rPr>
              <w:t>nivoima</w:t>
            </w:r>
            <w:r w:rsidRPr="008D043F">
              <w:rPr>
                <w:rFonts w:asciiTheme="minorHAnsi" w:hAnsiTheme="minorHAnsi" w:cstheme="minorHAnsi"/>
                <w:sz w:val="18"/>
                <w:szCs w:val="18"/>
                <w:lang w:val="hr-HR" w:bidi="en-US"/>
              </w:rPr>
              <w:t>, lokalne zajednice, Razvojna banka Federacije</w:t>
            </w:r>
            <w:r w:rsidRPr="008D043F">
              <w:rPr>
                <w:rFonts w:asciiTheme="minorHAnsi" w:eastAsia="Calibri" w:hAnsiTheme="minorHAnsi" w:cstheme="minorHAnsi"/>
                <w:sz w:val="18"/>
                <w:szCs w:val="18"/>
                <w:lang w:val="hr-HR"/>
              </w:rPr>
              <w:t xml:space="preserve"> B</w:t>
            </w:r>
            <w:r w:rsidR="00706371" w:rsidRPr="008D043F">
              <w:rPr>
                <w:rFonts w:asciiTheme="minorHAnsi" w:eastAsia="Calibri" w:hAnsiTheme="minorHAnsi" w:cstheme="minorHAnsi"/>
                <w:sz w:val="18"/>
                <w:szCs w:val="18"/>
                <w:lang w:val="hr-HR"/>
              </w:rPr>
              <w:t>iH</w:t>
            </w:r>
          </w:p>
        </w:tc>
      </w:tr>
      <w:tr w:rsidR="00CC447D" w:rsidRPr="008D043F" w14:paraId="48BBF69B" w14:textId="77777777" w:rsidTr="006C74D1">
        <w:trPr>
          <w:trHeight w:val="567"/>
        </w:trPr>
        <w:tc>
          <w:tcPr>
            <w:tcW w:w="1467" w:type="pct"/>
            <w:shd w:val="clear" w:color="auto" w:fill="009D73"/>
            <w:vAlign w:val="center"/>
          </w:tcPr>
          <w:p w14:paraId="28C845B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33" w:type="pct"/>
            <w:gridSpan w:val="3"/>
            <w:shd w:val="clear" w:color="auto" w:fill="FFFFFF"/>
            <w:vAlign w:val="center"/>
          </w:tcPr>
          <w:p w14:paraId="2627322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privredni subjekti i građani koji imaju obavezu plaćanja naknada i drugih instrumenata i koji imaju korist od projekata koji se </w:t>
            </w:r>
            <w:r w:rsidR="00855AF0" w:rsidRPr="008D043F">
              <w:rPr>
                <w:rFonts w:asciiTheme="minorHAnsi" w:hAnsiTheme="minorHAnsi" w:cstheme="minorHAnsi"/>
                <w:sz w:val="18"/>
                <w:szCs w:val="18"/>
                <w:lang w:val="hr-HR" w:bidi="en-US"/>
              </w:rPr>
              <w:t xml:space="preserve">finansiraju </w:t>
            </w:r>
            <w:r w:rsidRPr="008D043F">
              <w:rPr>
                <w:rFonts w:asciiTheme="minorHAnsi" w:hAnsiTheme="minorHAnsi" w:cstheme="minorHAnsi"/>
                <w:sz w:val="18"/>
                <w:szCs w:val="18"/>
                <w:lang w:val="hr-HR" w:bidi="en-US"/>
              </w:rPr>
              <w:t>prikupljenim sredstvima</w:t>
            </w:r>
          </w:p>
        </w:tc>
      </w:tr>
    </w:tbl>
    <w:p w14:paraId="6DF07C7C"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409"/>
        <w:gridCol w:w="3292"/>
        <w:gridCol w:w="2664"/>
      </w:tblGrid>
      <w:tr w:rsidR="00CC447D" w:rsidRPr="008D043F" w14:paraId="79826252" w14:textId="77777777" w:rsidTr="006C74D1">
        <w:trPr>
          <w:trHeight w:val="567"/>
        </w:trPr>
        <w:tc>
          <w:tcPr>
            <w:tcW w:w="1467" w:type="pct"/>
            <w:shd w:val="clear" w:color="auto" w:fill="009D73"/>
            <w:vAlign w:val="center"/>
          </w:tcPr>
          <w:p w14:paraId="3DE49BA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shd w:val="clear" w:color="auto" w:fill="FFFFFF"/>
            <w:vAlign w:val="center"/>
          </w:tcPr>
          <w:p w14:paraId="06334FA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33FD8325" w14:textId="77777777" w:rsidTr="006C74D1">
        <w:trPr>
          <w:trHeight w:val="567"/>
        </w:trPr>
        <w:tc>
          <w:tcPr>
            <w:tcW w:w="1467" w:type="pct"/>
            <w:shd w:val="clear" w:color="auto" w:fill="009D73"/>
            <w:vAlign w:val="center"/>
          </w:tcPr>
          <w:p w14:paraId="1A02E2A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shd w:val="clear" w:color="auto" w:fill="FFFFFF"/>
            <w:vAlign w:val="center"/>
          </w:tcPr>
          <w:p w14:paraId="7BBD9B58" w14:textId="239A88D4"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7. Osigurati </w:t>
            </w:r>
            <w:r w:rsidR="00855AF0" w:rsidRPr="008D043F">
              <w:rPr>
                <w:rFonts w:asciiTheme="minorHAnsi" w:hAnsiTheme="minorHAnsi" w:cstheme="minorHAnsi"/>
                <w:b/>
                <w:sz w:val="18"/>
                <w:szCs w:val="18"/>
                <w:lang w:val="hr-HR" w:eastAsia="zh-TW"/>
              </w:rPr>
              <w:t xml:space="preserve">finansijsku </w:t>
            </w:r>
            <w:r w:rsidRPr="008D043F">
              <w:rPr>
                <w:rFonts w:asciiTheme="minorHAnsi" w:hAnsiTheme="minorHAnsi" w:cstheme="minorHAnsi"/>
                <w:b/>
                <w:sz w:val="18"/>
                <w:szCs w:val="18"/>
                <w:lang w:val="hr-HR" w:eastAsia="zh-TW"/>
              </w:rPr>
              <w:t>održivost sektora okoliša u Federaciji B</w:t>
            </w:r>
            <w:r w:rsidR="00706371" w:rsidRPr="008D043F">
              <w:rPr>
                <w:rFonts w:asciiTheme="minorHAnsi" w:hAnsiTheme="minorHAnsi" w:cstheme="minorHAnsi"/>
                <w:b/>
                <w:sz w:val="18"/>
                <w:szCs w:val="18"/>
                <w:lang w:val="hr-HR" w:eastAsia="zh-TW"/>
              </w:rPr>
              <w:t>iH</w:t>
            </w:r>
          </w:p>
        </w:tc>
      </w:tr>
      <w:tr w:rsidR="00CC447D" w:rsidRPr="008D043F" w14:paraId="758BB234" w14:textId="77777777" w:rsidTr="006C74D1">
        <w:trPr>
          <w:trHeight w:val="567"/>
        </w:trPr>
        <w:tc>
          <w:tcPr>
            <w:tcW w:w="1467" w:type="pct"/>
            <w:shd w:val="clear" w:color="auto" w:fill="009D73"/>
            <w:vAlign w:val="center"/>
          </w:tcPr>
          <w:p w14:paraId="1F9CE5C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shd w:val="clear" w:color="auto" w:fill="FFFFFF"/>
            <w:vAlign w:val="center"/>
          </w:tcPr>
          <w:p w14:paraId="6128CEA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98" w:name="_Hlk95009171"/>
            <w:r w:rsidRPr="008D043F">
              <w:rPr>
                <w:rFonts w:asciiTheme="minorHAnsi" w:eastAsia="Calibri" w:hAnsiTheme="minorHAnsi" w:cstheme="minorHAnsi"/>
                <w:b/>
                <w:sz w:val="18"/>
                <w:szCs w:val="18"/>
                <w:lang w:val="hr-HR"/>
              </w:rPr>
              <w:t>7.7.3. Korištenje fondova EU i drugih međunarodnih fondova dostupnih za zaštitu okoliša i komplementarne sektore</w:t>
            </w:r>
            <w:bookmarkEnd w:id="398"/>
          </w:p>
        </w:tc>
      </w:tr>
      <w:tr w:rsidR="00CC447D" w:rsidRPr="008D043F" w14:paraId="24CCE25C" w14:textId="77777777" w:rsidTr="006C74D1">
        <w:trPr>
          <w:trHeight w:val="567"/>
        </w:trPr>
        <w:tc>
          <w:tcPr>
            <w:tcW w:w="1467" w:type="pct"/>
            <w:shd w:val="clear" w:color="auto" w:fill="009D73"/>
            <w:vAlign w:val="center"/>
          </w:tcPr>
          <w:p w14:paraId="0B406C2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shd w:val="clear" w:color="auto" w:fill="FFFFFF"/>
            <w:vAlign w:val="center"/>
          </w:tcPr>
          <w:p w14:paraId="4182DAC8"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99" w:name="_Hlk95009183"/>
            <w:r w:rsidRPr="008D043F">
              <w:rPr>
                <w:rFonts w:asciiTheme="minorHAnsi" w:eastAsia="Calibri" w:hAnsiTheme="minorHAnsi" w:cstheme="minorHAnsi"/>
                <w:sz w:val="18"/>
                <w:szCs w:val="18"/>
                <w:lang w:val="hr-HR"/>
              </w:rPr>
              <w:t xml:space="preserve">Cilj ove mjere je da se osigura značajnije korištenje fondova EU i drugih međunarodnih fondova dostupnih za zaštitu okoliša i komplementarne sektore. </w:t>
            </w:r>
            <w:bookmarkEnd w:id="399"/>
          </w:p>
          <w:p w14:paraId="540FFBBA"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400" w:name="_Hlk95009197"/>
            <w:r w:rsidRPr="008D043F">
              <w:rPr>
                <w:rFonts w:asciiTheme="minorHAnsi" w:eastAsia="Calibri" w:hAnsiTheme="minorHAnsi" w:cstheme="minorHAnsi"/>
                <w:sz w:val="18"/>
                <w:szCs w:val="18"/>
                <w:lang w:val="hr-HR"/>
              </w:rPr>
              <w:t>Okvirna područja djelovanja</w:t>
            </w:r>
            <w:bookmarkEnd w:id="400"/>
            <w:r w:rsidRPr="008D043F">
              <w:rPr>
                <w:rFonts w:asciiTheme="minorHAnsi" w:eastAsia="Calibri" w:hAnsiTheme="minorHAnsi" w:cstheme="minorHAnsi"/>
                <w:sz w:val="18"/>
                <w:szCs w:val="18"/>
                <w:lang w:val="hr-HR"/>
              </w:rPr>
              <w:t>:</w:t>
            </w:r>
          </w:p>
          <w:p w14:paraId="0438FCF2" w14:textId="32F4A1E6" w:rsidR="00CC447D" w:rsidRPr="008D043F" w:rsidRDefault="00CC447D" w:rsidP="0068355A">
            <w:pPr>
              <w:numPr>
                <w:ilvl w:val="0"/>
                <w:numId w:val="204"/>
              </w:numPr>
              <w:spacing w:before="40" w:after="40" w:line="276" w:lineRule="auto"/>
              <w:ind w:left="360" w:hanging="331"/>
              <w:contextualSpacing/>
              <w:rPr>
                <w:rFonts w:asciiTheme="minorHAnsi" w:eastAsia="Calibri" w:hAnsiTheme="minorHAnsi" w:cstheme="minorHAnsi"/>
                <w:sz w:val="18"/>
                <w:szCs w:val="18"/>
                <w:lang w:val="hr-HR"/>
              </w:rPr>
            </w:pPr>
            <w:bookmarkStart w:id="401" w:name="_Hlk95009207"/>
            <w:r w:rsidRPr="008D043F">
              <w:rPr>
                <w:rFonts w:asciiTheme="minorHAnsi" w:eastAsia="Calibri" w:hAnsiTheme="minorHAnsi" w:cstheme="minorHAnsi"/>
                <w:sz w:val="18"/>
                <w:szCs w:val="18"/>
                <w:lang w:val="hr-HR"/>
              </w:rPr>
              <w:t xml:space="preserve">Uspostava/imenovanje posredničkog tijela u </w:t>
            </w:r>
            <w:r w:rsidRPr="008D043F">
              <w:rPr>
                <w:rFonts w:asciiTheme="minorHAnsi" w:hAnsiTheme="minorHAnsi" w:cstheme="minorHAnsi"/>
                <w:sz w:val="18"/>
                <w:szCs w:val="18"/>
                <w:lang w:val="hr-HR" w:bidi="en-US"/>
              </w:rPr>
              <w:t>Federaciji</w:t>
            </w:r>
            <w:r w:rsidRPr="008D043F">
              <w:rPr>
                <w:rFonts w:asciiTheme="minorHAnsi" w:eastAsia="Calibri" w:hAnsiTheme="minorHAnsi" w:cstheme="minorHAnsi"/>
                <w:sz w:val="18"/>
                <w:szCs w:val="18"/>
                <w:lang w:val="hr-HR"/>
              </w:rPr>
              <w:t xml:space="preserve">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za provođenje EU projekata iz oblasti zaštite okoliša</w:t>
            </w:r>
            <w:bookmarkEnd w:id="401"/>
            <w:r w:rsidRPr="008D043F">
              <w:rPr>
                <w:rFonts w:asciiTheme="minorHAnsi" w:eastAsia="Calibri" w:hAnsiTheme="minorHAnsi" w:cstheme="minorHAnsi"/>
                <w:sz w:val="18"/>
                <w:szCs w:val="18"/>
                <w:lang w:val="hr-HR"/>
              </w:rPr>
              <w:t>. Uspostava tijela je od značaja za stvaranje efikasnih i adekvatnih kapaciteta za apsorpciju trenutno raspoloživih i budućih dostupnih, kao i EU strukturnih fondova, te je od velike važnosti za donosioce odluka u zemlji, da na vrijeme prepoznaju jačanje institucionalnih i administrativnih kapaciteta za upravljanje EU fondovima kao prioritet svoje politike.</w:t>
            </w:r>
          </w:p>
          <w:p w14:paraId="194C7262" w14:textId="17936AA6" w:rsidR="00CC447D" w:rsidRPr="008D043F" w:rsidRDefault="00CC447D" w:rsidP="0068355A">
            <w:pPr>
              <w:numPr>
                <w:ilvl w:val="0"/>
                <w:numId w:val="204"/>
              </w:numPr>
              <w:spacing w:before="40" w:after="40" w:line="276" w:lineRule="auto"/>
              <w:ind w:left="360" w:hanging="331"/>
              <w:contextualSpacing/>
              <w:rPr>
                <w:rFonts w:asciiTheme="minorHAnsi" w:eastAsia="Calibri" w:hAnsiTheme="minorHAnsi" w:cstheme="minorHAnsi"/>
                <w:sz w:val="18"/>
                <w:szCs w:val="18"/>
                <w:lang w:val="hr-HR"/>
              </w:rPr>
            </w:pPr>
            <w:bookmarkStart w:id="402" w:name="_Hlk95009216"/>
            <w:r w:rsidRPr="008D043F">
              <w:rPr>
                <w:rFonts w:asciiTheme="minorHAnsi" w:eastAsia="Calibri" w:hAnsiTheme="minorHAnsi" w:cstheme="minorHAnsi"/>
                <w:sz w:val="18"/>
                <w:szCs w:val="18"/>
                <w:lang w:val="hr-HR"/>
              </w:rPr>
              <w:t>Uspostava i</w:t>
            </w:r>
            <w:r w:rsidR="00E84BB9" w:rsidRPr="008D043F">
              <w:rPr>
                <w:rFonts w:asciiTheme="minorHAnsi" w:eastAsia="Calibri" w:hAnsiTheme="minorHAnsi" w:cstheme="minorHAnsi"/>
                <w:sz w:val="18"/>
                <w:szCs w:val="18"/>
                <w:lang w:val="hr-HR"/>
              </w:rPr>
              <w:t>nformacionog</w:t>
            </w:r>
            <w:r w:rsidRPr="008D043F">
              <w:rPr>
                <w:rFonts w:asciiTheme="minorHAnsi" w:eastAsia="Calibri" w:hAnsiTheme="minorHAnsi" w:cstheme="minorHAnsi"/>
                <w:sz w:val="18"/>
                <w:szCs w:val="18"/>
                <w:lang w:val="hr-HR"/>
              </w:rPr>
              <w:t xml:space="preserve"> sistema za prijavu projekata i partnera s </w:t>
            </w:r>
            <w:r w:rsidR="00855AF0" w:rsidRPr="008D043F">
              <w:rPr>
                <w:rFonts w:asciiTheme="minorHAnsi" w:eastAsia="Calibri" w:hAnsiTheme="minorHAnsi" w:cstheme="minorHAnsi"/>
                <w:sz w:val="18"/>
                <w:szCs w:val="18"/>
                <w:lang w:val="hr-HR"/>
              </w:rPr>
              <w:t xml:space="preserve">nivoa </w:t>
            </w:r>
            <w:r w:rsidRPr="008D043F">
              <w:rPr>
                <w:rFonts w:asciiTheme="minorHAnsi" w:eastAsia="Calibri" w:hAnsiTheme="minorHAnsi" w:cstheme="minorHAnsi"/>
                <w:sz w:val="18"/>
                <w:szCs w:val="18"/>
                <w:lang w:val="hr-HR"/>
              </w:rPr>
              <w:t>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i upravljanje međunarodnim projektima</w:t>
            </w:r>
            <w:bookmarkEnd w:id="402"/>
            <w:r w:rsidRPr="008D043F">
              <w:rPr>
                <w:rFonts w:asciiTheme="minorHAnsi" w:eastAsia="Calibri" w:hAnsiTheme="minorHAnsi" w:cstheme="minorHAnsi"/>
                <w:sz w:val="18"/>
                <w:szCs w:val="18"/>
                <w:lang w:val="hr-HR"/>
              </w:rPr>
              <w:t xml:space="preserve">. Ovo podrazumijeva da se u </w:t>
            </w:r>
            <w:r w:rsidRPr="008D043F">
              <w:rPr>
                <w:rFonts w:asciiTheme="minorHAnsi" w:hAnsiTheme="minorHAnsi" w:cstheme="minorHAnsi"/>
                <w:sz w:val="18"/>
                <w:szCs w:val="18"/>
                <w:lang w:val="hr-HR" w:bidi="en-US"/>
              </w:rPr>
              <w:t xml:space="preserve">Fondu za zaštitu okoliša Federacije </w:t>
            </w:r>
            <w:r w:rsidR="00706371" w:rsidRPr="008D043F">
              <w:rPr>
                <w:rFonts w:asciiTheme="minorHAnsi" w:hAnsiTheme="minorHAnsi" w:cstheme="minorHAnsi"/>
                <w:sz w:val="18"/>
                <w:szCs w:val="18"/>
                <w:lang w:val="hr-HR" w:bidi="en-US"/>
              </w:rPr>
              <w:t>BiH</w:t>
            </w:r>
            <w:r w:rsidRPr="008D043F">
              <w:rPr>
                <w:rFonts w:asciiTheme="minorHAnsi" w:eastAsia="Calibri" w:hAnsiTheme="minorHAnsi" w:cstheme="minorHAnsi"/>
                <w:sz w:val="18"/>
                <w:szCs w:val="18"/>
                <w:lang w:val="hr-HR"/>
              </w:rPr>
              <w:t xml:space="preserve"> uspostavi </w:t>
            </w:r>
            <w:r w:rsidRPr="008D043F">
              <w:rPr>
                <w:rFonts w:asciiTheme="minorHAnsi" w:eastAsia="Calibri" w:hAnsiTheme="minorHAnsi" w:cstheme="minorHAnsi"/>
                <w:i/>
                <w:sz w:val="18"/>
                <w:szCs w:val="18"/>
                <w:lang w:val="hr-HR"/>
              </w:rPr>
              <w:t>online</w:t>
            </w:r>
            <w:r w:rsidRPr="008D043F">
              <w:rPr>
                <w:rFonts w:asciiTheme="minorHAnsi" w:eastAsia="Calibri" w:hAnsiTheme="minorHAnsi" w:cstheme="minorHAnsi"/>
                <w:sz w:val="18"/>
                <w:szCs w:val="18"/>
                <w:lang w:val="hr-HR"/>
              </w:rPr>
              <w:t xml:space="preserve"> sistem (e-servis) za identifikaciju projekata, uvid u prijavu, praćenje i izvještavanje o realizaciji projekata s ciljem unaprjeđenja nivoa usluga i efikasnosti međuinstitucionalne koordinacije u svrhu povećanja apsorpcijskih kapaciteta za prijavu i upravljanje EU i drugim međunarodnim projektima. Odobreni projekti javno se objavljuju putem </w:t>
            </w:r>
            <w:r w:rsidRPr="008D043F">
              <w:rPr>
                <w:rFonts w:asciiTheme="minorHAnsi" w:eastAsia="Calibri" w:hAnsiTheme="minorHAnsi" w:cstheme="minorHAnsi"/>
                <w:i/>
                <w:sz w:val="18"/>
                <w:szCs w:val="18"/>
                <w:lang w:val="hr-HR"/>
              </w:rPr>
              <w:t>web</w:t>
            </w:r>
            <w:r w:rsidR="00855AF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ortala. Na taj način Fond, korisnici sistema i nadležne institucije imaju </w:t>
            </w:r>
            <w:r w:rsidR="00855AF0" w:rsidRPr="008D043F">
              <w:rPr>
                <w:rFonts w:asciiTheme="minorHAnsi" w:eastAsia="Calibri" w:hAnsiTheme="minorHAnsi" w:cstheme="minorHAnsi"/>
                <w:sz w:val="18"/>
                <w:szCs w:val="18"/>
                <w:lang w:val="hr-HR"/>
              </w:rPr>
              <w:t xml:space="preserve">tačnu </w:t>
            </w:r>
            <w:r w:rsidRPr="008D043F">
              <w:rPr>
                <w:rFonts w:asciiTheme="minorHAnsi" w:eastAsia="Calibri" w:hAnsiTheme="minorHAnsi" w:cstheme="minorHAnsi"/>
                <w:sz w:val="18"/>
                <w:szCs w:val="18"/>
                <w:lang w:val="hr-HR"/>
              </w:rPr>
              <w:t>i ažuriranu evidenciju o okolišnim i projektima energijske efikasnosti (potencijalni, kandidirani, u provedbi…). Također, i</w:t>
            </w:r>
            <w:r w:rsidR="00E84BB9" w:rsidRPr="008D043F">
              <w:rPr>
                <w:rFonts w:asciiTheme="minorHAnsi" w:eastAsia="Calibri" w:hAnsiTheme="minorHAnsi" w:cstheme="minorHAnsi"/>
                <w:sz w:val="18"/>
                <w:szCs w:val="18"/>
                <w:lang w:val="hr-HR"/>
              </w:rPr>
              <w:t xml:space="preserve">nformacioni </w:t>
            </w:r>
            <w:r w:rsidRPr="008D043F">
              <w:rPr>
                <w:rFonts w:asciiTheme="minorHAnsi" w:eastAsia="Calibri" w:hAnsiTheme="minorHAnsi" w:cstheme="minorHAnsi"/>
                <w:sz w:val="18"/>
                <w:szCs w:val="18"/>
                <w:lang w:val="hr-HR"/>
              </w:rPr>
              <w:t xml:space="preserve">sistem podrazumijeva uspostavljenu i jasno definiranu proceduru odabira projekata (i mjerila ocjenjivanja projektnih ideja/prijedloga) i partnera za apliciranje prema EU i drugim međunarodnim </w:t>
            </w:r>
            <w:r w:rsidR="00855AF0" w:rsidRPr="008D043F">
              <w:rPr>
                <w:rFonts w:asciiTheme="minorHAnsi" w:eastAsia="Calibri" w:hAnsiTheme="minorHAnsi" w:cstheme="minorHAnsi"/>
                <w:sz w:val="18"/>
                <w:szCs w:val="18"/>
                <w:lang w:val="hr-HR"/>
              </w:rPr>
              <w:t xml:space="preserve">finansijskim </w:t>
            </w:r>
            <w:r w:rsidRPr="008D043F">
              <w:rPr>
                <w:rFonts w:asciiTheme="minorHAnsi" w:eastAsia="Calibri" w:hAnsiTheme="minorHAnsi" w:cstheme="minorHAnsi"/>
                <w:sz w:val="18"/>
                <w:szCs w:val="18"/>
                <w:lang w:val="hr-HR"/>
              </w:rPr>
              <w:t>programima</w:t>
            </w:r>
          </w:p>
        </w:tc>
      </w:tr>
      <w:tr w:rsidR="00CC447D" w:rsidRPr="008D043F" w14:paraId="2E89D694" w14:textId="77777777" w:rsidTr="006C74D1">
        <w:trPr>
          <w:trHeight w:val="567"/>
        </w:trPr>
        <w:tc>
          <w:tcPr>
            <w:tcW w:w="1467" w:type="pct"/>
            <w:shd w:val="clear" w:color="auto" w:fill="009D73"/>
            <w:vAlign w:val="center"/>
          </w:tcPr>
          <w:p w14:paraId="6314A53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shd w:val="clear" w:color="auto" w:fill="FFFFFF" w:themeFill="background1"/>
            <w:vAlign w:val="center"/>
          </w:tcPr>
          <w:p w14:paraId="2A12CE87"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565D085" w14:textId="77777777" w:rsidTr="006C74D1">
        <w:trPr>
          <w:trHeight w:val="567"/>
        </w:trPr>
        <w:tc>
          <w:tcPr>
            <w:tcW w:w="1467" w:type="pct"/>
            <w:vMerge w:val="restart"/>
            <w:shd w:val="clear" w:color="auto" w:fill="009D73"/>
            <w:vAlign w:val="center"/>
          </w:tcPr>
          <w:p w14:paraId="78F9B4D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shd w:val="clear" w:color="auto" w:fill="009D73"/>
            <w:vAlign w:val="center"/>
          </w:tcPr>
          <w:p w14:paraId="1E9AB9F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0DC7B3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shd w:val="clear" w:color="auto" w:fill="009D73"/>
            <w:vAlign w:val="center"/>
          </w:tcPr>
          <w:p w14:paraId="156FC1F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B70605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855AF0"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shd w:val="clear" w:color="auto" w:fill="009D73"/>
            <w:vAlign w:val="center"/>
          </w:tcPr>
          <w:p w14:paraId="212DCED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1D1C461E" w14:textId="77777777" w:rsidTr="006C74D1">
        <w:trPr>
          <w:trHeight w:val="567"/>
        </w:trPr>
        <w:tc>
          <w:tcPr>
            <w:tcW w:w="1467" w:type="pct"/>
            <w:vMerge/>
            <w:shd w:val="clear" w:color="auto" w:fill="009D73"/>
            <w:vAlign w:val="center"/>
          </w:tcPr>
          <w:p w14:paraId="5DFD6F2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5E9E40A6" w14:textId="52ED112C" w:rsidR="00CC447D" w:rsidRPr="008D043F" w:rsidRDefault="00CC447D" w:rsidP="0068355A">
            <w:pPr>
              <w:numPr>
                <w:ilvl w:val="0"/>
                <w:numId w:val="205"/>
              </w:numPr>
              <w:spacing w:before="40" w:after="40" w:line="276" w:lineRule="auto"/>
              <w:ind w:left="360" w:hanging="3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posredničkog tijela u </w:t>
            </w:r>
            <w:r w:rsidRPr="008D043F">
              <w:rPr>
                <w:rFonts w:asciiTheme="minorHAnsi" w:hAnsiTheme="minorHAnsi" w:cstheme="minorHAnsi"/>
                <w:sz w:val="18"/>
                <w:szCs w:val="18"/>
                <w:lang w:val="hr-HR" w:bidi="en-US"/>
              </w:rPr>
              <w:t>Federaciji</w:t>
            </w:r>
            <w:r w:rsidRPr="008D043F">
              <w:rPr>
                <w:rFonts w:asciiTheme="minorHAnsi" w:eastAsia="Calibri" w:hAnsiTheme="minorHAnsi" w:cstheme="minorHAnsi"/>
                <w:sz w:val="18"/>
                <w:szCs w:val="18"/>
                <w:lang w:val="hr-HR"/>
              </w:rPr>
              <w:t xml:space="preserve"> </w:t>
            </w:r>
            <w:r w:rsidR="00706371"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za provođenje EU projekata iz oblasti zaštite okoliša</w:t>
            </w:r>
          </w:p>
        </w:tc>
        <w:tc>
          <w:tcPr>
            <w:tcW w:w="1242" w:type="pct"/>
            <w:shd w:val="clear" w:color="auto" w:fill="FFFFFF"/>
            <w:vAlign w:val="center"/>
          </w:tcPr>
          <w:p w14:paraId="7823087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formirano</w:t>
            </w:r>
          </w:p>
        </w:tc>
        <w:tc>
          <w:tcPr>
            <w:tcW w:w="1005" w:type="pct"/>
            <w:shd w:val="clear" w:color="auto" w:fill="FFFFFF"/>
            <w:vAlign w:val="center"/>
          </w:tcPr>
          <w:p w14:paraId="73083669" w14:textId="1C7ADEBE"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rmirano posredničko tijelo na </w:t>
            </w:r>
            <w:r w:rsidR="00855AF0" w:rsidRPr="008D043F">
              <w:rPr>
                <w:rFonts w:asciiTheme="minorHAnsi" w:hAnsiTheme="minorHAnsi" w:cstheme="minorHAnsi"/>
                <w:sz w:val="18"/>
                <w:szCs w:val="18"/>
                <w:lang w:val="hr-HR" w:bidi="en-US"/>
              </w:rPr>
              <w:t xml:space="preserve">niovu </w:t>
            </w:r>
            <w:r w:rsidRPr="008D043F">
              <w:rPr>
                <w:rFonts w:asciiTheme="minorHAnsi" w:hAnsiTheme="minorHAnsi" w:cstheme="minorHAnsi"/>
                <w:sz w:val="18"/>
                <w:szCs w:val="18"/>
                <w:lang w:val="hr-HR" w:bidi="en-US"/>
              </w:rPr>
              <w:t xml:space="preserve">Federacije BiH na način da su iskorišteni kapaciteti postojećih institucija, npr. Fonda za zaštitu okoliša Federacije BiH </w:t>
            </w:r>
            <w:r w:rsidRPr="008D043F">
              <w:rPr>
                <w:rFonts w:asciiTheme="minorHAnsi" w:hAnsiTheme="minorHAnsi" w:cstheme="minorHAnsi"/>
                <w:sz w:val="18"/>
                <w:szCs w:val="18"/>
                <w:lang w:val="hr-HR" w:bidi="en-US"/>
              </w:rPr>
              <w:lastRenderedPageBreak/>
              <w:t xml:space="preserve">koji se već bavi provođenjem i praćenjem projekata zaštite okoliša, s ciljem provođenja EU projekata na području Federacije </w:t>
            </w:r>
            <w:r w:rsidR="00706371" w:rsidRPr="008D043F">
              <w:rPr>
                <w:rFonts w:asciiTheme="minorHAnsi" w:hAnsiTheme="minorHAnsi" w:cstheme="minorHAnsi"/>
                <w:sz w:val="18"/>
                <w:szCs w:val="18"/>
                <w:lang w:val="hr-HR" w:bidi="en-US"/>
              </w:rPr>
              <w:t>BiH</w:t>
            </w:r>
            <w:r w:rsidRPr="008D043F">
              <w:rPr>
                <w:rFonts w:asciiTheme="minorHAnsi" w:eastAsia="Calibri" w:hAnsiTheme="minorHAnsi" w:cstheme="minorHAnsi"/>
                <w:sz w:val="18"/>
                <w:szCs w:val="18"/>
                <w:lang w:val="hr-HR"/>
              </w:rPr>
              <w:t xml:space="preserve"> (2028.)</w:t>
            </w:r>
          </w:p>
        </w:tc>
      </w:tr>
      <w:tr w:rsidR="00CC447D" w:rsidRPr="008D043F" w14:paraId="4F3C1BE6" w14:textId="77777777" w:rsidTr="006C74D1">
        <w:trPr>
          <w:trHeight w:val="567"/>
        </w:trPr>
        <w:tc>
          <w:tcPr>
            <w:tcW w:w="1467" w:type="pct"/>
            <w:vMerge/>
            <w:shd w:val="clear" w:color="auto" w:fill="009D73"/>
            <w:vAlign w:val="center"/>
          </w:tcPr>
          <w:p w14:paraId="60BABCF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76F16324" w14:textId="35673FE1" w:rsidR="00CC447D" w:rsidRPr="008D043F" w:rsidRDefault="00CC447D" w:rsidP="0068355A">
            <w:pPr>
              <w:numPr>
                <w:ilvl w:val="0"/>
                <w:numId w:val="205"/>
              </w:numPr>
              <w:spacing w:before="40" w:after="40" w:line="276" w:lineRule="auto"/>
              <w:ind w:left="360" w:hanging="3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i</w:t>
            </w:r>
            <w:r w:rsidR="00E84BB9" w:rsidRPr="008D043F">
              <w:rPr>
                <w:rFonts w:asciiTheme="minorHAnsi" w:eastAsia="Calibri" w:hAnsiTheme="minorHAnsi" w:cstheme="minorHAnsi"/>
                <w:sz w:val="18"/>
                <w:szCs w:val="18"/>
                <w:lang w:val="hr-HR"/>
              </w:rPr>
              <w:t>nformacionog</w:t>
            </w:r>
            <w:r w:rsidRPr="008D043F">
              <w:rPr>
                <w:rFonts w:asciiTheme="minorHAnsi" w:eastAsia="Calibri" w:hAnsiTheme="minorHAnsi" w:cstheme="minorHAnsi"/>
                <w:sz w:val="18"/>
                <w:szCs w:val="18"/>
                <w:lang w:val="hr-HR"/>
              </w:rPr>
              <w:t xml:space="preserve"> sistema za prijavu projekata i partnera s </w:t>
            </w:r>
            <w:r w:rsidR="00855AF0" w:rsidRPr="008D043F">
              <w:rPr>
                <w:rFonts w:asciiTheme="minorHAnsi" w:eastAsia="Calibri" w:hAnsiTheme="minorHAnsi" w:cstheme="minorHAnsi"/>
                <w:sz w:val="18"/>
                <w:szCs w:val="18"/>
                <w:lang w:val="hr-HR"/>
              </w:rPr>
              <w:t xml:space="preserve">nivoa </w:t>
            </w:r>
            <w:r w:rsidR="00706371"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 upravljanje međunarodnim projektima</w:t>
            </w:r>
          </w:p>
        </w:tc>
        <w:tc>
          <w:tcPr>
            <w:tcW w:w="1242" w:type="pct"/>
            <w:shd w:val="clear" w:color="auto" w:fill="FFFFFF"/>
            <w:vAlign w:val="center"/>
          </w:tcPr>
          <w:p w14:paraId="25755A7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postavljen</w:t>
            </w:r>
          </w:p>
        </w:tc>
        <w:tc>
          <w:tcPr>
            <w:tcW w:w="1005" w:type="pct"/>
            <w:shd w:val="clear" w:color="auto" w:fill="FFFFFF"/>
            <w:vAlign w:val="center"/>
          </w:tcPr>
          <w:p w14:paraId="221D0B0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Fondu za zaštitu okoliša Federacije BiH uspostavljen </w:t>
            </w:r>
            <w:r w:rsidRPr="008D043F">
              <w:rPr>
                <w:rFonts w:asciiTheme="minorHAnsi" w:hAnsiTheme="minorHAnsi" w:cstheme="minorHAnsi"/>
                <w:i/>
                <w:sz w:val="18"/>
                <w:szCs w:val="18"/>
                <w:lang w:val="hr-HR" w:bidi="en-US"/>
              </w:rPr>
              <w:t>online</w:t>
            </w:r>
            <w:r w:rsidRPr="008D043F">
              <w:rPr>
                <w:rFonts w:asciiTheme="minorHAnsi" w:hAnsiTheme="minorHAnsi" w:cstheme="minorHAnsi"/>
                <w:sz w:val="18"/>
                <w:szCs w:val="18"/>
                <w:lang w:val="hr-HR" w:bidi="en-US"/>
              </w:rPr>
              <w:t xml:space="preserve"> sistem (e-servis) za identifikaciju projekata, uvid u prijavu, praćenje i izvještavanje o realizaciji projekata (2029.)</w:t>
            </w:r>
          </w:p>
        </w:tc>
      </w:tr>
      <w:tr w:rsidR="00CC447D" w:rsidRPr="008D043F" w14:paraId="78C1D546" w14:textId="77777777" w:rsidTr="006C74D1">
        <w:trPr>
          <w:trHeight w:val="567"/>
        </w:trPr>
        <w:tc>
          <w:tcPr>
            <w:tcW w:w="1467" w:type="pct"/>
            <w:shd w:val="clear" w:color="auto" w:fill="009D73"/>
            <w:vAlign w:val="center"/>
          </w:tcPr>
          <w:p w14:paraId="50072E0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33" w:type="pct"/>
            <w:gridSpan w:val="3"/>
            <w:shd w:val="clear" w:color="auto" w:fill="FFFFFF"/>
            <w:vAlign w:val="center"/>
          </w:tcPr>
          <w:p w14:paraId="3E7DBCD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dostupnih finansijskih resursa za upravljanje okolišem kroz jačanje institucionalnih kapaciteta i ljudskih resursa za koordinirano i strateško upravljanje projektima </w:t>
            </w:r>
          </w:p>
        </w:tc>
      </w:tr>
      <w:tr w:rsidR="00CC447D" w:rsidRPr="008D043F" w14:paraId="749DB200" w14:textId="77777777" w:rsidTr="006C74D1">
        <w:trPr>
          <w:trHeight w:val="567"/>
        </w:trPr>
        <w:tc>
          <w:tcPr>
            <w:tcW w:w="1467" w:type="pct"/>
            <w:shd w:val="clear" w:color="auto" w:fill="009D73"/>
            <w:vAlign w:val="center"/>
          </w:tcPr>
          <w:p w14:paraId="3F1FCA7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33" w:type="pct"/>
            <w:gridSpan w:val="3"/>
            <w:shd w:val="clear" w:color="auto" w:fill="FFFFFF"/>
            <w:vAlign w:val="center"/>
          </w:tcPr>
          <w:p w14:paraId="41A78176"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81 677 KM</w:t>
            </w:r>
          </w:p>
          <w:p w14:paraId="521E6F39" w14:textId="77777777" w:rsidR="00CC447D"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855AF0"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CC447D" w:rsidRPr="008D043F" w14:paraId="38FC0255" w14:textId="77777777" w:rsidTr="006C74D1">
        <w:trPr>
          <w:trHeight w:val="567"/>
        </w:trPr>
        <w:tc>
          <w:tcPr>
            <w:tcW w:w="1467" w:type="pct"/>
            <w:shd w:val="clear" w:color="auto" w:fill="009D73"/>
            <w:vAlign w:val="center"/>
          </w:tcPr>
          <w:p w14:paraId="60C2911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33" w:type="pct"/>
            <w:gridSpan w:val="3"/>
            <w:shd w:val="clear" w:color="auto" w:fill="FFFFFF"/>
            <w:vAlign w:val="center"/>
          </w:tcPr>
          <w:p w14:paraId="234569E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2029.</w:t>
            </w:r>
          </w:p>
        </w:tc>
      </w:tr>
      <w:tr w:rsidR="00CC447D" w:rsidRPr="008D043F" w14:paraId="0C18297E" w14:textId="77777777" w:rsidTr="006C74D1">
        <w:trPr>
          <w:trHeight w:val="567"/>
        </w:trPr>
        <w:tc>
          <w:tcPr>
            <w:tcW w:w="1467" w:type="pct"/>
            <w:shd w:val="clear" w:color="auto" w:fill="009D73"/>
            <w:vAlign w:val="center"/>
          </w:tcPr>
          <w:p w14:paraId="36F23AB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shd w:val="clear" w:color="auto" w:fill="FFFFFF"/>
            <w:vAlign w:val="center"/>
          </w:tcPr>
          <w:p w14:paraId="05C25A8B" w14:textId="174F10B0"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ond za zaštitu okoliša Federacije </w:t>
            </w:r>
            <w:r w:rsidR="00706371" w:rsidRPr="008D043F">
              <w:rPr>
                <w:rFonts w:asciiTheme="minorHAnsi" w:eastAsia="Calibri" w:hAnsiTheme="minorHAnsi" w:cstheme="minorHAnsi"/>
                <w:sz w:val="18"/>
                <w:szCs w:val="18"/>
                <w:lang w:val="hr-HR"/>
              </w:rPr>
              <w:t>BiH</w:t>
            </w:r>
          </w:p>
        </w:tc>
      </w:tr>
      <w:tr w:rsidR="00CC447D" w:rsidRPr="008D043F" w14:paraId="1E96F8DB" w14:textId="77777777" w:rsidTr="006C74D1">
        <w:trPr>
          <w:trHeight w:val="567"/>
        </w:trPr>
        <w:tc>
          <w:tcPr>
            <w:tcW w:w="1467" w:type="pct"/>
            <w:shd w:val="clear" w:color="auto" w:fill="009D73"/>
            <w:vAlign w:val="center"/>
          </w:tcPr>
          <w:p w14:paraId="15FC739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33" w:type="pct"/>
            <w:gridSpan w:val="3"/>
            <w:shd w:val="clear" w:color="auto" w:fill="FFFFFF"/>
            <w:vAlign w:val="center"/>
          </w:tcPr>
          <w:p w14:paraId="10EAE66F" w14:textId="65722D94"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ond za zaštitu okoliša Federacije </w:t>
            </w:r>
            <w:r w:rsidR="00706371"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Direkcija za </w:t>
            </w:r>
            <w:r w:rsidR="00855AF0" w:rsidRPr="008D043F">
              <w:rPr>
                <w:rFonts w:asciiTheme="minorHAnsi" w:eastAsia="Calibri" w:hAnsiTheme="minorHAnsi" w:cstheme="minorHAnsi"/>
                <w:sz w:val="18"/>
                <w:szCs w:val="18"/>
                <w:lang w:val="hr-HR"/>
              </w:rPr>
              <w:t xml:space="preserve">evropske </w:t>
            </w:r>
            <w:r w:rsidRPr="008D043F">
              <w:rPr>
                <w:rFonts w:asciiTheme="minorHAnsi" w:eastAsia="Calibri" w:hAnsiTheme="minorHAnsi" w:cstheme="minorHAnsi"/>
                <w:sz w:val="18"/>
                <w:szCs w:val="18"/>
                <w:lang w:val="hr-HR"/>
              </w:rPr>
              <w:t xml:space="preserve">integracije </w:t>
            </w:r>
            <w:r w:rsidR="00706371"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Federalno ministarstvo </w:t>
            </w:r>
            <w:r w:rsidR="00855AF0" w:rsidRPr="008D043F">
              <w:rPr>
                <w:rFonts w:asciiTheme="minorHAnsi" w:eastAsia="Calibri" w:hAnsiTheme="minorHAnsi" w:cstheme="minorHAnsi"/>
                <w:sz w:val="18"/>
                <w:szCs w:val="18"/>
                <w:lang w:val="hr-HR"/>
              </w:rPr>
              <w:t>finansija</w:t>
            </w:r>
            <w:r w:rsidRPr="008D043F">
              <w:rPr>
                <w:rFonts w:asciiTheme="minorHAnsi" w:eastAsia="Calibri" w:hAnsiTheme="minorHAnsi" w:cstheme="minorHAnsi"/>
                <w:sz w:val="18"/>
                <w:szCs w:val="18"/>
                <w:lang w:val="hr-HR"/>
              </w:rPr>
              <w:t>, Federalno ministarstvo poljoprivrede, vodoprivrede i šumarstva, Federalno ministarstvo energije, rudarstva i industrije, Federalno ministarstvo prostornog uređenja i nadležna ministarstva na nivou</w:t>
            </w:r>
            <w:r w:rsidR="00706371" w:rsidRPr="008D043F">
              <w:rPr>
                <w:rFonts w:asciiTheme="minorHAnsi" w:eastAsia="Calibri" w:hAnsiTheme="minorHAnsi" w:cstheme="minorHAnsi"/>
                <w:sz w:val="18"/>
                <w:szCs w:val="18"/>
                <w:lang w:val="hr-HR"/>
              </w:rPr>
              <w:t xml:space="preserve"> BiH</w:t>
            </w:r>
          </w:p>
        </w:tc>
      </w:tr>
      <w:tr w:rsidR="00CC447D" w:rsidRPr="008D043F" w14:paraId="4DD2DF95" w14:textId="77777777" w:rsidTr="006C74D1">
        <w:trPr>
          <w:trHeight w:val="567"/>
        </w:trPr>
        <w:tc>
          <w:tcPr>
            <w:tcW w:w="1467" w:type="pct"/>
            <w:shd w:val="clear" w:color="auto" w:fill="009D73"/>
            <w:vAlign w:val="center"/>
          </w:tcPr>
          <w:p w14:paraId="20D5BCC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33" w:type="pct"/>
            <w:gridSpan w:val="3"/>
            <w:shd w:val="clear" w:color="auto" w:fill="FFFFFF"/>
            <w:vAlign w:val="center"/>
          </w:tcPr>
          <w:p w14:paraId="42B8FD1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oblasti okoliša, institucije, privredni subjekti i organizacije koje imaju korist od projekata koji se </w:t>
            </w:r>
            <w:r w:rsidR="00722869" w:rsidRPr="008D043F">
              <w:rPr>
                <w:rFonts w:asciiTheme="minorHAnsi" w:hAnsiTheme="minorHAnsi" w:cstheme="minorHAnsi"/>
                <w:sz w:val="18"/>
                <w:szCs w:val="18"/>
                <w:lang w:val="hr-HR" w:bidi="en-US"/>
              </w:rPr>
              <w:t xml:space="preserve">finansiraju </w:t>
            </w:r>
            <w:r w:rsidRPr="008D043F">
              <w:rPr>
                <w:rFonts w:asciiTheme="minorHAnsi" w:hAnsiTheme="minorHAnsi" w:cstheme="minorHAnsi"/>
                <w:sz w:val="18"/>
                <w:szCs w:val="18"/>
                <w:lang w:val="hr-HR" w:bidi="en-US"/>
              </w:rPr>
              <w:t>prikupljenim sredstvima</w:t>
            </w:r>
          </w:p>
        </w:tc>
      </w:tr>
    </w:tbl>
    <w:p w14:paraId="2DD82AC0"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409"/>
        <w:gridCol w:w="3292"/>
        <w:gridCol w:w="2664"/>
      </w:tblGrid>
      <w:tr w:rsidR="00CC447D" w:rsidRPr="008D043F" w14:paraId="0C51EF9E"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ECD68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EDC2AC"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76D703A4"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623D8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DFB95D"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8. Uspostaviti sistem za strateško donošenje odluka, ulaganja i praćenje efekata u obrazovanju, istraživanju i inovacijama u okolišu</w:t>
            </w:r>
          </w:p>
        </w:tc>
      </w:tr>
      <w:tr w:rsidR="00CC447D" w:rsidRPr="008D043F" w14:paraId="5A29122E"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B3A92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6C4F3F"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8.1. Integriranje problematike zaštite okoliša u nastavne planove odgojnih i obrazovnih institucija na svim </w:t>
            </w:r>
            <w:r w:rsidR="00722869" w:rsidRPr="008D043F">
              <w:rPr>
                <w:rFonts w:asciiTheme="minorHAnsi" w:eastAsia="Calibri" w:hAnsiTheme="minorHAnsi" w:cstheme="minorHAnsi"/>
                <w:b/>
                <w:sz w:val="18"/>
                <w:szCs w:val="18"/>
                <w:lang w:val="hr-HR"/>
              </w:rPr>
              <w:t>nivoima</w:t>
            </w:r>
          </w:p>
        </w:tc>
      </w:tr>
      <w:tr w:rsidR="00CC447D" w:rsidRPr="008D043F" w14:paraId="2C1907B5"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AB56E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C330210"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osigura da je problematika zaštite okoliša snažnije integrirana u nastavne planove odgojnih i obrazovnih institucija na svim </w:t>
            </w:r>
            <w:r w:rsidR="00722869" w:rsidRPr="008D043F">
              <w:rPr>
                <w:rFonts w:asciiTheme="minorHAnsi" w:eastAsia="Calibri" w:hAnsiTheme="minorHAnsi" w:cstheme="minorHAnsi"/>
                <w:sz w:val="18"/>
                <w:szCs w:val="18"/>
                <w:lang w:val="hr-HR"/>
              </w:rPr>
              <w:t>nivoima</w:t>
            </w:r>
            <w:r w:rsidRPr="008D043F">
              <w:rPr>
                <w:rFonts w:asciiTheme="minorHAnsi" w:eastAsia="Calibri" w:hAnsiTheme="minorHAnsi" w:cstheme="minorHAnsi"/>
                <w:sz w:val="18"/>
                <w:szCs w:val="18"/>
                <w:lang w:val="hr-HR"/>
              </w:rPr>
              <w:t>, uz interdisciplinarni i holistički pristup obrazovanju za održivi razvoj.</w:t>
            </w:r>
          </w:p>
          <w:p w14:paraId="7BE307BC"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4FACB51A" w14:textId="77777777" w:rsidR="00335FAE" w:rsidRPr="008D043F" w:rsidRDefault="00CC447D" w:rsidP="0068355A">
            <w:pPr>
              <w:numPr>
                <w:ilvl w:val="0"/>
                <w:numId w:val="206"/>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cjena </w:t>
            </w:r>
            <w:r w:rsidR="00722869" w:rsidRPr="008D043F">
              <w:rPr>
                <w:rFonts w:asciiTheme="minorHAnsi" w:eastAsia="Calibri" w:hAnsiTheme="minorHAnsi" w:cstheme="minorHAnsi"/>
                <w:sz w:val="18"/>
                <w:szCs w:val="18"/>
                <w:lang w:val="hr-HR"/>
              </w:rPr>
              <w:t xml:space="preserve">kvaliteta </w:t>
            </w:r>
            <w:r w:rsidRPr="008D043F">
              <w:rPr>
                <w:rFonts w:asciiTheme="minorHAnsi" w:eastAsia="Calibri" w:hAnsiTheme="minorHAnsi" w:cstheme="minorHAnsi"/>
                <w:sz w:val="18"/>
                <w:szCs w:val="18"/>
                <w:lang w:val="hr-HR"/>
              </w:rPr>
              <w:t xml:space="preserve">nastavnih sadržaja važnih za </w:t>
            </w:r>
            <w:r w:rsidR="00722869" w:rsidRPr="008D043F">
              <w:rPr>
                <w:rFonts w:asciiTheme="minorHAnsi" w:eastAsia="Calibri" w:hAnsiTheme="minorHAnsi" w:cstheme="minorHAnsi"/>
                <w:sz w:val="18"/>
                <w:szCs w:val="18"/>
                <w:lang w:val="hr-HR"/>
              </w:rPr>
              <w:t xml:space="preserve">sticanje </w:t>
            </w:r>
            <w:r w:rsidRPr="008D043F">
              <w:rPr>
                <w:rFonts w:asciiTheme="minorHAnsi" w:eastAsia="Calibri" w:hAnsiTheme="minorHAnsi" w:cstheme="minorHAnsi"/>
                <w:sz w:val="18"/>
                <w:szCs w:val="18"/>
                <w:lang w:val="hr-HR"/>
              </w:rPr>
              <w:t>znanja o održivom razvoju kao i zastupljenost sadržaja u odobrenim udžbenicima</w:t>
            </w:r>
          </w:p>
          <w:p w14:paraId="2FAC7F63" w14:textId="77777777" w:rsidR="00335FAE" w:rsidRPr="008D043F" w:rsidRDefault="00CC447D" w:rsidP="0068355A">
            <w:pPr>
              <w:numPr>
                <w:ilvl w:val="0"/>
                <w:numId w:val="206"/>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722869"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analize, inovacija godišnjih programa edukacije o zaštiti okoliša koji se uključuju u nastavne i vannastavne programe (</w:t>
            </w:r>
            <w:r w:rsidR="00722869" w:rsidRPr="008D043F">
              <w:rPr>
                <w:rFonts w:asciiTheme="minorHAnsi" w:eastAsia="Calibri" w:hAnsiTheme="minorHAnsi" w:cstheme="minorHAnsi"/>
                <w:sz w:val="18"/>
                <w:szCs w:val="18"/>
                <w:lang w:val="hr-HR"/>
              </w:rPr>
              <w:t xml:space="preserve">shodno </w:t>
            </w:r>
            <w:r w:rsidRPr="008D043F">
              <w:rPr>
                <w:rFonts w:asciiTheme="minorHAnsi" w:eastAsia="Calibri" w:hAnsiTheme="minorHAnsi" w:cstheme="minorHAnsi"/>
                <w:sz w:val="18"/>
                <w:szCs w:val="18"/>
                <w:lang w:val="hr-HR"/>
              </w:rPr>
              <w:t>čl. 32</w:t>
            </w:r>
            <w:r w:rsidR="0072286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stav (4) Zakona o zaštiti okoliša) i proširenje </w:t>
            </w:r>
            <w:r w:rsidR="00722869" w:rsidRPr="008D043F">
              <w:rPr>
                <w:rFonts w:asciiTheme="minorHAnsi" w:eastAsia="Calibri" w:hAnsiTheme="minorHAnsi" w:cstheme="minorHAnsi"/>
                <w:sz w:val="18"/>
                <w:szCs w:val="18"/>
                <w:lang w:val="hr-HR"/>
              </w:rPr>
              <w:t xml:space="preserve">obima </w:t>
            </w:r>
            <w:r w:rsidRPr="008D043F">
              <w:rPr>
                <w:rFonts w:asciiTheme="minorHAnsi" w:eastAsia="Calibri" w:hAnsiTheme="minorHAnsi" w:cstheme="minorHAnsi"/>
                <w:sz w:val="18"/>
                <w:szCs w:val="18"/>
                <w:lang w:val="hr-HR"/>
              </w:rPr>
              <w:t>djelovanja na sve nastavne predmete. Nova kultura učenja ugrađuje se u odgojno-obrazovni kurikulum kao međupredmetno područje. (</w:t>
            </w:r>
            <w:r w:rsidRPr="008D043F">
              <w:rPr>
                <w:rFonts w:asciiTheme="minorHAnsi" w:eastAsia="Calibri" w:hAnsiTheme="minorHAnsi" w:cstheme="minorHAnsi"/>
                <w:i/>
                <w:sz w:val="18"/>
                <w:szCs w:val="18"/>
                <w:lang w:val="hr-HR"/>
              </w:rPr>
              <w:t>Trenutno su sadržaji o zaštiti okoliša u znatno većoj mjeri zastupljeni u prirodnim nego u društvenim naukama. Neophodno je o zaštiti okoliša izučavati u okviru svih nastavnih predmeta. Neophodno je revidirati kurikulume i uvrstiti ekološke sadržaje vodeći računa o međupredmetnoj korelaciji, prožeti određenu temu kroz sve nastavne predmete.)</w:t>
            </w:r>
          </w:p>
          <w:p w14:paraId="079FC3BF" w14:textId="77777777" w:rsidR="00335FAE" w:rsidRPr="008D043F" w:rsidRDefault="00CC447D" w:rsidP="0068355A">
            <w:pPr>
              <w:numPr>
                <w:ilvl w:val="0"/>
                <w:numId w:val="206"/>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ticanje škola za </w:t>
            </w:r>
            <w:r w:rsidR="00722869" w:rsidRPr="008D043F">
              <w:rPr>
                <w:rFonts w:asciiTheme="minorHAnsi" w:eastAsia="Calibri" w:hAnsiTheme="minorHAnsi" w:cstheme="minorHAnsi"/>
                <w:sz w:val="18"/>
                <w:szCs w:val="18"/>
                <w:lang w:val="hr-HR"/>
              </w:rPr>
              <w:t xml:space="preserve">sticanje </w:t>
            </w:r>
            <w:r w:rsidRPr="008D043F">
              <w:rPr>
                <w:rFonts w:asciiTheme="minorHAnsi" w:eastAsia="Calibri" w:hAnsiTheme="minorHAnsi" w:cstheme="minorHAnsi"/>
                <w:sz w:val="18"/>
                <w:szCs w:val="18"/>
                <w:lang w:val="hr-HR"/>
              </w:rPr>
              <w:t xml:space="preserve">statusa </w:t>
            </w:r>
            <w:r w:rsidR="00722869"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  (međunarodno certificiranje)</w:t>
            </w:r>
            <w:bookmarkStart w:id="403" w:name="_Hlk95009497"/>
          </w:p>
          <w:p w14:paraId="17253481" w14:textId="77777777" w:rsidR="00335FAE" w:rsidRPr="008D043F" w:rsidRDefault="00CC447D" w:rsidP="0068355A">
            <w:pPr>
              <w:numPr>
                <w:ilvl w:val="0"/>
                <w:numId w:val="206"/>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Zakonsko omogućavanje otvaranja Inovativnih centara za razvoj u primarnom obrazovanju </w:t>
            </w:r>
            <w:bookmarkEnd w:id="403"/>
            <w:r w:rsidRPr="008D043F">
              <w:rPr>
                <w:rFonts w:asciiTheme="minorHAnsi" w:eastAsia="Calibri" w:hAnsiTheme="minorHAnsi" w:cstheme="minorHAnsi"/>
                <w:sz w:val="18"/>
                <w:szCs w:val="18"/>
                <w:lang w:val="hr-HR"/>
              </w:rPr>
              <w:t>(centri bi, u svom razvoju, proširili djelatnost i na segment srednjoškolskog i visokog obrazovanja)</w:t>
            </w:r>
          </w:p>
          <w:p w14:paraId="095C0299" w14:textId="77777777" w:rsidR="00CC447D" w:rsidRPr="008D043F" w:rsidRDefault="00722869" w:rsidP="0068355A">
            <w:pPr>
              <w:numPr>
                <w:ilvl w:val="0"/>
                <w:numId w:val="206"/>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učenja o okolišu kroz aktivnosti u zaštićenim područjima:</w:t>
            </w:r>
          </w:p>
          <w:p w14:paraId="29DC50DF" w14:textId="77777777" w:rsidR="00CC447D" w:rsidRPr="008D043F" w:rsidRDefault="00CC447D" w:rsidP="0068355A">
            <w:pPr>
              <w:numPr>
                <w:ilvl w:val="0"/>
                <w:numId w:val="219"/>
              </w:numPr>
              <w:spacing w:before="40" w:after="40" w:line="276" w:lineRule="auto"/>
              <w:ind w:left="72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zvoj i unaprjeđenje obrazovnih kapaciteta zaštićenih područja (osoblje, infrastrukturu, programe i aktivnosti), te kroz iskustveno učenje u prirodi podučavati o </w:t>
            </w:r>
            <w:r w:rsidR="00722869" w:rsidRPr="008D043F">
              <w:rPr>
                <w:rFonts w:asciiTheme="minorHAnsi" w:eastAsia="Calibri" w:hAnsiTheme="minorHAnsi" w:cstheme="minorHAnsi"/>
                <w:sz w:val="18"/>
                <w:szCs w:val="18"/>
                <w:lang w:val="hr-HR"/>
              </w:rPr>
              <w:t>okolišu</w:t>
            </w:r>
          </w:p>
          <w:p w14:paraId="041731B7" w14:textId="77777777" w:rsidR="00CC447D" w:rsidRPr="008D043F" w:rsidRDefault="00CC447D" w:rsidP="0068355A">
            <w:pPr>
              <w:numPr>
                <w:ilvl w:val="0"/>
                <w:numId w:val="219"/>
              </w:numPr>
              <w:spacing w:before="40" w:after="40" w:line="276" w:lineRule="auto"/>
              <w:ind w:left="72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d na ostvarenju dugoročne </w:t>
            </w:r>
            <w:r w:rsidR="00722869"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te poticanje održavanja škole u prirodi kroz provedbu zajedničkih projekata između škola i zaštićenih područja</w:t>
            </w:r>
          </w:p>
          <w:p w14:paraId="08DADD86" w14:textId="77777777" w:rsidR="00CC447D" w:rsidRPr="008D043F" w:rsidRDefault="00CC447D" w:rsidP="0068355A">
            <w:pPr>
              <w:numPr>
                <w:ilvl w:val="0"/>
                <w:numId w:val="219"/>
              </w:numPr>
              <w:spacing w:before="40" w:after="40" w:line="276" w:lineRule="auto"/>
              <w:ind w:left="72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zvoj programa za stručno usavršavanje nastavnog osoblja i kontinuirano usavršavanje nastavnog kadra iz oblasti zaštite </w:t>
            </w:r>
            <w:r w:rsidR="00722869" w:rsidRPr="008D043F">
              <w:rPr>
                <w:rFonts w:asciiTheme="minorHAnsi" w:eastAsia="Calibri" w:hAnsiTheme="minorHAnsi" w:cstheme="minorHAnsi"/>
                <w:sz w:val="18"/>
                <w:szCs w:val="18"/>
                <w:lang w:val="hr-HR"/>
              </w:rPr>
              <w:t>okoliša</w:t>
            </w:r>
            <w:r w:rsidRPr="008D043F">
              <w:rPr>
                <w:rFonts w:asciiTheme="minorHAnsi" w:eastAsia="Calibri" w:hAnsiTheme="minorHAnsi" w:cstheme="minorHAnsi"/>
                <w:sz w:val="18"/>
                <w:szCs w:val="18"/>
                <w:lang w:val="hr-HR"/>
              </w:rPr>
              <w:t xml:space="preserve"> i edukacije na otvorenom, s naglaskom na praktičan rad s djecom</w:t>
            </w:r>
          </w:p>
          <w:p w14:paraId="4F711F51" w14:textId="77777777" w:rsidR="00CC447D" w:rsidRPr="008D043F" w:rsidRDefault="00CC447D" w:rsidP="0068355A">
            <w:pPr>
              <w:numPr>
                <w:ilvl w:val="0"/>
                <w:numId w:val="219"/>
              </w:numPr>
              <w:spacing w:before="40" w:after="40" w:line="276" w:lineRule="auto"/>
              <w:ind w:left="72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eiranje poticaja za iskustveno učenje u prirodi kod nastavnog osoblja </w:t>
            </w:r>
          </w:p>
          <w:p w14:paraId="41CB44C3" w14:textId="77777777" w:rsidR="00CC447D" w:rsidRPr="008D043F" w:rsidRDefault="00CC447D" w:rsidP="0068355A">
            <w:pPr>
              <w:numPr>
                <w:ilvl w:val="0"/>
                <w:numId w:val="219"/>
              </w:numPr>
              <w:spacing w:before="40" w:after="40" w:line="276" w:lineRule="auto"/>
              <w:ind w:left="72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reiranje programa za zapošljavanje edukatora u zaštićenim područjima (npr. angažirati nezaposlene nastavnike biologije, studente završnih godina, tek diplomirane studente biologije angažirati kroz programe stažiranja i sl.)</w:t>
            </w:r>
          </w:p>
          <w:p w14:paraId="2E19BA9E" w14:textId="77777777" w:rsidR="00CC447D" w:rsidRPr="008D043F" w:rsidRDefault="00CC447D" w:rsidP="0068355A">
            <w:pPr>
              <w:numPr>
                <w:ilvl w:val="0"/>
                <w:numId w:val="206"/>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boljšanje </w:t>
            </w:r>
            <w:r w:rsidR="00722869"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odgojno-obrazovnih ustanova s farmama i poljoprivrednim gazdinstvima u lokalnoj zajednici i šire (ustupanje resursa školama, npr. zemljišta na korištenje i sl., kako bi učenici imali priliku steći neposredno iskustvo o biljnom i životinjskom svijetu koji ih okružuje)</w:t>
            </w:r>
          </w:p>
        </w:tc>
      </w:tr>
      <w:tr w:rsidR="00CC447D" w:rsidRPr="008D043F" w14:paraId="73E81257"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49691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6519C5B"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50983311" w14:textId="77777777" w:rsidTr="006C74D1">
        <w:trPr>
          <w:trHeight w:val="567"/>
        </w:trPr>
        <w:tc>
          <w:tcPr>
            <w:tcW w:w="1467"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914982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1DF67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6844AE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C3B6C4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EB65F4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2286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72CFB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7E7EC55F"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9EBF00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637EF3" w14:textId="77777777" w:rsidR="00CC447D" w:rsidRPr="008D043F" w:rsidRDefault="00CC447D" w:rsidP="0068355A">
            <w:pPr>
              <w:numPr>
                <w:ilvl w:val="0"/>
                <w:numId w:val="22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naliza </w:t>
            </w:r>
            <w:r w:rsidR="00722869" w:rsidRPr="008D043F">
              <w:rPr>
                <w:rFonts w:asciiTheme="minorHAnsi" w:eastAsia="Calibri" w:hAnsiTheme="minorHAnsi" w:cstheme="minorHAnsi"/>
                <w:sz w:val="18"/>
                <w:szCs w:val="18"/>
                <w:lang w:val="hr-HR"/>
              </w:rPr>
              <w:t xml:space="preserve">kvaliteta </w:t>
            </w:r>
            <w:r w:rsidRPr="008D043F">
              <w:rPr>
                <w:rFonts w:asciiTheme="minorHAnsi" w:eastAsia="Calibri" w:hAnsiTheme="minorHAnsi" w:cstheme="minorHAnsi"/>
                <w:sz w:val="18"/>
                <w:szCs w:val="18"/>
                <w:lang w:val="hr-HR"/>
              </w:rPr>
              <w:t>nastavnih sadržaja</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0A24C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rađena sveobuhvatna analiz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32449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sveobuhvatna analiza </w:t>
            </w:r>
            <w:r w:rsidR="00722869" w:rsidRPr="008D043F">
              <w:rPr>
                <w:rFonts w:asciiTheme="minorHAnsi" w:hAnsiTheme="minorHAnsi" w:cstheme="minorHAnsi"/>
                <w:sz w:val="18"/>
                <w:szCs w:val="18"/>
                <w:lang w:val="hr-HR" w:bidi="en-US"/>
              </w:rPr>
              <w:t xml:space="preserve">kvaliteta </w:t>
            </w:r>
            <w:r w:rsidRPr="008D043F">
              <w:rPr>
                <w:rFonts w:asciiTheme="minorHAnsi" w:hAnsiTheme="minorHAnsi" w:cstheme="minorHAnsi"/>
                <w:sz w:val="18"/>
                <w:szCs w:val="18"/>
                <w:lang w:val="hr-HR" w:bidi="en-US"/>
              </w:rPr>
              <w:t>nastavnih sadržaja (2023.)</w:t>
            </w:r>
          </w:p>
        </w:tc>
      </w:tr>
      <w:tr w:rsidR="00CC447D" w:rsidRPr="008D043F" w14:paraId="500FCCD9"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066D04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5072D4" w14:textId="77777777" w:rsidR="00CC447D" w:rsidRPr="008D043F" w:rsidRDefault="00CC447D" w:rsidP="0068355A">
            <w:pPr>
              <w:numPr>
                <w:ilvl w:val="0"/>
                <w:numId w:val="22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Mjera u kojoj su inovirani programi edukacije koji se uključuju u nastavne i vannastavne programe</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521CB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i prostor za poboljšanj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2448F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ovirani programi edukacije o zaštiti okoliša koji se uključuju u nastavne i vannastavne programe, a kroz koje se razvija ekološka kultura učenika/ica</w:t>
            </w:r>
            <w:r w:rsidR="0072286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svajaju ekološke vrijednosti i vrijednosne orijentacije (periodično</w:t>
            </w:r>
            <w:r w:rsidR="0072286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2030.)</w:t>
            </w:r>
          </w:p>
        </w:tc>
      </w:tr>
      <w:tr w:rsidR="00CC447D" w:rsidRPr="008D043F" w14:paraId="05235CDE"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932859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23C9746" w14:textId="77777777" w:rsidR="00CC447D" w:rsidRPr="008D043F" w:rsidRDefault="00CC447D" w:rsidP="0068355A">
            <w:pPr>
              <w:numPr>
                <w:ilvl w:val="0"/>
                <w:numId w:val="22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škola sa statusom </w:t>
            </w:r>
            <w:r w:rsidR="00722869"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843DF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49BEA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 broj </w:t>
            </w:r>
            <w:r w:rsidRPr="008D043F">
              <w:rPr>
                <w:rFonts w:asciiTheme="minorHAnsi" w:eastAsia="Calibri" w:hAnsiTheme="minorHAnsi" w:cstheme="minorHAnsi"/>
                <w:sz w:val="18"/>
                <w:szCs w:val="18"/>
                <w:lang w:val="hr-HR"/>
              </w:rPr>
              <w:t xml:space="preserve">škola sa statusom </w:t>
            </w:r>
            <w:r w:rsidR="00722869"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 (konstantno – 2030.)</w:t>
            </w:r>
          </w:p>
        </w:tc>
      </w:tr>
      <w:tr w:rsidR="00CC447D" w:rsidRPr="008D043F" w14:paraId="19F10B6E"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8AE687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EAB54C" w14:textId="77777777" w:rsidR="00CC447D" w:rsidRPr="008D043F" w:rsidRDefault="00CC447D" w:rsidP="0068355A">
            <w:pPr>
              <w:numPr>
                <w:ilvl w:val="0"/>
                <w:numId w:val="22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konsko omogućavanje otvaranja inovativnih centara za razvoj u primarnom obrazovanju</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39D5D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zakonski omogućeno</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CD598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tvoreni zakonski preduvjeti za otvaranje inovativnih centara za razvoj </w:t>
            </w:r>
            <w:r w:rsidRPr="008D043F">
              <w:rPr>
                <w:rFonts w:asciiTheme="minorHAnsi" w:eastAsia="Calibri" w:hAnsiTheme="minorHAnsi" w:cstheme="minorHAnsi"/>
                <w:sz w:val="18"/>
                <w:szCs w:val="18"/>
                <w:lang w:val="hr-HR"/>
              </w:rPr>
              <w:t>u primarnom obrazovanju</w:t>
            </w:r>
            <w:r w:rsidRPr="008D043F">
              <w:rPr>
                <w:rFonts w:asciiTheme="minorHAnsi" w:hAnsiTheme="minorHAnsi" w:cstheme="minorHAnsi"/>
                <w:sz w:val="18"/>
                <w:szCs w:val="18"/>
                <w:lang w:val="hr-HR" w:bidi="en-US"/>
              </w:rPr>
              <w:t xml:space="preserve"> (2025.)</w:t>
            </w:r>
          </w:p>
        </w:tc>
      </w:tr>
      <w:tr w:rsidR="00CC447D" w:rsidRPr="008D043F" w14:paraId="05876D85"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F503DF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655597" w14:textId="77777777" w:rsidR="00CC447D" w:rsidRPr="008D043F" w:rsidRDefault="00CC447D" w:rsidP="0068355A">
            <w:pPr>
              <w:numPr>
                <w:ilvl w:val="0"/>
                <w:numId w:val="22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programa učenja u zaštićenim područjima</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91522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uspostavljeni programi</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0A7DC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i </w:t>
            </w:r>
            <w:r w:rsidRPr="008D043F">
              <w:rPr>
                <w:rFonts w:asciiTheme="minorHAnsi" w:eastAsia="Calibri" w:hAnsiTheme="minorHAnsi" w:cstheme="minorHAnsi"/>
                <w:sz w:val="18"/>
                <w:szCs w:val="18"/>
                <w:lang w:val="hr-HR"/>
              </w:rPr>
              <w:t>programi učenja u zaštićenim područjima (2029.)</w:t>
            </w:r>
          </w:p>
        </w:tc>
      </w:tr>
      <w:tr w:rsidR="00CC447D" w:rsidRPr="008D043F" w14:paraId="4564B7B8"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7814C5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59F127" w14:textId="77777777" w:rsidR="00CC447D" w:rsidRPr="008D043F" w:rsidRDefault="00CC447D" w:rsidP="0068355A">
            <w:pPr>
              <w:numPr>
                <w:ilvl w:val="0"/>
                <w:numId w:val="22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odgojno-obrazovnih ustanova koje su ostvarile </w:t>
            </w:r>
            <w:r w:rsidR="00722869" w:rsidRPr="008D043F">
              <w:rPr>
                <w:rFonts w:asciiTheme="minorHAnsi" w:eastAsia="Calibri" w:hAnsiTheme="minorHAnsi" w:cstheme="minorHAnsi"/>
                <w:sz w:val="18"/>
                <w:szCs w:val="18"/>
                <w:lang w:val="hr-HR"/>
              </w:rPr>
              <w:t xml:space="preserve">saradnju </w:t>
            </w:r>
            <w:r w:rsidRPr="008D043F">
              <w:rPr>
                <w:rFonts w:asciiTheme="minorHAnsi" w:eastAsia="Calibri" w:hAnsiTheme="minorHAnsi" w:cstheme="minorHAnsi"/>
                <w:sz w:val="18"/>
                <w:szCs w:val="18"/>
                <w:lang w:val="hr-HR"/>
              </w:rPr>
              <w:t>s farmama i poljoprivrednim gazdinstvima</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855FA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B4491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 </w:t>
            </w:r>
            <w:r w:rsidRPr="008D043F">
              <w:rPr>
                <w:rFonts w:asciiTheme="minorHAnsi" w:eastAsia="Calibri" w:hAnsiTheme="minorHAnsi" w:cstheme="minorHAnsi"/>
                <w:sz w:val="18"/>
                <w:szCs w:val="18"/>
                <w:lang w:val="hr-HR"/>
              </w:rPr>
              <w:t xml:space="preserve">broj odgojno-obrazovnih ustanova koje su ostvarile </w:t>
            </w:r>
            <w:r w:rsidR="00722869" w:rsidRPr="008D043F">
              <w:rPr>
                <w:rFonts w:asciiTheme="minorHAnsi" w:eastAsia="Calibri" w:hAnsiTheme="minorHAnsi" w:cstheme="minorHAnsi"/>
                <w:sz w:val="18"/>
                <w:szCs w:val="18"/>
                <w:lang w:val="hr-HR"/>
              </w:rPr>
              <w:t xml:space="preserve">saradnju </w:t>
            </w:r>
            <w:r w:rsidRPr="008D043F">
              <w:rPr>
                <w:rFonts w:asciiTheme="minorHAnsi" w:eastAsia="Calibri" w:hAnsiTheme="minorHAnsi" w:cstheme="minorHAnsi"/>
                <w:sz w:val="18"/>
                <w:szCs w:val="18"/>
                <w:lang w:val="hr-HR"/>
              </w:rPr>
              <w:t>s farmama i poljoprivrednim gazdinstvima (konstantno – 2030.)</w:t>
            </w:r>
          </w:p>
        </w:tc>
      </w:tr>
      <w:tr w:rsidR="00CC447D" w:rsidRPr="008D043F" w14:paraId="576FDCA3"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E8E8C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38144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72286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eđenje obrazovnog procesa i povećanje kompetencija svih aktera, za integraciju zaštite okoliša održivog korištenja u sve nivoe obrazovanja</w:t>
            </w:r>
          </w:p>
        </w:tc>
      </w:tr>
      <w:tr w:rsidR="00CC447D" w:rsidRPr="008D043F" w14:paraId="11F7DA66" w14:textId="77777777" w:rsidTr="000B42E0">
        <w:trPr>
          <w:trHeight w:val="274"/>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702D0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F7D7C1A"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78 764 KM</w:t>
            </w:r>
          </w:p>
          <w:p w14:paraId="6C0EE1C3" w14:textId="77777777" w:rsidR="00CC447D"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30% </w:t>
            </w:r>
            <w:r w:rsidR="00722869"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 70% kombinacija</w:t>
            </w:r>
            <w:r w:rsidR="0072286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22869"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722869"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52DBDAED" w14:textId="77777777" w:rsidTr="000B42E0">
        <w:trPr>
          <w:trHeight w:val="263"/>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C82258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7E6F89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2B262C8C"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6A8BA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D7CE33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alna ministarstva za obrazovanje u </w:t>
            </w:r>
            <w:r w:rsidR="00722869"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Federalnim ministarstvom obrazovanja i nauke (koordinacija)</w:t>
            </w:r>
          </w:p>
        </w:tc>
      </w:tr>
      <w:tr w:rsidR="00CC447D" w:rsidRPr="008D043F" w14:paraId="331290AD"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87AFB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6D6D9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alna ministarstva za obrazovanje u </w:t>
            </w:r>
            <w:r w:rsidR="00722869"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 xml:space="preserve">s Federalnim ministarstvom obrazovanja i nauke (koordinacija), pedagoški zavodi, u </w:t>
            </w:r>
            <w:r w:rsidR="00722869"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institucijama nadležnim za zaštitu okoliša i organizacijama civilnog društva s ekspertizom u ovoj oblasti, odgojno-obrazovne ustanove</w:t>
            </w:r>
          </w:p>
        </w:tc>
      </w:tr>
      <w:tr w:rsidR="00CC447D" w:rsidRPr="008D043F" w14:paraId="05DB404C"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450D9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Ciljne grup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285F4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gojno-obrazovne ustanove, organizacije civilnog društva, upravljači zaštićenih područja, učenici, šira javnost</w:t>
            </w:r>
          </w:p>
        </w:tc>
      </w:tr>
    </w:tbl>
    <w:p w14:paraId="473E4481"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409"/>
        <w:gridCol w:w="2863"/>
        <w:gridCol w:w="3093"/>
      </w:tblGrid>
      <w:tr w:rsidR="00CC447D" w:rsidRPr="008D043F" w14:paraId="0BA26CBF"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AD6D8B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F459643"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51FF433D"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329E2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E9EB93"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8. Uspostaviti sistem za strateško donošenje odluka, ulaganja i praćenje efekata u obrazovanju, istraživanju i inovacijama u okolišu</w:t>
            </w:r>
          </w:p>
        </w:tc>
      </w:tr>
      <w:tr w:rsidR="00CC447D" w:rsidRPr="008D043F" w14:paraId="396074EC"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C3570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8EE4F2F"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404" w:name="_Hlk95009595"/>
            <w:r w:rsidRPr="008D043F">
              <w:rPr>
                <w:rFonts w:asciiTheme="minorHAnsi" w:eastAsia="Calibri" w:hAnsiTheme="minorHAnsi" w:cstheme="minorHAnsi"/>
                <w:b/>
                <w:sz w:val="18"/>
                <w:szCs w:val="18"/>
                <w:lang w:val="hr-HR"/>
              </w:rPr>
              <w:t>7.8.2. Jačanje kapaciteta i ekopedagoških kompetencija uposlenika odgojno-obrazovnih ustanova</w:t>
            </w:r>
            <w:bookmarkEnd w:id="404"/>
          </w:p>
        </w:tc>
      </w:tr>
      <w:tr w:rsidR="00CC447D" w:rsidRPr="008D043F" w14:paraId="7B79B2D2"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725A1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F66AA8"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405" w:name="_Hlk95009605"/>
            <w:r w:rsidRPr="008D043F">
              <w:rPr>
                <w:rFonts w:asciiTheme="minorHAnsi" w:eastAsia="Calibri" w:hAnsiTheme="minorHAnsi" w:cstheme="minorHAnsi"/>
                <w:sz w:val="18"/>
                <w:szCs w:val="18"/>
                <w:lang w:val="hr-HR"/>
              </w:rPr>
              <w:t xml:space="preserve">Cilj ove mjere je da se ojača kapacitet i ekopedagoške kompetencije uposlenika odgojno-obrazovnih ustanova. </w:t>
            </w:r>
            <w:bookmarkEnd w:id="405"/>
          </w:p>
          <w:p w14:paraId="1566B47B"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406" w:name="_Hlk95009615"/>
            <w:r w:rsidRPr="008D043F">
              <w:rPr>
                <w:rFonts w:asciiTheme="minorHAnsi" w:eastAsia="Calibri" w:hAnsiTheme="minorHAnsi" w:cstheme="minorHAnsi"/>
                <w:sz w:val="18"/>
                <w:szCs w:val="18"/>
                <w:lang w:val="hr-HR"/>
              </w:rPr>
              <w:t>Okvirna područja djelovanja</w:t>
            </w:r>
            <w:bookmarkEnd w:id="406"/>
            <w:r w:rsidRPr="008D043F">
              <w:rPr>
                <w:rFonts w:asciiTheme="minorHAnsi" w:eastAsia="Calibri" w:hAnsiTheme="minorHAnsi" w:cstheme="minorHAnsi"/>
                <w:sz w:val="18"/>
                <w:szCs w:val="18"/>
                <w:lang w:val="hr-HR"/>
              </w:rPr>
              <w:t>:</w:t>
            </w:r>
          </w:p>
          <w:p w14:paraId="2026997E" w14:textId="77777777" w:rsidR="00CC447D" w:rsidRPr="008D043F" w:rsidRDefault="00CC447D" w:rsidP="0068355A">
            <w:pPr>
              <w:numPr>
                <w:ilvl w:val="0"/>
                <w:numId w:val="226"/>
              </w:numPr>
              <w:spacing w:before="40" w:after="40" w:line="276" w:lineRule="auto"/>
              <w:ind w:left="360"/>
              <w:contextualSpacing/>
              <w:rPr>
                <w:rFonts w:asciiTheme="minorHAnsi" w:eastAsia="Calibri" w:hAnsiTheme="minorHAnsi" w:cstheme="minorHAnsi"/>
                <w:sz w:val="18"/>
                <w:szCs w:val="18"/>
                <w:lang w:val="hr-HR"/>
              </w:rPr>
            </w:pPr>
            <w:bookmarkStart w:id="407" w:name="_Hlk95009632"/>
            <w:r w:rsidRPr="008D043F">
              <w:rPr>
                <w:rFonts w:asciiTheme="minorHAnsi" w:eastAsia="Calibri" w:hAnsiTheme="minorHAnsi" w:cstheme="minorHAnsi"/>
                <w:sz w:val="18"/>
                <w:szCs w:val="18"/>
                <w:lang w:val="hr-HR"/>
              </w:rPr>
              <w:t xml:space="preserve">Unaprjeđenje ekopedagoških kompetencija uposlenika odgojno-obrazovnih ustanova kroz edukaciju o zaštiti okoliša akreditiranim programima </w:t>
            </w:r>
            <w:bookmarkEnd w:id="407"/>
            <w:r w:rsidRPr="008D043F">
              <w:rPr>
                <w:rFonts w:asciiTheme="minorHAnsi" w:eastAsia="Calibri" w:hAnsiTheme="minorHAnsi" w:cstheme="minorHAnsi"/>
                <w:sz w:val="18"/>
                <w:szCs w:val="18"/>
                <w:lang w:val="hr-HR"/>
              </w:rPr>
              <w:t>(programima verificiranim od određene ovlaštene institucije). Kontinuirano usavršavanje nastavnog kadra iz oblasti zaštite okoliša i edukacije na otvorenom s naglaskom na praktičan rad s djecom</w:t>
            </w:r>
          </w:p>
          <w:p w14:paraId="03DB4334" w14:textId="77777777" w:rsidR="00CC447D" w:rsidRPr="008D043F" w:rsidRDefault="00CC447D" w:rsidP="0068355A">
            <w:pPr>
              <w:numPr>
                <w:ilvl w:val="0"/>
                <w:numId w:val="226"/>
              </w:numPr>
              <w:spacing w:before="40" w:after="40" w:line="276" w:lineRule="auto"/>
              <w:ind w:left="360"/>
              <w:contextualSpacing/>
              <w:rPr>
                <w:rFonts w:asciiTheme="minorHAnsi" w:eastAsia="Calibri" w:hAnsiTheme="minorHAnsi" w:cstheme="minorHAnsi"/>
                <w:sz w:val="18"/>
                <w:szCs w:val="18"/>
                <w:lang w:val="hr-HR"/>
              </w:rPr>
            </w:pPr>
            <w:bookmarkStart w:id="408" w:name="_Hlk95009643"/>
            <w:r w:rsidRPr="008D043F">
              <w:rPr>
                <w:rFonts w:asciiTheme="minorHAnsi" w:eastAsia="Calibri" w:hAnsiTheme="minorHAnsi" w:cstheme="minorHAnsi"/>
                <w:sz w:val="18"/>
                <w:szCs w:val="18"/>
                <w:lang w:val="hr-HR"/>
              </w:rPr>
              <w:t>Izrada priručnika za nastavnike o integraciji pitanja zaštite okoliša i održivog korištenja resursa u nastavni plan i program za osnovne i srednje škole i metodama podučavanja</w:t>
            </w:r>
            <w:bookmarkEnd w:id="408"/>
            <w:r w:rsidRPr="008D043F">
              <w:rPr>
                <w:rFonts w:asciiTheme="minorHAnsi" w:eastAsia="Calibri" w:hAnsiTheme="minorHAnsi" w:cstheme="minorHAnsi"/>
                <w:sz w:val="18"/>
                <w:szCs w:val="18"/>
                <w:lang w:val="hr-HR"/>
              </w:rPr>
              <w:t>, uključujući nastavne i izvannastavne aktivnosti (ljetne škole, škole u prirodi, multidisciplinarni projekti, radionice, takmičenja itd</w:t>
            </w:r>
            <w:r w:rsidR="0072286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Potrebna je obuka nastavnika i učitelja. Voditi se UNESCO mapom puta za obrazovanje o održivom razvoju do 2030.</w:t>
            </w:r>
          </w:p>
          <w:p w14:paraId="0DADDFDC" w14:textId="77777777" w:rsidR="00CC447D" w:rsidRPr="008D043F" w:rsidRDefault="00CC447D" w:rsidP="0068355A">
            <w:pPr>
              <w:numPr>
                <w:ilvl w:val="0"/>
                <w:numId w:val="226"/>
              </w:numPr>
              <w:spacing w:before="40" w:after="40" w:line="276" w:lineRule="auto"/>
              <w:ind w:left="360"/>
              <w:contextualSpacing/>
              <w:rPr>
                <w:rFonts w:asciiTheme="minorHAnsi" w:eastAsia="Calibri" w:hAnsiTheme="minorHAnsi" w:cstheme="minorHAnsi"/>
                <w:sz w:val="18"/>
                <w:szCs w:val="18"/>
                <w:lang w:val="hr-HR"/>
              </w:rPr>
            </w:pPr>
            <w:bookmarkStart w:id="409" w:name="_Hlk95009687"/>
            <w:r w:rsidRPr="008D043F">
              <w:rPr>
                <w:rFonts w:asciiTheme="minorHAnsi" w:eastAsia="Calibri" w:hAnsiTheme="minorHAnsi" w:cstheme="minorHAnsi"/>
                <w:sz w:val="18"/>
                <w:szCs w:val="18"/>
                <w:lang w:val="hr-HR"/>
              </w:rPr>
              <w:t>Priprema nastavnog osoblja za odgoj i obrazovanje za održivi razvoj, na posve drugačiji, digitalni, način</w:t>
            </w:r>
            <w:bookmarkEnd w:id="409"/>
            <w:r w:rsidRPr="008D043F">
              <w:rPr>
                <w:rFonts w:asciiTheme="minorHAnsi" w:eastAsia="Calibri" w:hAnsiTheme="minorHAnsi" w:cstheme="minorHAnsi"/>
                <w:sz w:val="18"/>
                <w:szCs w:val="18"/>
                <w:lang w:val="hr-HR"/>
              </w:rPr>
              <w:t xml:space="preserve">. </w:t>
            </w:r>
            <w:bookmarkStart w:id="410" w:name="_Hlk95009724"/>
            <w:r w:rsidRPr="008D043F">
              <w:rPr>
                <w:rFonts w:asciiTheme="minorHAnsi" w:eastAsia="Calibri" w:hAnsiTheme="minorHAnsi" w:cstheme="minorHAnsi"/>
                <w:sz w:val="18"/>
                <w:szCs w:val="18"/>
                <w:lang w:val="hr-HR"/>
              </w:rPr>
              <w:t>Edukacija uposlenika odgojno-obrazovnih ustanova o zaštiti okoliša akreditiranim programima (programima verificiranim od ovlaštene institucije) s ciljem digitalizacije</w:t>
            </w:r>
            <w:bookmarkEnd w:id="410"/>
          </w:p>
          <w:p w14:paraId="6271B6B6" w14:textId="77777777" w:rsidR="00CC447D" w:rsidRPr="008D043F" w:rsidRDefault="00CC447D" w:rsidP="0068355A">
            <w:pPr>
              <w:numPr>
                <w:ilvl w:val="0"/>
                <w:numId w:val="226"/>
              </w:numPr>
              <w:spacing w:before="40" w:after="40" w:line="276" w:lineRule="auto"/>
              <w:ind w:left="360"/>
              <w:contextualSpacing/>
              <w:rPr>
                <w:rFonts w:asciiTheme="minorHAnsi" w:eastAsia="Calibri" w:hAnsiTheme="minorHAnsi" w:cstheme="minorHAnsi"/>
                <w:sz w:val="18"/>
                <w:szCs w:val="18"/>
                <w:lang w:val="hr-HR"/>
              </w:rPr>
            </w:pPr>
            <w:bookmarkStart w:id="411" w:name="_Hlk95009766"/>
            <w:r w:rsidRPr="008D043F">
              <w:rPr>
                <w:rFonts w:asciiTheme="minorHAnsi" w:eastAsia="Calibri" w:hAnsiTheme="minorHAnsi" w:cstheme="minorHAnsi"/>
                <w:sz w:val="18"/>
                <w:szCs w:val="18"/>
                <w:lang w:val="hr-HR"/>
              </w:rPr>
              <w:t xml:space="preserve">Kreiranje digitalnih udžbenika i sadržaja o zaštiti okoliša i </w:t>
            </w:r>
            <w:r w:rsidR="00722869" w:rsidRPr="008D043F">
              <w:rPr>
                <w:rFonts w:asciiTheme="minorHAnsi" w:eastAsia="Calibri" w:hAnsiTheme="minorHAnsi" w:cstheme="minorHAnsi"/>
                <w:sz w:val="18"/>
                <w:szCs w:val="18"/>
                <w:lang w:val="hr-HR"/>
              </w:rPr>
              <w:t>prilagođavanje</w:t>
            </w:r>
            <w:r w:rsidRPr="008D043F">
              <w:rPr>
                <w:rFonts w:asciiTheme="minorHAnsi" w:eastAsia="Calibri" w:hAnsiTheme="minorHAnsi" w:cstheme="minorHAnsi"/>
                <w:sz w:val="18"/>
                <w:szCs w:val="18"/>
                <w:lang w:val="hr-HR"/>
              </w:rPr>
              <w:t xml:space="preserve"> učenja </w:t>
            </w:r>
            <w:r w:rsidRPr="008D043F">
              <w:rPr>
                <w:rFonts w:asciiTheme="minorHAnsi" w:eastAsia="Calibri" w:hAnsiTheme="minorHAnsi" w:cstheme="minorHAnsi"/>
                <w:i/>
                <w:sz w:val="18"/>
                <w:szCs w:val="18"/>
                <w:lang w:val="hr-HR"/>
              </w:rPr>
              <w:t>online</w:t>
            </w:r>
            <w:r w:rsidRPr="008D043F">
              <w:rPr>
                <w:rFonts w:asciiTheme="minorHAnsi" w:eastAsia="Calibri" w:hAnsiTheme="minorHAnsi" w:cstheme="minorHAnsi"/>
                <w:sz w:val="18"/>
                <w:szCs w:val="18"/>
                <w:lang w:val="hr-HR"/>
              </w:rPr>
              <w:t xml:space="preserve"> okruženju </w:t>
            </w:r>
            <w:bookmarkEnd w:id="411"/>
            <w:r w:rsidRPr="008D043F">
              <w:rPr>
                <w:rFonts w:asciiTheme="minorHAnsi" w:eastAsia="Calibri" w:hAnsiTheme="minorHAnsi" w:cstheme="minorHAnsi"/>
                <w:sz w:val="18"/>
                <w:szCs w:val="18"/>
                <w:lang w:val="hr-HR"/>
              </w:rPr>
              <w:t>u većem obimu nego ranije. (</w:t>
            </w:r>
            <w:r w:rsidRPr="008D043F">
              <w:rPr>
                <w:rFonts w:asciiTheme="minorHAnsi" w:eastAsia="Calibri" w:hAnsiTheme="minorHAnsi" w:cstheme="minorHAnsi"/>
                <w:i/>
                <w:sz w:val="18"/>
                <w:szCs w:val="18"/>
                <w:lang w:val="hr-HR"/>
              </w:rPr>
              <w:t>Nedostatak digitalnih sadržaja prouzrokovao je nastavnicima brojne probleme pri realizaciji nastavnog procesa u doba COVID-a, ali i poteškoće u učenju učenicima. Ponuditi učenicima i nastavnicima  pripremljene digitalne sadržaje o zaštiti okoliša. Takvim pristupom učenje bi se prilagodilo online okruženju, a nastavnik bio manje opterećen pripremanjem sadržaja za nastavni sat.</w:t>
            </w:r>
            <w:r w:rsidRPr="008D043F">
              <w:rPr>
                <w:rFonts w:asciiTheme="minorHAnsi" w:eastAsia="Calibri" w:hAnsiTheme="minorHAnsi" w:cstheme="minorHAnsi"/>
                <w:sz w:val="18"/>
                <w:szCs w:val="18"/>
                <w:lang w:val="hr-HR"/>
              </w:rPr>
              <w:t>)</w:t>
            </w:r>
          </w:p>
          <w:p w14:paraId="3F7B625F" w14:textId="77777777" w:rsidR="00CC447D" w:rsidRPr="008D043F" w:rsidRDefault="00CC447D" w:rsidP="0068355A">
            <w:pPr>
              <w:numPr>
                <w:ilvl w:val="0"/>
                <w:numId w:val="226"/>
              </w:numPr>
              <w:spacing w:before="40" w:after="40" w:line="276" w:lineRule="auto"/>
              <w:ind w:left="360"/>
              <w:contextualSpacing/>
              <w:rPr>
                <w:rFonts w:asciiTheme="minorHAnsi" w:eastAsia="Calibri" w:hAnsiTheme="minorHAnsi" w:cstheme="minorHAnsi"/>
                <w:sz w:val="18"/>
                <w:szCs w:val="18"/>
                <w:lang w:val="hr-HR"/>
              </w:rPr>
            </w:pPr>
            <w:bookmarkStart w:id="412" w:name="_Hlk95009779"/>
            <w:r w:rsidRPr="008D043F">
              <w:rPr>
                <w:rFonts w:asciiTheme="minorHAnsi" w:eastAsia="Calibri" w:hAnsiTheme="minorHAnsi" w:cstheme="minorHAnsi"/>
                <w:sz w:val="18"/>
                <w:szCs w:val="18"/>
                <w:lang w:val="hr-HR"/>
              </w:rPr>
              <w:t xml:space="preserve">Analiza nedostataka master univerzitetskih programa u odnosu na </w:t>
            </w:r>
            <w:r w:rsidR="00722869" w:rsidRPr="008D043F">
              <w:rPr>
                <w:rFonts w:asciiTheme="minorHAnsi" w:eastAsia="Calibri" w:hAnsiTheme="minorHAnsi" w:cstheme="minorHAnsi"/>
                <w:sz w:val="18"/>
                <w:szCs w:val="18"/>
                <w:lang w:val="hr-HR"/>
              </w:rPr>
              <w:t xml:space="preserve">nivo </w:t>
            </w:r>
            <w:r w:rsidRPr="008D043F">
              <w:rPr>
                <w:rFonts w:asciiTheme="minorHAnsi" w:eastAsia="Calibri" w:hAnsiTheme="minorHAnsi" w:cstheme="minorHAnsi"/>
                <w:sz w:val="18"/>
                <w:szCs w:val="18"/>
                <w:lang w:val="hr-HR"/>
              </w:rPr>
              <w:t xml:space="preserve">integracije pitanja zaštite okoliša i održivog korištenja prirodnih resursa i izrada prijedloga za intervencije u </w:t>
            </w:r>
            <w:r w:rsidR="00722869" w:rsidRPr="008D043F">
              <w:rPr>
                <w:rFonts w:asciiTheme="minorHAnsi" w:eastAsia="Calibri" w:hAnsiTheme="minorHAnsi" w:cstheme="minorHAnsi"/>
                <w:sz w:val="18"/>
                <w:szCs w:val="18"/>
                <w:lang w:val="hr-HR"/>
              </w:rPr>
              <w:t xml:space="preserve">kurikulumu </w:t>
            </w:r>
            <w:r w:rsidRPr="008D043F">
              <w:rPr>
                <w:rFonts w:asciiTheme="minorHAnsi" w:eastAsia="Calibri" w:hAnsiTheme="minorHAnsi" w:cstheme="minorHAnsi"/>
                <w:sz w:val="18"/>
                <w:szCs w:val="18"/>
                <w:lang w:val="hr-HR"/>
              </w:rPr>
              <w:t>master programa</w:t>
            </w:r>
            <w:bookmarkEnd w:id="412"/>
            <w:r w:rsidRPr="008D043F">
              <w:rPr>
                <w:rFonts w:asciiTheme="minorHAnsi" w:eastAsia="Calibri" w:hAnsiTheme="minorHAnsi" w:cstheme="minorHAnsi"/>
                <w:sz w:val="18"/>
                <w:szCs w:val="18"/>
                <w:lang w:val="hr-HR"/>
              </w:rPr>
              <w:t>. Potrebno je uzeti najmanje dva univerziteta kao pilot</w:t>
            </w:r>
            <w:r w:rsidR="0072286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područja. Obuhvatiti sve naučne oblasti (prirodne, tehničke i društvene). Voditi se UNESCO mapom puta za obrazovanje o održivom razvoju do 2030.</w:t>
            </w:r>
          </w:p>
        </w:tc>
      </w:tr>
      <w:tr w:rsidR="00CC447D" w:rsidRPr="008D043F" w14:paraId="505B33EB"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CE1A1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BCC1C02"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55D6CC1" w14:textId="77777777" w:rsidTr="006C74D1">
        <w:trPr>
          <w:trHeight w:val="567"/>
        </w:trPr>
        <w:tc>
          <w:tcPr>
            <w:tcW w:w="1467"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5E3AB3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28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2D407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50DFD8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08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C2F82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6B6FC8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B0183E"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01E93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118AA3BF"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C21E64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8D0F09" w14:textId="77777777" w:rsidR="00CC447D" w:rsidRPr="008D043F" w:rsidRDefault="00B0183E" w:rsidP="0068355A">
            <w:pPr>
              <w:numPr>
                <w:ilvl w:val="0"/>
                <w:numId w:val="22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unaprjeđenja ekopedagoških kompetencija uposlenika odgojno-obrazovnih ustanova kroz edukaciju o zaštiti okoliša akreditiranim programima</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8697C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i potreba za unaprjeđenjem </w:t>
            </w:r>
            <w:r w:rsidRPr="008D043F">
              <w:rPr>
                <w:rFonts w:asciiTheme="minorHAnsi" w:eastAsia="Calibri" w:hAnsiTheme="minorHAnsi" w:cstheme="minorHAnsi"/>
                <w:sz w:val="18"/>
                <w:szCs w:val="18"/>
                <w:lang w:val="hr-HR"/>
              </w:rPr>
              <w:t>ekopedagoških kompetencija uposlenika odgojno-obrazovnih ustanova</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7A4A8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stavnici su kompetentni za transfer znanja, posjeduju ekopedagoške kompetencije za realizaciju sadržaja o zaštiti okoliša (2029.)</w:t>
            </w:r>
          </w:p>
        </w:tc>
      </w:tr>
      <w:tr w:rsidR="00CC447D" w:rsidRPr="008D043F" w14:paraId="19CE1C21"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EB8839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9C3FD2" w14:textId="77777777" w:rsidR="00CC447D" w:rsidRPr="008D043F" w:rsidRDefault="00CC447D" w:rsidP="0068355A">
            <w:pPr>
              <w:numPr>
                <w:ilvl w:val="0"/>
                <w:numId w:val="22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priručnika za nastavnike o integraciji pitanja zaštite okoliša i održivog korištenja resursa u nastavni plan i program za osnovne i srednje škole i metodama podučavanja</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49359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ručnici nisu izrađeni</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9943E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riručnici </w:t>
            </w:r>
            <w:r w:rsidRPr="008D043F">
              <w:rPr>
                <w:rFonts w:asciiTheme="minorHAnsi" w:eastAsia="Calibri" w:hAnsiTheme="minorHAnsi" w:cstheme="minorHAnsi"/>
                <w:sz w:val="18"/>
                <w:szCs w:val="18"/>
                <w:lang w:val="hr-HR"/>
              </w:rPr>
              <w:t>za nastavnike o integraciji pitanja zaštite okoliša i održivog korištenja resursa u nastavni plan i program za osnovne i srednje škole i metodama podučavanja, te izvršena obuka nastavnika i učitelja (2026.)</w:t>
            </w:r>
          </w:p>
        </w:tc>
      </w:tr>
      <w:tr w:rsidR="00CC447D" w:rsidRPr="008D043F" w14:paraId="3334C5A7"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319EE7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DE01DA" w14:textId="77777777" w:rsidR="00CC447D" w:rsidRPr="008D043F" w:rsidRDefault="00B0183E" w:rsidP="0068355A">
            <w:pPr>
              <w:numPr>
                <w:ilvl w:val="0"/>
                <w:numId w:val="22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edukacije uposlenika odgojno-obrazovnih ustanova o zaštiti okoliša akreditiranim programima s ciljem digitalizacije</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F9F1F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provedene edukacije</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C5896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stavnici su kompetentni za transfer znanja, posjeduju kompetencije za realizaciju sadržaja o zaštiti okoliša uz korištenje tematski pripremljenih digitalnih sadržaja (kontinuirano – 2030.)</w:t>
            </w:r>
          </w:p>
        </w:tc>
      </w:tr>
      <w:tr w:rsidR="00CC447D" w:rsidRPr="008D043F" w14:paraId="23BB5FC4"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A8F68F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BAA8A4" w14:textId="77777777" w:rsidR="00CC447D" w:rsidRPr="008D043F" w:rsidRDefault="00CC447D" w:rsidP="0068355A">
            <w:pPr>
              <w:numPr>
                <w:ilvl w:val="0"/>
                <w:numId w:val="22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kreiranja digitalnih udžbenika i sadržaja o zaštiti okoliša</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E47E6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kreirani digitalni udžbenici</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D24C0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mogućeno učenje uz pomoć digitalnih udžbenika (2026.)</w:t>
            </w:r>
          </w:p>
        </w:tc>
      </w:tr>
      <w:tr w:rsidR="00CC447D" w:rsidRPr="008D043F" w14:paraId="7DC2EE74"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655B70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5B2C56" w14:textId="77777777" w:rsidR="00CC447D" w:rsidRPr="008D043F" w:rsidRDefault="00CC447D" w:rsidP="0068355A">
            <w:pPr>
              <w:numPr>
                <w:ilvl w:val="0"/>
                <w:numId w:val="22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analize </w:t>
            </w:r>
            <w:r w:rsidRPr="008D043F">
              <w:rPr>
                <w:rFonts w:asciiTheme="minorHAnsi" w:hAnsiTheme="minorHAnsi" w:cstheme="minorHAnsi"/>
                <w:sz w:val="18"/>
                <w:szCs w:val="18"/>
                <w:lang w:val="hr-HR" w:bidi="en-US"/>
              </w:rPr>
              <w:t xml:space="preserve">nedostataka u odnosu na </w:t>
            </w:r>
            <w:r w:rsidR="00B0183E" w:rsidRPr="008D043F">
              <w:rPr>
                <w:rFonts w:asciiTheme="minorHAnsi" w:hAnsiTheme="minorHAnsi" w:cstheme="minorHAnsi"/>
                <w:sz w:val="18"/>
                <w:szCs w:val="18"/>
                <w:lang w:val="hr-HR" w:bidi="en-US"/>
              </w:rPr>
              <w:t xml:space="preserve">kurikulume </w:t>
            </w:r>
            <w:r w:rsidRPr="008D043F">
              <w:rPr>
                <w:rFonts w:asciiTheme="minorHAnsi" w:hAnsiTheme="minorHAnsi" w:cstheme="minorHAnsi"/>
                <w:sz w:val="18"/>
                <w:szCs w:val="18"/>
                <w:lang w:val="hr-HR" w:bidi="en-US"/>
              </w:rPr>
              <w:t>postojećih master programa</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C099D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rađena analiza</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DA823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analiza nedostataka u odnosu na </w:t>
            </w:r>
            <w:r w:rsidR="00B0183E" w:rsidRPr="008D043F">
              <w:rPr>
                <w:rFonts w:asciiTheme="minorHAnsi" w:hAnsiTheme="minorHAnsi" w:cstheme="minorHAnsi"/>
                <w:sz w:val="18"/>
                <w:szCs w:val="18"/>
                <w:lang w:val="hr-HR" w:bidi="en-US"/>
              </w:rPr>
              <w:t xml:space="preserve">kurikulume </w:t>
            </w:r>
            <w:r w:rsidRPr="008D043F">
              <w:rPr>
                <w:rFonts w:asciiTheme="minorHAnsi" w:hAnsiTheme="minorHAnsi" w:cstheme="minorHAnsi"/>
                <w:sz w:val="18"/>
                <w:szCs w:val="18"/>
                <w:lang w:val="hr-HR" w:bidi="en-US"/>
              </w:rPr>
              <w:t>postojećih master programa i date preporuke za integraciju pitanja održivog načina korištenja prirodnih resursa u master programe (2028.)</w:t>
            </w:r>
          </w:p>
        </w:tc>
      </w:tr>
      <w:tr w:rsidR="00CC447D" w:rsidRPr="008D043F" w14:paraId="48CDE967"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A42D8A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17DF93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B0183E"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obrazovnog procesa i povećanje kompetencija svih aktera za integraciju zaštite okoliša održivog korištenja u sve nivoe obrazovanja </w:t>
            </w:r>
          </w:p>
        </w:tc>
      </w:tr>
      <w:tr w:rsidR="00CC447D" w:rsidRPr="008D043F" w14:paraId="6692EC5D"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7FE00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AC20439"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83 452 KM</w:t>
            </w:r>
          </w:p>
          <w:p w14:paraId="7028C177" w14:textId="77777777" w:rsidR="00CC447D"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30% </w:t>
            </w:r>
            <w:r w:rsidR="00B0183E"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 70% kombinacija</w:t>
            </w:r>
            <w:r w:rsidR="00B0183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B0183E"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B0183E"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7B57231F"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82889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eriod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3C017A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1C0D9E64"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EB5FD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C86D1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brazovanja i nauke (krovna institucija), kantonalna ministarstva za obrazovanje</w:t>
            </w:r>
          </w:p>
        </w:tc>
      </w:tr>
      <w:tr w:rsidR="00CC447D" w:rsidRPr="008D043F" w14:paraId="5103B5F6"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821B0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754887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alna ministarstva za obrazovanje u </w:t>
            </w:r>
            <w:r w:rsidR="00B0183E"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Federalnim ministarstvom obrazovanja i nauke (koordinacija), odgojno-obrazovne ustanove, univerziteti i fakulteti, institucije nadležne za okoliš</w:t>
            </w:r>
          </w:p>
        </w:tc>
      </w:tr>
      <w:tr w:rsidR="00CC447D" w:rsidRPr="008D043F" w14:paraId="46C7B82B"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6886D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08E1B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gojno-obrazovne ustanove, univerziteti i fakulteti, učenici, šira javnost</w:t>
            </w:r>
          </w:p>
        </w:tc>
      </w:tr>
    </w:tbl>
    <w:p w14:paraId="76F1142C"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409"/>
        <w:gridCol w:w="3292"/>
        <w:gridCol w:w="2664"/>
      </w:tblGrid>
      <w:tr w:rsidR="00CC447D" w:rsidRPr="008D043F" w14:paraId="2E0EF349" w14:textId="77777777" w:rsidTr="00513F05">
        <w:trPr>
          <w:trHeight w:val="567"/>
        </w:trPr>
        <w:tc>
          <w:tcPr>
            <w:tcW w:w="1467" w:type="pct"/>
            <w:shd w:val="clear" w:color="auto" w:fill="009D73"/>
            <w:vAlign w:val="center"/>
          </w:tcPr>
          <w:p w14:paraId="199FD1E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shd w:val="clear" w:color="auto" w:fill="FFFFFF"/>
            <w:vAlign w:val="center"/>
          </w:tcPr>
          <w:p w14:paraId="234520FB"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2335EE00" w14:textId="77777777" w:rsidTr="00513F05">
        <w:trPr>
          <w:trHeight w:val="567"/>
        </w:trPr>
        <w:tc>
          <w:tcPr>
            <w:tcW w:w="1467" w:type="pct"/>
            <w:shd w:val="clear" w:color="auto" w:fill="009D73"/>
            <w:vAlign w:val="center"/>
          </w:tcPr>
          <w:p w14:paraId="0E97F08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shd w:val="clear" w:color="auto" w:fill="FFFFFF"/>
            <w:vAlign w:val="center"/>
          </w:tcPr>
          <w:p w14:paraId="75F3C0BC"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8. Uspostaviti sistem za strateško donošenje odluka, ulaganja i praćenje efekata u obrazovanju, istraživanju i inovacijama u okolišu</w:t>
            </w:r>
          </w:p>
        </w:tc>
      </w:tr>
      <w:tr w:rsidR="00CC447D" w:rsidRPr="008D043F" w14:paraId="44BB880C" w14:textId="77777777" w:rsidTr="00513F05">
        <w:trPr>
          <w:trHeight w:val="567"/>
        </w:trPr>
        <w:tc>
          <w:tcPr>
            <w:tcW w:w="1467" w:type="pct"/>
            <w:shd w:val="clear" w:color="auto" w:fill="009D73"/>
            <w:vAlign w:val="center"/>
          </w:tcPr>
          <w:p w14:paraId="66F839A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shd w:val="clear" w:color="auto" w:fill="FFFFFF"/>
            <w:vAlign w:val="center"/>
          </w:tcPr>
          <w:p w14:paraId="5BC8E30E"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413" w:name="_Hlk95009828"/>
            <w:r w:rsidRPr="008D043F">
              <w:rPr>
                <w:rFonts w:asciiTheme="minorHAnsi" w:eastAsia="Calibri" w:hAnsiTheme="minorHAnsi" w:cstheme="minorHAnsi"/>
                <w:b/>
                <w:sz w:val="18"/>
                <w:szCs w:val="18"/>
                <w:lang w:val="hr-HR"/>
              </w:rPr>
              <w:t>7.8.3. Podrška neformalnom obrazovanju u oblasti okoliša</w:t>
            </w:r>
            <w:bookmarkEnd w:id="413"/>
          </w:p>
        </w:tc>
      </w:tr>
      <w:tr w:rsidR="00CC447D" w:rsidRPr="008D043F" w14:paraId="2F74826A" w14:textId="77777777" w:rsidTr="00513F05">
        <w:trPr>
          <w:trHeight w:val="567"/>
        </w:trPr>
        <w:tc>
          <w:tcPr>
            <w:tcW w:w="1467" w:type="pct"/>
            <w:shd w:val="clear" w:color="auto" w:fill="009D73"/>
            <w:vAlign w:val="center"/>
          </w:tcPr>
          <w:p w14:paraId="695F06C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shd w:val="clear" w:color="auto" w:fill="FFFFFF"/>
            <w:vAlign w:val="center"/>
          </w:tcPr>
          <w:p w14:paraId="7D93F900"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414" w:name="_Hlk95009866"/>
            <w:r w:rsidRPr="008D043F">
              <w:rPr>
                <w:rFonts w:asciiTheme="minorHAnsi" w:eastAsia="Calibri" w:hAnsiTheme="minorHAnsi" w:cstheme="minorHAnsi"/>
                <w:sz w:val="18"/>
                <w:szCs w:val="18"/>
                <w:lang w:val="hr-HR"/>
              </w:rPr>
              <w:t xml:space="preserve">Cilj ove mjere je osigurati podršku neformalnom obrazovanju u oblasti okoliša. </w:t>
            </w:r>
            <w:bookmarkEnd w:id="414"/>
          </w:p>
          <w:p w14:paraId="30C466BE"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o područje djelovanja:</w:t>
            </w:r>
          </w:p>
          <w:p w14:paraId="79A656AB" w14:textId="77777777" w:rsidR="00CC447D" w:rsidRPr="008D043F" w:rsidRDefault="00CC447D" w:rsidP="0068355A">
            <w:pPr>
              <w:numPr>
                <w:ilvl w:val="0"/>
                <w:numId w:val="222"/>
              </w:numPr>
              <w:spacing w:before="40" w:after="40" w:line="276" w:lineRule="auto"/>
              <w:ind w:left="360"/>
              <w:contextualSpacing/>
              <w:rPr>
                <w:rFonts w:asciiTheme="minorHAnsi" w:eastAsia="Calibri" w:hAnsiTheme="minorHAnsi" w:cstheme="minorHAnsi"/>
                <w:sz w:val="18"/>
                <w:szCs w:val="18"/>
                <w:lang w:val="hr-HR"/>
              </w:rPr>
            </w:pPr>
            <w:bookmarkStart w:id="415" w:name="_Hlk95009876"/>
            <w:r w:rsidRPr="008D043F">
              <w:rPr>
                <w:rFonts w:asciiTheme="minorHAnsi" w:eastAsia="Calibri" w:hAnsiTheme="minorHAnsi" w:cstheme="minorHAnsi"/>
                <w:sz w:val="18"/>
                <w:szCs w:val="18"/>
                <w:lang w:val="hr-HR"/>
              </w:rPr>
              <w:t xml:space="preserve">Uspostava </w:t>
            </w:r>
            <w:r w:rsidR="00B0183E"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između institucija koje se bave neformalnim obrazovanjem u oblasti okoliša</w:t>
            </w:r>
            <w:bookmarkEnd w:id="415"/>
          </w:p>
          <w:p w14:paraId="7D57E18B" w14:textId="77777777" w:rsidR="00CC447D" w:rsidRPr="008D043F" w:rsidRDefault="00CC447D" w:rsidP="0068355A">
            <w:pPr>
              <w:numPr>
                <w:ilvl w:val="0"/>
                <w:numId w:val="222"/>
              </w:numPr>
              <w:spacing w:before="40" w:after="40" w:line="276" w:lineRule="auto"/>
              <w:ind w:left="360"/>
              <w:contextualSpacing/>
              <w:rPr>
                <w:rFonts w:asciiTheme="minorHAnsi" w:eastAsia="Calibri" w:hAnsiTheme="minorHAnsi" w:cstheme="minorHAnsi"/>
                <w:sz w:val="18"/>
                <w:szCs w:val="18"/>
                <w:lang w:val="hr-HR"/>
              </w:rPr>
            </w:pPr>
            <w:bookmarkStart w:id="416" w:name="_Hlk95009888"/>
            <w:r w:rsidRPr="008D043F">
              <w:rPr>
                <w:rFonts w:asciiTheme="minorHAnsi" w:eastAsia="Calibri" w:hAnsiTheme="minorHAnsi" w:cstheme="minorHAnsi"/>
                <w:sz w:val="18"/>
                <w:szCs w:val="18"/>
                <w:lang w:val="hr-HR"/>
              </w:rPr>
              <w:t>Uspostava namjenskih budžeta za podršku neformalnom obrazovanju u oblasti okoliša</w:t>
            </w:r>
            <w:bookmarkEnd w:id="416"/>
          </w:p>
        </w:tc>
      </w:tr>
      <w:tr w:rsidR="00CC447D" w:rsidRPr="008D043F" w14:paraId="1D476CA0" w14:textId="77777777" w:rsidTr="00513F05">
        <w:trPr>
          <w:trHeight w:val="567"/>
        </w:trPr>
        <w:tc>
          <w:tcPr>
            <w:tcW w:w="1467" w:type="pct"/>
            <w:shd w:val="clear" w:color="auto" w:fill="009D73"/>
            <w:vAlign w:val="center"/>
          </w:tcPr>
          <w:p w14:paraId="23BBEC2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shd w:val="clear" w:color="auto" w:fill="FFFFFF" w:themeFill="background1"/>
            <w:vAlign w:val="center"/>
          </w:tcPr>
          <w:p w14:paraId="7B5F9797"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2F9A696A" w14:textId="77777777" w:rsidTr="00513F05">
        <w:trPr>
          <w:trHeight w:val="567"/>
        </w:trPr>
        <w:tc>
          <w:tcPr>
            <w:tcW w:w="1467" w:type="pct"/>
            <w:vMerge w:val="restart"/>
            <w:shd w:val="clear" w:color="auto" w:fill="009D73"/>
            <w:vAlign w:val="center"/>
          </w:tcPr>
          <w:p w14:paraId="581EF7D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shd w:val="clear" w:color="auto" w:fill="009D73"/>
            <w:vAlign w:val="center"/>
          </w:tcPr>
          <w:p w14:paraId="3716B20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CB9400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shd w:val="clear" w:color="auto" w:fill="009D73"/>
            <w:vAlign w:val="center"/>
          </w:tcPr>
          <w:p w14:paraId="69D9A22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D2DD3A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B0183E"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shd w:val="clear" w:color="auto" w:fill="009D73"/>
            <w:vAlign w:val="center"/>
          </w:tcPr>
          <w:p w14:paraId="421EB88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645A587A" w14:textId="77777777" w:rsidTr="00513F05">
        <w:trPr>
          <w:trHeight w:val="567"/>
        </w:trPr>
        <w:tc>
          <w:tcPr>
            <w:tcW w:w="1467" w:type="pct"/>
            <w:vMerge/>
            <w:shd w:val="clear" w:color="auto" w:fill="009D73"/>
            <w:vAlign w:val="center"/>
          </w:tcPr>
          <w:p w14:paraId="51CAD4D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6D53DA99" w14:textId="77777777" w:rsidR="00CC447D" w:rsidRPr="008D043F" w:rsidRDefault="00B0183E" w:rsidP="0068355A">
            <w:pPr>
              <w:numPr>
                <w:ilvl w:val="0"/>
                <w:numId w:val="223"/>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uspostave </w:t>
            </w:r>
            <w:r w:rsidRPr="008D043F">
              <w:rPr>
                <w:rFonts w:asciiTheme="minorHAnsi" w:eastAsia="Calibri" w:hAnsiTheme="minorHAnsi" w:cstheme="minorHAnsi"/>
                <w:sz w:val="18"/>
                <w:szCs w:val="18"/>
                <w:lang w:val="hr-HR"/>
              </w:rPr>
              <w:t xml:space="preserve">saradnje </w:t>
            </w:r>
            <w:r w:rsidR="00CC447D" w:rsidRPr="008D043F">
              <w:rPr>
                <w:rFonts w:asciiTheme="minorHAnsi" w:eastAsia="Calibri" w:hAnsiTheme="minorHAnsi" w:cstheme="minorHAnsi"/>
                <w:sz w:val="18"/>
                <w:szCs w:val="18"/>
                <w:lang w:val="hr-HR"/>
              </w:rPr>
              <w:t>između institucija koje se bave neformalnim obrazovanjem u oblasti okoliša</w:t>
            </w:r>
          </w:p>
        </w:tc>
        <w:tc>
          <w:tcPr>
            <w:tcW w:w="1242" w:type="pct"/>
            <w:shd w:val="clear" w:color="auto" w:fill="FFFFFF"/>
            <w:vAlign w:val="center"/>
          </w:tcPr>
          <w:p w14:paraId="44F61D03" w14:textId="77777777" w:rsidR="00CC447D" w:rsidRPr="008D043F" w:rsidRDefault="00B0183E"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imična saradnja</w:t>
            </w:r>
            <w:r w:rsidR="00CC447D" w:rsidRPr="008D043F">
              <w:rPr>
                <w:rFonts w:asciiTheme="minorHAnsi" w:hAnsiTheme="minorHAnsi" w:cstheme="minorHAnsi"/>
                <w:sz w:val="18"/>
                <w:szCs w:val="18"/>
                <w:lang w:val="hr-HR" w:bidi="en-US"/>
              </w:rPr>
              <w:t xml:space="preserve"> </w:t>
            </w:r>
          </w:p>
        </w:tc>
        <w:tc>
          <w:tcPr>
            <w:tcW w:w="1005" w:type="pct"/>
            <w:shd w:val="clear" w:color="auto" w:fill="FFFFFF"/>
            <w:vAlign w:val="center"/>
          </w:tcPr>
          <w:p w14:paraId="30C3D8A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funkcionalna </w:t>
            </w:r>
            <w:r w:rsidR="00B0183E" w:rsidRPr="008D043F">
              <w:rPr>
                <w:rFonts w:asciiTheme="minorHAnsi" w:hAnsiTheme="minorHAnsi" w:cstheme="minorHAnsi"/>
                <w:sz w:val="18"/>
                <w:szCs w:val="18"/>
                <w:lang w:val="hr-HR" w:bidi="en-US"/>
              </w:rPr>
              <w:t xml:space="preserve">saradnja </w:t>
            </w:r>
            <w:r w:rsidRPr="008D043F">
              <w:rPr>
                <w:rFonts w:asciiTheme="minorHAnsi" w:eastAsia="Calibri" w:hAnsiTheme="minorHAnsi" w:cstheme="minorHAnsi"/>
                <w:sz w:val="18"/>
                <w:szCs w:val="18"/>
                <w:lang w:val="hr-HR"/>
              </w:rPr>
              <w:t>između institucija koje se bave neformalnim obrazovanjem u oblasti okoliša (2026.)</w:t>
            </w:r>
          </w:p>
        </w:tc>
      </w:tr>
      <w:tr w:rsidR="00CC447D" w:rsidRPr="008D043F" w14:paraId="2855520D" w14:textId="77777777" w:rsidTr="00513F05">
        <w:trPr>
          <w:trHeight w:val="567"/>
        </w:trPr>
        <w:tc>
          <w:tcPr>
            <w:tcW w:w="1467" w:type="pct"/>
            <w:vMerge/>
            <w:shd w:val="clear" w:color="auto" w:fill="009D73"/>
            <w:vAlign w:val="center"/>
          </w:tcPr>
          <w:p w14:paraId="79011EC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3B07A08C" w14:textId="77777777" w:rsidR="00CC447D" w:rsidRPr="008D043F" w:rsidRDefault="00B0183E" w:rsidP="0068355A">
            <w:pPr>
              <w:numPr>
                <w:ilvl w:val="0"/>
                <w:numId w:val="223"/>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uspostave namjenskih budžeta za podršku neformalnom obrazovanju u oblasti okoliša</w:t>
            </w:r>
          </w:p>
        </w:tc>
        <w:tc>
          <w:tcPr>
            <w:tcW w:w="1242" w:type="pct"/>
            <w:shd w:val="clear" w:color="auto" w:fill="FFFFFF"/>
            <w:vAlign w:val="center"/>
          </w:tcPr>
          <w:p w14:paraId="2EA7014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budžetima Federalnog ministarstva obrazovanja i nauke i kantonalnih ministarstva za obrazovanje određena </w:t>
            </w:r>
            <w:r w:rsidRPr="008D043F">
              <w:rPr>
                <w:rFonts w:asciiTheme="minorHAnsi" w:hAnsiTheme="minorHAnsi" w:cstheme="minorHAnsi"/>
                <w:sz w:val="18"/>
                <w:szCs w:val="18"/>
                <w:lang w:val="hr-HR" w:bidi="en-US"/>
              </w:rPr>
              <w:lastRenderedPageBreak/>
              <w:t>namjenska sredstva za podršku neformalnom obrazovanju u oblasti okoliša se planiraju, ali to nije dovoljno</w:t>
            </w:r>
          </w:p>
        </w:tc>
        <w:tc>
          <w:tcPr>
            <w:tcW w:w="1005" w:type="pct"/>
            <w:shd w:val="clear" w:color="auto" w:fill="FFFFFF"/>
            <w:vAlign w:val="center"/>
          </w:tcPr>
          <w:p w14:paraId="57E932F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Osigurana materijalna osnova za neformalno obrazovanje (u skladu s potrebama ciljne grupe) </w:t>
            </w:r>
            <w:r w:rsidRPr="008D043F">
              <w:rPr>
                <w:rFonts w:asciiTheme="minorHAnsi" w:hAnsiTheme="minorHAnsi" w:cstheme="minorHAnsi"/>
                <w:sz w:val="18"/>
                <w:szCs w:val="18"/>
                <w:lang w:val="hr-HR" w:bidi="en-US"/>
              </w:rPr>
              <w:lastRenderedPageBreak/>
              <w:t>različitih interesnih grupa (uposlenici odgojno-obrazovnih ustanova, studenti, profesori, roditelji učenika) (2026.)</w:t>
            </w:r>
          </w:p>
        </w:tc>
      </w:tr>
      <w:tr w:rsidR="00CC447D" w:rsidRPr="008D043F" w14:paraId="7165DB13" w14:textId="77777777" w:rsidTr="00513F05">
        <w:trPr>
          <w:trHeight w:val="567"/>
        </w:trPr>
        <w:tc>
          <w:tcPr>
            <w:tcW w:w="1467" w:type="pct"/>
            <w:shd w:val="clear" w:color="auto" w:fill="009D73"/>
            <w:vAlign w:val="center"/>
          </w:tcPr>
          <w:p w14:paraId="6C397D2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33" w:type="pct"/>
            <w:gridSpan w:val="3"/>
            <w:shd w:val="clear" w:color="auto" w:fill="FFFFFF"/>
            <w:vAlign w:val="center"/>
          </w:tcPr>
          <w:p w14:paraId="74836FD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a </w:t>
            </w:r>
            <w:r w:rsidR="00B0183E"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 xml:space="preserve">i znanje ljudi o glavnim problemima u upravljanju okolišem </w:t>
            </w:r>
          </w:p>
        </w:tc>
      </w:tr>
      <w:tr w:rsidR="00CC447D" w:rsidRPr="008D043F" w14:paraId="7C53B947" w14:textId="77777777" w:rsidTr="00513F05">
        <w:trPr>
          <w:trHeight w:val="567"/>
        </w:trPr>
        <w:tc>
          <w:tcPr>
            <w:tcW w:w="1467" w:type="pct"/>
            <w:shd w:val="clear" w:color="auto" w:fill="009D73"/>
            <w:vAlign w:val="center"/>
          </w:tcPr>
          <w:p w14:paraId="6B92579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ivna finansijska konstrukcija s izvorima finansiranja</w:t>
            </w:r>
          </w:p>
        </w:tc>
        <w:tc>
          <w:tcPr>
            <w:tcW w:w="3533" w:type="pct"/>
            <w:gridSpan w:val="3"/>
            <w:shd w:val="clear" w:color="auto" w:fill="FFFFFF"/>
            <w:vAlign w:val="center"/>
          </w:tcPr>
          <w:p w14:paraId="68384201"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4 883 KM</w:t>
            </w:r>
          </w:p>
          <w:p w14:paraId="51491912" w14:textId="77777777" w:rsidR="00CC447D"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100% </w:t>
            </w:r>
            <w:r w:rsidR="00B0183E" w:rsidRPr="008D043F">
              <w:rPr>
                <w:rFonts w:asciiTheme="minorHAnsi" w:hAnsiTheme="minorHAnsi" w:cstheme="minorHAnsi"/>
                <w:sz w:val="18"/>
                <w:szCs w:val="18"/>
                <w:lang w:val="hr-HR" w:bidi="en-US"/>
              </w:rPr>
              <w:t xml:space="preserve">budžetska </w:t>
            </w:r>
            <w:r w:rsidRPr="008D043F">
              <w:rPr>
                <w:rFonts w:asciiTheme="minorHAnsi" w:hAnsiTheme="minorHAnsi" w:cstheme="minorHAnsi"/>
                <w:sz w:val="18"/>
                <w:szCs w:val="18"/>
                <w:lang w:val="hr-HR" w:bidi="en-US"/>
              </w:rPr>
              <w:t>sredstva</w:t>
            </w:r>
          </w:p>
        </w:tc>
      </w:tr>
      <w:tr w:rsidR="00CC447D" w:rsidRPr="008D043F" w14:paraId="44F0FB0C" w14:textId="77777777" w:rsidTr="00912AF4">
        <w:trPr>
          <w:trHeight w:val="421"/>
        </w:trPr>
        <w:tc>
          <w:tcPr>
            <w:tcW w:w="1467" w:type="pct"/>
            <w:shd w:val="clear" w:color="auto" w:fill="009D73"/>
            <w:vAlign w:val="center"/>
          </w:tcPr>
          <w:p w14:paraId="32F7CEA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33" w:type="pct"/>
            <w:gridSpan w:val="3"/>
            <w:shd w:val="clear" w:color="auto" w:fill="FFFFFF"/>
            <w:vAlign w:val="center"/>
          </w:tcPr>
          <w:p w14:paraId="67BFD23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26.</w:t>
            </w:r>
          </w:p>
        </w:tc>
      </w:tr>
      <w:tr w:rsidR="00CC447D" w:rsidRPr="008D043F" w14:paraId="4BFDE382" w14:textId="77777777" w:rsidTr="00513F05">
        <w:trPr>
          <w:trHeight w:val="567"/>
        </w:trPr>
        <w:tc>
          <w:tcPr>
            <w:tcW w:w="1467" w:type="pct"/>
            <w:shd w:val="clear" w:color="auto" w:fill="009D73"/>
            <w:vAlign w:val="center"/>
          </w:tcPr>
          <w:p w14:paraId="6BDBDE7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shd w:val="clear" w:color="auto" w:fill="FFFFFF"/>
            <w:vAlign w:val="center"/>
          </w:tcPr>
          <w:p w14:paraId="6CF3472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brazovanja i nauke (krovna institucija), kantonalna ministarstva za obrazovanje</w:t>
            </w:r>
          </w:p>
        </w:tc>
      </w:tr>
      <w:tr w:rsidR="00CC447D" w:rsidRPr="008D043F" w14:paraId="0A833BEB" w14:textId="77777777" w:rsidTr="00513F05">
        <w:trPr>
          <w:trHeight w:val="567"/>
        </w:trPr>
        <w:tc>
          <w:tcPr>
            <w:tcW w:w="1467" w:type="pct"/>
            <w:shd w:val="clear" w:color="auto" w:fill="009D73"/>
            <w:vAlign w:val="center"/>
          </w:tcPr>
          <w:p w14:paraId="660DD68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33" w:type="pct"/>
            <w:gridSpan w:val="3"/>
            <w:shd w:val="clear" w:color="auto" w:fill="FFFFFF"/>
            <w:vAlign w:val="center"/>
          </w:tcPr>
          <w:p w14:paraId="3BECE7B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brazovanja i nauke (krovna institucija), kantonalna ministarstva za obrazovanje, odgojno-obrazovne ustanove, (međunarodne) nevladine organizacije</w:t>
            </w:r>
          </w:p>
        </w:tc>
      </w:tr>
      <w:tr w:rsidR="00CC447D" w:rsidRPr="008D043F" w14:paraId="1678F3A6" w14:textId="77777777" w:rsidTr="00513F05">
        <w:trPr>
          <w:trHeight w:val="567"/>
        </w:trPr>
        <w:tc>
          <w:tcPr>
            <w:tcW w:w="1467" w:type="pct"/>
            <w:shd w:val="clear" w:color="auto" w:fill="009D73"/>
            <w:vAlign w:val="center"/>
          </w:tcPr>
          <w:p w14:paraId="679E5C5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33" w:type="pct"/>
            <w:gridSpan w:val="3"/>
            <w:shd w:val="clear" w:color="auto" w:fill="FFFFFF"/>
            <w:vAlign w:val="center"/>
          </w:tcPr>
          <w:p w14:paraId="4148873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poslenici odgojno-obrazovnih ustanova, studenti, profesori, roditelji učenika</w:t>
            </w:r>
          </w:p>
        </w:tc>
      </w:tr>
    </w:tbl>
    <w:p w14:paraId="3927DB88"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409"/>
        <w:gridCol w:w="3292"/>
        <w:gridCol w:w="2664"/>
      </w:tblGrid>
      <w:tr w:rsidR="00CC447D" w:rsidRPr="008D043F" w14:paraId="6AB3E388" w14:textId="77777777" w:rsidTr="00912AF4">
        <w:trPr>
          <w:trHeight w:val="451"/>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1DBB0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9D1ED1"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7B316751"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2CCDA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BDAFD39"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8. Uspostaviti sistem za strateško donošenje odluka, ulaganja i praćenje efekata u obrazovanju, istraživanju i inovacijama u okolišu</w:t>
            </w:r>
          </w:p>
        </w:tc>
      </w:tr>
      <w:tr w:rsidR="00CC447D" w:rsidRPr="008D043F" w14:paraId="2BAEA4D4" w14:textId="77777777" w:rsidTr="00912AF4">
        <w:trPr>
          <w:trHeight w:val="411"/>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55990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BDD1656"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417" w:name="_Hlk95009903"/>
            <w:r w:rsidRPr="008D043F">
              <w:rPr>
                <w:rFonts w:asciiTheme="minorHAnsi" w:eastAsia="Calibri" w:hAnsiTheme="minorHAnsi" w:cstheme="minorHAnsi"/>
                <w:b/>
                <w:sz w:val="18"/>
                <w:szCs w:val="18"/>
                <w:lang w:val="hr-HR"/>
              </w:rPr>
              <w:t>7.8.4. Unaprjeđenje kapaciteta za istraživanja u oblasti okoliša</w:t>
            </w:r>
            <w:bookmarkEnd w:id="417"/>
          </w:p>
        </w:tc>
      </w:tr>
      <w:tr w:rsidR="00CC447D" w:rsidRPr="008D043F" w14:paraId="2E2AECBC"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F62CB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01E17D6"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418" w:name="_Hlk95009917"/>
            <w:r w:rsidRPr="008D043F">
              <w:rPr>
                <w:rFonts w:asciiTheme="minorHAnsi" w:eastAsia="Calibri" w:hAnsiTheme="minorHAnsi" w:cstheme="minorHAnsi"/>
                <w:sz w:val="18"/>
                <w:szCs w:val="18"/>
                <w:lang w:val="hr-HR"/>
              </w:rPr>
              <w:t>Cilj ove mjere je da se unaprijede kapaciteti za istraživanja u oblasti okoliša</w:t>
            </w:r>
            <w:bookmarkEnd w:id="418"/>
            <w:r w:rsidRPr="008D043F">
              <w:rPr>
                <w:rFonts w:asciiTheme="minorHAnsi" w:eastAsia="Calibri" w:hAnsiTheme="minorHAnsi" w:cstheme="minorHAnsi"/>
                <w:sz w:val="18"/>
                <w:szCs w:val="18"/>
                <w:lang w:val="hr-HR"/>
              </w:rPr>
              <w:t xml:space="preserve">. </w:t>
            </w:r>
          </w:p>
          <w:p w14:paraId="0D853ECB"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4BC6A140" w14:textId="77777777" w:rsidR="00CC447D" w:rsidRPr="008D043F" w:rsidRDefault="00CC447D" w:rsidP="0068355A">
            <w:pPr>
              <w:numPr>
                <w:ilvl w:val="0"/>
                <w:numId w:val="224"/>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užanje informacija akademskoj zajednici i privredi o međunarodnim fondovima za istraživanja i unapr</w:t>
            </w:r>
            <w:r w:rsidR="00B0183E"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đenje kapaciteta za istraživanja u oblasti okoliša apliciranjem na međunarodne projekte</w:t>
            </w:r>
          </w:p>
          <w:p w14:paraId="1E24F43C" w14:textId="77777777" w:rsidR="00CC447D" w:rsidRPr="008D043F" w:rsidRDefault="00CC447D" w:rsidP="0068355A">
            <w:pPr>
              <w:numPr>
                <w:ilvl w:val="0"/>
                <w:numId w:val="224"/>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namjenskih budžeta za ulaganje u inovacije i razvoj, te primjenu novih, rodno osjetljivih, tehnologija s ciljem smanjenja zagađenja</w:t>
            </w:r>
          </w:p>
          <w:p w14:paraId="0ABA6F6D" w14:textId="77777777" w:rsidR="00CC447D" w:rsidRPr="008D043F" w:rsidRDefault="00CC447D" w:rsidP="0068355A">
            <w:pPr>
              <w:numPr>
                <w:ilvl w:val="0"/>
                <w:numId w:val="224"/>
              </w:numPr>
              <w:spacing w:before="40" w:after="40" w:line="276" w:lineRule="auto"/>
              <w:ind w:left="360"/>
              <w:contextualSpacing/>
              <w:rPr>
                <w:rFonts w:asciiTheme="minorHAnsi" w:eastAsia="Calibri" w:hAnsiTheme="minorHAnsi" w:cstheme="minorHAnsi"/>
                <w:sz w:val="18"/>
                <w:szCs w:val="18"/>
                <w:lang w:val="hr-HR"/>
              </w:rPr>
            </w:pPr>
            <w:bookmarkStart w:id="419" w:name="_Hlk95010034"/>
            <w:r w:rsidRPr="008D043F">
              <w:rPr>
                <w:rFonts w:asciiTheme="minorHAnsi" w:eastAsia="Calibri" w:hAnsiTheme="minorHAnsi" w:cstheme="minorHAnsi"/>
                <w:sz w:val="18"/>
                <w:szCs w:val="18"/>
                <w:lang w:val="hr-HR"/>
              </w:rPr>
              <w:t>Uvrštavanje istraživanja iz oblasti održive upotrebe prirodnih resursa i o upravljanju efektima klimatskih promjena na prirodne resurse u godišnji program istraživanja Federacije BiH</w:t>
            </w:r>
            <w:bookmarkEnd w:id="419"/>
            <w:r w:rsidRPr="008D043F">
              <w:rPr>
                <w:rFonts w:asciiTheme="minorHAnsi" w:eastAsia="Calibri" w:hAnsiTheme="minorHAnsi" w:cstheme="minorHAnsi"/>
                <w:sz w:val="18"/>
                <w:szCs w:val="18"/>
                <w:lang w:val="hr-HR"/>
              </w:rPr>
              <w:t>, potpomognut iz Fonda za nauku. Potrebno je predvidjeti izdvajanja za poticanje u iznosu od 30% od ukupnog fonda</w:t>
            </w:r>
          </w:p>
          <w:p w14:paraId="2D5162F8" w14:textId="77777777" w:rsidR="00CC447D" w:rsidRPr="008D043F" w:rsidRDefault="00CC447D" w:rsidP="0068355A">
            <w:pPr>
              <w:numPr>
                <w:ilvl w:val="0"/>
                <w:numId w:val="224"/>
              </w:numPr>
              <w:spacing w:before="40" w:after="40" w:line="276" w:lineRule="auto"/>
              <w:ind w:left="360"/>
              <w:contextualSpacing/>
              <w:rPr>
                <w:rFonts w:asciiTheme="minorHAnsi" w:eastAsia="Calibri" w:hAnsiTheme="minorHAnsi" w:cstheme="minorHAnsi"/>
                <w:sz w:val="18"/>
                <w:szCs w:val="18"/>
                <w:lang w:val="hr-HR"/>
              </w:rPr>
            </w:pPr>
            <w:bookmarkStart w:id="420" w:name="_Hlk95010001"/>
            <w:r w:rsidRPr="008D043F">
              <w:rPr>
                <w:rFonts w:asciiTheme="minorHAnsi" w:eastAsia="Calibri" w:hAnsiTheme="minorHAnsi" w:cstheme="minorHAnsi"/>
                <w:sz w:val="18"/>
                <w:szCs w:val="18"/>
                <w:lang w:val="hr-HR"/>
              </w:rPr>
              <w:t xml:space="preserve">Podržavanje organizacije stručnih i </w:t>
            </w:r>
            <w:r w:rsidR="00B0183E" w:rsidRPr="008D043F">
              <w:rPr>
                <w:rFonts w:asciiTheme="minorHAnsi" w:eastAsia="Calibri" w:hAnsiTheme="minorHAnsi" w:cstheme="minorHAnsi"/>
                <w:sz w:val="18"/>
                <w:szCs w:val="18"/>
                <w:lang w:val="hr-HR"/>
              </w:rPr>
              <w:t xml:space="preserve">naučnih </w:t>
            </w:r>
            <w:r w:rsidRPr="008D043F">
              <w:rPr>
                <w:rFonts w:asciiTheme="minorHAnsi" w:eastAsia="Calibri" w:hAnsiTheme="minorHAnsi" w:cstheme="minorHAnsi"/>
                <w:sz w:val="18"/>
                <w:szCs w:val="18"/>
                <w:lang w:val="hr-HR"/>
              </w:rPr>
              <w:t xml:space="preserve">kongresa/simpozija </w:t>
            </w:r>
            <w:r w:rsidR="00B0183E" w:rsidRPr="008D043F">
              <w:rPr>
                <w:rFonts w:asciiTheme="minorHAnsi" w:eastAsia="Calibri" w:hAnsiTheme="minorHAnsi" w:cstheme="minorHAnsi"/>
                <w:sz w:val="18"/>
                <w:szCs w:val="18"/>
                <w:lang w:val="hr-HR"/>
              </w:rPr>
              <w:t>s</w:t>
            </w:r>
            <w:r w:rsidRPr="008D043F">
              <w:rPr>
                <w:rFonts w:asciiTheme="minorHAnsi" w:eastAsia="Calibri" w:hAnsiTheme="minorHAnsi" w:cstheme="minorHAnsi"/>
                <w:sz w:val="18"/>
                <w:szCs w:val="18"/>
                <w:lang w:val="hr-HR"/>
              </w:rPr>
              <w:t xml:space="preserve"> međunarodnim značajem</w:t>
            </w:r>
            <w:bookmarkEnd w:id="420"/>
            <w:r w:rsidRPr="008D043F">
              <w:rPr>
                <w:rFonts w:asciiTheme="minorHAnsi" w:eastAsia="Calibri" w:hAnsiTheme="minorHAnsi" w:cstheme="minorHAnsi"/>
                <w:sz w:val="18"/>
                <w:szCs w:val="18"/>
                <w:lang w:val="hr-HR"/>
              </w:rPr>
              <w:t>, na dvogodišnjoj osnovi</w:t>
            </w:r>
          </w:p>
          <w:p w14:paraId="264E8AAE" w14:textId="77777777" w:rsidR="00CC447D" w:rsidRPr="008D043F" w:rsidRDefault="00CC447D" w:rsidP="0068355A">
            <w:pPr>
              <w:numPr>
                <w:ilvl w:val="0"/>
                <w:numId w:val="224"/>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Unaprjeđenje (proširenje koncepta i aktivnosti) </w:t>
            </w:r>
            <w:r w:rsidR="00B0183E"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akademske zajednice i privrede u oblasti okoliša</w:t>
            </w:r>
            <w:r w:rsidR="00B0183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uključenje privrede u </w:t>
            </w:r>
            <w:r w:rsidR="00B0183E" w:rsidRPr="008D043F">
              <w:rPr>
                <w:rFonts w:asciiTheme="minorHAnsi" w:eastAsia="Calibri" w:hAnsiTheme="minorHAnsi" w:cstheme="minorHAnsi"/>
                <w:sz w:val="18"/>
                <w:szCs w:val="18"/>
                <w:lang w:val="hr-HR"/>
              </w:rPr>
              <w:t xml:space="preserve">finansiranje </w:t>
            </w:r>
            <w:r w:rsidRPr="008D043F">
              <w:rPr>
                <w:rFonts w:asciiTheme="minorHAnsi" w:eastAsia="Calibri" w:hAnsiTheme="minorHAnsi" w:cstheme="minorHAnsi"/>
                <w:sz w:val="18"/>
                <w:szCs w:val="18"/>
                <w:lang w:val="hr-HR"/>
              </w:rPr>
              <w:t xml:space="preserve">istraživanja u oblasti okoliša kroz </w:t>
            </w:r>
            <w:r w:rsidR="00B0183E" w:rsidRPr="008D043F">
              <w:rPr>
                <w:rFonts w:asciiTheme="minorHAnsi" w:eastAsia="Calibri" w:hAnsiTheme="minorHAnsi" w:cstheme="minorHAnsi"/>
                <w:sz w:val="18"/>
                <w:szCs w:val="18"/>
                <w:lang w:val="hr-HR"/>
              </w:rPr>
              <w:t xml:space="preserve">saradnju </w:t>
            </w:r>
            <w:r w:rsidRPr="008D043F">
              <w:rPr>
                <w:rFonts w:asciiTheme="minorHAnsi" w:eastAsia="Calibri" w:hAnsiTheme="minorHAnsi" w:cstheme="minorHAnsi"/>
                <w:sz w:val="18"/>
                <w:szCs w:val="18"/>
                <w:lang w:val="hr-HR"/>
              </w:rPr>
              <w:t>istraživača i inovatora i privrednih subjekata</w:t>
            </w:r>
          </w:p>
        </w:tc>
      </w:tr>
      <w:tr w:rsidR="00CC447D" w:rsidRPr="008D043F" w14:paraId="7DF631FC"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C8B2A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1798529"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0CD6D444" w14:textId="77777777" w:rsidTr="00513F05">
        <w:trPr>
          <w:trHeight w:val="567"/>
        </w:trPr>
        <w:tc>
          <w:tcPr>
            <w:tcW w:w="1467"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8E8844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28BCF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4E629A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D8779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770646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100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C86BA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77D11D70" w14:textId="77777777" w:rsidTr="00513F05">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899EC1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0277A9" w14:textId="77777777" w:rsidR="00CC447D" w:rsidRPr="008D043F" w:rsidRDefault="00B0183E" w:rsidP="0068355A">
            <w:pPr>
              <w:numPr>
                <w:ilvl w:val="0"/>
                <w:numId w:val="225"/>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znanja predstavnika akademske zajednice i privrede o raspoloživim fondovima na koje mogu redovno aplicirati</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B5514E" w14:textId="77777777" w:rsidR="00CC447D" w:rsidRPr="008D043F" w:rsidRDefault="00B0183E"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jelimična </w:t>
            </w:r>
            <w:r w:rsidR="00CC447D" w:rsidRPr="008D043F">
              <w:rPr>
                <w:rFonts w:asciiTheme="minorHAnsi" w:hAnsiTheme="minorHAnsi" w:cstheme="minorHAnsi"/>
                <w:sz w:val="18"/>
                <w:szCs w:val="18"/>
                <w:lang w:val="hr-HR" w:bidi="en-US"/>
              </w:rPr>
              <w:t>znanja o raspoloživim fondovim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FCFF0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edstavnici akademske zajednice i privrede upoznati su </w:t>
            </w:r>
            <w:r w:rsidR="00B0183E"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 xml:space="preserve"> raspoloživim fondovima i redovno apliciraju na međunarodne projekte (kontinuirano – 2030.)</w:t>
            </w:r>
          </w:p>
        </w:tc>
      </w:tr>
      <w:tr w:rsidR="00CC447D" w:rsidRPr="008D043F" w14:paraId="0CDDEC02" w14:textId="77777777" w:rsidTr="00784A8C">
        <w:trPr>
          <w:trHeight w:val="1672"/>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C6346B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79D1CEB" w14:textId="77777777" w:rsidR="00CC447D" w:rsidRPr="008D043F" w:rsidRDefault="00CC447D" w:rsidP="0068355A">
            <w:pPr>
              <w:numPr>
                <w:ilvl w:val="0"/>
                <w:numId w:val="225"/>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dovnost u planiranju </w:t>
            </w:r>
            <w:r w:rsidRPr="008D043F">
              <w:rPr>
                <w:rFonts w:asciiTheme="minorHAnsi" w:hAnsiTheme="minorHAnsi" w:cstheme="minorHAnsi"/>
                <w:sz w:val="18"/>
                <w:szCs w:val="18"/>
                <w:lang w:val="hr-HR" w:bidi="en-US"/>
              </w:rPr>
              <w:t xml:space="preserve">budžetskih sredstava </w:t>
            </w:r>
            <w:r w:rsidRPr="008D043F">
              <w:rPr>
                <w:rFonts w:asciiTheme="minorHAnsi" w:eastAsia="Calibri" w:hAnsiTheme="minorHAnsi" w:cstheme="minorHAnsi"/>
                <w:sz w:val="18"/>
                <w:szCs w:val="18"/>
                <w:lang w:val="hr-HR"/>
              </w:rPr>
              <w:t xml:space="preserve">za ulaganje u inovacije i razvoj u </w:t>
            </w:r>
            <w:r w:rsidRPr="008D043F">
              <w:rPr>
                <w:rFonts w:asciiTheme="minorHAnsi" w:hAnsiTheme="minorHAnsi" w:cstheme="minorHAnsi"/>
                <w:sz w:val="18"/>
                <w:szCs w:val="18"/>
                <w:lang w:val="hr-HR" w:bidi="en-US"/>
              </w:rPr>
              <w:t>Federalnom ministarstvu obrazovanja i nauke i kantonalnim ministarstvima za obrazovanje</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6B4AE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ređena sredstva se alociraju</w:t>
            </w:r>
            <w:r w:rsidR="00B0183E"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ali to nije dovoljno</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261AC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 budžetima Federalnog ministarstva obrazovanja i nauke i kantonalnih ministarstava za obrazovanje redovno se planiraju namjenska sredstva za ulaganje u inovacije i razvoj (2028.)</w:t>
            </w:r>
          </w:p>
        </w:tc>
      </w:tr>
      <w:tr w:rsidR="00CC447D" w:rsidRPr="008D043F" w14:paraId="5C3FA8CF" w14:textId="77777777" w:rsidTr="00513F05">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8B3C6B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DA5674" w14:textId="77777777" w:rsidR="00CC447D" w:rsidRPr="008D043F" w:rsidRDefault="00CC447D" w:rsidP="0068355A">
            <w:pPr>
              <w:numPr>
                <w:ilvl w:val="0"/>
                <w:numId w:val="225"/>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projekata </w:t>
            </w:r>
            <w:r w:rsidRPr="008D043F">
              <w:rPr>
                <w:rFonts w:asciiTheme="minorHAnsi" w:hAnsiTheme="minorHAnsi" w:cstheme="minorHAnsi"/>
                <w:sz w:val="18"/>
                <w:szCs w:val="18"/>
                <w:lang w:val="hr-HR" w:bidi="en-US"/>
              </w:rPr>
              <w:t xml:space="preserve">od značaja za održivo upravljanje prirodnim resursima </w:t>
            </w:r>
            <w:r w:rsidRPr="008D043F">
              <w:rPr>
                <w:rFonts w:asciiTheme="minorHAnsi" w:eastAsia="Calibri" w:hAnsiTheme="minorHAnsi" w:cstheme="minorHAnsi"/>
                <w:sz w:val="18"/>
                <w:szCs w:val="18"/>
                <w:lang w:val="hr-HR"/>
              </w:rPr>
              <w:t xml:space="preserve">koji se godišnje </w:t>
            </w:r>
            <w:r w:rsidR="00B0183E" w:rsidRPr="008D043F">
              <w:rPr>
                <w:rFonts w:asciiTheme="minorHAnsi" w:eastAsia="Calibri" w:hAnsiTheme="minorHAnsi" w:cstheme="minorHAnsi"/>
                <w:sz w:val="18"/>
                <w:szCs w:val="18"/>
                <w:lang w:val="hr-HR"/>
              </w:rPr>
              <w:t xml:space="preserve">finansiraju </w:t>
            </w:r>
            <w:r w:rsidRPr="008D043F">
              <w:rPr>
                <w:rFonts w:asciiTheme="minorHAnsi" w:eastAsia="Calibri" w:hAnsiTheme="minorHAnsi" w:cstheme="minorHAnsi"/>
                <w:sz w:val="18"/>
                <w:szCs w:val="18"/>
                <w:lang w:val="hr-HR"/>
              </w:rPr>
              <w:t xml:space="preserve">od </w:t>
            </w:r>
            <w:r w:rsidRPr="008D043F">
              <w:rPr>
                <w:rFonts w:asciiTheme="minorHAnsi" w:hAnsiTheme="minorHAnsi" w:cstheme="minorHAnsi"/>
                <w:sz w:val="18"/>
                <w:szCs w:val="18"/>
                <w:lang w:val="hr-HR" w:bidi="en-US"/>
              </w:rPr>
              <w:t>Federalnog fonda za nauku</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339E6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50650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fond za nauku </w:t>
            </w:r>
            <w:r w:rsidR="00B0183E" w:rsidRPr="008D043F">
              <w:rPr>
                <w:rFonts w:asciiTheme="minorHAnsi" w:hAnsiTheme="minorHAnsi" w:cstheme="minorHAnsi"/>
                <w:sz w:val="18"/>
                <w:szCs w:val="18"/>
                <w:lang w:val="hr-HR" w:bidi="en-US"/>
              </w:rPr>
              <w:t xml:space="preserve">finansira </w:t>
            </w:r>
            <w:r w:rsidRPr="008D043F">
              <w:rPr>
                <w:rFonts w:asciiTheme="minorHAnsi" w:hAnsiTheme="minorHAnsi" w:cstheme="minorHAnsi"/>
                <w:sz w:val="18"/>
                <w:szCs w:val="18"/>
                <w:lang w:val="hr-HR" w:bidi="en-US"/>
              </w:rPr>
              <w:t xml:space="preserve">najmanje 3 projekta od značaja za održivo upravljanje prirodnim resursima godišnje (kontinuirano </w:t>
            </w:r>
            <w:r w:rsidR="00B0183E"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8D043F" w14:paraId="030FECB4" w14:textId="77777777" w:rsidTr="00513F05">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13BF80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A7BEF3" w14:textId="77777777" w:rsidR="00CC447D" w:rsidRPr="008D043F" w:rsidRDefault="00CC447D" w:rsidP="0068355A">
            <w:pPr>
              <w:numPr>
                <w:ilvl w:val="0"/>
                <w:numId w:val="225"/>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stručnih skupova </w:t>
            </w:r>
            <w:r w:rsidR="00B0183E" w:rsidRPr="008D043F">
              <w:rPr>
                <w:rFonts w:asciiTheme="minorHAnsi" w:eastAsia="Calibri" w:hAnsiTheme="minorHAnsi" w:cstheme="minorHAnsi"/>
                <w:sz w:val="18"/>
                <w:szCs w:val="18"/>
                <w:lang w:val="hr-HR"/>
              </w:rPr>
              <w:t xml:space="preserve">sufinansiranih </w:t>
            </w:r>
            <w:r w:rsidRPr="008D043F">
              <w:rPr>
                <w:rFonts w:asciiTheme="minorHAnsi" w:eastAsia="Calibri" w:hAnsiTheme="minorHAnsi" w:cstheme="minorHAnsi"/>
                <w:sz w:val="18"/>
                <w:szCs w:val="18"/>
                <w:lang w:val="hr-HR"/>
              </w:rPr>
              <w:t xml:space="preserve">od </w:t>
            </w:r>
            <w:r w:rsidRPr="008D043F">
              <w:rPr>
                <w:rFonts w:asciiTheme="minorHAnsi" w:hAnsiTheme="minorHAnsi" w:cstheme="minorHAnsi"/>
                <w:sz w:val="18"/>
                <w:szCs w:val="18"/>
                <w:lang w:val="hr-HR" w:bidi="en-US"/>
              </w:rPr>
              <w:t>Federalnog fonda za nauku</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2553AE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C1ACD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fond za nauku </w:t>
            </w:r>
            <w:r w:rsidR="00B0183E" w:rsidRPr="008D043F">
              <w:rPr>
                <w:rFonts w:asciiTheme="minorHAnsi" w:hAnsiTheme="minorHAnsi" w:cstheme="minorHAnsi"/>
                <w:sz w:val="18"/>
                <w:szCs w:val="18"/>
                <w:lang w:val="hr-HR" w:bidi="en-US"/>
              </w:rPr>
              <w:t xml:space="preserve">sufinansira </w:t>
            </w:r>
            <w:r w:rsidRPr="008D043F">
              <w:rPr>
                <w:rFonts w:asciiTheme="minorHAnsi" w:hAnsiTheme="minorHAnsi" w:cstheme="minorHAnsi"/>
                <w:sz w:val="18"/>
                <w:szCs w:val="18"/>
                <w:lang w:val="hr-HR" w:bidi="en-US"/>
              </w:rPr>
              <w:t>najmanje 1 stručno-naučni skup svake dvije godine</w:t>
            </w:r>
          </w:p>
        </w:tc>
      </w:tr>
      <w:tr w:rsidR="00CC447D" w:rsidRPr="008D043F" w14:paraId="6B37A3F7" w14:textId="77777777" w:rsidTr="00513F05">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4F864E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43852E" w14:textId="77777777" w:rsidR="00CC447D" w:rsidRPr="008D043F" w:rsidRDefault="00CC447D" w:rsidP="0068355A">
            <w:pPr>
              <w:numPr>
                <w:ilvl w:val="0"/>
                <w:numId w:val="225"/>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valitet kontakata i </w:t>
            </w:r>
            <w:r w:rsidR="00B0183E" w:rsidRPr="008D043F">
              <w:rPr>
                <w:rFonts w:asciiTheme="minorHAnsi" w:eastAsia="Calibri" w:hAnsiTheme="minorHAnsi" w:cstheme="minorHAnsi"/>
                <w:sz w:val="18"/>
                <w:szCs w:val="18"/>
                <w:lang w:val="hr-HR"/>
              </w:rPr>
              <w:t xml:space="preserve">saradnje </w:t>
            </w:r>
            <w:r w:rsidRPr="008D043F">
              <w:rPr>
                <w:rFonts w:asciiTheme="minorHAnsi" w:hAnsiTheme="minorHAnsi" w:cstheme="minorHAnsi"/>
                <w:sz w:val="18"/>
                <w:szCs w:val="18"/>
                <w:lang w:val="hr-HR" w:bidi="en-US"/>
              </w:rPr>
              <w:t>između akademske zajednice i privrede</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58F3F9" w14:textId="77777777" w:rsidR="00CC447D" w:rsidRPr="008D043F" w:rsidRDefault="00B0183E"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imična saradnja</w:t>
            </w:r>
            <w:r w:rsidR="00CC447D" w:rsidRPr="008D043F">
              <w:rPr>
                <w:rFonts w:asciiTheme="minorHAnsi" w:hAnsiTheme="minorHAnsi" w:cstheme="minorHAnsi"/>
                <w:sz w:val="18"/>
                <w:szCs w:val="18"/>
                <w:lang w:val="hr-HR" w:bidi="en-US"/>
              </w:rPr>
              <w:t xml:space="preserve"> </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94957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i kontakti i novi oblici </w:t>
            </w:r>
            <w:r w:rsidR="00B0183E" w:rsidRPr="008D043F">
              <w:rPr>
                <w:rFonts w:asciiTheme="minorHAnsi" w:hAnsiTheme="minorHAnsi" w:cstheme="minorHAnsi"/>
                <w:sz w:val="18"/>
                <w:szCs w:val="18"/>
                <w:lang w:val="hr-HR" w:bidi="en-US"/>
              </w:rPr>
              <w:t xml:space="preserve">saradnje </w:t>
            </w:r>
            <w:r w:rsidRPr="008D043F">
              <w:rPr>
                <w:rFonts w:asciiTheme="minorHAnsi" w:hAnsiTheme="minorHAnsi" w:cstheme="minorHAnsi"/>
                <w:sz w:val="18"/>
                <w:szCs w:val="18"/>
                <w:lang w:val="hr-HR" w:bidi="en-US"/>
              </w:rPr>
              <w:t>između akademske zajednice i privrede</w:t>
            </w:r>
          </w:p>
        </w:tc>
      </w:tr>
      <w:tr w:rsidR="00CC447D" w:rsidRPr="008D043F" w14:paraId="74F2A322"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9A268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Razvojni efekat i doprinos mjere ostvarenju prioritet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C5D7B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Efikasna i efektna podrška instraživanjima i inovacijama koje osiguravaju transformaciju inovativnih ideja u proizvode i usluge koje rješavaju probleme </w:t>
            </w:r>
            <w:r w:rsidR="00B0183E"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i stvaraju radna </w:t>
            </w:r>
            <w:r w:rsidR="00B0183E" w:rsidRPr="008D043F">
              <w:rPr>
                <w:rFonts w:asciiTheme="minorHAnsi" w:hAnsiTheme="minorHAnsi" w:cstheme="minorHAnsi"/>
                <w:sz w:val="18"/>
                <w:szCs w:val="18"/>
                <w:lang w:val="hr-HR" w:bidi="en-US"/>
              </w:rPr>
              <w:t xml:space="preserve">mjesta </w:t>
            </w:r>
            <w:r w:rsidRPr="008D043F">
              <w:rPr>
                <w:rFonts w:asciiTheme="minorHAnsi" w:hAnsiTheme="minorHAnsi" w:cstheme="minorHAnsi"/>
                <w:sz w:val="18"/>
                <w:szCs w:val="18"/>
                <w:lang w:val="hr-HR" w:bidi="en-US"/>
              </w:rPr>
              <w:t xml:space="preserve">i rast. Povećanje baze naučnog znanja poboljšava strateško </w:t>
            </w:r>
            <w:r w:rsidR="00B0183E" w:rsidRPr="008D043F">
              <w:rPr>
                <w:rFonts w:asciiTheme="minorHAnsi" w:hAnsiTheme="minorHAnsi" w:cstheme="minorHAnsi"/>
                <w:sz w:val="18"/>
                <w:szCs w:val="18"/>
                <w:lang w:val="hr-HR" w:bidi="en-US"/>
              </w:rPr>
              <w:t xml:space="preserve">donošenje </w:t>
            </w:r>
            <w:r w:rsidRPr="008D043F">
              <w:rPr>
                <w:rFonts w:asciiTheme="minorHAnsi" w:hAnsiTheme="minorHAnsi" w:cstheme="minorHAnsi"/>
                <w:sz w:val="18"/>
                <w:szCs w:val="18"/>
                <w:lang w:val="hr-HR" w:bidi="en-US"/>
              </w:rPr>
              <w:t xml:space="preserve">odluka koje su bazirane na činjenicama </w:t>
            </w:r>
          </w:p>
        </w:tc>
      </w:tr>
      <w:tr w:rsidR="00CC447D" w:rsidRPr="008D043F" w14:paraId="16DAA8F5"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694D0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ivna finansijska konstrukcija s izvorima finansiranj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1BC10BB" w14:textId="77777777" w:rsidR="00CC447D"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0 KM</w:t>
            </w:r>
          </w:p>
        </w:tc>
      </w:tr>
      <w:tr w:rsidR="00CC447D" w:rsidRPr="008D043F" w14:paraId="1DD6D805" w14:textId="77777777" w:rsidTr="00784A8C">
        <w:trPr>
          <w:trHeight w:val="429"/>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907C5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B00194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2030.</w:t>
            </w:r>
          </w:p>
        </w:tc>
      </w:tr>
      <w:tr w:rsidR="00CC447D" w:rsidRPr="008D043F" w14:paraId="6F7CC486"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29EAC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1204ED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brazovanja i nauke (krovna institucija), kantonalna ministarstva za obrazovanje </w:t>
            </w:r>
          </w:p>
        </w:tc>
      </w:tr>
      <w:tr w:rsidR="00CC447D" w:rsidRPr="008D043F" w14:paraId="6826E8F6"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8C3AA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ci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EB2B06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brazovanja i nauke, kantonalna ministarstva za obrazovanje u </w:t>
            </w:r>
            <w:r w:rsidR="00B0183E" w:rsidRPr="008D043F">
              <w:rPr>
                <w:rFonts w:asciiTheme="minorHAnsi" w:hAnsiTheme="minorHAnsi" w:cstheme="minorHAnsi"/>
                <w:sz w:val="18"/>
                <w:szCs w:val="18"/>
                <w:lang w:val="hr-HR" w:bidi="en-US"/>
              </w:rPr>
              <w:t xml:space="preserve">saradnji </w:t>
            </w:r>
            <w:r w:rsidRPr="008D043F">
              <w:rPr>
                <w:rFonts w:asciiTheme="minorHAnsi" w:hAnsiTheme="minorHAnsi" w:cstheme="minorHAnsi"/>
                <w:sz w:val="18"/>
                <w:szCs w:val="18"/>
                <w:lang w:val="hr-HR" w:bidi="en-US"/>
              </w:rPr>
              <w:t>s Federalnim ministarstvom okoliša i turizma, Federalni fond za nauku, fakulteti, odgojno-obrazovne ustanove, međunarodne nevladine organizacije</w:t>
            </w:r>
          </w:p>
        </w:tc>
      </w:tr>
      <w:tr w:rsidR="00CC447D" w:rsidRPr="008D043F" w14:paraId="3B189561"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C41B6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95B354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učnoistraživačke institucije, privredni subjekti, akademska zajednica</w:t>
            </w:r>
            <w:r w:rsidR="00B0183E"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B0183E" w:rsidRPr="008D043F">
              <w:rPr>
                <w:rFonts w:asciiTheme="minorHAnsi" w:hAnsiTheme="minorHAnsi" w:cstheme="minorHAnsi"/>
                <w:sz w:val="18"/>
                <w:szCs w:val="18"/>
                <w:lang w:val="hr-HR" w:bidi="en-US"/>
              </w:rPr>
              <w:t>studenti</w:t>
            </w:r>
            <w:r w:rsidRPr="008D043F">
              <w:rPr>
                <w:rFonts w:asciiTheme="minorHAnsi" w:hAnsiTheme="minorHAnsi" w:cstheme="minorHAnsi"/>
                <w:sz w:val="18"/>
                <w:szCs w:val="18"/>
                <w:lang w:val="hr-HR" w:bidi="en-US"/>
              </w:rPr>
              <w:t>, stručna i šira javnost</w:t>
            </w:r>
          </w:p>
        </w:tc>
      </w:tr>
    </w:tbl>
    <w:p w14:paraId="39276BF3" w14:textId="77777777" w:rsidR="00CC447D" w:rsidRPr="008D043F" w:rsidRDefault="00CC447D" w:rsidP="0068355A">
      <w:pPr>
        <w:spacing w:line="276" w:lineRule="auto"/>
        <w:rPr>
          <w:rFonts w:asciiTheme="minorHAnsi" w:hAnsiTheme="minorHAnsi" w:cstheme="minorHAnsi"/>
          <w:lang w:val="hr-HR"/>
        </w:rPr>
        <w:sectPr w:rsidR="00CC447D" w:rsidRPr="008D043F" w:rsidSect="006B1177">
          <w:pgSz w:w="16838" w:h="11906" w:orient="landscape"/>
          <w:pgMar w:top="1440" w:right="1440" w:bottom="1440" w:left="1440" w:header="709" w:footer="709" w:gutter="0"/>
          <w:cols w:space="708"/>
          <w:docGrid w:linePitch="360"/>
        </w:sectPr>
      </w:pPr>
    </w:p>
    <w:p w14:paraId="38652E95" w14:textId="77777777" w:rsidR="00CC447D" w:rsidRPr="008D043F" w:rsidRDefault="00CC447D" w:rsidP="0068355A">
      <w:pPr>
        <w:pStyle w:val="Head2"/>
        <w:spacing w:line="276" w:lineRule="auto"/>
        <w:ind w:hanging="934"/>
        <w:rPr>
          <w:rFonts w:asciiTheme="minorHAnsi" w:hAnsiTheme="minorHAnsi"/>
          <w:lang w:val="hr-HR"/>
        </w:rPr>
      </w:pPr>
      <w:bookmarkStart w:id="421" w:name="_Toc104460946"/>
      <w:r w:rsidRPr="008D043F">
        <w:rPr>
          <w:rFonts w:asciiTheme="minorHAnsi" w:hAnsiTheme="minorHAnsi"/>
          <w:lang w:val="hr-HR"/>
        </w:rPr>
        <w:lastRenderedPageBreak/>
        <w:t xml:space="preserve">Aneks </w:t>
      </w:r>
      <w:r w:rsidR="00BA3D22" w:rsidRPr="008D043F">
        <w:rPr>
          <w:rFonts w:asciiTheme="minorHAnsi" w:hAnsiTheme="minorHAnsi"/>
          <w:lang w:val="hr-HR"/>
        </w:rPr>
        <w:t>8</w:t>
      </w:r>
      <w:r w:rsidRPr="008D043F">
        <w:rPr>
          <w:rFonts w:asciiTheme="minorHAnsi" w:hAnsiTheme="minorHAnsi"/>
          <w:lang w:val="hr-HR"/>
        </w:rPr>
        <w:t>. Sažeti pregled strateškog dokumenta</w:t>
      </w:r>
      <w:bookmarkEnd w:id="421"/>
    </w:p>
    <w:p w14:paraId="1CB8D3C9" w14:textId="77777777" w:rsidR="00242590" w:rsidRPr="008D043F" w:rsidRDefault="00242590" w:rsidP="0068355A">
      <w:pPr>
        <w:pStyle w:val="Head3"/>
        <w:spacing w:line="276" w:lineRule="auto"/>
        <w:rPr>
          <w:rFonts w:asciiTheme="minorHAnsi" w:hAnsiTheme="minorHAnsi"/>
          <w:lang w:val="hr-HR"/>
        </w:rPr>
      </w:pPr>
      <w:bookmarkStart w:id="422" w:name="_Toc104460947"/>
      <w:r w:rsidRPr="008D043F">
        <w:rPr>
          <w:rFonts w:asciiTheme="minorHAnsi" w:hAnsiTheme="minorHAnsi"/>
          <w:lang w:val="hr-HR"/>
        </w:rPr>
        <w:t>Upravljanje vodama</w:t>
      </w:r>
      <w:bookmarkEnd w:id="422"/>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49"/>
        <w:gridCol w:w="3458"/>
        <w:gridCol w:w="3028"/>
        <w:gridCol w:w="3373"/>
      </w:tblGrid>
      <w:tr w:rsidR="00CC447D" w:rsidRPr="008D043F" w14:paraId="1A4C5C56" w14:textId="77777777" w:rsidTr="00270082">
        <w:trPr>
          <w:trHeight w:val="286"/>
        </w:trPr>
        <w:tc>
          <w:tcPr>
            <w:tcW w:w="658" w:type="pct"/>
            <w:shd w:val="clear" w:color="auto" w:fill="009D73"/>
            <w:tcMar>
              <w:top w:w="0" w:type="dxa"/>
              <w:left w:w="108" w:type="dxa"/>
              <w:bottom w:w="0" w:type="dxa"/>
              <w:right w:w="108" w:type="dxa"/>
            </w:tcMar>
            <w:vAlign w:val="center"/>
            <w:hideMark/>
          </w:tcPr>
          <w:p w14:paraId="79A18EB2"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864" w:type="pct"/>
            <w:shd w:val="clear" w:color="auto" w:fill="009D73"/>
            <w:tcMar>
              <w:top w:w="0" w:type="dxa"/>
              <w:left w:w="108" w:type="dxa"/>
              <w:bottom w:w="0" w:type="dxa"/>
              <w:right w:w="108" w:type="dxa"/>
            </w:tcMar>
            <w:vAlign w:val="center"/>
            <w:hideMark/>
          </w:tcPr>
          <w:p w14:paraId="45EC4A36"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8" w:type="pct"/>
            <w:gridSpan w:val="3"/>
            <w:shd w:val="clear" w:color="auto" w:fill="009D73"/>
            <w:tcMar>
              <w:top w:w="0" w:type="dxa"/>
              <w:left w:w="108" w:type="dxa"/>
              <w:bottom w:w="0" w:type="dxa"/>
              <w:right w:w="108" w:type="dxa"/>
            </w:tcMar>
            <w:vAlign w:val="center"/>
            <w:hideMark/>
          </w:tcPr>
          <w:p w14:paraId="14E7C3B9"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I FINANSIJSKI IZVORI</w:t>
            </w:r>
          </w:p>
        </w:tc>
      </w:tr>
      <w:tr w:rsidR="00CC447D" w:rsidRPr="008D043F" w14:paraId="74B8D173" w14:textId="77777777" w:rsidTr="00270082">
        <w:trPr>
          <w:trHeight w:val="384"/>
        </w:trPr>
        <w:tc>
          <w:tcPr>
            <w:tcW w:w="658" w:type="pct"/>
            <w:vMerge w:val="restart"/>
            <w:shd w:val="clear" w:color="auto" w:fill="D9D9D9" w:themeFill="background1" w:themeFillShade="D9"/>
            <w:tcMar>
              <w:top w:w="0" w:type="dxa"/>
              <w:left w:w="108" w:type="dxa"/>
              <w:bottom w:w="0" w:type="dxa"/>
              <w:right w:w="108" w:type="dxa"/>
            </w:tcMar>
            <w:vAlign w:val="center"/>
            <w:hideMark/>
          </w:tcPr>
          <w:p w14:paraId="7E7F17B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1. Strateški cilj</w:t>
            </w:r>
          </w:p>
        </w:tc>
        <w:tc>
          <w:tcPr>
            <w:tcW w:w="864" w:type="pct"/>
            <w:vMerge w:val="restart"/>
            <w:tcMar>
              <w:top w:w="0" w:type="dxa"/>
              <w:left w:w="108" w:type="dxa"/>
              <w:bottom w:w="0" w:type="dxa"/>
              <w:right w:w="108" w:type="dxa"/>
            </w:tcMar>
            <w:vAlign w:val="center"/>
          </w:tcPr>
          <w:p w14:paraId="6CBCFA4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Zaštititi kvalitet vode i osigurati raspoloživost vodnih resursa i njihovu održivost</w:t>
            </w:r>
          </w:p>
        </w:tc>
        <w:tc>
          <w:tcPr>
            <w:tcW w:w="1220" w:type="pct"/>
            <w:shd w:val="clear" w:color="auto" w:fill="D9D9D9" w:themeFill="background1" w:themeFillShade="D9"/>
            <w:tcMar>
              <w:top w:w="0" w:type="dxa"/>
              <w:left w:w="108" w:type="dxa"/>
              <w:bottom w:w="0" w:type="dxa"/>
              <w:right w:w="108" w:type="dxa"/>
            </w:tcMar>
            <w:vAlign w:val="center"/>
            <w:hideMark/>
          </w:tcPr>
          <w:p w14:paraId="28DB58E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068" w:type="pct"/>
            <w:shd w:val="clear" w:color="auto" w:fill="D9D9D9" w:themeFill="background1" w:themeFillShade="D9"/>
            <w:tcMar>
              <w:top w:w="0" w:type="dxa"/>
              <w:left w:w="108" w:type="dxa"/>
              <w:bottom w:w="0" w:type="dxa"/>
              <w:right w:w="108" w:type="dxa"/>
            </w:tcMar>
            <w:vAlign w:val="center"/>
            <w:hideMark/>
          </w:tcPr>
          <w:p w14:paraId="01ED81C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tcMar>
              <w:top w:w="0" w:type="dxa"/>
              <w:left w:w="108" w:type="dxa"/>
              <w:bottom w:w="0" w:type="dxa"/>
              <w:right w:w="108" w:type="dxa"/>
            </w:tcMar>
            <w:vAlign w:val="center"/>
            <w:hideMark/>
          </w:tcPr>
          <w:p w14:paraId="0F98D1E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70631" w:rsidRPr="008D043F" w14:paraId="360FB446" w14:textId="77777777" w:rsidTr="00A0208C">
        <w:trPr>
          <w:trHeight w:val="287"/>
        </w:trPr>
        <w:tc>
          <w:tcPr>
            <w:tcW w:w="658" w:type="pct"/>
            <w:vMerge/>
            <w:shd w:val="clear" w:color="auto" w:fill="D9D9D9" w:themeFill="background1" w:themeFillShade="D9"/>
            <w:vAlign w:val="center"/>
            <w:hideMark/>
          </w:tcPr>
          <w:p w14:paraId="71480D67" w14:textId="77777777" w:rsidR="00D70631" w:rsidRPr="008D043F" w:rsidRDefault="00D7063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4372685" w14:textId="77777777" w:rsidR="00D70631" w:rsidRPr="008D043F" w:rsidRDefault="00D70631"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vAlign w:val="center"/>
          </w:tcPr>
          <w:p w14:paraId="02CDB122" w14:textId="7F807650" w:rsidR="00D70631" w:rsidRPr="008D043F" w:rsidRDefault="00D70631"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Prečišćene vode – ukupno, 000 m</w:t>
            </w:r>
            <w:r w:rsidRPr="008D043F">
              <w:rPr>
                <w:rFonts w:asciiTheme="minorHAnsi" w:hAnsiTheme="minorHAnsi" w:cstheme="minorHAnsi"/>
                <w:sz w:val="18"/>
                <w:szCs w:val="18"/>
                <w:vertAlign w:val="superscript"/>
                <w:lang w:val="hr-HR" w:eastAsia="hr-HR"/>
              </w:rPr>
              <w:t>3</w:t>
            </w:r>
          </w:p>
        </w:tc>
        <w:tc>
          <w:tcPr>
            <w:tcW w:w="1068" w:type="pct"/>
            <w:tcMar>
              <w:top w:w="0" w:type="dxa"/>
              <w:left w:w="108" w:type="dxa"/>
              <w:bottom w:w="0" w:type="dxa"/>
              <w:right w:w="108" w:type="dxa"/>
            </w:tcMar>
            <w:vAlign w:val="center"/>
          </w:tcPr>
          <w:p w14:paraId="2288F5EC" w14:textId="77777777" w:rsidR="00D70631" w:rsidRPr="008D043F" w:rsidRDefault="00D70631"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48.613</w:t>
            </w:r>
          </w:p>
          <w:p w14:paraId="28111FB9" w14:textId="7B4F240A"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90" w:type="pct"/>
            <w:tcMar>
              <w:top w:w="0" w:type="dxa"/>
              <w:left w:w="108" w:type="dxa"/>
              <w:bottom w:w="0" w:type="dxa"/>
              <w:right w:w="108" w:type="dxa"/>
            </w:tcMar>
            <w:vAlign w:val="center"/>
          </w:tcPr>
          <w:p w14:paraId="33FAC2CB" w14:textId="311C2940"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D70631" w:rsidRPr="008D043F" w14:paraId="36B746A6" w14:textId="77777777" w:rsidTr="00A0208C">
        <w:trPr>
          <w:trHeight w:val="287"/>
        </w:trPr>
        <w:tc>
          <w:tcPr>
            <w:tcW w:w="658" w:type="pct"/>
            <w:vMerge/>
            <w:shd w:val="clear" w:color="auto" w:fill="D9D9D9" w:themeFill="background1" w:themeFillShade="D9"/>
            <w:vAlign w:val="center"/>
          </w:tcPr>
          <w:p w14:paraId="1383A2B2" w14:textId="77777777" w:rsidR="00D70631" w:rsidRPr="008D043F" w:rsidRDefault="00D7063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C054228" w14:textId="77777777" w:rsidR="00D70631" w:rsidRPr="008D043F" w:rsidRDefault="00D70631"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vAlign w:val="center"/>
          </w:tcPr>
          <w:p w14:paraId="30C7DAEA" w14:textId="377E209B" w:rsidR="00D70631" w:rsidRPr="008D043F" w:rsidRDefault="00D70631"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Udio prečišćenih otpadnih voda u ukupnoj količini otpadnih voda (%)</w:t>
            </w:r>
          </w:p>
        </w:tc>
        <w:tc>
          <w:tcPr>
            <w:tcW w:w="1068" w:type="pct"/>
            <w:tcMar>
              <w:top w:w="0" w:type="dxa"/>
              <w:left w:w="108" w:type="dxa"/>
              <w:bottom w:w="0" w:type="dxa"/>
              <w:right w:w="108" w:type="dxa"/>
            </w:tcMar>
            <w:vAlign w:val="center"/>
          </w:tcPr>
          <w:p w14:paraId="60B05447" w14:textId="77777777" w:rsidR="00D70631" w:rsidRPr="008D043F" w:rsidRDefault="00D70631"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55,8</w:t>
            </w:r>
          </w:p>
          <w:p w14:paraId="7E260970" w14:textId="679E199B"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90" w:type="pct"/>
            <w:tcMar>
              <w:top w:w="0" w:type="dxa"/>
              <w:left w:w="108" w:type="dxa"/>
              <w:bottom w:w="0" w:type="dxa"/>
              <w:right w:w="108" w:type="dxa"/>
            </w:tcMar>
            <w:vAlign w:val="center"/>
          </w:tcPr>
          <w:p w14:paraId="14450401" w14:textId="11FACC16"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CC447D" w:rsidRPr="008D043F" w14:paraId="607FB5D8" w14:textId="77777777" w:rsidTr="00270082">
        <w:trPr>
          <w:trHeight w:val="375"/>
        </w:trPr>
        <w:tc>
          <w:tcPr>
            <w:tcW w:w="658" w:type="pct"/>
            <w:vMerge/>
            <w:shd w:val="clear" w:color="auto" w:fill="D9D9D9" w:themeFill="background1" w:themeFillShade="D9"/>
            <w:vAlign w:val="center"/>
            <w:hideMark/>
          </w:tcPr>
          <w:p w14:paraId="1C9E108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6EBD3E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220" w:type="pct"/>
            <w:shd w:val="clear" w:color="auto" w:fill="D9D9D9" w:themeFill="background1" w:themeFillShade="D9"/>
            <w:tcMar>
              <w:top w:w="0" w:type="dxa"/>
              <w:left w:w="108" w:type="dxa"/>
              <w:bottom w:w="0" w:type="dxa"/>
              <w:right w:w="108" w:type="dxa"/>
            </w:tcMar>
            <w:vAlign w:val="center"/>
            <w:hideMark/>
          </w:tcPr>
          <w:p w14:paraId="502DBAE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068" w:type="pct"/>
            <w:shd w:val="clear" w:color="auto" w:fill="D9D9D9" w:themeFill="background1" w:themeFillShade="D9"/>
            <w:tcMar>
              <w:top w:w="0" w:type="dxa"/>
              <w:left w:w="108" w:type="dxa"/>
              <w:bottom w:w="0" w:type="dxa"/>
              <w:right w:w="108" w:type="dxa"/>
            </w:tcMar>
            <w:vAlign w:val="center"/>
            <w:hideMark/>
          </w:tcPr>
          <w:p w14:paraId="05683CB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hideMark/>
          </w:tcPr>
          <w:p w14:paraId="0AEDD13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35EBDDD4" w14:textId="77777777" w:rsidTr="00270082">
        <w:trPr>
          <w:trHeight w:val="287"/>
        </w:trPr>
        <w:tc>
          <w:tcPr>
            <w:tcW w:w="658" w:type="pct"/>
            <w:vMerge/>
            <w:shd w:val="clear" w:color="auto" w:fill="D9D9D9" w:themeFill="background1" w:themeFillShade="D9"/>
            <w:vAlign w:val="center"/>
            <w:hideMark/>
          </w:tcPr>
          <w:p w14:paraId="1E700646"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AAD66FF"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220" w:type="pct"/>
            <w:shd w:val="clear" w:color="auto" w:fill="FFFFFF"/>
            <w:tcMar>
              <w:top w:w="0" w:type="dxa"/>
              <w:left w:w="108" w:type="dxa"/>
              <w:bottom w:w="0" w:type="dxa"/>
              <w:right w:w="108" w:type="dxa"/>
            </w:tcMar>
            <w:vAlign w:val="center"/>
          </w:tcPr>
          <w:p w14:paraId="79552DFC" w14:textId="3197E3E8"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50,2</w:t>
            </w:r>
          </w:p>
        </w:tc>
        <w:tc>
          <w:tcPr>
            <w:tcW w:w="1068" w:type="pct"/>
            <w:shd w:val="clear" w:color="auto" w:fill="FFFFFF" w:themeFill="background1"/>
            <w:tcMar>
              <w:top w:w="0" w:type="dxa"/>
              <w:left w:w="108" w:type="dxa"/>
              <w:bottom w:w="0" w:type="dxa"/>
              <w:right w:w="108" w:type="dxa"/>
            </w:tcMar>
            <w:vAlign w:val="center"/>
          </w:tcPr>
          <w:p w14:paraId="53D20539" w14:textId="7B8D84BC"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927,7</w:t>
            </w:r>
          </w:p>
        </w:tc>
        <w:tc>
          <w:tcPr>
            <w:tcW w:w="1190" w:type="pct"/>
            <w:shd w:val="clear" w:color="auto" w:fill="FFFFFF" w:themeFill="background1"/>
            <w:tcMar>
              <w:top w:w="0" w:type="dxa"/>
              <w:left w:w="108" w:type="dxa"/>
              <w:bottom w:w="0" w:type="dxa"/>
              <w:right w:w="108" w:type="dxa"/>
            </w:tcMar>
            <w:vAlign w:val="center"/>
          </w:tcPr>
          <w:p w14:paraId="3B1F2C1B" w14:textId="0C02D949"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378</w:t>
            </w:r>
          </w:p>
        </w:tc>
      </w:tr>
    </w:tbl>
    <w:p w14:paraId="34A9D59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49"/>
        <w:gridCol w:w="3458"/>
        <w:gridCol w:w="3028"/>
        <w:gridCol w:w="3373"/>
      </w:tblGrid>
      <w:tr w:rsidR="00CC447D" w:rsidRPr="008D043F" w14:paraId="18849965" w14:textId="77777777" w:rsidTr="00270082">
        <w:trPr>
          <w:trHeight w:val="384"/>
        </w:trPr>
        <w:tc>
          <w:tcPr>
            <w:tcW w:w="658" w:type="pct"/>
            <w:vMerge w:val="restart"/>
            <w:shd w:val="clear" w:color="auto" w:fill="D9D9D9" w:themeFill="background1" w:themeFillShade="D9"/>
            <w:tcMar>
              <w:top w:w="0" w:type="dxa"/>
              <w:left w:w="108" w:type="dxa"/>
              <w:bottom w:w="0" w:type="dxa"/>
              <w:right w:w="108" w:type="dxa"/>
            </w:tcMar>
            <w:vAlign w:val="center"/>
          </w:tcPr>
          <w:p w14:paraId="72732DC8" w14:textId="77777777" w:rsidR="00CC447D" w:rsidRPr="008D043F" w:rsidRDefault="00CC447D" w:rsidP="0068355A">
            <w:pPr>
              <w:spacing w:after="120" w:line="276" w:lineRule="auto"/>
              <w:ind w:hanging="2"/>
              <w:contextualSpacing/>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000000" w:themeColor="text1"/>
                <w:sz w:val="18"/>
                <w:szCs w:val="18"/>
                <w:lang w:val="hr-HR"/>
              </w:rPr>
              <w:t>1.1. Prioritet</w:t>
            </w:r>
          </w:p>
          <w:p w14:paraId="47B0598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5366697A" w14:textId="77777777" w:rsidR="00CC447D" w:rsidRPr="008D043F" w:rsidRDefault="00CC447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Spriječiti pogoršanje i </w:t>
            </w:r>
            <w:r w:rsidR="00875861" w:rsidRPr="008D043F">
              <w:rPr>
                <w:rFonts w:asciiTheme="minorHAnsi" w:hAnsiTheme="minorHAnsi" w:cstheme="minorHAnsi"/>
                <w:b/>
                <w:sz w:val="18"/>
                <w:szCs w:val="18"/>
                <w:lang w:val="hr-HR"/>
              </w:rPr>
              <w:t xml:space="preserve">unaprijediti </w:t>
            </w:r>
            <w:r w:rsidRPr="008D043F">
              <w:rPr>
                <w:rFonts w:asciiTheme="minorHAnsi" w:hAnsiTheme="minorHAnsi" w:cstheme="minorHAnsi"/>
                <w:b/>
                <w:sz w:val="18"/>
                <w:szCs w:val="18"/>
                <w:lang w:val="hr-HR"/>
              </w:rPr>
              <w:t xml:space="preserve">status vodnih tijela   </w:t>
            </w:r>
          </w:p>
          <w:p w14:paraId="1AE94F54"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p>
        </w:tc>
        <w:tc>
          <w:tcPr>
            <w:tcW w:w="1220" w:type="pct"/>
            <w:shd w:val="clear" w:color="auto" w:fill="D9D9D9" w:themeFill="background1" w:themeFillShade="D9"/>
            <w:tcMar>
              <w:top w:w="0" w:type="dxa"/>
              <w:left w:w="108" w:type="dxa"/>
              <w:bottom w:w="0" w:type="dxa"/>
              <w:right w:w="108" w:type="dxa"/>
            </w:tcMar>
            <w:vAlign w:val="center"/>
          </w:tcPr>
          <w:p w14:paraId="03951379"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068" w:type="pct"/>
            <w:shd w:val="clear" w:color="auto" w:fill="D9D9D9" w:themeFill="background1" w:themeFillShade="D9"/>
            <w:tcMar>
              <w:top w:w="0" w:type="dxa"/>
              <w:left w:w="108" w:type="dxa"/>
              <w:bottom w:w="0" w:type="dxa"/>
              <w:right w:w="108" w:type="dxa"/>
            </w:tcMar>
            <w:vAlign w:val="center"/>
          </w:tcPr>
          <w:p w14:paraId="0918C72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tcMar>
              <w:top w:w="0" w:type="dxa"/>
              <w:left w:w="108" w:type="dxa"/>
              <w:bottom w:w="0" w:type="dxa"/>
              <w:right w:w="108" w:type="dxa"/>
            </w:tcMar>
            <w:vAlign w:val="center"/>
          </w:tcPr>
          <w:p w14:paraId="169CCD8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BE0432" w:rsidRPr="008D043F" w14:paraId="79E076DB" w14:textId="77777777" w:rsidTr="00270082">
        <w:trPr>
          <w:trHeight w:val="287"/>
        </w:trPr>
        <w:tc>
          <w:tcPr>
            <w:tcW w:w="658" w:type="pct"/>
            <w:vMerge/>
            <w:shd w:val="clear" w:color="auto" w:fill="D9D9D9" w:themeFill="background1" w:themeFillShade="D9"/>
            <w:vAlign w:val="center"/>
            <w:hideMark/>
          </w:tcPr>
          <w:p w14:paraId="31FD6EC4"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28F1C15"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tcPr>
          <w:p w14:paraId="27354B64"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izanje okolišnih ciljeva za vodna tijela definiranih u okviru Planova upravljanja vodnim područjima rijeke Save i Jadranskog mora (II, III ciklus)</w:t>
            </w:r>
          </w:p>
        </w:tc>
        <w:tc>
          <w:tcPr>
            <w:tcW w:w="1068" w:type="pct"/>
            <w:tcMar>
              <w:top w:w="0" w:type="dxa"/>
              <w:left w:w="108" w:type="dxa"/>
              <w:bottom w:w="0" w:type="dxa"/>
              <w:right w:w="108" w:type="dxa"/>
            </w:tcMar>
          </w:tcPr>
          <w:p w14:paraId="4299F52C"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 dio utvrđenih vodnih tijela postignuti okolišni ciljevi postavljeni u okviru I ciklusa planova upravljanja (2016</w:t>
            </w:r>
            <w:r w:rsidR="00B0183E"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2021) za vodna područja rijeke Save i Jadranskog mora     </w:t>
            </w:r>
          </w:p>
        </w:tc>
        <w:tc>
          <w:tcPr>
            <w:tcW w:w="1190" w:type="pct"/>
            <w:tcMar>
              <w:top w:w="0" w:type="dxa"/>
              <w:left w:w="108" w:type="dxa"/>
              <w:bottom w:w="0" w:type="dxa"/>
              <w:right w:w="108" w:type="dxa"/>
            </w:tcMar>
          </w:tcPr>
          <w:p w14:paraId="275F7B84"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stignuti okolišni ciljevi za sva vodna tijela prema planu u okviru II i III ciklusa Planova upravljanja (2022</w:t>
            </w:r>
            <w:r w:rsidR="00B0183E"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2027) i (2028</w:t>
            </w:r>
            <w:r w:rsidR="00B0183E"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2033)  </w:t>
            </w:r>
          </w:p>
          <w:p w14:paraId="15124B53"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BE0432" w:rsidRPr="008D043F" w14:paraId="69B23B48" w14:textId="77777777" w:rsidTr="00270082">
        <w:trPr>
          <w:trHeight w:val="287"/>
        </w:trPr>
        <w:tc>
          <w:tcPr>
            <w:tcW w:w="658" w:type="pct"/>
            <w:vMerge/>
            <w:shd w:val="clear" w:color="auto" w:fill="D9D9D9" w:themeFill="background1" w:themeFillShade="D9"/>
            <w:vAlign w:val="center"/>
          </w:tcPr>
          <w:p w14:paraId="333CA93E"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93588C4"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tcPr>
          <w:p w14:paraId="55CC877E" w14:textId="77777777" w:rsidR="00BE0432" w:rsidRPr="008D043F" w:rsidRDefault="0087586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w:t>
            </w:r>
            <w:r w:rsidR="00BE0432" w:rsidRPr="008D043F">
              <w:rPr>
                <w:rFonts w:asciiTheme="minorHAnsi" w:hAnsiTheme="minorHAnsi" w:cstheme="minorHAnsi"/>
                <w:sz w:val="18"/>
                <w:szCs w:val="18"/>
                <w:lang w:val="hr-HR"/>
              </w:rPr>
              <w:t xml:space="preserve"> nadzora nad poštivanjem provođenja </w:t>
            </w:r>
            <w:r w:rsidRPr="008D043F">
              <w:rPr>
                <w:rFonts w:asciiTheme="minorHAnsi" w:hAnsiTheme="minorHAnsi" w:cstheme="minorHAnsi"/>
                <w:sz w:val="18"/>
                <w:szCs w:val="18"/>
                <w:lang w:val="hr-HR"/>
              </w:rPr>
              <w:t xml:space="preserve">uvjeta </w:t>
            </w:r>
            <w:r w:rsidR="00BE0432" w:rsidRPr="008D043F">
              <w:rPr>
                <w:rFonts w:asciiTheme="minorHAnsi" w:hAnsiTheme="minorHAnsi" w:cstheme="minorHAnsi"/>
                <w:sz w:val="18"/>
                <w:szCs w:val="18"/>
                <w:lang w:val="hr-HR"/>
              </w:rPr>
              <w:t xml:space="preserve">propisanih vodnim aktima za zagađivače i primjena </w:t>
            </w:r>
            <w:r w:rsidRPr="008D043F">
              <w:rPr>
                <w:rFonts w:asciiTheme="minorHAnsi" w:hAnsiTheme="minorHAnsi" w:cstheme="minorHAnsi"/>
                <w:sz w:val="18"/>
                <w:szCs w:val="18"/>
                <w:lang w:val="hr-HR"/>
              </w:rPr>
              <w:t xml:space="preserve">krivičnih </w:t>
            </w:r>
            <w:r w:rsidR="00BE0432" w:rsidRPr="008D043F">
              <w:rPr>
                <w:rFonts w:asciiTheme="minorHAnsi" w:hAnsiTheme="minorHAnsi" w:cstheme="minorHAnsi"/>
                <w:sz w:val="18"/>
                <w:szCs w:val="18"/>
                <w:lang w:val="hr-HR"/>
              </w:rPr>
              <w:t>odredbi u slučaju neprovođenja</w:t>
            </w:r>
          </w:p>
          <w:p w14:paraId="2276C0C5"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c>
          <w:tcPr>
            <w:tcW w:w="1068" w:type="pct"/>
            <w:tcMar>
              <w:top w:w="0" w:type="dxa"/>
              <w:left w:w="108" w:type="dxa"/>
              <w:bottom w:w="0" w:type="dxa"/>
              <w:right w:w="108" w:type="dxa"/>
            </w:tcMar>
          </w:tcPr>
          <w:p w14:paraId="40CE10CB"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eći pristup provođenju nadzora nije efikasan:</w:t>
            </w:r>
          </w:p>
          <w:p w14:paraId="3C6723AC" w14:textId="77777777" w:rsidR="00BE0432" w:rsidRPr="008D043F" w:rsidRDefault="00BE0432" w:rsidP="0068355A">
            <w:pPr>
              <w:pStyle w:val="ListParagraph"/>
              <w:numPr>
                <w:ilvl w:val="0"/>
                <w:numId w:val="45"/>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ovi inspekcijskih nadzora se </w:t>
            </w:r>
            <w:r w:rsidR="00875861" w:rsidRPr="008D043F">
              <w:rPr>
                <w:rFonts w:asciiTheme="minorHAnsi" w:hAnsiTheme="minorHAnsi" w:cstheme="minorHAnsi"/>
                <w:sz w:val="18"/>
                <w:szCs w:val="18"/>
                <w:lang w:val="hr-HR"/>
              </w:rPr>
              <w:t xml:space="preserve">djelimično </w:t>
            </w:r>
            <w:r w:rsidRPr="008D043F">
              <w:rPr>
                <w:rFonts w:asciiTheme="minorHAnsi" w:hAnsiTheme="minorHAnsi" w:cstheme="minorHAnsi"/>
                <w:sz w:val="18"/>
                <w:szCs w:val="18"/>
                <w:lang w:val="hr-HR"/>
              </w:rPr>
              <w:t>baziraju na Planovima upravljanja   vodama i vodnim aktima</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informacijama o zaprimljenim prijavama i zahtjevima nadležnih organa iz sektora voda</w:t>
            </w:r>
          </w:p>
          <w:p w14:paraId="5BD054D9" w14:textId="77777777" w:rsidR="00BE0432" w:rsidRPr="008D043F" w:rsidRDefault="00BE0432" w:rsidP="0068355A">
            <w:pPr>
              <w:pStyle w:val="ListParagraph"/>
              <w:numPr>
                <w:ilvl w:val="0"/>
                <w:numId w:val="45"/>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laba koordinacija pri planiranju  između federalnih i kantonalnih inspektorata </w:t>
            </w:r>
          </w:p>
        </w:tc>
        <w:tc>
          <w:tcPr>
            <w:tcW w:w="1190" w:type="pct"/>
            <w:tcMar>
              <w:top w:w="0" w:type="dxa"/>
              <w:left w:w="108" w:type="dxa"/>
              <w:bottom w:w="0" w:type="dxa"/>
              <w:right w:w="108" w:type="dxa"/>
            </w:tcMar>
          </w:tcPr>
          <w:p w14:paraId="62540117"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a učinkovitost i stepen efikasnosti inspekcijskih nadzora </w:t>
            </w:r>
            <w:r w:rsidR="00875861" w:rsidRPr="008D043F">
              <w:rPr>
                <w:rFonts w:asciiTheme="minorHAnsi" w:hAnsiTheme="minorHAnsi" w:cstheme="minorHAnsi"/>
                <w:sz w:val="18"/>
                <w:szCs w:val="18"/>
                <w:lang w:val="hr-HR"/>
              </w:rPr>
              <w:t>osiguravaju</w:t>
            </w:r>
            <w:r w:rsidR="0069799F" w:rsidRPr="008D043F">
              <w:rPr>
                <w:rFonts w:asciiTheme="minorHAnsi" w:hAnsiTheme="minorHAnsi" w:cstheme="minorHAnsi"/>
                <w:sz w:val="18"/>
                <w:szCs w:val="18"/>
                <w:lang w:val="hr-HR"/>
              </w:rPr>
              <w:t xml:space="preserve"> da</w:t>
            </w:r>
            <w:r w:rsidRPr="008D043F">
              <w:rPr>
                <w:rFonts w:asciiTheme="minorHAnsi" w:hAnsiTheme="minorHAnsi" w:cstheme="minorHAnsi"/>
                <w:sz w:val="18"/>
                <w:szCs w:val="18"/>
                <w:lang w:val="hr-HR"/>
              </w:rPr>
              <w:t xml:space="preserve">:  </w:t>
            </w:r>
          </w:p>
          <w:p w14:paraId="4BBABDA6" w14:textId="77777777" w:rsidR="00BE0432" w:rsidRPr="008D043F" w:rsidRDefault="00BE0432" w:rsidP="0068355A">
            <w:pPr>
              <w:pStyle w:val="ListParagraph"/>
              <w:numPr>
                <w:ilvl w:val="0"/>
                <w:numId w:val="46"/>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zagađivači poštuju i provode </w:t>
            </w:r>
            <w:r w:rsidR="00875861" w:rsidRPr="008D043F">
              <w:rPr>
                <w:rFonts w:asciiTheme="minorHAnsi" w:hAnsiTheme="minorHAnsi" w:cstheme="minorHAnsi"/>
                <w:sz w:val="18"/>
                <w:szCs w:val="18"/>
                <w:lang w:val="hr-HR"/>
              </w:rPr>
              <w:t xml:space="preserve">uvjete </w:t>
            </w:r>
            <w:r w:rsidRPr="008D043F">
              <w:rPr>
                <w:rFonts w:asciiTheme="minorHAnsi" w:hAnsiTheme="minorHAnsi" w:cstheme="minorHAnsi"/>
                <w:sz w:val="18"/>
                <w:szCs w:val="18"/>
                <w:lang w:val="hr-HR"/>
              </w:rPr>
              <w:t>propisane vodnim aktima</w:t>
            </w:r>
          </w:p>
          <w:p w14:paraId="560A7187" w14:textId="77777777" w:rsidR="00BE0432" w:rsidRPr="008D043F" w:rsidRDefault="00BE0432" w:rsidP="0068355A">
            <w:pPr>
              <w:pStyle w:val="ListParagraph"/>
              <w:numPr>
                <w:ilvl w:val="0"/>
                <w:numId w:val="46"/>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skim nadzorima </w:t>
            </w:r>
            <w:r w:rsidR="0069799F" w:rsidRPr="008D043F">
              <w:rPr>
                <w:rFonts w:asciiTheme="minorHAnsi" w:hAnsiTheme="minorHAnsi" w:cstheme="minorHAnsi"/>
                <w:sz w:val="18"/>
                <w:szCs w:val="18"/>
                <w:lang w:val="hr-HR"/>
              </w:rPr>
              <w:t xml:space="preserve">bude </w:t>
            </w:r>
            <w:r w:rsidRPr="008D043F">
              <w:rPr>
                <w:rFonts w:asciiTheme="minorHAnsi" w:hAnsiTheme="minorHAnsi" w:cstheme="minorHAnsi"/>
                <w:sz w:val="18"/>
                <w:szCs w:val="18"/>
                <w:lang w:val="hr-HR"/>
              </w:rPr>
              <w:t xml:space="preserve">spriječeno/ svedeno na minimum nepropisno onečišćenje vodnih tijela </w:t>
            </w:r>
          </w:p>
        </w:tc>
      </w:tr>
      <w:tr w:rsidR="00CC447D" w:rsidRPr="008D043F" w14:paraId="68AA2B6B" w14:textId="77777777" w:rsidTr="00270082">
        <w:trPr>
          <w:trHeight w:val="287"/>
        </w:trPr>
        <w:tc>
          <w:tcPr>
            <w:tcW w:w="658" w:type="pct"/>
            <w:vMerge/>
            <w:shd w:val="clear" w:color="auto" w:fill="D9D9D9" w:themeFill="background1" w:themeFillShade="D9"/>
            <w:vAlign w:val="center"/>
            <w:hideMark/>
          </w:tcPr>
          <w:p w14:paraId="759920E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E913A4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220" w:type="pct"/>
            <w:shd w:val="clear" w:color="auto" w:fill="D9D9D9" w:themeFill="background1" w:themeFillShade="D9"/>
            <w:tcMar>
              <w:top w:w="0" w:type="dxa"/>
              <w:left w:w="108" w:type="dxa"/>
              <w:bottom w:w="0" w:type="dxa"/>
              <w:right w:w="108" w:type="dxa"/>
            </w:tcMar>
            <w:vAlign w:val="center"/>
          </w:tcPr>
          <w:p w14:paraId="7474A9C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068" w:type="pct"/>
            <w:shd w:val="clear" w:color="auto" w:fill="D9D9D9" w:themeFill="background1" w:themeFillShade="D9"/>
            <w:tcMar>
              <w:top w:w="0" w:type="dxa"/>
              <w:left w:w="108" w:type="dxa"/>
              <w:bottom w:w="0" w:type="dxa"/>
              <w:right w:w="108" w:type="dxa"/>
            </w:tcMar>
            <w:vAlign w:val="center"/>
          </w:tcPr>
          <w:p w14:paraId="3AA1184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tcPr>
          <w:p w14:paraId="512DE4A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283C7E24" w14:textId="77777777" w:rsidTr="00270082">
        <w:trPr>
          <w:trHeight w:val="287"/>
        </w:trPr>
        <w:tc>
          <w:tcPr>
            <w:tcW w:w="658" w:type="pct"/>
            <w:vMerge/>
            <w:shd w:val="clear" w:color="auto" w:fill="D9D9D9" w:themeFill="background1" w:themeFillShade="D9"/>
            <w:vAlign w:val="center"/>
          </w:tcPr>
          <w:p w14:paraId="635083A8"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2D7B16E"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vAlign w:val="center"/>
          </w:tcPr>
          <w:p w14:paraId="47BE83EE" w14:textId="67959C44"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9</w:t>
            </w:r>
          </w:p>
        </w:tc>
        <w:tc>
          <w:tcPr>
            <w:tcW w:w="1068" w:type="pct"/>
            <w:tcMar>
              <w:top w:w="0" w:type="dxa"/>
              <w:left w:w="108" w:type="dxa"/>
              <w:bottom w:w="0" w:type="dxa"/>
              <w:right w:w="108" w:type="dxa"/>
            </w:tcMar>
            <w:vAlign w:val="center"/>
          </w:tcPr>
          <w:p w14:paraId="72D8196D" w14:textId="0E390AAF"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c>
          <w:tcPr>
            <w:tcW w:w="1190" w:type="pct"/>
            <w:tcMar>
              <w:top w:w="0" w:type="dxa"/>
              <w:left w:w="108" w:type="dxa"/>
              <w:bottom w:w="0" w:type="dxa"/>
              <w:right w:w="108" w:type="dxa"/>
            </w:tcMar>
            <w:vAlign w:val="center"/>
          </w:tcPr>
          <w:p w14:paraId="67544DE0" w14:textId="7F3D985A"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7</w:t>
            </w:r>
          </w:p>
        </w:tc>
      </w:tr>
    </w:tbl>
    <w:p w14:paraId="33BFF6E8"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2"/>
        <w:gridCol w:w="3291"/>
        <w:gridCol w:w="3150"/>
        <w:gridCol w:w="3350"/>
      </w:tblGrid>
      <w:tr w:rsidR="00CC447D" w:rsidRPr="008D043F" w14:paraId="15C78034" w14:textId="77777777" w:rsidTr="00FA5437">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666FF53A"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000000" w:themeColor="text1"/>
                <w:sz w:val="18"/>
                <w:szCs w:val="18"/>
                <w:lang w:val="hr-HR"/>
              </w:rPr>
              <w:t>1.1.1. Mjera</w:t>
            </w:r>
          </w:p>
        </w:tc>
        <w:tc>
          <w:tcPr>
            <w:tcW w:w="864" w:type="pct"/>
            <w:vMerge w:val="restart"/>
            <w:tcMar>
              <w:top w:w="0" w:type="dxa"/>
              <w:left w:w="108" w:type="dxa"/>
              <w:bottom w:w="0" w:type="dxa"/>
              <w:right w:w="108" w:type="dxa"/>
            </w:tcMar>
            <w:vAlign w:val="center"/>
          </w:tcPr>
          <w:p w14:paraId="701F8ED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stizanje okolišnih ciljeva za vodna tijela definiranih u Planovima upravljanja vodnim područjima u Federaciji BiH  </w:t>
            </w:r>
          </w:p>
        </w:tc>
        <w:tc>
          <w:tcPr>
            <w:tcW w:w="1169" w:type="pct"/>
            <w:shd w:val="clear" w:color="auto" w:fill="D9D9D9" w:themeFill="background1" w:themeFillShade="D9"/>
            <w:tcMar>
              <w:top w:w="0" w:type="dxa"/>
              <w:left w:w="108" w:type="dxa"/>
              <w:bottom w:w="0" w:type="dxa"/>
              <w:right w:w="108" w:type="dxa"/>
            </w:tcMar>
            <w:vAlign w:val="center"/>
            <w:hideMark/>
          </w:tcPr>
          <w:p w14:paraId="05B7564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65758DA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69C716E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B24264" w:rsidRPr="008D043F" w14:paraId="7DE94D70" w14:textId="77777777" w:rsidTr="00270082">
        <w:trPr>
          <w:trHeight w:val="287"/>
        </w:trPr>
        <w:tc>
          <w:tcPr>
            <w:tcW w:w="658" w:type="pct"/>
            <w:vMerge/>
            <w:shd w:val="clear" w:color="auto" w:fill="D9D9D9" w:themeFill="background1" w:themeFillShade="D9"/>
          </w:tcPr>
          <w:p w14:paraId="218E1945"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636C1F64"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45FD296D"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a1) Status usvajanja dopuna Zakona o organizaciji organa uprave u svrhu redovnog i preciznog izvještavanja o realizaciji strateških i planskih dokumenata (Planova upravljanja vodnim područjima)</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1C2B1C3B"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eći Zakon ne sadrži odredbe koje  preciziraju procedure i nalažu obaveze institucijama/organima na različitim  nivoima vlasti sektora voda redovnog prikupljanja, obrade i dostavljanja informacija/izvještaja o realizaciji  Planova upravljanja vodnim područjima</w:t>
            </w:r>
          </w:p>
        </w:tc>
        <w:tc>
          <w:tcPr>
            <w:tcW w:w="1190" w:type="pct"/>
            <w:tcBorders>
              <w:top w:val="single" w:sz="4" w:space="0" w:color="A6A6A6"/>
              <w:left w:val="single" w:sz="4" w:space="0" w:color="A6A6A6"/>
              <w:bottom w:val="single" w:sz="4" w:space="0" w:color="A6A6A6"/>
              <w:right w:val="single" w:sz="4" w:space="0" w:color="A6A6A6"/>
            </w:tcBorders>
            <w:vAlign w:val="center"/>
          </w:tcPr>
          <w:p w14:paraId="3CE6D0E9" w14:textId="77777777" w:rsidR="00B24264" w:rsidRPr="008D043F" w:rsidRDefault="00B24264"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e i usvojene dopune Zakona o organizaciji organa uprave  </w:t>
            </w:r>
            <w:r w:rsidRPr="008D043F">
              <w:rPr>
                <w:rFonts w:asciiTheme="minorHAnsi" w:eastAsia="Calibri" w:hAnsiTheme="minorHAnsi" w:cstheme="minorHAnsi"/>
                <w:sz w:val="18"/>
                <w:szCs w:val="18"/>
                <w:lang w:val="hr-HR"/>
              </w:rPr>
              <w:t xml:space="preserve"> </w:t>
            </w:r>
          </w:p>
        </w:tc>
      </w:tr>
      <w:tr w:rsidR="00B24264" w:rsidRPr="008D043F" w14:paraId="1831AD5F" w14:textId="77777777" w:rsidTr="00270082">
        <w:trPr>
          <w:trHeight w:val="287"/>
        </w:trPr>
        <w:tc>
          <w:tcPr>
            <w:tcW w:w="658" w:type="pct"/>
            <w:vMerge/>
            <w:shd w:val="clear" w:color="auto" w:fill="D9D9D9" w:themeFill="background1" w:themeFillShade="D9"/>
          </w:tcPr>
          <w:p w14:paraId="7A4CB6DF"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6C108C82"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51EB4F09" w14:textId="77777777" w:rsidR="00B24264" w:rsidRPr="008D043F" w:rsidRDefault="00B24264"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vještavanja i objavljivanja Izvještaja na </w:t>
            </w:r>
            <w:r w:rsidRPr="008D043F">
              <w:rPr>
                <w:rFonts w:asciiTheme="minorHAnsi" w:hAnsiTheme="minorHAnsi" w:cstheme="minorHAnsi"/>
                <w:i/>
                <w:sz w:val="18"/>
                <w:szCs w:val="18"/>
                <w:lang w:val="hr-HR"/>
              </w:rPr>
              <w:t>web</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stranicama Agencija za vodna područja rijeke Save i Jadranskog mora uključujući:</w:t>
            </w:r>
          </w:p>
          <w:p w14:paraId="4B43F731" w14:textId="77777777" w:rsidR="00B24264" w:rsidRPr="008D043F" w:rsidRDefault="00B24264"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 Izrvršenu analizu i ocjenu stepena realizcije programa mjera -- Dvogodišnji Izvještaji o realizaciji programa mjera</w:t>
            </w:r>
          </w:p>
          <w:p w14:paraId="096EF45C"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a3)</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rPr>
              <w:t xml:space="preserve">Izvršen monitoring površinskih i podzemnih vodnih tijela </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Jednogodišnji  izvještaji o stanju površinskih i podzemnih vodnih tijela</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00A133EF" w14:textId="77777777" w:rsidR="00B24264" w:rsidRPr="008D043F" w:rsidRDefault="00B24264" w:rsidP="0068355A">
            <w:pPr>
              <w:spacing w:before="40" w:after="40" w:line="276" w:lineRule="auto"/>
              <w:rPr>
                <w:rFonts w:asciiTheme="minorHAnsi" w:eastAsiaTheme="minorEastAsia" w:hAnsiTheme="minorHAnsi" w:cstheme="minorHAnsi"/>
                <w:sz w:val="18"/>
                <w:szCs w:val="18"/>
                <w:lang w:val="hr-HR" w:eastAsia="en-US"/>
              </w:rPr>
            </w:pPr>
            <w:r w:rsidRPr="008D043F">
              <w:rPr>
                <w:rFonts w:asciiTheme="minorHAnsi" w:hAnsiTheme="minorHAnsi" w:cstheme="minorHAnsi"/>
                <w:sz w:val="18"/>
                <w:szCs w:val="18"/>
                <w:lang w:val="hr-HR"/>
              </w:rPr>
              <w:t>Neredovno:</w:t>
            </w:r>
            <w:r w:rsidRPr="008D043F">
              <w:rPr>
                <w:rFonts w:asciiTheme="minorHAnsi" w:eastAsiaTheme="minorEastAsia" w:hAnsiTheme="minorHAnsi" w:cstheme="minorHAnsi"/>
                <w:sz w:val="18"/>
                <w:szCs w:val="18"/>
                <w:lang w:val="hr-HR" w:eastAsia="en-US"/>
              </w:rPr>
              <w:t xml:space="preserve"> </w:t>
            </w:r>
          </w:p>
          <w:p w14:paraId="43520861" w14:textId="77777777" w:rsidR="00B24264" w:rsidRPr="008D043F" w:rsidRDefault="00B24264" w:rsidP="0068355A">
            <w:pPr>
              <w:pStyle w:val="ListParagraph"/>
              <w:numPr>
                <w:ilvl w:val="0"/>
                <w:numId w:val="90"/>
              </w:numPr>
              <w:spacing w:before="40" w:after="40"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dos</w:t>
            </w:r>
            <w:r w:rsidRPr="008D043F">
              <w:rPr>
                <w:rFonts w:asciiTheme="minorHAnsi" w:eastAsia="Calibri" w:hAnsiTheme="minorHAnsi" w:cstheme="minorHAnsi"/>
                <w:sz w:val="18"/>
                <w:szCs w:val="18"/>
                <w:lang w:val="hr-HR"/>
              </w:rPr>
              <w:t>t</w:t>
            </w:r>
            <w:r w:rsidRPr="008D043F">
              <w:rPr>
                <w:rFonts w:asciiTheme="minorHAnsi" w:hAnsiTheme="minorHAnsi" w:cstheme="minorHAnsi"/>
                <w:sz w:val="18"/>
                <w:szCs w:val="18"/>
                <w:lang w:val="hr-HR"/>
              </w:rPr>
              <w:t xml:space="preserve">avljanje podataka za izvještaje o realizaciji programa mjera  </w:t>
            </w:r>
          </w:p>
          <w:p w14:paraId="3D183FB1" w14:textId="77777777" w:rsidR="00B24264" w:rsidRPr="008D043F" w:rsidRDefault="00B24264" w:rsidP="0068355A">
            <w:pPr>
              <w:pStyle w:val="ListParagraph"/>
              <w:numPr>
                <w:ilvl w:val="0"/>
                <w:numId w:val="90"/>
              </w:numPr>
              <w:spacing w:before="40" w:after="40" w:line="276" w:lineRule="auto"/>
              <w:ind w:left="36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bjavljivanje</w:t>
            </w:r>
            <w:r w:rsidRPr="008D043F">
              <w:rPr>
                <w:rFonts w:asciiTheme="minorHAnsi" w:hAnsiTheme="minorHAnsi" w:cstheme="minorHAnsi"/>
                <w:sz w:val="18"/>
                <w:szCs w:val="18"/>
                <w:lang w:val="hr-HR"/>
              </w:rPr>
              <w:t xml:space="preserve"> Izvještaja na </w:t>
            </w:r>
            <w:r w:rsidRPr="008D043F">
              <w:rPr>
                <w:rFonts w:asciiTheme="minorHAnsi" w:hAnsiTheme="minorHAnsi" w:cstheme="minorHAnsi"/>
                <w:i/>
                <w:sz w:val="18"/>
                <w:szCs w:val="18"/>
                <w:lang w:val="hr-HR"/>
              </w:rPr>
              <w:t>web</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stranicama Agencija za vodna područja rijeke Save i Jadranskog mora</w:t>
            </w:r>
          </w:p>
          <w:p w14:paraId="66502F0F"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90" w:type="pct"/>
            <w:tcBorders>
              <w:top w:val="single" w:sz="4" w:space="0" w:color="A6A6A6"/>
              <w:left w:val="single" w:sz="4" w:space="0" w:color="A6A6A6"/>
              <w:bottom w:val="single" w:sz="4" w:space="0" w:color="A6A6A6"/>
              <w:right w:val="single" w:sz="4" w:space="0" w:color="A6A6A6"/>
            </w:tcBorders>
            <w:vAlign w:val="center"/>
          </w:tcPr>
          <w:p w14:paraId="2D2A3069" w14:textId="77777777" w:rsidR="00B24264" w:rsidRPr="008D043F" w:rsidRDefault="00B24264" w:rsidP="0068355A">
            <w:pPr>
              <w:spacing w:before="40" w:after="40" w:line="276" w:lineRule="auto"/>
              <w:ind w:left="15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Pr="008D043F">
              <w:rPr>
                <w:rFonts w:asciiTheme="minorHAnsi" w:eastAsia="Calibri" w:hAnsiTheme="minorHAnsi" w:cstheme="minorHAnsi"/>
                <w:i/>
                <w:sz w:val="18"/>
                <w:szCs w:val="18"/>
                <w:lang w:val="hr-HR"/>
              </w:rPr>
              <w:t>web</w:t>
            </w:r>
            <w:r w:rsidR="00875861"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tranicama Agencija objavljeni potpuni i precizni sljedeći Izvještaji :</w:t>
            </w:r>
          </w:p>
          <w:p w14:paraId="468FFD71" w14:textId="77777777" w:rsidR="00B24264" w:rsidRPr="008D043F" w:rsidRDefault="00B24264" w:rsidP="0068355A">
            <w:pPr>
              <w:pStyle w:val="ListParagraph"/>
              <w:numPr>
                <w:ilvl w:val="0"/>
                <w:numId w:val="90"/>
              </w:numPr>
              <w:spacing w:before="40" w:after="40" w:line="276" w:lineRule="auto"/>
              <w:ind w:left="360" w:hanging="20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vogodišnji Izvještaji o realizaciji    programa mjera  </w:t>
            </w:r>
          </w:p>
          <w:p w14:paraId="1CFAB4F7" w14:textId="77777777" w:rsidR="00B24264" w:rsidRPr="008D043F" w:rsidRDefault="00B24264" w:rsidP="0068355A">
            <w:pPr>
              <w:pStyle w:val="ListParagraph"/>
              <w:numPr>
                <w:ilvl w:val="0"/>
                <w:numId w:val="90"/>
              </w:numPr>
              <w:spacing w:before="40" w:after="40" w:line="276" w:lineRule="auto"/>
              <w:ind w:left="360" w:hanging="20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ednogodišnji izvještaji o stanju površinskih i podzemnih vodnih tijela  </w:t>
            </w:r>
          </w:p>
          <w:p w14:paraId="02628269" w14:textId="5FEC94ED" w:rsidR="00B24264" w:rsidRPr="008D043F" w:rsidRDefault="00B24264" w:rsidP="0068355A">
            <w:pPr>
              <w:pStyle w:val="ListParagraph"/>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p>
        </w:tc>
      </w:tr>
      <w:tr w:rsidR="00B24264" w:rsidRPr="008D043F" w14:paraId="32792071" w14:textId="77777777" w:rsidTr="00270082">
        <w:trPr>
          <w:trHeight w:val="287"/>
        </w:trPr>
        <w:tc>
          <w:tcPr>
            <w:tcW w:w="658" w:type="pct"/>
            <w:vMerge/>
            <w:shd w:val="clear" w:color="auto" w:fill="D9D9D9" w:themeFill="background1" w:themeFillShade="D9"/>
          </w:tcPr>
          <w:p w14:paraId="44D4C3F8"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316EE340"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5159CF64" w14:textId="5E8B16AB" w:rsidR="00B24264" w:rsidRPr="008D043F" w:rsidRDefault="00B24264"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Stepen prilagođenosti obrade vodnih akata potrebama vodnih inspektor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1B8AA79" w14:textId="324D6792" w:rsidR="00B24264" w:rsidRPr="008D043F" w:rsidRDefault="00B2426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odni </w:t>
            </w:r>
            <w:r w:rsidR="00875861" w:rsidRPr="008D043F">
              <w:rPr>
                <w:rFonts w:asciiTheme="minorHAnsi" w:hAnsiTheme="minorHAnsi" w:cstheme="minorHAnsi"/>
                <w:sz w:val="18"/>
                <w:szCs w:val="18"/>
                <w:lang w:val="hr-HR" w:bidi="en-US"/>
              </w:rPr>
              <w:t xml:space="preserve">akti </w:t>
            </w:r>
            <w:r w:rsidRPr="008D043F">
              <w:rPr>
                <w:rFonts w:asciiTheme="minorHAnsi" w:hAnsiTheme="minorHAnsi" w:cstheme="minorHAnsi"/>
                <w:sz w:val="18"/>
                <w:szCs w:val="18"/>
                <w:lang w:val="hr-HR" w:bidi="en-US"/>
              </w:rPr>
              <w:t xml:space="preserve">ne sadrže informacije o   stanju vodnog tijela u koji subjekt ispušta otpadne vode i ciljevima o stanju tog vodnog tijela prema Planu upravljanja  </w:t>
            </w:r>
          </w:p>
        </w:tc>
        <w:tc>
          <w:tcPr>
            <w:tcW w:w="1190" w:type="pct"/>
            <w:tcBorders>
              <w:top w:val="single" w:sz="4" w:space="0" w:color="A6A6A6"/>
              <w:left w:val="single" w:sz="4" w:space="0" w:color="A6A6A6"/>
              <w:bottom w:val="single" w:sz="4" w:space="0" w:color="A6A6A6"/>
              <w:right w:val="single" w:sz="4" w:space="0" w:color="A6A6A6"/>
            </w:tcBorders>
            <w:vAlign w:val="center"/>
          </w:tcPr>
          <w:p w14:paraId="4470B268" w14:textId="77777777" w:rsidR="00B24264" w:rsidRPr="008D043F" w:rsidRDefault="00B24264"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odni akti sadrže</w:t>
            </w:r>
            <w:r w:rsidR="008758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nformacije o trenutnom stanju vodnog tijela u koje se ispuštaju otpadne vode</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utvrđenim ciljevima o stanju vodnih tijela u Planu upravljanja vodnim područjima za to vodno tijelo</w:t>
            </w:r>
            <w:r w:rsidRPr="008D043F">
              <w:rPr>
                <w:rFonts w:asciiTheme="minorHAnsi" w:eastAsia="Calibri" w:hAnsiTheme="minorHAnsi" w:cstheme="minorHAnsi"/>
                <w:sz w:val="18"/>
                <w:szCs w:val="18"/>
                <w:lang w:val="hr-HR"/>
              </w:rPr>
              <w:t xml:space="preserve"> </w:t>
            </w:r>
          </w:p>
        </w:tc>
      </w:tr>
      <w:tr w:rsidR="0024488C" w:rsidRPr="008D043F" w14:paraId="427306D4" w14:textId="77777777" w:rsidTr="00270082">
        <w:trPr>
          <w:trHeight w:val="287"/>
        </w:trPr>
        <w:tc>
          <w:tcPr>
            <w:tcW w:w="658" w:type="pct"/>
            <w:vMerge/>
            <w:shd w:val="clear" w:color="auto" w:fill="D9D9D9" w:themeFill="background1" w:themeFillShade="D9"/>
          </w:tcPr>
          <w:p w14:paraId="6BDE4EAA" w14:textId="77777777" w:rsidR="0024488C" w:rsidRPr="008D043F" w:rsidRDefault="0024488C"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4A7CB1C4" w14:textId="77777777" w:rsidR="0024488C" w:rsidRPr="008D043F" w:rsidRDefault="0024488C"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CBC7629" w14:textId="1B30C516" w:rsidR="0024488C" w:rsidRPr="008D043F" w:rsidRDefault="002448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Stepen pripremljenosti informacija iz Planova upravljanja vodama za potrebe inspekcija s posebnim naglaskom na vodna tijela koja nisu u najmanje dobrom stanju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550DC116" w14:textId="6DD02136" w:rsidR="0024488C" w:rsidRPr="008D043F" w:rsidRDefault="002448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ovi upravljanja 2022‒2027 nisu  usvojeni, te priprema informacija iz Planova upravljanja vodama još nije počela   </w:t>
            </w:r>
          </w:p>
        </w:tc>
        <w:tc>
          <w:tcPr>
            <w:tcW w:w="1190" w:type="pct"/>
            <w:tcBorders>
              <w:top w:val="single" w:sz="4" w:space="0" w:color="A6A6A6"/>
              <w:left w:val="single" w:sz="4" w:space="0" w:color="A6A6A6"/>
              <w:bottom w:val="single" w:sz="4" w:space="0" w:color="A6A6A6"/>
              <w:right w:val="single" w:sz="4" w:space="0" w:color="A6A6A6"/>
            </w:tcBorders>
            <w:vAlign w:val="center"/>
          </w:tcPr>
          <w:p w14:paraId="0BB539B2" w14:textId="686857EA" w:rsidR="0024488C" w:rsidRPr="008D043F" w:rsidRDefault="0024488C" w:rsidP="0068355A">
            <w:pPr>
              <w:spacing w:after="12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ljene i dostavljene informacije Planova upravljanja vodama inspekcijama,  s posebnim naglaskom na vodna tijela koja nisu u najmanje dobrom stanju  </w:t>
            </w:r>
          </w:p>
        </w:tc>
      </w:tr>
      <w:tr w:rsidR="00B24264" w:rsidRPr="008D043F" w14:paraId="0175FB44" w14:textId="77777777" w:rsidTr="00270082">
        <w:trPr>
          <w:trHeight w:val="287"/>
        </w:trPr>
        <w:tc>
          <w:tcPr>
            <w:tcW w:w="658" w:type="pct"/>
            <w:vMerge/>
            <w:shd w:val="clear" w:color="auto" w:fill="D9D9D9" w:themeFill="background1" w:themeFillShade="D9"/>
          </w:tcPr>
          <w:p w14:paraId="51D9D073"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2C1EB906"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1ACEE93"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3) Status informiranja inspekcija o zaprimljenim prijavam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52495D9C"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e se izvještavaju o zaprimljenim prijavama   </w:t>
            </w:r>
          </w:p>
        </w:tc>
        <w:tc>
          <w:tcPr>
            <w:tcW w:w="1190" w:type="pct"/>
            <w:tcBorders>
              <w:top w:val="single" w:sz="4" w:space="0" w:color="A6A6A6"/>
              <w:left w:val="single" w:sz="4" w:space="0" w:color="A6A6A6"/>
              <w:bottom w:val="single" w:sz="4" w:space="0" w:color="A6A6A6"/>
              <w:right w:val="single" w:sz="4" w:space="0" w:color="A6A6A6"/>
            </w:tcBorders>
            <w:vAlign w:val="center"/>
          </w:tcPr>
          <w:p w14:paraId="63990C33" w14:textId="77777777" w:rsidR="00B24264" w:rsidRPr="008D043F" w:rsidRDefault="00B24264"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avovremeno dostavljene informacije i podaci inspekcijama o zaprimljenim prijavama i zahtjevima nadležnih organa iz sektora voda</w:t>
            </w:r>
          </w:p>
        </w:tc>
      </w:tr>
      <w:tr w:rsidR="00B24264" w:rsidRPr="008D043F" w14:paraId="6E984B0A" w14:textId="77777777" w:rsidTr="00270082">
        <w:trPr>
          <w:trHeight w:val="287"/>
        </w:trPr>
        <w:tc>
          <w:tcPr>
            <w:tcW w:w="658" w:type="pct"/>
            <w:vMerge/>
            <w:shd w:val="clear" w:color="auto" w:fill="D9D9D9" w:themeFill="background1" w:themeFillShade="D9"/>
          </w:tcPr>
          <w:p w14:paraId="2635010C"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5A75FCAE"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B6B83F3"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rade godišnjih programa  inspekcijskih nadzor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66B1F69D"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ju se godišnji programi inspekcijskog nadzora </w:t>
            </w:r>
          </w:p>
        </w:tc>
        <w:tc>
          <w:tcPr>
            <w:tcW w:w="1190" w:type="pct"/>
            <w:tcBorders>
              <w:top w:val="single" w:sz="4" w:space="0" w:color="A6A6A6"/>
              <w:left w:val="single" w:sz="4" w:space="0" w:color="A6A6A6"/>
              <w:bottom w:val="single" w:sz="4" w:space="0" w:color="A6A6A6"/>
              <w:right w:val="single" w:sz="4" w:space="0" w:color="A6A6A6"/>
            </w:tcBorders>
            <w:vAlign w:val="center"/>
          </w:tcPr>
          <w:p w14:paraId="544ED042" w14:textId="77777777" w:rsidR="00B24264" w:rsidRPr="008D043F" w:rsidRDefault="00B24264" w:rsidP="0068355A">
            <w:pPr>
              <w:spacing w:after="12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rađeni godišnji programi inspekcijskog nadzora na bazi informacija iz Planova upravljanja, informacija o zaprimljenim prijavama i dr</w:t>
            </w:r>
            <w:r w:rsidR="00875861" w:rsidRPr="008D043F">
              <w:rPr>
                <w:rFonts w:asciiTheme="minorHAnsi" w:hAnsiTheme="minorHAnsi" w:cstheme="minorHAnsi"/>
                <w:sz w:val="18"/>
                <w:szCs w:val="18"/>
                <w:lang w:val="hr-HR"/>
              </w:rPr>
              <w:t>.</w:t>
            </w:r>
          </w:p>
        </w:tc>
      </w:tr>
      <w:tr w:rsidR="00CC447D" w:rsidRPr="008D043F" w14:paraId="6E25632E" w14:textId="77777777" w:rsidTr="00FA5437">
        <w:trPr>
          <w:trHeight w:val="483"/>
        </w:trPr>
        <w:tc>
          <w:tcPr>
            <w:tcW w:w="658" w:type="pct"/>
            <w:vMerge/>
            <w:shd w:val="clear" w:color="auto" w:fill="D9D9D9" w:themeFill="background1" w:themeFillShade="D9"/>
            <w:hideMark/>
          </w:tcPr>
          <w:p w14:paraId="6383C16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hideMark/>
          </w:tcPr>
          <w:p w14:paraId="509EA51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7130510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hideMark/>
          </w:tcPr>
          <w:p w14:paraId="65A2369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hideMark/>
          </w:tcPr>
          <w:p w14:paraId="1B14203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2FE1F43D" w14:textId="77777777" w:rsidTr="00270082">
        <w:trPr>
          <w:trHeight w:val="287"/>
        </w:trPr>
        <w:tc>
          <w:tcPr>
            <w:tcW w:w="658" w:type="pct"/>
            <w:vMerge/>
            <w:shd w:val="clear" w:color="auto" w:fill="D9D9D9" w:themeFill="background1" w:themeFillShade="D9"/>
            <w:hideMark/>
          </w:tcPr>
          <w:p w14:paraId="2B5ABD32"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hideMark/>
          </w:tcPr>
          <w:p w14:paraId="5318E6C7"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7D5A424C" w14:textId="75C95C18"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9</w:t>
            </w:r>
          </w:p>
        </w:tc>
        <w:tc>
          <w:tcPr>
            <w:tcW w:w="1119" w:type="pct"/>
            <w:tcMar>
              <w:top w:w="0" w:type="dxa"/>
              <w:left w:w="108" w:type="dxa"/>
              <w:bottom w:w="0" w:type="dxa"/>
              <w:right w:w="108" w:type="dxa"/>
            </w:tcMar>
          </w:tcPr>
          <w:p w14:paraId="0AAE4DEE" w14:textId="2D6B1351"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c>
          <w:tcPr>
            <w:tcW w:w="1190" w:type="pct"/>
            <w:tcMar>
              <w:top w:w="0" w:type="dxa"/>
              <w:left w:w="108" w:type="dxa"/>
              <w:bottom w:w="0" w:type="dxa"/>
              <w:right w:w="108" w:type="dxa"/>
            </w:tcMar>
          </w:tcPr>
          <w:p w14:paraId="5BF061BA" w14:textId="073A2B46"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7</w:t>
            </w:r>
          </w:p>
        </w:tc>
      </w:tr>
    </w:tbl>
    <w:p w14:paraId="0A638F9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Layout w:type="fixed"/>
        <w:tblCellMar>
          <w:left w:w="0" w:type="dxa"/>
          <w:right w:w="0" w:type="dxa"/>
        </w:tblCellMar>
        <w:tblLook w:val="04A0" w:firstRow="1" w:lastRow="0" w:firstColumn="1" w:lastColumn="0" w:noHBand="0" w:noVBand="1"/>
      </w:tblPr>
      <w:tblGrid>
        <w:gridCol w:w="1820"/>
        <w:gridCol w:w="2495"/>
        <w:gridCol w:w="3314"/>
        <w:gridCol w:w="3172"/>
        <w:gridCol w:w="3373"/>
      </w:tblGrid>
      <w:tr w:rsidR="00CC447D" w:rsidRPr="008D043F" w14:paraId="58A2ECBA" w14:textId="77777777" w:rsidTr="00270082">
        <w:trPr>
          <w:trHeight w:val="384"/>
        </w:trPr>
        <w:tc>
          <w:tcPr>
            <w:tcW w:w="642" w:type="pct"/>
            <w:vMerge w:val="restart"/>
            <w:shd w:val="clear" w:color="auto" w:fill="D9D9D9" w:themeFill="background1" w:themeFillShade="D9"/>
            <w:tcMar>
              <w:top w:w="0" w:type="dxa"/>
              <w:left w:w="108" w:type="dxa"/>
              <w:bottom w:w="0" w:type="dxa"/>
              <w:right w:w="108" w:type="dxa"/>
            </w:tcMar>
            <w:vAlign w:val="center"/>
          </w:tcPr>
          <w:p w14:paraId="28878B7D"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2. Prioritet</w:t>
            </w:r>
          </w:p>
          <w:p w14:paraId="72FEFDC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80" w:type="pct"/>
            <w:vMerge w:val="restart"/>
            <w:tcMar>
              <w:top w:w="0" w:type="dxa"/>
              <w:left w:w="108" w:type="dxa"/>
              <w:bottom w:w="0" w:type="dxa"/>
              <w:right w:w="108" w:type="dxa"/>
            </w:tcMar>
            <w:vAlign w:val="center"/>
          </w:tcPr>
          <w:p w14:paraId="3B5A53B8" w14:textId="6572ADAF" w:rsidR="00CC447D" w:rsidRPr="008D043F" w:rsidRDefault="00D50837"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nje uvjeta za postizanje održivog korištenja vodnih resursa</w:t>
            </w:r>
            <w:r w:rsidRPr="008D043F">
              <w:rPr>
                <w:rFonts w:asciiTheme="minorHAnsi" w:hAnsiTheme="minorHAnsi" w:cstheme="minorHAnsi"/>
                <w:sz w:val="18"/>
                <w:szCs w:val="18"/>
                <w:lang w:val="hr-HR"/>
              </w:rPr>
              <w:t xml:space="preserve">  </w:t>
            </w:r>
          </w:p>
        </w:tc>
        <w:tc>
          <w:tcPr>
            <w:tcW w:w="1169" w:type="pct"/>
            <w:shd w:val="clear" w:color="auto" w:fill="D9D9D9" w:themeFill="background1" w:themeFillShade="D9"/>
            <w:tcMar>
              <w:top w:w="0" w:type="dxa"/>
              <w:left w:w="108" w:type="dxa"/>
              <w:bottom w:w="0" w:type="dxa"/>
              <w:right w:w="108" w:type="dxa"/>
            </w:tcMar>
            <w:vAlign w:val="center"/>
          </w:tcPr>
          <w:p w14:paraId="134A9C14"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19" w:type="pct"/>
            <w:shd w:val="clear" w:color="auto" w:fill="D9D9D9" w:themeFill="background1" w:themeFillShade="D9"/>
            <w:tcMar>
              <w:top w:w="0" w:type="dxa"/>
              <w:left w:w="108" w:type="dxa"/>
              <w:bottom w:w="0" w:type="dxa"/>
              <w:right w:w="108" w:type="dxa"/>
            </w:tcMar>
            <w:vAlign w:val="center"/>
          </w:tcPr>
          <w:p w14:paraId="305263C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tcMar>
              <w:top w:w="0" w:type="dxa"/>
              <w:left w:w="108" w:type="dxa"/>
              <w:bottom w:w="0" w:type="dxa"/>
              <w:right w:w="108" w:type="dxa"/>
            </w:tcMar>
            <w:vAlign w:val="center"/>
          </w:tcPr>
          <w:p w14:paraId="63CA080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BE0432" w:rsidRPr="008D043F" w14:paraId="13278A49" w14:textId="77777777" w:rsidTr="00270082">
        <w:trPr>
          <w:trHeight w:val="287"/>
        </w:trPr>
        <w:tc>
          <w:tcPr>
            <w:tcW w:w="642" w:type="pct"/>
            <w:vMerge/>
            <w:shd w:val="clear" w:color="auto" w:fill="D9D9D9" w:themeFill="background1" w:themeFillShade="D9"/>
            <w:vAlign w:val="center"/>
            <w:hideMark/>
          </w:tcPr>
          <w:p w14:paraId="7D6082E5"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hideMark/>
          </w:tcPr>
          <w:p w14:paraId="7A8A7789"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2D18B5C9" w14:textId="77777777" w:rsidR="00BE0432" w:rsidRPr="008D043F" w:rsidRDefault="00875861"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Efikasnost</w:t>
            </w:r>
            <w:r w:rsidR="00BE0432" w:rsidRPr="008D043F">
              <w:rPr>
                <w:rFonts w:asciiTheme="minorHAnsi" w:hAnsiTheme="minorHAnsi" w:cstheme="minorHAnsi"/>
                <w:sz w:val="18"/>
                <w:szCs w:val="18"/>
                <w:lang w:val="hr-HR"/>
              </w:rPr>
              <w:t xml:space="preserve"> saradnje između vodnog sektora i ostalih sektora čije aktivnosti mogu imati negativan utjecaj na upravljanje vodama (prostorno planiranje, </w:t>
            </w:r>
            <w:r w:rsidRPr="008D043F">
              <w:rPr>
                <w:rFonts w:asciiTheme="minorHAnsi" w:hAnsiTheme="minorHAnsi" w:cstheme="minorHAnsi"/>
                <w:sz w:val="18"/>
                <w:szCs w:val="18"/>
                <w:lang w:val="hr-HR"/>
              </w:rPr>
              <w:t xml:space="preserve">energijski </w:t>
            </w:r>
            <w:r w:rsidR="00BE0432" w:rsidRPr="008D043F">
              <w:rPr>
                <w:rFonts w:asciiTheme="minorHAnsi" w:hAnsiTheme="minorHAnsi" w:cstheme="minorHAnsi"/>
                <w:sz w:val="18"/>
                <w:szCs w:val="18"/>
                <w:lang w:val="hr-HR"/>
              </w:rPr>
              <w:t xml:space="preserve">sektor, sektor poljoprivrede, šumarstva, inspekcije </w:t>
            </w:r>
            <w:r w:rsidRPr="008D043F">
              <w:rPr>
                <w:rFonts w:asciiTheme="minorHAnsi" w:hAnsiTheme="minorHAnsi" w:cstheme="minorHAnsi"/>
                <w:sz w:val="18"/>
                <w:szCs w:val="18"/>
                <w:lang w:val="hr-HR"/>
              </w:rPr>
              <w:t xml:space="preserve">i </w:t>
            </w:r>
            <w:r w:rsidR="00BE0432" w:rsidRPr="008D043F">
              <w:rPr>
                <w:rFonts w:asciiTheme="minorHAnsi" w:hAnsiTheme="minorHAnsi" w:cstheme="minorHAnsi"/>
                <w:sz w:val="18"/>
                <w:szCs w:val="18"/>
                <w:lang w:val="hr-HR"/>
              </w:rPr>
              <w:t>dr.)</w:t>
            </w:r>
          </w:p>
        </w:tc>
        <w:tc>
          <w:tcPr>
            <w:tcW w:w="1119" w:type="pct"/>
            <w:tcMar>
              <w:top w:w="0" w:type="dxa"/>
              <w:left w:w="108" w:type="dxa"/>
              <w:bottom w:w="0" w:type="dxa"/>
              <w:right w:w="108" w:type="dxa"/>
            </w:tcMar>
          </w:tcPr>
          <w:p w14:paraId="2802B2F8" w14:textId="77777777" w:rsidR="00BE0432" w:rsidRPr="008D043F" w:rsidRDefault="00875861" w:rsidP="0068355A">
            <w:pPr>
              <w:pStyle w:val="ListParagraph"/>
              <w:spacing w:line="276" w:lineRule="auto"/>
              <w:ind w:left="0"/>
              <w:rPr>
                <w:rFonts w:asciiTheme="minorHAnsi" w:hAnsiTheme="minorHAnsi" w:cstheme="minorHAnsi"/>
                <w:sz w:val="18"/>
                <w:szCs w:val="18"/>
                <w:lang w:val="hr-HR"/>
              </w:rPr>
            </w:pPr>
            <w:r w:rsidRPr="008D043F">
              <w:rPr>
                <w:rFonts w:asciiTheme="minorHAnsi" w:hAnsiTheme="minorHAnsi" w:cstheme="minorHAnsi"/>
                <w:sz w:val="18"/>
                <w:szCs w:val="18"/>
                <w:lang w:val="hr-HR"/>
              </w:rPr>
              <w:t>Neefikasna</w:t>
            </w:r>
            <w:r w:rsidR="00BE0432" w:rsidRPr="008D043F">
              <w:rPr>
                <w:rFonts w:asciiTheme="minorHAnsi" w:hAnsiTheme="minorHAnsi" w:cstheme="minorHAnsi"/>
                <w:sz w:val="18"/>
                <w:szCs w:val="18"/>
                <w:lang w:val="hr-HR"/>
              </w:rPr>
              <w:t xml:space="preserve"> saradnja vodnog sektora s ostalim sektorima</w:t>
            </w:r>
          </w:p>
          <w:p w14:paraId="0A988A7F" w14:textId="77777777" w:rsidR="00BE0432" w:rsidRPr="008D043F" w:rsidRDefault="00BE0432" w:rsidP="0068355A">
            <w:pPr>
              <w:pStyle w:val="ListParagraph"/>
              <w:numPr>
                <w:ilvl w:val="0"/>
                <w:numId w:val="4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oradična razmjena informacija o planiranim sektorskim aktivnostima  </w:t>
            </w:r>
          </w:p>
          <w:p w14:paraId="1905D8AB"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laba međusektorska koordinacija tokom pripreme sektorskih planova i programa, te podaci iz planova i studija sektora voda nisu integrirani u planove drugih sektora  </w:t>
            </w:r>
          </w:p>
        </w:tc>
        <w:tc>
          <w:tcPr>
            <w:tcW w:w="1190" w:type="pct"/>
            <w:tcMar>
              <w:top w:w="0" w:type="dxa"/>
              <w:left w:w="108" w:type="dxa"/>
              <w:bottom w:w="0" w:type="dxa"/>
              <w:right w:w="108" w:type="dxa"/>
            </w:tcMar>
          </w:tcPr>
          <w:p w14:paraId="1055EA3F" w14:textId="77777777" w:rsidR="00BE0432" w:rsidRPr="008D043F" w:rsidRDefault="0087586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a</w:t>
            </w:r>
            <w:r w:rsidR="00BE0432" w:rsidRPr="008D043F">
              <w:rPr>
                <w:rFonts w:asciiTheme="minorHAnsi" w:hAnsiTheme="minorHAnsi" w:cstheme="minorHAnsi"/>
                <w:sz w:val="18"/>
                <w:szCs w:val="18"/>
                <w:lang w:val="hr-HR"/>
              </w:rPr>
              <w:t xml:space="preserve"> saradnja između vodnog sektora i ostalih sektora čije aktivnosti mogu imati negativan utjecaj na upravljanje vodama:      </w:t>
            </w:r>
          </w:p>
          <w:p w14:paraId="4B08295C"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sektorski planovi integriraju podatke iz planova i studija sektora voda </w:t>
            </w:r>
          </w:p>
        </w:tc>
      </w:tr>
      <w:tr w:rsidR="00BE0432" w:rsidRPr="008D043F" w14:paraId="2D642A7C" w14:textId="77777777" w:rsidTr="00270082">
        <w:trPr>
          <w:trHeight w:val="287"/>
        </w:trPr>
        <w:tc>
          <w:tcPr>
            <w:tcW w:w="642" w:type="pct"/>
            <w:vMerge/>
            <w:shd w:val="clear" w:color="auto" w:fill="D9D9D9" w:themeFill="background1" w:themeFillShade="D9"/>
            <w:vAlign w:val="center"/>
          </w:tcPr>
          <w:p w14:paraId="6EF0E084"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29E22B87"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64ACB262" w14:textId="77777777" w:rsidR="00BE0432" w:rsidRPr="008D043F" w:rsidRDefault="0087586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w:t>
            </w:r>
            <w:r w:rsidR="00BE0432" w:rsidRPr="008D043F">
              <w:rPr>
                <w:rFonts w:asciiTheme="minorHAnsi" w:hAnsiTheme="minorHAnsi" w:cstheme="minorHAnsi"/>
                <w:sz w:val="18"/>
                <w:szCs w:val="18"/>
                <w:lang w:val="hr-HR"/>
              </w:rPr>
              <w:t xml:space="preserve"> nadzora nad poštivanjem provođenja </w:t>
            </w:r>
            <w:r w:rsidRPr="008D043F">
              <w:rPr>
                <w:rFonts w:asciiTheme="minorHAnsi" w:hAnsiTheme="minorHAnsi" w:cstheme="minorHAnsi"/>
                <w:sz w:val="18"/>
                <w:szCs w:val="18"/>
                <w:lang w:val="hr-HR"/>
              </w:rPr>
              <w:t xml:space="preserve">uvjeta </w:t>
            </w:r>
            <w:r w:rsidR="00BE0432" w:rsidRPr="008D043F">
              <w:rPr>
                <w:rFonts w:asciiTheme="minorHAnsi" w:hAnsiTheme="minorHAnsi" w:cstheme="minorHAnsi"/>
                <w:sz w:val="18"/>
                <w:szCs w:val="18"/>
                <w:lang w:val="hr-HR"/>
              </w:rPr>
              <w:t xml:space="preserve">propisanih vodnim aktima za korisnika voda i primjena </w:t>
            </w:r>
            <w:r w:rsidRPr="008D043F">
              <w:rPr>
                <w:rFonts w:asciiTheme="minorHAnsi" w:hAnsiTheme="minorHAnsi" w:cstheme="minorHAnsi"/>
                <w:sz w:val="18"/>
                <w:szCs w:val="18"/>
                <w:lang w:val="hr-HR"/>
              </w:rPr>
              <w:t xml:space="preserve">krivičnih </w:t>
            </w:r>
            <w:r w:rsidR="00BE0432" w:rsidRPr="008D043F">
              <w:rPr>
                <w:rFonts w:asciiTheme="minorHAnsi" w:hAnsiTheme="minorHAnsi" w:cstheme="minorHAnsi"/>
                <w:sz w:val="18"/>
                <w:szCs w:val="18"/>
                <w:lang w:val="hr-HR"/>
              </w:rPr>
              <w:t>odredbi u slučaju neprovođenja</w:t>
            </w:r>
          </w:p>
          <w:p w14:paraId="5044395C"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c>
          <w:tcPr>
            <w:tcW w:w="1119" w:type="pct"/>
            <w:tcMar>
              <w:top w:w="0" w:type="dxa"/>
              <w:left w:w="108" w:type="dxa"/>
              <w:bottom w:w="0" w:type="dxa"/>
              <w:right w:w="108" w:type="dxa"/>
            </w:tcMar>
          </w:tcPr>
          <w:p w14:paraId="64595D81"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pristup provođenju nadzora nije efikasan i efektivan </w:t>
            </w:r>
          </w:p>
          <w:p w14:paraId="53650AF5"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c>
          <w:tcPr>
            <w:tcW w:w="1190" w:type="pct"/>
            <w:tcMar>
              <w:top w:w="0" w:type="dxa"/>
              <w:left w:w="108" w:type="dxa"/>
              <w:bottom w:w="0" w:type="dxa"/>
              <w:right w:w="108" w:type="dxa"/>
            </w:tcMar>
          </w:tcPr>
          <w:p w14:paraId="666244D3"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a učinkovitost i stepen efikasnosti inspekcijskih nadzora </w:t>
            </w:r>
            <w:r w:rsidR="00875861" w:rsidRPr="008D043F">
              <w:rPr>
                <w:rFonts w:asciiTheme="minorHAnsi" w:hAnsiTheme="minorHAnsi" w:cstheme="minorHAnsi"/>
                <w:sz w:val="18"/>
                <w:szCs w:val="18"/>
                <w:lang w:val="hr-HR"/>
              </w:rPr>
              <w:t>osiguravaju da:</w:t>
            </w:r>
            <w:r w:rsidRPr="008D043F">
              <w:rPr>
                <w:rFonts w:asciiTheme="minorHAnsi" w:hAnsiTheme="minorHAnsi" w:cstheme="minorHAnsi"/>
                <w:sz w:val="18"/>
                <w:szCs w:val="18"/>
                <w:lang w:val="hr-HR"/>
              </w:rPr>
              <w:t xml:space="preserve">  </w:t>
            </w:r>
          </w:p>
          <w:p w14:paraId="62F73B1A" w14:textId="77777777" w:rsidR="00BE0432" w:rsidRPr="008D043F" w:rsidRDefault="00BE0432" w:rsidP="0068355A">
            <w:pPr>
              <w:pStyle w:val="ListParagraph"/>
              <w:numPr>
                <w:ilvl w:val="0"/>
                <w:numId w:val="39"/>
              </w:numPr>
              <w:spacing w:line="276" w:lineRule="auto"/>
              <w:ind w:left="682"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korisnici voda poštuju i provode </w:t>
            </w:r>
            <w:r w:rsidR="00875861" w:rsidRPr="008D043F">
              <w:rPr>
                <w:rFonts w:asciiTheme="minorHAnsi" w:hAnsiTheme="minorHAnsi" w:cstheme="minorHAnsi"/>
                <w:sz w:val="18"/>
                <w:szCs w:val="18"/>
                <w:lang w:val="hr-HR"/>
              </w:rPr>
              <w:t xml:space="preserve">uvjete </w:t>
            </w:r>
            <w:r w:rsidRPr="008D043F">
              <w:rPr>
                <w:rFonts w:asciiTheme="minorHAnsi" w:hAnsiTheme="minorHAnsi" w:cstheme="minorHAnsi"/>
                <w:sz w:val="18"/>
                <w:szCs w:val="18"/>
                <w:lang w:val="hr-HR"/>
              </w:rPr>
              <w:t>propisane vodnim aktima</w:t>
            </w:r>
          </w:p>
          <w:p w14:paraId="41A3363A" w14:textId="77777777" w:rsidR="00BE0432" w:rsidRPr="008D043F" w:rsidRDefault="00BE0432" w:rsidP="0068355A">
            <w:pPr>
              <w:pStyle w:val="ListParagraph"/>
              <w:widowControl w:val="0"/>
              <w:numPr>
                <w:ilvl w:val="0"/>
                <w:numId w:val="256"/>
              </w:numPr>
              <w:autoSpaceDE w:val="0"/>
              <w:autoSpaceDN w:val="0"/>
              <w:adjustRightInd w:val="0"/>
              <w:spacing w:after="12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skim nadzorima </w:t>
            </w:r>
            <w:r w:rsidR="0069799F" w:rsidRPr="008D043F">
              <w:rPr>
                <w:rFonts w:asciiTheme="minorHAnsi" w:hAnsiTheme="minorHAnsi" w:cstheme="minorHAnsi"/>
                <w:sz w:val="18"/>
                <w:szCs w:val="18"/>
                <w:lang w:val="hr-HR"/>
              </w:rPr>
              <w:t xml:space="preserve">bude </w:t>
            </w:r>
            <w:r w:rsidRPr="008D043F">
              <w:rPr>
                <w:rFonts w:asciiTheme="minorHAnsi" w:hAnsiTheme="minorHAnsi" w:cstheme="minorHAnsi"/>
                <w:sz w:val="18"/>
                <w:szCs w:val="18"/>
                <w:lang w:val="hr-HR"/>
              </w:rPr>
              <w:t xml:space="preserve">spriječeno/svedeno na minimum nepropisno zahvatanje i korištenje voda </w:t>
            </w:r>
          </w:p>
        </w:tc>
      </w:tr>
      <w:tr w:rsidR="00BE0432" w:rsidRPr="008D043F" w14:paraId="5B01A32F" w14:textId="77777777" w:rsidTr="00270082">
        <w:trPr>
          <w:trHeight w:val="287"/>
        </w:trPr>
        <w:tc>
          <w:tcPr>
            <w:tcW w:w="642" w:type="pct"/>
            <w:vMerge/>
            <w:shd w:val="clear" w:color="auto" w:fill="D9D9D9" w:themeFill="background1" w:themeFillShade="D9"/>
            <w:vAlign w:val="center"/>
          </w:tcPr>
          <w:p w14:paraId="76BEA199"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0A4A6086"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6265A48F"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pripremljenosti stručnih podloga </w:t>
            </w:r>
            <w:r w:rsidRPr="008D043F">
              <w:rPr>
                <w:rFonts w:asciiTheme="minorHAnsi" w:hAnsiTheme="minorHAnsi" w:cstheme="minorHAnsi"/>
                <w:sz w:val="18"/>
                <w:szCs w:val="18"/>
                <w:lang w:val="hr-HR"/>
              </w:rPr>
              <w:lastRenderedPageBreak/>
              <w:t xml:space="preserve">od sektora voda kao instrumenta za potencijalno ograničavanje korištenja vodnih resursa i zahvata u  prostoru </w:t>
            </w:r>
            <w:r w:rsidR="004233AE" w:rsidRPr="008D043F">
              <w:rPr>
                <w:rFonts w:asciiTheme="minorHAnsi" w:hAnsiTheme="minorHAnsi" w:cstheme="minorHAnsi"/>
                <w:sz w:val="18"/>
                <w:szCs w:val="18"/>
                <w:lang w:val="hr-HR"/>
              </w:rPr>
              <w:t xml:space="preserve">zbog </w:t>
            </w:r>
            <w:r w:rsidRPr="008D043F">
              <w:rPr>
                <w:rFonts w:asciiTheme="minorHAnsi" w:hAnsiTheme="minorHAnsi" w:cstheme="minorHAnsi"/>
                <w:sz w:val="18"/>
                <w:szCs w:val="18"/>
                <w:lang w:val="hr-HR"/>
              </w:rPr>
              <w:t xml:space="preserve">dokazanog negativnog utjecaja na količine i stanje vodnih tijela  </w:t>
            </w:r>
          </w:p>
          <w:p w14:paraId="7066DE68"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nečišivaći, hidromorfološki pritisci)</w:t>
            </w:r>
            <w:r w:rsidR="004233AE"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na mjere zaštite od poplava. </w:t>
            </w:r>
          </w:p>
          <w:p w14:paraId="356F4187"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c>
          <w:tcPr>
            <w:tcW w:w="1119" w:type="pct"/>
            <w:tcMar>
              <w:top w:w="0" w:type="dxa"/>
              <w:left w:w="108" w:type="dxa"/>
              <w:bottom w:w="0" w:type="dxa"/>
              <w:right w:w="108" w:type="dxa"/>
            </w:tcMar>
          </w:tcPr>
          <w:p w14:paraId="0831BABA"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Izrađen značajan broj planskih i </w:t>
            </w:r>
            <w:r w:rsidRPr="008D043F">
              <w:rPr>
                <w:rFonts w:asciiTheme="minorHAnsi" w:hAnsiTheme="minorHAnsi" w:cstheme="minorHAnsi"/>
                <w:sz w:val="18"/>
                <w:szCs w:val="18"/>
                <w:lang w:val="hr-HR"/>
              </w:rPr>
              <w:lastRenderedPageBreak/>
              <w:t xml:space="preserve">studijskih dokumenta od sektora voda. </w:t>
            </w:r>
          </w:p>
          <w:p w14:paraId="76D52D83"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izrađene podloge:</w:t>
            </w:r>
          </w:p>
          <w:p w14:paraId="6B3FE06A" w14:textId="77777777" w:rsidR="00BE0432" w:rsidRPr="008D043F" w:rsidRDefault="00BE0432" w:rsidP="0068355A">
            <w:pPr>
              <w:pStyle w:val="ListParagraph"/>
              <w:numPr>
                <w:ilvl w:val="0"/>
                <w:numId w:val="39"/>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hidroenergetskom potencijalu koje uključuju objašnjenja veza za izuzetke po </w:t>
            </w:r>
            <w:r w:rsidR="004233AE" w:rsidRPr="008D043F">
              <w:rPr>
                <w:rFonts w:asciiTheme="minorHAnsi" w:hAnsiTheme="minorHAnsi" w:cstheme="minorHAnsi"/>
                <w:sz w:val="18"/>
                <w:szCs w:val="18"/>
                <w:lang w:val="hr-HR"/>
              </w:rPr>
              <w:t xml:space="preserve">članu </w:t>
            </w:r>
            <w:r w:rsidRPr="008D043F">
              <w:rPr>
                <w:rFonts w:asciiTheme="minorHAnsi" w:hAnsiTheme="minorHAnsi" w:cstheme="minorHAnsi"/>
                <w:sz w:val="18"/>
                <w:szCs w:val="18"/>
                <w:lang w:val="hr-HR"/>
              </w:rPr>
              <w:t>7/4 ODV-a</w:t>
            </w:r>
            <w:r w:rsidR="004233AE"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principe/</w:t>
            </w:r>
            <w:r w:rsidR="004233AE" w:rsidRPr="008D043F">
              <w:rPr>
                <w:rFonts w:asciiTheme="minorHAnsi" w:hAnsiTheme="minorHAnsi" w:cstheme="minorHAnsi"/>
                <w:sz w:val="18"/>
                <w:szCs w:val="18"/>
                <w:lang w:val="hr-HR"/>
              </w:rPr>
              <w:t>smjernice</w:t>
            </w:r>
            <w:r w:rsidRPr="008D043F">
              <w:rPr>
                <w:rFonts w:asciiTheme="minorHAnsi" w:hAnsiTheme="minorHAnsi" w:cstheme="minorHAnsi"/>
                <w:sz w:val="18"/>
                <w:szCs w:val="18"/>
                <w:lang w:val="hr-HR"/>
              </w:rPr>
              <w:t xml:space="preserve">/kriterije: prostornog planiranja, dostizanja/održanja najmanje dobrog statusa vodnih tijela i zaštite prirode, te potrebe  vodosnabdijevanja stanovnika, poljoprivrede i energetike  </w:t>
            </w:r>
          </w:p>
          <w:p w14:paraId="0C913D05"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 rezervama površinskih i podzemnih voda koje se mogu koristiti za vodosnabdijevanje stanovništva</w:t>
            </w:r>
          </w:p>
        </w:tc>
        <w:tc>
          <w:tcPr>
            <w:tcW w:w="1190" w:type="pct"/>
            <w:tcMar>
              <w:top w:w="0" w:type="dxa"/>
              <w:left w:w="108" w:type="dxa"/>
              <w:bottom w:w="0" w:type="dxa"/>
              <w:right w:w="108" w:type="dxa"/>
            </w:tcMar>
          </w:tcPr>
          <w:p w14:paraId="3ADE9BB2"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Izrađene podloge</w:t>
            </w:r>
            <w:r w:rsidR="004233AE"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0907BBF5"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 </w:t>
            </w:r>
          </w:p>
          <w:p w14:paraId="08C253A4" w14:textId="77777777" w:rsidR="00BE0432" w:rsidRPr="008D043F" w:rsidRDefault="00BE0432"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o hidroenergetskom potencijalu</w:t>
            </w:r>
          </w:p>
          <w:p w14:paraId="220F5F72" w14:textId="77777777" w:rsidR="00BE0432" w:rsidRPr="008D043F" w:rsidRDefault="00BE0432"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rezervama površinskih i podzemnih voda koje se mogu koristiti za vodosnabdijevanje stanovništva  </w:t>
            </w:r>
          </w:p>
          <w:p w14:paraId="42CD59FA"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D50837" w:rsidRPr="008D043F" w14:paraId="2B085B91" w14:textId="77777777" w:rsidTr="00270082">
        <w:trPr>
          <w:trHeight w:val="287"/>
        </w:trPr>
        <w:tc>
          <w:tcPr>
            <w:tcW w:w="642" w:type="pct"/>
            <w:vMerge/>
            <w:shd w:val="clear" w:color="auto" w:fill="D9D9D9" w:themeFill="background1" w:themeFillShade="D9"/>
            <w:vAlign w:val="center"/>
          </w:tcPr>
          <w:p w14:paraId="68DE3A55" w14:textId="77777777" w:rsidR="00D50837" w:rsidRPr="008D043F" w:rsidRDefault="00D50837"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3070BD2D" w14:textId="77777777" w:rsidR="00D50837" w:rsidRPr="008D043F" w:rsidRDefault="00D50837"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70162935" w14:textId="6687526D" w:rsidR="00D50837" w:rsidRPr="008D043F" w:rsidRDefault="00D5083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a preduvjeta za transparentnu i zakonski reguliranu dodjelu koncesija na vodne resurse, uključujući velike i male HE.    </w:t>
            </w:r>
          </w:p>
        </w:tc>
        <w:tc>
          <w:tcPr>
            <w:tcW w:w="1119" w:type="pct"/>
            <w:tcMar>
              <w:top w:w="0" w:type="dxa"/>
              <w:left w:w="108" w:type="dxa"/>
              <w:bottom w:w="0" w:type="dxa"/>
              <w:right w:w="108" w:type="dxa"/>
            </w:tcMar>
          </w:tcPr>
          <w:p w14:paraId="70721A67" w14:textId="77777777" w:rsidR="00D50837" w:rsidRPr="008D043F" w:rsidRDefault="00D50837"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osigurani preduvjeti  za transparentnu i pravilnu dodjelu koncesija na vodne resurse: </w:t>
            </w:r>
          </w:p>
          <w:p w14:paraId="646BD674" w14:textId="77777777" w:rsidR="00D50837" w:rsidRPr="008D043F" w:rsidRDefault="00D50837"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ažurirani/nepostojeći spiskovi izdatih koncesija na svim administrativnim nivoima; </w:t>
            </w:r>
          </w:p>
          <w:p w14:paraId="180F15DB" w14:textId="77777777" w:rsidR="00D50837" w:rsidRPr="008D043F" w:rsidRDefault="00D50837"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ci u pravnom okviru za izdavanje koncesija omogućavaju   nepoštivanje  propisa o provođenju monitoringa voda i ekološki prihvatljivog protoka od strane korisnika; </w:t>
            </w:r>
          </w:p>
          <w:p w14:paraId="7F3A9B2B" w14:textId="3AD37287" w:rsidR="00D50837" w:rsidRPr="008D043F" w:rsidRDefault="00D50837" w:rsidP="0068355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upak izdavanja potrebnih dozvola, kao osnove za dodjelu koncesija, je vrlo složen i odvija se u brojnim i međusobno zavisnim potpostupcima koji se vode pred različitim institucijama i u nekim slučajevima i na različitim nivoima vlasti. </w:t>
            </w:r>
          </w:p>
        </w:tc>
        <w:tc>
          <w:tcPr>
            <w:tcW w:w="1190" w:type="pct"/>
            <w:tcMar>
              <w:top w:w="0" w:type="dxa"/>
              <w:left w:w="108" w:type="dxa"/>
              <w:bottom w:w="0" w:type="dxa"/>
              <w:right w:w="108" w:type="dxa"/>
            </w:tcMar>
          </w:tcPr>
          <w:p w14:paraId="6FBC0146" w14:textId="77777777" w:rsidR="00D50837" w:rsidRPr="008D043F" w:rsidRDefault="00D50837"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Transparentna i zakonski adekvatno regulirana  dodjela koncesija na vodne resurse, uključujući velike i male HE. </w:t>
            </w:r>
          </w:p>
          <w:p w14:paraId="1A89C0EF" w14:textId="77777777" w:rsidR="00D50837" w:rsidRPr="008D043F" w:rsidRDefault="00D50837" w:rsidP="0068355A">
            <w:pPr>
              <w:pStyle w:val="ListParagraph"/>
              <w:spacing w:line="276" w:lineRule="auto"/>
              <w:ind w:left="360"/>
              <w:rPr>
                <w:rFonts w:asciiTheme="minorHAnsi" w:hAnsiTheme="minorHAnsi" w:cstheme="minorHAnsi"/>
                <w:sz w:val="18"/>
                <w:szCs w:val="18"/>
                <w:lang w:val="hr-HR"/>
              </w:rPr>
            </w:pPr>
          </w:p>
          <w:p w14:paraId="28038B6B" w14:textId="77777777" w:rsidR="00D50837" w:rsidRPr="008D043F" w:rsidRDefault="00D5083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r>
      <w:tr w:rsidR="00CC447D" w:rsidRPr="008D043F" w14:paraId="7F83A072" w14:textId="77777777" w:rsidTr="00270082">
        <w:trPr>
          <w:trHeight w:val="287"/>
        </w:trPr>
        <w:tc>
          <w:tcPr>
            <w:tcW w:w="642" w:type="pct"/>
            <w:vMerge/>
            <w:shd w:val="clear" w:color="auto" w:fill="D9D9D9" w:themeFill="background1" w:themeFillShade="D9"/>
            <w:vAlign w:val="center"/>
            <w:hideMark/>
          </w:tcPr>
          <w:p w14:paraId="7AAD9F6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hideMark/>
          </w:tcPr>
          <w:p w14:paraId="71C8B7B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tcPr>
          <w:p w14:paraId="3C3DA39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tcPr>
          <w:p w14:paraId="23BA31F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tcPr>
          <w:p w14:paraId="391BEDE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59368B32" w14:textId="77777777" w:rsidTr="00270082">
        <w:trPr>
          <w:trHeight w:val="287"/>
        </w:trPr>
        <w:tc>
          <w:tcPr>
            <w:tcW w:w="642" w:type="pct"/>
            <w:vMerge/>
            <w:shd w:val="clear" w:color="auto" w:fill="D9D9D9" w:themeFill="background1" w:themeFillShade="D9"/>
            <w:vAlign w:val="center"/>
          </w:tcPr>
          <w:p w14:paraId="77AF1F36"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144D46BE"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739F9EB1" w14:textId="2C9C92C3"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65</w:t>
            </w:r>
          </w:p>
        </w:tc>
        <w:tc>
          <w:tcPr>
            <w:tcW w:w="1119" w:type="pct"/>
            <w:tcMar>
              <w:top w:w="0" w:type="dxa"/>
              <w:left w:w="108" w:type="dxa"/>
              <w:bottom w:w="0" w:type="dxa"/>
              <w:right w:w="108" w:type="dxa"/>
            </w:tcMar>
            <w:vAlign w:val="center"/>
          </w:tcPr>
          <w:p w14:paraId="4D97EAEE" w14:textId="416763D4"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c>
          <w:tcPr>
            <w:tcW w:w="1190" w:type="pct"/>
            <w:tcMar>
              <w:top w:w="0" w:type="dxa"/>
              <w:left w:w="108" w:type="dxa"/>
              <w:bottom w:w="0" w:type="dxa"/>
              <w:right w:w="108" w:type="dxa"/>
            </w:tcMar>
            <w:vAlign w:val="center"/>
          </w:tcPr>
          <w:p w14:paraId="581C8566" w14:textId="25DFAB56"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9</w:t>
            </w:r>
          </w:p>
        </w:tc>
      </w:tr>
    </w:tbl>
    <w:p w14:paraId="1C86E1A5"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66"/>
        <w:gridCol w:w="3257"/>
        <w:gridCol w:w="3150"/>
        <w:gridCol w:w="3350"/>
      </w:tblGrid>
      <w:tr w:rsidR="00CC447D" w:rsidRPr="008D043F" w14:paraId="4C02BD7A"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7D8B40A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1.2.1. Mjera</w:t>
            </w:r>
          </w:p>
        </w:tc>
        <w:tc>
          <w:tcPr>
            <w:tcW w:w="876" w:type="pct"/>
            <w:vMerge w:val="restart"/>
            <w:tcMar>
              <w:top w:w="0" w:type="dxa"/>
              <w:left w:w="108" w:type="dxa"/>
              <w:bottom w:w="0" w:type="dxa"/>
              <w:right w:w="108" w:type="dxa"/>
            </w:tcMar>
            <w:vAlign w:val="center"/>
          </w:tcPr>
          <w:p w14:paraId="623CD62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nziviranje saradnje sektora voda s ostalim sektorima u cilju </w:t>
            </w:r>
            <w:r w:rsidR="004233AE" w:rsidRPr="008D043F">
              <w:rPr>
                <w:rFonts w:asciiTheme="minorHAnsi" w:hAnsiTheme="minorHAnsi" w:cstheme="minorHAnsi"/>
                <w:sz w:val="18"/>
                <w:szCs w:val="18"/>
                <w:lang w:val="hr-HR"/>
              </w:rPr>
              <w:t xml:space="preserve">osiguravanja </w:t>
            </w:r>
            <w:r w:rsidRPr="008D043F">
              <w:rPr>
                <w:rFonts w:asciiTheme="minorHAnsi" w:hAnsiTheme="minorHAnsi" w:cstheme="minorHAnsi"/>
                <w:sz w:val="18"/>
                <w:szCs w:val="18"/>
                <w:lang w:val="hr-HR"/>
              </w:rPr>
              <w:t xml:space="preserve">zaštite i </w:t>
            </w:r>
            <w:r w:rsidR="004233AE" w:rsidRPr="008D043F">
              <w:rPr>
                <w:rFonts w:asciiTheme="minorHAnsi" w:hAnsiTheme="minorHAnsi" w:cstheme="minorHAnsi"/>
                <w:sz w:val="18"/>
                <w:szCs w:val="18"/>
                <w:lang w:val="hr-HR"/>
              </w:rPr>
              <w:t xml:space="preserve">održivog </w:t>
            </w:r>
            <w:r w:rsidRPr="008D043F">
              <w:rPr>
                <w:rFonts w:asciiTheme="minorHAnsi" w:hAnsiTheme="minorHAnsi" w:cstheme="minorHAnsi"/>
                <w:sz w:val="18"/>
                <w:szCs w:val="18"/>
                <w:lang w:val="hr-HR"/>
              </w:rPr>
              <w:t>korištenja vodnih resursa</w:t>
            </w:r>
          </w:p>
        </w:tc>
        <w:tc>
          <w:tcPr>
            <w:tcW w:w="1157" w:type="pct"/>
            <w:shd w:val="clear" w:color="auto" w:fill="D9D9D9" w:themeFill="background1" w:themeFillShade="D9"/>
            <w:tcMar>
              <w:top w:w="0" w:type="dxa"/>
              <w:left w:w="108" w:type="dxa"/>
              <w:bottom w:w="0" w:type="dxa"/>
              <w:right w:w="108" w:type="dxa"/>
            </w:tcMar>
            <w:vAlign w:val="center"/>
            <w:hideMark/>
          </w:tcPr>
          <w:p w14:paraId="52EFB37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50C593C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46C3438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461F3E13" w14:textId="77777777" w:rsidTr="00076544">
        <w:trPr>
          <w:trHeight w:val="287"/>
        </w:trPr>
        <w:tc>
          <w:tcPr>
            <w:tcW w:w="658" w:type="pct"/>
            <w:vMerge/>
            <w:shd w:val="clear" w:color="auto" w:fill="D9D9D9" w:themeFill="background1" w:themeFillShade="D9"/>
            <w:vAlign w:val="center"/>
          </w:tcPr>
          <w:p w14:paraId="202BE1F1"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4E878E4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416913D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Stepen pripremljenosti izvoda/ sažetka/seta informacija o vodnim tijelima iz Planova upravljanja vodnim područjima za stručnu javnost prostornog planiranja, energetike, poljoprivrede i šumarstva, te nevladin sektor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72A790A"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ovi upravljanja (II ciklus) nisu usvojeni, te još nije počela priprema Izvoda/sažetka/seta  informacija o vodnim tijelima iz Planova upravljanja vodnim područjima za stručnu javnost i nevladin sektor  </w:t>
            </w:r>
          </w:p>
        </w:tc>
        <w:tc>
          <w:tcPr>
            <w:tcW w:w="1190" w:type="pct"/>
            <w:tcBorders>
              <w:top w:val="single" w:sz="4" w:space="0" w:color="A6A6A6"/>
              <w:left w:val="single" w:sz="4" w:space="0" w:color="A6A6A6"/>
              <w:bottom w:val="single" w:sz="4" w:space="0" w:color="A6A6A6"/>
              <w:right w:val="single" w:sz="4" w:space="0" w:color="A6A6A6"/>
            </w:tcBorders>
            <w:vAlign w:val="center"/>
          </w:tcPr>
          <w:p w14:paraId="33726A59" w14:textId="77777777" w:rsidR="00D242CA" w:rsidRPr="008D043F" w:rsidRDefault="00D242CA" w:rsidP="0068355A">
            <w:pPr>
              <w:spacing w:before="40" w:after="40" w:line="276" w:lineRule="auto"/>
              <w:ind w:left="153"/>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Izrađen i kontinuirano ažuriran  Izvod/sažetak/set  informacija o vodnim tijelima iz Planova upravljanja vodnim područjima koji moraju </w:t>
            </w:r>
            <w:r w:rsidRPr="008D043F">
              <w:rPr>
                <w:rFonts w:asciiTheme="minorHAnsi" w:eastAsia="Calibri" w:hAnsiTheme="minorHAnsi" w:cstheme="minorHAnsi"/>
                <w:sz w:val="18"/>
                <w:szCs w:val="18"/>
                <w:lang w:val="hr-HR"/>
              </w:rPr>
              <w:t>koristiti  svi subjekti zainteresirani za planiranje zahvata u prostoru koji utječu na zaštitu voda, njihovo uređenje i korištenje</w:t>
            </w:r>
          </w:p>
          <w:p w14:paraId="47669998"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2024)</w:t>
            </w:r>
          </w:p>
        </w:tc>
      </w:tr>
      <w:tr w:rsidR="00D242CA" w:rsidRPr="008D043F" w14:paraId="0A3B8469" w14:textId="77777777" w:rsidTr="00270082">
        <w:trPr>
          <w:trHeight w:val="287"/>
        </w:trPr>
        <w:tc>
          <w:tcPr>
            <w:tcW w:w="658" w:type="pct"/>
            <w:vMerge/>
            <w:shd w:val="clear" w:color="auto" w:fill="D9D9D9" w:themeFill="background1" w:themeFillShade="D9"/>
            <w:vAlign w:val="center"/>
          </w:tcPr>
          <w:p w14:paraId="379D4149"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26DE53F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A478797"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 Status funkcioniranja međusektorske koordinacije ‒   redovno organiziranje koordinacijskih sastanaka predstavnika sektora voda i predstavnika sektora prostornog planiranja, energetike,  poljoprivrede, šumarstva i dr.</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65297E6D"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oradično  </w:t>
            </w:r>
          </w:p>
        </w:tc>
        <w:tc>
          <w:tcPr>
            <w:tcW w:w="1190" w:type="pct"/>
            <w:tcBorders>
              <w:top w:val="single" w:sz="4" w:space="0" w:color="A6A6A6"/>
              <w:left w:val="single" w:sz="4" w:space="0" w:color="A6A6A6"/>
              <w:bottom w:val="single" w:sz="4" w:space="0" w:color="A6A6A6"/>
              <w:right w:val="single" w:sz="4" w:space="0" w:color="A6A6A6"/>
            </w:tcBorders>
            <w:vAlign w:val="center"/>
          </w:tcPr>
          <w:p w14:paraId="03E3FBE2" w14:textId="77777777" w:rsidR="00D242CA" w:rsidRPr="008D043F" w:rsidRDefault="00D242CA" w:rsidP="0068355A">
            <w:pPr>
              <w:spacing w:before="40" w:after="40"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an mehanizam koordinacije ‒ koordinacijski sastanci se održavaju redovno i objavljuju se izvještaji i zaključci sa sastanaka </w:t>
            </w:r>
          </w:p>
          <w:p w14:paraId="5C42D03C"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D242CA" w:rsidRPr="008D043F" w14:paraId="3C3D4531" w14:textId="77777777" w:rsidTr="00076544">
        <w:trPr>
          <w:trHeight w:val="287"/>
        </w:trPr>
        <w:tc>
          <w:tcPr>
            <w:tcW w:w="658" w:type="pct"/>
            <w:vMerge/>
            <w:shd w:val="clear" w:color="auto" w:fill="D9D9D9" w:themeFill="background1" w:themeFillShade="D9"/>
            <w:vAlign w:val="center"/>
          </w:tcPr>
          <w:p w14:paraId="2853783A"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253818DF"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41EE7A5" w14:textId="77777777" w:rsidR="00D242CA" w:rsidRPr="008D043F" w:rsidRDefault="00D242CA"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3) Učinkovitost zakonskih odredbi (ZoV) koje nalažu obavezu</w:t>
            </w:r>
          </w:p>
          <w:p w14:paraId="60A98D77" w14:textId="77777777" w:rsidR="00D242CA" w:rsidRPr="008D043F" w:rsidRDefault="00D242CA" w:rsidP="0068355A">
            <w:pPr>
              <w:numPr>
                <w:ilvl w:val="0"/>
                <w:numId w:val="91"/>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gracije podataka iz Planova upravljanja vodama  u planove sektora čije aktivnosti mogu imati utjecaja na zaštitu voda i </w:t>
            </w:r>
          </w:p>
          <w:p w14:paraId="63A4F70E" w14:textId="77777777" w:rsidR="00D242CA" w:rsidRPr="008D043F" w:rsidRDefault="00D242CA" w:rsidP="0068355A">
            <w:pPr>
              <w:numPr>
                <w:ilvl w:val="0"/>
                <w:numId w:val="228"/>
              </w:numPr>
              <w:spacing w:after="12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dekvatne uključenosti institucija sektora voda u toku izrade planskih i strateških dokumenata, uključujući i javne rasprave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4AA6B258"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učinkovitost </w:t>
            </w:r>
          </w:p>
        </w:tc>
        <w:tc>
          <w:tcPr>
            <w:tcW w:w="1190" w:type="pct"/>
            <w:tcBorders>
              <w:top w:val="single" w:sz="4" w:space="0" w:color="A6A6A6"/>
              <w:left w:val="single" w:sz="4" w:space="0" w:color="A6A6A6"/>
              <w:bottom w:val="single" w:sz="4" w:space="0" w:color="A6A6A6"/>
              <w:right w:val="single" w:sz="4" w:space="0" w:color="A6A6A6"/>
            </w:tcBorders>
            <w:vAlign w:val="center"/>
          </w:tcPr>
          <w:p w14:paraId="7814C723" w14:textId="77777777" w:rsidR="00D242CA" w:rsidRPr="008D043F" w:rsidRDefault="00D242CA" w:rsidP="0068355A">
            <w:pPr>
              <w:spacing w:before="40" w:after="40"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daci iz Planova upravljanja vodama adekvatno integrirani u usvojene prostorno-planske dokumente, kao i druge planske, odnosno programske dokumente kao rezultat uključenosti sektora voda u toku izrade planskih i strateških dokumenata  </w:t>
            </w:r>
          </w:p>
          <w:p w14:paraId="50287C81"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24488C" w:rsidRPr="008D043F" w14:paraId="58EC854C" w14:textId="77777777" w:rsidTr="00270082">
        <w:trPr>
          <w:trHeight w:val="287"/>
        </w:trPr>
        <w:tc>
          <w:tcPr>
            <w:tcW w:w="658" w:type="pct"/>
            <w:vMerge/>
            <w:shd w:val="clear" w:color="auto" w:fill="D9D9D9" w:themeFill="background1" w:themeFillShade="D9"/>
            <w:vAlign w:val="center"/>
          </w:tcPr>
          <w:p w14:paraId="15944AF6" w14:textId="77777777" w:rsidR="0024488C" w:rsidRPr="008D043F" w:rsidRDefault="0024488C"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750C70E4" w14:textId="77777777" w:rsidR="0024488C" w:rsidRPr="008D043F" w:rsidRDefault="0024488C"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953DD80" w14:textId="17BEEF29" w:rsidR="0024488C" w:rsidRPr="008D043F" w:rsidRDefault="002448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Stepen pripremljenosti informacija iz Planova upravljanja vodama za potrebe inspekcij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1656F50" w14:textId="28DCC59B" w:rsidR="0024488C" w:rsidRPr="008D043F" w:rsidRDefault="002448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 informacija izvoda iz Planova upravljanja vodama nije počela </w:t>
            </w:r>
          </w:p>
        </w:tc>
        <w:tc>
          <w:tcPr>
            <w:tcW w:w="1190" w:type="pct"/>
            <w:tcBorders>
              <w:top w:val="single" w:sz="4" w:space="0" w:color="A6A6A6"/>
              <w:left w:val="single" w:sz="4" w:space="0" w:color="A6A6A6"/>
              <w:bottom w:val="single" w:sz="4" w:space="0" w:color="A6A6A6"/>
              <w:right w:val="single" w:sz="4" w:space="0" w:color="A6A6A6"/>
            </w:tcBorders>
            <w:vAlign w:val="center"/>
          </w:tcPr>
          <w:p w14:paraId="1F0E1C40" w14:textId="692ACE59" w:rsidR="0024488C" w:rsidRPr="008D043F" w:rsidRDefault="0024488C" w:rsidP="0068355A">
            <w:pPr>
              <w:spacing w:before="40" w:after="4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avljati  informacije</w:t>
            </w:r>
            <w:r w:rsidRPr="008D043F">
              <w:rPr>
                <w:rFonts w:asciiTheme="minorHAnsi" w:hAnsiTheme="minorHAnsi" w:cstheme="minorHAnsi"/>
                <w:color w:val="FF0000"/>
                <w:sz w:val="18"/>
                <w:szCs w:val="18"/>
                <w:lang w:val="hr-HR"/>
              </w:rPr>
              <w:t xml:space="preserve"> </w:t>
            </w:r>
            <w:r w:rsidRPr="008D043F">
              <w:rPr>
                <w:rFonts w:asciiTheme="minorHAnsi" w:hAnsiTheme="minorHAnsi" w:cstheme="minorHAnsi"/>
                <w:sz w:val="18"/>
                <w:szCs w:val="18"/>
                <w:lang w:val="hr-HR"/>
              </w:rPr>
              <w:t>iz Planova upravljanja vodama inspekcijama,  s posebnim naglaskom s posebnim naglaskom na vodna tijela koja su pod pritiskom od strane ljudskih aktivnosti</w:t>
            </w:r>
          </w:p>
          <w:p w14:paraId="0C5FF952" w14:textId="7B5E802A" w:rsidR="0024488C" w:rsidRPr="008D043F" w:rsidRDefault="0024488C"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2023-2034)</w:t>
            </w:r>
          </w:p>
        </w:tc>
      </w:tr>
      <w:tr w:rsidR="00D242CA" w:rsidRPr="008D043F" w14:paraId="0A6C8559" w14:textId="77777777" w:rsidTr="00270082">
        <w:trPr>
          <w:trHeight w:val="287"/>
        </w:trPr>
        <w:tc>
          <w:tcPr>
            <w:tcW w:w="658" w:type="pct"/>
            <w:vMerge/>
            <w:shd w:val="clear" w:color="auto" w:fill="D9D9D9" w:themeFill="background1" w:themeFillShade="D9"/>
            <w:vAlign w:val="center"/>
          </w:tcPr>
          <w:p w14:paraId="04C28B88"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366F887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6FD42A6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Status informiranja inspekcija o zaprimljenim prijavam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96CA3F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e se izvještavaju o zaprimljenim prijavama   </w:t>
            </w:r>
          </w:p>
        </w:tc>
        <w:tc>
          <w:tcPr>
            <w:tcW w:w="1190" w:type="pct"/>
            <w:tcBorders>
              <w:top w:val="single" w:sz="4" w:space="0" w:color="A6A6A6"/>
              <w:left w:val="single" w:sz="4" w:space="0" w:color="A6A6A6"/>
              <w:bottom w:val="single" w:sz="4" w:space="0" w:color="A6A6A6"/>
              <w:right w:val="single" w:sz="4" w:space="0" w:color="A6A6A6"/>
            </w:tcBorders>
            <w:vAlign w:val="center"/>
          </w:tcPr>
          <w:p w14:paraId="17DA1045" w14:textId="77777777" w:rsidR="00D242CA" w:rsidRPr="008D043F" w:rsidRDefault="00D242CA" w:rsidP="0068355A">
            <w:pPr>
              <w:spacing w:before="40" w:after="40"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Pravovremeno dostavljene informacije i podaci inspekcijama o zaprimljenim prijavama i zahtjevima nadležnih organa iz sektora voda</w:t>
            </w:r>
          </w:p>
          <w:p w14:paraId="23AEF7FE"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2023-2034)</w:t>
            </w:r>
          </w:p>
        </w:tc>
      </w:tr>
      <w:tr w:rsidR="00D242CA" w:rsidRPr="008D043F" w14:paraId="6DF68DFC" w14:textId="77777777" w:rsidTr="00270082">
        <w:trPr>
          <w:trHeight w:val="287"/>
        </w:trPr>
        <w:tc>
          <w:tcPr>
            <w:tcW w:w="658" w:type="pct"/>
            <w:vMerge/>
            <w:shd w:val="clear" w:color="auto" w:fill="D9D9D9" w:themeFill="background1" w:themeFillShade="D9"/>
            <w:vAlign w:val="center"/>
          </w:tcPr>
          <w:p w14:paraId="0044520C"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580C380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67CD4731" w14:textId="77777777" w:rsidR="00D242CA" w:rsidRPr="008D043F" w:rsidRDefault="00D242CA"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pripremljenosti Studija</w:t>
            </w:r>
          </w:p>
          <w:p w14:paraId="4931204E" w14:textId="77777777" w:rsidR="00D242CA" w:rsidRPr="008D043F" w:rsidRDefault="00D242CA" w:rsidP="0068355A">
            <w:pPr>
              <w:numPr>
                <w:ilvl w:val="0"/>
                <w:numId w:val="39"/>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 hidroenergetskom potencijalu</w:t>
            </w:r>
          </w:p>
          <w:p w14:paraId="7CB133B0" w14:textId="77777777" w:rsidR="00D242CA" w:rsidRPr="008D043F" w:rsidRDefault="00D242CA" w:rsidP="0068355A">
            <w:pPr>
              <w:numPr>
                <w:ilvl w:val="0"/>
                <w:numId w:val="39"/>
              </w:numPr>
              <w:spacing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 rezervama površinskih i podzemnih voda koje se mogu koristiti za vodosnabdijevanje stanovništv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518E19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je počela izrada studija </w:t>
            </w:r>
          </w:p>
        </w:tc>
        <w:tc>
          <w:tcPr>
            <w:tcW w:w="1190" w:type="pct"/>
            <w:tcBorders>
              <w:top w:val="single" w:sz="4" w:space="0" w:color="A6A6A6"/>
              <w:left w:val="single" w:sz="4" w:space="0" w:color="A6A6A6"/>
              <w:bottom w:val="single" w:sz="4" w:space="0" w:color="A6A6A6"/>
              <w:right w:val="single" w:sz="4" w:space="0" w:color="A6A6A6"/>
            </w:tcBorders>
            <w:vAlign w:val="center"/>
          </w:tcPr>
          <w:p w14:paraId="16936B66" w14:textId="77777777" w:rsidR="00D242CA" w:rsidRPr="008D043F" w:rsidRDefault="00D242CA"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Izrađene i objavljene studije</w:t>
            </w:r>
          </w:p>
          <w:p w14:paraId="308BE01A" w14:textId="77777777" w:rsidR="00D242CA" w:rsidRPr="008D043F" w:rsidRDefault="00D242CA" w:rsidP="0068355A">
            <w:pPr>
              <w:numPr>
                <w:ilvl w:val="0"/>
                <w:numId w:val="39"/>
              </w:numPr>
              <w:spacing w:before="40" w:after="40" w:line="276" w:lineRule="auto"/>
              <w:ind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 hidroenergetskom potencijalu</w:t>
            </w:r>
            <w:r w:rsidRPr="008D043F">
              <w:rPr>
                <w:rFonts w:asciiTheme="minorHAnsi" w:hAnsiTheme="minorHAnsi" w:cstheme="minorHAnsi"/>
                <w:lang w:val="hr-HR"/>
              </w:rPr>
              <w:t xml:space="preserve"> </w:t>
            </w:r>
            <w:r w:rsidRPr="008D043F">
              <w:rPr>
                <w:rFonts w:asciiTheme="minorHAnsi" w:eastAsia="Calibri" w:hAnsiTheme="minorHAnsi" w:cstheme="minorHAnsi"/>
                <w:sz w:val="18"/>
                <w:szCs w:val="18"/>
                <w:lang w:val="hr-HR"/>
              </w:rPr>
              <w:t>koja uključuje principe/smjernice/kriterije za planiranje te dostizanje/ održavanje dobrog stanja vodnih tijela ili je usklađena sa  s članom 4(7) ODV-a   (2026)</w:t>
            </w:r>
          </w:p>
          <w:p w14:paraId="01211A32" w14:textId="77777777" w:rsidR="00D242CA" w:rsidRPr="008D043F" w:rsidRDefault="00D242CA" w:rsidP="0068355A">
            <w:pPr>
              <w:numPr>
                <w:ilvl w:val="0"/>
                <w:numId w:val="3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 rezervama površinskih i podzemnih voda koje se mogu koristiti za vodosnabdijevanje stanovništva  (2026)</w:t>
            </w:r>
          </w:p>
        </w:tc>
      </w:tr>
      <w:tr w:rsidR="00B24264" w:rsidRPr="008D043F" w14:paraId="1307BCD2" w14:textId="77777777" w:rsidTr="00270082">
        <w:trPr>
          <w:trHeight w:val="483"/>
        </w:trPr>
        <w:tc>
          <w:tcPr>
            <w:tcW w:w="658" w:type="pct"/>
            <w:vMerge/>
            <w:shd w:val="clear" w:color="auto" w:fill="D9D9D9" w:themeFill="background1" w:themeFillShade="D9"/>
            <w:vAlign w:val="center"/>
            <w:hideMark/>
          </w:tcPr>
          <w:p w14:paraId="26B1E1A1"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11299DDB"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57" w:type="pct"/>
            <w:shd w:val="clear" w:color="auto" w:fill="D9D9D9" w:themeFill="background1" w:themeFillShade="D9"/>
            <w:tcMar>
              <w:top w:w="0" w:type="dxa"/>
              <w:left w:w="108" w:type="dxa"/>
              <w:bottom w:w="0" w:type="dxa"/>
              <w:right w:w="108" w:type="dxa"/>
            </w:tcMar>
            <w:vAlign w:val="center"/>
            <w:hideMark/>
          </w:tcPr>
          <w:p w14:paraId="04998F2A"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hideMark/>
          </w:tcPr>
          <w:p w14:paraId="1215DF01"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hideMark/>
          </w:tcPr>
          <w:p w14:paraId="6C18EB4C"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0C218EF3" w14:textId="77777777" w:rsidTr="00270082">
        <w:trPr>
          <w:trHeight w:val="287"/>
        </w:trPr>
        <w:tc>
          <w:tcPr>
            <w:tcW w:w="658" w:type="pct"/>
            <w:vMerge/>
            <w:shd w:val="clear" w:color="auto" w:fill="D9D9D9" w:themeFill="background1" w:themeFillShade="D9"/>
            <w:vAlign w:val="center"/>
            <w:hideMark/>
          </w:tcPr>
          <w:p w14:paraId="2AE381A8"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74F1DACD"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7D63E354" w14:textId="046CC165"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6</w:t>
            </w:r>
          </w:p>
        </w:tc>
        <w:tc>
          <w:tcPr>
            <w:tcW w:w="1119" w:type="pct"/>
            <w:tcMar>
              <w:top w:w="0" w:type="dxa"/>
              <w:left w:w="108" w:type="dxa"/>
              <w:bottom w:w="0" w:type="dxa"/>
              <w:right w:w="108" w:type="dxa"/>
            </w:tcMar>
            <w:vAlign w:val="center"/>
          </w:tcPr>
          <w:p w14:paraId="7C150D44" w14:textId="59198730"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c>
          <w:tcPr>
            <w:tcW w:w="1190" w:type="pct"/>
            <w:tcMar>
              <w:top w:w="0" w:type="dxa"/>
              <w:left w:w="108" w:type="dxa"/>
              <w:bottom w:w="0" w:type="dxa"/>
              <w:right w:w="108" w:type="dxa"/>
            </w:tcMar>
            <w:vAlign w:val="center"/>
          </w:tcPr>
          <w:p w14:paraId="4EAADE5E" w14:textId="7413184E"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8</w:t>
            </w:r>
          </w:p>
        </w:tc>
      </w:tr>
      <w:tr w:rsidR="00B24264" w:rsidRPr="008D043F" w14:paraId="028977F0"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7E75A8BC" w14:textId="77777777" w:rsidR="00B24264" w:rsidRPr="008D043F" w:rsidRDefault="00B24264" w:rsidP="0068355A">
            <w:pPr>
              <w:spacing w:after="120" w:line="276" w:lineRule="auto"/>
              <w:ind w:hanging="2"/>
              <w:contextualSpacing/>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000000" w:themeColor="text1"/>
                <w:sz w:val="18"/>
                <w:szCs w:val="18"/>
                <w:lang w:val="hr-HR"/>
              </w:rPr>
              <w:t>1.2.2. Mjera</w:t>
            </w:r>
          </w:p>
        </w:tc>
        <w:tc>
          <w:tcPr>
            <w:tcW w:w="876" w:type="pct"/>
            <w:vMerge w:val="restart"/>
            <w:tcMar>
              <w:top w:w="0" w:type="dxa"/>
              <w:left w:w="108" w:type="dxa"/>
              <w:bottom w:w="0" w:type="dxa"/>
              <w:right w:w="108" w:type="dxa"/>
            </w:tcMar>
            <w:vAlign w:val="center"/>
          </w:tcPr>
          <w:p w14:paraId="02D737CD" w14:textId="504111A8" w:rsidR="00B24264" w:rsidRPr="008D043F" w:rsidRDefault="00B646D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w:t>
            </w:r>
            <w:r w:rsidR="00340738" w:rsidRPr="008D043F">
              <w:rPr>
                <w:rFonts w:asciiTheme="minorHAnsi" w:hAnsiTheme="minorHAnsi" w:cstheme="minorHAnsi"/>
                <w:sz w:val="18"/>
                <w:szCs w:val="18"/>
                <w:lang w:val="hr-HR"/>
              </w:rPr>
              <w:t>ranje</w:t>
            </w:r>
            <w:r w:rsidRPr="008D043F">
              <w:rPr>
                <w:rFonts w:asciiTheme="minorHAnsi" w:hAnsiTheme="minorHAnsi" w:cstheme="minorHAnsi"/>
                <w:sz w:val="18"/>
                <w:szCs w:val="18"/>
                <w:lang w:val="hr-HR"/>
              </w:rPr>
              <w:t xml:space="preserve"> transparentnog </w:t>
            </w:r>
            <w:r w:rsidR="00B24264" w:rsidRPr="008D043F">
              <w:rPr>
                <w:rFonts w:asciiTheme="minorHAnsi" w:hAnsiTheme="minorHAnsi" w:cstheme="minorHAnsi"/>
                <w:sz w:val="18"/>
                <w:szCs w:val="18"/>
                <w:lang w:val="hr-HR"/>
              </w:rPr>
              <w:t xml:space="preserve">i zakonom </w:t>
            </w:r>
            <w:r w:rsidRPr="008D043F">
              <w:rPr>
                <w:rFonts w:asciiTheme="minorHAnsi" w:hAnsiTheme="minorHAnsi" w:cstheme="minorHAnsi"/>
                <w:sz w:val="18"/>
                <w:szCs w:val="18"/>
                <w:lang w:val="hr-HR"/>
              </w:rPr>
              <w:t xml:space="preserve">preciziranog </w:t>
            </w:r>
            <w:r w:rsidR="00B24264" w:rsidRPr="008D043F">
              <w:rPr>
                <w:rFonts w:asciiTheme="minorHAnsi" w:hAnsiTheme="minorHAnsi" w:cstheme="minorHAnsi"/>
                <w:sz w:val="18"/>
                <w:szCs w:val="18"/>
                <w:lang w:val="hr-HR"/>
              </w:rPr>
              <w:t>postupka dodjele koncesija u oblasti korištenja vodnih</w:t>
            </w:r>
            <w:r w:rsidRPr="008D043F">
              <w:rPr>
                <w:rFonts w:asciiTheme="minorHAnsi" w:hAnsiTheme="minorHAnsi" w:cstheme="minorHAnsi"/>
                <w:sz w:val="18"/>
                <w:szCs w:val="18"/>
                <w:lang w:val="hr-HR"/>
              </w:rPr>
              <w:t xml:space="preserve"> resursa</w:t>
            </w:r>
          </w:p>
        </w:tc>
        <w:tc>
          <w:tcPr>
            <w:tcW w:w="1157" w:type="pct"/>
            <w:shd w:val="clear" w:color="auto" w:fill="D9D9D9" w:themeFill="background1" w:themeFillShade="D9"/>
            <w:tcMar>
              <w:top w:w="0" w:type="dxa"/>
              <w:left w:w="108" w:type="dxa"/>
              <w:bottom w:w="0" w:type="dxa"/>
              <w:right w:w="108" w:type="dxa"/>
            </w:tcMar>
            <w:vAlign w:val="center"/>
            <w:hideMark/>
          </w:tcPr>
          <w:p w14:paraId="15845E8F"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122C5870"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4A498BEA"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4103639D" w14:textId="77777777" w:rsidTr="00270082">
        <w:trPr>
          <w:trHeight w:val="287"/>
        </w:trPr>
        <w:tc>
          <w:tcPr>
            <w:tcW w:w="658" w:type="pct"/>
            <w:vMerge/>
            <w:shd w:val="clear" w:color="auto" w:fill="D9D9D9" w:themeFill="background1" w:themeFillShade="D9"/>
            <w:vAlign w:val="center"/>
            <w:hideMark/>
          </w:tcPr>
          <w:p w14:paraId="6ECAE330"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787AA0B2"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1373D1F7" w14:textId="77777777" w:rsidR="00D242CA" w:rsidRPr="008D043F" w:rsidRDefault="00D242CA"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sz w:val="18"/>
                <w:szCs w:val="18"/>
                <w:lang w:val="hr-HR"/>
              </w:rPr>
              <w:t>Status procesa usvajanja dopunjenih federalnih i kantonalnih zakona/propisa</w:t>
            </w:r>
          </w:p>
        </w:tc>
        <w:tc>
          <w:tcPr>
            <w:tcW w:w="1119" w:type="pct"/>
            <w:tcMar>
              <w:top w:w="0" w:type="dxa"/>
              <w:left w:w="108" w:type="dxa"/>
              <w:bottom w:w="0" w:type="dxa"/>
              <w:right w:w="108" w:type="dxa"/>
            </w:tcMar>
            <w:vAlign w:val="center"/>
          </w:tcPr>
          <w:p w14:paraId="5D4AA999"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pune nisu izrađene</w:t>
            </w:r>
          </w:p>
        </w:tc>
        <w:tc>
          <w:tcPr>
            <w:tcW w:w="1190" w:type="pct"/>
            <w:vAlign w:val="center"/>
          </w:tcPr>
          <w:p w14:paraId="14594D9E" w14:textId="77777777" w:rsidR="00D242CA" w:rsidRPr="008D043F" w:rsidRDefault="00D242CA" w:rsidP="0068355A">
            <w:pPr>
              <w:spacing w:after="12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punjeni i usklađeni federalni i kantonalni zakoni/propisi koji  propisuju načine, uvjete i odgovorne organe za izdavanje koncesija (2025)</w:t>
            </w:r>
          </w:p>
        </w:tc>
      </w:tr>
      <w:tr w:rsidR="00D242CA" w:rsidRPr="008D043F" w14:paraId="20E2090F" w14:textId="77777777" w:rsidTr="00270082">
        <w:trPr>
          <w:trHeight w:val="287"/>
        </w:trPr>
        <w:tc>
          <w:tcPr>
            <w:tcW w:w="658" w:type="pct"/>
            <w:vMerge/>
            <w:shd w:val="clear" w:color="auto" w:fill="D9D9D9" w:themeFill="background1" w:themeFillShade="D9"/>
            <w:vAlign w:val="center"/>
          </w:tcPr>
          <w:p w14:paraId="3A11673C"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48B2438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79D5B755" w14:textId="77777777" w:rsidR="00D242CA" w:rsidRPr="008D043F" w:rsidRDefault="00D242CA" w:rsidP="0068355A">
            <w:pPr>
              <w:spacing w:before="40" w:after="40"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rocesa usvajanja dopunjenih / izmijenjenih pod-zakonskih akata od značaja za  izdavanje koncesija  za korištenje  vodnih resursa  za F BiH </w:t>
            </w:r>
          </w:p>
          <w:p w14:paraId="16E72C8C" w14:textId="77777777" w:rsidR="00D242CA" w:rsidRPr="008D043F" w:rsidRDefault="00D242CA"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sz w:val="18"/>
                <w:szCs w:val="18"/>
                <w:lang w:val="hr-HR"/>
              </w:rPr>
              <w:t xml:space="preserve"> </w:t>
            </w:r>
            <w:r w:rsidRPr="008D043F">
              <w:rPr>
                <w:rFonts w:asciiTheme="minorHAnsi" w:eastAsia="MS PGothic" w:hAnsiTheme="minorHAnsi" w:cstheme="minorHAnsi"/>
                <w:color w:val="000000"/>
                <w:sz w:val="18"/>
                <w:szCs w:val="18"/>
                <w:lang w:val="hr-HR" w:eastAsia="en-US"/>
              </w:rPr>
              <w:t xml:space="preserve"> </w:t>
            </w:r>
          </w:p>
        </w:tc>
        <w:tc>
          <w:tcPr>
            <w:tcW w:w="1119" w:type="pct"/>
            <w:tcMar>
              <w:top w:w="0" w:type="dxa"/>
              <w:left w:w="108" w:type="dxa"/>
              <w:bottom w:w="0" w:type="dxa"/>
              <w:right w:w="108" w:type="dxa"/>
            </w:tcMar>
            <w:vAlign w:val="center"/>
          </w:tcPr>
          <w:p w14:paraId="3DA4A34B" w14:textId="77777777" w:rsidR="00D242CA" w:rsidRPr="008D043F" w:rsidRDefault="00D242CA" w:rsidP="0068355A">
            <w:pPr>
              <w:spacing w:line="276" w:lineRule="auto"/>
              <w:ind w:right="284"/>
              <w:rPr>
                <w:rFonts w:asciiTheme="minorHAnsi" w:hAnsiTheme="minorHAnsi" w:cstheme="minorHAnsi"/>
                <w:sz w:val="18"/>
                <w:szCs w:val="18"/>
                <w:lang w:val="hr-HR"/>
              </w:rPr>
            </w:pPr>
            <w:r w:rsidRPr="008D043F">
              <w:rPr>
                <w:rFonts w:asciiTheme="minorHAnsi" w:hAnsiTheme="minorHAnsi" w:cstheme="minorHAnsi"/>
                <w:sz w:val="18"/>
                <w:szCs w:val="18"/>
                <w:lang w:val="hr-HR"/>
              </w:rPr>
              <w:t>Za Federaciju BiH urađene analize:</w:t>
            </w:r>
          </w:p>
          <w:p w14:paraId="70194311" w14:textId="77777777" w:rsidR="00D242CA" w:rsidRPr="008D043F" w:rsidRDefault="00D242CA" w:rsidP="0068355A">
            <w:pPr>
              <w:pStyle w:val="ListParagraph"/>
              <w:numPr>
                <w:ilvl w:val="0"/>
                <w:numId w:val="264"/>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mjenjivosti kataloga  kriterija za održivi razvoj u sektoru MHE te </w:t>
            </w:r>
          </w:p>
          <w:p w14:paraId="142EE6AE" w14:textId="757FDB11" w:rsidR="00D242CA" w:rsidRPr="008D043F" w:rsidRDefault="00D242CA" w:rsidP="0068355A">
            <w:pPr>
              <w:spacing w:after="120" w:line="276" w:lineRule="auto"/>
              <w:ind w:left="366"/>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o načinu donošenja Odluke za primjenu kataloga za MHE od strane  Vlade Federacije BiH</w:t>
            </w:r>
          </w:p>
        </w:tc>
        <w:tc>
          <w:tcPr>
            <w:tcW w:w="1190" w:type="pct"/>
            <w:vAlign w:val="center"/>
          </w:tcPr>
          <w:p w14:paraId="66544C4B"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Odlukom Vlade </w:t>
            </w:r>
            <w:r w:rsidRPr="008D043F">
              <w:rPr>
                <w:rFonts w:asciiTheme="minorHAnsi" w:hAnsiTheme="minorHAnsi" w:cstheme="minorHAnsi"/>
                <w:sz w:val="18"/>
                <w:szCs w:val="18"/>
                <w:lang w:val="hr-HR"/>
              </w:rPr>
              <w:t>Federacije BiH:</w:t>
            </w:r>
          </w:p>
          <w:p w14:paraId="4AFFC418" w14:textId="77777777" w:rsidR="00D242CA" w:rsidRPr="008D043F" w:rsidRDefault="00D242CA" w:rsidP="0068355A">
            <w:pPr>
              <w:pStyle w:val="ListParagraph"/>
              <w:numPr>
                <w:ilvl w:val="0"/>
                <w:numId w:val="265"/>
              </w:numPr>
              <w:spacing w:line="276" w:lineRule="auto"/>
              <w:ind w:left="357" w:hanging="204"/>
              <w:rPr>
                <w:rFonts w:asciiTheme="minorHAnsi" w:eastAsia="MS PGothic" w:hAnsiTheme="minorHAnsi" w:cstheme="minorHAnsi"/>
                <w:color w:val="000000"/>
                <w:sz w:val="18"/>
                <w:szCs w:val="18"/>
                <w:lang w:val="hr-HR" w:eastAsia="en-US"/>
              </w:rPr>
            </w:pPr>
            <w:r w:rsidRPr="008D043F">
              <w:rPr>
                <w:rFonts w:asciiTheme="minorHAnsi" w:eastAsia="Calibri" w:hAnsiTheme="minorHAnsi" w:cstheme="minorHAnsi"/>
                <w:sz w:val="18"/>
                <w:szCs w:val="18"/>
                <w:lang w:val="hr-HR"/>
              </w:rPr>
              <w:t xml:space="preserve">Propisana primjena kataloga kriterija za </w:t>
            </w:r>
            <w:r w:rsidRPr="008D043F">
              <w:rPr>
                <w:rFonts w:asciiTheme="minorHAnsi" w:hAnsiTheme="minorHAnsi" w:cstheme="minorHAnsi"/>
                <w:sz w:val="18"/>
                <w:szCs w:val="18"/>
                <w:lang w:val="hr-HR"/>
              </w:rPr>
              <w:t xml:space="preserve">Federaciju BiH </w:t>
            </w:r>
            <w:r w:rsidRPr="008D043F">
              <w:rPr>
                <w:rFonts w:asciiTheme="minorHAnsi" w:eastAsia="Calibri" w:hAnsiTheme="minorHAnsi" w:cstheme="minorHAnsi"/>
                <w:sz w:val="18"/>
                <w:szCs w:val="18"/>
                <w:lang w:val="hr-HR"/>
              </w:rPr>
              <w:t xml:space="preserve"> </w:t>
            </w:r>
          </w:p>
          <w:p w14:paraId="5112A74E" w14:textId="77777777" w:rsidR="00D242CA" w:rsidRPr="008D043F" w:rsidRDefault="00D242CA" w:rsidP="0068355A">
            <w:pPr>
              <w:pStyle w:val="ListParagraph"/>
              <w:numPr>
                <w:ilvl w:val="0"/>
                <w:numId w:val="265"/>
              </w:numPr>
              <w:spacing w:line="276" w:lineRule="auto"/>
              <w:ind w:left="357" w:hanging="204"/>
              <w:rPr>
                <w:rFonts w:asciiTheme="minorHAnsi" w:eastAsia="MS PGothic" w:hAnsiTheme="minorHAnsi" w:cstheme="minorHAnsi"/>
                <w:color w:val="000000"/>
                <w:sz w:val="18"/>
                <w:szCs w:val="18"/>
                <w:lang w:val="hr-HR" w:eastAsia="en-US"/>
              </w:rPr>
            </w:pPr>
            <w:r w:rsidRPr="008D043F">
              <w:rPr>
                <w:rFonts w:asciiTheme="minorHAnsi" w:eastAsia="Calibri" w:hAnsiTheme="minorHAnsi" w:cstheme="minorHAnsi"/>
                <w:sz w:val="18"/>
                <w:szCs w:val="18"/>
                <w:lang w:val="hr-HR"/>
              </w:rPr>
              <w:t xml:space="preserve">Izmijenjen </w:t>
            </w:r>
            <w:r w:rsidRPr="008D043F">
              <w:rPr>
                <w:rFonts w:asciiTheme="minorHAnsi" w:eastAsia="MS PGothic" w:hAnsiTheme="minorHAnsi" w:cstheme="minorHAnsi"/>
                <w:color w:val="000000"/>
                <w:sz w:val="18"/>
                <w:szCs w:val="18"/>
                <w:lang w:val="hr-HR" w:eastAsia="en-US"/>
              </w:rPr>
              <w:t xml:space="preserve">član 5. Pravila o postupku dodjele koncesije (studija ekonomske  opravdanosti mora sadržati elemente kataloga kriterija)  </w:t>
            </w:r>
          </w:p>
          <w:p w14:paraId="53A94C5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Kantonima preporučeno </w:t>
            </w:r>
            <w:r w:rsidRPr="008D043F">
              <w:rPr>
                <w:rFonts w:asciiTheme="minorHAnsi" w:eastAsia="MS PGothic" w:hAnsiTheme="minorHAnsi" w:cstheme="minorHAnsi"/>
                <w:color w:val="000000"/>
                <w:sz w:val="18"/>
                <w:szCs w:val="18"/>
                <w:lang w:val="hr-HR" w:eastAsia="en-US"/>
              </w:rPr>
              <w:t xml:space="preserve">korištenje </w:t>
            </w:r>
            <w:r w:rsidRPr="008D043F">
              <w:rPr>
                <w:rFonts w:asciiTheme="minorHAnsi" w:eastAsia="Calibri" w:hAnsiTheme="minorHAnsi" w:cstheme="minorHAnsi"/>
                <w:sz w:val="18"/>
                <w:szCs w:val="18"/>
                <w:lang w:val="hr-HR"/>
              </w:rPr>
              <w:t xml:space="preserve">kataloga kriterija    </w:t>
            </w:r>
            <w:r w:rsidRPr="008D043F">
              <w:rPr>
                <w:rFonts w:asciiTheme="minorHAnsi" w:eastAsia="MS PGothic" w:hAnsiTheme="minorHAnsi" w:cstheme="minorHAnsi"/>
                <w:color w:val="000000"/>
                <w:sz w:val="18"/>
                <w:szCs w:val="18"/>
                <w:lang w:val="hr-HR" w:eastAsia="en-US"/>
              </w:rPr>
              <w:t>kao alata i pomoći za kantonalne organe koji izdaju upravne akte za izgradnju</w:t>
            </w:r>
            <w:r w:rsidRPr="008D043F">
              <w:rPr>
                <w:rFonts w:asciiTheme="minorHAnsi" w:eastAsia="Calibri" w:hAnsiTheme="minorHAnsi" w:cstheme="minorHAnsi"/>
                <w:sz w:val="18"/>
                <w:szCs w:val="18"/>
                <w:lang w:val="hr-HR"/>
              </w:rPr>
              <w:t xml:space="preserve">  (2024)  </w:t>
            </w:r>
          </w:p>
        </w:tc>
      </w:tr>
      <w:tr w:rsidR="00B24264" w:rsidRPr="008D043F" w14:paraId="53A90635" w14:textId="77777777" w:rsidTr="00270082">
        <w:trPr>
          <w:trHeight w:val="483"/>
        </w:trPr>
        <w:tc>
          <w:tcPr>
            <w:tcW w:w="658" w:type="pct"/>
            <w:vMerge/>
            <w:shd w:val="clear" w:color="auto" w:fill="D9D9D9" w:themeFill="background1" w:themeFillShade="D9"/>
            <w:vAlign w:val="center"/>
            <w:hideMark/>
          </w:tcPr>
          <w:p w14:paraId="1A82566C"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153A3C23"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57" w:type="pct"/>
            <w:shd w:val="clear" w:color="auto" w:fill="D9D9D9" w:themeFill="background1" w:themeFillShade="D9"/>
            <w:tcMar>
              <w:top w:w="0" w:type="dxa"/>
              <w:left w:w="108" w:type="dxa"/>
              <w:bottom w:w="0" w:type="dxa"/>
              <w:right w:w="108" w:type="dxa"/>
            </w:tcMar>
            <w:vAlign w:val="center"/>
            <w:hideMark/>
          </w:tcPr>
          <w:p w14:paraId="7621C874"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hideMark/>
          </w:tcPr>
          <w:p w14:paraId="0913FDC2"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hideMark/>
          </w:tcPr>
          <w:p w14:paraId="5EFAB971"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0956CE8D" w14:textId="77777777" w:rsidTr="00270082">
        <w:trPr>
          <w:trHeight w:val="287"/>
        </w:trPr>
        <w:tc>
          <w:tcPr>
            <w:tcW w:w="658" w:type="pct"/>
            <w:vMerge/>
            <w:shd w:val="clear" w:color="auto" w:fill="D9D9D9" w:themeFill="background1" w:themeFillShade="D9"/>
            <w:vAlign w:val="center"/>
            <w:hideMark/>
          </w:tcPr>
          <w:p w14:paraId="165FF726"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7A9922C0"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5FD7178F" w14:textId="79B03045"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9</w:t>
            </w:r>
          </w:p>
        </w:tc>
        <w:tc>
          <w:tcPr>
            <w:tcW w:w="1119" w:type="pct"/>
            <w:tcMar>
              <w:top w:w="0" w:type="dxa"/>
              <w:left w:w="108" w:type="dxa"/>
              <w:bottom w:w="0" w:type="dxa"/>
              <w:right w:w="108" w:type="dxa"/>
            </w:tcMar>
            <w:vAlign w:val="center"/>
          </w:tcPr>
          <w:p w14:paraId="59AFB3DF" w14:textId="59F3805C"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90" w:type="pct"/>
            <w:tcMar>
              <w:top w:w="0" w:type="dxa"/>
              <w:left w:w="108" w:type="dxa"/>
              <w:bottom w:w="0" w:type="dxa"/>
              <w:right w:w="108" w:type="dxa"/>
            </w:tcMar>
            <w:vAlign w:val="center"/>
          </w:tcPr>
          <w:p w14:paraId="44945392" w14:textId="4E690A38"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9</w:t>
            </w:r>
          </w:p>
        </w:tc>
      </w:tr>
    </w:tbl>
    <w:p w14:paraId="623EA7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5"/>
        <w:gridCol w:w="2449"/>
        <w:gridCol w:w="3317"/>
        <w:gridCol w:w="3172"/>
        <w:gridCol w:w="3371"/>
      </w:tblGrid>
      <w:tr w:rsidR="00CC447D" w:rsidRPr="008D043F" w14:paraId="54DE1E8D" w14:textId="77777777" w:rsidTr="00270082">
        <w:trPr>
          <w:trHeight w:val="384"/>
        </w:trPr>
        <w:tc>
          <w:tcPr>
            <w:tcW w:w="658" w:type="pct"/>
            <w:vMerge w:val="restart"/>
            <w:shd w:val="clear" w:color="auto" w:fill="D9D9D9" w:themeFill="background1" w:themeFillShade="D9"/>
            <w:tcMar>
              <w:top w:w="0" w:type="dxa"/>
              <w:left w:w="108" w:type="dxa"/>
              <w:bottom w:w="0" w:type="dxa"/>
              <w:right w:w="108" w:type="dxa"/>
            </w:tcMar>
            <w:vAlign w:val="center"/>
          </w:tcPr>
          <w:p w14:paraId="18B74BBF"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3. Prioritet</w:t>
            </w:r>
          </w:p>
          <w:p w14:paraId="4AE198A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4BAB3130" w14:textId="53E5F668" w:rsidR="00CC447D" w:rsidRPr="008D043F" w:rsidRDefault="00B646DA"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w:t>
            </w:r>
            <w:r w:rsidR="00D50837" w:rsidRPr="008D043F">
              <w:rPr>
                <w:rFonts w:asciiTheme="minorHAnsi" w:hAnsiTheme="minorHAnsi" w:cstheme="minorHAnsi"/>
                <w:b/>
                <w:sz w:val="18"/>
                <w:szCs w:val="18"/>
                <w:lang w:val="hr-HR"/>
              </w:rPr>
              <w:t>nje</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dovoljnih količina vode za piće i njene dostupnosti za potrebe javnog vodosnabdijevanja   </w:t>
            </w:r>
          </w:p>
        </w:tc>
        <w:tc>
          <w:tcPr>
            <w:tcW w:w="1170" w:type="pct"/>
            <w:shd w:val="clear" w:color="auto" w:fill="D9D9D9" w:themeFill="background1" w:themeFillShade="D9"/>
            <w:tcMar>
              <w:top w:w="0" w:type="dxa"/>
              <w:left w:w="108" w:type="dxa"/>
              <w:bottom w:w="0" w:type="dxa"/>
              <w:right w:w="108" w:type="dxa"/>
            </w:tcMar>
            <w:vAlign w:val="center"/>
          </w:tcPr>
          <w:p w14:paraId="018AE07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19" w:type="pct"/>
            <w:shd w:val="clear" w:color="auto" w:fill="D9D9D9" w:themeFill="background1" w:themeFillShade="D9"/>
            <w:tcMar>
              <w:top w:w="0" w:type="dxa"/>
              <w:left w:w="108" w:type="dxa"/>
              <w:bottom w:w="0" w:type="dxa"/>
              <w:right w:w="108" w:type="dxa"/>
            </w:tcMar>
            <w:vAlign w:val="center"/>
          </w:tcPr>
          <w:p w14:paraId="47D13F5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89" w:type="pct"/>
            <w:shd w:val="clear" w:color="auto" w:fill="D9D9D9" w:themeFill="background1" w:themeFillShade="D9"/>
            <w:tcMar>
              <w:top w:w="0" w:type="dxa"/>
              <w:left w:w="108" w:type="dxa"/>
              <w:bottom w:w="0" w:type="dxa"/>
              <w:right w:w="108" w:type="dxa"/>
            </w:tcMar>
            <w:vAlign w:val="center"/>
          </w:tcPr>
          <w:p w14:paraId="4178DDB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8A7B7A" w:rsidRPr="008D043F" w14:paraId="01A05D33" w14:textId="77777777" w:rsidTr="00270082">
        <w:trPr>
          <w:trHeight w:val="287"/>
        </w:trPr>
        <w:tc>
          <w:tcPr>
            <w:tcW w:w="658" w:type="pct"/>
            <w:vMerge/>
            <w:shd w:val="clear" w:color="auto" w:fill="D9D9D9" w:themeFill="background1" w:themeFillShade="D9"/>
            <w:vAlign w:val="center"/>
            <w:hideMark/>
          </w:tcPr>
          <w:p w14:paraId="6846F118"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49C18D0"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70" w:type="pct"/>
            <w:tcMar>
              <w:top w:w="0" w:type="dxa"/>
              <w:left w:w="108" w:type="dxa"/>
              <w:bottom w:w="0" w:type="dxa"/>
              <w:right w:w="108" w:type="dxa"/>
            </w:tcMar>
          </w:tcPr>
          <w:p w14:paraId="73709709"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i faza provedbe tehničko-operativnog segmenta reforme sektora vodnih usluga u svim JLS-ovima</w:t>
            </w:r>
          </w:p>
        </w:tc>
        <w:tc>
          <w:tcPr>
            <w:tcW w:w="1119" w:type="pct"/>
            <w:tcMar>
              <w:top w:w="0" w:type="dxa"/>
              <w:left w:w="108" w:type="dxa"/>
              <w:bottom w:w="0" w:type="dxa"/>
              <w:right w:w="108" w:type="dxa"/>
            </w:tcMar>
          </w:tcPr>
          <w:p w14:paraId="415F2C4E"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četak faze planiranja za sve JLS</w:t>
            </w:r>
            <w:r w:rsidR="000D22C7" w:rsidRPr="008D043F">
              <w:rPr>
                <w:rFonts w:asciiTheme="minorHAnsi" w:hAnsiTheme="minorHAnsi" w:cstheme="minorHAnsi"/>
                <w:sz w:val="18"/>
                <w:szCs w:val="18"/>
                <w:lang w:val="hr-HR"/>
              </w:rPr>
              <w:t>-</w:t>
            </w:r>
            <w:r w:rsidR="00C634D6" w:rsidRPr="008D043F">
              <w:rPr>
                <w:rFonts w:asciiTheme="minorHAnsi" w:hAnsiTheme="minorHAnsi" w:cstheme="minorHAnsi"/>
                <w:sz w:val="18"/>
                <w:szCs w:val="18"/>
                <w:lang w:val="hr-HR"/>
              </w:rPr>
              <w:t>ov</w:t>
            </w:r>
            <w:r w:rsidR="00B646DA" w:rsidRPr="008D043F">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p>
          <w:p w14:paraId="7B3385DF" w14:textId="77777777" w:rsidR="008A7B7A" w:rsidRPr="008D043F" w:rsidRDefault="008A7B7A" w:rsidP="0068355A">
            <w:pPr>
              <w:pStyle w:val="ListParagraph"/>
              <w:numPr>
                <w:ilvl w:val="0"/>
                <w:numId w:val="4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02A3BE8A" w14:textId="77777777" w:rsidR="008A7B7A" w:rsidRPr="008D043F" w:rsidRDefault="008A7B7A" w:rsidP="0068355A">
            <w:pPr>
              <w:pStyle w:val="ListParagraph"/>
              <w:numPr>
                <w:ilvl w:val="0"/>
                <w:numId w:val="48"/>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gled sektora vodnih usluga u BiH“ </w:t>
            </w:r>
          </w:p>
          <w:p w14:paraId="5ED177CB" w14:textId="77777777" w:rsidR="008A7B7A" w:rsidRPr="008D043F" w:rsidRDefault="008A7B7A" w:rsidP="0068355A">
            <w:pPr>
              <w:pStyle w:val="ListParagraph"/>
              <w:numPr>
                <w:ilvl w:val="0"/>
                <w:numId w:val="48"/>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Uredba o metodologiji utvrđivanja najniže osnovne cijene vodnih usluga u </w:t>
            </w:r>
            <w:r w:rsidR="00B646DA" w:rsidRPr="008D043F">
              <w:rPr>
                <w:rFonts w:asciiTheme="minorHAnsi" w:hAnsiTheme="minorHAnsi" w:cstheme="minorHAnsi"/>
                <w:sz w:val="18"/>
                <w:szCs w:val="18"/>
                <w:lang w:val="hr-HR" w:bidi="en-US"/>
              </w:rPr>
              <w:t>Federaciji BiH</w:t>
            </w:r>
          </w:p>
          <w:p w14:paraId="24ED816A" w14:textId="77777777" w:rsidR="008A7B7A" w:rsidRPr="008D043F" w:rsidRDefault="008A7B7A"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w:t>
            </w:r>
            <w:r w:rsidR="00B646DA"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vodnih usluga u </w:t>
            </w:r>
            <w:r w:rsidR="00B646DA" w:rsidRPr="008D043F">
              <w:rPr>
                <w:rFonts w:asciiTheme="minorHAnsi" w:hAnsiTheme="minorHAnsi" w:cstheme="minorHAnsi"/>
                <w:sz w:val="18"/>
                <w:szCs w:val="18"/>
                <w:lang w:val="hr-HR" w:bidi="en-US"/>
              </w:rPr>
              <w:t>Federaciji BiH</w:t>
            </w:r>
            <w:r w:rsidR="00B646D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inansijske i tehničke podrške</w:t>
            </w:r>
          </w:p>
        </w:tc>
        <w:tc>
          <w:tcPr>
            <w:tcW w:w="1189" w:type="pct"/>
            <w:tcMar>
              <w:top w:w="0" w:type="dxa"/>
              <w:left w:w="108" w:type="dxa"/>
              <w:bottom w:w="0" w:type="dxa"/>
              <w:right w:w="108" w:type="dxa"/>
            </w:tcMar>
          </w:tcPr>
          <w:p w14:paraId="468A81BF"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en u cijelosti tehničko-operativni  segment reforme sektora vodnih usluga u svim JLS-ovima.   </w:t>
            </w:r>
          </w:p>
          <w:p w14:paraId="4AA045BE" w14:textId="77777777" w:rsidR="008A7B7A" w:rsidRPr="008D043F" w:rsidRDefault="008A7B7A" w:rsidP="0068355A">
            <w:pPr>
              <w:spacing w:line="276" w:lineRule="auto"/>
              <w:rPr>
                <w:rFonts w:asciiTheme="minorHAnsi" w:hAnsiTheme="minorHAnsi" w:cstheme="minorHAnsi"/>
                <w:sz w:val="18"/>
                <w:szCs w:val="18"/>
                <w:lang w:val="hr-HR"/>
              </w:rPr>
            </w:pPr>
          </w:p>
        </w:tc>
      </w:tr>
      <w:tr w:rsidR="008A7B7A" w:rsidRPr="008D043F" w14:paraId="163A9C08" w14:textId="77777777" w:rsidTr="00270082">
        <w:trPr>
          <w:trHeight w:val="287"/>
        </w:trPr>
        <w:tc>
          <w:tcPr>
            <w:tcW w:w="658" w:type="pct"/>
            <w:vMerge/>
            <w:shd w:val="clear" w:color="auto" w:fill="D9D9D9" w:themeFill="background1" w:themeFillShade="D9"/>
            <w:vAlign w:val="center"/>
          </w:tcPr>
          <w:p w14:paraId="00241279"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2E54E21"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70" w:type="pct"/>
            <w:tcMar>
              <w:top w:w="0" w:type="dxa"/>
              <w:left w:w="108" w:type="dxa"/>
              <w:bottom w:w="0" w:type="dxa"/>
              <w:right w:w="108" w:type="dxa"/>
            </w:tcMar>
          </w:tcPr>
          <w:p w14:paraId="31F3005F"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i faza provedbe zakonodavno-institucionalnog segmenta reforme sektora vodnih usluga u svim JLS-ovima    </w:t>
            </w:r>
          </w:p>
        </w:tc>
        <w:tc>
          <w:tcPr>
            <w:tcW w:w="1119" w:type="pct"/>
            <w:tcMar>
              <w:top w:w="0" w:type="dxa"/>
              <w:left w:w="108" w:type="dxa"/>
              <w:bottom w:w="0" w:type="dxa"/>
              <w:right w:w="108" w:type="dxa"/>
            </w:tcMar>
          </w:tcPr>
          <w:p w14:paraId="52620950"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četak faze planiranja za sve JLS</w:t>
            </w:r>
            <w:r w:rsidR="000D22C7" w:rsidRPr="008D043F">
              <w:rPr>
                <w:rFonts w:asciiTheme="minorHAnsi" w:hAnsiTheme="minorHAnsi" w:cstheme="minorHAnsi"/>
                <w:sz w:val="18"/>
                <w:szCs w:val="18"/>
                <w:lang w:val="hr-HR"/>
              </w:rPr>
              <w:t>-</w:t>
            </w:r>
            <w:r w:rsidR="00C634D6" w:rsidRPr="008D043F">
              <w:rPr>
                <w:rFonts w:asciiTheme="minorHAnsi" w:hAnsiTheme="minorHAnsi" w:cstheme="minorHAnsi"/>
                <w:sz w:val="18"/>
                <w:szCs w:val="18"/>
                <w:lang w:val="hr-HR"/>
              </w:rPr>
              <w:t>ov</w:t>
            </w:r>
            <w:r w:rsidR="00B646DA" w:rsidRPr="008D043F">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p>
          <w:p w14:paraId="160C22DF" w14:textId="77777777" w:rsidR="008A7B7A" w:rsidRPr="008D043F" w:rsidRDefault="008A7B7A" w:rsidP="0068355A">
            <w:pPr>
              <w:pStyle w:val="ListParagraph"/>
              <w:numPr>
                <w:ilvl w:val="0"/>
                <w:numId w:val="4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6AA2928F" w14:textId="77777777" w:rsidR="008A7B7A" w:rsidRPr="008D043F" w:rsidRDefault="008A7B7A"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regled sektora vodnih usluga u BiH“.</w:t>
            </w:r>
          </w:p>
          <w:p w14:paraId="79DD7813" w14:textId="77777777" w:rsidR="008A7B7A" w:rsidRPr="008D043F" w:rsidRDefault="008A7B7A"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redba o metodologiji utvrđivanja najniže osnovne cijene vodnih usluga u </w:t>
            </w:r>
            <w:r w:rsidR="00B646DA" w:rsidRPr="008D043F">
              <w:rPr>
                <w:rFonts w:asciiTheme="minorHAnsi" w:hAnsiTheme="minorHAnsi" w:cstheme="minorHAnsi"/>
                <w:sz w:val="18"/>
                <w:szCs w:val="18"/>
                <w:lang w:val="hr-HR" w:bidi="en-US"/>
              </w:rPr>
              <w:t>Federaciji BiH</w:t>
            </w:r>
          </w:p>
          <w:p w14:paraId="405461F8" w14:textId="77777777" w:rsidR="008A7B7A" w:rsidRPr="008D043F" w:rsidRDefault="008A7B7A"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w:t>
            </w:r>
            <w:r w:rsidR="00B646DA"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vodnih usluga u </w:t>
            </w:r>
            <w:r w:rsidR="00B646DA" w:rsidRPr="008D043F">
              <w:rPr>
                <w:rFonts w:asciiTheme="minorHAnsi" w:hAnsiTheme="minorHAnsi" w:cstheme="minorHAnsi"/>
                <w:sz w:val="18"/>
                <w:szCs w:val="18"/>
                <w:lang w:val="hr-HR" w:bidi="en-US"/>
              </w:rPr>
              <w:t>Federaciji BiH</w:t>
            </w:r>
            <w:r w:rsidR="00B646DA" w:rsidRPr="008D043F">
              <w:rPr>
                <w:rFonts w:asciiTheme="minorHAnsi" w:hAnsiTheme="minorHAnsi" w:cstheme="minorHAnsi"/>
                <w:sz w:val="18"/>
                <w:szCs w:val="18"/>
                <w:lang w:val="hr-HR"/>
              </w:rPr>
              <w:t xml:space="preserve"> ‒ </w:t>
            </w:r>
            <w:r w:rsidRPr="008D043F">
              <w:rPr>
                <w:rFonts w:asciiTheme="minorHAnsi" w:hAnsiTheme="minorHAnsi" w:cstheme="minorHAnsi"/>
                <w:sz w:val="18"/>
                <w:szCs w:val="18"/>
                <w:lang w:val="hr-HR"/>
              </w:rPr>
              <w:t>finansijske i tehničke podrške</w:t>
            </w:r>
          </w:p>
        </w:tc>
        <w:tc>
          <w:tcPr>
            <w:tcW w:w="1189" w:type="pct"/>
            <w:tcMar>
              <w:top w:w="0" w:type="dxa"/>
              <w:left w:w="108" w:type="dxa"/>
              <w:bottom w:w="0" w:type="dxa"/>
              <w:right w:w="108" w:type="dxa"/>
            </w:tcMar>
          </w:tcPr>
          <w:p w14:paraId="003F44AF"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en u cijelosti zakonodavno-institucionalni segment reforme sektora vodnih usluga u svim JLS-ovima      </w:t>
            </w:r>
          </w:p>
        </w:tc>
      </w:tr>
      <w:tr w:rsidR="00CC447D" w:rsidRPr="008D043F" w14:paraId="23866D39" w14:textId="77777777" w:rsidTr="00270082">
        <w:trPr>
          <w:trHeight w:val="287"/>
        </w:trPr>
        <w:tc>
          <w:tcPr>
            <w:tcW w:w="658" w:type="pct"/>
            <w:vMerge/>
            <w:shd w:val="clear" w:color="auto" w:fill="D9D9D9" w:themeFill="background1" w:themeFillShade="D9"/>
            <w:vAlign w:val="center"/>
            <w:hideMark/>
          </w:tcPr>
          <w:p w14:paraId="6180AA0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008F0C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70" w:type="pct"/>
            <w:shd w:val="clear" w:color="auto" w:fill="D9D9D9" w:themeFill="background1" w:themeFillShade="D9"/>
            <w:tcMar>
              <w:top w:w="0" w:type="dxa"/>
              <w:left w:w="108" w:type="dxa"/>
              <w:bottom w:w="0" w:type="dxa"/>
              <w:right w:w="108" w:type="dxa"/>
            </w:tcMar>
            <w:vAlign w:val="center"/>
          </w:tcPr>
          <w:p w14:paraId="1209BA7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tcPr>
          <w:p w14:paraId="1A44301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89" w:type="pct"/>
            <w:shd w:val="clear" w:color="auto" w:fill="D9D9D9" w:themeFill="background1" w:themeFillShade="D9"/>
            <w:tcMar>
              <w:top w:w="0" w:type="dxa"/>
              <w:left w:w="108" w:type="dxa"/>
              <w:bottom w:w="0" w:type="dxa"/>
              <w:right w:w="108" w:type="dxa"/>
            </w:tcMar>
            <w:vAlign w:val="center"/>
          </w:tcPr>
          <w:p w14:paraId="44F5C4A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1763B006" w14:textId="77777777" w:rsidTr="00270082">
        <w:trPr>
          <w:trHeight w:val="287"/>
        </w:trPr>
        <w:tc>
          <w:tcPr>
            <w:tcW w:w="658" w:type="pct"/>
            <w:vMerge/>
            <w:shd w:val="clear" w:color="auto" w:fill="D9D9D9" w:themeFill="background1" w:themeFillShade="D9"/>
            <w:vAlign w:val="center"/>
          </w:tcPr>
          <w:p w14:paraId="7718F7C6"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3E65F7E"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70" w:type="pct"/>
            <w:tcMar>
              <w:top w:w="0" w:type="dxa"/>
              <w:left w:w="108" w:type="dxa"/>
              <w:bottom w:w="0" w:type="dxa"/>
              <w:right w:w="108" w:type="dxa"/>
            </w:tcMar>
            <w:vAlign w:val="center"/>
          </w:tcPr>
          <w:p w14:paraId="07EA224B" w14:textId="04C32DBA"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6</w:t>
            </w:r>
          </w:p>
        </w:tc>
        <w:tc>
          <w:tcPr>
            <w:tcW w:w="1119" w:type="pct"/>
            <w:tcMar>
              <w:top w:w="0" w:type="dxa"/>
              <w:left w:w="108" w:type="dxa"/>
              <w:bottom w:w="0" w:type="dxa"/>
              <w:right w:w="108" w:type="dxa"/>
            </w:tcMar>
            <w:vAlign w:val="center"/>
          </w:tcPr>
          <w:p w14:paraId="3C324F98" w14:textId="67BEF266"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6,3</w:t>
            </w:r>
          </w:p>
        </w:tc>
        <w:tc>
          <w:tcPr>
            <w:tcW w:w="1189" w:type="pct"/>
            <w:tcMar>
              <w:top w:w="0" w:type="dxa"/>
              <w:left w:w="108" w:type="dxa"/>
              <w:bottom w:w="0" w:type="dxa"/>
              <w:right w:w="108" w:type="dxa"/>
            </w:tcMar>
            <w:vAlign w:val="center"/>
          </w:tcPr>
          <w:p w14:paraId="71244478" w14:textId="20C6B3CD"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3</w:t>
            </w:r>
          </w:p>
        </w:tc>
      </w:tr>
    </w:tbl>
    <w:p w14:paraId="6664968B"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2"/>
        <w:gridCol w:w="3291"/>
        <w:gridCol w:w="3150"/>
        <w:gridCol w:w="3350"/>
      </w:tblGrid>
      <w:tr w:rsidR="00CC447D" w:rsidRPr="008D043F" w14:paraId="71B8F416"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3BF02D7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lastRenderedPageBreak/>
              <w:t>1.3.1. Mjera</w:t>
            </w:r>
          </w:p>
        </w:tc>
        <w:tc>
          <w:tcPr>
            <w:tcW w:w="864" w:type="pct"/>
            <w:vMerge w:val="restart"/>
            <w:tcMar>
              <w:top w:w="0" w:type="dxa"/>
              <w:left w:w="108" w:type="dxa"/>
              <w:bottom w:w="0" w:type="dxa"/>
              <w:right w:w="108" w:type="dxa"/>
            </w:tcMar>
            <w:vAlign w:val="center"/>
          </w:tcPr>
          <w:p w14:paraId="080CCEF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azvoj sistema vodosnabdijevanja s optimalnim rješenjima za JLS</w:t>
            </w:r>
            <w:r w:rsidR="00B646DA"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ove, efikasnom distributivnom mrežom  i zdravstveno ispravnom vodom za piće</w:t>
            </w:r>
          </w:p>
        </w:tc>
        <w:tc>
          <w:tcPr>
            <w:tcW w:w="1169" w:type="pct"/>
            <w:shd w:val="clear" w:color="auto" w:fill="D9D9D9" w:themeFill="background1" w:themeFillShade="D9"/>
            <w:tcMar>
              <w:top w:w="0" w:type="dxa"/>
              <w:left w:w="108" w:type="dxa"/>
              <w:bottom w:w="0" w:type="dxa"/>
              <w:right w:w="108" w:type="dxa"/>
            </w:tcMar>
            <w:vAlign w:val="center"/>
            <w:hideMark/>
          </w:tcPr>
          <w:p w14:paraId="6E6D0EC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68DBFC5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5A6BB98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12A7EC4D" w14:textId="77777777" w:rsidTr="00270082">
        <w:trPr>
          <w:trHeight w:val="287"/>
        </w:trPr>
        <w:tc>
          <w:tcPr>
            <w:tcW w:w="658" w:type="pct"/>
            <w:vMerge/>
            <w:shd w:val="clear" w:color="auto" w:fill="D9D9D9" w:themeFill="background1" w:themeFillShade="D9"/>
            <w:vAlign w:val="center"/>
          </w:tcPr>
          <w:p w14:paraId="5F78E8DA"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C89CC96"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0D7A64B9"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 Broj JKP-ova s izrađenim Planovima  smanjenja i/ili kontrole neprihodovane vode (u okviru poslovnih planova, a u skladu s Uredbom o metodologiji utvrđivanja najniže osnovne cijene vodnih usluga u Federaciji BiH</w:t>
            </w:r>
          </w:p>
        </w:tc>
        <w:tc>
          <w:tcPr>
            <w:tcW w:w="1119" w:type="pct"/>
            <w:tcMar>
              <w:top w:w="0" w:type="dxa"/>
              <w:left w:w="108" w:type="dxa"/>
              <w:bottom w:w="0" w:type="dxa"/>
              <w:right w:w="108" w:type="dxa"/>
            </w:tcMar>
            <w:vAlign w:val="center"/>
          </w:tcPr>
          <w:p w14:paraId="2B76B299" w14:textId="77777777" w:rsidR="00D242CA" w:rsidRPr="008D043F" w:rsidRDefault="00D242CA" w:rsidP="0068355A">
            <w:pPr>
              <w:numPr>
                <w:ilvl w:val="0"/>
                <w:numId w:val="94"/>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su dostupni podaci o broju JKP-ova koji izrađuju i realiziraju Planove smanjenja stope neprihodovane vode koja iznosi: </w:t>
            </w:r>
          </w:p>
          <w:p w14:paraId="03AE6390" w14:textId="77777777" w:rsidR="00D242CA" w:rsidRPr="008D043F" w:rsidRDefault="00D242CA" w:rsidP="0068355A">
            <w:pPr>
              <w:numPr>
                <w:ilvl w:val="0"/>
                <w:numId w:val="94"/>
              </w:numPr>
              <w:spacing w:before="40" w:after="40" w:line="276" w:lineRule="auto"/>
              <w:ind w:left="64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vodnom području rijeke. Save 16‒88%, prosječno 65%, </w:t>
            </w:r>
          </w:p>
          <w:p w14:paraId="542E45D5" w14:textId="77777777" w:rsidR="00D242CA" w:rsidRPr="008D043F" w:rsidRDefault="00D242CA" w:rsidP="0068355A">
            <w:pPr>
              <w:numPr>
                <w:ilvl w:val="0"/>
                <w:numId w:val="94"/>
              </w:numPr>
              <w:spacing w:before="40" w:after="40" w:line="276" w:lineRule="auto"/>
              <w:ind w:left="64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 vodnom području Jadranskog mora 23‒72%, prosječno 46,11%</w:t>
            </w:r>
          </w:p>
          <w:p w14:paraId="0E39D0E7"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KP-ovi nisu počeli s izradom Planova u okviru poslovnih planova, a u skladu s Uredbom o metodologiji utvrđivanja najniže osnovne cijene vodnih usluga u </w:t>
            </w:r>
            <w:r w:rsidRPr="008D043F">
              <w:rPr>
                <w:rFonts w:asciiTheme="minorHAnsi" w:hAnsiTheme="minorHAnsi" w:cstheme="minorHAnsi"/>
                <w:sz w:val="18"/>
                <w:szCs w:val="18"/>
                <w:lang w:val="hr-HR"/>
              </w:rPr>
              <w:t>Federaciji BiH)</w:t>
            </w:r>
          </w:p>
        </w:tc>
        <w:tc>
          <w:tcPr>
            <w:tcW w:w="1190" w:type="pct"/>
            <w:vAlign w:val="center"/>
          </w:tcPr>
          <w:p w14:paraId="5B0FDD32" w14:textId="77777777" w:rsidR="00D242CA" w:rsidRPr="008D043F" w:rsidRDefault="00D242CA" w:rsidP="0068355A">
            <w:pPr>
              <w:spacing w:before="40" w:after="40"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Svi JKP-ovi na teritoriji Federacije BiH imaju izrađene Planove smanjenja i/ili kontrole neprihodovane vode, u okviru poslovnih planova, a u skladu s Uredbom o metodologiji utvrđivanja najniže osnovne cijene vodnih usluga u Federaciji BiH) (2025)</w:t>
            </w:r>
          </w:p>
          <w:p w14:paraId="0AA5B89C" w14:textId="77777777" w:rsidR="00D242CA" w:rsidRPr="008D043F" w:rsidRDefault="00D242CA" w:rsidP="0068355A">
            <w:pPr>
              <w:spacing w:line="276" w:lineRule="auto"/>
              <w:ind w:left="170"/>
              <w:rPr>
                <w:rFonts w:asciiTheme="minorHAnsi" w:hAnsiTheme="minorHAnsi" w:cstheme="minorHAnsi"/>
                <w:sz w:val="18"/>
                <w:szCs w:val="18"/>
                <w:lang w:val="hr-HR"/>
              </w:rPr>
            </w:pPr>
          </w:p>
        </w:tc>
      </w:tr>
      <w:tr w:rsidR="00D242CA" w:rsidRPr="008D043F" w14:paraId="3CD623EB" w14:textId="77777777" w:rsidTr="00270082">
        <w:trPr>
          <w:trHeight w:val="287"/>
        </w:trPr>
        <w:tc>
          <w:tcPr>
            <w:tcW w:w="658" w:type="pct"/>
            <w:vMerge/>
            <w:shd w:val="clear" w:color="auto" w:fill="D9D9D9" w:themeFill="background1" w:themeFillShade="D9"/>
            <w:vAlign w:val="center"/>
          </w:tcPr>
          <w:p w14:paraId="4F20FF38"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FEBD87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FFFFFF" w:themeFill="background1"/>
            <w:tcMar>
              <w:top w:w="0" w:type="dxa"/>
              <w:left w:w="108" w:type="dxa"/>
              <w:bottom w:w="0" w:type="dxa"/>
              <w:right w:w="108" w:type="dxa"/>
            </w:tcMar>
            <w:vAlign w:val="center"/>
          </w:tcPr>
          <w:p w14:paraId="55DD28BF"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a2) Stepen izvršenih infrastrukturnih radova i administrativnih aktivnosti u svrhu smanjenja stope       neprihodovane vode u svakom JKP-u</w:t>
            </w:r>
          </w:p>
        </w:tc>
        <w:tc>
          <w:tcPr>
            <w:tcW w:w="1119" w:type="pct"/>
            <w:shd w:val="clear" w:color="auto" w:fill="FFFFFF" w:themeFill="background1"/>
            <w:tcMar>
              <w:top w:w="0" w:type="dxa"/>
              <w:left w:w="108" w:type="dxa"/>
              <w:bottom w:w="0" w:type="dxa"/>
              <w:right w:w="108" w:type="dxa"/>
            </w:tcMar>
            <w:vAlign w:val="center"/>
          </w:tcPr>
          <w:p w14:paraId="20711276" w14:textId="77777777" w:rsidR="00D242CA" w:rsidRPr="008D043F" w:rsidRDefault="00D242C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dostupni podaci    </w:t>
            </w:r>
          </w:p>
          <w:p w14:paraId="2CDE020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90" w:type="pct"/>
            <w:shd w:val="clear" w:color="auto" w:fill="FFFFFF" w:themeFill="background1"/>
            <w:vAlign w:val="center"/>
          </w:tcPr>
          <w:p w14:paraId="56B1E98C" w14:textId="77777777" w:rsidR="002C60CC" w:rsidRPr="008D043F" w:rsidRDefault="00D242CA" w:rsidP="0068355A">
            <w:pPr>
              <w:spacing w:before="40" w:after="40" w:line="276" w:lineRule="auto"/>
              <w:ind w:left="153"/>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svim JKP-ovima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dostignut planirani stepen realizacije Planova</w:t>
            </w:r>
          </w:p>
          <w:p w14:paraId="72B5A05E" w14:textId="050973F3" w:rsidR="00D242CA" w:rsidRPr="008D043F" w:rsidRDefault="00D242CA" w:rsidP="0068355A">
            <w:pPr>
              <w:spacing w:before="40" w:after="40" w:line="276" w:lineRule="auto"/>
              <w:ind w:left="153"/>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Završena sanacija, zamjena i izgradnja  nove infrastrukture, te poboljšano upravljanje neprihodovanom vodom (2023 -2034)</w:t>
            </w:r>
          </w:p>
        </w:tc>
      </w:tr>
      <w:tr w:rsidR="00D242CA" w:rsidRPr="008D043F" w14:paraId="201F13F2" w14:textId="77777777" w:rsidTr="00270082">
        <w:trPr>
          <w:trHeight w:val="287"/>
        </w:trPr>
        <w:tc>
          <w:tcPr>
            <w:tcW w:w="658" w:type="pct"/>
            <w:vMerge/>
            <w:shd w:val="clear" w:color="auto" w:fill="D9D9D9" w:themeFill="background1" w:themeFillShade="D9"/>
            <w:vAlign w:val="center"/>
          </w:tcPr>
          <w:p w14:paraId="7E2CCC41"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7A4CA4F"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FFFFFF" w:themeFill="background1"/>
            <w:tcMar>
              <w:top w:w="0" w:type="dxa"/>
              <w:left w:w="108" w:type="dxa"/>
              <w:bottom w:w="0" w:type="dxa"/>
              <w:right w:w="108" w:type="dxa"/>
            </w:tcMar>
            <w:vAlign w:val="center"/>
          </w:tcPr>
          <w:p w14:paraId="27F1F35F"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1) Broj JLS-ova koji imaju  izrađen Master plan  </w:t>
            </w:r>
          </w:p>
        </w:tc>
        <w:tc>
          <w:tcPr>
            <w:tcW w:w="1119" w:type="pct"/>
            <w:shd w:val="clear" w:color="auto" w:fill="FFFFFF" w:themeFill="background1"/>
            <w:tcMar>
              <w:top w:w="0" w:type="dxa"/>
              <w:left w:w="108" w:type="dxa"/>
              <w:bottom w:w="0" w:type="dxa"/>
              <w:right w:w="108" w:type="dxa"/>
            </w:tcMar>
            <w:vAlign w:val="center"/>
          </w:tcPr>
          <w:p w14:paraId="08123F9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daci nisu dostupni </w:t>
            </w:r>
          </w:p>
        </w:tc>
        <w:tc>
          <w:tcPr>
            <w:tcW w:w="1190" w:type="pct"/>
            <w:shd w:val="clear" w:color="auto" w:fill="FFFFFF" w:themeFill="background1"/>
            <w:vAlign w:val="center"/>
          </w:tcPr>
          <w:p w14:paraId="3F1EEAB6"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bidi="en-US"/>
              </w:rPr>
              <w:t>Svaki  JLS ima izrađen Master plan  vodosnabdijevanja (2023 -2034)</w:t>
            </w:r>
          </w:p>
        </w:tc>
      </w:tr>
      <w:tr w:rsidR="00D242CA" w:rsidRPr="008D043F" w14:paraId="12950C4A" w14:textId="77777777" w:rsidTr="00270082">
        <w:trPr>
          <w:trHeight w:val="287"/>
        </w:trPr>
        <w:tc>
          <w:tcPr>
            <w:tcW w:w="658" w:type="pct"/>
            <w:vMerge/>
            <w:shd w:val="clear" w:color="auto" w:fill="D9D9D9" w:themeFill="background1" w:themeFillShade="D9"/>
            <w:vAlign w:val="center"/>
          </w:tcPr>
          <w:p w14:paraId="634CFDDC"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BB3BDB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FFFFFF" w:themeFill="background1"/>
            <w:tcMar>
              <w:top w:w="0" w:type="dxa"/>
              <w:left w:w="108" w:type="dxa"/>
              <w:bottom w:w="0" w:type="dxa"/>
              <w:right w:w="108" w:type="dxa"/>
            </w:tcMar>
            <w:vAlign w:val="center"/>
          </w:tcPr>
          <w:p w14:paraId="5980B777"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2) Stepen izgrađenosti vodovodnih sistema s optimalnim rješenjima za JLS-ove</w:t>
            </w:r>
          </w:p>
        </w:tc>
        <w:tc>
          <w:tcPr>
            <w:tcW w:w="1119" w:type="pct"/>
            <w:shd w:val="clear" w:color="auto" w:fill="FFFFFF" w:themeFill="background1"/>
            <w:tcMar>
              <w:top w:w="0" w:type="dxa"/>
              <w:left w:w="108" w:type="dxa"/>
              <w:bottom w:w="0" w:type="dxa"/>
              <w:right w:w="108" w:type="dxa"/>
            </w:tcMar>
            <w:vAlign w:val="center"/>
          </w:tcPr>
          <w:p w14:paraId="3A0B48B7"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daci nisu dostupni </w:t>
            </w:r>
            <w:r w:rsidRPr="008D043F">
              <w:rPr>
                <w:rFonts w:asciiTheme="minorHAnsi" w:eastAsia="Calibri" w:hAnsiTheme="minorHAnsi" w:cstheme="minorHAnsi"/>
                <w:b/>
                <w:color w:val="FF0000"/>
                <w:sz w:val="18"/>
                <w:szCs w:val="18"/>
                <w:lang w:val="hr-HR"/>
              </w:rPr>
              <w:t xml:space="preserve"> </w:t>
            </w:r>
          </w:p>
        </w:tc>
        <w:tc>
          <w:tcPr>
            <w:tcW w:w="1190" w:type="pct"/>
            <w:shd w:val="clear" w:color="auto" w:fill="FFFFFF" w:themeFill="background1"/>
            <w:vAlign w:val="center"/>
          </w:tcPr>
          <w:p w14:paraId="5DF17151" w14:textId="77777777" w:rsidR="00D242CA" w:rsidRPr="008D043F" w:rsidRDefault="00D242CA"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vršeno ukrupnjavanje vodovodnih poduzeća (ako se pokazalo opravdano)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ili  proširenje centralnih sistema na suburbana ili ruralna područja, u svim JLS-ovima u kojima je to  predviđeno Master planovima  (2023 -2034)</w:t>
            </w:r>
          </w:p>
        </w:tc>
      </w:tr>
      <w:tr w:rsidR="00CC447D" w:rsidRPr="008D043F" w14:paraId="153C8D0F" w14:textId="77777777" w:rsidTr="00270082">
        <w:trPr>
          <w:trHeight w:val="483"/>
        </w:trPr>
        <w:tc>
          <w:tcPr>
            <w:tcW w:w="658" w:type="pct"/>
            <w:vMerge/>
            <w:shd w:val="clear" w:color="auto" w:fill="D9D9D9" w:themeFill="background1" w:themeFillShade="D9"/>
            <w:vAlign w:val="center"/>
            <w:hideMark/>
          </w:tcPr>
          <w:p w14:paraId="7B0540E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396FB5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2234046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hideMark/>
          </w:tcPr>
          <w:p w14:paraId="4099C32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hideMark/>
          </w:tcPr>
          <w:p w14:paraId="65E1746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150764F7" w14:textId="77777777" w:rsidTr="00270082">
        <w:trPr>
          <w:trHeight w:val="287"/>
        </w:trPr>
        <w:tc>
          <w:tcPr>
            <w:tcW w:w="658" w:type="pct"/>
            <w:vMerge/>
            <w:shd w:val="clear" w:color="auto" w:fill="D9D9D9" w:themeFill="background1" w:themeFillShade="D9"/>
            <w:vAlign w:val="center"/>
            <w:hideMark/>
          </w:tcPr>
          <w:p w14:paraId="4EFC3DE8"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DDFD5BB"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4F1748B7" w14:textId="10131095"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5</w:t>
            </w:r>
          </w:p>
        </w:tc>
        <w:tc>
          <w:tcPr>
            <w:tcW w:w="1119" w:type="pct"/>
            <w:tcMar>
              <w:top w:w="0" w:type="dxa"/>
              <w:left w:w="108" w:type="dxa"/>
              <w:bottom w:w="0" w:type="dxa"/>
              <w:right w:w="108" w:type="dxa"/>
            </w:tcMar>
            <w:vAlign w:val="center"/>
          </w:tcPr>
          <w:p w14:paraId="4B4D6FE5" w14:textId="4CE2B924"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6,3</w:t>
            </w:r>
          </w:p>
        </w:tc>
        <w:tc>
          <w:tcPr>
            <w:tcW w:w="1190" w:type="pct"/>
            <w:tcMar>
              <w:top w:w="0" w:type="dxa"/>
              <w:left w:w="108" w:type="dxa"/>
              <w:bottom w:w="0" w:type="dxa"/>
              <w:right w:w="108" w:type="dxa"/>
            </w:tcMar>
            <w:vAlign w:val="center"/>
          </w:tcPr>
          <w:p w14:paraId="74CA6EBE" w14:textId="70740F52"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2,9</w:t>
            </w:r>
          </w:p>
        </w:tc>
      </w:tr>
      <w:tr w:rsidR="00CC447D" w:rsidRPr="008D043F" w14:paraId="66061F73"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57B9079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1.3.2. Mjera</w:t>
            </w:r>
          </w:p>
        </w:tc>
        <w:tc>
          <w:tcPr>
            <w:tcW w:w="864" w:type="pct"/>
            <w:vMerge w:val="restart"/>
            <w:tcMar>
              <w:top w:w="0" w:type="dxa"/>
              <w:left w:w="108" w:type="dxa"/>
              <w:bottom w:w="0" w:type="dxa"/>
              <w:right w:w="108" w:type="dxa"/>
            </w:tcMar>
            <w:vAlign w:val="center"/>
          </w:tcPr>
          <w:p w14:paraId="7065C82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diti postojeći zakonodavni okvir sektora vodnih usluga u </w:t>
            </w:r>
            <w:r w:rsidR="00211A7C" w:rsidRPr="008D043F">
              <w:rPr>
                <w:rFonts w:asciiTheme="minorHAnsi" w:hAnsiTheme="minorHAnsi" w:cstheme="minorHAnsi"/>
                <w:sz w:val="18"/>
                <w:szCs w:val="18"/>
                <w:lang w:val="hr-HR" w:bidi="en-US"/>
              </w:rPr>
              <w:t>Federaciji BiH</w:t>
            </w:r>
          </w:p>
        </w:tc>
        <w:tc>
          <w:tcPr>
            <w:tcW w:w="1169" w:type="pct"/>
            <w:shd w:val="clear" w:color="auto" w:fill="D9D9D9" w:themeFill="background1" w:themeFillShade="D9"/>
            <w:tcMar>
              <w:top w:w="0" w:type="dxa"/>
              <w:left w:w="108" w:type="dxa"/>
              <w:bottom w:w="0" w:type="dxa"/>
              <w:right w:w="108" w:type="dxa"/>
            </w:tcMar>
            <w:vAlign w:val="center"/>
            <w:hideMark/>
          </w:tcPr>
          <w:p w14:paraId="0BBB9FB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37EBD1F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6CE3462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43CF4995" w14:textId="77777777" w:rsidTr="00270082">
        <w:trPr>
          <w:trHeight w:val="287"/>
        </w:trPr>
        <w:tc>
          <w:tcPr>
            <w:tcW w:w="658" w:type="pct"/>
            <w:vMerge/>
            <w:shd w:val="clear" w:color="auto" w:fill="D9D9D9" w:themeFill="background1" w:themeFillShade="D9"/>
            <w:vAlign w:val="center"/>
          </w:tcPr>
          <w:p w14:paraId="13F1794A"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1C6BEAF"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08E1F42" w14:textId="77777777" w:rsidR="00D242CA" w:rsidRPr="008D043F" w:rsidRDefault="00D242CA"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aza i stepen procesa usvajanja*dopuna Zakona  o komunalnim djelatnostima u svrhu definiranja subjekata kojima se može povjeriti  obavljanje usluge vodosnabdijevanja u lokalnim sistemima </w:t>
            </w:r>
          </w:p>
          <w:p w14:paraId="5751FF17"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dopuna Zakona/usaglašavanje teksta izmjena između nadležnih organa uprave i institucija itd. ‒ prijedlog Nacrta zakona dostavljen na Vladu, Parlament Federacije BiH  ‒-usvajanje u Parlamentu Federacije BiH)</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FB40692" w14:textId="77777777"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očela izrada zakona o komunalnim djelatnostima</w:t>
            </w:r>
          </w:p>
          <w:p w14:paraId="386CFA7D" w14:textId="77777777" w:rsidR="00D242CA" w:rsidRPr="008D043F" w:rsidRDefault="00D242CA" w:rsidP="0068355A">
            <w:pPr>
              <w:numPr>
                <w:ilvl w:val="0"/>
                <w:numId w:val="93"/>
              </w:numPr>
              <w:spacing w:before="40" w:after="40" w:line="276" w:lineRule="auto"/>
              <w:ind w:left="360"/>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praksi, lokalnim vodovodima uglavnom upravljaju udruženja građana, ali i neformalne grupe građana bez uspostavljenog pravnog lica   </w:t>
            </w:r>
          </w:p>
          <w:p w14:paraId="47D2532B" w14:textId="77777777" w:rsidR="00D242CA" w:rsidRPr="008D043F" w:rsidRDefault="00D242CA" w:rsidP="0068355A">
            <w:pPr>
              <w:numPr>
                <w:ilvl w:val="0"/>
                <w:numId w:val="9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kon o principima lokalne samouprave Federacije BiH definira nadležnost JLS-ova za obavljanje usluga vodosnabdijevanja na njihovom području</w:t>
            </w:r>
          </w:p>
          <w:p w14:paraId="6ACD769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Kantonalni zakoni nisu usklađeni po pitanju subjekata kojima se može povjeriti obavljanje komunalnih djelatnosti</w:t>
            </w:r>
          </w:p>
        </w:tc>
        <w:tc>
          <w:tcPr>
            <w:tcW w:w="1190" w:type="pct"/>
            <w:tcBorders>
              <w:top w:val="single" w:sz="4" w:space="0" w:color="A6A6A6"/>
              <w:left w:val="single" w:sz="4" w:space="0" w:color="A6A6A6"/>
              <w:bottom w:val="single" w:sz="4" w:space="0" w:color="A6A6A6"/>
              <w:right w:val="single" w:sz="4" w:space="0" w:color="A6A6A6"/>
            </w:tcBorders>
            <w:vAlign w:val="center"/>
          </w:tcPr>
          <w:p w14:paraId="674B036D" w14:textId="77777777" w:rsidR="00D242CA" w:rsidRPr="008D043F" w:rsidRDefault="00D242CA"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Usvojeni dopunjeni kantonalni zakoni o komunalnim djelatnostima,  propisivanjem uvjeta koje moraju ispunjavati pravni subjekti da bi im se mogle povjeriti usluge vodosnabdijevanja  (2024)</w:t>
            </w:r>
          </w:p>
        </w:tc>
      </w:tr>
      <w:tr w:rsidR="00D242CA" w:rsidRPr="008D043F" w14:paraId="6E181C1D" w14:textId="77777777" w:rsidTr="00270082">
        <w:trPr>
          <w:trHeight w:val="287"/>
        </w:trPr>
        <w:tc>
          <w:tcPr>
            <w:tcW w:w="658" w:type="pct"/>
            <w:vMerge/>
            <w:shd w:val="clear" w:color="auto" w:fill="D9D9D9" w:themeFill="background1" w:themeFillShade="D9"/>
            <w:vAlign w:val="center"/>
          </w:tcPr>
          <w:p w14:paraId="0246C2EF"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FB0EA37"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7116444E"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procesa usvajanja *Zakona  o vodnim uslugama </w:t>
            </w:r>
            <w:r w:rsidRPr="008D043F">
              <w:rPr>
                <w:rFonts w:asciiTheme="minorHAns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 xml:space="preserve">koji će osigurati uspostavu standarda vodnih usluga usklađenih sa zahtjevima EU  </w:t>
            </w:r>
          </w:p>
          <w:p w14:paraId="7E474CB5"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rada prednacrta i nacrta zakona/usaglašavanje teksta izmjena između nadležnih organa uprave i institucija itd. ‒ prijedlog Nacrta zakona dostavljen na Vladu, Parlament </w:t>
            </w:r>
            <w:r w:rsidRPr="008D043F">
              <w:rPr>
                <w:rFonts w:asciiTheme="minorHAns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 xml:space="preserve">‒ usvajanje u Parlamentu </w:t>
            </w:r>
            <w:r w:rsidRPr="008D043F">
              <w:rPr>
                <w:rFonts w:asciiTheme="minorHAns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1056BD02" w14:textId="77777777" w:rsidR="00D242CA" w:rsidRPr="008D043F" w:rsidRDefault="00D242C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izrada Zakona o vodnim uslugama </w:t>
            </w:r>
            <w:r w:rsidRPr="008D043F">
              <w:rPr>
                <w:rFonts w:asciiTheme="minorHAnsi" w:hAnsiTheme="minorHAnsi" w:cstheme="minorHAnsi"/>
                <w:sz w:val="18"/>
                <w:szCs w:val="18"/>
                <w:lang w:val="hr-HR"/>
              </w:rPr>
              <w:t>Federacije BiH</w:t>
            </w:r>
          </w:p>
          <w:p w14:paraId="6A9DB5F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kon bi integrirao postojeće i očekivane propise koji pravno uređuju oblast pružanja vodnih usluga, te predstavlja integrirani odgovor na postojeće potrebe za reformom ovog  sektora</w:t>
            </w:r>
            <w:r w:rsidRPr="008D043F">
              <w:rPr>
                <w:rFonts w:asciiTheme="minorHAnsi" w:hAnsiTheme="minorHAnsi" w:cstheme="minorHAnsi"/>
                <w:sz w:val="18"/>
                <w:szCs w:val="18"/>
                <w:lang w:val="hr-HR" w:bidi="en-US"/>
              </w:rPr>
              <w:t xml:space="preserve">  </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F59AB94" w14:textId="43E06BF4"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Zakoni o</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vodnim uslugama </w:t>
            </w:r>
            <w:r w:rsidRPr="008D043F">
              <w:rPr>
                <w:rFonts w:asciiTheme="minorHAnsi" w:hAnsiTheme="minorHAnsi" w:cstheme="minorHAnsi"/>
                <w:sz w:val="18"/>
                <w:szCs w:val="18"/>
                <w:lang w:val="hr-HR"/>
              </w:rPr>
              <w:t>Federacije BiH</w:t>
            </w:r>
            <w:r w:rsidR="00813C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bidi="en-US"/>
              </w:rPr>
              <w:t>(2027)</w:t>
            </w:r>
          </w:p>
        </w:tc>
      </w:tr>
      <w:tr w:rsidR="00CC447D" w:rsidRPr="008D043F" w14:paraId="5BFC567F" w14:textId="77777777" w:rsidTr="00270082">
        <w:trPr>
          <w:trHeight w:val="483"/>
        </w:trPr>
        <w:tc>
          <w:tcPr>
            <w:tcW w:w="658" w:type="pct"/>
            <w:vMerge/>
            <w:shd w:val="clear" w:color="auto" w:fill="D9D9D9" w:themeFill="background1" w:themeFillShade="D9"/>
            <w:vAlign w:val="center"/>
            <w:hideMark/>
          </w:tcPr>
          <w:p w14:paraId="2DFB6C1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16E630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22D9F7F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hideMark/>
          </w:tcPr>
          <w:p w14:paraId="1F0B3C5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hideMark/>
          </w:tcPr>
          <w:p w14:paraId="0D1790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29C07A94" w14:textId="77777777" w:rsidTr="00270082">
        <w:trPr>
          <w:trHeight w:val="287"/>
        </w:trPr>
        <w:tc>
          <w:tcPr>
            <w:tcW w:w="658" w:type="pct"/>
            <w:vMerge/>
            <w:shd w:val="clear" w:color="auto" w:fill="D9D9D9" w:themeFill="background1" w:themeFillShade="D9"/>
            <w:vAlign w:val="center"/>
            <w:hideMark/>
          </w:tcPr>
          <w:p w14:paraId="7A8F21B2"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00CA884"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60A9BDB9" w14:textId="2F5C13B1"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4</w:t>
            </w:r>
          </w:p>
        </w:tc>
        <w:tc>
          <w:tcPr>
            <w:tcW w:w="1119" w:type="pct"/>
            <w:tcMar>
              <w:top w:w="0" w:type="dxa"/>
              <w:left w:w="108" w:type="dxa"/>
              <w:bottom w:w="0" w:type="dxa"/>
              <w:right w:w="108" w:type="dxa"/>
            </w:tcMar>
            <w:vAlign w:val="center"/>
          </w:tcPr>
          <w:p w14:paraId="6AE04004" w14:textId="2293D40F"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90" w:type="pct"/>
            <w:tcMar>
              <w:top w:w="0" w:type="dxa"/>
              <w:left w:w="108" w:type="dxa"/>
              <w:bottom w:w="0" w:type="dxa"/>
              <w:right w:w="108" w:type="dxa"/>
            </w:tcMar>
            <w:vAlign w:val="center"/>
          </w:tcPr>
          <w:p w14:paraId="3804C32E" w14:textId="2197C04D"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4</w:t>
            </w:r>
          </w:p>
        </w:tc>
      </w:tr>
    </w:tbl>
    <w:p w14:paraId="582B427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49"/>
        <w:gridCol w:w="3311"/>
        <w:gridCol w:w="3172"/>
        <w:gridCol w:w="3376"/>
      </w:tblGrid>
      <w:tr w:rsidR="00CC447D" w:rsidRPr="008D043F" w14:paraId="5FFC15C1" w14:textId="77777777" w:rsidTr="00270082">
        <w:trPr>
          <w:trHeight w:val="384"/>
        </w:trPr>
        <w:tc>
          <w:tcPr>
            <w:tcW w:w="658" w:type="pct"/>
            <w:vMerge w:val="restart"/>
            <w:shd w:val="clear" w:color="auto" w:fill="D9D9D9" w:themeFill="background1" w:themeFillShade="D9"/>
            <w:tcMar>
              <w:top w:w="0" w:type="dxa"/>
              <w:left w:w="108" w:type="dxa"/>
              <w:bottom w:w="0" w:type="dxa"/>
              <w:right w:w="108" w:type="dxa"/>
            </w:tcMar>
            <w:vAlign w:val="center"/>
          </w:tcPr>
          <w:p w14:paraId="0EA128F2"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4. Prioritet</w:t>
            </w:r>
          </w:p>
          <w:p w14:paraId="57AC865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1581DE39" w14:textId="3F8C8DA9" w:rsidR="00CC447D" w:rsidRPr="008D043F" w:rsidRDefault="00D508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
                <w:sz w:val="18"/>
                <w:szCs w:val="18"/>
                <w:lang w:val="hr-HR"/>
              </w:rPr>
              <w:t>Smanjenje rizika pri ekstremnim hidrološkim pojavama uspostavom održivog sistema upravljanja poplavnim rizikom i prilagođavanje na klimatske promjene</w:t>
            </w:r>
            <w:r w:rsidRPr="008D043F">
              <w:rPr>
                <w:rFonts w:asciiTheme="minorHAnsi" w:hAnsiTheme="minorHAnsi" w:cstheme="minorHAnsi"/>
                <w:sz w:val="18"/>
                <w:szCs w:val="18"/>
                <w:lang w:val="hr-HR"/>
              </w:rPr>
              <w:t xml:space="preserve"> </w:t>
            </w:r>
          </w:p>
          <w:p w14:paraId="3236FB69" w14:textId="77777777" w:rsidR="00CC447D" w:rsidRPr="008D043F" w:rsidRDefault="00CC447D" w:rsidP="0068355A">
            <w:pPr>
              <w:spacing w:line="276" w:lineRule="auto"/>
              <w:rPr>
                <w:rFonts w:asciiTheme="minorHAnsi" w:hAnsiTheme="minorHAnsi" w:cstheme="minorHAnsi"/>
                <w:sz w:val="18"/>
                <w:szCs w:val="18"/>
                <w:lang w:val="hr-HR"/>
              </w:rPr>
            </w:pPr>
          </w:p>
          <w:p w14:paraId="0257C8A9" w14:textId="77777777" w:rsidR="00CC447D" w:rsidRPr="008D043F" w:rsidRDefault="00CC447D" w:rsidP="0068355A">
            <w:pPr>
              <w:spacing w:line="276" w:lineRule="auto"/>
              <w:rPr>
                <w:rFonts w:asciiTheme="minorHAnsi" w:hAnsiTheme="minorHAnsi" w:cstheme="minorHAnsi"/>
                <w:b/>
                <w:color w:val="000000"/>
                <w:sz w:val="18"/>
                <w:szCs w:val="18"/>
                <w:lang w:val="hr-HR"/>
              </w:rPr>
            </w:pPr>
          </w:p>
        </w:tc>
        <w:tc>
          <w:tcPr>
            <w:tcW w:w="1168" w:type="pct"/>
            <w:shd w:val="clear" w:color="auto" w:fill="D9D9D9" w:themeFill="background1" w:themeFillShade="D9"/>
            <w:tcMar>
              <w:top w:w="0" w:type="dxa"/>
              <w:left w:w="108" w:type="dxa"/>
              <w:bottom w:w="0" w:type="dxa"/>
              <w:right w:w="108" w:type="dxa"/>
            </w:tcMar>
            <w:vAlign w:val="center"/>
          </w:tcPr>
          <w:p w14:paraId="7CB9A2E1"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19" w:type="pct"/>
            <w:shd w:val="clear" w:color="auto" w:fill="D9D9D9" w:themeFill="background1" w:themeFillShade="D9"/>
            <w:tcMar>
              <w:top w:w="0" w:type="dxa"/>
              <w:left w:w="108" w:type="dxa"/>
              <w:bottom w:w="0" w:type="dxa"/>
              <w:right w:w="108" w:type="dxa"/>
            </w:tcMar>
            <w:vAlign w:val="center"/>
          </w:tcPr>
          <w:p w14:paraId="78AA876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1" w:type="pct"/>
            <w:shd w:val="clear" w:color="auto" w:fill="D9D9D9" w:themeFill="background1" w:themeFillShade="D9"/>
            <w:tcMar>
              <w:top w:w="0" w:type="dxa"/>
              <w:left w:w="108" w:type="dxa"/>
              <w:bottom w:w="0" w:type="dxa"/>
              <w:right w:w="108" w:type="dxa"/>
            </w:tcMar>
            <w:vAlign w:val="center"/>
          </w:tcPr>
          <w:p w14:paraId="4118658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93625" w:rsidRPr="008D043F" w14:paraId="07031FF9" w14:textId="77777777" w:rsidTr="00270082">
        <w:trPr>
          <w:trHeight w:val="287"/>
        </w:trPr>
        <w:tc>
          <w:tcPr>
            <w:tcW w:w="658" w:type="pct"/>
            <w:vMerge/>
            <w:shd w:val="clear" w:color="auto" w:fill="D9D9D9" w:themeFill="background1" w:themeFillShade="D9"/>
            <w:vAlign w:val="center"/>
            <w:hideMark/>
          </w:tcPr>
          <w:p w14:paraId="64DB76E9"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26DB4C4" w14:textId="77777777" w:rsidR="00493625" w:rsidRPr="008D043F" w:rsidRDefault="00493625" w:rsidP="0068355A">
            <w:pPr>
              <w:spacing w:line="276" w:lineRule="auto"/>
              <w:rPr>
                <w:rFonts w:asciiTheme="minorHAnsi" w:hAnsiTheme="minorHAnsi" w:cstheme="minorHAnsi"/>
                <w:sz w:val="18"/>
                <w:szCs w:val="18"/>
                <w:lang w:val="hr-HR"/>
              </w:rPr>
            </w:pPr>
          </w:p>
        </w:tc>
        <w:tc>
          <w:tcPr>
            <w:tcW w:w="1168" w:type="pct"/>
            <w:tcMar>
              <w:top w:w="0" w:type="dxa"/>
              <w:left w:w="108" w:type="dxa"/>
              <w:bottom w:w="0" w:type="dxa"/>
              <w:right w:w="108" w:type="dxa"/>
            </w:tcMar>
          </w:tcPr>
          <w:p w14:paraId="55BCA12A"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izanje ciljeva definiranih u okviru Planova upravljanja rizicima od poplava  vodnih područja rijeke Save i Jadranskog mora  (I, II ciklus)  i izvještavanjem.</w:t>
            </w:r>
          </w:p>
        </w:tc>
        <w:tc>
          <w:tcPr>
            <w:tcW w:w="1119" w:type="pct"/>
            <w:tcMar>
              <w:top w:w="0" w:type="dxa"/>
              <w:left w:w="108" w:type="dxa"/>
              <w:bottom w:w="0" w:type="dxa"/>
              <w:right w:w="108" w:type="dxa"/>
            </w:tcMar>
          </w:tcPr>
          <w:p w14:paraId="407F998E"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ovi upravljanja rizicima od poplava vodnih područja rijeke Save i Jadranskog mora (I, II ciklus) u procesu izrade.    </w:t>
            </w:r>
          </w:p>
        </w:tc>
        <w:tc>
          <w:tcPr>
            <w:tcW w:w="1191" w:type="pct"/>
            <w:tcMar>
              <w:top w:w="0" w:type="dxa"/>
              <w:left w:w="108" w:type="dxa"/>
              <w:bottom w:w="0" w:type="dxa"/>
              <w:right w:w="108" w:type="dxa"/>
            </w:tcMar>
          </w:tcPr>
          <w:p w14:paraId="7A32B97E"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ignuti su svi ciljevi u okviru Planova upravljanja rizicima od poplava utvrđeni u prvom i  drugom planskom ciklusu  (2024‒2029.) i (2030‒2035.).</w:t>
            </w:r>
          </w:p>
        </w:tc>
      </w:tr>
      <w:tr w:rsidR="00493625" w:rsidRPr="008D043F" w14:paraId="43FD90A9" w14:textId="77777777" w:rsidTr="00270082">
        <w:trPr>
          <w:trHeight w:val="287"/>
        </w:trPr>
        <w:tc>
          <w:tcPr>
            <w:tcW w:w="658" w:type="pct"/>
            <w:vMerge/>
            <w:shd w:val="clear" w:color="auto" w:fill="D9D9D9" w:themeFill="background1" w:themeFillShade="D9"/>
            <w:vAlign w:val="center"/>
          </w:tcPr>
          <w:p w14:paraId="1DEE370D"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6C2ABE9" w14:textId="77777777" w:rsidR="00493625" w:rsidRPr="008D043F" w:rsidRDefault="00493625" w:rsidP="0068355A">
            <w:pPr>
              <w:spacing w:line="276" w:lineRule="auto"/>
              <w:rPr>
                <w:rFonts w:asciiTheme="minorHAnsi" w:hAnsiTheme="minorHAnsi" w:cstheme="minorHAnsi"/>
                <w:sz w:val="18"/>
                <w:szCs w:val="18"/>
                <w:lang w:val="hr-HR"/>
              </w:rPr>
            </w:pPr>
          </w:p>
        </w:tc>
        <w:tc>
          <w:tcPr>
            <w:tcW w:w="1168" w:type="pct"/>
            <w:tcMar>
              <w:top w:w="0" w:type="dxa"/>
              <w:left w:w="108" w:type="dxa"/>
              <w:bottom w:w="0" w:type="dxa"/>
              <w:right w:w="108" w:type="dxa"/>
            </w:tcMar>
          </w:tcPr>
          <w:p w14:paraId="054A00B6"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valitet analiza i pouzdanost procjena u svrhu donošenja odluka   u sistemu zaštite od poplava.   </w:t>
            </w:r>
          </w:p>
        </w:tc>
        <w:tc>
          <w:tcPr>
            <w:tcW w:w="1119" w:type="pct"/>
            <w:tcMar>
              <w:top w:w="0" w:type="dxa"/>
              <w:left w:w="108" w:type="dxa"/>
              <w:bottom w:w="0" w:type="dxa"/>
              <w:right w:w="108" w:type="dxa"/>
            </w:tcMar>
          </w:tcPr>
          <w:p w14:paraId="0309EB49" w14:textId="77777777" w:rsidR="00493625" w:rsidRPr="008D043F" w:rsidRDefault="00493625" w:rsidP="0068355A">
            <w:pPr>
              <w:pStyle w:val="ListParagraph"/>
              <w:spacing w:line="276" w:lineRule="auto"/>
              <w:ind w:left="0"/>
              <w:rPr>
                <w:rFonts w:asciiTheme="minorHAnsi" w:hAnsiTheme="minorHAnsi" w:cstheme="minorHAnsi"/>
                <w:sz w:val="18"/>
                <w:szCs w:val="18"/>
                <w:lang w:val="hr-HR"/>
              </w:rPr>
            </w:pPr>
            <w:r w:rsidRPr="008D043F">
              <w:rPr>
                <w:rFonts w:asciiTheme="minorHAnsi" w:hAnsiTheme="minorHAnsi" w:cstheme="minorHAnsi"/>
                <w:sz w:val="18"/>
                <w:szCs w:val="18"/>
                <w:lang w:val="hr-HR"/>
              </w:rPr>
              <w:t>Nedovoljan je kvalitet analiza i pouzdanost procjena u svrhu  donošenja odluka u sistemu zaštite od poplava.</w:t>
            </w:r>
          </w:p>
          <w:p w14:paraId="2E940698" w14:textId="35DAEB4C" w:rsidR="00493625" w:rsidRPr="008D043F" w:rsidRDefault="00493625"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dovoljno je razvijena mreža  hidroloških mjernih stanica na svim vodotocima u obuhvat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 AFAS, kao i padavinskih i meteoroloških mjernih stanica u Federaciji BiH</w:t>
            </w:r>
          </w:p>
          <w:p w14:paraId="7FCDBC1A" w14:textId="77777777" w:rsidR="00493625" w:rsidRPr="008D043F" w:rsidRDefault="00493625"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stepen funkcionalnosti i operativnosti i hidrološko-hidrauličkih prognoznih modela. </w:t>
            </w:r>
          </w:p>
        </w:tc>
        <w:tc>
          <w:tcPr>
            <w:tcW w:w="1191" w:type="pct"/>
            <w:tcMar>
              <w:top w:w="0" w:type="dxa"/>
              <w:left w:w="108" w:type="dxa"/>
              <w:bottom w:w="0" w:type="dxa"/>
              <w:right w:w="108" w:type="dxa"/>
            </w:tcMar>
          </w:tcPr>
          <w:p w14:paraId="12B61BD9" w14:textId="77777777" w:rsidR="00493625" w:rsidRPr="008D043F" w:rsidRDefault="00493625"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Osigurane su kvalitetne analize i pouzdane procjene u svrhu donošenja odluka u sistemu zaštite od poplava;</w:t>
            </w:r>
          </w:p>
          <w:p w14:paraId="6F57049C" w14:textId="77777777" w:rsidR="00493625" w:rsidRPr="008D043F" w:rsidRDefault="00493625"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Adekvatna mreža  hidroloških mjernih stanica na svim vodotocima u obuhvatu ‒  AFAS u Federaciji BiH</w:t>
            </w:r>
          </w:p>
          <w:p w14:paraId="7858B806" w14:textId="77777777" w:rsidR="00493625" w:rsidRPr="008D043F" w:rsidRDefault="00493625"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Adekvatna mreža  padavinskih i meteoroloških mjernih stanica u Federaciji BiH</w:t>
            </w:r>
          </w:p>
          <w:p w14:paraId="7E98B8FC" w14:textId="77777777" w:rsidR="00493625" w:rsidRPr="008D043F" w:rsidRDefault="00493625" w:rsidP="0068355A">
            <w:pPr>
              <w:pStyle w:val="ListParagraph"/>
              <w:numPr>
                <w:ilvl w:val="0"/>
                <w:numId w:val="4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otpuno operativni, funkcionalni i redovno održavani hidrološko- hidraulički  prognozni modeli.</w:t>
            </w:r>
          </w:p>
        </w:tc>
      </w:tr>
      <w:tr w:rsidR="00493625" w:rsidRPr="008D043F" w14:paraId="331467C3" w14:textId="77777777" w:rsidTr="00270082">
        <w:trPr>
          <w:trHeight w:val="287"/>
        </w:trPr>
        <w:tc>
          <w:tcPr>
            <w:tcW w:w="658" w:type="pct"/>
            <w:vMerge/>
            <w:shd w:val="clear" w:color="auto" w:fill="D9D9D9" w:themeFill="background1" w:themeFillShade="D9"/>
            <w:vAlign w:val="center"/>
          </w:tcPr>
          <w:p w14:paraId="71A379A2"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77E3EAE" w14:textId="77777777" w:rsidR="00493625" w:rsidRPr="008D043F" w:rsidRDefault="00493625" w:rsidP="0068355A">
            <w:pPr>
              <w:spacing w:line="276" w:lineRule="auto"/>
              <w:rPr>
                <w:rFonts w:asciiTheme="minorHAnsi" w:hAnsiTheme="minorHAnsi" w:cstheme="minorHAnsi"/>
                <w:sz w:val="18"/>
                <w:szCs w:val="18"/>
                <w:lang w:val="hr-HR"/>
              </w:rPr>
            </w:pPr>
          </w:p>
        </w:tc>
        <w:tc>
          <w:tcPr>
            <w:tcW w:w="1168" w:type="pct"/>
            <w:tcMar>
              <w:top w:w="0" w:type="dxa"/>
              <w:left w:w="108" w:type="dxa"/>
              <w:bottom w:w="0" w:type="dxa"/>
              <w:right w:w="108" w:type="dxa"/>
            </w:tcMar>
          </w:tcPr>
          <w:p w14:paraId="31375262" w14:textId="77777777"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planiranja i provoođenja mjera prilagođavanja na klimatske promjene u svrhu kvalitetnije prevencije i upravljanja rizicima od poplava.</w:t>
            </w:r>
          </w:p>
          <w:p w14:paraId="326043C8" w14:textId="77777777" w:rsidR="00493625" w:rsidRPr="008D043F" w:rsidRDefault="00493625" w:rsidP="0068355A">
            <w:pPr>
              <w:spacing w:line="276" w:lineRule="auto"/>
              <w:rPr>
                <w:rFonts w:asciiTheme="minorHAnsi" w:hAnsiTheme="minorHAnsi" w:cstheme="minorHAnsi"/>
                <w:sz w:val="18"/>
                <w:szCs w:val="18"/>
                <w:lang w:val="hr-HR"/>
              </w:rPr>
            </w:pPr>
          </w:p>
        </w:tc>
        <w:tc>
          <w:tcPr>
            <w:tcW w:w="1119" w:type="pct"/>
            <w:tcMar>
              <w:top w:w="0" w:type="dxa"/>
              <w:left w:w="108" w:type="dxa"/>
              <w:bottom w:w="0" w:type="dxa"/>
              <w:right w:w="108" w:type="dxa"/>
            </w:tcMar>
          </w:tcPr>
          <w:p w14:paraId="321522C1" w14:textId="2865A003"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poradičnao planiranje i  integriracija  mjera prilagođavanja na klimatske  promjene  u  planske dokumente na svim administrativnim nivoima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w:t>
            </w:r>
          </w:p>
          <w:p w14:paraId="6FE30A72" w14:textId="77777777" w:rsidR="00493625" w:rsidRPr="008D043F" w:rsidRDefault="00493625" w:rsidP="0068355A">
            <w:pPr>
              <w:spacing w:line="276" w:lineRule="auto"/>
              <w:rPr>
                <w:rFonts w:asciiTheme="minorHAnsi" w:hAnsiTheme="minorHAnsi" w:cstheme="minorHAnsi"/>
                <w:sz w:val="18"/>
                <w:szCs w:val="18"/>
                <w:lang w:val="hr-HR"/>
              </w:rPr>
            </w:pPr>
          </w:p>
          <w:p w14:paraId="7414AA6D" w14:textId="28689DE4" w:rsidR="00493625" w:rsidRPr="008D043F" w:rsidRDefault="00493625" w:rsidP="0068355A">
            <w:pPr>
              <w:pStyle w:val="ListParagraph"/>
              <w:numPr>
                <w:ilvl w:val="0"/>
                <w:numId w:val="266"/>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Izrađen nacrt Strategije prilagođavanja na klimatske promjene i niskoemisionog razvoja 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za period 2020.-2030.</w:t>
            </w:r>
          </w:p>
          <w:p w14:paraId="57DB10E8"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ncrt Plan prilagođavanja na klimatske promjene BiH -NAP </w:t>
            </w:r>
          </w:p>
        </w:tc>
        <w:tc>
          <w:tcPr>
            <w:tcW w:w="1191" w:type="pct"/>
            <w:tcMar>
              <w:top w:w="0" w:type="dxa"/>
              <w:left w:w="108" w:type="dxa"/>
              <w:bottom w:w="0" w:type="dxa"/>
              <w:right w:w="108" w:type="dxa"/>
            </w:tcMar>
          </w:tcPr>
          <w:p w14:paraId="0A24711F" w14:textId="28708B20"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ovođenje mjera  prilagođavanja na klimatske  promjene u skladu sa  planovima svih administrativnih nivoa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u svrhu kvalitetnije prevencije i upravljanja rizicima od poplava.</w:t>
            </w:r>
          </w:p>
        </w:tc>
      </w:tr>
      <w:tr w:rsidR="00CC447D" w:rsidRPr="008D043F" w14:paraId="2DDBCBE0" w14:textId="77777777" w:rsidTr="00270082">
        <w:trPr>
          <w:trHeight w:val="287"/>
        </w:trPr>
        <w:tc>
          <w:tcPr>
            <w:tcW w:w="658" w:type="pct"/>
            <w:vMerge/>
            <w:shd w:val="clear" w:color="auto" w:fill="009D73"/>
            <w:vAlign w:val="center"/>
            <w:hideMark/>
          </w:tcPr>
          <w:p w14:paraId="30DD71D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A652251" w14:textId="77777777" w:rsidR="00CC447D" w:rsidRPr="008D043F" w:rsidRDefault="00CC447D" w:rsidP="0068355A">
            <w:pPr>
              <w:spacing w:line="276" w:lineRule="auto"/>
              <w:rPr>
                <w:rFonts w:asciiTheme="minorHAnsi" w:hAnsiTheme="minorHAnsi" w:cstheme="minorHAnsi"/>
                <w:sz w:val="18"/>
                <w:szCs w:val="18"/>
                <w:lang w:val="hr-HR"/>
              </w:rPr>
            </w:pPr>
          </w:p>
        </w:tc>
        <w:tc>
          <w:tcPr>
            <w:tcW w:w="1168" w:type="pct"/>
            <w:shd w:val="clear" w:color="auto" w:fill="D9D9D9" w:themeFill="background1" w:themeFillShade="D9"/>
            <w:tcMar>
              <w:top w:w="0" w:type="dxa"/>
              <w:left w:w="108" w:type="dxa"/>
              <w:bottom w:w="0" w:type="dxa"/>
              <w:right w:w="108" w:type="dxa"/>
            </w:tcMar>
            <w:vAlign w:val="center"/>
          </w:tcPr>
          <w:p w14:paraId="54E255C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tcPr>
          <w:p w14:paraId="0A011FF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1" w:type="pct"/>
            <w:shd w:val="clear" w:color="auto" w:fill="D9D9D9" w:themeFill="background1" w:themeFillShade="D9"/>
            <w:tcMar>
              <w:top w:w="0" w:type="dxa"/>
              <w:left w:w="108" w:type="dxa"/>
              <w:bottom w:w="0" w:type="dxa"/>
              <w:right w:w="108" w:type="dxa"/>
            </w:tcMar>
            <w:vAlign w:val="center"/>
          </w:tcPr>
          <w:p w14:paraId="6833FF7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95D43" w:rsidRPr="008D043F" w14:paraId="0E335760" w14:textId="77777777" w:rsidTr="00270082">
        <w:trPr>
          <w:trHeight w:val="287"/>
        </w:trPr>
        <w:tc>
          <w:tcPr>
            <w:tcW w:w="658" w:type="pct"/>
            <w:vMerge/>
            <w:shd w:val="clear" w:color="auto" w:fill="D9D9D9" w:themeFill="background1" w:themeFillShade="D9"/>
            <w:vAlign w:val="center"/>
          </w:tcPr>
          <w:p w14:paraId="642915D5" w14:textId="77777777" w:rsidR="00D95D43" w:rsidRPr="008D043F" w:rsidRDefault="00D95D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73774D5" w14:textId="77777777" w:rsidR="00D95D43" w:rsidRPr="008D043F" w:rsidRDefault="00D95D43"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4589CACC"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1</w:t>
            </w:r>
          </w:p>
        </w:tc>
        <w:tc>
          <w:tcPr>
            <w:tcW w:w="1119" w:type="pct"/>
            <w:tcMar>
              <w:top w:w="0" w:type="dxa"/>
              <w:left w:w="108" w:type="dxa"/>
              <w:bottom w:w="0" w:type="dxa"/>
              <w:right w:w="108" w:type="dxa"/>
            </w:tcMar>
            <w:vAlign w:val="center"/>
          </w:tcPr>
          <w:p w14:paraId="5235CF85"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06</w:t>
            </w:r>
          </w:p>
        </w:tc>
        <w:tc>
          <w:tcPr>
            <w:tcW w:w="1191" w:type="pct"/>
            <w:tcMar>
              <w:top w:w="0" w:type="dxa"/>
              <w:left w:w="108" w:type="dxa"/>
              <w:bottom w:w="0" w:type="dxa"/>
              <w:right w:w="108" w:type="dxa"/>
            </w:tcMar>
            <w:vAlign w:val="center"/>
          </w:tcPr>
          <w:p w14:paraId="7567123B"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2</w:t>
            </w:r>
          </w:p>
        </w:tc>
      </w:tr>
    </w:tbl>
    <w:p w14:paraId="62ABADC1"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2"/>
        <w:gridCol w:w="3291"/>
        <w:gridCol w:w="3150"/>
        <w:gridCol w:w="3350"/>
      </w:tblGrid>
      <w:tr w:rsidR="00CC447D" w:rsidRPr="008D043F" w14:paraId="08212CB8"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6F35A192"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lastRenderedPageBreak/>
              <w:t>1.4.1. Mjera</w:t>
            </w:r>
          </w:p>
        </w:tc>
        <w:tc>
          <w:tcPr>
            <w:tcW w:w="864" w:type="pct"/>
            <w:vMerge w:val="restart"/>
            <w:tcMar>
              <w:top w:w="0" w:type="dxa"/>
              <w:left w:w="108" w:type="dxa"/>
              <w:bottom w:w="0" w:type="dxa"/>
              <w:right w:w="108" w:type="dxa"/>
            </w:tcMar>
            <w:vAlign w:val="center"/>
          </w:tcPr>
          <w:p w14:paraId="778463C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da i realizacija  Planova upravljanja rizicima od poplava u vodnim područjima u </w:t>
            </w:r>
            <w:r w:rsidR="00EF6F58" w:rsidRPr="008D043F">
              <w:rPr>
                <w:rFonts w:asciiTheme="minorHAnsi" w:hAnsiTheme="minorHAnsi" w:cstheme="minorHAnsi"/>
                <w:sz w:val="18"/>
                <w:szCs w:val="18"/>
                <w:lang w:val="hr-HR" w:bidi="en-US"/>
              </w:rPr>
              <w:t>Federaciji BiH</w:t>
            </w:r>
          </w:p>
        </w:tc>
        <w:tc>
          <w:tcPr>
            <w:tcW w:w="1169" w:type="pct"/>
            <w:shd w:val="clear" w:color="auto" w:fill="D9D9D9" w:themeFill="background1" w:themeFillShade="D9"/>
            <w:tcMar>
              <w:top w:w="0" w:type="dxa"/>
              <w:left w:w="108" w:type="dxa"/>
              <w:bottom w:w="0" w:type="dxa"/>
              <w:right w:w="108" w:type="dxa"/>
            </w:tcMar>
            <w:vAlign w:val="center"/>
            <w:hideMark/>
          </w:tcPr>
          <w:p w14:paraId="2CF4F8B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4CF5CD6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0CD5FB9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2C6A57C3" w14:textId="77777777" w:rsidTr="00076544">
        <w:trPr>
          <w:trHeight w:val="287"/>
        </w:trPr>
        <w:tc>
          <w:tcPr>
            <w:tcW w:w="658" w:type="pct"/>
            <w:vMerge/>
            <w:shd w:val="clear" w:color="auto" w:fill="D9D9D9"/>
            <w:vAlign w:val="center"/>
          </w:tcPr>
          <w:p w14:paraId="7BBD3B0C"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58F4202"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03E409F1"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a1). Stepen procesa usvajanja izmjena i dopuna ZoV-a i KZoV-a vezanih za   kriterije za definiranje ograničenja  koja mogu imati utjecaj na prostorno planiranje, korištenje zemljišta i  građenje u područjima  pod rizikom od poplava</w:t>
            </w:r>
          </w:p>
        </w:tc>
        <w:tc>
          <w:tcPr>
            <w:tcW w:w="1119" w:type="pct"/>
            <w:shd w:val="clear" w:color="auto" w:fill="auto"/>
            <w:tcMar>
              <w:top w:w="0" w:type="dxa"/>
              <w:left w:w="108" w:type="dxa"/>
              <w:bottom w:w="0" w:type="dxa"/>
              <w:right w:w="108" w:type="dxa"/>
            </w:tcMar>
            <w:vAlign w:val="center"/>
          </w:tcPr>
          <w:p w14:paraId="5A1B40BD" w14:textId="7C0268B8" w:rsidR="00D242CA" w:rsidRPr="008D043F" w:rsidRDefault="00D242CA"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vodama propisuje zabranu gradnje u području 100-godišnjih voda    </w:t>
            </w:r>
          </w:p>
        </w:tc>
        <w:tc>
          <w:tcPr>
            <w:tcW w:w="1190" w:type="pct"/>
            <w:vAlign w:val="center"/>
          </w:tcPr>
          <w:p w14:paraId="628F8932" w14:textId="77777777" w:rsidR="00D242CA" w:rsidRPr="008D043F" w:rsidRDefault="00D242CA" w:rsidP="0068355A">
            <w:pPr>
              <w:spacing w:before="40" w:after="40"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Izrađene i usvojene izmjene i dopune ZoV-a i KZoV-a</w:t>
            </w:r>
          </w:p>
          <w:p w14:paraId="378F2AA4" w14:textId="77777777" w:rsidR="00D242CA" w:rsidRPr="008D043F" w:rsidRDefault="00D242CA" w:rsidP="0068355A">
            <w:pPr>
              <w:numPr>
                <w:ilvl w:val="0"/>
                <w:numId w:val="238"/>
              </w:numPr>
              <w:spacing w:line="276" w:lineRule="auto"/>
              <w:ind w:left="357" w:hanging="357"/>
              <w:jc w:val="both"/>
              <w:rPr>
                <w:rFonts w:asciiTheme="minorHAnsi" w:hAnsiTheme="minorHAnsi" w:cstheme="minorHAnsi"/>
                <w:sz w:val="18"/>
                <w:szCs w:val="18"/>
                <w:lang w:val="hr-HR"/>
              </w:rPr>
            </w:pPr>
            <w:r w:rsidRPr="008D043F">
              <w:rPr>
                <w:rFonts w:asciiTheme="minorHAnsi" w:eastAsia="MS PGothic" w:hAnsiTheme="minorHAnsi" w:cstheme="minorHAnsi"/>
                <w:sz w:val="18"/>
                <w:szCs w:val="18"/>
                <w:lang w:val="hr-HR" w:eastAsia="en-US"/>
              </w:rPr>
              <w:t xml:space="preserve">Isključiti iz Zakona odredbe o "zabrani" </w:t>
            </w:r>
            <w:r w:rsidRPr="008D043F">
              <w:rPr>
                <w:rFonts w:asciiTheme="minorHAnsi" w:hAnsiTheme="minorHAnsi" w:cstheme="minorHAnsi"/>
                <w:sz w:val="18"/>
                <w:szCs w:val="18"/>
                <w:lang w:val="hr-HR"/>
              </w:rPr>
              <w:t xml:space="preserve">gradnje u području 100-godišnjih voda    </w:t>
            </w:r>
          </w:p>
          <w:p w14:paraId="0A63A980" w14:textId="77777777" w:rsidR="00D242CA" w:rsidRPr="008D043F" w:rsidRDefault="00D242CA" w:rsidP="0068355A">
            <w:pPr>
              <w:pStyle w:val="ListParagraph"/>
              <w:numPr>
                <w:ilvl w:val="0"/>
                <w:numId w:val="238"/>
              </w:numPr>
              <w:spacing w:line="276" w:lineRule="auto"/>
              <w:ind w:left="290" w:hanging="283"/>
              <w:rPr>
                <w:rFonts w:asciiTheme="minorHAnsi" w:hAnsiTheme="minorHAnsi" w:cstheme="minorHAnsi"/>
                <w:sz w:val="18"/>
                <w:szCs w:val="18"/>
                <w:lang w:val="hr-HR"/>
              </w:rPr>
            </w:pPr>
            <w:r w:rsidRPr="008D043F">
              <w:rPr>
                <w:rFonts w:asciiTheme="minorHAnsi" w:eastAsia="MS PGothic" w:hAnsiTheme="minorHAnsi" w:cstheme="minorHAnsi"/>
                <w:sz w:val="18"/>
                <w:szCs w:val="18"/>
                <w:lang w:val="hr-HR" w:eastAsia="en-US"/>
              </w:rPr>
              <w:t xml:space="preserve">U zakonima definirati odredbe </w:t>
            </w:r>
            <w:r w:rsidRPr="008D043F">
              <w:rPr>
                <w:rFonts w:asciiTheme="minorHAnsi" w:hAnsiTheme="minorHAnsi" w:cstheme="minorHAnsi"/>
                <w:sz w:val="18"/>
                <w:szCs w:val="18"/>
                <w:lang w:val="hr-HR"/>
              </w:rPr>
              <w:t>koje uključuju kriterije za definiranje  ograničenja koja mogu imati utjecaj na prostorno planiranje, korištenje zemljišta i građenje u područjima  pod rizikom od poplava (2024)</w:t>
            </w:r>
          </w:p>
        </w:tc>
      </w:tr>
      <w:tr w:rsidR="00D242CA" w:rsidRPr="008D043F" w14:paraId="25E93943" w14:textId="77777777" w:rsidTr="00076544">
        <w:trPr>
          <w:trHeight w:val="287"/>
        </w:trPr>
        <w:tc>
          <w:tcPr>
            <w:tcW w:w="658" w:type="pct"/>
            <w:vMerge/>
            <w:shd w:val="clear" w:color="auto" w:fill="D9D9D9"/>
            <w:vAlign w:val="center"/>
          </w:tcPr>
          <w:p w14:paraId="06B59987"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FCF80AB"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56881BE7"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Status izvještavanja  </w:t>
            </w:r>
          </w:p>
        </w:tc>
        <w:tc>
          <w:tcPr>
            <w:tcW w:w="1119" w:type="pct"/>
            <w:tcMar>
              <w:top w:w="0" w:type="dxa"/>
              <w:left w:w="108" w:type="dxa"/>
              <w:bottom w:w="0" w:type="dxa"/>
              <w:right w:w="108" w:type="dxa"/>
            </w:tcMar>
            <w:vAlign w:val="center"/>
          </w:tcPr>
          <w:p w14:paraId="3EA3497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vještavanje nije počelo, Planovi su u procesu izrade</w:t>
            </w:r>
          </w:p>
        </w:tc>
        <w:tc>
          <w:tcPr>
            <w:tcW w:w="1190" w:type="pct"/>
            <w:vAlign w:val="center"/>
          </w:tcPr>
          <w:p w14:paraId="1945CD7F" w14:textId="77777777" w:rsidR="00D242CA" w:rsidRPr="008D043F" w:rsidRDefault="00D242CA" w:rsidP="0068355A">
            <w:pPr>
              <w:spacing w:after="12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rađeni  i objavljeni  na web stranicama Agencija  dvogodišnji Izvještaji o stepenu realizacije mjera  Planova upravljanja  poplavnim rizicima (2024-2034)</w:t>
            </w:r>
          </w:p>
        </w:tc>
      </w:tr>
      <w:tr w:rsidR="00D242CA" w:rsidRPr="008D043F" w14:paraId="07F2218A" w14:textId="77777777" w:rsidTr="00076544">
        <w:trPr>
          <w:trHeight w:val="287"/>
        </w:trPr>
        <w:tc>
          <w:tcPr>
            <w:tcW w:w="658" w:type="pct"/>
            <w:vMerge/>
            <w:shd w:val="clear" w:color="auto" w:fill="D9D9D9"/>
            <w:vAlign w:val="center"/>
          </w:tcPr>
          <w:p w14:paraId="7F4674AF"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CF76A5D"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auto"/>
            <w:tcMar>
              <w:top w:w="0" w:type="dxa"/>
              <w:left w:w="108" w:type="dxa"/>
              <w:bottom w:w="0" w:type="dxa"/>
              <w:right w:w="108" w:type="dxa"/>
            </w:tcMar>
            <w:vAlign w:val="center"/>
          </w:tcPr>
          <w:p w14:paraId="4AB85750"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3) Status objavljivanja 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 xml:space="preserve">-stranicama AVPS-a i AVPJM-a u formi zonskog mapiranja (GIS)  </w:t>
            </w:r>
          </w:p>
          <w:p w14:paraId="1CFA76A0" w14:textId="77777777" w:rsidR="00D242CA" w:rsidRPr="008D043F" w:rsidRDefault="00D242CA" w:rsidP="0068355A">
            <w:pPr>
              <w:pStyle w:val="ListParagraph"/>
              <w:numPr>
                <w:ilvl w:val="0"/>
                <w:numId w:val="267"/>
              </w:numPr>
              <w:spacing w:before="40" w:after="40" w:line="276" w:lineRule="auto"/>
              <w:ind w:left="357" w:hanging="357"/>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dručja  izloženih riziku od poplava 1/100</w:t>
            </w:r>
          </w:p>
          <w:p w14:paraId="4FA59471" w14:textId="3BB5A0B8"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ezultata projekta „Plan  upravljanja rizicima od poplava“ za teritoriju F</w:t>
            </w:r>
            <w:r w:rsidR="00617C95"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w:t>
            </w:r>
            <w:r w:rsidR="00EF0A00"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H</w:t>
            </w:r>
          </w:p>
        </w:tc>
        <w:tc>
          <w:tcPr>
            <w:tcW w:w="1119" w:type="pct"/>
            <w:shd w:val="clear" w:color="auto" w:fill="auto"/>
            <w:tcMar>
              <w:top w:w="0" w:type="dxa"/>
              <w:left w:w="108" w:type="dxa"/>
              <w:bottom w:w="0" w:type="dxa"/>
              <w:right w:w="108" w:type="dxa"/>
            </w:tcMar>
            <w:vAlign w:val="center"/>
          </w:tcPr>
          <w:p w14:paraId="1E3C955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bjavljene mape (GIS)</w:t>
            </w:r>
            <w:r w:rsidRPr="008D043F">
              <w:rPr>
                <w:rFonts w:asciiTheme="minorHAnsi" w:eastAsia="Calibri" w:hAnsiTheme="minorHAnsi" w:cstheme="minorHAnsi"/>
                <w:sz w:val="18"/>
                <w:szCs w:val="18"/>
                <w:lang w:val="hr-HR"/>
              </w:rPr>
              <w:t xml:space="preserve"> područja izloženih riziku od poplava 1/100  </w:t>
            </w:r>
            <w:r w:rsidRPr="008D043F">
              <w:rPr>
                <w:rFonts w:asciiTheme="minorHAnsi" w:hAnsiTheme="minorHAnsi" w:cstheme="minorHAnsi"/>
                <w:sz w:val="18"/>
                <w:szCs w:val="18"/>
                <w:lang w:val="hr-HR" w:bidi="en-US"/>
              </w:rPr>
              <w:t xml:space="preserve">  </w:t>
            </w:r>
          </w:p>
        </w:tc>
        <w:tc>
          <w:tcPr>
            <w:tcW w:w="1190" w:type="pct"/>
            <w:shd w:val="clear" w:color="auto" w:fill="auto"/>
            <w:vAlign w:val="center"/>
          </w:tcPr>
          <w:p w14:paraId="153AA9E4"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e i  objavljene 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stranicama Agencija za vode (AVPS-a i AVPJM-a)</w:t>
            </w:r>
          </w:p>
          <w:p w14:paraId="000982F8" w14:textId="297A7A71" w:rsidR="00D242CA" w:rsidRPr="008D043F" w:rsidRDefault="00D242CA" w:rsidP="0068355A">
            <w:pPr>
              <w:pStyle w:val="ListParagraph"/>
              <w:numPr>
                <w:ilvl w:val="0"/>
                <w:numId w:val="263"/>
              </w:numPr>
              <w:spacing w:line="276" w:lineRule="auto"/>
              <w:ind w:left="357" w:hanging="357"/>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mape </w:t>
            </w:r>
            <w:r w:rsidRPr="008D043F">
              <w:rPr>
                <w:rFonts w:asciiTheme="minorHAnsi" w:eastAsia="Calibri" w:hAnsiTheme="minorHAnsi" w:cstheme="minorHAnsi"/>
                <w:sz w:val="18"/>
                <w:szCs w:val="18"/>
                <w:lang w:val="hr-HR"/>
              </w:rPr>
              <w:t xml:space="preserve">područja izloženih riziku od poplava 1/100  i rezultati Planova upravljanja rizicima od poplava </w:t>
            </w:r>
            <w:r w:rsidRPr="008D043F">
              <w:rPr>
                <w:rFonts w:asciiTheme="minorHAnsi" w:hAnsiTheme="minorHAnsi" w:cstheme="minorHAnsi"/>
                <w:sz w:val="18"/>
                <w:szCs w:val="18"/>
                <w:lang w:val="hr-HR" w:bidi="en-US"/>
              </w:rPr>
              <w:t xml:space="preserve">u </w:t>
            </w:r>
            <w:r w:rsidRPr="008D043F">
              <w:rPr>
                <w:rFonts w:asciiTheme="minorHAnsi" w:eastAsia="Calibri" w:hAnsiTheme="minorHAnsi" w:cstheme="minorHAnsi"/>
                <w:sz w:val="18"/>
                <w:szCs w:val="18"/>
                <w:lang w:val="hr-HR"/>
              </w:rPr>
              <w:t xml:space="preserve">formi zonskog mapiranja (GIS) (2024-2034) </w:t>
            </w:r>
            <w:r w:rsidRPr="008D043F">
              <w:rPr>
                <w:rFonts w:asciiTheme="minorHAnsi" w:hAnsiTheme="minorHAnsi" w:cstheme="minorHAnsi"/>
                <w:sz w:val="18"/>
                <w:szCs w:val="18"/>
                <w:lang w:val="hr-HR" w:bidi="en-US"/>
              </w:rPr>
              <w:t xml:space="preserve"> </w:t>
            </w:r>
          </w:p>
        </w:tc>
      </w:tr>
      <w:tr w:rsidR="00CC447D" w:rsidRPr="008D043F" w14:paraId="08BA5934" w14:textId="77777777" w:rsidTr="00270082">
        <w:trPr>
          <w:trHeight w:val="483"/>
        </w:trPr>
        <w:tc>
          <w:tcPr>
            <w:tcW w:w="658" w:type="pct"/>
            <w:vMerge/>
            <w:shd w:val="clear" w:color="auto" w:fill="D9D9D9"/>
            <w:vAlign w:val="center"/>
            <w:hideMark/>
          </w:tcPr>
          <w:p w14:paraId="6EFD5C8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8D2E9A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1E594CE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hideMark/>
          </w:tcPr>
          <w:p w14:paraId="62E8397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hideMark/>
          </w:tcPr>
          <w:p w14:paraId="01F0AA1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A4204" w:rsidRPr="008D043F" w14:paraId="51C2433A" w14:textId="77777777" w:rsidTr="00270082">
        <w:trPr>
          <w:trHeight w:val="287"/>
        </w:trPr>
        <w:tc>
          <w:tcPr>
            <w:tcW w:w="658" w:type="pct"/>
            <w:vMerge/>
            <w:shd w:val="clear" w:color="auto" w:fill="D9D9D9"/>
            <w:vAlign w:val="center"/>
            <w:hideMark/>
          </w:tcPr>
          <w:p w14:paraId="6FFCC461" w14:textId="77777777" w:rsidR="005A4204" w:rsidRPr="008D043F" w:rsidRDefault="005A420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F06BFAE" w14:textId="77777777" w:rsidR="005A4204" w:rsidRPr="008D043F" w:rsidRDefault="005A4204"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50F449E8"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64</w:t>
            </w:r>
          </w:p>
        </w:tc>
        <w:tc>
          <w:tcPr>
            <w:tcW w:w="1119" w:type="pct"/>
            <w:tcMar>
              <w:top w:w="0" w:type="dxa"/>
              <w:left w:w="108" w:type="dxa"/>
              <w:bottom w:w="0" w:type="dxa"/>
              <w:right w:w="108" w:type="dxa"/>
            </w:tcMar>
            <w:vAlign w:val="center"/>
          </w:tcPr>
          <w:p w14:paraId="46C41F00"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8</w:t>
            </w:r>
          </w:p>
        </w:tc>
        <w:tc>
          <w:tcPr>
            <w:tcW w:w="1190" w:type="pct"/>
            <w:tcMar>
              <w:top w:w="0" w:type="dxa"/>
              <w:left w:w="108" w:type="dxa"/>
              <w:bottom w:w="0" w:type="dxa"/>
              <w:right w:w="108" w:type="dxa"/>
            </w:tcMar>
            <w:vAlign w:val="center"/>
          </w:tcPr>
          <w:p w14:paraId="6CE6150B"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r>
      <w:tr w:rsidR="00CC447D" w:rsidRPr="008D043F" w14:paraId="38A529EE"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2499E835"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4.2. Mjera</w:t>
            </w:r>
          </w:p>
        </w:tc>
        <w:tc>
          <w:tcPr>
            <w:tcW w:w="864" w:type="pct"/>
            <w:vMerge w:val="restart"/>
            <w:tcMar>
              <w:top w:w="0" w:type="dxa"/>
              <w:left w:w="108" w:type="dxa"/>
              <w:bottom w:w="0" w:type="dxa"/>
              <w:right w:w="108" w:type="dxa"/>
            </w:tcMar>
            <w:vAlign w:val="center"/>
          </w:tcPr>
          <w:p w14:paraId="3F6DEE7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anje i rad hidroloških prognoznih  sistema u </w:t>
            </w:r>
            <w:r w:rsidR="00EF6F58"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rPr>
              <w:t xml:space="preserve">uključujući unaprjeđenje mreže hidroloških i </w:t>
            </w:r>
            <w:r w:rsidRPr="008D043F">
              <w:rPr>
                <w:rFonts w:asciiTheme="minorHAnsi" w:hAnsiTheme="minorHAnsi" w:cstheme="minorHAnsi"/>
                <w:sz w:val="18"/>
                <w:szCs w:val="18"/>
                <w:lang w:val="hr-HR"/>
              </w:rPr>
              <w:lastRenderedPageBreak/>
              <w:t>meteoroloških i mjernih stanica</w:t>
            </w:r>
          </w:p>
        </w:tc>
        <w:tc>
          <w:tcPr>
            <w:tcW w:w="1169" w:type="pct"/>
            <w:shd w:val="clear" w:color="auto" w:fill="D9D9D9" w:themeFill="background1" w:themeFillShade="D9"/>
            <w:tcMar>
              <w:top w:w="0" w:type="dxa"/>
              <w:left w:w="108" w:type="dxa"/>
              <w:bottom w:w="0" w:type="dxa"/>
              <w:right w:w="108" w:type="dxa"/>
            </w:tcMar>
            <w:vAlign w:val="center"/>
            <w:hideMark/>
          </w:tcPr>
          <w:p w14:paraId="7761B0A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79C1FE2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224127E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3321F699" w14:textId="77777777" w:rsidTr="00270082">
        <w:trPr>
          <w:trHeight w:val="287"/>
        </w:trPr>
        <w:tc>
          <w:tcPr>
            <w:tcW w:w="658" w:type="pct"/>
            <w:vMerge/>
            <w:shd w:val="clear" w:color="auto" w:fill="D9D9D9"/>
            <w:vAlign w:val="center"/>
          </w:tcPr>
          <w:p w14:paraId="334654D8"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C31C3F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0C37272F"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a1) Status izrade Plana    proširenja mreže hidroloških mjernih stanica, na bazi identificiranih AFA-sa</w:t>
            </w:r>
          </w:p>
        </w:tc>
        <w:tc>
          <w:tcPr>
            <w:tcW w:w="111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3AE6EAC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lana </w:t>
            </w:r>
            <w:r w:rsidRPr="008D043F">
              <w:rPr>
                <w:rFonts w:asciiTheme="minorHAnsi" w:eastAsia="Calibri" w:hAnsiTheme="minorHAnsi" w:cstheme="minorHAnsi"/>
                <w:sz w:val="18"/>
                <w:szCs w:val="18"/>
                <w:lang w:val="hr-HR"/>
              </w:rPr>
              <w:t>proširenja mreže hidroloških mjernih stanica, na bazi identificiranih AFA-sa</w:t>
            </w:r>
          </w:p>
        </w:tc>
        <w:tc>
          <w:tcPr>
            <w:tcW w:w="1190" w:type="pct"/>
            <w:tcBorders>
              <w:top w:val="single" w:sz="4" w:space="0" w:color="A6A6A6"/>
              <w:left w:val="single" w:sz="4" w:space="0" w:color="A6A6A6"/>
              <w:bottom w:val="single" w:sz="4" w:space="0" w:color="A6A6A6"/>
              <w:right w:val="single" w:sz="4" w:space="0" w:color="A6A6A6"/>
            </w:tcBorders>
            <w:shd w:val="clear" w:color="auto" w:fill="auto"/>
            <w:vAlign w:val="center"/>
          </w:tcPr>
          <w:p w14:paraId="47C895D3" w14:textId="77777777" w:rsidR="00D242CA" w:rsidRPr="008D043F" w:rsidRDefault="00D242CA" w:rsidP="0068355A">
            <w:pPr>
              <w:spacing w:before="40" w:after="40" w:line="276" w:lineRule="auto"/>
              <w:ind w:left="153"/>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lanovi </w:t>
            </w:r>
          </w:p>
          <w:p w14:paraId="7528A3D4"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širenja mreže hidroloških mjernih stanica,  na bazi identificiranih AFA-sa (2024)</w:t>
            </w:r>
          </w:p>
        </w:tc>
      </w:tr>
      <w:tr w:rsidR="00D242CA" w:rsidRPr="008D043F" w14:paraId="05C0BAB3" w14:textId="77777777" w:rsidTr="00270082">
        <w:trPr>
          <w:trHeight w:val="287"/>
        </w:trPr>
        <w:tc>
          <w:tcPr>
            <w:tcW w:w="658" w:type="pct"/>
            <w:vMerge/>
            <w:shd w:val="clear" w:color="auto" w:fill="D9D9D9"/>
            <w:vAlign w:val="center"/>
          </w:tcPr>
          <w:p w14:paraId="38FE2BB7"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9DFE70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6DAF697C"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2) Stepen izvršenih </w:t>
            </w:r>
          </w:p>
          <w:p w14:paraId="7D6EA7BD"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dova na proširenju mreže hidroloških mjernih stanica u </w:t>
            </w:r>
            <w:r w:rsidRPr="008D043F">
              <w:rPr>
                <w:rFonts w:asciiTheme="minorHAnsi" w:hAnsiTheme="minorHAnsi" w:cstheme="minorHAnsi"/>
                <w:sz w:val="18"/>
                <w:szCs w:val="18"/>
                <w:lang w:val="hr-HR"/>
              </w:rPr>
              <w:t>Federaciji BiH</w:t>
            </w:r>
            <w:r w:rsidRPr="008D043F">
              <w:rPr>
                <w:rFonts w:asciiTheme="minorHAnsi" w:eastAsia="Calibri" w:hAnsiTheme="minorHAnsi" w:cstheme="minorHAnsi"/>
                <w:sz w:val="18"/>
                <w:szCs w:val="18"/>
                <w:lang w:val="hr-HR"/>
              </w:rPr>
              <w:t xml:space="preserve">, u skladu s Planom </w:t>
            </w:r>
          </w:p>
          <w:p w14:paraId="1925FAD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6115DE3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su počeli radovi na proširenju mreže hidroloških mjernih stanica u </w:t>
            </w:r>
            <w:r w:rsidRPr="008D043F">
              <w:rPr>
                <w:rFonts w:asciiTheme="minorHAnsi" w:hAnsiTheme="minorHAnsi" w:cstheme="minorHAnsi"/>
                <w:sz w:val="18"/>
                <w:szCs w:val="18"/>
                <w:lang w:val="hr-HR"/>
              </w:rPr>
              <w:t>Federacije BiH</w:t>
            </w:r>
            <w:r w:rsidRPr="008D043F">
              <w:rPr>
                <w:rFonts w:asciiTheme="minorHAnsi" w:hAnsiTheme="minorHAnsi" w:cstheme="minorHAnsi"/>
                <w:sz w:val="18"/>
                <w:szCs w:val="18"/>
                <w:lang w:val="hr-HR" w:bidi="en-US"/>
              </w:rPr>
              <w:t xml:space="preserve">, u skladu s Planom </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EFA5CA4" w14:textId="77777777" w:rsidR="00D242CA" w:rsidRPr="008D043F" w:rsidRDefault="00D242CA"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avršeni radovi na proširenju mreže hidroloških mjernih stanica, u skladu s Planom, praćeni dvogodišnjim izvještavanjem  o  proširenju mreže  hidroloških mjernih stanica u </w:t>
            </w:r>
            <w:r w:rsidRPr="008D043F">
              <w:rPr>
                <w:rFonts w:asciiTheme="minorHAnsi" w:hAnsiTheme="minorHAnsi" w:cstheme="minorHAnsi"/>
                <w:sz w:val="18"/>
                <w:szCs w:val="18"/>
                <w:lang w:val="hr-HR"/>
              </w:rPr>
              <w:t>Federaciji BiH (2025-2034)</w:t>
            </w:r>
          </w:p>
        </w:tc>
      </w:tr>
      <w:tr w:rsidR="00D242CA" w:rsidRPr="008D043F" w14:paraId="7DD7B61D" w14:textId="77777777" w:rsidTr="00270082">
        <w:trPr>
          <w:trHeight w:val="287"/>
        </w:trPr>
        <w:tc>
          <w:tcPr>
            <w:tcW w:w="658" w:type="pct"/>
            <w:vMerge/>
            <w:shd w:val="clear" w:color="auto" w:fill="D9D9D9"/>
            <w:vAlign w:val="center"/>
          </w:tcPr>
          <w:p w14:paraId="4DC72491"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BD2A9B6"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0BC59F8F"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3) Status izrade Plana    proširenja mreže meteoroloških i padavinskih stanica u </w:t>
            </w:r>
            <w:r w:rsidRPr="008D043F">
              <w:rPr>
                <w:rFonts w:asciiTheme="minorHAnsi" w:hAnsiTheme="minorHAnsi" w:cstheme="minorHAnsi"/>
                <w:sz w:val="18"/>
                <w:szCs w:val="18"/>
                <w:lang w:val="hr-HR"/>
              </w:rPr>
              <w:t>Federaciji BiH</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3786EEEA"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lana proširenja mreže meteoroloških i padavinskih stanica u </w:t>
            </w:r>
            <w:r w:rsidRPr="008D043F">
              <w:rPr>
                <w:rFonts w:asciiTheme="minorHAnsi" w:hAnsiTheme="minorHAnsi" w:cstheme="minorHAnsi"/>
                <w:sz w:val="18"/>
                <w:szCs w:val="18"/>
                <w:lang w:val="hr-HR"/>
              </w:rPr>
              <w:t>Federaciji BiH</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2374826" w14:textId="084F93DE" w:rsidR="00D242CA" w:rsidRPr="008D043F" w:rsidRDefault="00D242CA" w:rsidP="0068355A">
            <w:pPr>
              <w:spacing w:before="40" w:after="40" w:line="276" w:lineRule="auto"/>
              <w:ind w:left="153"/>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lanovi proširenja mreže meteoroloških i padavinskih stanica u </w:t>
            </w:r>
            <w:r w:rsidRPr="008D043F">
              <w:rPr>
                <w:rFonts w:asciiTheme="minorHAnsi" w:hAnsiTheme="minorHAnsi" w:cstheme="minorHAnsi"/>
                <w:sz w:val="18"/>
                <w:szCs w:val="18"/>
                <w:lang w:val="hr-HR"/>
              </w:rPr>
              <w:t>Federaciji BiH (2024)</w:t>
            </w:r>
          </w:p>
        </w:tc>
      </w:tr>
      <w:tr w:rsidR="00D242CA" w:rsidRPr="008D043F" w14:paraId="20B156D4" w14:textId="77777777" w:rsidTr="00270082">
        <w:trPr>
          <w:trHeight w:val="287"/>
        </w:trPr>
        <w:tc>
          <w:tcPr>
            <w:tcW w:w="658" w:type="pct"/>
            <w:vMerge/>
            <w:shd w:val="clear" w:color="auto" w:fill="D9D9D9"/>
            <w:vAlign w:val="center"/>
          </w:tcPr>
          <w:p w14:paraId="57726E58"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C0010E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0994DC63"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4) Stepen izvršenih </w:t>
            </w:r>
          </w:p>
          <w:p w14:paraId="2ED7887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adova na proširenju mreže meteoroloških i padavinskih stanica u </w:t>
            </w:r>
            <w:r w:rsidRPr="008D043F">
              <w:rPr>
                <w:rFonts w:asciiTheme="minorHAnsi" w:hAnsiTheme="minorHAnsi" w:cstheme="minorHAnsi"/>
                <w:sz w:val="18"/>
                <w:szCs w:val="18"/>
                <w:lang w:val="hr-HR"/>
              </w:rPr>
              <w:t>Federaciji BiH</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1D9B60E0"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su počeli radovi na proširenju mreže meteoroloških i padavinskih stanica u </w:t>
            </w:r>
            <w:r w:rsidRPr="008D043F">
              <w:rPr>
                <w:rFonts w:asciiTheme="minorHAnsi" w:hAnsiTheme="minorHAnsi" w:cstheme="minorHAnsi"/>
                <w:sz w:val="18"/>
                <w:szCs w:val="18"/>
                <w:lang w:val="hr-HR"/>
              </w:rPr>
              <w:t>Federaciji BiH</w:t>
            </w:r>
            <w:r w:rsidRPr="008D043F">
              <w:rPr>
                <w:rFonts w:asciiTheme="minorHAnsi" w:eastAsia="Calibri" w:hAnsiTheme="minorHAnsi" w:cstheme="minorHAnsi"/>
                <w:sz w:val="18"/>
                <w:szCs w:val="18"/>
                <w:lang w:val="hr-HR"/>
              </w:rPr>
              <w:t xml:space="preserve">, u skladu s Planom </w:t>
            </w:r>
          </w:p>
          <w:p w14:paraId="6CE03FD3"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1FD624F" w14:textId="77777777" w:rsidR="00D242CA" w:rsidRPr="008D043F" w:rsidRDefault="00D242CA"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avršeni radovi na proširenju mreže meteoroloških i padavinskih stanica, praćeni dvogodišnjim izvještavanjem o proširenju mreže meteoroloških i padavinskih stanica u </w:t>
            </w:r>
            <w:r w:rsidRPr="008D043F">
              <w:rPr>
                <w:rFonts w:asciiTheme="minorHAnsi" w:hAnsiTheme="minorHAnsi" w:cstheme="minorHAnsi"/>
                <w:sz w:val="18"/>
                <w:szCs w:val="18"/>
                <w:lang w:val="hr-HR"/>
              </w:rPr>
              <w:t>Federaciji BiH (2025-2034)</w:t>
            </w:r>
          </w:p>
        </w:tc>
      </w:tr>
      <w:tr w:rsidR="00D242CA" w:rsidRPr="008D043F" w14:paraId="3D16CC09" w14:textId="77777777" w:rsidTr="00270082">
        <w:trPr>
          <w:trHeight w:val="287"/>
        </w:trPr>
        <w:tc>
          <w:tcPr>
            <w:tcW w:w="658" w:type="pct"/>
            <w:vMerge/>
            <w:shd w:val="clear" w:color="auto" w:fill="D9D9D9"/>
            <w:vAlign w:val="center"/>
          </w:tcPr>
          <w:p w14:paraId="4E5CCCAB"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924AB2A"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6EC74B7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1) Status uspostave </w:t>
            </w:r>
            <w:r w:rsidRPr="008D043F">
              <w:rPr>
                <w:rFonts w:asciiTheme="minorHAnsi" w:hAnsiTheme="minorHAnsi" w:cstheme="minorHAnsi"/>
                <w:sz w:val="18"/>
                <w:szCs w:val="18"/>
                <w:lang w:val="hr-HR" w:bidi="en-US"/>
              </w:rPr>
              <w:t>hidrološko- prognoznog  modela za  vodno područje Jadranskog mora</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6EA5F81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jelimično</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02B02C9" w14:textId="77777777" w:rsidR="00D242CA" w:rsidRPr="008D043F" w:rsidRDefault="00D242CA"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 i operativan hidrološko-  prognozni model za vodno područje Jadranskog mora (2024)</w:t>
            </w:r>
          </w:p>
        </w:tc>
      </w:tr>
      <w:tr w:rsidR="00D242CA" w:rsidRPr="008D043F" w14:paraId="244BB689" w14:textId="77777777" w:rsidTr="00270082">
        <w:trPr>
          <w:trHeight w:val="287"/>
        </w:trPr>
        <w:tc>
          <w:tcPr>
            <w:tcW w:w="658" w:type="pct"/>
            <w:vMerge/>
            <w:shd w:val="clear" w:color="auto" w:fill="D9D9D9"/>
            <w:vAlign w:val="center"/>
          </w:tcPr>
          <w:p w14:paraId="2E9E4837"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94542BF"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11E47EB"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2) Status operativnosti i redovno održavanje sistema za prognozu poplava za</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vodna područja rijeke Save i Jadranskog mora</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1B9D47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Djelimično </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119C29D" w14:textId="77777777" w:rsidR="00D242CA" w:rsidRPr="008D043F" w:rsidRDefault="00D242CA"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perativan i redovno održavan sistem za prognozu poplava za vodna područja rijeke Save i Jadranskog mora (2024-2034)</w:t>
            </w:r>
          </w:p>
        </w:tc>
      </w:tr>
      <w:tr w:rsidR="00CC447D" w:rsidRPr="008D043F" w14:paraId="61271CF3" w14:textId="77777777" w:rsidTr="00270082">
        <w:trPr>
          <w:trHeight w:val="483"/>
        </w:trPr>
        <w:tc>
          <w:tcPr>
            <w:tcW w:w="658" w:type="pct"/>
            <w:vMerge/>
            <w:shd w:val="clear" w:color="auto" w:fill="D9D9D9"/>
            <w:vAlign w:val="center"/>
            <w:hideMark/>
          </w:tcPr>
          <w:p w14:paraId="07A673C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7B429C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75B38FA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hideMark/>
          </w:tcPr>
          <w:p w14:paraId="049A199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hideMark/>
          </w:tcPr>
          <w:p w14:paraId="26D554E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A4204" w:rsidRPr="008D043F" w14:paraId="35E7825C" w14:textId="77777777" w:rsidTr="00270082">
        <w:trPr>
          <w:trHeight w:val="287"/>
        </w:trPr>
        <w:tc>
          <w:tcPr>
            <w:tcW w:w="658" w:type="pct"/>
            <w:vMerge/>
            <w:shd w:val="clear" w:color="auto" w:fill="D9D9D9"/>
            <w:vAlign w:val="center"/>
            <w:hideMark/>
          </w:tcPr>
          <w:p w14:paraId="348E79DC" w14:textId="77777777" w:rsidR="005A4204" w:rsidRPr="008D043F" w:rsidRDefault="005A420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8E5AFC2" w14:textId="77777777" w:rsidR="005A4204" w:rsidRPr="008D043F" w:rsidRDefault="005A4204"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7E948036"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w:t>
            </w:r>
          </w:p>
        </w:tc>
        <w:tc>
          <w:tcPr>
            <w:tcW w:w="1119" w:type="pct"/>
            <w:tcMar>
              <w:top w:w="0" w:type="dxa"/>
              <w:left w:w="108" w:type="dxa"/>
              <w:bottom w:w="0" w:type="dxa"/>
              <w:right w:w="108" w:type="dxa"/>
            </w:tcMar>
            <w:vAlign w:val="center"/>
          </w:tcPr>
          <w:p w14:paraId="2207968C"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9</w:t>
            </w:r>
          </w:p>
        </w:tc>
        <w:tc>
          <w:tcPr>
            <w:tcW w:w="1190" w:type="pct"/>
            <w:tcMar>
              <w:top w:w="0" w:type="dxa"/>
              <w:left w:w="108" w:type="dxa"/>
              <w:bottom w:w="0" w:type="dxa"/>
              <w:right w:w="108" w:type="dxa"/>
            </w:tcMar>
            <w:vAlign w:val="center"/>
          </w:tcPr>
          <w:p w14:paraId="18274750"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6</w:t>
            </w:r>
          </w:p>
        </w:tc>
      </w:tr>
      <w:tr w:rsidR="00CC447D" w:rsidRPr="008D043F" w14:paraId="6AE086C7"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0D80C30A"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4.3. Mjera</w:t>
            </w:r>
          </w:p>
        </w:tc>
        <w:tc>
          <w:tcPr>
            <w:tcW w:w="864" w:type="pct"/>
            <w:vMerge w:val="restart"/>
            <w:tcMar>
              <w:top w:w="0" w:type="dxa"/>
              <w:left w:w="108" w:type="dxa"/>
              <w:bottom w:w="0" w:type="dxa"/>
              <w:right w:w="108" w:type="dxa"/>
            </w:tcMar>
            <w:vAlign w:val="center"/>
          </w:tcPr>
          <w:p w14:paraId="1FC7124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đeno planiranje i </w:t>
            </w:r>
            <w:r w:rsidR="00EF6F58" w:rsidRPr="008D043F">
              <w:rPr>
                <w:rFonts w:asciiTheme="minorHAnsi" w:hAnsiTheme="minorHAnsi" w:cstheme="minorHAnsi"/>
                <w:sz w:val="18"/>
                <w:szCs w:val="18"/>
                <w:lang w:val="hr-HR"/>
              </w:rPr>
              <w:t>provođenje</w:t>
            </w:r>
            <w:r w:rsidRPr="008D043F">
              <w:rPr>
                <w:rFonts w:asciiTheme="minorHAnsi" w:hAnsiTheme="minorHAnsi" w:cstheme="minorHAnsi"/>
                <w:sz w:val="18"/>
                <w:szCs w:val="18"/>
                <w:lang w:val="hr-HR"/>
              </w:rPr>
              <w:t xml:space="preserve"> mjera prilagođavanja  </w:t>
            </w:r>
            <w:r w:rsidR="00EF6F58" w:rsidRPr="008D043F">
              <w:rPr>
                <w:rFonts w:asciiTheme="minorHAnsi" w:hAnsiTheme="minorHAnsi" w:cstheme="minorHAnsi"/>
                <w:sz w:val="18"/>
                <w:szCs w:val="18"/>
                <w:lang w:val="hr-HR"/>
              </w:rPr>
              <w:t>klimatskim promjenama</w:t>
            </w:r>
            <w:r w:rsidRPr="008D043F">
              <w:rPr>
                <w:rFonts w:asciiTheme="minorHAnsi" w:hAnsiTheme="minorHAnsi" w:cstheme="minorHAnsi"/>
                <w:sz w:val="18"/>
                <w:szCs w:val="18"/>
                <w:lang w:val="hr-HR"/>
              </w:rPr>
              <w:t xml:space="preserve"> koje utječu na vodne resurs</w:t>
            </w:r>
            <w:r w:rsidR="00EF6F58" w:rsidRPr="008D043F">
              <w:rPr>
                <w:rFonts w:asciiTheme="minorHAnsi" w:hAnsiTheme="minorHAnsi" w:cstheme="minorHAnsi"/>
                <w:sz w:val="18"/>
                <w:szCs w:val="18"/>
                <w:lang w:val="hr-HR"/>
              </w:rPr>
              <w:t>e</w:t>
            </w:r>
          </w:p>
        </w:tc>
        <w:tc>
          <w:tcPr>
            <w:tcW w:w="1169" w:type="pct"/>
            <w:shd w:val="clear" w:color="auto" w:fill="D9D9D9" w:themeFill="background1" w:themeFillShade="D9"/>
            <w:tcMar>
              <w:top w:w="0" w:type="dxa"/>
              <w:left w:w="108" w:type="dxa"/>
              <w:bottom w:w="0" w:type="dxa"/>
              <w:right w:w="108" w:type="dxa"/>
            </w:tcMar>
            <w:vAlign w:val="center"/>
            <w:hideMark/>
          </w:tcPr>
          <w:p w14:paraId="3314F7C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46713EF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0188744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0CBE5030" w14:textId="77777777" w:rsidTr="00270082">
        <w:trPr>
          <w:trHeight w:val="287"/>
        </w:trPr>
        <w:tc>
          <w:tcPr>
            <w:tcW w:w="658" w:type="pct"/>
            <w:vMerge/>
            <w:shd w:val="clear" w:color="auto" w:fill="D9D9D9"/>
            <w:vAlign w:val="center"/>
          </w:tcPr>
          <w:p w14:paraId="429F5DBB"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6DBA16D"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auto"/>
            <w:tcMar>
              <w:top w:w="0" w:type="dxa"/>
              <w:left w:w="108" w:type="dxa"/>
              <w:bottom w:w="0" w:type="dxa"/>
              <w:right w:w="108" w:type="dxa"/>
            </w:tcMar>
            <w:vAlign w:val="center"/>
          </w:tcPr>
          <w:p w14:paraId="62CCD246"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izrade Programa provedbe mjera za sektor voda koje su definirane u Nacrtu nacionalnog  plana prilagođavanja klimatskim promjenama (NAP)</w:t>
            </w:r>
          </w:p>
        </w:tc>
        <w:tc>
          <w:tcPr>
            <w:tcW w:w="1119" w:type="pct"/>
            <w:shd w:val="clear" w:color="auto" w:fill="auto"/>
            <w:tcMar>
              <w:top w:w="0" w:type="dxa"/>
              <w:left w:w="108" w:type="dxa"/>
              <w:bottom w:w="0" w:type="dxa"/>
              <w:right w:w="108" w:type="dxa"/>
            </w:tcMar>
            <w:vAlign w:val="center"/>
          </w:tcPr>
          <w:p w14:paraId="66ABB50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P je u nacrtu ‒ nije započeta izrada   Programa provedbe mjera za sektor voda koje su definirane u nacrtu NAP-a</w:t>
            </w:r>
          </w:p>
        </w:tc>
        <w:tc>
          <w:tcPr>
            <w:tcW w:w="1190" w:type="pct"/>
            <w:shd w:val="clear" w:color="auto" w:fill="auto"/>
            <w:vAlign w:val="center"/>
          </w:tcPr>
          <w:p w14:paraId="644D8398"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Program provedbe mjera za sektor voda koje su definirane u nacrtu NAP-a(2024)</w:t>
            </w:r>
          </w:p>
        </w:tc>
      </w:tr>
      <w:tr w:rsidR="00D242CA" w:rsidRPr="008D043F" w14:paraId="5F23B3A6" w14:textId="77777777" w:rsidTr="00076544">
        <w:trPr>
          <w:trHeight w:val="287"/>
        </w:trPr>
        <w:tc>
          <w:tcPr>
            <w:tcW w:w="658" w:type="pct"/>
            <w:vMerge/>
            <w:shd w:val="clear" w:color="auto" w:fill="D9D9D9"/>
            <w:vAlign w:val="center"/>
          </w:tcPr>
          <w:p w14:paraId="7C16FF7A"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953D473"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4009ED42"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Status izvještavanja  o realizaciji mjera za sktor voda iz NAP-a </w:t>
            </w:r>
          </w:p>
        </w:tc>
        <w:tc>
          <w:tcPr>
            <w:tcW w:w="1119" w:type="pct"/>
            <w:tcMar>
              <w:top w:w="0" w:type="dxa"/>
              <w:left w:w="108" w:type="dxa"/>
              <w:bottom w:w="0" w:type="dxa"/>
              <w:right w:w="108" w:type="dxa"/>
            </w:tcMar>
            <w:vAlign w:val="center"/>
          </w:tcPr>
          <w:p w14:paraId="57DFE0A1"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vještavanje nije počelo, nacrt NAP-a izrađen,  nije usvojen </w:t>
            </w:r>
          </w:p>
        </w:tc>
        <w:tc>
          <w:tcPr>
            <w:tcW w:w="1190" w:type="pct"/>
            <w:vAlign w:val="center"/>
          </w:tcPr>
          <w:p w14:paraId="42B970A8" w14:textId="77777777" w:rsidR="00D242CA" w:rsidRPr="008D043F" w:rsidRDefault="00D242CA"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i  dvogodišnji Izvještaji o stepenu realizacije mjera  iz NAPa- i objavljeni  na web stranicama FMPVŠ, Agencija  i FHMZ </w:t>
            </w:r>
            <w:r w:rsidRPr="008D043F">
              <w:rPr>
                <w:rFonts w:asciiTheme="minorHAnsi" w:hAnsiTheme="minorHAnsi" w:cstheme="minorHAnsi"/>
                <w:sz w:val="18"/>
                <w:szCs w:val="18"/>
                <w:lang w:val="hr-HR"/>
              </w:rPr>
              <w:lastRenderedPageBreak/>
              <w:t>(2025-2034)</w:t>
            </w:r>
          </w:p>
        </w:tc>
      </w:tr>
      <w:tr w:rsidR="00CC447D" w:rsidRPr="008D043F" w14:paraId="0ADC6DCA" w14:textId="77777777" w:rsidTr="00270082">
        <w:trPr>
          <w:trHeight w:val="483"/>
        </w:trPr>
        <w:tc>
          <w:tcPr>
            <w:tcW w:w="658" w:type="pct"/>
            <w:vMerge/>
            <w:shd w:val="clear" w:color="auto" w:fill="D9D9D9"/>
            <w:vAlign w:val="center"/>
            <w:hideMark/>
          </w:tcPr>
          <w:p w14:paraId="77AFC03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C6EFBA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38B98D6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19" w:type="pct"/>
            <w:shd w:val="clear" w:color="auto" w:fill="D9D9D9" w:themeFill="background1" w:themeFillShade="D9"/>
            <w:tcMar>
              <w:top w:w="0" w:type="dxa"/>
              <w:left w:w="108" w:type="dxa"/>
              <w:bottom w:w="0" w:type="dxa"/>
              <w:right w:w="108" w:type="dxa"/>
            </w:tcMar>
            <w:vAlign w:val="center"/>
            <w:hideMark/>
          </w:tcPr>
          <w:p w14:paraId="4171E6A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hideMark/>
          </w:tcPr>
          <w:p w14:paraId="49A99C4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95D43" w:rsidRPr="008D043F" w14:paraId="407D3F9B" w14:textId="77777777" w:rsidTr="00270082">
        <w:trPr>
          <w:trHeight w:val="287"/>
        </w:trPr>
        <w:tc>
          <w:tcPr>
            <w:tcW w:w="658" w:type="pct"/>
            <w:vMerge/>
            <w:shd w:val="clear" w:color="auto" w:fill="D9D9D9"/>
            <w:vAlign w:val="center"/>
            <w:hideMark/>
          </w:tcPr>
          <w:p w14:paraId="456CA1BE" w14:textId="77777777" w:rsidR="00D95D43" w:rsidRPr="008D043F" w:rsidRDefault="00D95D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385DB2C" w14:textId="77777777" w:rsidR="00D95D43" w:rsidRPr="008D043F" w:rsidRDefault="00D95D43"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71362F6D"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2</w:t>
            </w:r>
          </w:p>
        </w:tc>
        <w:tc>
          <w:tcPr>
            <w:tcW w:w="1119" w:type="pct"/>
            <w:tcMar>
              <w:top w:w="0" w:type="dxa"/>
              <w:left w:w="108" w:type="dxa"/>
              <w:bottom w:w="0" w:type="dxa"/>
              <w:right w:w="108" w:type="dxa"/>
            </w:tcMar>
            <w:vAlign w:val="center"/>
          </w:tcPr>
          <w:p w14:paraId="46C65FF5"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90" w:type="pct"/>
            <w:tcMar>
              <w:top w:w="0" w:type="dxa"/>
              <w:left w:w="108" w:type="dxa"/>
              <w:bottom w:w="0" w:type="dxa"/>
              <w:right w:w="108" w:type="dxa"/>
            </w:tcMar>
            <w:vAlign w:val="center"/>
          </w:tcPr>
          <w:p w14:paraId="435C217B"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2</w:t>
            </w:r>
          </w:p>
        </w:tc>
      </w:tr>
    </w:tbl>
    <w:p w14:paraId="1FFDE192"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106D636A"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69C363B8"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5. Prioritet</w:t>
            </w:r>
          </w:p>
          <w:p w14:paraId="07D5873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25B084F3" w14:textId="7F1E42B9" w:rsidR="00CC447D" w:rsidRPr="008D043F" w:rsidRDefault="00D50837"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Dostizanje funkcionalanog pravnog i institucionalnog okvira u svrhu prilagođavanja  pravnim aktima EU  u oblasti voda</w:t>
            </w:r>
            <w:r w:rsidRPr="008D043F">
              <w:rPr>
                <w:rFonts w:asciiTheme="minorHAnsi" w:hAnsiTheme="minorHAnsi" w:cstheme="minorHAnsi"/>
                <w:sz w:val="18"/>
                <w:szCs w:val="18"/>
                <w:lang w:val="hr-HR"/>
              </w:rPr>
              <w:t xml:space="preserve">  </w:t>
            </w:r>
          </w:p>
        </w:tc>
        <w:tc>
          <w:tcPr>
            <w:tcW w:w="1159" w:type="pct"/>
            <w:shd w:val="clear" w:color="auto" w:fill="D9D9D9" w:themeFill="background1" w:themeFillShade="D9"/>
            <w:tcMar>
              <w:top w:w="0" w:type="dxa"/>
              <w:left w:w="108" w:type="dxa"/>
              <w:bottom w:w="0" w:type="dxa"/>
              <w:right w:w="108" w:type="dxa"/>
            </w:tcMar>
            <w:vAlign w:val="center"/>
          </w:tcPr>
          <w:p w14:paraId="7FE91472"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2BC2662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5BD4DE9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93625" w:rsidRPr="008D043F" w14:paraId="3389B2E0" w14:textId="77777777" w:rsidTr="00270082">
        <w:trPr>
          <w:trHeight w:val="287"/>
        </w:trPr>
        <w:tc>
          <w:tcPr>
            <w:tcW w:w="658" w:type="pct"/>
            <w:vMerge/>
            <w:shd w:val="clear" w:color="auto" w:fill="D9D9D9"/>
            <w:vAlign w:val="center"/>
            <w:hideMark/>
          </w:tcPr>
          <w:p w14:paraId="4F8B9154"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85329B8" w14:textId="77777777" w:rsidR="00493625" w:rsidRPr="008D043F" w:rsidRDefault="0049362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9744864"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Efikasnost i pravovremenost  programiranja   integriranja u EU  vezano za oblast upravljanja vodama.</w:t>
            </w:r>
          </w:p>
        </w:tc>
        <w:tc>
          <w:tcPr>
            <w:tcW w:w="1159" w:type="pct"/>
            <w:tcMar>
              <w:top w:w="0" w:type="dxa"/>
              <w:left w:w="108" w:type="dxa"/>
              <w:bottom w:w="0" w:type="dxa"/>
              <w:right w:w="108" w:type="dxa"/>
            </w:tcMar>
          </w:tcPr>
          <w:p w14:paraId="2D0A0849" w14:textId="77777777"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ka efikasnost i kašnjenje u izradi programa.</w:t>
            </w:r>
          </w:p>
        </w:tc>
        <w:tc>
          <w:tcPr>
            <w:tcW w:w="1159" w:type="pct"/>
            <w:tcMar>
              <w:top w:w="0" w:type="dxa"/>
              <w:left w:w="108" w:type="dxa"/>
              <w:bottom w:w="0" w:type="dxa"/>
              <w:right w:w="108" w:type="dxa"/>
            </w:tcMar>
          </w:tcPr>
          <w:p w14:paraId="74EC97D5"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Efikasna, redovna i pravovremena izrada četverogodišnja  programa integriranja.</w:t>
            </w:r>
          </w:p>
        </w:tc>
      </w:tr>
      <w:tr w:rsidR="00493625" w:rsidRPr="008D043F" w14:paraId="74A4B265" w14:textId="77777777" w:rsidTr="00270082">
        <w:trPr>
          <w:trHeight w:val="287"/>
        </w:trPr>
        <w:tc>
          <w:tcPr>
            <w:tcW w:w="658" w:type="pct"/>
            <w:vMerge/>
            <w:shd w:val="clear" w:color="auto" w:fill="D9D9D9"/>
            <w:vAlign w:val="center"/>
          </w:tcPr>
          <w:p w14:paraId="44A015D0"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C71AF9E" w14:textId="77777777" w:rsidR="00493625" w:rsidRPr="008D043F" w:rsidRDefault="0049362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06B1F2F" w14:textId="77777777"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lagođenost pravnog okvira, a posljedično i  institucionalnog okvira u sektoru voda u  F BiH, efikasnoj  aproksimaciji EU vodnog  zakonodavstva i standarda.</w:t>
            </w:r>
          </w:p>
          <w:p w14:paraId="68981F4B"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EF57C8E" w14:textId="77777777"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okvir u F BiH nije prilagođen   efikasnoj aproksimaciji EU zakonodavstva. </w:t>
            </w:r>
          </w:p>
          <w:p w14:paraId="1AB8142D" w14:textId="77777777" w:rsidR="00493625" w:rsidRPr="008D043F" w:rsidRDefault="00493625" w:rsidP="0068355A">
            <w:pPr>
              <w:spacing w:line="276" w:lineRule="auto"/>
              <w:rPr>
                <w:rFonts w:asciiTheme="minorHAnsi" w:hAnsiTheme="minorHAnsi" w:cstheme="minorHAnsi"/>
                <w:sz w:val="18"/>
                <w:szCs w:val="18"/>
                <w:lang w:val="hr-HR"/>
              </w:rPr>
            </w:pPr>
          </w:p>
          <w:p w14:paraId="22EACBDB" w14:textId="77777777"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ima su  nadležnosti za aproksimaciju delegirane  na značajan broj institucija na svim administrativnim  nivoima, za što su  su neophodni  značajni (nedostajući) kapaciteti za horizonatalnu i vertikalnu koordinaciju   </w:t>
            </w:r>
          </w:p>
        </w:tc>
        <w:tc>
          <w:tcPr>
            <w:tcW w:w="1159" w:type="pct"/>
            <w:tcMar>
              <w:top w:w="0" w:type="dxa"/>
              <w:left w:w="108" w:type="dxa"/>
              <w:bottom w:w="0" w:type="dxa"/>
              <w:right w:w="108" w:type="dxa"/>
            </w:tcMar>
          </w:tcPr>
          <w:p w14:paraId="249B4B4E"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konodavni i institucionalni okvir prilagođeni su zahtjevima efikasne aproksimacije.</w:t>
            </w:r>
          </w:p>
        </w:tc>
      </w:tr>
      <w:tr w:rsidR="00493625" w:rsidRPr="008D043F" w14:paraId="5363711A" w14:textId="77777777" w:rsidTr="00270082">
        <w:trPr>
          <w:trHeight w:val="287"/>
        </w:trPr>
        <w:tc>
          <w:tcPr>
            <w:tcW w:w="658" w:type="pct"/>
            <w:vMerge/>
            <w:shd w:val="clear" w:color="auto" w:fill="D9D9D9"/>
            <w:vAlign w:val="center"/>
          </w:tcPr>
          <w:p w14:paraId="6D5CBC55"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9B1FB99" w14:textId="77777777" w:rsidR="00493625" w:rsidRPr="008D043F" w:rsidRDefault="0049362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C0DD3A7" w14:textId="19B2E64C"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apacitiranost i kompetentnost zaposlenih u  institucijama  sektora voda (organima uprave, agencijama, zavodima i dr.) na svim nivoima vlasti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w:t>
            </w:r>
          </w:p>
        </w:tc>
        <w:tc>
          <w:tcPr>
            <w:tcW w:w="1159" w:type="pct"/>
            <w:tcMar>
              <w:top w:w="0" w:type="dxa"/>
              <w:left w:w="108" w:type="dxa"/>
              <w:bottom w:w="0" w:type="dxa"/>
              <w:right w:w="108" w:type="dxa"/>
            </w:tcMar>
          </w:tcPr>
          <w:p w14:paraId="197D9AEB" w14:textId="212A5874"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statak kapaciteta i nedovoljna obučenost  zaposlenih u nadležnim institucijama u sektoru voda na svim nivoima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za </w:t>
            </w:r>
          </w:p>
          <w:p w14:paraId="02ACD668" w14:textId="77777777" w:rsidR="00493625" w:rsidRPr="008D043F" w:rsidRDefault="00493625"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ivanje i provođenje EU </w:t>
            </w:r>
            <w:r w:rsidRPr="008D043F">
              <w:rPr>
                <w:rFonts w:asciiTheme="minorHAnsi" w:hAnsiTheme="minorHAnsi" w:cstheme="minorHAnsi"/>
                <w:i/>
                <w:iCs/>
                <w:sz w:val="18"/>
                <w:szCs w:val="18"/>
                <w:lang w:val="hr-HR"/>
              </w:rPr>
              <w:t>acquis</w:t>
            </w:r>
            <w:r w:rsidRPr="008D043F">
              <w:rPr>
                <w:rFonts w:asciiTheme="minorHAnsi" w:hAnsiTheme="minorHAnsi" w:cstheme="minorHAnsi"/>
                <w:sz w:val="18"/>
                <w:szCs w:val="18"/>
                <w:lang w:val="hr-HR"/>
              </w:rPr>
              <w:t xml:space="preserve">  </w:t>
            </w:r>
          </w:p>
          <w:p w14:paraId="3BAA0DA0" w14:textId="77777777" w:rsidR="00493625" w:rsidRPr="008D043F" w:rsidRDefault="00493625"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provedbu obaveza iz međunarodnih sporazuma</w:t>
            </w:r>
          </w:p>
          <w:p w14:paraId="05D995A9" w14:textId="77777777" w:rsidR="00493625" w:rsidRPr="008D043F" w:rsidRDefault="00493625"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bu zakona i regulative </w:t>
            </w:r>
          </w:p>
          <w:p w14:paraId="074F3968" w14:textId="77777777"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vedbu strateških i planskih dokumenata sektora voda</w:t>
            </w:r>
          </w:p>
        </w:tc>
        <w:tc>
          <w:tcPr>
            <w:tcW w:w="1159" w:type="pct"/>
            <w:tcMar>
              <w:top w:w="0" w:type="dxa"/>
              <w:left w:w="108" w:type="dxa"/>
              <w:bottom w:w="0" w:type="dxa"/>
              <w:right w:w="108" w:type="dxa"/>
            </w:tcMar>
          </w:tcPr>
          <w:p w14:paraId="055A096D" w14:textId="7C1E5E27"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apacitiranost i kompetentnost zaposlenih u  institucijama u sektora voda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prilagođeni </w:t>
            </w:r>
          </w:p>
          <w:p w14:paraId="266D8A68" w14:textId="5B42FAE6" w:rsidR="00493625" w:rsidRPr="008D043F" w:rsidRDefault="00493625" w:rsidP="0068355A">
            <w:pPr>
              <w:pStyle w:val="ListParagraph"/>
              <w:numPr>
                <w:ilvl w:val="0"/>
                <w:numId w:val="258"/>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zahtjevima  usklađivanja i provođenja EU acquis i</w:t>
            </w:r>
            <w:r w:rsidRPr="008D043F">
              <w:rPr>
                <w:rFonts w:asciiTheme="minorHAnsi" w:hAnsiTheme="minorHAnsi" w:cstheme="minorHAnsi"/>
                <w:i/>
                <w:iCs/>
                <w:sz w:val="18"/>
                <w:szCs w:val="18"/>
                <w:lang w:val="hr-HR"/>
              </w:rPr>
              <w:t xml:space="preserve"> </w:t>
            </w:r>
            <w:r w:rsidRPr="008D043F">
              <w:rPr>
                <w:rFonts w:asciiTheme="minorHAnsi" w:hAnsiTheme="minorHAnsi" w:cstheme="minorHAnsi"/>
                <w:sz w:val="18"/>
                <w:szCs w:val="18"/>
                <w:lang w:val="hr-HR"/>
              </w:rPr>
              <w:t xml:space="preserve"> provođenju međunarodnih sporazuma iz oblasti voda potrebama   provedbe zakona i regulative, strateških i planskih dokumenata sektora voda</w:t>
            </w:r>
          </w:p>
        </w:tc>
      </w:tr>
      <w:tr w:rsidR="00493625" w:rsidRPr="008D043F" w14:paraId="694AADBD" w14:textId="77777777" w:rsidTr="00270082">
        <w:trPr>
          <w:trHeight w:val="287"/>
        </w:trPr>
        <w:tc>
          <w:tcPr>
            <w:tcW w:w="658" w:type="pct"/>
            <w:vMerge/>
            <w:shd w:val="clear" w:color="auto" w:fill="D9D9D9"/>
            <w:vAlign w:val="center"/>
          </w:tcPr>
          <w:p w14:paraId="28F6CA90"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EC5C12B" w14:textId="77777777" w:rsidR="00493625" w:rsidRPr="008D043F" w:rsidRDefault="0049362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39053B5" w14:textId="77777777" w:rsidR="00493625" w:rsidRPr="008D043F" w:rsidRDefault="00493625"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laniranja i realizacije implementacije svih EU direktiva relevantnih za razvoj sektora voda.      </w:t>
            </w:r>
          </w:p>
        </w:tc>
        <w:tc>
          <w:tcPr>
            <w:tcW w:w="1159" w:type="pct"/>
            <w:tcMar>
              <w:top w:w="0" w:type="dxa"/>
              <w:left w:w="108" w:type="dxa"/>
              <w:bottom w:w="0" w:type="dxa"/>
              <w:right w:w="108" w:type="dxa"/>
            </w:tcMar>
          </w:tcPr>
          <w:p w14:paraId="72E80C5C" w14:textId="51260940" w:rsidR="00493625" w:rsidRPr="008D043F" w:rsidRDefault="00493625"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iranje je u početnoj fazi preko ažuriranja APIDA izrađenih u okviru </w:t>
            </w:r>
            <w:r w:rsidR="00376C47" w:rsidRPr="008D043F">
              <w:rPr>
                <w:rFonts w:asciiTheme="minorHAnsi" w:hAnsiTheme="minorHAnsi" w:cstheme="minorHAnsi"/>
                <w:sz w:val="18"/>
                <w:szCs w:val="18"/>
                <w:lang w:val="hr-HR"/>
              </w:rPr>
              <w:t>Strategije</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4B2F1BCF"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i su Planovi implementacije svih direktiva (APID) s realizacijom određenom  u dinamičkom planu u okviru APID-a. </w:t>
            </w:r>
          </w:p>
        </w:tc>
      </w:tr>
      <w:tr w:rsidR="00CC447D" w:rsidRPr="008D043F" w14:paraId="09F7E0B4" w14:textId="77777777" w:rsidTr="00270082">
        <w:trPr>
          <w:trHeight w:val="287"/>
        </w:trPr>
        <w:tc>
          <w:tcPr>
            <w:tcW w:w="658" w:type="pct"/>
            <w:vMerge/>
            <w:shd w:val="clear" w:color="auto" w:fill="D9D9D9"/>
            <w:vAlign w:val="center"/>
            <w:hideMark/>
          </w:tcPr>
          <w:p w14:paraId="70F807D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650ED2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19A731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tcPr>
          <w:p w14:paraId="3E11ED5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tcPr>
          <w:p w14:paraId="50CAAA6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A4204" w:rsidRPr="008D043F" w14:paraId="097169F7" w14:textId="77777777" w:rsidTr="00270082">
        <w:trPr>
          <w:trHeight w:val="287"/>
        </w:trPr>
        <w:tc>
          <w:tcPr>
            <w:tcW w:w="658" w:type="pct"/>
            <w:vMerge/>
            <w:shd w:val="clear" w:color="auto" w:fill="D9D9D9"/>
            <w:vAlign w:val="center"/>
          </w:tcPr>
          <w:p w14:paraId="0573FE1C" w14:textId="77777777" w:rsidR="005A4204" w:rsidRPr="008D043F" w:rsidRDefault="005A420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DE82BCC" w14:textId="77777777" w:rsidR="005A4204" w:rsidRPr="008D043F" w:rsidRDefault="005A42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EE510B7"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6</w:t>
            </w:r>
          </w:p>
        </w:tc>
        <w:tc>
          <w:tcPr>
            <w:tcW w:w="1159" w:type="pct"/>
            <w:tcMar>
              <w:top w:w="0" w:type="dxa"/>
              <w:left w:w="108" w:type="dxa"/>
              <w:bottom w:w="0" w:type="dxa"/>
              <w:right w:w="108" w:type="dxa"/>
            </w:tcMar>
            <w:vAlign w:val="center"/>
          </w:tcPr>
          <w:p w14:paraId="14BF33FE"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86,1</w:t>
            </w:r>
          </w:p>
        </w:tc>
        <w:tc>
          <w:tcPr>
            <w:tcW w:w="1159" w:type="pct"/>
            <w:tcMar>
              <w:top w:w="0" w:type="dxa"/>
              <w:left w:w="108" w:type="dxa"/>
              <w:bottom w:w="0" w:type="dxa"/>
              <w:right w:w="108" w:type="dxa"/>
            </w:tcMar>
            <w:vAlign w:val="center"/>
          </w:tcPr>
          <w:p w14:paraId="063A6640"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11,8</w:t>
            </w:r>
          </w:p>
        </w:tc>
      </w:tr>
    </w:tbl>
    <w:p w14:paraId="5EFACB7F"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31B3370E"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565DABC4"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5.1. Mjera</w:t>
            </w:r>
          </w:p>
        </w:tc>
        <w:tc>
          <w:tcPr>
            <w:tcW w:w="864" w:type="pct"/>
            <w:vMerge w:val="restart"/>
            <w:tcMar>
              <w:top w:w="0" w:type="dxa"/>
              <w:left w:w="108" w:type="dxa"/>
              <w:bottom w:w="0" w:type="dxa"/>
              <w:right w:w="108" w:type="dxa"/>
            </w:tcMar>
            <w:vAlign w:val="center"/>
          </w:tcPr>
          <w:p w14:paraId="629355D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rati efikasnu provedbu  Programa integriranja u EU  vezano za oblast upravljanja vodama (na bazi četvorogodišnjih ciklusa)</w:t>
            </w:r>
          </w:p>
        </w:tc>
        <w:tc>
          <w:tcPr>
            <w:tcW w:w="1159" w:type="pct"/>
            <w:shd w:val="clear" w:color="auto" w:fill="D9D9D9" w:themeFill="background1" w:themeFillShade="D9"/>
            <w:tcMar>
              <w:top w:w="0" w:type="dxa"/>
              <w:left w:w="108" w:type="dxa"/>
              <w:bottom w:w="0" w:type="dxa"/>
              <w:right w:w="108" w:type="dxa"/>
            </w:tcMar>
            <w:vAlign w:val="center"/>
            <w:hideMark/>
          </w:tcPr>
          <w:p w14:paraId="4952136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6CBFCDA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154275F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7A9DB3BF" w14:textId="77777777" w:rsidTr="00270082">
        <w:trPr>
          <w:trHeight w:val="287"/>
        </w:trPr>
        <w:tc>
          <w:tcPr>
            <w:tcW w:w="658" w:type="pct"/>
            <w:vMerge/>
            <w:shd w:val="clear" w:color="auto" w:fill="D9D9D9"/>
            <w:vAlign w:val="center"/>
          </w:tcPr>
          <w:p w14:paraId="4353D6C6"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26336B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333784B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nje pripremljenosti i usvajanja  liste  prioriteta usklađivanja direktiva o vodama te institucionalnih  mjera  za oblast upravljanja vodama za četvorogodišnje periode</w:t>
            </w:r>
          </w:p>
        </w:tc>
        <w:tc>
          <w:tcPr>
            <w:tcW w:w="1159" w:type="pct"/>
            <w:shd w:val="clear" w:color="auto" w:fill="auto"/>
            <w:tcMar>
              <w:top w:w="0" w:type="dxa"/>
              <w:left w:w="108" w:type="dxa"/>
              <w:bottom w:w="0" w:type="dxa"/>
              <w:right w:w="108" w:type="dxa"/>
            </w:tcMar>
            <w:vAlign w:val="center"/>
          </w:tcPr>
          <w:p w14:paraId="48900A2B" w14:textId="24380BCF"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nacrt liste prioriteta koji nije usvojen   </w:t>
            </w:r>
          </w:p>
        </w:tc>
        <w:tc>
          <w:tcPr>
            <w:tcW w:w="1159" w:type="pct"/>
            <w:shd w:val="clear" w:color="auto" w:fill="auto"/>
            <w:vAlign w:val="center"/>
          </w:tcPr>
          <w:p w14:paraId="16DEC0F8" w14:textId="33A035AD" w:rsidR="00D242CA" w:rsidRPr="008D043F" w:rsidRDefault="00D242C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ljena i usvojena finalna lista   (2023)</w:t>
            </w:r>
          </w:p>
        </w:tc>
      </w:tr>
      <w:tr w:rsidR="00D242CA" w:rsidRPr="008D043F" w14:paraId="126A9F70" w14:textId="77777777" w:rsidTr="00270082">
        <w:trPr>
          <w:trHeight w:val="287"/>
        </w:trPr>
        <w:tc>
          <w:tcPr>
            <w:tcW w:w="658" w:type="pct"/>
            <w:vMerge/>
            <w:shd w:val="clear" w:color="auto" w:fill="D9D9D9"/>
            <w:vAlign w:val="center"/>
          </w:tcPr>
          <w:p w14:paraId="0F05956F"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4427E4A"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65F3DB36"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kompletiranja  Dinamičkog  plana aproksimacije EU propisa o vodama u </w:t>
            </w:r>
            <w:r w:rsidRPr="008D043F">
              <w:rPr>
                <w:rFonts w:asciiTheme="minorHAnsi" w:hAnsiTheme="minorHAnsi" w:cstheme="minorHAnsi"/>
                <w:sz w:val="18"/>
                <w:szCs w:val="18"/>
                <w:lang w:val="hr-HR"/>
              </w:rPr>
              <w:t xml:space="preserve">Federaciji BiH </w:t>
            </w:r>
            <w:r w:rsidRPr="008D043F">
              <w:rPr>
                <w:rFonts w:asciiTheme="minorHAnsi" w:eastAsia="Calibri" w:hAnsiTheme="minorHAnsi" w:cstheme="minorHAnsi"/>
                <w:sz w:val="18"/>
                <w:szCs w:val="18"/>
                <w:lang w:val="hr-HR"/>
              </w:rPr>
              <w:t>i realizacije  institucionalnih mjera za oblast upravljanja vodama (za četvorogodišnje periode)</w:t>
            </w:r>
          </w:p>
          <w:p w14:paraId="572D89E5"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091009E2"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izrađen Dinamički plan za četverogodišnji period   </w:t>
            </w:r>
          </w:p>
        </w:tc>
        <w:tc>
          <w:tcPr>
            <w:tcW w:w="1159" w:type="pct"/>
            <w:shd w:val="clear" w:color="auto" w:fill="FFFFFF" w:themeFill="background1"/>
            <w:vAlign w:val="center"/>
          </w:tcPr>
          <w:p w14:paraId="4757E7F6"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Dinamički plan za četverogodišnji period     (2023)</w:t>
            </w:r>
          </w:p>
        </w:tc>
      </w:tr>
      <w:tr w:rsidR="00D242CA" w:rsidRPr="008D043F" w14:paraId="539129C8" w14:textId="77777777" w:rsidTr="00270082">
        <w:trPr>
          <w:trHeight w:val="287"/>
        </w:trPr>
        <w:tc>
          <w:tcPr>
            <w:tcW w:w="658" w:type="pct"/>
            <w:vMerge/>
            <w:shd w:val="clear" w:color="auto" w:fill="D9D9D9"/>
            <w:vAlign w:val="center"/>
          </w:tcPr>
          <w:p w14:paraId="1F7341B7"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3ACBB8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34A33722"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Formirati  operativnu  strukturu unutar  FMPVŠ-a za koordinaciju procesa pridruživanja EU/za  koordinaciju pri  realizaciji Programa integriranja i izrade DSIP-ova i APID-a za vodne direktive</w:t>
            </w:r>
          </w:p>
        </w:tc>
        <w:tc>
          <w:tcPr>
            <w:tcW w:w="1159" w:type="pct"/>
            <w:shd w:val="clear" w:color="auto" w:fill="FFFFFF" w:themeFill="background1"/>
            <w:tcMar>
              <w:top w:w="0" w:type="dxa"/>
              <w:left w:w="108" w:type="dxa"/>
              <w:bottom w:w="0" w:type="dxa"/>
              <w:right w:w="108" w:type="dxa"/>
            </w:tcMar>
            <w:vAlign w:val="center"/>
          </w:tcPr>
          <w:p w14:paraId="7486EE5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formirana zvanična operativna koordinirajuća struktura </w:t>
            </w:r>
          </w:p>
        </w:tc>
        <w:tc>
          <w:tcPr>
            <w:tcW w:w="1159" w:type="pct"/>
            <w:shd w:val="clear" w:color="auto" w:fill="FFFFFF" w:themeFill="background1"/>
            <w:vAlign w:val="center"/>
          </w:tcPr>
          <w:p w14:paraId="77716088"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Formirana i operativna koordinirajuća struktura unutar FMPVŠ-a (2023)</w:t>
            </w:r>
          </w:p>
        </w:tc>
      </w:tr>
      <w:tr w:rsidR="00CC447D" w:rsidRPr="008D043F" w14:paraId="636DBEB3" w14:textId="77777777" w:rsidTr="00270082">
        <w:trPr>
          <w:trHeight w:val="483"/>
        </w:trPr>
        <w:tc>
          <w:tcPr>
            <w:tcW w:w="658" w:type="pct"/>
            <w:vMerge/>
            <w:shd w:val="clear" w:color="auto" w:fill="D9D9D9"/>
            <w:vAlign w:val="center"/>
            <w:hideMark/>
          </w:tcPr>
          <w:p w14:paraId="02FCB88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440930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2C542D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345182E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361875D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95D43" w:rsidRPr="008D043F" w14:paraId="5FFB5C14" w14:textId="77777777" w:rsidTr="00270082">
        <w:trPr>
          <w:trHeight w:val="287"/>
        </w:trPr>
        <w:tc>
          <w:tcPr>
            <w:tcW w:w="658" w:type="pct"/>
            <w:vMerge/>
            <w:shd w:val="clear" w:color="auto" w:fill="D9D9D9"/>
            <w:vAlign w:val="center"/>
            <w:hideMark/>
          </w:tcPr>
          <w:p w14:paraId="0439D410" w14:textId="77777777" w:rsidR="00D95D43" w:rsidRPr="008D043F" w:rsidRDefault="00D95D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9892708" w14:textId="77777777" w:rsidR="00D95D43" w:rsidRPr="008D043F" w:rsidRDefault="00D95D4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DAB20BE"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0</w:t>
            </w:r>
          </w:p>
        </w:tc>
        <w:tc>
          <w:tcPr>
            <w:tcW w:w="1159" w:type="pct"/>
            <w:tcMar>
              <w:top w:w="0" w:type="dxa"/>
              <w:left w:w="108" w:type="dxa"/>
              <w:bottom w:w="0" w:type="dxa"/>
              <w:right w:w="108" w:type="dxa"/>
            </w:tcMar>
            <w:vAlign w:val="center"/>
          </w:tcPr>
          <w:p w14:paraId="0913F3C4"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D7B5867"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0</w:t>
            </w:r>
          </w:p>
        </w:tc>
      </w:tr>
      <w:tr w:rsidR="00CC447D" w:rsidRPr="008D043F" w14:paraId="4EB39EDB"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49086459"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5.2. Mjera</w:t>
            </w:r>
          </w:p>
        </w:tc>
        <w:tc>
          <w:tcPr>
            <w:tcW w:w="864" w:type="pct"/>
            <w:vMerge w:val="restart"/>
            <w:tcMar>
              <w:top w:w="0" w:type="dxa"/>
              <w:left w:w="108" w:type="dxa"/>
              <w:bottom w:w="0" w:type="dxa"/>
              <w:right w:w="108" w:type="dxa"/>
            </w:tcMar>
            <w:vAlign w:val="center"/>
          </w:tcPr>
          <w:p w14:paraId="61FE988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naprijediti zakonodavstvo u oblasti voda u svrhu  efikasne aproksimacije EU propisa u vodno zakonodavstvo</w:t>
            </w:r>
            <w:r w:rsidR="00CF11F4" w:rsidRPr="008D043F">
              <w:rPr>
                <w:rFonts w:asciiTheme="minorHAnsi" w:hAnsiTheme="minorHAnsi" w:cstheme="minorHAnsi"/>
                <w:sz w:val="18"/>
                <w:szCs w:val="18"/>
                <w:lang w:val="hr-HR"/>
              </w:rPr>
              <w:t xml:space="preserve"> Federacije BiH</w:t>
            </w:r>
          </w:p>
        </w:tc>
        <w:tc>
          <w:tcPr>
            <w:tcW w:w="1159" w:type="pct"/>
            <w:shd w:val="clear" w:color="auto" w:fill="D9D9D9" w:themeFill="background1" w:themeFillShade="D9"/>
            <w:tcMar>
              <w:top w:w="0" w:type="dxa"/>
              <w:left w:w="108" w:type="dxa"/>
              <w:bottom w:w="0" w:type="dxa"/>
              <w:right w:w="108" w:type="dxa"/>
            </w:tcMar>
            <w:vAlign w:val="center"/>
            <w:hideMark/>
          </w:tcPr>
          <w:p w14:paraId="7F2F3A7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51E351A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18C167B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280A4DF9" w14:textId="77777777" w:rsidTr="00270082">
        <w:trPr>
          <w:trHeight w:val="287"/>
        </w:trPr>
        <w:tc>
          <w:tcPr>
            <w:tcW w:w="658" w:type="pct"/>
            <w:vMerge/>
            <w:shd w:val="clear" w:color="auto" w:fill="D9D9D9"/>
            <w:vAlign w:val="center"/>
            <w:hideMark/>
          </w:tcPr>
          <w:p w14:paraId="5BE2222E"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D462AC3"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57E32B78"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kompletiranosti analize propisa u cilju identifikacije preklapanja nadležnosti, propusta u definiranju nadležnosti, te propisanih mehanizmima koordinacije s aspekta  aproksimacije s EU propisima </w:t>
            </w:r>
          </w:p>
          <w:p w14:paraId="41077003" w14:textId="77777777" w:rsidR="00D242CA" w:rsidRPr="008D043F" w:rsidRDefault="00D242CA"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p>
        </w:tc>
        <w:tc>
          <w:tcPr>
            <w:tcW w:w="1159" w:type="pct"/>
            <w:shd w:val="clear" w:color="auto" w:fill="auto"/>
            <w:tcMar>
              <w:top w:w="0" w:type="dxa"/>
              <w:left w:w="108" w:type="dxa"/>
              <w:bottom w:w="0" w:type="dxa"/>
              <w:right w:w="108" w:type="dxa"/>
            </w:tcMar>
            <w:vAlign w:val="center"/>
          </w:tcPr>
          <w:p w14:paraId="5560FFA0" w14:textId="77777777"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p>
          <w:p w14:paraId="053B837B" w14:textId="77777777"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da Analize nije započela </w:t>
            </w:r>
          </w:p>
          <w:p w14:paraId="572FBDCE" w14:textId="77777777"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p>
          <w:p w14:paraId="5D91638C"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Trenutno, prema postojećim propisima, poslovi  transpozicije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 xml:space="preserve">se odvijaju u  okviru najamanje 23 organa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 xml:space="preserve"> najmanje 3 organa na federalnom nivou  i  20 organa na </w:t>
            </w:r>
            <w:r w:rsidRPr="008D043F">
              <w:rPr>
                <w:rFonts w:asciiTheme="minorHAnsi" w:hAnsiTheme="minorHAnsi" w:cstheme="minorHAnsi"/>
                <w:sz w:val="18"/>
                <w:szCs w:val="18"/>
                <w:lang w:val="hr-HR" w:bidi="en-US"/>
              </w:rPr>
              <w:lastRenderedPageBreak/>
              <w:t xml:space="preserve">kantonalnom nivou (10 Ministarstava za vode i i 10 Ministarstava za  okoliš)    </w:t>
            </w:r>
          </w:p>
        </w:tc>
        <w:tc>
          <w:tcPr>
            <w:tcW w:w="1159" w:type="pct"/>
            <w:shd w:val="clear" w:color="auto" w:fill="auto"/>
            <w:vAlign w:val="center"/>
          </w:tcPr>
          <w:p w14:paraId="2DA4D84A" w14:textId="47ABF2DC" w:rsidR="00D242CA" w:rsidRPr="008D043F" w:rsidRDefault="00D242CA"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Izvršena analiza i doneseni zaključci i preporuke o potrebnim izmjenama i dopunama zakonodavstva  u oblasti voda i organizacije uprave u F</w:t>
            </w:r>
            <w:r w:rsidR="00617C95" w:rsidRPr="008D043F">
              <w:rPr>
                <w:rFonts w:asciiTheme="minorHAnsi" w:hAnsiTheme="minorHAnsi" w:cstheme="minorHAnsi"/>
                <w:sz w:val="18"/>
                <w:szCs w:val="18"/>
                <w:lang w:val="hr-HR" w:bidi="en-US"/>
              </w:rPr>
              <w:t xml:space="preserve">ederaciji </w:t>
            </w:r>
            <w:r w:rsidRPr="008D043F">
              <w:rPr>
                <w:rFonts w:asciiTheme="minorHAnsi" w:hAnsiTheme="minorHAnsi" w:cstheme="minorHAnsi"/>
                <w:sz w:val="18"/>
                <w:szCs w:val="18"/>
                <w:lang w:val="hr-HR" w:bidi="en-US"/>
              </w:rPr>
              <w:t>B</w:t>
            </w:r>
            <w:r w:rsidR="00EF0A00"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 (2024)</w:t>
            </w:r>
          </w:p>
        </w:tc>
      </w:tr>
      <w:tr w:rsidR="00D242CA" w:rsidRPr="008D043F" w14:paraId="28610510" w14:textId="77777777" w:rsidTr="00270082">
        <w:trPr>
          <w:trHeight w:val="287"/>
        </w:trPr>
        <w:tc>
          <w:tcPr>
            <w:tcW w:w="658" w:type="pct"/>
            <w:vMerge/>
            <w:shd w:val="clear" w:color="auto" w:fill="D9D9D9"/>
            <w:vAlign w:val="center"/>
          </w:tcPr>
          <w:p w14:paraId="2E5E210D"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C26B02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2340F6D4" w14:textId="77777777" w:rsidR="00D242CA" w:rsidRPr="008D043F" w:rsidRDefault="00D242CA"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epen procesa usvajanja izmjenjenih I dopunjenih zakona </w:t>
            </w:r>
          </w:p>
        </w:tc>
        <w:tc>
          <w:tcPr>
            <w:tcW w:w="1159" w:type="pct"/>
            <w:shd w:val="clear" w:color="auto" w:fill="FFFFFF" w:themeFill="background1"/>
            <w:tcMar>
              <w:top w:w="0" w:type="dxa"/>
              <w:left w:w="108" w:type="dxa"/>
              <w:bottom w:w="0" w:type="dxa"/>
              <w:right w:w="108" w:type="dxa"/>
            </w:tcMar>
            <w:vAlign w:val="center"/>
          </w:tcPr>
          <w:p w14:paraId="0E49E614" w14:textId="77777777" w:rsidR="00D242CA" w:rsidRPr="008D043F" w:rsidRDefault="00D242CA"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Izmjena i dopuna zakonodavstva nije počela     </w:t>
            </w:r>
          </w:p>
        </w:tc>
        <w:tc>
          <w:tcPr>
            <w:tcW w:w="1159" w:type="pct"/>
            <w:shd w:val="clear" w:color="auto" w:fill="FFFFFF" w:themeFill="background1"/>
            <w:vAlign w:val="center"/>
          </w:tcPr>
          <w:p w14:paraId="440C568C" w14:textId="77777777" w:rsidR="00D242CA" w:rsidRPr="008D043F" w:rsidRDefault="00D242CA"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e izmjene i dopune propisa  iz oblasti voda i  organizacije uprave (Zakon o federalnim ministarstvima i Zakon o kantonalnim ministarstvima),  u skladu sa zaključcima analize (2025)</w:t>
            </w:r>
          </w:p>
        </w:tc>
      </w:tr>
      <w:tr w:rsidR="00CC447D" w:rsidRPr="008D043F" w14:paraId="56C08F7C" w14:textId="77777777" w:rsidTr="00270082">
        <w:trPr>
          <w:trHeight w:val="483"/>
        </w:trPr>
        <w:tc>
          <w:tcPr>
            <w:tcW w:w="658" w:type="pct"/>
            <w:vMerge/>
            <w:shd w:val="clear" w:color="auto" w:fill="D9D9D9"/>
            <w:vAlign w:val="center"/>
            <w:hideMark/>
          </w:tcPr>
          <w:p w14:paraId="2D0C063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1581A5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6BF66C3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67A17AA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38EC27D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234AF650" w14:textId="77777777" w:rsidTr="00270082">
        <w:trPr>
          <w:trHeight w:val="287"/>
        </w:trPr>
        <w:tc>
          <w:tcPr>
            <w:tcW w:w="658" w:type="pct"/>
            <w:vMerge/>
            <w:shd w:val="clear" w:color="auto" w:fill="D9D9D9"/>
            <w:vAlign w:val="center"/>
            <w:hideMark/>
          </w:tcPr>
          <w:p w14:paraId="344D6CFA"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95A8000"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FED36EC"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c>
          <w:tcPr>
            <w:tcW w:w="1159" w:type="pct"/>
            <w:tcMar>
              <w:top w:w="0" w:type="dxa"/>
              <w:left w:w="108" w:type="dxa"/>
              <w:bottom w:w="0" w:type="dxa"/>
              <w:right w:w="108" w:type="dxa"/>
            </w:tcMar>
            <w:vAlign w:val="center"/>
          </w:tcPr>
          <w:p w14:paraId="0A60DB0C"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0C010A2"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r>
      <w:tr w:rsidR="000E461B" w:rsidRPr="008D043F" w14:paraId="28BDA51E" w14:textId="77777777" w:rsidTr="00076544">
        <w:trPr>
          <w:trHeight w:val="483"/>
        </w:trPr>
        <w:tc>
          <w:tcPr>
            <w:tcW w:w="658" w:type="pct"/>
            <w:vMerge w:val="restart"/>
            <w:shd w:val="clear" w:color="auto" w:fill="D9D9D9"/>
            <w:tcMar>
              <w:top w:w="0" w:type="dxa"/>
              <w:left w:w="108" w:type="dxa"/>
              <w:bottom w:w="0" w:type="dxa"/>
              <w:right w:w="108" w:type="dxa"/>
            </w:tcMar>
            <w:vAlign w:val="center"/>
          </w:tcPr>
          <w:p w14:paraId="0DD81E47"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bookmarkStart w:id="423" w:name="_Hlk103330340"/>
            <w:r w:rsidRPr="008D043F">
              <w:rPr>
                <w:rFonts w:asciiTheme="minorHAnsi" w:hAnsiTheme="minorHAnsi" w:cstheme="minorHAnsi"/>
                <w:b/>
                <w:color w:val="000000" w:themeColor="text1"/>
                <w:sz w:val="18"/>
                <w:szCs w:val="18"/>
                <w:lang w:val="hr-HR"/>
              </w:rPr>
              <w:t>1.5.3. Mjera</w:t>
            </w:r>
          </w:p>
        </w:tc>
        <w:tc>
          <w:tcPr>
            <w:tcW w:w="864" w:type="pct"/>
            <w:vMerge w:val="restart"/>
            <w:tcBorders>
              <w:top w:val="single" w:sz="4" w:space="0" w:color="A6A6A6"/>
              <w:left w:val="single" w:sz="4" w:space="0" w:color="A6A6A6"/>
              <w:right w:val="single" w:sz="4" w:space="0" w:color="A6A6A6"/>
            </w:tcBorders>
            <w:shd w:val="clear" w:color="auto" w:fill="auto"/>
            <w:tcMar>
              <w:top w:w="0" w:type="dxa"/>
              <w:left w:w="108" w:type="dxa"/>
              <w:bottom w:w="0" w:type="dxa"/>
              <w:right w:w="108" w:type="dxa"/>
            </w:tcMar>
            <w:vAlign w:val="center"/>
          </w:tcPr>
          <w:p w14:paraId="370E3AA6" w14:textId="73CA0682" w:rsidR="000E461B" w:rsidRPr="008D043F" w:rsidRDefault="000E461B" w:rsidP="0068355A">
            <w:pPr>
              <w:spacing w:after="120" w:line="276" w:lineRule="auto"/>
              <w:ind w:hanging="2"/>
              <w:contextualSpacing/>
              <w:rPr>
                <w:rFonts w:asciiTheme="minorHAnsi" w:hAnsiTheme="minorHAnsi" w:cstheme="minorHAnsi"/>
                <w:bCs/>
                <w:sz w:val="18"/>
                <w:szCs w:val="18"/>
                <w:lang w:val="hr-HR"/>
              </w:rPr>
            </w:pPr>
            <w:r w:rsidRPr="008D043F">
              <w:rPr>
                <w:rFonts w:asciiTheme="minorHAnsi" w:hAnsiTheme="minorHAnsi" w:cstheme="minorHAnsi"/>
                <w:sz w:val="18"/>
                <w:szCs w:val="18"/>
                <w:lang w:val="hr-HR"/>
              </w:rPr>
              <w:t>Unaprjeđenje postojeće institucionalne strukture jačanjem  kapaciteta u institucijama FB</w:t>
            </w:r>
            <w:r w:rsidR="00EF0A00" w:rsidRPr="008D043F">
              <w:rPr>
                <w:rFonts w:asciiTheme="minorHAnsi" w:hAnsiTheme="minorHAnsi" w:cstheme="minorHAnsi"/>
                <w:sz w:val="18"/>
                <w:szCs w:val="18"/>
                <w:lang w:val="hr-HR"/>
              </w:rPr>
              <w:t>o</w:t>
            </w:r>
            <w:r w:rsidRPr="008D043F">
              <w:rPr>
                <w:rFonts w:asciiTheme="minorHAnsi" w:hAnsiTheme="minorHAnsi" w:cstheme="minorHAnsi"/>
                <w:sz w:val="18"/>
                <w:szCs w:val="18"/>
                <w:lang w:val="hr-HR"/>
              </w:rPr>
              <w:t>H nadležnim za vode, sa posebnim fokusom na dugoročnu i održivu provedbu EU vodnog  zakonodavstva</w:t>
            </w:r>
          </w:p>
        </w:tc>
        <w:tc>
          <w:tcPr>
            <w:tcW w:w="1159" w:type="pct"/>
            <w:shd w:val="clear" w:color="auto" w:fill="D9D9D9" w:themeFill="background1" w:themeFillShade="D9"/>
            <w:tcMar>
              <w:top w:w="0" w:type="dxa"/>
              <w:left w:w="108" w:type="dxa"/>
              <w:bottom w:w="0" w:type="dxa"/>
              <w:right w:w="108" w:type="dxa"/>
            </w:tcMar>
            <w:vAlign w:val="center"/>
          </w:tcPr>
          <w:p w14:paraId="37ECB644"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tcPr>
          <w:p w14:paraId="0F191EE1"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51C25EDA"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0E461B" w:rsidRPr="008D043F" w14:paraId="4D95BFEC" w14:textId="77777777" w:rsidTr="00076544">
        <w:trPr>
          <w:trHeight w:val="483"/>
        </w:trPr>
        <w:tc>
          <w:tcPr>
            <w:tcW w:w="658" w:type="pct"/>
            <w:vMerge/>
            <w:shd w:val="clear" w:color="auto" w:fill="D9D9D9"/>
            <w:tcMar>
              <w:top w:w="0" w:type="dxa"/>
              <w:left w:w="108" w:type="dxa"/>
              <w:bottom w:w="0" w:type="dxa"/>
              <w:right w:w="108" w:type="dxa"/>
            </w:tcMar>
            <w:vAlign w:val="center"/>
          </w:tcPr>
          <w:p w14:paraId="0E743429"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right w:val="single" w:sz="4" w:space="0" w:color="A6A6A6"/>
            </w:tcBorders>
            <w:shd w:val="clear" w:color="auto" w:fill="auto"/>
            <w:tcMar>
              <w:top w:w="0" w:type="dxa"/>
              <w:left w:w="108" w:type="dxa"/>
              <w:bottom w:w="0" w:type="dxa"/>
              <w:right w:w="108" w:type="dxa"/>
            </w:tcMar>
            <w:vAlign w:val="center"/>
          </w:tcPr>
          <w:p w14:paraId="1B01CE95" w14:textId="77777777" w:rsidR="000E461B" w:rsidRPr="008D043F" w:rsidRDefault="000E461B" w:rsidP="0068355A">
            <w:pPr>
              <w:spacing w:after="120" w:line="276" w:lineRule="auto"/>
              <w:ind w:hanging="2"/>
              <w:contextualSpacing/>
              <w:rPr>
                <w:rFonts w:asciiTheme="minorHAnsi" w:hAnsiTheme="minorHAnsi" w:cstheme="minorHAnsi"/>
                <w:bCs/>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F5EDAC2"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eastAsia="Calibri" w:hAnsiTheme="minorHAnsi" w:cstheme="minorHAnsi"/>
                <w:sz w:val="18"/>
                <w:szCs w:val="18"/>
                <w:lang w:val="hr-HR" w:eastAsia="x-none"/>
              </w:rPr>
              <w:t xml:space="preserve">Stepen izrađenosti analize / procjene kapaciteta   nadležnih institucija za vode u Federaciji BiH  sa odgovarajućim preporukama za unaprijeđenje kapacitet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4FB19E5"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sz w:val="18"/>
                <w:szCs w:val="18"/>
                <w:lang w:val="hr-HR" w:bidi="en-US"/>
              </w:rPr>
              <w:t>Nije započeta analiza /  procjen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1D42BB" w14:textId="77777777" w:rsidR="000E461B" w:rsidRPr="008D043F" w:rsidRDefault="000E461B" w:rsidP="0068355A">
            <w:pPr>
              <w:spacing w:after="120" w:line="276" w:lineRule="auto"/>
              <w:ind w:left="69"/>
              <w:contextualSpacing/>
              <w:rPr>
                <w:rFonts w:asciiTheme="minorHAnsi" w:hAnsiTheme="minorHAnsi" w:cstheme="minorHAnsi"/>
                <w:b/>
                <w:sz w:val="18"/>
                <w:szCs w:val="18"/>
                <w:lang w:val="hr-HR"/>
              </w:rPr>
            </w:pPr>
            <w:r w:rsidRPr="008D043F">
              <w:rPr>
                <w:rFonts w:asciiTheme="minorHAnsi" w:hAnsiTheme="minorHAnsi" w:cstheme="minorHAnsi"/>
                <w:sz w:val="18"/>
                <w:szCs w:val="18"/>
                <w:lang w:val="hr-HR" w:bidi="en-US"/>
              </w:rPr>
              <w:t>Provedena sveobuhvatna analiza /procjena institucionalnih kapaciteta (2024.)</w:t>
            </w:r>
          </w:p>
        </w:tc>
      </w:tr>
      <w:tr w:rsidR="000E461B" w:rsidRPr="008D043F" w14:paraId="43B4622A" w14:textId="77777777" w:rsidTr="00076544">
        <w:trPr>
          <w:trHeight w:val="483"/>
        </w:trPr>
        <w:tc>
          <w:tcPr>
            <w:tcW w:w="658" w:type="pct"/>
            <w:vMerge/>
            <w:shd w:val="clear" w:color="auto" w:fill="D9D9D9"/>
            <w:tcMar>
              <w:top w:w="0" w:type="dxa"/>
              <w:left w:w="108" w:type="dxa"/>
              <w:bottom w:w="0" w:type="dxa"/>
              <w:right w:w="108" w:type="dxa"/>
            </w:tcMar>
            <w:vAlign w:val="center"/>
          </w:tcPr>
          <w:p w14:paraId="04F09F39"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right w:val="single" w:sz="4" w:space="0" w:color="A6A6A6"/>
            </w:tcBorders>
            <w:shd w:val="clear" w:color="auto" w:fill="auto"/>
            <w:tcMar>
              <w:top w:w="0" w:type="dxa"/>
              <w:left w:w="108" w:type="dxa"/>
              <w:bottom w:w="0" w:type="dxa"/>
              <w:right w:w="108" w:type="dxa"/>
            </w:tcMar>
            <w:vAlign w:val="center"/>
          </w:tcPr>
          <w:p w14:paraId="1E19030F" w14:textId="77777777" w:rsidR="000E461B" w:rsidRPr="008D043F" w:rsidRDefault="000E461B" w:rsidP="0068355A">
            <w:pPr>
              <w:spacing w:after="120" w:line="276" w:lineRule="auto"/>
              <w:ind w:hanging="2"/>
              <w:contextualSpacing/>
              <w:rPr>
                <w:rFonts w:asciiTheme="minorHAnsi" w:hAnsiTheme="minorHAnsi" w:cstheme="minorHAnsi"/>
                <w:bCs/>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0971683" w14:textId="77777777" w:rsidR="000E461B" w:rsidRPr="008D043F" w:rsidRDefault="000E461B" w:rsidP="0068355A">
            <w:pPr>
              <w:spacing w:line="276" w:lineRule="auto"/>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Broj provedenih   mjera za unaprijeđenje kapaciteta u institucijama sektora voda u oblastima:</w:t>
            </w:r>
          </w:p>
          <w:p w14:paraId="7F47850A" w14:textId="77777777" w:rsidR="000E461B" w:rsidRPr="008D043F" w:rsidRDefault="000E461B" w:rsidP="0068355A">
            <w:pPr>
              <w:numPr>
                <w:ilvl w:val="0"/>
                <w:numId w:val="262"/>
              </w:numPr>
              <w:spacing w:line="276" w:lineRule="auto"/>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 xml:space="preserve"> jačanja kapaciteta ljudskih resursa u institucijama sektora voda </w:t>
            </w:r>
          </w:p>
          <w:p w14:paraId="75C7CE96" w14:textId="77777777" w:rsidR="000E461B" w:rsidRPr="008D043F" w:rsidRDefault="000E461B" w:rsidP="0068355A">
            <w:pPr>
              <w:numPr>
                <w:ilvl w:val="0"/>
                <w:numId w:val="262"/>
              </w:numPr>
              <w:spacing w:before="40" w:after="40" w:line="276" w:lineRule="auto"/>
              <w:contextualSpacing/>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strateškog  pristupa zapošljavanju</w:t>
            </w:r>
          </w:p>
          <w:p w14:paraId="0D4D375F"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eastAsia="Calibri" w:hAnsiTheme="minorHAnsi" w:cstheme="minorHAnsi"/>
                <w:sz w:val="18"/>
                <w:szCs w:val="18"/>
                <w:lang w:val="hr-HR" w:eastAsia="x-none"/>
              </w:rPr>
              <w:t>zadržavanja stručnih osoba u institucij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651FA1F"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sz w:val="18"/>
                <w:szCs w:val="18"/>
                <w:lang w:val="hr-HR" w:bidi="en-US"/>
              </w:rPr>
              <w:t xml:space="preserve">Nije započeta analiza /  procjena, mjere nisu definirane niti proveden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F56375" w14:textId="77777777" w:rsidR="000E461B" w:rsidRPr="008D043F" w:rsidRDefault="000E461B" w:rsidP="0068355A">
            <w:p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efinirane i provedene sve mjere  za:</w:t>
            </w:r>
          </w:p>
          <w:p w14:paraId="6DF5646E" w14:textId="77777777" w:rsidR="000E461B" w:rsidRPr="008D043F" w:rsidRDefault="000E461B" w:rsidP="0068355A">
            <w:pPr>
              <w:numPr>
                <w:ilvl w:val="0"/>
                <w:numId w:val="268"/>
              </w:numPr>
              <w:spacing w:before="40" w:after="40" w:line="276" w:lineRule="auto"/>
              <w:contextualSpacing/>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 xml:space="preserve">Jačanja kapaciteta ljudskih resursa u institucijama sektora voda kapaciteta  za   provedbu EU vodnog  zakonodavstva i međunarodnih konvencija za vode, dosljednu primjenu zakona i efektivnu realizaciju strategija i planova </w:t>
            </w:r>
          </w:p>
          <w:p w14:paraId="7A1AC392" w14:textId="77777777" w:rsidR="000E461B" w:rsidRPr="008D043F" w:rsidRDefault="000E461B" w:rsidP="0068355A">
            <w:pPr>
              <w:numPr>
                <w:ilvl w:val="0"/>
                <w:numId w:val="268"/>
              </w:numPr>
              <w:spacing w:before="40" w:after="40" w:line="276" w:lineRule="auto"/>
              <w:contextualSpacing/>
              <w:rPr>
                <w:rFonts w:asciiTheme="minorHAnsi" w:eastAsia="Calibri" w:hAnsiTheme="minorHAnsi" w:cstheme="minorHAnsi"/>
                <w:sz w:val="18"/>
                <w:szCs w:val="18"/>
                <w:lang w:val="hr-HR" w:eastAsia="x-none"/>
              </w:rPr>
            </w:pPr>
            <w:r w:rsidRPr="008D043F">
              <w:rPr>
                <w:rFonts w:asciiTheme="minorHAnsi" w:eastAsia="Calibri" w:hAnsiTheme="minorHAnsi" w:cstheme="minorHAnsi"/>
                <w:sz w:val="18"/>
                <w:szCs w:val="18"/>
                <w:lang w:val="hr-HR" w:eastAsia="x-none"/>
              </w:rPr>
              <w:t>Strateško zapošljavanje u institucijama</w:t>
            </w:r>
          </w:p>
          <w:p w14:paraId="6FCDC2BB" w14:textId="77777777" w:rsidR="000E461B" w:rsidRPr="008D043F" w:rsidRDefault="000E461B" w:rsidP="0068355A">
            <w:pPr>
              <w:spacing w:after="120" w:line="276" w:lineRule="auto"/>
              <w:ind w:left="69"/>
              <w:contextualSpacing/>
              <w:rPr>
                <w:rFonts w:asciiTheme="minorHAnsi" w:hAnsiTheme="minorHAnsi" w:cstheme="minorHAnsi"/>
                <w:b/>
                <w:sz w:val="18"/>
                <w:szCs w:val="18"/>
                <w:lang w:val="hr-HR"/>
              </w:rPr>
            </w:pPr>
            <w:r w:rsidRPr="008D043F">
              <w:rPr>
                <w:rFonts w:asciiTheme="minorHAnsi" w:eastAsia="Calibri" w:hAnsiTheme="minorHAnsi" w:cstheme="minorHAnsi"/>
                <w:sz w:val="18"/>
                <w:szCs w:val="18"/>
                <w:lang w:val="hr-HR" w:eastAsia="x-none"/>
              </w:rPr>
              <w:t>Zadržavanje stručnih osoba u institucijama (2026)</w:t>
            </w:r>
          </w:p>
        </w:tc>
      </w:tr>
      <w:tr w:rsidR="000E461B" w:rsidRPr="008D043F" w14:paraId="6551A131" w14:textId="77777777" w:rsidTr="00076544">
        <w:trPr>
          <w:trHeight w:val="483"/>
        </w:trPr>
        <w:tc>
          <w:tcPr>
            <w:tcW w:w="658" w:type="pct"/>
            <w:vMerge/>
            <w:shd w:val="clear" w:color="auto" w:fill="D9D9D9"/>
            <w:tcMar>
              <w:top w:w="0" w:type="dxa"/>
              <w:left w:w="108" w:type="dxa"/>
              <w:bottom w:w="0" w:type="dxa"/>
              <w:right w:w="108" w:type="dxa"/>
            </w:tcMar>
            <w:vAlign w:val="center"/>
          </w:tcPr>
          <w:p w14:paraId="7A26C430"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right w:val="single" w:sz="4" w:space="0" w:color="A6A6A6"/>
            </w:tcBorders>
            <w:shd w:val="clear" w:color="auto" w:fill="auto"/>
            <w:tcMar>
              <w:top w:w="0" w:type="dxa"/>
              <w:left w:w="108" w:type="dxa"/>
              <w:bottom w:w="0" w:type="dxa"/>
              <w:right w:w="108" w:type="dxa"/>
            </w:tcMar>
            <w:vAlign w:val="center"/>
          </w:tcPr>
          <w:p w14:paraId="3C416AF6" w14:textId="77777777" w:rsidR="000E461B" w:rsidRPr="008D043F" w:rsidRDefault="000E461B" w:rsidP="0068355A">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34B12D38"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tcPr>
          <w:p w14:paraId="0C208C9F"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vAlign w:val="center"/>
          </w:tcPr>
          <w:p w14:paraId="57BF69FB"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E461B" w:rsidRPr="008D043F" w14:paraId="6345EF7D" w14:textId="77777777" w:rsidTr="000E461B">
        <w:trPr>
          <w:trHeight w:val="483"/>
        </w:trPr>
        <w:tc>
          <w:tcPr>
            <w:tcW w:w="658" w:type="pct"/>
            <w:vMerge/>
            <w:shd w:val="clear" w:color="auto" w:fill="D9D9D9"/>
            <w:tcMar>
              <w:top w:w="0" w:type="dxa"/>
              <w:left w:w="108" w:type="dxa"/>
              <w:bottom w:w="0" w:type="dxa"/>
              <w:right w:w="108" w:type="dxa"/>
            </w:tcMar>
            <w:vAlign w:val="center"/>
          </w:tcPr>
          <w:p w14:paraId="07A1BAEF"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628D060A" w14:textId="77777777" w:rsidR="000E461B" w:rsidRPr="008D043F" w:rsidRDefault="000E461B" w:rsidP="0068355A">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auto"/>
            <w:tcMar>
              <w:top w:w="0" w:type="dxa"/>
              <w:left w:w="108" w:type="dxa"/>
              <w:bottom w:w="0" w:type="dxa"/>
              <w:right w:w="108" w:type="dxa"/>
            </w:tcMar>
            <w:vAlign w:val="center"/>
          </w:tcPr>
          <w:p w14:paraId="572D95B5" w14:textId="03CACAC9" w:rsidR="000E461B" w:rsidRPr="008D043F" w:rsidRDefault="00283AB2" w:rsidP="0068355A">
            <w:pPr>
              <w:spacing w:after="120" w:line="276" w:lineRule="auto"/>
              <w:ind w:hanging="2"/>
              <w:contextualSpacing/>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0,</w:t>
            </w:r>
            <w:r w:rsidR="008B28A4" w:rsidRPr="008D043F">
              <w:rPr>
                <w:rFonts w:asciiTheme="minorHAnsi" w:hAnsiTheme="minorHAnsi" w:cstheme="minorHAnsi"/>
                <w:bCs/>
                <w:sz w:val="18"/>
                <w:szCs w:val="18"/>
                <w:lang w:val="hr-HR"/>
              </w:rPr>
              <w:t>250</w:t>
            </w:r>
          </w:p>
        </w:tc>
        <w:tc>
          <w:tcPr>
            <w:tcW w:w="1159" w:type="pct"/>
            <w:shd w:val="clear" w:color="auto" w:fill="auto"/>
            <w:tcMar>
              <w:top w:w="0" w:type="dxa"/>
              <w:left w:w="108" w:type="dxa"/>
              <w:bottom w:w="0" w:type="dxa"/>
              <w:right w:w="108" w:type="dxa"/>
            </w:tcMar>
            <w:vAlign w:val="center"/>
          </w:tcPr>
          <w:p w14:paraId="0AD5260F" w14:textId="77777777" w:rsidR="000E461B" w:rsidRPr="008D043F" w:rsidRDefault="00283AB2" w:rsidP="0068355A">
            <w:pPr>
              <w:spacing w:after="120" w:line="276" w:lineRule="auto"/>
              <w:ind w:hanging="2"/>
              <w:contextualSpacing/>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0</w:t>
            </w:r>
          </w:p>
        </w:tc>
        <w:tc>
          <w:tcPr>
            <w:tcW w:w="1159" w:type="pct"/>
            <w:shd w:val="clear" w:color="auto" w:fill="auto"/>
            <w:vAlign w:val="center"/>
          </w:tcPr>
          <w:p w14:paraId="2E21D71B" w14:textId="7539699C" w:rsidR="000E461B" w:rsidRPr="008D043F" w:rsidRDefault="00453373" w:rsidP="0068355A">
            <w:pPr>
              <w:spacing w:after="120" w:line="276" w:lineRule="auto"/>
              <w:ind w:hanging="2"/>
              <w:contextualSpacing/>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0,</w:t>
            </w:r>
            <w:r w:rsidR="008B28A4" w:rsidRPr="008D043F">
              <w:rPr>
                <w:rFonts w:asciiTheme="minorHAnsi" w:hAnsiTheme="minorHAnsi" w:cstheme="minorHAnsi"/>
                <w:bCs/>
                <w:sz w:val="18"/>
                <w:szCs w:val="18"/>
                <w:lang w:val="hr-HR"/>
              </w:rPr>
              <w:t>250</w:t>
            </w:r>
          </w:p>
        </w:tc>
      </w:tr>
      <w:bookmarkEnd w:id="423"/>
      <w:tr w:rsidR="000E461B" w:rsidRPr="008D043F" w14:paraId="42DE1516" w14:textId="77777777" w:rsidTr="00076544">
        <w:trPr>
          <w:trHeight w:val="483"/>
        </w:trPr>
        <w:tc>
          <w:tcPr>
            <w:tcW w:w="658" w:type="pct"/>
            <w:vMerge w:val="restart"/>
            <w:shd w:val="clear" w:color="auto" w:fill="D9D9D9"/>
            <w:tcMar>
              <w:top w:w="0" w:type="dxa"/>
              <w:left w:w="108" w:type="dxa"/>
              <w:bottom w:w="0" w:type="dxa"/>
              <w:right w:w="108" w:type="dxa"/>
            </w:tcMar>
            <w:vAlign w:val="center"/>
            <w:hideMark/>
          </w:tcPr>
          <w:p w14:paraId="0D016F98"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lastRenderedPageBreak/>
              <w:t>1.5.4. Mjera</w:t>
            </w:r>
          </w:p>
        </w:tc>
        <w:tc>
          <w:tcPr>
            <w:tcW w:w="864" w:type="pct"/>
            <w:vMerge w:val="restar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0B22E440" w14:textId="77777777" w:rsidR="000E461B" w:rsidRPr="008D043F" w:rsidRDefault="000E461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Cs/>
                <w:sz w:val="18"/>
                <w:szCs w:val="18"/>
                <w:lang w:val="hr-HR"/>
              </w:rPr>
              <w:t>Realizacija  zacrtanih  aktivnosti  iz  izrađenih i usvojenih APID dokumenata   vezanih  za EU Direktive o vodama</w:t>
            </w:r>
          </w:p>
        </w:tc>
        <w:tc>
          <w:tcPr>
            <w:tcW w:w="1159" w:type="pct"/>
            <w:shd w:val="clear" w:color="auto" w:fill="D9D9D9" w:themeFill="background1" w:themeFillShade="D9"/>
            <w:tcMar>
              <w:top w:w="0" w:type="dxa"/>
              <w:left w:w="108" w:type="dxa"/>
              <w:bottom w:w="0" w:type="dxa"/>
              <w:right w:w="108" w:type="dxa"/>
            </w:tcMar>
            <w:vAlign w:val="center"/>
            <w:hideMark/>
          </w:tcPr>
          <w:p w14:paraId="549B3068"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609CF8B8"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00FE9D1D"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0E461B" w:rsidRPr="008D043F" w14:paraId="708A47CC" w14:textId="77777777" w:rsidTr="00270082">
        <w:trPr>
          <w:trHeight w:val="287"/>
        </w:trPr>
        <w:tc>
          <w:tcPr>
            <w:tcW w:w="658" w:type="pct"/>
            <w:vMerge/>
            <w:shd w:val="clear" w:color="auto" w:fill="D9D9D9"/>
            <w:vAlign w:val="center"/>
            <w:hideMark/>
          </w:tcPr>
          <w:p w14:paraId="5CDBC5A2"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639B895" w14:textId="77777777" w:rsidR="000E461B" w:rsidRPr="008D043F" w:rsidRDefault="000E461B"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1F6B1914" w14:textId="77777777" w:rsidR="000E461B" w:rsidRPr="008D043F" w:rsidRDefault="000E461B"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kompletiranosti i realizacije APID-a za Direktive o: </w:t>
            </w:r>
          </w:p>
          <w:p w14:paraId="6AADCBEF" w14:textId="77777777" w:rsidR="000E461B" w:rsidRPr="008D043F" w:rsidRDefault="000E461B" w:rsidP="0068355A">
            <w:pPr>
              <w:numPr>
                <w:ilvl w:val="0"/>
                <w:numId w:val="9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čišćavanju komunalnih otpadnih voda 91/271/EZ  </w:t>
            </w:r>
          </w:p>
          <w:p w14:paraId="28758E74" w14:textId="77777777" w:rsidR="000E461B" w:rsidRPr="008D043F" w:rsidRDefault="000E461B" w:rsidP="0068355A">
            <w:pPr>
              <w:numPr>
                <w:ilvl w:val="0"/>
                <w:numId w:val="9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odi za ljudsku upotrebu  2020/2184</w:t>
            </w:r>
          </w:p>
          <w:p w14:paraId="68107816" w14:textId="77777777" w:rsidR="002C60CC" w:rsidRPr="008D043F" w:rsidRDefault="000E461B" w:rsidP="0068355A">
            <w:pPr>
              <w:numPr>
                <w:ilvl w:val="0"/>
                <w:numId w:val="9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ocjeni i upravljanju rizicima od poplava 2007/60/EZ</w:t>
            </w:r>
          </w:p>
          <w:p w14:paraId="71EA1DAA" w14:textId="4D94FF3C" w:rsidR="000E461B" w:rsidRPr="008D043F" w:rsidRDefault="000E461B" w:rsidP="0068355A">
            <w:pPr>
              <w:numPr>
                <w:ilvl w:val="0"/>
                <w:numId w:val="9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SFD direktiva o morskoj strategiji </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16700ABE" w14:textId="75002CF1" w:rsidR="000E461B" w:rsidRPr="008D043F" w:rsidRDefault="000E461B"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a tri nacrta APID-a su izrađena u okviru EAS-a (2017), ali nisu ažurirani i kompletirani </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61896F93" w14:textId="3EDB23BC" w:rsidR="000E461B" w:rsidRPr="008D043F" w:rsidRDefault="000E461B"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Izrađena i usvojena 3 APID-a  (2025)</w:t>
            </w:r>
          </w:p>
        </w:tc>
      </w:tr>
      <w:tr w:rsidR="000E461B" w:rsidRPr="008D043F" w14:paraId="4E36E874" w14:textId="77777777" w:rsidTr="00270082">
        <w:trPr>
          <w:trHeight w:val="287"/>
        </w:trPr>
        <w:tc>
          <w:tcPr>
            <w:tcW w:w="658" w:type="pct"/>
            <w:vMerge/>
            <w:shd w:val="clear" w:color="auto" w:fill="D9D9D9"/>
            <w:vAlign w:val="center"/>
          </w:tcPr>
          <w:p w14:paraId="03F13E72"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8F54D17" w14:textId="77777777" w:rsidR="000E461B" w:rsidRPr="008D043F" w:rsidRDefault="000E461B"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559B559A" w14:textId="77777777" w:rsidR="000E461B" w:rsidRPr="008D043F" w:rsidRDefault="000E461B" w:rsidP="0068355A">
            <w:p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kompletiranosti APID-a za Direktive o: </w:t>
            </w:r>
          </w:p>
          <w:p w14:paraId="432FE483" w14:textId="77777777" w:rsidR="000E461B" w:rsidRPr="008D043F" w:rsidRDefault="000E461B"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štiti vode od zagađenja uzrokovanog nitratima iz poljoprivrednih izvora 91/676/EEC</w:t>
            </w:r>
          </w:p>
          <w:p w14:paraId="1F5E6130" w14:textId="77777777" w:rsidR="000E461B" w:rsidRPr="008D043F" w:rsidRDefault="000E461B"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i okvira za djelovanje Zajednice u području politike  morskog okoliša 2008/56/EZ</w:t>
            </w:r>
          </w:p>
          <w:p w14:paraId="02C341FD" w14:textId="77777777" w:rsidR="000E461B" w:rsidRPr="008D043F" w:rsidRDefault="000E461B"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pravljanju kvalitetom vode za kupanje 2006/7/EC</w:t>
            </w:r>
          </w:p>
          <w:p w14:paraId="3C4C5A7C" w14:textId="77777777" w:rsidR="002C60CC" w:rsidRPr="008D043F" w:rsidRDefault="000E461B"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štiti podzemnih voda od onečišćenja i pogoršanja kvaliteta 2006/118/ECC</w:t>
            </w:r>
          </w:p>
          <w:p w14:paraId="4E62F8CE" w14:textId="395CE866" w:rsidR="000E461B" w:rsidRPr="008D043F" w:rsidRDefault="000E461B" w:rsidP="0068355A">
            <w:pPr>
              <w:numPr>
                <w:ilvl w:val="0"/>
                <w:numId w:val="98"/>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andardima kvaliteta okoliša u području vodne politike 2013/39/EZ</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45EFE2F5" w14:textId="77777777" w:rsidR="000E461B" w:rsidRPr="008D043F" w:rsidRDefault="000E461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PIDi nisu izrađeni</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95F0B06" w14:textId="5ADBD548" w:rsidR="000E461B" w:rsidRPr="008D043F" w:rsidRDefault="000E461B" w:rsidP="0068355A">
            <w:pPr>
              <w:spacing w:before="40" w:after="40" w:line="276" w:lineRule="auto"/>
              <w:ind w:firstLine="69"/>
              <w:rPr>
                <w:rFonts w:asciiTheme="minorHAnsi" w:hAnsiTheme="minorHAnsi" w:cstheme="minorHAnsi"/>
                <w:sz w:val="18"/>
                <w:szCs w:val="18"/>
                <w:lang w:val="hr-HR"/>
              </w:rPr>
            </w:pPr>
            <w:r w:rsidRPr="008D043F">
              <w:rPr>
                <w:rFonts w:asciiTheme="minorHAnsi" w:hAnsiTheme="minorHAnsi" w:cstheme="minorHAnsi"/>
                <w:sz w:val="18"/>
                <w:szCs w:val="18"/>
                <w:lang w:val="hr-HR"/>
              </w:rPr>
              <w:t>Izrađeno i usvojeno 5 APID-a (-2027)</w:t>
            </w:r>
          </w:p>
        </w:tc>
      </w:tr>
      <w:tr w:rsidR="000E461B" w:rsidRPr="008D043F" w14:paraId="52151EE9" w14:textId="77777777" w:rsidTr="00076544">
        <w:trPr>
          <w:trHeight w:val="287"/>
        </w:trPr>
        <w:tc>
          <w:tcPr>
            <w:tcW w:w="658" w:type="pct"/>
            <w:vMerge/>
            <w:shd w:val="clear" w:color="auto" w:fill="D9D9D9"/>
            <w:vAlign w:val="center"/>
          </w:tcPr>
          <w:p w14:paraId="2B808CF9"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DACF655" w14:textId="77777777" w:rsidR="000E461B" w:rsidRPr="008D043F" w:rsidRDefault="000E461B"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6F731ED3" w14:textId="77777777" w:rsidR="000E461B" w:rsidRPr="008D043F" w:rsidRDefault="000E461B"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sz w:val="18"/>
                <w:szCs w:val="18"/>
                <w:lang w:val="hr-HR"/>
              </w:rPr>
              <w:t xml:space="preserve">Stepen realizacije 8 APID-a  </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2E727FE9" w14:textId="77777777" w:rsidR="000E461B" w:rsidRPr="008D043F" w:rsidRDefault="000E461B"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8 APID-a nije pripremljeno za realizaciju  </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9A1DFD6" w14:textId="77777777" w:rsidR="000E461B" w:rsidRPr="008D043F" w:rsidRDefault="000E461B"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ealizacija 8 APID-a i izvještavanje o napretku realizacije prema utvrđenom planu (2034)</w:t>
            </w:r>
          </w:p>
        </w:tc>
      </w:tr>
      <w:tr w:rsidR="000E461B" w:rsidRPr="008D043F" w14:paraId="6AAEF24F" w14:textId="77777777" w:rsidTr="00270082">
        <w:trPr>
          <w:trHeight w:val="483"/>
        </w:trPr>
        <w:tc>
          <w:tcPr>
            <w:tcW w:w="658" w:type="pct"/>
            <w:vMerge/>
            <w:shd w:val="clear" w:color="auto" w:fill="D9D9D9"/>
            <w:vAlign w:val="center"/>
            <w:hideMark/>
          </w:tcPr>
          <w:p w14:paraId="0F4FA864"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DFBAC56" w14:textId="77777777" w:rsidR="000E461B" w:rsidRPr="008D043F" w:rsidRDefault="000E461B"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3B0F5F4C"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57C7AA6B"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21E1B379"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0756EC31" w14:textId="77777777" w:rsidTr="00270082">
        <w:trPr>
          <w:trHeight w:val="287"/>
        </w:trPr>
        <w:tc>
          <w:tcPr>
            <w:tcW w:w="658" w:type="pct"/>
            <w:vMerge/>
            <w:shd w:val="clear" w:color="auto" w:fill="D9D9D9"/>
            <w:vAlign w:val="center"/>
            <w:hideMark/>
          </w:tcPr>
          <w:p w14:paraId="5492BA3B"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BFF5B1A"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E56BCFA" w14:textId="7C562A4E"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27,1</w:t>
            </w:r>
          </w:p>
        </w:tc>
        <w:tc>
          <w:tcPr>
            <w:tcW w:w="1159" w:type="pct"/>
            <w:tcMar>
              <w:top w:w="0" w:type="dxa"/>
              <w:left w:w="108" w:type="dxa"/>
              <w:bottom w:w="0" w:type="dxa"/>
              <w:right w:w="108" w:type="dxa"/>
            </w:tcMar>
            <w:vAlign w:val="center"/>
          </w:tcPr>
          <w:p w14:paraId="509C9611" w14:textId="2E2D7D8A"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844,2</w:t>
            </w:r>
          </w:p>
        </w:tc>
        <w:tc>
          <w:tcPr>
            <w:tcW w:w="1159" w:type="pct"/>
            <w:tcMar>
              <w:top w:w="0" w:type="dxa"/>
              <w:left w:w="108" w:type="dxa"/>
              <w:bottom w:w="0" w:type="dxa"/>
              <w:right w:w="108" w:type="dxa"/>
            </w:tcMar>
            <w:vAlign w:val="center"/>
          </w:tcPr>
          <w:p w14:paraId="2235DC73" w14:textId="0787935F"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271</w:t>
            </w:r>
          </w:p>
        </w:tc>
      </w:tr>
    </w:tbl>
    <w:p w14:paraId="2CAFC10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2D2E2899"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6D8E2B32"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 Prioritet</w:t>
            </w:r>
          </w:p>
          <w:p w14:paraId="021C19B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0B129750"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lastRenderedPageBreak/>
              <w:t xml:space="preserve">Osiguranje finansijske </w:t>
            </w:r>
            <w:r w:rsidRPr="008D043F">
              <w:rPr>
                <w:rFonts w:asciiTheme="minorHAnsi" w:hAnsiTheme="minorHAnsi" w:cstheme="minorHAnsi"/>
                <w:b/>
                <w:sz w:val="18"/>
                <w:szCs w:val="18"/>
                <w:lang w:val="hr-HR"/>
              </w:rPr>
              <w:lastRenderedPageBreak/>
              <w:t>održivosti sektora voda</w:t>
            </w:r>
          </w:p>
        </w:tc>
        <w:tc>
          <w:tcPr>
            <w:tcW w:w="1159" w:type="pct"/>
            <w:shd w:val="clear" w:color="auto" w:fill="D9D9D9" w:themeFill="background1" w:themeFillShade="D9"/>
            <w:tcMar>
              <w:top w:w="0" w:type="dxa"/>
              <w:left w:w="108" w:type="dxa"/>
              <w:bottom w:w="0" w:type="dxa"/>
              <w:right w:w="108" w:type="dxa"/>
            </w:tcMar>
            <w:vAlign w:val="center"/>
          </w:tcPr>
          <w:p w14:paraId="63437CC7"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lastRenderedPageBreak/>
              <w:t>Indikatori prioriteta</w:t>
            </w:r>
          </w:p>
        </w:tc>
        <w:tc>
          <w:tcPr>
            <w:tcW w:w="1159" w:type="pct"/>
            <w:shd w:val="clear" w:color="auto" w:fill="D9D9D9" w:themeFill="background1" w:themeFillShade="D9"/>
            <w:tcMar>
              <w:top w:w="0" w:type="dxa"/>
              <w:left w:w="108" w:type="dxa"/>
              <w:bottom w:w="0" w:type="dxa"/>
              <w:right w:w="108" w:type="dxa"/>
            </w:tcMar>
            <w:vAlign w:val="center"/>
          </w:tcPr>
          <w:p w14:paraId="2F16CF4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191A9E0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8A7B7A" w:rsidRPr="008D043F" w14:paraId="0A5D61E9" w14:textId="77777777" w:rsidTr="00270082">
        <w:trPr>
          <w:trHeight w:val="287"/>
        </w:trPr>
        <w:tc>
          <w:tcPr>
            <w:tcW w:w="658" w:type="pct"/>
            <w:vMerge/>
            <w:shd w:val="clear" w:color="auto" w:fill="D9D9D9"/>
            <w:vAlign w:val="center"/>
            <w:hideMark/>
          </w:tcPr>
          <w:p w14:paraId="5ED8412F"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9498C7B"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59F0D73"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i faza provedbe održivog finansijsko-ekonomskog segmenta  reforme sektora vodnih usluga u svim JLS-ovima   </w:t>
            </w:r>
          </w:p>
          <w:p w14:paraId="41D3A22F" w14:textId="77777777" w:rsidR="008A7B7A" w:rsidRPr="008D043F" w:rsidRDefault="008A7B7A" w:rsidP="0068355A">
            <w:pPr>
              <w:spacing w:line="276" w:lineRule="auto"/>
              <w:rPr>
                <w:rFonts w:asciiTheme="minorHAnsi" w:hAnsiTheme="minorHAnsi" w:cstheme="minorHAnsi"/>
                <w:sz w:val="18"/>
                <w:szCs w:val="18"/>
                <w:lang w:val="hr-HR"/>
              </w:rPr>
            </w:pPr>
          </w:p>
          <w:p w14:paraId="6F01C1C2" w14:textId="77777777" w:rsidR="008A7B7A" w:rsidRPr="008D043F" w:rsidRDefault="008A7B7A" w:rsidP="0068355A">
            <w:pPr>
              <w:spacing w:line="276" w:lineRule="auto"/>
              <w:jc w:val="both"/>
              <w:rPr>
                <w:rFonts w:asciiTheme="minorHAnsi" w:hAnsiTheme="minorHAnsi" w:cstheme="minorHAnsi"/>
                <w:sz w:val="18"/>
                <w:szCs w:val="18"/>
                <w:lang w:val="hr-HR"/>
              </w:rPr>
            </w:pPr>
          </w:p>
        </w:tc>
        <w:tc>
          <w:tcPr>
            <w:tcW w:w="1159" w:type="pct"/>
            <w:tcMar>
              <w:top w:w="0" w:type="dxa"/>
              <w:left w:w="108" w:type="dxa"/>
              <w:bottom w:w="0" w:type="dxa"/>
              <w:right w:w="108" w:type="dxa"/>
            </w:tcMar>
          </w:tcPr>
          <w:p w14:paraId="317323C4"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četak faze planiranja za sve JLS</w:t>
            </w:r>
            <w:r w:rsidR="000D22C7" w:rsidRPr="008D043F">
              <w:rPr>
                <w:rFonts w:asciiTheme="minorHAnsi" w:hAnsiTheme="minorHAnsi" w:cstheme="minorHAnsi"/>
                <w:sz w:val="18"/>
                <w:szCs w:val="18"/>
                <w:lang w:val="hr-HR"/>
              </w:rPr>
              <w:t>-</w:t>
            </w:r>
            <w:r w:rsidR="00C634D6" w:rsidRPr="008D043F">
              <w:rPr>
                <w:rFonts w:asciiTheme="minorHAnsi" w:hAnsiTheme="minorHAnsi" w:cstheme="minorHAnsi"/>
                <w:sz w:val="18"/>
                <w:szCs w:val="18"/>
                <w:lang w:val="hr-HR"/>
              </w:rPr>
              <w:t>ov</w:t>
            </w:r>
            <w:r w:rsidR="00CF11F4" w:rsidRPr="008D043F">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p>
          <w:p w14:paraId="292FEC73" w14:textId="77777777" w:rsidR="008A7B7A" w:rsidRPr="008D043F" w:rsidRDefault="008A7B7A" w:rsidP="0068355A">
            <w:pPr>
              <w:pStyle w:val="ListParagraph"/>
              <w:numPr>
                <w:ilvl w:val="0"/>
                <w:numId w:val="43"/>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2E8EADE1" w14:textId="77777777" w:rsidR="008A7B7A" w:rsidRPr="008D043F" w:rsidRDefault="008A7B7A" w:rsidP="0068355A">
            <w:pPr>
              <w:pStyle w:val="ListParagraph"/>
              <w:numPr>
                <w:ilvl w:val="0"/>
                <w:numId w:val="49"/>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Uredba o metodologiji utvrđivanja najniže osnovne cijene vodnih usluga u </w:t>
            </w:r>
            <w:r w:rsidR="00CF11F4" w:rsidRPr="008D043F">
              <w:rPr>
                <w:rFonts w:asciiTheme="minorHAnsi" w:hAnsiTheme="minorHAnsi" w:cstheme="minorHAnsi"/>
                <w:sz w:val="18"/>
                <w:szCs w:val="18"/>
                <w:lang w:val="hr-HR"/>
              </w:rPr>
              <w:t>Federaciji BiH</w:t>
            </w:r>
          </w:p>
          <w:p w14:paraId="32B149C3" w14:textId="77777777" w:rsidR="008A7B7A" w:rsidRPr="008D043F" w:rsidRDefault="008A7B7A" w:rsidP="0068355A">
            <w:pPr>
              <w:pStyle w:val="ListParagraph"/>
              <w:numPr>
                <w:ilvl w:val="0"/>
                <w:numId w:val="49"/>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gled sektora vodnih usluga u BiH“ </w:t>
            </w:r>
          </w:p>
          <w:p w14:paraId="56677A15" w14:textId="77777777" w:rsidR="008A7B7A" w:rsidRPr="008D043F" w:rsidRDefault="008A7B7A" w:rsidP="0068355A">
            <w:pPr>
              <w:numPr>
                <w:ilvl w:val="0"/>
                <w:numId w:val="227"/>
              </w:numPr>
              <w:spacing w:line="276" w:lineRule="auto"/>
              <w:contextualSpacing/>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w:t>
            </w:r>
            <w:r w:rsidR="00CF11F4"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vodnih usluga u </w:t>
            </w:r>
            <w:r w:rsidR="00CF11F4" w:rsidRPr="008D043F">
              <w:rPr>
                <w:rFonts w:asciiTheme="minorHAnsi" w:hAnsiTheme="minorHAnsi" w:cstheme="minorHAnsi"/>
                <w:sz w:val="18"/>
                <w:szCs w:val="18"/>
                <w:lang w:val="hr-HR"/>
              </w:rPr>
              <w:t>Federaciji BiH  ‒</w:t>
            </w:r>
            <w:r w:rsidRPr="008D043F">
              <w:rPr>
                <w:rFonts w:asciiTheme="minorHAnsi" w:hAnsiTheme="minorHAnsi" w:cstheme="minorHAnsi"/>
                <w:sz w:val="18"/>
                <w:szCs w:val="18"/>
                <w:lang w:val="hr-HR"/>
              </w:rPr>
              <w:t xml:space="preserve">  finansijske i tehničke podrške</w:t>
            </w:r>
          </w:p>
        </w:tc>
        <w:tc>
          <w:tcPr>
            <w:tcW w:w="1159" w:type="pct"/>
            <w:tcMar>
              <w:top w:w="0" w:type="dxa"/>
              <w:left w:w="108" w:type="dxa"/>
              <w:bottom w:w="0" w:type="dxa"/>
              <w:right w:w="108" w:type="dxa"/>
            </w:tcMar>
          </w:tcPr>
          <w:p w14:paraId="5AC352F7"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veden u cijelosti finansijsko-ekonomski segment reforme sektora vodnih usluga u svim JLS-ovima</w:t>
            </w:r>
          </w:p>
          <w:p w14:paraId="1252B7AF"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8A7B7A" w:rsidRPr="008D043F" w14:paraId="7563D20F" w14:textId="77777777" w:rsidTr="00270082">
        <w:trPr>
          <w:trHeight w:val="287"/>
        </w:trPr>
        <w:tc>
          <w:tcPr>
            <w:tcW w:w="658" w:type="pct"/>
            <w:vMerge/>
            <w:shd w:val="clear" w:color="auto" w:fill="D9D9D9"/>
            <w:vAlign w:val="center"/>
          </w:tcPr>
          <w:p w14:paraId="3B81D700"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F21ED0B"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38FBB3A" w14:textId="5A067041"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fekti uspostavljenog  sistema </w:t>
            </w:r>
            <w:r w:rsidR="00596D00"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prikupljanja i raspodjele posebnih vodnih naknada na zadovoljenje potreba finansiranja sektora voda</w:t>
            </w:r>
          </w:p>
          <w:p w14:paraId="4C0E8034" w14:textId="77777777" w:rsidR="008A7B7A" w:rsidRPr="008D043F" w:rsidRDefault="008A7B7A" w:rsidP="0068355A">
            <w:pPr>
              <w:spacing w:line="276" w:lineRule="auto"/>
              <w:rPr>
                <w:rFonts w:asciiTheme="minorHAnsi" w:hAnsiTheme="minorHAnsi" w:cstheme="minorHAnsi"/>
                <w:sz w:val="18"/>
                <w:szCs w:val="18"/>
                <w:lang w:val="hr-HR"/>
              </w:rPr>
            </w:pPr>
          </w:p>
          <w:p w14:paraId="63592673" w14:textId="77777777" w:rsidR="008A7B7A" w:rsidRPr="008D043F" w:rsidRDefault="008A7B7A"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6E2508A1" w14:textId="7FA38ECC"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sistem </w:t>
            </w:r>
            <w:r w:rsidR="00596D00"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prikupljanja i raspodjele posebnih vodnih naknada ne zadovoljava finansijske potrebe sektora voda</w:t>
            </w:r>
            <w:r w:rsidR="00CF11F4" w:rsidRPr="008D043F">
              <w:rPr>
                <w:rFonts w:asciiTheme="minorHAnsi" w:hAnsiTheme="minorHAnsi" w:cstheme="minorHAnsi"/>
                <w:sz w:val="18"/>
                <w:szCs w:val="18"/>
                <w:lang w:val="hr-HR"/>
              </w:rPr>
              <w:t>.</w:t>
            </w:r>
          </w:p>
          <w:p w14:paraId="1DC8F630" w14:textId="77777777" w:rsidR="008A7B7A" w:rsidRPr="008D043F" w:rsidRDefault="008A7B7A" w:rsidP="0068355A">
            <w:pPr>
              <w:pStyle w:val="ListParagraph"/>
              <w:numPr>
                <w:ilvl w:val="0"/>
                <w:numId w:val="50"/>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odne naknade za zahvatanje voda i za ispuštanje otpadnih voda su regulirane</w:t>
            </w:r>
          </w:p>
          <w:p w14:paraId="41993FEB" w14:textId="77777777" w:rsidR="008A7B7A" w:rsidRPr="008D043F" w:rsidRDefault="008A7B7A" w:rsidP="0068355A">
            <w:pPr>
              <w:pStyle w:val="ListParagraph"/>
              <w:numPr>
                <w:ilvl w:val="0"/>
                <w:numId w:val="50"/>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uspostavljen adekvatan mehanizam prinudne naplate dugovanja po osnovu neplaćenih vodnih naknada</w:t>
            </w:r>
          </w:p>
        </w:tc>
        <w:tc>
          <w:tcPr>
            <w:tcW w:w="1159" w:type="pct"/>
            <w:tcMar>
              <w:top w:w="0" w:type="dxa"/>
              <w:left w:w="108" w:type="dxa"/>
              <w:bottom w:w="0" w:type="dxa"/>
              <w:right w:w="108" w:type="dxa"/>
            </w:tcMar>
          </w:tcPr>
          <w:p w14:paraId="2F35E1DB" w14:textId="17DDE43D"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sistem </w:t>
            </w:r>
            <w:r w:rsidR="00596D00"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prikupljanja i raspodjele posebnih vodnih naknada koji  zadovoljava finansijske potrebe sektora  voda planirane od ove vrste prihoda</w:t>
            </w:r>
          </w:p>
          <w:p w14:paraId="41264CF9"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8A7B7A" w:rsidRPr="008D043F" w14:paraId="68543579" w14:textId="77777777" w:rsidTr="00270082">
        <w:trPr>
          <w:trHeight w:val="287"/>
        </w:trPr>
        <w:tc>
          <w:tcPr>
            <w:tcW w:w="658" w:type="pct"/>
            <w:vMerge/>
            <w:shd w:val="clear" w:color="auto" w:fill="D9D9D9"/>
            <w:vAlign w:val="center"/>
          </w:tcPr>
          <w:p w14:paraId="117E6EFB"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A744B75"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A7F8ACB" w14:textId="77777777" w:rsidR="008A7B7A" w:rsidRPr="008D043F" w:rsidRDefault="00CF11F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w:t>
            </w:r>
            <w:r w:rsidR="008A7B7A" w:rsidRPr="008D043F">
              <w:rPr>
                <w:rFonts w:asciiTheme="minorHAnsi" w:hAnsiTheme="minorHAnsi" w:cstheme="minorHAnsi"/>
                <w:sz w:val="18"/>
                <w:szCs w:val="18"/>
                <w:lang w:val="hr-HR"/>
              </w:rPr>
              <w:t xml:space="preserve"> finansijsko</w:t>
            </w:r>
            <w:r w:rsidRPr="008D043F">
              <w:rPr>
                <w:rFonts w:asciiTheme="minorHAnsi" w:hAnsiTheme="minorHAnsi" w:cstheme="minorHAnsi"/>
                <w:sz w:val="18"/>
                <w:szCs w:val="18"/>
                <w:lang w:val="hr-HR"/>
              </w:rPr>
              <w:t>-</w:t>
            </w:r>
            <w:r w:rsidR="008A7B7A" w:rsidRPr="008D043F">
              <w:rPr>
                <w:rFonts w:asciiTheme="minorHAnsi" w:hAnsiTheme="minorHAnsi" w:cstheme="minorHAnsi"/>
                <w:sz w:val="18"/>
                <w:szCs w:val="18"/>
                <w:lang w:val="hr-HR"/>
              </w:rPr>
              <w:t>ekonomskog</w:t>
            </w:r>
            <w:r w:rsidRPr="008D043F">
              <w:rPr>
                <w:rFonts w:asciiTheme="minorHAnsi" w:hAnsiTheme="minorHAnsi" w:cstheme="minorHAnsi"/>
                <w:sz w:val="18"/>
                <w:szCs w:val="18"/>
                <w:lang w:val="hr-HR"/>
              </w:rPr>
              <w:t xml:space="preserve"> </w:t>
            </w:r>
            <w:r w:rsidR="008A7B7A" w:rsidRPr="008D043F">
              <w:rPr>
                <w:rFonts w:asciiTheme="minorHAnsi" w:hAnsiTheme="minorHAnsi" w:cstheme="minorHAnsi"/>
                <w:sz w:val="18"/>
                <w:szCs w:val="18"/>
                <w:lang w:val="hr-HR"/>
              </w:rPr>
              <w:t>planiranja u sektoru voda u svrhu ishodovanja   sredstava za razvoj sektora iz EU i ostalih međunarodnih finansijskih institucija</w:t>
            </w:r>
          </w:p>
        </w:tc>
        <w:tc>
          <w:tcPr>
            <w:tcW w:w="1159" w:type="pct"/>
            <w:tcMar>
              <w:top w:w="0" w:type="dxa"/>
              <w:left w:w="108" w:type="dxa"/>
              <w:bottom w:w="0" w:type="dxa"/>
              <w:right w:w="108" w:type="dxa"/>
            </w:tcMar>
          </w:tcPr>
          <w:p w14:paraId="29FC4592" w14:textId="77777777" w:rsidR="008A7B7A" w:rsidRPr="008D043F" w:rsidRDefault="008A7B7A" w:rsidP="0068355A">
            <w:pPr>
              <w:pStyle w:val="ListParagraph"/>
              <w:numPr>
                <w:ilvl w:val="0"/>
                <w:numId w:val="43"/>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efikasnost </w:t>
            </w:r>
          </w:p>
          <w:p w14:paraId="4E05B1E1" w14:textId="77777777" w:rsidR="008A7B7A" w:rsidRPr="008D043F" w:rsidRDefault="00CF11F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a </w:t>
            </w:r>
            <w:r w:rsidR="008A7B7A" w:rsidRPr="008D043F">
              <w:rPr>
                <w:rFonts w:asciiTheme="minorHAnsi" w:hAnsiTheme="minorHAnsi" w:cstheme="minorHAnsi"/>
                <w:sz w:val="18"/>
                <w:szCs w:val="18"/>
                <w:lang w:val="hr-HR"/>
              </w:rPr>
              <w:t>institucionala kapacitiranost u sektoru voda za  finansijsko</w:t>
            </w:r>
            <w:r w:rsidRPr="008D043F">
              <w:rPr>
                <w:rFonts w:asciiTheme="minorHAnsi" w:hAnsiTheme="minorHAnsi" w:cstheme="minorHAnsi"/>
                <w:sz w:val="18"/>
                <w:szCs w:val="18"/>
                <w:lang w:val="hr-HR"/>
              </w:rPr>
              <w:t>-</w:t>
            </w:r>
            <w:r w:rsidR="008A7B7A" w:rsidRPr="008D043F">
              <w:rPr>
                <w:rFonts w:asciiTheme="minorHAnsi" w:hAnsiTheme="minorHAnsi" w:cstheme="minorHAnsi"/>
                <w:sz w:val="18"/>
                <w:szCs w:val="18"/>
                <w:lang w:val="hr-HR"/>
              </w:rPr>
              <w:t>ekonomsko planiranje</w:t>
            </w:r>
          </w:p>
        </w:tc>
        <w:tc>
          <w:tcPr>
            <w:tcW w:w="1159" w:type="pct"/>
            <w:tcMar>
              <w:top w:w="0" w:type="dxa"/>
              <w:left w:w="108" w:type="dxa"/>
              <w:bottom w:w="0" w:type="dxa"/>
              <w:right w:w="108" w:type="dxa"/>
            </w:tcMar>
          </w:tcPr>
          <w:p w14:paraId="4B85D549" w14:textId="77777777" w:rsidR="008A7B7A" w:rsidRPr="008D043F" w:rsidRDefault="00CF11F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w:t>
            </w:r>
            <w:r w:rsidR="008A7B7A" w:rsidRPr="008D043F">
              <w:rPr>
                <w:rFonts w:asciiTheme="minorHAnsi" w:hAnsiTheme="minorHAnsi" w:cstheme="minorHAnsi"/>
                <w:sz w:val="18"/>
                <w:szCs w:val="18"/>
                <w:lang w:val="hr-HR"/>
              </w:rPr>
              <w:t xml:space="preserve"> ekonomsko i finansijsko planiranje sektora voda u svrhu  ishodovanja sredstava za razvoj sektora iz EU i ostalih međunarodnih finansijskih institucija</w:t>
            </w:r>
          </w:p>
        </w:tc>
      </w:tr>
      <w:tr w:rsidR="008A7B7A" w:rsidRPr="008D043F" w14:paraId="52E29CA4" w14:textId="77777777" w:rsidTr="00270082">
        <w:trPr>
          <w:trHeight w:val="287"/>
        </w:trPr>
        <w:tc>
          <w:tcPr>
            <w:tcW w:w="658" w:type="pct"/>
            <w:vMerge/>
            <w:shd w:val="clear" w:color="auto" w:fill="D9D9D9"/>
            <w:vAlign w:val="center"/>
          </w:tcPr>
          <w:p w14:paraId="019448A4"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0B35B59"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BC43FC5"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realizacije </w:t>
            </w:r>
            <w:r w:rsidR="00CF11F4" w:rsidRPr="008D043F">
              <w:rPr>
                <w:rFonts w:asciiTheme="minorHAnsi" w:hAnsiTheme="minorHAnsi" w:cstheme="minorHAnsi"/>
                <w:sz w:val="18"/>
                <w:szCs w:val="18"/>
                <w:lang w:val="hr-HR"/>
              </w:rPr>
              <w:t xml:space="preserve">preduvjeta  </w:t>
            </w:r>
            <w:r w:rsidRPr="008D043F">
              <w:rPr>
                <w:rFonts w:asciiTheme="minorHAnsi" w:hAnsiTheme="minorHAnsi" w:cstheme="minorHAnsi"/>
                <w:sz w:val="18"/>
                <w:szCs w:val="18"/>
                <w:lang w:val="hr-HR"/>
              </w:rPr>
              <w:t xml:space="preserve">za sveobuhvatan i sistematičan pristup rješavanju problema </w:t>
            </w:r>
            <w:r w:rsidR="00CF11F4" w:rsidRPr="008D043F">
              <w:rPr>
                <w:rFonts w:asciiTheme="minorHAnsi" w:hAnsiTheme="minorHAnsi" w:cstheme="minorHAnsi"/>
                <w:sz w:val="18"/>
                <w:szCs w:val="18"/>
                <w:lang w:val="hr-HR"/>
              </w:rPr>
              <w:t>prilagođavanja klimatskim promjenama</w:t>
            </w:r>
            <w:r w:rsidRPr="008D043F">
              <w:rPr>
                <w:rFonts w:asciiTheme="minorHAnsi" w:hAnsiTheme="minorHAnsi" w:cstheme="minorHAnsi"/>
                <w:sz w:val="18"/>
                <w:szCs w:val="18"/>
                <w:lang w:val="hr-HR"/>
              </w:rPr>
              <w:t xml:space="preserve"> u </w:t>
            </w:r>
            <w:r w:rsidR="00CF11F4" w:rsidRPr="008D043F">
              <w:rPr>
                <w:rFonts w:asciiTheme="minorHAnsi" w:hAnsiTheme="minorHAnsi" w:cstheme="minorHAnsi"/>
                <w:sz w:val="18"/>
                <w:szCs w:val="18"/>
                <w:lang w:val="hr-HR"/>
              </w:rPr>
              <w:t>Federaciji BiH</w:t>
            </w:r>
            <w:r w:rsidRPr="008D043F">
              <w:rPr>
                <w:rFonts w:asciiTheme="minorHAnsi" w:hAnsiTheme="minorHAnsi" w:cstheme="minorHAnsi"/>
                <w:sz w:val="18"/>
                <w:szCs w:val="18"/>
                <w:lang w:val="hr-HR"/>
              </w:rPr>
              <w:t xml:space="preserve">.            </w:t>
            </w:r>
          </w:p>
          <w:p w14:paraId="62CF571F" w14:textId="77777777" w:rsidR="008A7B7A" w:rsidRPr="008D043F" w:rsidRDefault="008A7B7A"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474E2DBB" w14:textId="77777777" w:rsidR="008A7B7A" w:rsidRPr="008D043F" w:rsidRDefault="008A7B7A"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o ostvaren jedan od </w:t>
            </w:r>
            <w:r w:rsidR="00633234" w:rsidRPr="008D043F">
              <w:rPr>
                <w:rFonts w:asciiTheme="minorHAnsi" w:hAnsiTheme="minorHAnsi" w:cstheme="minorHAnsi"/>
                <w:sz w:val="18"/>
                <w:szCs w:val="18"/>
                <w:lang w:val="hr-HR"/>
              </w:rPr>
              <w:t>preduvjeta ‒</w:t>
            </w:r>
            <w:r w:rsidRPr="008D043F">
              <w:rPr>
                <w:rFonts w:asciiTheme="minorHAnsi" w:hAnsiTheme="minorHAnsi" w:cstheme="minorHAnsi"/>
                <w:sz w:val="18"/>
                <w:szCs w:val="18"/>
                <w:lang w:val="hr-HR"/>
              </w:rPr>
              <w:t xml:space="preserve"> </w:t>
            </w:r>
            <w:r w:rsidR="00633234" w:rsidRPr="008D043F">
              <w:rPr>
                <w:rFonts w:asciiTheme="minorHAnsi" w:hAnsiTheme="minorHAnsi" w:cstheme="minorHAnsi"/>
                <w:sz w:val="18"/>
                <w:szCs w:val="18"/>
                <w:lang w:val="hr-HR"/>
              </w:rPr>
              <w:t xml:space="preserve">Učestvovanje </w:t>
            </w:r>
            <w:r w:rsidRPr="008D043F">
              <w:rPr>
                <w:rFonts w:asciiTheme="minorHAnsi" w:hAnsiTheme="minorHAnsi" w:cstheme="minorHAnsi"/>
                <w:sz w:val="18"/>
                <w:szCs w:val="18"/>
                <w:lang w:val="hr-HR"/>
              </w:rPr>
              <w:t xml:space="preserve">sektora voda </w:t>
            </w:r>
            <w:r w:rsidR="00633234" w:rsidRPr="008D043F">
              <w:rPr>
                <w:rFonts w:asciiTheme="minorHAnsi" w:hAnsiTheme="minorHAnsi" w:cstheme="minorHAnsi"/>
                <w:sz w:val="18"/>
                <w:szCs w:val="18"/>
                <w:lang w:val="hr-HR"/>
              </w:rPr>
              <w:t xml:space="preserve">Federacije BiH  </w:t>
            </w:r>
            <w:r w:rsidRPr="008D043F">
              <w:rPr>
                <w:rFonts w:asciiTheme="minorHAnsi" w:hAnsiTheme="minorHAnsi" w:cstheme="minorHAnsi"/>
                <w:sz w:val="18"/>
                <w:szCs w:val="18"/>
                <w:lang w:val="hr-HR"/>
              </w:rPr>
              <w:t>s MVTEO</w:t>
            </w:r>
            <w:r w:rsidR="00633234" w:rsidRPr="008D043F">
              <w:rPr>
                <w:rFonts w:asciiTheme="minorHAnsi" w:hAnsiTheme="minorHAnsi" w:cstheme="minorHAnsi"/>
                <w:sz w:val="18"/>
                <w:szCs w:val="18"/>
                <w:lang w:val="hr-HR"/>
              </w:rPr>
              <w:t>-om</w:t>
            </w:r>
            <w:r w:rsidRPr="008D043F">
              <w:rPr>
                <w:rFonts w:asciiTheme="minorHAnsi" w:hAnsiTheme="minorHAnsi" w:cstheme="minorHAnsi"/>
                <w:sz w:val="18"/>
                <w:szCs w:val="18"/>
                <w:lang w:val="hr-HR"/>
              </w:rPr>
              <w:t xml:space="preserve"> na identifikaciji/pripremi prioriteta i projektnih dokumentata      </w:t>
            </w:r>
          </w:p>
        </w:tc>
        <w:tc>
          <w:tcPr>
            <w:tcW w:w="1159" w:type="pct"/>
            <w:tcMar>
              <w:top w:w="0" w:type="dxa"/>
              <w:left w:w="108" w:type="dxa"/>
              <w:bottom w:w="0" w:type="dxa"/>
              <w:right w:w="108" w:type="dxa"/>
            </w:tcMar>
          </w:tcPr>
          <w:p w14:paraId="1D3D473C"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stepen saradnje sektora voda s MVTEO</w:t>
            </w:r>
            <w:r w:rsidR="00633234" w:rsidRPr="008D043F">
              <w:rPr>
                <w:rFonts w:asciiTheme="minorHAnsi" w:hAnsiTheme="minorHAnsi" w:cstheme="minorHAnsi"/>
                <w:sz w:val="18"/>
                <w:szCs w:val="18"/>
                <w:lang w:val="hr-HR"/>
              </w:rPr>
              <w:t>-om</w:t>
            </w:r>
            <w:r w:rsidRPr="008D043F">
              <w:rPr>
                <w:rFonts w:asciiTheme="minorHAnsi" w:hAnsiTheme="minorHAnsi" w:cstheme="minorHAnsi"/>
                <w:sz w:val="18"/>
                <w:szCs w:val="18"/>
                <w:lang w:val="hr-HR"/>
              </w:rPr>
              <w:t xml:space="preserve"> u pripremi planova i projekata u svrhu </w:t>
            </w:r>
            <w:r w:rsidR="00633234" w:rsidRPr="008D043F">
              <w:rPr>
                <w:rFonts w:asciiTheme="minorHAnsi" w:hAnsiTheme="minorHAnsi" w:cstheme="minorHAnsi"/>
                <w:sz w:val="18"/>
                <w:szCs w:val="18"/>
                <w:lang w:val="hr-HR"/>
              </w:rPr>
              <w:t xml:space="preserve">osiguravanja </w:t>
            </w:r>
            <w:r w:rsidRPr="008D043F">
              <w:rPr>
                <w:rFonts w:asciiTheme="minorHAnsi" w:hAnsiTheme="minorHAnsi" w:cstheme="minorHAnsi"/>
                <w:sz w:val="18"/>
                <w:szCs w:val="18"/>
                <w:lang w:val="hr-HR"/>
              </w:rPr>
              <w:t xml:space="preserve">finansiranja aktivnosti za  prilagođavanje </w:t>
            </w:r>
            <w:r w:rsidR="00633234" w:rsidRPr="008D043F">
              <w:rPr>
                <w:rFonts w:asciiTheme="minorHAnsi" w:hAnsiTheme="minorHAnsi" w:cstheme="minorHAnsi"/>
                <w:sz w:val="18"/>
                <w:szCs w:val="18"/>
                <w:lang w:val="hr-HR"/>
              </w:rPr>
              <w:t>klimatskim promjenama</w:t>
            </w:r>
            <w:r w:rsidRPr="008D043F">
              <w:rPr>
                <w:rFonts w:asciiTheme="minorHAnsi" w:hAnsiTheme="minorHAnsi" w:cstheme="minorHAnsi"/>
                <w:sz w:val="18"/>
                <w:szCs w:val="18"/>
                <w:lang w:val="hr-HR"/>
              </w:rPr>
              <w:t xml:space="preserve"> koje utječu na vodne resurse</w:t>
            </w:r>
          </w:p>
        </w:tc>
      </w:tr>
      <w:tr w:rsidR="00CC447D" w:rsidRPr="008D043F" w14:paraId="544C4DCE" w14:textId="77777777" w:rsidTr="00270082">
        <w:trPr>
          <w:trHeight w:val="287"/>
        </w:trPr>
        <w:tc>
          <w:tcPr>
            <w:tcW w:w="658" w:type="pct"/>
            <w:vMerge/>
            <w:shd w:val="clear" w:color="auto" w:fill="D9D9D9"/>
            <w:vAlign w:val="center"/>
            <w:hideMark/>
          </w:tcPr>
          <w:p w14:paraId="5AA0233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C747E9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2C29B09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tcPr>
          <w:p w14:paraId="56675D4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tcPr>
          <w:p w14:paraId="5671516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293EF129" w14:textId="77777777" w:rsidTr="00270082">
        <w:trPr>
          <w:trHeight w:val="287"/>
        </w:trPr>
        <w:tc>
          <w:tcPr>
            <w:tcW w:w="658" w:type="pct"/>
            <w:vMerge/>
            <w:shd w:val="clear" w:color="auto" w:fill="D9D9D9"/>
            <w:vAlign w:val="center"/>
          </w:tcPr>
          <w:p w14:paraId="0E51C7EF"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26FC51B"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4E9A03C"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20</w:t>
            </w:r>
          </w:p>
        </w:tc>
        <w:tc>
          <w:tcPr>
            <w:tcW w:w="1159" w:type="pct"/>
            <w:tcMar>
              <w:top w:w="0" w:type="dxa"/>
              <w:left w:w="108" w:type="dxa"/>
              <w:bottom w:w="0" w:type="dxa"/>
              <w:right w:w="108" w:type="dxa"/>
            </w:tcMar>
            <w:vAlign w:val="center"/>
          </w:tcPr>
          <w:p w14:paraId="51B4E85A"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24429445"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20</w:t>
            </w:r>
          </w:p>
        </w:tc>
      </w:tr>
    </w:tbl>
    <w:p w14:paraId="6EB6806B"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233EEDA7"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6A69707F"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1. Mjera</w:t>
            </w:r>
          </w:p>
        </w:tc>
        <w:tc>
          <w:tcPr>
            <w:tcW w:w="864" w:type="pct"/>
            <w:vMerge w:val="restart"/>
            <w:tcMar>
              <w:top w:w="0" w:type="dxa"/>
              <w:left w:w="108" w:type="dxa"/>
              <w:bottom w:w="0" w:type="dxa"/>
              <w:right w:w="108" w:type="dxa"/>
            </w:tcMar>
            <w:vAlign w:val="center"/>
          </w:tcPr>
          <w:p w14:paraId="6A0D9A11" w14:textId="23E4A1B9"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diti finansiranje sektora vodnih usluga redefiniranjem tarifnog sistema i pouzdanim procjenama isplativosti investicija </w:t>
            </w:r>
            <w:r w:rsidR="00340738" w:rsidRPr="008D043F">
              <w:rPr>
                <w:rFonts w:asciiTheme="minorHAnsi" w:hAnsiTheme="minorHAnsi" w:cstheme="minorHAnsi"/>
                <w:sz w:val="18"/>
                <w:szCs w:val="18"/>
                <w:lang w:val="hr-HR"/>
              </w:rPr>
              <w:t>(studije izvodljivosti)</w:t>
            </w:r>
          </w:p>
        </w:tc>
        <w:tc>
          <w:tcPr>
            <w:tcW w:w="1159" w:type="pct"/>
            <w:shd w:val="clear" w:color="auto" w:fill="D9D9D9"/>
            <w:tcMar>
              <w:top w:w="0" w:type="dxa"/>
              <w:left w:w="108" w:type="dxa"/>
              <w:bottom w:w="0" w:type="dxa"/>
              <w:right w:w="108" w:type="dxa"/>
            </w:tcMar>
            <w:vAlign w:val="center"/>
            <w:hideMark/>
          </w:tcPr>
          <w:p w14:paraId="26DC678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07C685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FBC3B6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40738" w:rsidRPr="008D043F" w14:paraId="4088E8E7" w14:textId="77777777" w:rsidTr="00270082">
        <w:trPr>
          <w:trHeight w:val="287"/>
        </w:trPr>
        <w:tc>
          <w:tcPr>
            <w:tcW w:w="658" w:type="pct"/>
            <w:vMerge/>
            <w:shd w:val="clear" w:color="auto" w:fill="D9D9D9"/>
            <w:vAlign w:val="center"/>
          </w:tcPr>
          <w:p w14:paraId="402FEB6C" w14:textId="77777777" w:rsidR="00340738" w:rsidRPr="008D043F" w:rsidRDefault="00340738"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9675A37" w14:textId="77777777" w:rsidR="00340738" w:rsidRPr="008D043F" w:rsidRDefault="00340738"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1A903D42" w14:textId="77777777" w:rsidR="00340738" w:rsidRPr="008D043F" w:rsidRDefault="00340738"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 postotak  JLS/  JKP i KJKP (kantonalno javno  komunalno preduzeće) u kojima je u primjeni  metodologija  </w:t>
            </w:r>
            <w:r w:rsidRPr="008D043F">
              <w:rPr>
                <w:rFonts w:asciiTheme="minorHAnsi" w:eastAsia="Calibri" w:hAnsiTheme="minorHAnsi" w:cstheme="minorHAnsi"/>
                <w:sz w:val="18"/>
                <w:szCs w:val="18"/>
                <w:lang w:val="hr-HR"/>
              </w:rPr>
              <w:t xml:space="preserve">utvrđivanja najniže osnovne cijene vodnih usluga u </w:t>
            </w:r>
            <w:r w:rsidRPr="008D043F">
              <w:rPr>
                <w:rFonts w:asciiTheme="minorHAnsi" w:hAnsiTheme="minorHAnsi" w:cstheme="minorHAnsi"/>
                <w:sz w:val="18"/>
                <w:szCs w:val="18"/>
                <w:lang w:val="hr-HR"/>
              </w:rPr>
              <w:t>Federaciji BiH/</w:t>
            </w:r>
            <w:r w:rsidRPr="008D043F">
              <w:rPr>
                <w:rFonts w:asciiTheme="minorHAnsi" w:hAnsiTheme="minorHAnsi" w:cstheme="minorHAnsi"/>
                <w:sz w:val="18"/>
                <w:szCs w:val="18"/>
                <w:lang w:val="hr-HR" w:bidi="en-US"/>
              </w:rPr>
              <w:t xml:space="preserve"> uspostava </w:t>
            </w:r>
            <w:r w:rsidRPr="008D043F">
              <w:rPr>
                <w:rFonts w:asciiTheme="minorHAnsi" w:hAnsiTheme="minorHAnsi" w:cstheme="minorHAnsi"/>
                <w:sz w:val="18"/>
                <w:szCs w:val="18"/>
                <w:lang w:val="hr-HR"/>
              </w:rPr>
              <w:t>Regulatornih tijela za vodne tarife</w:t>
            </w:r>
          </w:p>
          <w:p w14:paraId="5CFCAA7F" w14:textId="2C7EE126" w:rsidR="00340738" w:rsidRPr="008D043F" w:rsidRDefault="00340738" w:rsidP="0068355A">
            <w:pPr>
              <w:spacing w:line="276" w:lineRule="auto"/>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290B880C" w14:textId="77777777" w:rsidR="00340738" w:rsidRPr="008D043F" w:rsidRDefault="00340738" w:rsidP="0068355A">
            <w:pPr>
              <w:numPr>
                <w:ilvl w:val="0"/>
                <w:numId w:val="270"/>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a Metodologija za utvrđivanja najniže osnovne cijene vodnih usluga u </w:t>
            </w:r>
            <w:r w:rsidRPr="008D043F">
              <w:rPr>
                <w:rFonts w:asciiTheme="minorHAnsi" w:hAnsiTheme="minorHAnsi" w:cstheme="minorHAnsi"/>
                <w:sz w:val="18"/>
                <w:szCs w:val="18"/>
                <w:lang w:val="hr-HR"/>
              </w:rPr>
              <w:t>Federaciji BiH (2022)</w:t>
            </w:r>
          </w:p>
          <w:p w14:paraId="18042676" w14:textId="3A6EF001" w:rsidR="00340738" w:rsidRPr="008D043F" w:rsidRDefault="0034073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uspostavljena  Regulatorna tijela za vodne tarife   </w:t>
            </w:r>
          </w:p>
        </w:tc>
        <w:tc>
          <w:tcPr>
            <w:tcW w:w="1159" w:type="pct"/>
            <w:shd w:val="clear" w:color="auto" w:fill="auto"/>
            <w:vAlign w:val="center"/>
          </w:tcPr>
          <w:p w14:paraId="724447F1" w14:textId="32B6A7FB" w:rsidR="00340738" w:rsidRPr="008D043F" w:rsidRDefault="00340738"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imjenjena  metodologija u svim JLS/ </w:t>
            </w:r>
            <w:r w:rsidRPr="008D043F">
              <w:rPr>
                <w:rFonts w:asciiTheme="minorHAnsi" w:hAnsiTheme="minorHAnsi" w:cstheme="minorHAnsi"/>
                <w:sz w:val="18"/>
                <w:szCs w:val="18"/>
                <w:lang w:val="hr-HR"/>
              </w:rPr>
              <w:t xml:space="preserve">/  JKP i KJKP </w:t>
            </w:r>
            <w:r w:rsidRPr="008D043F">
              <w:rPr>
                <w:rFonts w:asciiTheme="minorHAnsi" w:hAnsiTheme="minorHAnsi" w:cstheme="minorHAnsi"/>
                <w:sz w:val="18"/>
                <w:szCs w:val="18"/>
                <w:lang w:val="hr-HR" w:bidi="en-US"/>
              </w:rPr>
              <w:t>(2028)</w:t>
            </w:r>
          </w:p>
        </w:tc>
      </w:tr>
      <w:tr w:rsidR="00FA5437" w:rsidRPr="008D043F" w14:paraId="2D23564F" w14:textId="77777777" w:rsidTr="00270082">
        <w:trPr>
          <w:trHeight w:val="287"/>
        </w:trPr>
        <w:tc>
          <w:tcPr>
            <w:tcW w:w="658" w:type="pct"/>
            <w:vMerge/>
            <w:shd w:val="clear" w:color="auto" w:fill="D9D9D9"/>
            <w:vAlign w:val="center"/>
          </w:tcPr>
          <w:p w14:paraId="5F5BC59A"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EB87D0F"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66A299AA" w14:textId="77777777" w:rsidR="00FA5437" w:rsidRPr="008D043F" w:rsidRDefault="00FA5437"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izrađenih Studija izvodivosti za nove investicije u komunalnu infrastrukturu u JLS-ovima </w:t>
            </w:r>
          </w:p>
        </w:tc>
        <w:tc>
          <w:tcPr>
            <w:tcW w:w="1159" w:type="pct"/>
            <w:shd w:val="clear" w:color="auto" w:fill="FFFFFF" w:themeFill="background1"/>
            <w:tcMar>
              <w:top w:w="0" w:type="dxa"/>
              <w:left w:w="108" w:type="dxa"/>
              <w:bottom w:w="0" w:type="dxa"/>
              <w:right w:w="108" w:type="dxa"/>
            </w:tcMar>
            <w:vAlign w:val="center"/>
          </w:tcPr>
          <w:p w14:paraId="06EDFA35"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ma podataka o broju izrađenih  studija izvodivosti u JLS-ovima  </w:t>
            </w:r>
          </w:p>
        </w:tc>
        <w:tc>
          <w:tcPr>
            <w:tcW w:w="1159" w:type="pct"/>
            <w:shd w:val="clear" w:color="auto" w:fill="FFFFFF" w:themeFill="background1"/>
            <w:vAlign w:val="center"/>
          </w:tcPr>
          <w:p w14:paraId="72A488DC" w14:textId="77777777" w:rsidR="00FA5437" w:rsidRPr="008D043F" w:rsidRDefault="00FA5437"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 svim JLS-ovima izrađene Studije izvodivosti za nove investicije  u komunalnu infrastrukturu  (2023-2029)</w:t>
            </w:r>
          </w:p>
        </w:tc>
      </w:tr>
      <w:tr w:rsidR="00CC447D" w:rsidRPr="008D043F" w14:paraId="47631723" w14:textId="77777777" w:rsidTr="00270082">
        <w:trPr>
          <w:trHeight w:val="483"/>
        </w:trPr>
        <w:tc>
          <w:tcPr>
            <w:tcW w:w="658" w:type="pct"/>
            <w:vMerge/>
            <w:shd w:val="clear" w:color="auto" w:fill="D9D9D9"/>
            <w:vAlign w:val="center"/>
            <w:hideMark/>
          </w:tcPr>
          <w:p w14:paraId="3FB2EE3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E6A765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654A11A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6594737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0B1F35E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1FE70FEB" w14:textId="77777777" w:rsidTr="00270082">
        <w:trPr>
          <w:trHeight w:val="287"/>
        </w:trPr>
        <w:tc>
          <w:tcPr>
            <w:tcW w:w="658" w:type="pct"/>
            <w:vMerge/>
            <w:shd w:val="clear" w:color="auto" w:fill="D9D9D9"/>
            <w:vAlign w:val="center"/>
            <w:hideMark/>
          </w:tcPr>
          <w:p w14:paraId="3F7B731B"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DFBA108"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95DA206"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7</w:t>
            </w:r>
          </w:p>
        </w:tc>
        <w:tc>
          <w:tcPr>
            <w:tcW w:w="1159" w:type="pct"/>
            <w:tcMar>
              <w:top w:w="0" w:type="dxa"/>
              <w:left w:w="108" w:type="dxa"/>
              <w:bottom w:w="0" w:type="dxa"/>
              <w:right w:w="108" w:type="dxa"/>
            </w:tcMar>
            <w:vAlign w:val="center"/>
          </w:tcPr>
          <w:p w14:paraId="581D8C3B"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0999B4A"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7</w:t>
            </w:r>
          </w:p>
        </w:tc>
      </w:tr>
      <w:tr w:rsidR="00CC447D" w:rsidRPr="008D043F" w14:paraId="233EB442"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7E5A8063"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2. Mjera</w:t>
            </w:r>
          </w:p>
        </w:tc>
        <w:tc>
          <w:tcPr>
            <w:tcW w:w="864" w:type="pct"/>
            <w:vMerge w:val="restart"/>
            <w:tcMar>
              <w:top w:w="0" w:type="dxa"/>
              <w:left w:w="108" w:type="dxa"/>
              <w:bottom w:w="0" w:type="dxa"/>
              <w:right w:w="108" w:type="dxa"/>
            </w:tcMar>
            <w:vAlign w:val="center"/>
          </w:tcPr>
          <w:p w14:paraId="70FC4F62" w14:textId="2420DF0E" w:rsidR="00CC447D" w:rsidRPr="008D043F" w:rsidRDefault="002B08C3" w:rsidP="0068355A">
            <w:pPr>
              <w:spacing w:after="120" w:line="276" w:lineRule="auto"/>
              <w:ind w:hanging="2"/>
              <w:contextualSpacing/>
              <w:rPr>
                <w:rFonts w:asciiTheme="minorHAnsi" w:hAnsiTheme="minorHAnsi" w:cstheme="minorHAnsi"/>
                <w:sz w:val="18"/>
                <w:szCs w:val="18"/>
                <w:lang w:val="hr-HR"/>
              </w:rPr>
            </w:pPr>
            <w:r w:rsidRPr="002B08C3">
              <w:rPr>
                <w:rFonts w:asciiTheme="minorHAnsi" w:hAnsiTheme="minorHAnsi" w:cstheme="minorHAnsi"/>
                <w:sz w:val="18"/>
                <w:szCs w:val="18"/>
                <w:lang w:val="hr-HR"/>
              </w:rPr>
              <w:t>Unaprijediti sistem obračuna, prikupljanja i raspodjele posebnih vodnih naknada</w:t>
            </w:r>
          </w:p>
        </w:tc>
        <w:tc>
          <w:tcPr>
            <w:tcW w:w="1159" w:type="pct"/>
            <w:shd w:val="clear" w:color="auto" w:fill="D9D9D9" w:themeFill="background1" w:themeFillShade="D9"/>
            <w:tcMar>
              <w:top w:w="0" w:type="dxa"/>
              <w:left w:w="108" w:type="dxa"/>
              <w:bottom w:w="0" w:type="dxa"/>
              <w:right w:w="108" w:type="dxa"/>
            </w:tcMar>
            <w:vAlign w:val="center"/>
            <w:hideMark/>
          </w:tcPr>
          <w:p w14:paraId="1A7E5D1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7CC6D46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72CFA6C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A5437" w:rsidRPr="008D043F" w14:paraId="1184D826" w14:textId="77777777" w:rsidTr="00076544">
        <w:trPr>
          <w:trHeight w:val="287"/>
        </w:trPr>
        <w:tc>
          <w:tcPr>
            <w:tcW w:w="658" w:type="pct"/>
            <w:vMerge/>
            <w:shd w:val="clear" w:color="auto" w:fill="D9D9D9"/>
            <w:vAlign w:val="center"/>
          </w:tcPr>
          <w:p w14:paraId="3795FADB"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FC563DA"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22944FD4" w14:textId="77777777" w:rsidR="00FA5437" w:rsidRPr="008D043F" w:rsidRDefault="00FA5437"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pripremljenosti analize  postojećeg ekonomskog stanja svih segmenata upravljanja vodama</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2EC7433F"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započeta izrada analize </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2D6B8973" w14:textId="77777777" w:rsidR="00FA5437" w:rsidRPr="008D043F" w:rsidRDefault="00FA5437"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a analiza čiji će se rezultati koristiti za ocjenu opravdanosti redefiniranja sistema prikupljanja naknada  (2024)</w:t>
            </w:r>
          </w:p>
        </w:tc>
      </w:tr>
      <w:tr w:rsidR="00FA5437" w:rsidRPr="008D043F" w14:paraId="71D5FCA6" w14:textId="77777777" w:rsidTr="00076544">
        <w:trPr>
          <w:trHeight w:val="287"/>
        </w:trPr>
        <w:tc>
          <w:tcPr>
            <w:tcW w:w="658" w:type="pct"/>
            <w:vMerge/>
            <w:shd w:val="clear" w:color="auto" w:fill="D9D9D9"/>
            <w:vAlign w:val="center"/>
          </w:tcPr>
          <w:p w14:paraId="3064D557"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759328A"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23F499FF" w14:textId="77777777" w:rsidR="00FA5437" w:rsidRPr="008D043F" w:rsidRDefault="00FA5437"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procesa izrade i usvajanja  zakonske regulative u segmentu o  vodnim naknad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79C49883"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rađena analiza, ni izmjene zakonske regulativ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61BC15F" w14:textId="77777777" w:rsidR="00FA5437" w:rsidRPr="008D043F" w:rsidRDefault="00FA5437"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zakonska regulativa u segmentu o  vodnim naknadama, u skladu s rezultatima analize    (2024)</w:t>
            </w:r>
          </w:p>
        </w:tc>
      </w:tr>
      <w:tr w:rsidR="00FA5437" w:rsidRPr="008D043F" w14:paraId="1C9A0F11" w14:textId="77777777" w:rsidTr="00076544">
        <w:trPr>
          <w:trHeight w:val="287"/>
        </w:trPr>
        <w:tc>
          <w:tcPr>
            <w:tcW w:w="658" w:type="pct"/>
            <w:vMerge/>
            <w:shd w:val="clear" w:color="auto" w:fill="D9D9D9"/>
            <w:vAlign w:val="center"/>
          </w:tcPr>
          <w:p w14:paraId="394A73C7"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8485C5A"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0B0BD858"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đenost  zakonskih rješenja koja definiraju aktivnosti PU-a (poreske uprave) i aktivnosti sektora voda o prikupljanja posebnih vodnih naknada uzimajući u obzir činjenicu da se radi o javnim prihodim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60774DF5"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klađena regulativa poreske uprave o  naplati javnih prihoda po osnovu posebnih vodnih naknada s regulativom sektora voda koja definira način prikupljanja sredstava po osnovu posebnih vodnih naknad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BF68D5D" w14:textId="77777777" w:rsidR="00FA5437" w:rsidRPr="008D043F" w:rsidRDefault="00FA5437"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klađena regulativa poreske uprave s  regulativom sektora voda u svrhu povećanja prikupljenih sredstava od vodnih naknada (javnih prihoda)    (2024)</w:t>
            </w:r>
          </w:p>
        </w:tc>
      </w:tr>
      <w:tr w:rsidR="00FA5437" w:rsidRPr="008D043F" w14:paraId="4593E383" w14:textId="77777777" w:rsidTr="00076544">
        <w:trPr>
          <w:trHeight w:val="287"/>
        </w:trPr>
        <w:tc>
          <w:tcPr>
            <w:tcW w:w="658" w:type="pct"/>
            <w:vMerge/>
            <w:shd w:val="clear" w:color="auto" w:fill="D9D9D9"/>
            <w:vAlign w:val="center"/>
          </w:tcPr>
          <w:p w14:paraId="5D40B054"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5B9665A"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04984A63"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nje prilagođavanja odredbi Zakona o PDV-u karakteru prihoda od posebnih vodnih naknada u svrhu izuzimanja </w:t>
            </w:r>
            <w:r w:rsidRPr="008D043F">
              <w:rPr>
                <w:rFonts w:asciiTheme="minorHAnsi" w:eastAsia="Calibri" w:hAnsiTheme="minorHAnsi" w:cstheme="minorHAnsi"/>
                <w:sz w:val="18"/>
                <w:szCs w:val="18"/>
                <w:lang w:val="hr-HR"/>
              </w:rPr>
              <w:lastRenderedPageBreak/>
              <w:t>subjekata od obaveze plaćanja PDV-a na naplaćena sredstva po osnovu posebnih vodnih naknad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616A7A93"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Izmjene zakona nisu izrađene niti usvojen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CED4599" w14:textId="77777777" w:rsidR="00FA5437" w:rsidRPr="008D043F" w:rsidRDefault="00FA5437"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vršeno prilagođavanje  odredbi Zakona o PDV-u karakteru prihoda od posebnih vodnih  naknada, te su Javna komunalna </w:t>
            </w:r>
            <w:r w:rsidRPr="008D043F">
              <w:rPr>
                <w:rFonts w:asciiTheme="minorHAnsi" w:hAnsiTheme="minorHAnsi" w:cstheme="minorHAnsi"/>
                <w:sz w:val="18"/>
                <w:szCs w:val="18"/>
                <w:lang w:val="hr-HR" w:bidi="en-US"/>
              </w:rPr>
              <w:lastRenderedPageBreak/>
              <w:t xml:space="preserve">poduzeća oslobođena od plaćanja PDV-a na </w:t>
            </w:r>
            <w:r w:rsidRPr="008D043F">
              <w:rPr>
                <w:rFonts w:asciiTheme="minorHAnsi" w:hAnsiTheme="minorHAnsi" w:cstheme="minorHAnsi"/>
                <w:sz w:val="18"/>
                <w:szCs w:val="18"/>
                <w:shd w:val="clear" w:color="auto" w:fill="FFFFFF" w:themeFill="background1"/>
                <w:lang w:val="hr-HR" w:bidi="en-US"/>
              </w:rPr>
              <w:t xml:space="preserve">naplaćena sredstva po osnovu posebnih vodnih naknada </w:t>
            </w:r>
            <w:r w:rsidRPr="008D043F">
              <w:rPr>
                <w:rFonts w:asciiTheme="minorHAnsi" w:hAnsiTheme="minorHAnsi" w:cstheme="minorHAnsi"/>
                <w:sz w:val="18"/>
                <w:szCs w:val="18"/>
                <w:lang w:val="hr-HR" w:bidi="en-US"/>
              </w:rPr>
              <w:t xml:space="preserve">  (2024)</w:t>
            </w:r>
          </w:p>
        </w:tc>
      </w:tr>
      <w:tr w:rsidR="00CC447D" w:rsidRPr="008D043F" w14:paraId="3F3601A7" w14:textId="77777777" w:rsidTr="00270082">
        <w:trPr>
          <w:trHeight w:val="483"/>
        </w:trPr>
        <w:tc>
          <w:tcPr>
            <w:tcW w:w="658" w:type="pct"/>
            <w:vMerge/>
            <w:shd w:val="clear" w:color="auto" w:fill="D9D9D9"/>
            <w:vAlign w:val="center"/>
            <w:hideMark/>
          </w:tcPr>
          <w:p w14:paraId="558BE5C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2FA6D7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0C4733B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2297F57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3AB14F2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16C338A2" w14:textId="77777777" w:rsidTr="00270082">
        <w:trPr>
          <w:trHeight w:val="287"/>
        </w:trPr>
        <w:tc>
          <w:tcPr>
            <w:tcW w:w="658" w:type="pct"/>
            <w:vMerge/>
            <w:shd w:val="clear" w:color="auto" w:fill="D9D9D9"/>
            <w:vAlign w:val="center"/>
            <w:hideMark/>
          </w:tcPr>
          <w:p w14:paraId="15EA3AE3"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5E1DA6C"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48557C5"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7</w:t>
            </w:r>
          </w:p>
        </w:tc>
        <w:tc>
          <w:tcPr>
            <w:tcW w:w="1159" w:type="pct"/>
            <w:tcMar>
              <w:top w:w="0" w:type="dxa"/>
              <w:left w:w="108" w:type="dxa"/>
              <w:bottom w:w="0" w:type="dxa"/>
              <w:right w:w="108" w:type="dxa"/>
            </w:tcMar>
            <w:vAlign w:val="center"/>
          </w:tcPr>
          <w:p w14:paraId="1A85080C"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7C9261EA"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7</w:t>
            </w:r>
          </w:p>
        </w:tc>
      </w:tr>
      <w:tr w:rsidR="00CC447D" w:rsidRPr="008D043F" w14:paraId="0F8DA1F2"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5A60649C"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3. Mjera</w:t>
            </w:r>
          </w:p>
        </w:tc>
        <w:tc>
          <w:tcPr>
            <w:tcW w:w="864" w:type="pct"/>
            <w:vMerge w:val="restart"/>
            <w:tcMar>
              <w:top w:w="0" w:type="dxa"/>
              <w:left w:w="108" w:type="dxa"/>
              <w:bottom w:w="0" w:type="dxa"/>
              <w:right w:w="108" w:type="dxa"/>
            </w:tcMar>
            <w:vAlign w:val="center"/>
          </w:tcPr>
          <w:p w14:paraId="3F0092A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ormiranje i rad specijalističkog tima (timova) u sektoru voda za ekonomsko i finansijsko planiranje,  pripremu projekata i  programiranje utroška sredstava</w:t>
            </w:r>
          </w:p>
        </w:tc>
        <w:tc>
          <w:tcPr>
            <w:tcW w:w="1159" w:type="pct"/>
            <w:shd w:val="clear" w:color="auto" w:fill="D9D9D9" w:themeFill="background1" w:themeFillShade="D9"/>
            <w:tcMar>
              <w:top w:w="0" w:type="dxa"/>
              <w:left w:w="108" w:type="dxa"/>
              <w:bottom w:w="0" w:type="dxa"/>
              <w:right w:w="108" w:type="dxa"/>
            </w:tcMar>
            <w:vAlign w:val="center"/>
            <w:hideMark/>
          </w:tcPr>
          <w:p w14:paraId="1406222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4A58E8B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4FE4974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A5437" w:rsidRPr="008D043F" w14:paraId="58EB2DBC" w14:textId="77777777" w:rsidTr="00270082">
        <w:trPr>
          <w:trHeight w:val="287"/>
        </w:trPr>
        <w:tc>
          <w:tcPr>
            <w:tcW w:w="658" w:type="pct"/>
            <w:vMerge/>
            <w:shd w:val="clear" w:color="auto" w:fill="D9D9D9"/>
            <w:vAlign w:val="center"/>
          </w:tcPr>
          <w:p w14:paraId="478A7823"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62FAB89"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0DD471ED" w14:textId="77777777" w:rsidR="00FA5437" w:rsidRPr="008D043F" w:rsidRDefault="00FA5437"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formiranja i operativnost jednog ili više tijela u sektoru voda  (stručnjaci za vodno pravo, finansijski i ekonomski stručnjaci za oblast voda) za ekonomsko i finansijsko planiranje, pripremu projekata i programiranje utroška sredstava</w:t>
            </w:r>
          </w:p>
        </w:tc>
        <w:tc>
          <w:tcPr>
            <w:tcW w:w="1159" w:type="pct"/>
            <w:shd w:val="clear" w:color="auto" w:fill="auto"/>
            <w:tcMar>
              <w:top w:w="0" w:type="dxa"/>
              <w:left w:w="108" w:type="dxa"/>
              <w:bottom w:w="0" w:type="dxa"/>
              <w:right w:w="108" w:type="dxa"/>
            </w:tcMar>
            <w:vAlign w:val="center"/>
          </w:tcPr>
          <w:p w14:paraId="271BA0CA" w14:textId="037856DB" w:rsidR="00FA5437" w:rsidRPr="008D043F" w:rsidRDefault="00FA54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započeto formiranje tijela   </w:t>
            </w:r>
          </w:p>
        </w:tc>
        <w:tc>
          <w:tcPr>
            <w:tcW w:w="1159" w:type="pct"/>
            <w:shd w:val="clear" w:color="auto" w:fill="auto"/>
            <w:vAlign w:val="center"/>
          </w:tcPr>
          <w:p w14:paraId="69F436E7" w14:textId="77777777" w:rsidR="00FA5437" w:rsidRPr="008D043F" w:rsidRDefault="00FA5437"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Formirano jedno ili više i operativno/a tijela u sektoru voda za finansijsko planiranje, pripremu projekata i programiranje utroška sredstava (2024)</w:t>
            </w:r>
          </w:p>
        </w:tc>
      </w:tr>
      <w:tr w:rsidR="00FA5437" w:rsidRPr="008D043F" w14:paraId="1C2FF99F" w14:textId="77777777" w:rsidTr="00270082">
        <w:trPr>
          <w:trHeight w:val="287"/>
        </w:trPr>
        <w:tc>
          <w:tcPr>
            <w:tcW w:w="658" w:type="pct"/>
            <w:vMerge/>
            <w:shd w:val="clear" w:color="auto" w:fill="D9D9D9"/>
            <w:vAlign w:val="center"/>
          </w:tcPr>
          <w:p w14:paraId="51465BC3"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33B3936"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620E7946" w14:textId="77777777" w:rsidR="00FA5437" w:rsidRPr="008D043F" w:rsidRDefault="00FA5437"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pripremljenosti ‒ aplikacije prema međunarodnim organizacijama  za realizaciju projekata specijalističke  obuke tijela u sektoru voda o  ekonomskom i finansijskom  planiranju, pripremi projekata i  programiranju utroška sredstava     </w:t>
            </w:r>
          </w:p>
        </w:tc>
        <w:tc>
          <w:tcPr>
            <w:tcW w:w="1159" w:type="pct"/>
            <w:shd w:val="clear" w:color="auto" w:fill="FFFFFF" w:themeFill="background1"/>
            <w:tcMar>
              <w:top w:w="0" w:type="dxa"/>
              <w:left w:w="108" w:type="dxa"/>
              <w:bottom w:w="0" w:type="dxa"/>
              <w:right w:w="108" w:type="dxa"/>
            </w:tcMar>
            <w:vAlign w:val="center"/>
          </w:tcPr>
          <w:p w14:paraId="604F5628"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priprema aplikacije  </w:t>
            </w:r>
          </w:p>
        </w:tc>
        <w:tc>
          <w:tcPr>
            <w:tcW w:w="1159" w:type="pct"/>
            <w:shd w:val="clear" w:color="auto" w:fill="FFFFFF" w:themeFill="background1"/>
            <w:vAlign w:val="center"/>
          </w:tcPr>
          <w:p w14:paraId="5EA933AA" w14:textId="77777777" w:rsidR="00FA5437" w:rsidRPr="008D043F" w:rsidRDefault="00FA5437"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a i dostavljena aplikacija prema međunarodnim organizacijama za realizaciju projekata specijalističke obuke tijela u sektoru voda  (2025)</w:t>
            </w:r>
          </w:p>
        </w:tc>
      </w:tr>
      <w:tr w:rsidR="00FA5437" w:rsidRPr="008D043F" w14:paraId="5A798113" w14:textId="77777777" w:rsidTr="00270082">
        <w:trPr>
          <w:trHeight w:val="287"/>
        </w:trPr>
        <w:tc>
          <w:tcPr>
            <w:tcW w:w="658" w:type="pct"/>
            <w:vMerge/>
            <w:shd w:val="clear" w:color="auto" w:fill="D9D9D9"/>
            <w:vAlign w:val="center"/>
          </w:tcPr>
          <w:p w14:paraId="7787FBB6"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6D062BD"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7368BC9B"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pripremljenosti Programa  obuke o ekonomskom i finansijskom  planiranju, pripremi projekata i programiranju utroška sredstava     </w:t>
            </w:r>
          </w:p>
        </w:tc>
        <w:tc>
          <w:tcPr>
            <w:tcW w:w="1159" w:type="pct"/>
            <w:shd w:val="clear" w:color="auto" w:fill="FFFFFF" w:themeFill="background1"/>
            <w:tcMar>
              <w:top w:w="0" w:type="dxa"/>
              <w:left w:w="108" w:type="dxa"/>
              <w:bottom w:w="0" w:type="dxa"/>
              <w:right w:w="108" w:type="dxa"/>
            </w:tcMar>
            <w:vAlign w:val="center"/>
          </w:tcPr>
          <w:p w14:paraId="14187F3F"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rograma obuke         </w:t>
            </w:r>
          </w:p>
        </w:tc>
        <w:tc>
          <w:tcPr>
            <w:tcW w:w="1159" w:type="pct"/>
            <w:shd w:val="clear" w:color="auto" w:fill="FFFFFF" w:themeFill="background1"/>
            <w:vAlign w:val="center"/>
          </w:tcPr>
          <w:p w14:paraId="0AD64DF6" w14:textId="77777777" w:rsidR="00FA5437" w:rsidRPr="008D043F" w:rsidRDefault="00FA5437"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premljen Program obuke     (2025)</w:t>
            </w:r>
          </w:p>
        </w:tc>
      </w:tr>
      <w:tr w:rsidR="00FA5437" w:rsidRPr="008D043F" w14:paraId="7CDE28B3" w14:textId="77777777" w:rsidTr="00270082">
        <w:trPr>
          <w:trHeight w:val="287"/>
        </w:trPr>
        <w:tc>
          <w:tcPr>
            <w:tcW w:w="658" w:type="pct"/>
            <w:vMerge/>
            <w:shd w:val="clear" w:color="auto" w:fill="D9D9D9"/>
            <w:vAlign w:val="center"/>
          </w:tcPr>
          <w:p w14:paraId="0259A447"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3FFDA43"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49650519"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aza realizacije Programa  obuke i izrade izvještaja o realizaciji   </w:t>
            </w:r>
          </w:p>
        </w:tc>
        <w:tc>
          <w:tcPr>
            <w:tcW w:w="1159" w:type="pct"/>
            <w:shd w:val="clear" w:color="auto" w:fill="FFFFFF" w:themeFill="background1"/>
            <w:tcMar>
              <w:top w:w="0" w:type="dxa"/>
              <w:left w:w="108" w:type="dxa"/>
              <w:bottom w:w="0" w:type="dxa"/>
              <w:right w:w="108" w:type="dxa"/>
            </w:tcMar>
            <w:vAlign w:val="center"/>
          </w:tcPr>
          <w:p w14:paraId="438168DF"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rograma obuke, te ni njegova realizacija          </w:t>
            </w:r>
          </w:p>
        </w:tc>
        <w:tc>
          <w:tcPr>
            <w:tcW w:w="1159" w:type="pct"/>
            <w:shd w:val="clear" w:color="auto" w:fill="FFFFFF" w:themeFill="background1"/>
            <w:vAlign w:val="center"/>
          </w:tcPr>
          <w:p w14:paraId="56A11637" w14:textId="77777777" w:rsidR="00FA5437" w:rsidRPr="008D043F" w:rsidRDefault="00FA5437" w:rsidP="0068355A">
            <w:pPr>
              <w:spacing w:after="120" w:line="276" w:lineRule="auto"/>
              <w:ind w:left="17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Realiziran Program obuke i izrađen Izvještaj o realizaciji      (2025)</w:t>
            </w:r>
          </w:p>
        </w:tc>
      </w:tr>
      <w:tr w:rsidR="00CC447D" w:rsidRPr="008D043F" w14:paraId="3652EF9E" w14:textId="77777777" w:rsidTr="00270082">
        <w:trPr>
          <w:trHeight w:val="483"/>
        </w:trPr>
        <w:tc>
          <w:tcPr>
            <w:tcW w:w="658" w:type="pct"/>
            <w:vMerge/>
            <w:shd w:val="clear" w:color="auto" w:fill="D9D9D9"/>
            <w:vAlign w:val="center"/>
            <w:hideMark/>
          </w:tcPr>
          <w:p w14:paraId="71CC4A5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54DF55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5ACA6B9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228F51C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6F41472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1BA179FC" w14:textId="77777777" w:rsidTr="00270082">
        <w:trPr>
          <w:trHeight w:val="287"/>
        </w:trPr>
        <w:tc>
          <w:tcPr>
            <w:tcW w:w="658" w:type="pct"/>
            <w:vMerge/>
            <w:shd w:val="clear" w:color="auto" w:fill="D9D9D9"/>
            <w:vAlign w:val="center"/>
            <w:hideMark/>
          </w:tcPr>
          <w:p w14:paraId="26BF5B70"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623A5C4"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09B0E04"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4</w:t>
            </w:r>
          </w:p>
        </w:tc>
        <w:tc>
          <w:tcPr>
            <w:tcW w:w="1159" w:type="pct"/>
            <w:tcMar>
              <w:top w:w="0" w:type="dxa"/>
              <w:left w:w="108" w:type="dxa"/>
              <w:bottom w:w="0" w:type="dxa"/>
              <w:right w:w="108" w:type="dxa"/>
            </w:tcMar>
            <w:vAlign w:val="center"/>
          </w:tcPr>
          <w:p w14:paraId="0775AA0A"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808FB67"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4</w:t>
            </w:r>
          </w:p>
        </w:tc>
      </w:tr>
      <w:tr w:rsidR="00CC447D" w:rsidRPr="008D043F" w14:paraId="3174AA3F"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1CD16AAD"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4. Mjera</w:t>
            </w:r>
          </w:p>
        </w:tc>
        <w:tc>
          <w:tcPr>
            <w:tcW w:w="864" w:type="pct"/>
            <w:vMerge w:val="restart"/>
            <w:tcMar>
              <w:top w:w="0" w:type="dxa"/>
              <w:left w:w="108" w:type="dxa"/>
              <w:bottom w:w="0" w:type="dxa"/>
              <w:right w:w="108" w:type="dxa"/>
            </w:tcMar>
            <w:vAlign w:val="center"/>
          </w:tcPr>
          <w:p w14:paraId="28F6362E" w14:textId="77777777" w:rsidR="00CC447D" w:rsidRPr="008D043F" w:rsidRDefault="0063323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vanje </w:t>
            </w:r>
            <w:r w:rsidR="00CC447D" w:rsidRPr="008D043F">
              <w:rPr>
                <w:rFonts w:asciiTheme="minorHAnsi" w:hAnsiTheme="minorHAnsi" w:cstheme="minorHAnsi"/>
                <w:sz w:val="18"/>
                <w:szCs w:val="18"/>
                <w:lang w:val="hr-HR"/>
              </w:rPr>
              <w:t xml:space="preserve">finansijskih sredstava za pripremu prioriteta i realizaciju </w:t>
            </w:r>
            <w:r w:rsidR="00CC447D" w:rsidRPr="008D043F">
              <w:rPr>
                <w:rFonts w:asciiTheme="minorHAnsi" w:hAnsiTheme="minorHAnsi" w:cstheme="minorHAnsi"/>
                <w:sz w:val="18"/>
                <w:szCs w:val="18"/>
                <w:lang w:val="hr-HR"/>
              </w:rPr>
              <w:lastRenderedPageBreak/>
              <w:t xml:space="preserve">projektnih dokumenta usklađenih s EU klimatskom legislativom i globalnim inicijativama za otpornost i prilagođavanje </w:t>
            </w:r>
            <w:r w:rsidRPr="008D043F">
              <w:rPr>
                <w:rFonts w:asciiTheme="minorHAnsi" w:hAnsiTheme="minorHAnsi" w:cstheme="minorHAnsi"/>
                <w:sz w:val="18"/>
                <w:szCs w:val="18"/>
                <w:lang w:val="hr-HR"/>
              </w:rPr>
              <w:t>klimatskim promjenama</w:t>
            </w:r>
          </w:p>
        </w:tc>
        <w:tc>
          <w:tcPr>
            <w:tcW w:w="1159" w:type="pct"/>
            <w:shd w:val="clear" w:color="auto" w:fill="D9D9D9" w:themeFill="background1" w:themeFillShade="D9"/>
            <w:tcMar>
              <w:top w:w="0" w:type="dxa"/>
              <w:left w:w="108" w:type="dxa"/>
              <w:bottom w:w="0" w:type="dxa"/>
              <w:right w:w="108" w:type="dxa"/>
            </w:tcMar>
            <w:vAlign w:val="center"/>
            <w:hideMark/>
          </w:tcPr>
          <w:p w14:paraId="0889598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183D641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0634C4F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A5437" w:rsidRPr="008D043F" w14:paraId="169B4A83" w14:textId="77777777" w:rsidTr="00270082">
        <w:trPr>
          <w:trHeight w:val="287"/>
        </w:trPr>
        <w:tc>
          <w:tcPr>
            <w:tcW w:w="658" w:type="pct"/>
            <w:vMerge/>
            <w:shd w:val="clear" w:color="auto" w:fill="D9D9D9"/>
          </w:tcPr>
          <w:p w14:paraId="63B3F20D"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0959BB49"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52729BD6" w14:textId="77777777" w:rsidR="00FA5437" w:rsidRPr="008D043F" w:rsidRDefault="00FA5437"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liste prioritetnih projekta   </w:t>
            </w:r>
          </w:p>
        </w:tc>
        <w:tc>
          <w:tcPr>
            <w:tcW w:w="1159" w:type="pct"/>
            <w:shd w:val="clear" w:color="auto" w:fill="auto"/>
            <w:tcMar>
              <w:top w:w="0" w:type="dxa"/>
              <w:left w:w="108" w:type="dxa"/>
              <w:bottom w:w="0" w:type="dxa"/>
              <w:right w:w="108" w:type="dxa"/>
            </w:tcMar>
            <w:vAlign w:val="center"/>
          </w:tcPr>
          <w:p w14:paraId="11D1430D"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izrađena lista prioritetnih projekata  </w:t>
            </w:r>
          </w:p>
        </w:tc>
        <w:tc>
          <w:tcPr>
            <w:tcW w:w="1159" w:type="pct"/>
            <w:shd w:val="clear" w:color="auto" w:fill="auto"/>
            <w:vAlign w:val="center"/>
          </w:tcPr>
          <w:p w14:paraId="24060930" w14:textId="77777777" w:rsidR="00FA5437" w:rsidRPr="008D043F" w:rsidRDefault="00FA5437" w:rsidP="0068355A">
            <w:pPr>
              <w:spacing w:line="276" w:lineRule="auto"/>
              <w:ind w:left="170" w:firstLine="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prva lista prioritetnih projekata </w:t>
            </w:r>
            <w:r w:rsidRPr="008D043F">
              <w:rPr>
                <w:rFonts w:asciiTheme="minorHAnsi" w:hAnsiTheme="minorHAnsi" w:cstheme="minorHAnsi"/>
                <w:sz w:val="18"/>
                <w:szCs w:val="18"/>
                <w:lang w:val="hr-HR" w:bidi="en-US"/>
              </w:rPr>
              <w:lastRenderedPageBreak/>
              <w:t xml:space="preserve">za </w:t>
            </w:r>
            <w:r w:rsidRPr="008D043F">
              <w:rPr>
                <w:rFonts w:asciiTheme="minorHAnsi" w:hAnsiTheme="minorHAnsi" w:cstheme="minorHAnsi"/>
                <w:sz w:val="18"/>
                <w:szCs w:val="18"/>
                <w:lang w:val="hr-HR"/>
              </w:rPr>
              <w:t xml:space="preserve">Federaciju BiH </w:t>
            </w:r>
            <w:r w:rsidRPr="008D043F">
              <w:rPr>
                <w:rFonts w:asciiTheme="minorHAnsi" w:hAnsiTheme="minorHAnsi" w:cstheme="minorHAnsi"/>
                <w:sz w:val="18"/>
                <w:szCs w:val="18"/>
                <w:lang w:val="hr-HR" w:bidi="en-US"/>
              </w:rPr>
              <w:t>i kontinuirano ažurirana (2023)</w:t>
            </w:r>
          </w:p>
        </w:tc>
      </w:tr>
      <w:tr w:rsidR="00FA5437" w:rsidRPr="008D043F" w14:paraId="55DCC349" w14:textId="77777777" w:rsidTr="00270082">
        <w:trPr>
          <w:trHeight w:val="287"/>
        </w:trPr>
        <w:tc>
          <w:tcPr>
            <w:tcW w:w="658" w:type="pct"/>
            <w:vMerge/>
            <w:shd w:val="clear" w:color="auto" w:fill="D9D9D9"/>
          </w:tcPr>
          <w:p w14:paraId="5E862F6C"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5CD6260A"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1E7E2560" w14:textId="77777777" w:rsidR="00FA5437" w:rsidRPr="008D043F" w:rsidRDefault="00FA5437"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ipreme projektnih  dokumenata za finansiranje   </w:t>
            </w:r>
          </w:p>
        </w:tc>
        <w:tc>
          <w:tcPr>
            <w:tcW w:w="1159" w:type="pct"/>
            <w:shd w:val="clear" w:color="auto" w:fill="FFFFFF" w:themeFill="background1"/>
            <w:tcMar>
              <w:top w:w="0" w:type="dxa"/>
              <w:left w:w="108" w:type="dxa"/>
              <w:bottom w:w="0" w:type="dxa"/>
              <w:right w:w="108" w:type="dxa"/>
            </w:tcMar>
            <w:vAlign w:val="center"/>
          </w:tcPr>
          <w:p w14:paraId="686CA23F"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priprema projektnih  dokumenata  </w:t>
            </w:r>
          </w:p>
        </w:tc>
        <w:tc>
          <w:tcPr>
            <w:tcW w:w="1159" w:type="pct"/>
            <w:shd w:val="clear" w:color="auto" w:fill="FFFFFF" w:themeFill="background1"/>
            <w:vAlign w:val="center"/>
          </w:tcPr>
          <w:p w14:paraId="2A994AF1" w14:textId="77777777" w:rsidR="00FA5437" w:rsidRPr="008D043F" w:rsidRDefault="00FA5437"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prvi set projektnih dokumenata i kontinuirano ažuriran    (2024-2034) </w:t>
            </w:r>
          </w:p>
        </w:tc>
      </w:tr>
      <w:tr w:rsidR="00CC447D" w:rsidRPr="008D043F" w14:paraId="4B101572" w14:textId="77777777" w:rsidTr="00270082">
        <w:trPr>
          <w:trHeight w:val="483"/>
        </w:trPr>
        <w:tc>
          <w:tcPr>
            <w:tcW w:w="658" w:type="pct"/>
            <w:vMerge/>
            <w:shd w:val="clear" w:color="auto" w:fill="D9D9D9"/>
            <w:hideMark/>
          </w:tcPr>
          <w:p w14:paraId="113CA92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5F320AA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1DCF2EB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3040D77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42978D2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471D42A5" w14:textId="77777777" w:rsidTr="00270082">
        <w:trPr>
          <w:trHeight w:val="287"/>
        </w:trPr>
        <w:tc>
          <w:tcPr>
            <w:tcW w:w="658" w:type="pct"/>
            <w:vMerge/>
            <w:shd w:val="clear" w:color="auto" w:fill="D9D9D9"/>
            <w:hideMark/>
          </w:tcPr>
          <w:p w14:paraId="43139A4B"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62130DF4"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00B3A43"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1</w:t>
            </w:r>
          </w:p>
        </w:tc>
        <w:tc>
          <w:tcPr>
            <w:tcW w:w="1159" w:type="pct"/>
            <w:tcMar>
              <w:top w:w="0" w:type="dxa"/>
              <w:left w:w="108" w:type="dxa"/>
              <w:bottom w:w="0" w:type="dxa"/>
              <w:right w:w="108" w:type="dxa"/>
            </w:tcMar>
            <w:vAlign w:val="center"/>
          </w:tcPr>
          <w:p w14:paraId="19C6D00B"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7B27F635"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1</w:t>
            </w:r>
          </w:p>
        </w:tc>
      </w:tr>
    </w:tbl>
    <w:p w14:paraId="4892834A" w14:textId="77777777" w:rsidR="00CC447D" w:rsidRPr="008D043F" w:rsidRDefault="00CC447D" w:rsidP="0068355A">
      <w:pPr>
        <w:spacing w:line="276" w:lineRule="auto"/>
        <w:rPr>
          <w:rFonts w:asciiTheme="minorHAnsi" w:hAnsiTheme="minorHAnsi" w:cstheme="minorHAnsi"/>
          <w:sz w:val="18"/>
          <w:szCs w:val="18"/>
          <w:lang w:val="hr-HR"/>
        </w:rPr>
      </w:pPr>
    </w:p>
    <w:p w14:paraId="37C3956F" w14:textId="77777777" w:rsidR="00242590" w:rsidRPr="008D043F" w:rsidRDefault="00242590" w:rsidP="0068355A">
      <w:pPr>
        <w:pStyle w:val="Head3"/>
        <w:spacing w:line="276" w:lineRule="auto"/>
        <w:rPr>
          <w:rFonts w:asciiTheme="minorHAnsi" w:hAnsiTheme="minorHAnsi"/>
          <w:lang w:val="hr-HR"/>
        </w:rPr>
      </w:pPr>
      <w:bookmarkStart w:id="424" w:name="_Toc104460948"/>
      <w:r w:rsidRPr="008D043F">
        <w:rPr>
          <w:rFonts w:asciiTheme="minorHAnsi" w:hAnsiTheme="minorHAnsi"/>
          <w:lang w:val="hr-HR"/>
        </w:rPr>
        <w:t>Upravljanje otpadom</w:t>
      </w:r>
      <w:bookmarkEnd w:id="424"/>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5"/>
        <w:gridCol w:w="2449"/>
        <w:gridCol w:w="3286"/>
        <w:gridCol w:w="3286"/>
        <w:gridCol w:w="3288"/>
      </w:tblGrid>
      <w:tr w:rsidR="00CC447D" w:rsidRPr="008D043F" w14:paraId="3B2B8043" w14:textId="77777777" w:rsidTr="00270082">
        <w:trPr>
          <w:trHeight w:val="286"/>
        </w:trPr>
        <w:tc>
          <w:tcPr>
            <w:tcW w:w="658" w:type="pct"/>
            <w:shd w:val="clear" w:color="auto" w:fill="009D73"/>
            <w:tcMar>
              <w:top w:w="0" w:type="dxa"/>
              <w:left w:w="108" w:type="dxa"/>
              <w:bottom w:w="0" w:type="dxa"/>
              <w:right w:w="108" w:type="dxa"/>
            </w:tcMar>
            <w:vAlign w:val="center"/>
            <w:hideMark/>
          </w:tcPr>
          <w:p w14:paraId="65489E36"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864" w:type="pct"/>
            <w:shd w:val="clear" w:color="auto" w:fill="009D73"/>
            <w:tcMar>
              <w:top w:w="0" w:type="dxa"/>
              <w:left w:w="108" w:type="dxa"/>
              <w:bottom w:w="0" w:type="dxa"/>
              <w:right w:w="108" w:type="dxa"/>
            </w:tcMar>
            <w:vAlign w:val="center"/>
            <w:hideMark/>
          </w:tcPr>
          <w:p w14:paraId="2DEA641F"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8" w:type="pct"/>
            <w:gridSpan w:val="3"/>
            <w:shd w:val="clear" w:color="auto" w:fill="009D73"/>
            <w:tcMar>
              <w:top w:w="0" w:type="dxa"/>
              <w:left w:w="108" w:type="dxa"/>
              <w:bottom w:w="0" w:type="dxa"/>
              <w:right w:w="108" w:type="dxa"/>
            </w:tcMar>
            <w:vAlign w:val="center"/>
            <w:hideMark/>
          </w:tcPr>
          <w:p w14:paraId="140FBF53"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I FINANSIJSKI IZVORI</w:t>
            </w:r>
          </w:p>
        </w:tc>
      </w:tr>
      <w:tr w:rsidR="00CC447D" w:rsidRPr="008D043F" w14:paraId="303730EA" w14:textId="77777777" w:rsidTr="00270082">
        <w:trPr>
          <w:trHeight w:val="384"/>
        </w:trPr>
        <w:tc>
          <w:tcPr>
            <w:tcW w:w="658" w:type="pct"/>
            <w:vMerge w:val="restart"/>
            <w:shd w:val="clear" w:color="auto" w:fill="D9D9D9"/>
            <w:tcMar>
              <w:top w:w="0" w:type="dxa"/>
              <w:left w:w="108" w:type="dxa"/>
              <w:bottom w:w="0" w:type="dxa"/>
              <w:right w:w="108" w:type="dxa"/>
            </w:tcMar>
            <w:vAlign w:val="center"/>
            <w:hideMark/>
          </w:tcPr>
          <w:p w14:paraId="0EE44B28"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 Strateški cilj</w:t>
            </w:r>
          </w:p>
        </w:tc>
        <w:tc>
          <w:tcPr>
            <w:tcW w:w="864" w:type="pct"/>
            <w:vMerge w:val="restart"/>
            <w:tcMar>
              <w:top w:w="0" w:type="dxa"/>
              <w:left w:w="108" w:type="dxa"/>
              <w:bottom w:w="0" w:type="dxa"/>
              <w:right w:w="108" w:type="dxa"/>
            </w:tcMar>
            <w:vAlign w:val="center"/>
          </w:tcPr>
          <w:p w14:paraId="6723F59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Smanjiti količinu otpada i povećati količinu ponovno upotrijebljenih materijala</w:t>
            </w:r>
          </w:p>
        </w:tc>
        <w:tc>
          <w:tcPr>
            <w:tcW w:w="1159" w:type="pct"/>
            <w:shd w:val="clear" w:color="auto" w:fill="D9D9D9" w:themeFill="background1" w:themeFillShade="D9"/>
            <w:tcMar>
              <w:top w:w="0" w:type="dxa"/>
              <w:left w:w="108" w:type="dxa"/>
              <w:bottom w:w="0" w:type="dxa"/>
              <w:right w:w="108" w:type="dxa"/>
            </w:tcMar>
            <w:vAlign w:val="center"/>
            <w:hideMark/>
          </w:tcPr>
          <w:p w14:paraId="6991038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hemeFill="background1" w:themeFillShade="D9"/>
            <w:tcMar>
              <w:top w:w="0" w:type="dxa"/>
              <w:left w:w="108" w:type="dxa"/>
              <w:bottom w:w="0" w:type="dxa"/>
              <w:right w:w="108" w:type="dxa"/>
            </w:tcMar>
            <w:vAlign w:val="center"/>
            <w:hideMark/>
          </w:tcPr>
          <w:p w14:paraId="7B407CC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60" w:type="pct"/>
            <w:shd w:val="clear" w:color="auto" w:fill="D9D9D9" w:themeFill="background1" w:themeFillShade="D9"/>
            <w:tcMar>
              <w:top w:w="0" w:type="dxa"/>
              <w:left w:w="108" w:type="dxa"/>
              <w:bottom w:w="0" w:type="dxa"/>
              <w:right w:w="108" w:type="dxa"/>
            </w:tcMar>
            <w:vAlign w:val="center"/>
            <w:hideMark/>
          </w:tcPr>
          <w:p w14:paraId="73FF9D0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70631" w:rsidRPr="008D043F" w14:paraId="6D7FBB63" w14:textId="77777777" w:rsidTr="0089674C">
        <w:trPr>
          <w:trHeight w:val="287"/>
        </w:trPr>
        <w:tc>
          <w:tcPr>
            <w:tcW w:w="658" w:type="pct"/>
            <w:vMerge/>
            <w:shd w:val="clear" w:color="auto" w:fill="D9D9D9"/>
            <w:vAlign w:val="center"/>
            <w:hideMark/>
          </w:tcPr>
          <w:p w14:paraId="505C5D18" w14:textId="77777777" w:rsidR="00D70631" w:rsidRPr="008D043F" w:rsidRDefault="00D7063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26C44A1" w14:textId="77777777" w:rsidR="00D70631" w:rsidRPr="008D043F" w:rsidRDefault="00D70631"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E917EFA" w14:textId="67619A52" w:rsidR="00D70631" w:rsidRPr="008D043F" w:rsidRDefault="00D70631" w:rsidP="0068355A">
            <w:pPr>
              <w:widowControl w:val="0"/>
              <w:autoSpaceDE w:val="0"/>
              <w:autoSpaceDN w:val="0"/>
              <w:adjustRightInd w:val="0"/>
              <w:spacing w:after="120" w:line="276" w:lineRule="auto"/>
              <w:ind w:hanging="2"/>
              <w:contextualSpacing/>
              <w:jc w:val="both"/>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Ukupno odloženo otpada (t)</w:t>
            </w:r>
          </w:p>
        </w:tc>
        <w:tc>
          <w:tcPr>
            <w:tcW w:w="1159" w:type="pct"/>
            <w:tcMar>
              <w:top w:w="0" w:type="dxa"/>
              <w:left w:w="108" w:type="dxa"/>
              <w:bottom w:w="0" w:type="dxa"/>
              <w:right w:w="108" w:type="dxa"/>
            </w:tcMar>
            <w:vAlign w:val="center"/>
          </w:tcPr>
          <w:p w14:paraId="54ABEF86" w14:textId="77777777" w:rsidR="00D70631" w:rsidRPr="008D043F" w:rsidRDefault="00D70631"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577.685</w:t>
            </w:r>
          </w:p>
          <w:p w14:paraId="7EC0EFEC" w14:textId="6310BA19"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60" w:type="pct"/>
            <w:tcMar>
              <w:top w:w="0" w:type="dxa"/>
              <w:left w:w="108" w:type="dxa"/>
              <w:bottom w:w="0" w:type="dxa"/>
              <w:right w:w="108" w:type="dxa"/>
            </w:tcMar>
            <w:vAlign w:val="center"/>
          </w:tcPr>
          <w:p w14:paraId="4AC11CEE" w14:textId="52DBBC20"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D70631" w:rsidRPr="008D043F" w14:paraId="45CB955D" w14:textId="77777777" w:rsidTr="0089674C">
        <w:trPr>
          <w:trHeight w:val="287"/>
        </w:trPr>
        <w:tc>
          <w:tcPr>
            <w:tcW w:w="658" w:type="pct"/>
            <w:vMerge/>
            <w:shd w:val="clear" w:color="auto" w:fill="D9D9D9"/>
            <w:vAlign w:val="center"/>
          </w:tcPr>
          <w:p w14:paraId="5844B881" w14:textId="77777777" w:rsidR="00D70631" w:rsidRPr="008D043F" w:rsidRDefault="00D7063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F670A4C" w14:textId="77777777" w:rsidR="00D70631" w:rsidRPr="008D043F" w:rsidRDefault="00D70631"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F02F2DC" w14:textId="19CB85C0" w:rsidR="00D70631" w:rsidRPr="008D043F" w:rsidRDefault="00D70631" w:rsidP="0068355A">
            <w:pPr>
              <w:widowControl w:val="0"/>
              <w:autoSpaceDE w:val="0"/>
              <w:autoSpaceDN w:val="0"/>
              <w:adjustRightInd w:val="0"/>
              <w:spacing w:after="120" w:line="276" w:lineRule="auto"/>
              <w:ind w:hanging="2"/>
              <w:contextualSpacing/>
              <w:jc w:val="both"/>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Ukupan broj evidentiranih odlagališta otpada</w:t>
            </w:r>
          </w:p>
        </w:tc>
        <w:tc>
          <w:tcPr>
            <w:tcW w:w="1159" w:type="pct"/>
            <w:tcMar>
              <w:top w:w="0" w:type="dxa"/>
              <w:left w:w="108" w:type="dxa"/>
              <w:bottom w:w="0" w:type="dxa"/>
              <w:right w:w="108" w:type="dxa"/>
            </w:tcMar>
            <w:vAlign w:val="center"/>
          </w:tcPr>
          <w:p w14:paraId="62C4AEF1" w14:textId="77777777" w:rsidR="00D70631" w:rsidRPr="008D043F" w:rsidRDefault="00D70631"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45</w:t>
            </w:r>
          </w:p>
          <w:p w14:paraId="7F2B8EF3" w14:textId="2E7838EE"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60" w:type="pct"/>
            <w:tcMar>
              <w:top w:w="0" w:type="dxa"/>
              <w:left w:w="108" w:type="dxa"/>
              <w:bottom w:w="0" w:type="dxa"/>
              <w:right w:w="108" w:type="dxa"/>
            </w:tcMar>
            <w:vAlign w:val="center"/>
          </w:tcPr>
          <w:p w14:paraId="451806D9" w14:textId="33AAB78D"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CC447D" w:rsidRPr="008D043F" w14:paraId="1DEF2C51" w14:textId="77777777" w:rsidTr="00270082">
        <w:trPr>
          <w:trHeight w:val="375"/>
        </w:trPr>
        <w:tc>
          <w:tcPr>
            <w:tcW w:w="658" w:type="pct"/>
            <w:vMerge/>
            <w:shd w:val="clear" w:color="auto" w:fill="D9D9D9"/>
            <w:vAlign w:val="center"/>
            <w:hideMark/>
          </w:tcPr>
          <w:p w14:paraId="4926269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7A37D2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3604CBC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710B961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60" w:type="pct"/>
            <w:shd w:val="clear" w:color="auto" w:fill="D9D9D9" w:themeFill="background1" w:themeFillShade="D9"/>
            <w:tcMar>
              <w:top w:w="0" w:type="dxa"/>
              <w:left w:w="108" w:type="dxa"/>
              <w:bottom w:w="0" w:type="dxa"/>
              <w:right w:w="108" w:type="dxa"/>
            </w:tcMar>
            <w:vAlign w:val="center"/>
            <w:hideMark/>
          </w:tcPr>
          <w:p w14:paraId="648A050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6800C258" w14:textId="77777777" w:rsidTr="00270082">
        <w:trPr>
          <w:trHeight w:val="287"/>
        </w:trPr>
        <w:tc>
          <w:tcPr>
            <w:tcW w:w="658" w:type="pct"/>
            <w:vMerge/>
            <w:shd w:val="clear" w:color="auto" w:fill="D9D9D9"/>
            <w:vAlign w:val="center"/>
            <w:hideMark/>
          </w:tcPr>
          <w:p w14:paraId="7B83EC4D"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F0D2DC0"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07A0E842" w14:textId="2A420B3A"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9</w:t>
            </w:r>
          </w:p>
        </w:tc>
        <w:tc>
          <w:tcPr>
            <w:tcW w:w="1159" w:type="pct"/>
            <w:shd w:val="clear" w:color="auto" w:fill="FFFFFF" w:themeFill="background1"/>
            <w:tcMar>
              <w:top w:w="0" w:type="dxa"/>
              <w:left w:w="108" w:type="dxa"/>
              <w:bottom w:w="0" w:type="dxa"/>
              <w:right w:w="108" w:type="dxa"/>
            </w:tcMar>
            <w:vAlign w:val="center"/>
          </w:tcPr>
          <w:p w14:paraId="42FAE6B8" w14:textId="443FDD74"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0,9</w:t>
            </w:r>
          </w:p>
        </w:tc>
        <w:tc>
          <w:tcPr>
            <w:tcW w:w="1160" w:type="pct"/>
            <w:shd w:val="clear" w:color="auto" w:fill="FFFFFF" w:themeFill="background1"/>
            <w:tcMar>
              <w:top w:w="0" w:type="dxa"/>
              <w:left w:w="108" w:type="dxa"/>
              <w:bottom w:w="0" w:type="dxa"/>
              <w:right w:w="108" w:type="dxa"/>
            </w:tcMar>
            <w:vAlign w:val="center"/>
          </w:tcPr>
          <w:p w14:paraId="2E720A45" w14:textId="10E446DE"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59,9</w:t>
            </w:r>
          </w:p>
        </w:tc>
      </w:tr>
    </w:tbl>
    <w:p w14:paraId="002C9C8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2"/>
        <w:gridCol w:w="3305"/>
        <w:gridCol w:w="3257"/>
        <w:gridCol w:w="3294"/>
      </w:tblGrid>
      <w:tr w:rsidR="00CC447D" w:rsidRPr="008D043F" w14:paraId="639A4DDB" w14:textId="77777777" w:rsidTr="00813CEF">
        <w:trPr>
          <w:trHeight w:val="384"/>
        </w:trPr>
        <w:tc>
          <w:tcPr>
            <w:tcW w:w="658" w:type="pct"/>
            <w:vMerge w:val="restart"/>
            <w:shd w:val="clear" w:color="auto" w:fill="D9D9D9"/>
            <w:tcMar>
              <w:top w:w="0" w:type="dxa"/>
              <w:left w:w="108" w:type="dxa"/>
              <w:bottom w:w="0" w:type="dxa"/>
              <w:right w:w="108" w:type="dxa"/>
            </w:tcMar>
            <w:vAlign w:val="center"/>
          </w:tcPr>
          <w:p w14:paraId="5F4D5D52" w14:textId="4FD6754F"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1. Prioritet</w:t>
            </w:r>
          </w:p>
        </w:tc>
        <w:tc>
          <w:tcPr>
            <w:tcW w:w="865" w:type="pct"/>
            <w:vMerge w:val="restart"/>
            <w:tcMar>
              <w:top w:w="0" w:type="dxa"/>
              <w:left w:w="108" w:type="dxa"/>
              <w:bottom w:w="0" w:type="dxa"/>
              <w:right w:w="108" w:type="dxa"/>
            </w:tcMar>
            <w:vAlign w:val="center"/>
          </w:tcPr>
          <w:p w14:paraId="3601F7F1"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ijediti pravni i strateški okvir u oblasti upravljanja otpadom s EU principima</w:t>
            </w:r>
          </w:p>
        </w:tc>
        <w:tc>
          <w:tcPr>
            <w:tcW w:w="1166" w:type="pct"/>
            <w:shd w:val="clear" w:color="auto" w:fill="D9D9D9" w:themeFill="background1" w:themeFillShade="D9"/>
            <w:tcMar>
              <w:top w:w="0" w:type="dxa"/>
              <w:left w:w="108" w:type="dxa"/>
              <w:bottom w:w="0" w:type="dxa"/>
              <w:right w:w="108" w:type="dxa"/>
            </w:tcMar>
            <w:vAlign w:val="center"/>
          </w:tcPr>
          <w:p w14:paraId="0491BAA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49" w:type="pct"/>
            <w:shd w:val="clear" w:color="auto" w:fill="D9D9D9" w:themeFill="background1" w:themeFillShade="D9"/>
            <w:tcMar>
              <w:top w:w="0" w:type="dxa"/>
              <w:left w:w="108" w:type="dxa"/>
              <w:bottom w:w="0" w:type="dxa"/>
              <w:right w:w="108" w:type="dxa"/>
            </w:tcMar>
            <w:vAlign w:val="center"/>
          </w:tcPr>
          <w:p w14:paraId="65B1A9C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62" w:type="pct"/>
            <w:shd w:val="clear" w:color="auto" w:fill="D9D9D9" w:themeFill="background1" w:themeFillShade="D9"/>
            <w:tcMar>
              <w:top w:w="0" w:type="dxa"/>
              <w:left w:w="108" w:type="dxa"/>
              <w:bottom w:w="0" w:type="dxa"/>
              <w:right w:w="108" w:type="dxa"/>
            </w:tcMar>
            <w:vAlign w:val="center"/>
          </w:tcPr>
          <w:p w14:paraId="6BCAF15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0C30805F" w14:textId="77777777" w:rsidTr="00813CEF">
        <w:trPr>
          <w:trHeight w:val="287"/>
        </w:trPr>
        <w:tc>
          <w:tcPr>
            <w:tcW w:w="658" w:type="pct"/>
            <w:vMerge/>
            <w:shd w:val="clear" w:color="auto" w:fill="D9D9D9"/>
            <w:hideMark/>
          </w:tcPr>
          <w:p w14:paraId="31A9B914"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572E0B08"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66" w:type="pct"/>
            <w:tcMar>
              <w:top w:w="0" w:type="dxa"/>
              <w:left w:w="108" w:type="dxa"/>
              <w:bottom w:w="0" w:type="dxa"/>
              <w:right w:w="108" w:type="dxa"/>
            </w:tcMar>
          </w:tcPr>
          <w:p w14:paraId="1C6A18C9"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cjena usklađenosti propisa i planova iz oblasti upravljanja otpadom s obavezama koje proističu iz pravne </w:t>
            </w:r>
            <w:r w:rsidR="00633234" w:rsidRPr="008D043F">
              <w:rPr>
                <w:rFonts w:asciiTheme="minorHAnsi" w:hAnsiTheme="minorHAnsi" w:cstheme="minorHAnsi"/>
                <w:sz w:val="18"/>
                <w:szCs w:val="18"/>
                <w:lang w:val="hr-HR"/>
              </w:rPr>
              <w:t>s</w:t>
            </w:r>
            <w:r w:rsidRPr="008D043F">
              <w:rPr>
                <w:rFonts w:asciiTheme="minorHAnsi" w:hAnsiTheme="minorHAnsi" w:cstheme="minorHAnsi"/>
                <w:sz w:val="18"/>
                <w:szCs w:val="18"/>
                <w:lang w:val="hr-HR"/>
              </w:rPr>
              <w:t>tečevine Evropske unije i međunarodnih sporazuma</w:t>
            </w:r>
          </w:p>
        </w:tc>
        <w:tc>
          <w:tcPr>
            <w:tcW w:w="1149" w:type="pct"/>
            <w:tcMar>
              <w:top w:w="0" w:type="dxa"/>
              <w:left w:w="108" w:type="dxa"/>
              <w:bottom w:w="0" w:type="dxa"/>
              <w:right w:w="108" w:type="dxa"/>
            </w:tcMar>
          </w:tcPr>
          <w:p w14:paraId="2D45998F"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i strateški okvir za upravljanje otpadom u </w:t>
            </w:r>
            <w:r w:rsidR="00633234"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je:</w:t>
            </w:r>
          </w:p>
          <w:p w14:paraId="6220C1D0" w14:textId="77777777" w:rsidR="006204B2" w:rsidRPr="008D043F" w:rsidRDefault="006204B2" w:rsidP="0068355A">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o usklađen  s 9 direktiva </w:t>
            </w:r>
          </w:p>
          <w:p w14:paraId="1DB8319D" w14:textId="77777777" w:rsidR="006204B2" w:rsidRPr="008D043F" w:rsidRDefault="006204B2" w:rsidP="0068355A">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ije usklađen s 2 direktive</w:t>
            </w:r>
          </w:p>
          <w:p w14:paraId="3E5420D6" w14:textId="77777777" w:rsidR="006204B2" w:rsidRPr="008D043F" w:rsidRDefault="006204B2" w:rsidP="0068355A">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Djelimično usklađen sa zahtjevima Bazelske konvencije</w:t>
            </w:r>
          </w:p>
          <w:p w14:paraId="3C7C928D"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62" w:type="pct"/>
            <w:tcMar>
              <w:top w:w="0" w:type="dxa"/>
              <w:left w:w="108" w:type="dxa"/>
              <w:bottom w:w="0" w:type="dxa"/>
              <w:right w:w="108" w:type="dxa"/>
            </w:tcMar>
          </w:tcPr>
          <w:p w14:paraId="120EF8C7"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i strateški okvir za upravljanje otpadom u </w:t>
            </w:r>
            <w:r w:rsidR="007F4FF7"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je potpuno usklađen s 11 EU direktiva i Bazelskom konvencijom </w:t>
            </w:r>
          </w:p>
          <w:p w14:paraId="636A9DB1"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5.)</w:t>
            </w:r>
          </w:p>
        </w:tc>
      </w:tr>
      <w:tr w:rsidR="00CC447D" w:rsidRPr="008D043F" w14:paraId="0CCF3CA5" w14:textId="77777777" w:rsidTr="00813CEF">
        <w:trPr>
          <w:trHeight w:val="287"/>
        </w:trPr>
        <w:tc>
          <w:tcPr>
            <w:tcW w:w="658" w:type="pct"/>
            <w:vMerge/>
            <w:shd w:val="clear" w:color="auto" w:fill="D9D9D9"/>
            <w:hideMark/>
          </w:tcPr>
          <w:p w14:paraId="3BB973A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5" w:type="pct"/>
            <w:vMerge/>
            <w:hideMark/>
          </w:tcPr>
          <w:p w14:paraId="5496E83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6" w:type="pct"/>
            <w:shd w:val="clear" w:color="auto" w:fill="D9D9D9" w:themeFill="background1" w:themeFillShade="D9"/>
            <w:tcMar>
              <w:top w:w="0" w:type="dxa"/>
              <w:left w:w="108" w:type="dxa"/>
              <w:bottom w:w="0" w:type="dxa"/>
              <w:right w:w="108" w:type="dxa"/>
            </w:tcMar>
          </w:tcPr>
          <w:p w14:paraId="3C58882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49" w:type="pct"/>
            <w:shd w:val="clear" w:color="auto" w:fill="D9D9D9" w:themeFill="background1" w:themeFillShade="D9"/>
            <w:tcMar>
              <w:top w:w="0" w:type="dxa"/>
              <w:left w:w="108" w:type="dxa"/>
              <w:bottom w:w="0" w:type="dxa"/>
              <w:right w:w="108" w:type="dxa"/>
            </w:tcMar>
          </w:tcPr>
          <w:p w14:paraId="2B6C6D7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62" w:type="pct"/>
            <w:shd w:val="clear" w:color="auto" w:fill="D9D9D9" w:themeFill="background1" w:themeFillShade="D9"/>
            <w:tcMar>
              <w:top w:w="0" w:type="dxa"/>
              <w:left w:w="108" w:type="dxa"/>
              <w:bottom w:w="0" w:type="dxa"/>
              <w:right w:w="108" w:type="dxa"/>
            </w:tcMar>
          </w:tcPr>
          <w:p w14:paraId="79B0C05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08510D73" w14:textId="77777777" w:rsidTr="00813CEF">
        <w:trPr>
          <w:trHeight w:val="287"/>
        </w:trPr>
        <w:tc>
          <w:tcPr>
            <w:tcW w:w="658" w:type="pct"/>
            <w:vMerge/>
            <w:shd w:val="clear" w:color="auto" w:fill="D9D9D9"/>
          </w:tcPr>
          <w:p w14:paraId="05564F9A"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5" w:type="pct"/>
            <w:vMerge/>
          </w:tcPr>
          <w:p w14:paraId="5B386943"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66" w:type="pct"/>
            <w:tcMar>
              <w:top w:w="0" w:type="dxa"/>
              <w:left w:w="108" w:type="dxa"/>
              <w:bottom w:w="0" w:type="dxa"/>
              <w:right w:w="108" w:type="dxa"/>
            </w:tcMar>
          </w:tcPr>
          <w:p w14:paraId="1E2B1086"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7</w:t>
            </w:r>
          </w:p>
        </w:tc>
        <w:tc>
          <w:tcPr>
            <w:tcW w:w="1149" w:type="pct"/>
            <w:tcMar>
              <w:top w:w="0" w:type="dxa"/>
              <w:left w:w="108" w:type="dxa"/>
              <w:bottom w:w="0" w:type="dxa"/>
              <w:right w:w="108" w:type="dxa"/>
            </w:tcMar>
          </w:tcPr>
          <w:p w14:paraId="7525AEB5"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62" w:type="pct"/>
            <w:tcMar>
              <w:top w:w="0" w:type="dxa"/>
              <w:left w:w="108" w:type="dxa"/>
              <w:bottom w:w="0" w:type="dxa"/>
              <w:right w:w="108" w:type="dxa"/>
            </w:tcMar>
          </w:tcPr>
          <w:p w14:paraId="41AC4147"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287DA149"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5"/>
        <w:gridCol w:w="3333"/>
        <w:gridCol w:w="3260"/>
        <w:gridCol w:w="3195"/>
      </w:tblGrid>
      <w:tr w:rsidR="00CC447D" w:rsidRPr="008D043F" w14:paraId="3808783B" w14:textId="77777777" w:rsidTr="00813CEF">
        <w:trPr>
          <w:trHeight w:val="483"/>
        </w:trPr>
        <w:tc>
          <w:tcPr>
            <w:tcW w:w="658" w:type="pct"/>
            <w:vMerge w:val="restart"/>
            <w:shd w:val="clear" w:color="auto" w:fill="D9D9D9"/>
            <w:tcMar>
              <w:top w:w="0" w:type="dxa"/>
              <w:left w:w="108" w:type="dxa"/>
              <w:bottom w:w="0" w:type="dxa"/>
              <w:right w:w="108" w:type="dxa"/>
            </w:tcMar>
            <w:vAlign w:val="center"/>
            <w:hideMark/>
          </w:tcPr>
          <w:p w14:paraId="76A1434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lastRenderedPageBreak/>
              <w:t>2.1.1. Mjera</w:t>
            </w:r>
          </w:p>
        </w:tc>
        <w:tc>
          <w:tcPr>
            <w:tcW w:w="865" w:type="pct"/>
            <w:vMerge w:val="restart"/>
            <w:tcMar>
              <w:top w:w="0" w:type="dxa"/>
              <w:left w:w="108" w:type="dxa"/>
              <w:bottom w:w="0" w:type="dxa"/>
              <w:right w:w="108" w:type="dxa"/>
            </w:tcMar>
            <w:vAlign w:val="center"/>
          </w:tcPr>
          <w:p w14:paraId="23A02D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đivanje propisa, politika i planskih dokumenata iz oblasti upravljanja otpadom s obavezama koje proističu iz pravne </w:t>
            </w:r>
            <w:r w:rsidR="007F4FF7" w:rsidRPr="008D043F">
              <w:rPr>
                <w:rFonts w:asciiTheme="minorHAnsi" w:eastAsia="Calibri" w:hAnsiTheme="minorHAnsi" w:cstheme="minorHAnsi"/>
                <w:sz w:val="18"/>
                <w:szCs w:val="18"/>
                <w:lang w:val="hr-HR"/>
              </w:rPr>
              <w:t>s</w:t>
            </w:r>
            <w:r w:rsidRPr="008D043F">
              <w:rPr>
                <w:rFonts w:asciiTheme="minorHAnsi" w:eastAsia="Calibri" w:hAnsiTheme="minorHAnsi" w:cstheme="minorHAnsi"/>
                <w:sz w:val="18"/>
                <w:szCs w:val="18"/>
                <w:lang w:val="hr-HR"/>
              </w:rPr>
              <w:t>tečevine EU i međunarodnih sporazuma</w:t>
            </w:r>
          </w:p>
        </w:tc>
        <w:tc>
          <w:tcPr>
            <w:tcW w:w="1184" w:type="pct"/>
            <w:shd w:val="clear" w:color="auto" w:fill="D9D9D9" w:themeFill="background1" w:themeFillShade="D9"/>
            <w:tcMar>
              <w:top w:w="0" w:type="dxa"/>
              <w:left w:w="108" w:type="dxa"/>
              <w:bottom w:w="0" w:type="dxa"/>
              <w:right w:w="108" w:type="dxa"/>
            </w:tcMar>
            <w:vAlign w:val="center"/>
            <w:hideMark/>
          </w:tcPr>
          <w:p w14:paraId="52EE2A0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8" w:type="pct"/>
            <w:shd w:val="clear" w:color="auto" w:fill="D9D9D9" w:themeFill="background1" w:themeFillShade="D9"/>
            <w:tcMar>
              <w:top w:w="0" w:type="dxa"/>
              <w:left w:w="108" w:type="dxa"/>
              <w:bottom w:w="0" w:type="dxa"/>
              <w:right w:w="108" w:type="dxa"/>
            </w:tcMar>
            <w:vAlign w:val="center"/>
            <w:hideMark/>
          </w:tcPr>
          <w:p w14:paraId="15CE957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35" w:type="pct"/>
            <w:shd w:val="clear" w:color="auto" w:fill="D9D9D9" w:themeFill="background1" w:themeFillShade="D9"/>
            <w:vAlign w:val="center"/>
          </w:tcPr>
          <w:p w14:paraId="314826E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8D043F" w14:paraId="6ED6A657" w14:textId="77777777" w:rsidTr="00813CEF">
        <w:trPr>
          <w:trHeight w:val="287"/>
        </w:trPr>
        <w:tc>
          <w:tcPr>
            <w:tcW w:w="658" w:type="pct"/>
            <w:vMerge/>
            <w:shd w:val="clear" w:color="auto" w:fill="D9D9D9"/>
            <w:vAlign w:val="center"/>
          </w:tcPr>
          <w:p w14:paraId="37F937E4"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6EE1F21A"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D11CC33"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rade i usvajanja </w:t>
            </w:r>
            <w:r w:rsidR="007F4FF7" w:rsidRPr="008D043F">
              <w:rPr>
                <w:rFonts w:asciiTheme="minorHAnsi" w:hAnsiTheme="minorHAnsi" w:cstheme="minorHAnsi"/>
                <w:sz w:val="18"/>
                <w:szCs w:val="18"/>
                <w:lang w:val="hr-HR"/>
              </w:rPr>
              <w:t xml:space="preserve">akcijskih </w:t>
            </w:r>
            <w:r w:rsidRPr="008D043F">
              <w:rPr>
                <w:rFonts w:asciiTheme="minorHAnsi" w:hAnsiTheme="minorHAnsi" w:cstheme="minorHAnsi"/>
                <w:sz w:val="18"/>
                <w:szCs w:val="18"/>
                <w:lang w:val="hr-HR"/>
              </w:rPr>
              <w:t>planova za implementaciju Direktive o otpadu i Direktive o odlagalištima</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ED3AB00"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su izrađeni i usvojeni </w:t>
            </w:r>
            <w:r w:rsidR="007F4FF7"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ovi</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53FD2F" w14:textId="77777777" w:rsidR="0035234C" w:rsidRPr="008D043F" w:rsidRDefault="0035234C" w:rsidP="0068355A">
            <w:pPr>
              <w:spacing w:before="40" w:after="40" w:line="276" w:lineRule="auto"/>
              <w:ind w:left="13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a i usvojena 2 </w:t>
            </w:r>
            <w:r w:rsidR="007F4FF7" w:rsidRPr="008D043F">
              <w:rPr>
                <w:rFonts w:asciiTheme="minorHAnsi" w:hAnsiTheme="minorHAnsi" w:cstheme="minorHAnsi"/>
                <w:sz w:val="18"/>
                <w:szCs w:val="18"/>
                <w:lang w:val="hr-HR" w:bidi="en-US"/>
              </w:rPr>
              <w:t xml:space="preserve">akcijska </w:t>
            </w:r>
            <w:r w:rsidRPr="008D043F">
              <w:rPr>
                <w:rFonts w:asciiTheme="minorHAnsi" w:hAnsiTheme="minorHAnsi" w:cstheme="minorHAnsi"/>
                <w:sz w:val="18"/>
                <w:szCs w:val="18"/>
                <w:lang w:val="hr-HR" w:bidi="en-US"/>
              </w:rPr>
              <w:t>plana.</w:t>
            </w:r>
          </w:p>
          <w:p w14:paraId="2624DA47" w14:textId="77777777" w:rsidR="0035234C" w:rsidRPr="008D043F" w:rsidRDefault="0035234C" w:rsidP="0068355A">
            <w:pPr>
              <w:spacing w:line="276" w:lineRule="auto"/>
              <w:ind w:left="139"/>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5.)</w:t>
            </w:r>
          </w:p>
        </w:tc>
      </w:tr>
      <w:tr w:rsidR="0035234C" w:rsidRPr="008D043F" w14:paraId="183AC0F0" w14:textId="77777777" w:rsidTr="00813CEF">
        <w:trPr>
          <w:trHeight w:val="287"/>
        </w:trPr>
        <w:tc>
          <w:tcPr>
            <w:tcW w:w="658" w:type="pct"/>
            <w:vMerge/>
            <w:shd w:val="clear" w:color="auto" w:fill="D9D9D9"/>
            <w:vAlign w:val="center"/>
          </w:tcPr>
          <w:p w14:paraId="3BB83B8F"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25D1C2C7"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B2A205C"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đenost federalnih propisa s Direktivama i smjernicama Evropske unije za oblast upravljanja otpadom, kao i zahtjevima Bazelske konvencije </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A2861FC"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lni propisi nisu usklađeni</w:t>
            </w:r>
            <w:r w:rsidRPr="008D043F">
              <w:rPr>
                <w:rFonts w:asciiTheme="minorHAnsi" w:eastAsia="Calibri" w:hAnsiTheme="minorHAnsi" w:cstheme="minorHAnsi"/>
                <w:sz w:val="18"/>
                <w:szCs w:val="18"/>
                <w:lang w:val="hr-HR"/>
              </w:rPr>
              <w:t xml:space="preserve"> s Direktivama i smjernicama Evropske unije za oblast upravljanja otpadom, kao i zahtjevima Bazelske konvencije</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43BE11" w14:textId="77777777" w:rsidR="0035234C" w:rsidRPr="008D043F" w:rsidRDefault="0035234C" w:rsidP="0068355A">
            <w:pPr>
              <w:spacing w:before="40" w:after="40" w:line="276" w:lineRule="auto"/>
              <w:ind w:left="139"/>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Ostvarena potpuna usklađenost federalnih propisa</w:t>
            </w:r>
            <w:r w:rsidRPr="008D043F">
              <w:rPr>
                <w:rFonts w:asciiTheme="minorHAnsi" w:eastAsia="Calibri" w:hAnsiTheme="minorHAnsi" w:cstheme="minorHAnsi"/>
                <w:sz w:val="18"/>
                <w:szCs w:val="18"/>
                <w:lang w:val="hr-HR"/>
              </w:rPr>
              <w:t xml:space="preserve"> s Direktivama i smjernicama Evropske unije za oblast upravljanja otpadom, kao i zahtjevima Bazelske konvencije</w:t>
            </w:r>
          </w:p>
          <w:p w14:paraId="33DF4A86" w14:textId="77777777" w:rsidR="0035234C" w:rsidRPr="008D043F" w:rsidRDefault="0035234C" w:rsidP="0068355A">
            <w:pPr>
              <w:spacing w:after="120" w:line="276" w:lineRule="auto"/>
              <w:ind w:left="13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6.)</w:t>
            </w:r>
          </w:p>
        </w:tc>
      </w:tr>
      <w:tr w:rsidR="0035234C" w:rsidRPr="008D043F" w14:paraId="75473DE6" w14:textId="77777777" w:rsidTr="00813CEF">
        <w:trPr>
          <w:trHeight w:val="287"/>
        </w:trPr>
        <w:tc>
          <w:tcPr>
            <w:tcW w:w="658" w:type="pct"/>
            <w:vMerge/>
            <w:shd w:val="clear" w:color="auto" w:fill="D9D9D9"/>
            <w:vAlign w:val="center"/>
          </w:tcPr>
          <w:p w14:paraId="21086AE4"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5AF96D0A"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DD90C06"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izrađenih planova upravljanja otpadom </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AAF1187"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lni plan upravljanja otpadom (FPUO) nije izrađen</w:t>
            </w:r>
            <w:r w:rsidR="007F4FF7"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a </w:t>
            </w:r>
            <w:r w:rsidR="007F4FF7" w:rsidRPr="008D043F">
              <w:rPr>
                <w:rFonts w:asciiTheme="minorHAnsi" w:hAnsiTheme="minorHAnsi" w:cstheme="minorHAnsi"/>
                <w:sz w:val="18"/>
                <w:szCs w:val="18"/>
                <w:lang w:val="hr-HR"/>
              </w:rPr>
              <w:t xml:space="preserve">kantonalni </w:t>
            </w:r>
            <w:r w:rsidRPr="008D043F">
              <w:rPr>
                <w:rFonts w:asciiTheme="minorHAnsi" w:hAnsiTheme="minorHAnsi" w:cstheme="minorHAnsi"/>
                <w:sz w:val="18"/>
                <w:szCs w:val="18"/>
                <w:lang w:val="hr-HR"/>
              </w:rPr>
              <w:t xml:space="preserve">i općinski planovi upravljanja otpadom nisu usaglašeni s ciljevima iz ove </w:t>
            </w:r>
            <w:r w:rsidR="007F4FF7" w:rsidRPr="008D043F">
              <w:rPr>
                <w:rFonts w:asciiTheme="minorHAnsi" w:hAnsiTheme="minorHAnsi" w:cstheme="minorHAnsi"/>
                <w:sz w:val="18"/>
                <w:szCs w:val="18"/>
                <w:lang w:val="hr-HR"/>
              </w:rPr>
              <w:t xml:space="preserve">strategije </w:t>
            </w:r>
            <w:r w:rsidRPr="008D043F">
              <w:rPr>
                <w:rFonts w:asciiTheme="minorHAnsi" w:hAnsiTheme="minorHAnsi" w:cstheme="minorHAnsi"/>
                <w:sz w:val="18"/>
                <w:szCs w:val="18"/>
                <w:lang w:val="hr-HR"/>
              </w:rPr>
              <w:t>i novim FPUO</w:t>
            </w:r>
            <w:r w:rsidR="007F4FF7" w:rsidRPr="008D043F">
              <w:rPr>
                <w:rFonts w:asciiTheme="minorHAnsi" w:hAnsiTheme="minorHAnsi" w:cstheme="minorHAnsi"/>
                <w:sz w:val="18"/>
                <w:szCs w:val="18"/>
                <w:lang w:val="hr-HR"/>
              </w:rPr>
              <w:t>-om</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404F98" w14:textId="77777777" w:rsidR="0035234C" w:rsidRPr="008D043F" w:rsidRDefault="0035234C" w:rsidP="0068355A">
            <w:pPr>
              <w:spacing w:before="40" w:after="40" w:line="276" w:lineRule="auto"/>
              <w:ind w:left="139"/>
              <w:rPr>
                <w:rFonts w:asciiTheme="minorHAnsi" w:hAnsiTheme="minorHAnsi" w:cstheme="minorHAnsi"/>
                <w:sz w:val="18"/>
                <w:szCs w:val="18"/>
                <w:lang w:val="hr-HR"/>
              </w:rPr>
            </w:pPr>
            <w:r w:rsidRPr="008D043F">
              <w:rPr>
                <w:rFonts w:asciiTheme="minorHAnsi" w:hAnsiTheme="minorHAnsi" w:cstheme="minorHAnsi"/>
                <w:sz w:val="18"/>
                <w:szCs w:val="18"/>
                <w:lang w:val="hr-HR"/>
              </w:rPr>
              <w:t>Izrađen i usvojen novi Federalni plan upravljanja otpadom (2024.)</w:t>
            </w:r>
          </w:p>
          <w:p w14:paraId="233A5542" w14:textId="77777777" w:rsidR="0035234C" w:rsidRPr="008D043F" w:rsidRDefault="0035234C" w:rsidP="0068355A">
            <w:pPr>
              <w:spacing w:before="40" w:after="40" w:line="276" w:lineRule="auto"/>
              <w:ind w:left="139"/>
              <w:rPr>
                <w:rFonts w:asciiTheme="minorHAnsi" w:hAnsiTheme="minorHAnsi" w:cstheme="minorHAnsi"/>
                <w:sz w:val="18"/>
                <w:szCs w:val="18"/>
                <w:lang w:val="hr-HR"/>
              </w:rPr>
            </w:pPr>
          </w:p>
          <w:p w14:paraId="0FE5930E" w14:textId="77777777" w:rsidR="0035234C" w:rsidRPr="008D043F" w:rsidRDefault="0035234C" w:rsidP="0068355A">
            <w:pPr>
              <w:spacing w:after="120" w:line="276" w:lineRule="auto"/>
              <w:ind w:left="13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o i usvojeno 10 </w:t>
            </w:r>
            <w:r w:rsidR="007F4FF7" w:rsidRPr="008D043F">
              <w:rPr>
                <w:rFonts w:asciiTheme="minorHAnsi" w:hAnsiTheme="minorHAnsi" w:cstheme="minorHAnsi"/>
                <w:sz w:val="18"/>
                <w:szCs w:val="18"/>
                <w:lang w:val="hr-HR"/>
              </w:rPr>
              <w:t xml:space="preserve">kantonalnih </w:t>
            </w:r>
            <w:r w:rsidRPr="008D043F">
              <w:rPr>
                <w:rFonts w:asciiTheme="minorHAnsi" w:hAnsiTheme="minorHAnsi" w:cstheme="minorHAnsi"/>
                <w:sz w:val="18"/>
                <w:szCs w:val="18"/>
                <w:lang w:val="hr-HR"/>
              </w:rPr>
              <w:t>i 79 općinskih planova upravljanja otpadom (2029.)</w:t>
            </w:r>
          </w:p>
        </w:tc>
      </w:tr>
      <w:tr w:rsidR="0035234C" w:rsidRPr="008D043F" w14:paraId="42779216" w14:textId="77777777" w:rsidTr="00813CEF">
        <w:trPr>
          <w:trHeight w:val="287"/>
        </w:trPr>
        <w:tc>
          <w:tcPr>
            <w:tcW w:w="658" w:type="pct"/>
            <w:vMerge/>
            <w:shd w:val="clear" w:color="auto" w:fill="D9D9D9"/>
            <w:vAlign w:val="center"/>
          </w:tcPr>
          <w:p w14:paraId="491E9B23"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36326DD9"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7ACF965"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referentnih dokumenata o najboljim raspoloživim tehnikama iz oblasti upravljanja otpadom</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1E8702E" w14:textId="77777777" w:rsidR="0035234C" w:rsidRPr="008D043F" w:rsidRDefault="0035234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0</w:t>
            </w:r>
          </w:p>
          <w:p w14:paraId="5D248268"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ABA69F" w14:textId="77777777" w:rsidR="0035234C" w:rsidRPr="008D043F" w:rsidRDefault="0035234C" w:rsidP="0068355A">
            <w:pPr>
              <w:spacing w:before="40" w:after="40" w:line="276" w:lineRule="auto"/>
              <w:ind w:left="139"/>
              <w:rPr>
                <w:rFonts w:asciiTheme="minorHAnsi" w:hAnsiTheme="minorHAnsi" w:cstheme="minorHAnsi"/>
                <w:sz w:val="18"/>
                <w:szCs w:val="18"/>
                <w:lang w:val="hr-HR"/>
              </w:rPr>
            </w:pPr>
            <w:r w:rsidRPr="008D043F">
              <w:rPr>
                <w:rFonts w:asciiTheme="minorHAnsi" w:hAnsiTheme="minorHAnsi" w:cstheme="minorHAnsi"/>
                <w:sz w:val="18"/>
                <w:szCs w:val="18"/>
                <w:lang w:val="hr-HR"/>
              </w:rPr>
              <w:t>2</w:t>
            </w:r>
          </w:p>
          <w:p w14:paraId="40240F9B" w14:textId="77777777" w:rsidR="0035234C" w:rsidRPr="008D043F" w:rsidRDefault="0035234C" w:rsidP="0068355A">
            <w:pPr>
              <w:spacing w:after="120" w:line="276" w:lineRule="auto"/>
              <w:ind w:left="13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9.)</w:t>
            </w:r>
          </w:p>
        </w:tc>
      </w:tr>
      <w:tr w:rsidR="00CC447D" w:rsidRPr="008D043F" w14:paraId="2CB11C84" w14:textId="77777777" w:rsidTr="00813CEF">
        <w:trPr>
          <w:trHeight w:val="483"/>
        </w:trPr>
        <w:tc>
          <w:tcPr>
            <w:tcW w:w="658" w:type="pct"/>
            <w:vMerge/>
            <w:shd w:val="clear" w:color="auto" w:fill="D9D9D9"/>
            <w:vAlign w:val="center"/>
            <w:hideMark/>
          </w:tcPr>
          <w:p w14:paraId="002C3B9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3BF71BB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84" w:type="pct"/>
            <w:shd w:val="clear" w:color="auto" w:fill="D9D9D9" w:themeFill="background1" w:themeFillShade="D9"/>
            <w:tcMar>
              <w:top w:w="0" w:type="dxa"/>
              <w:left w:w="108" w:type="dxa"/>
              <w:bottom w:w="0" w:type="dxa"/>
              <w:right w:w="108" w:type="dxa"/>
            </w:tcMar>
            <w:vAlign w:val="center"/>
            <w:hideMark/>
          </w:tcPr>
          <w:p w14:paraId="11F04CF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8" w:type="pct"/>
            <w:shd w:val="clear" w:color="auto" w:fill="D9D9D9" w:themeFill="background1" w:themeFillShade="D9"/>
            <w:tcMar>
              <w:top w:w="0" w:type="dxa"/>
              <w:left w:w="108" w:type="dxa"/>
              <w:bottom w:w="0" w:type="dxa"/>
              <w:right w:w="108" w:type="dxa"/>
            </w:tcMar>
            <w:vAlign w:val="center"/>
            <w:hideMark/>
          </w:tcPr>
          <w:p w14:paraId="4AC4D0F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35" w:type="pct"/>
            <w:shd w:val="clear" w:color="auto" w:fill="D9D9D9" w:themeFill="background1" w:themeFillShade="D9"/>
            <w:tcMar>
              <w:top w:w="0" w:type="dxa"/>
              <w:left w:w="108" w:type="dxa"/>
              <w:bottom w:w="0" w:type="dxa"/>
              <w:right w:w="108" w:type="dxa"/>
            </w:tcMar>
            <w:vAlign w:val="center"/>
            <w:hideMark/>
          </w:tcPr>
          <w:p w14:paraId="7B920AB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2C7BF70A" w14:textId="77777777" w:rsidTr="00813CEF">
        <w:trPr>
          <w:trHeight w:val="287"/>
        </w:trPr>
        <w:tc>
          <w:tcPr>
            <w:tcW w:w="658" w:type="pct"/>
            <w:vMerge/>
            <w:shd w:val="clear" w:color="auto" w:fill="D9D9D9"/>
            <w:vAlign w:val="center"/>
            <w:hideMark/>
          </w:tcPr>
          <w:p w14:paraId="219FC34E"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09144887"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84" w:type="pct"/>
            <w:tcMar>
              <w:top w:w="0" w:type="dxa"/>
              <w:left w:w="108" w:type="dxa"/>
              <w:bottom w:w="0" w:type="dxa"/>
              <w:right w:w="108" w:type="dxa"/>
            </w:tcMar>
            <w:vAlign w:val="center"/>
          </w:tcPr>
          <w:p w14:paraId="6A2F1791"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7</w:t>
            </w:r>
          </w:p>
        </w:tc>
        <w:tc>
          <w:tcPr>
            <w:tcW w:w="1158" w:type="pct"/>
            <w:tcMar>
              <w:top w:w="0" w:type="dxa"/>
              <w:left w:w="108" w:type="dxa"/>
              <w:bottom w:w="0" w:type="dxa"/>
              <w:right w:w="108" w:type="dxa"/>
            </w:tcMar>
            <w:vAlign w:val="center"/>
          </w:tcPr>
          <w:p w14:paraId="2BA7FC2E"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35" w:type="pct"/>
            <w:tcMar>
              <w:top w:w="0" w:type="dxa"/>
              <w:left w:w="108" w:type="dxa"/>
              <w:bottom w:w="0" w:type="dxa"/>
              <w:right w:w="108" w:type="dxa"/>
            </w:tcMar>
            <w:vAlign w:val="center"/>
          </w:tcPr>
          <w:p w14:paraId="668236C4"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2AC0FB73"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4"/>
        <w:gridCol w:w="2452"/>
        <w:gridCol w:w="3286"/>
        <w:gridCol w:w="3286"/>
        <w:gridCol w:w="3286"/>
      </w:tblGrid>
      <w:tr w:rsidR="00CC447D" w:rsidRPr="008D043F" w14:paraId="20249618"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487B22D3"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2. Prioritet</w:t>
            </w:r>
          </w:p>
          <w:p w14:paraId="36F3CD6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5" w:type="pct"/>
            <w:vMerge w:val="restart"/>
            <w:tcMar>
              <w:top w:w="0" w:type="dxa"/>
              <w:left w:w="108" w:type="dxa"/>
              <w:bottom w:w="0" w:type="dxa"/>
              <w:right w:w="108" w:type="dxa"/>
            </w:tcMar>
            <w:vAlign w:val="center"/>
          </w:tcPr>
          <w:p w14:paraId="421B863D"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ijediti sistem evidencije i izvještavanja o otpadu</w:t>
            </w:r>
          </w:p>
        </w:tc>
        <w:tc>
          <w:tcPr>
            <w:tcW w:w="1159" w:type="pct"/>
            <w:shd w:val="clear" w:color="auto" w:fill="D9D9D9" w:themeFill="background1" w:themeFillShade="D9"/>
            <w:tcMar>
              <w:top w:w="0" w:type="dxa"/>
              <w:left w:w="108" w:type="dxa"/>
              <w:bottom w:w="0" w:type="dxa"/>
              <w:right w:w="108" w:type="dxa"/>
            </w:tcMar>
            <w:vAlign w:val="center"/>
          </w:tcPr>
          <w:p w14:paraId="34F9B73D"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6AF77A4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331AA47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5DA088FC" w14:textId="77777777" w:rsidTr="00270082">
        <w:trPr>
          <w:trHeight w:val="287"/>
        </w:trPr>
        <w:tc>
          <w:tcPr>
            <w:tcW w:w="658" w:type="pct"/>
            <w:vMerge/>
            <w:shd w:val="clear" w:color="auto" w:fill="D9D9D9"/>
            <w:vAlign w:val="center"/>
            <w:hideMark/>
          </w:tcPr>
          <w:p w14:paraId="369ECBEB"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0501CEDE"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169BB9E"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uzdanost podataka o otpadu koji se </w:t>
            </w:r>
            <w:r w:rsidR="007F4FF7" w:rsidRPr="008D043F">
              <w:rPr>
                <w:rFonts w:asciiTheme="minorHAnsi" w:hAnsiTheme="minorHAnsi" w:cstheme="minorHAnsi"/>
                <w:sz w:val="18"/>
                <w:szCs w:val="18"/>
                <w:lang w:val="hr-HR"/>
              </w:rPr>
              <w:t xml:space="preserve">dobijaju </w:t>
            </w:r>
            <w:r w:rsidRPr="008D043F">
              <w:rPr>
                <w:rFonts w:asciiTheme="minorHAnsi" w:hAnsiTheme="minorHAnsi" w:cstheme="minorHAnsi"/>
                <w:sz w:val="18"/>
                <w:szCs w:val="18"/>
                <w:lang w:val="hr-HR"/>
              </w:rPr>
              <w:t xml:space="preserve">iz sistema evidencije i izvještavanja </w:t>
            </w:r>
          </w:p>
          <w:p w14:paraId="404F733E" w14:textId="77777777" w:rsidR="006204B2" w:rsidRPr="008D043F" w:rsidRDefault="006204B2" w:rsidP="0068355A">
            <w:pPr>
              <w:spacing w:line="276" w:lineRule="auto"/>
              <w:rPr>
                <w:rFonts w:asciiTheme="minorHAnsi" w:hAnsiTheme="minorHAnsi" w:cstheme="minorHAnsi"/>
                <w:sz w:val="18"/>
                <w:szCs w:val="18"/>
                <w:lang w:val="hr-HR"/>
              </w:rPr>
            </w:pPr>
          </w:p>
          <w:p w14:paraId="4304D901" w14:textId="77777777" w:rsidR="006204B2" w:rsidRPr="008D043F" w:rsidRDefault="006204B2"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2C05E025"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istem evidencije i izvještavanja ne daje pouzdane podatke o otpadu:</w:t>
            </w:r>
          </w:p>
          <w:p w14:paraId="7874AAAE" w14:textId="77777777" w:rsidR="006204B2" w:rsidRPr="008D043F" w:rsidRDefault="006204B2" w:rsidP="0068355A">
            <w:pPr>
              <w:pStyle w:val="ListParagraph"/>
              <w:numPr>
                <w:ilvl w:val="0"/>
                <w:numId w:val="5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 postoji obaveza određivanja količine i sastava otpada</w:t>
            </w:r>
          </w:p>
          <w:p w14:paraId="2EC4BABD" w14:textId="77777777" w:rsidR="006204B2" w:rsidRPr="008D043F" w:rsidRDefault="006204B2" w:rsidP="0068355A">
            <w:pPr>
              <w:pStyle w:val="ListParagraph"/>
              <w:numPr>
                <w:ilvl w:val="0"/>
                <w:numId w:val="5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 postoji federalna laboratorija za analizu otpada</w:t>
            </w:r>
          </w:p>
          <w:p w14:paraId="4C3CC34B" w14:textId="77777777" w:rsidR="006204B2" w:rsidRPr="008D043F" w:rsidRDefault="00E84BB9" w:rsidP="0068355A">
            <w:pPr>
              <w:pStyle w:val="ListParagraph"/>
              <w:numPr>
                <w:ilvl w:val="0"/>
                <w:numId w:val="52"/>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formacioni </w:t>
            </w:r>
            <w:r w:rsidR="006204B2" w:rsidRPr="008D043F">
              <w:rPr>
                <w:rFonts w:asciiTheme="minorHAnsi" w:hAnsiTheme="minorHAnsi" w:cstheme="minorHAnsi"/>
                <w:sz w:val="18"/>
                <w:szCs w:val="18"/>
                <w:lang w:val="hr-HR"/>
              </w:rPr>
              <w:t>sistem upravljanja otpadom je tek uspostavljen</w:t>
            </w:r>
          </w:p>
          <w:p w14:paraId="521CFDE5" w14:textId="77777777" w:rsidR="006204B2" w:rsidRPr="008D043F" w:rsidRDefault="006204B2" w:rsidP="0068355A">
            <w:pPr>
              <w:spacing w:line="276" w:lineRule="auto"/>
              <w:ind w:left="33"/>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2021.)</w:t>
            </w:r>
          </w:p>
          <w:p w14:paraId="3D451860" w14:textId="77777777" w:rsidR="006204B2" w:rsidRPr="008D043F" w:rsidRDefault="006204B2" w:rsidP="0068355A">
            <w:pPr>
              <w:spacing w:line="276" w:lineRule="auto"/>
              <w:ind w:left="33"/>
              <w:rPr>
                <w:rFonts w:asciiTheme="minorHAnsi" w:hAnsiTheme="minorHAnsi" w:cstheme="minorHAnsi"/>
                <w:sz w:val="18"/>
                <w:szCs w:val="18"/>
                <w:lang w:val="hr-HR"/>
              </w:rPr>
            </w:pPr>
          </w:p>
        </w:tc>
        <w:tc>
          <w:tcPr>
            <w:tcW w:w="1159" w:type="pct"/>
            <w:tcMar>
              <w:top w:w="0" w:type="dxa"/>
              <w:left w:w="108" w:type="dxa"/>
              <w:bottom w:w="0" w:type="dxa"/>
              <w:right w:w="108" w:type="dxa"/>
            </w:tcMar>
          </w:tcPr>
          <w:p w14:paraId="1EC50114"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Sistem evidencije i izvještavanja daje pouzdane podatke o otpadu:</w:t>
            </w:r>
          </w:p>
          <w:p w14:paraId="06C72CD1" w14:textId="77777777" w:rsidR="006204B2" w:rsidRPr="008D043F" w:rsidRDefault="006204B2" w:rsidP="0068355A">
            <w:pPr>
              <w:pStyle w:val="ListParagraph"/>
              <w:numPr>
                <w:ilvl w:val="0"/>
                <w:numId w:val="53"/>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vedena zakonska obaveza određivanja količine i sastava otpada za komunalna </w:t>
            </w:r>
            <w:r w:rsidR="007F4FF7" w:rsidRPr="008D043F">
              <w:rPr>
                <w:rFonts w:asciiTheme="minorHAnsi" w:hAnsiTheme="minorHAnsi" w:cstheme="minorHAnsi"/>
                <w:sz w:val="18"/>
                <w:szCs w:val="18"/>
                <w:lang w:val="hr-HR"/>
              </w:rPr>
              <w:t xml:space="preserve">poduzeća </w:t>
            </w:r>
            <w:r w:rsidRPr="008D043F">
              <w:rPr>
                <w:rFonts w:asciiTheme="minorHAnsi" w:hAnsiTheme="minorHAnsi" w:cstheme="minorHAnsi"/>
                <w:sz w:val="18"/>
                <w:szCs w:val="18"/>
                <w:lang w:val="hr-HR"/>
              </w:rPr>
              <w:t>(2023.)</w:t>
            </w:r>
          </w:p>
          <w:p w14:paraId="220F0B85" w14:textId="77777777" w:rsidR="006204B2" w:rsidRPr="008D043F" w:rsidRDefault="006204B2" w:rsidP="0068355A">
            <w:pPr>
              <w:pStyle w:val="ListParagraph"/>
              <w:numPr>
                <w:ilvl w:val="0"/>
                <w:numId w:val="53"/>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a laboratorija za analizu otpada (2024.)</w:t>
            </w:r>
          </w:p>
          <w:p w14:paraId="3639ACA2"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ignuta potpuna funkcionalnost  i </w:t>
            </w:r>
            <w:r w:rsidRPr="008D043F">
              <w:rPr>
                <w:rFonts w:asciiTheme="minorHAnsi" w:hAnsiTheme="minorHAnsi" w:cstheme="minorHAnsi"/>
                <w:sz w:val="18"/>
                <w:szCs w:val="18"/>
                <w:lang w:val="hr-HR"/>
              </w:rPr>
              <w:lastRenderedPageBreak/>
              <w:t xml:space="preserve">efikasnost </w:t>
            </w:r>
            <w:r w:rsidR="007F4FF7" w:rsidRPr="008D043F">
              <w:rPr>
                <w:rFonts w:asciiTheme="minorHAnsi" w:hAnsiTheme="minorHAnsi" w:cstheme="minorHAnsi"/>
                <w:sz w:val="18"/>
                <w:szCs w:val="18"/>
                <w:lang w:val="hr-HR"/>
              </w:rPr>
              <w:t xml:space="preserve">Informacijskog </w:t>
            </w:r>
            <w:r w:rsidRPr="008D043F">
              <w:rPr>
                <w:rFonts w:asciiTheme="minorHAnsi" w:hAnsiTheme="minorHAnsi" w:cstheme="minorHAnsi"/>
                <w:sz w:val="18"/>
                <w:szCs w:val="18"/>
                <w:lang w:val="hr-HR"/>
              </w:rPr>
              <w:t>sistem</w:t>
            </w:r>
            <w:r w:rsidR="007F4FF7"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pravljanja otpadom (do 2027.)</w:t>
            </w:r>
          </w:p>
        </w:tc>
      </w:tr>
      <w:tr w:rsidR="00CC447D" w:rsidRPr="008D043F" w14:paraId="4654C734" w14:textId="77777777" w:rsidTr="00270082">
        <w:trPr>
          <w:trHeight w:val="287"/>
        </w:trPr>
        <w:tc>
          <w:tcPr>
            <w:tcW w:w="658" w:type="pct"/>
            <w:vMerge/>
            <w:shd w:val="clear" w:color="auto" w:fill="D9D9D9"/>
            <w:vAlign w:val="center"/>
            <w:hideMark/>
          </w:tcPr>
          <w:p w14:paraId="72B405F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7F56779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33372DE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tcPr>
          <w:p w14:paraId="66E7EFF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tcPr>
          <w:p w14:paraId="6AEDF82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6FCD0FDA" w14:textId="77777777" w:rsidTr="00270082">
        <w:trPr>
          <w:trHeight w:val="287"/>
        </w:trPr>
        <w:tc>
          <w:tcPr>
            <w:tcW w:w="658" w:type="pct"/>
            <w:vMerge/>
            <w:shd w:val="clear" w:color="auto" w:fill="D9D9D9"/>
            <w:vAlign w:val="center"/>
          </w:tcPr>
          <w:p w14:paraId="3D6AFF2A"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4CCBCFF7"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1F60B2D"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41</w:t>
            </w:r>
          </w:p>
        </w:tc>
        <w:tc>
          <w:tcPr>
            <w:tcW w:w="1159" w:type="pct"/>
            <w:tcMar>
              <w:top w:w="0" w:type="dxa"/>
              <w:left w:w="108" w:type="dxa"/>
              <w:bottom w:w="0" w:type="dxa"/>
              <w:right w:w="108" w:type="dxa"/>
            </w:tcMar>
            <w:vAlign w:val="center"/>
          </w:tcPr>
          <w:p w14:paraId="17178C06"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w:t>
            </w:r>
          </w:p>
        </w:tc>
        <w:tc>
          <w:tcPr>
            <w:tcW w:w="1159" w:type="pct"/>
            <w:tcMar>
              <w:top w:w="0" w:type="dxa"/>
              <w:left w:w="108" w:type="dxa"/>
              <w:bottom w:w="0" w:type="dxa"/>
              <w:right w:w="108" w:type="dxa"/>
            </w:tcMar>
            <w:vAlign w:val="center"/>
          </w:tcPr>
          <w:p w14:paraId="7D639160"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2</w:t>
            </w:r>
          </w:p>
        </w:tc>
      </w:tr>
    </w:tbl>
    <w:p w14:paraId="28E60154"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72EFE72E"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1ACDB2FC"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2.1. Mjera</w:t>
            </w:r>
          </w:p>
        </w:tc>
        <w:tc>
          <w:tcPr>
            <w:tcW w:w="864" w:type="pct"/>
            <w:vMerge w:val="restart"/>
            <w:tcMar>
              <w:top w:w="0" w:type="dxa"/>
              <w:left w:w="108" w:type="dxa"/>
              <w:bottom w:w="0" w:type="dxa"/>
              <w:right w:w="108" w:type="dxa"/>
            </w:tcMar>
            <w:vAlign w:val="center"/>
          </w:tcPr>
          <w:p w14:paraId="60581B4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čanje</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sistema evidencije i izvještavanja o otpadu</w:t>
            </w:r>
          </w:p>
        </w:tc>
        <w:tc>
          <w:tcPr>
            <w:tcW w:w="1159" w:type="pct"/>
            <w:shd w:val="clear" w:color="auto" w:fill="D9D9D9" w:themeFill="background1" w:themeFillShade="D9"/>
            <w:tcMar>
              <w:top w:w="0" w:type="dxa"/>
              <w:left w:w="108" w:type="dxa"/>
              <w:bottom w:w="0" w:type="dxa"/>
              <w:right w:w="108" w:type="dxa"/>
            </w:tcMar>
            <w:vAlign w:val="center"/>
            <w:hideMark/>
          </w:tcPr>
          <w:p w14:paraId="2F1A5ED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21B40F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13B0711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8D043F" w14:paraId="2F291011" w14:textId="77777777" w:rsidTr="00270082">
        <w:trPr>
          <w:trHeight w:val="287"/>
        </w:trPr>
        <w:tc>
          <w:tcPr>
            <w:tcW w:w="658" w:type="pct"/>
            <w:vMerge/>
            <w:shd w:val="clear" w:color="auto" w:fill="D9D9D9"/>
            <w:vAlign w:val="center"/>
          </w:tcPr>
          <w:p w14:paraId="7884CFC3"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A235604"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8A799C3"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a. Status donošenja podzakonskog akta</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o obaveznom određivanju količine i sastava otpada</w:t>
            </w:r>
          </w:p>
        </w:tc>
        <w:tc>
          <w:tcPr>
            <w:tcW w:w="1159" w:type="pct"/>
            <w:shd w:val="clear" w:color="auto" w:fill="FFFFFF"/>
            <w:tcMar>
              <w:top w:w="0" w:type="dxa"/>
              <w:left w:w="108" w:type="dxa"/>
              <w:bottom w:w="0" w:type="dxa"/>
              <w:right w:w="108" w:type="dxa"/>
            </w:tcMar>
            <w:vAlign w:val="center"/>
          </w:tcPr>
          <w:p w14:paraId="30C2C487"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donesen podzakonski akt</w:t>
            </w:r>
          </w:p>
        </w:tc>
        <w:tc>
          <w:tcPr>
            <w:tcW w:w="1159" w:type="pct"/>
            <w:shd w:val="clear" w:color="auto" w:fill="FFFFFF"/>
            <w:vAlign w:val="center"/>
          </w:tcPr>
          <w:p w14:paraId="3AFA3E18" w14:textId="77777777" w:rsidR="0035234C" w:rsidRPr="008D043F" w:rsidRDefault="0035234C"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Podzakonski akt</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o obaveznom određivanju količine i sastava otpada objavljen u Službenim novinama Federacije BiH</w:t>
            </w:r>
          </w:p>
          <w:p w14:paraId="2D2CEA66"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3.)</w:t>
            </w:r>
          </w:p>
        </w:tc>
      </w:tr>
      <w:tr w:rsidR="0035234C" w:rsidRPr="008D043F" w14:paraId="0FD1BB54" w14:textId="77777777" w:rsidTr="00270082">
        <w:trPr>
          <w:trHeight w:val="287"/>
        </w:trPr>
        <w:tc>
          <w:tcPr>
            <w:tcW w:w="658" w:type="pct"/>
            <w:vMerge/>
            <w:shd w:val="clear" w:color="auto" w:fill="D9D9D9"/>
            <w:vAlign w:val="center"/>
          </w:tcPr>
          <w:p w14:paraId="555A1AD1"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CC39811"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6ADC3B3"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 Status uspostave ovlaštene laboratorije za analizu otpada</w:t>
            </w:r>
          </w:p>
        </w:tc>
        <w:tc>
          <w:tcPr>
            <w:tcW w:w="1159" w:type="pct"/>
            <w:shd w:val="clear" w:color="auto" w:fill="FFFFFF"/>
            <w:tcMar>
              <w:top w:w="0" w:type="dxa"/>
              <w:left w:w="108" w:type="dxa"/>
              <w:bottom w:w="0" w:type="dxa"/>
              <w:right w:w="108" w:type="dxa"/>
            </w:tcMar>
            <w:vAlign w:val="center"/>
          </w:tcPr>
          <w:p w14:paraId="0339B03A"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w:t>
            </w:r>
            <w:r w:rsidR="007F4FF7" w:rsidRPr="008D043F">
              <w:rPr>
                <w:rFonts w:asciiTheme="minorHAnsi" w:hAnsiTheme="minorHAnsi" w:cstheme="minorHAnsi"/>
                <w:sz w:val="18"/>
                <w:szCs w:val="18"/>
                <w:lang w:val="hr-HR" w:bidi="en-US"/>
              </w:rPr>
              <w:t xml:space="preserve">uspostavljena </w:t>
            </w:r>
            <w:r w:rsidRPr="008D043F">
              <w:rPr>
                <w:rFonts w:asciiTheme="minorHAnsi" w:hAnsiTheme="minorHAnsi" w:cstheme="minorHAnsi"/>
                <w:sz w:val="18"/>
                <w:szCs w:val="18"/>
                <w:lang w:val="hr-HR" w:bidi="en-US"/>
              </w:rPr>
              <w:t>ovlaštena laboratorija za analizu otpada</w:t>
            </w:r>
          </w:p>
        </w:tc>
        <w:tc>
          <w:tcPr>
            <w:tcW w:w="1159" w:type="pct"/>
            <w:shd w:val="clear" w:color="auto" w:fill="FFFFFF"/>
            <w:vAlign w:val="center"/>
          </w:tcPr>
          <w:p w14:paraId="572A60D5"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a ovlaštena laboratorija za analizu otpada (2024.)</w:t>
            </w:r>
          </w:p>
        </w:tc>
      </w:tr>
      <w:tr w:rsidR="0035234C" w:rsidRPr="008D043F" w14:paraId="7EADC4D6" w14:textId="77777777" w:rsidTr="00270082">
        <w:trPr>
          <w:trHeight w:val="287"/>
        </w:trPr>
        <w:tc>
          <w:tcPr>
            <w:tcW w:w="658" w:type="pct"/>
            <w:vMerge/>
            <w:shd w:val="clear" w:color="auto" w:fill="D9D9D9"/>
            <w:vAlign w:val="center"/>
          </w:tcPr>
          <w:p w14:paraId="7C0C37DD"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BC81BE2"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E29E05" w14:textId="77777777"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 Unaprijeđeni moduli i analitika IS-a</w:t>
            </w:r>
          </w:p>
          <w:p w14:paraId="7ED4F576" w14:textId="77777777"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2 Broj </w:t>
            </w:r>
            <w:r w:rsidR="007F4FF7" w:rsidRPr="008D043F">
              <w:rPr>
                <w:rFonts w:asciiTheme="minorHAnsi" w:hAnsiTheme="minorHAnsi" w:cstheme="minorHAnsi"/>
                <w:sz w:val="18"/>
                <w:szCs w:val="18"/>
                <w:lang w:val="hr-HR" w:bidi="en-US"/>
              </w:rPr>
              <w:t xml:space="preserve">registriranih </w:t>
            </w:r>
            <w:r w:rsidRPr="008D043F">
              <w:rPr>
                <w:rFonts w:asciiTheme="minorHAnsi" w:hAnsiTheme="minorHAnsi" w:cstheme="minorHAnsi"/>
                <w:sz w:val="18"/>
                <w:szCs w:val="18"/>
                <w:lang w:val="hr-HR" w:bidi="en-US"/>
              </w:rPr>
              <w:t>korisnika IS-a</w:t>
            </w:r>
          </w:p>
          <w:p w14:paraId="4AD9B34B" w14:textId="77777777"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3 Formiran i kadrovski osposobljen  odjel za IS pri Fondu za zaštitu okoliša </w:t>
            </w:r>
            <w:r w:rsidR="007F4FF7" w:rsidRPr="008D043F">
              <w:rPr>
                <w:rFonts w:asciiTheme="minorHAnsi" w:hAnsiTheme="minorHAnsi" w:cstheme="minorHAnsi"/>
                <w:sz w:val="18"/>
                <w:szCs w:val="18"/>
                <w:lang w:val="hr-HR" w:bidi="en-US"/>
              </w:rPr>
              <w:t>Federacije BiH</w:t>
            </w:r>
          </w:p>
          <w:p w14:paraId="1CC00ECD"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c.4  Broj godišnjih obuka za obveznike izvještavanja</w:t>
            </w:r>
          </w:p>
        </w:tc>
        <w:tc>
          <w:tcPr>
            <w:tcW w:w="1159" w:type="pct"/>
            <w:shd w:val="clear" w:color="auto" w:fill="FFFFFF"/>
            <w:tcMar>
              <w:top w:w="0" w:type="dxa"/>
              <w:left w:w="108" w:type="dxa"/>
              <w:bottom w:w="0" w:type="dxa"/>
              <w:right w:w="108" w:type="dxa"/>
            </w:tcMar>
            <w:vAlign w:val="center"/>
          </w:tcPr>
          <w:p w14:paraId="0F049E0D" w14:textId="77777777"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 Ograničene analitičke mogućnosti IS-a</w:t>
            </w:r>
          </w:p>
          <w:p w14:paraId="3F300874" w14:textId="77777777"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2 1000 korisnika</w:t>
            </w:r>
          </w:p>
          <w:p w14:paraId="30C118AB" w14:textId="77777777"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3 Nije uspostavljen odjel za IS pri Fondu za zaštitu okoliša </w:t>
            </w:r>
            <w:r w:rsidR="007F4FF7" w:rsidRPr="008D043F">
              <w:rPr>
                <w:rFonts w:asciiTheme="minorHAnsi" w:hAnsiTheme="minorHAnsi" w:cstheme="minorHAnsi"/>
                <w:sz w:val="18"/>
                <w:szCs w:val="18"/>
                <w:lang w:val="hr-HR" w:bidi="en-US"/>
              </w:rPr>
              <w:t>Federacije BiH</w:t>
            </w:r>
          </w:p>
          <w:p w14:paraId="7ADC1961"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c4. 1</w:t>
            </w:r>
          </w:p>
        </w:tc>
        <w:tc>
          <w:tcPr>
            <w:tcW w:w="1159" w:type="pct"/>
            <w:shd w:val="clear" w:color="auto" w:fill="FFFFFF"/>
            <w:vAlign w:val="center"/>
          </w:tcPr>
          <w:p w14:paraId="68C6A675" w14:textId="77777777" w:rsidR="0035234C" w:rsidRPr="008D043F" w:rsidRDefault="0035234C"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 IS u potpunosti odgovara svim analitičkim zahtjevima korisnika (2028.)</w:t>
            </w:r>
          </w:p>
          <w:p w14:paraId="27ECB909" w14:textId="77777777" w:rsidR="0035234C" w:rsidRPr="008D043F" w:rsidRDefault="0035234C"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2. 5000 korisnika (2032.)</w:t>
            </w:r>
          </w:p>
          <w:p w14:paraId="3F8362A4" w14:textId="77777777" w:rsidR="0035234C" w:rsidRPr="008D043F" w:rsidRDefault="0035234C"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3 Uspostavljen odjel za IS pri Fondu za zaštitu okoliša </w:t>
            </w:r>
            <w:r w:rsidR="007F4FF7"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2025.)</w:t>
            </w:r>
          </w:p>
          <w:p w14:paraId="2E6BF549"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c4. 4 (godišnje, počevši od 2023. pa do kraja planskog perioda)</w:t>
            </w:r>
          </w:p>
        </w:tc>
      </w:tr>
      <w:tr w:rsidR="00CC447D" w:rsidRPr="008D043F" w14:paraId="6CB27E5D" w14:textId="77777777" w:rsidTr="00270082">
        <w:trPr>
          <w:trHeight w:val="483"/>
        </w:trPr>
        <w:tc>
          <w:tcPr>
            <w:tcW w:w="658" w:type="pct"/>
            <w:vMerge/>
            <w:shd w:val="clear" w:color="auto" w:fill="D9D9D9"/>
            <w:vAlign w:val="center"/>
            <w:hideMark/>
          </w:tcPr>
          <w:p w14:paraId="6B6545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72227B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6459B2B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6029717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30F2C66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2DF737A4" w14:textId="77777777" w:rsidTr="00270082">
        <w:trPr>
          <w:trHeight w:val="287"/>
        </w:trPr>
        <w:tc>
          <w:tcPr>
            <w:tcW w:w="658" w:type="pct"/>
            <w:vMerge/>
            <w:shd w:val="clear" w:color="auto" w:fill="D9D9D9"/>
            <w:vAlign w:val="center"/>
            <w:hideMark/>
          </w:tcPr>
          <w:p w14:paraId="16A695EC"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FD23403"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E221030"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41</w:t>
            </w:r>
          </w:p>
        </w:tc>
        <w:tc>
          <w:tcPr>
            <w:tcW w:w="1159" w:type="pct"/>
            <w:tcMar>
              <w:top w:w="0" w:type="dxa"/>
              <w:left w:w="108" w:type="dxa"/>
              <w:bottom w:w="0" w:type="dxa"/>
              <w:right w:w="108" w:type="dxa"/>
            </w:tcMar>
            <w:vAlign w:val="center"/>
          </w:tcPr>
          <w:p w14:paraId="4BD3C4A6"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w:t>
            </w:r>
          </w:p>
        </w:tc>
        <w:tc>
          <w:tcPr>
            <w:tcW w:w="1159" w:type="pct"/>
            <w:tcMar>
              <w:top w:w="0" w:type="dxa"/>
              <w:left w:w="108" w:type="dxa"/>
              <w:bottom w:w="0" w:type="dxa"/>
              <w:right w:w="108" w:type="dxa"/>
            </w:tcMar>
            <w:vAlign w:val="center"/>
          </w:tcPr>
          <w:p w14:paraId="162BEB86"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2</w:t>
            </w:r>
          </w:p>
        </w:tc>
      </w:tr>
    </w:tbl>
    <w:p w14:paraId="001E5EC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40559F3F"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2825D33A"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3. Prioritet</w:t>
            </w:r>
          </w:p>
          <w:p w14:paraId="4E252BF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031581EC" w14:textId="77777777" w:rsidR="00CC447D" w:rsidRPr="008D043F" w:rsidRDefault="00CC447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Uvesti ekonomske i finansijske instrumente i mehanizme koji će </w:t>
            </w:r>
            <w:r w:rsidR="007F4FF7" w:rsidRPr="008D043F">
              <w:rPr>
                <w:rFonts w:asciiTheme="minorHAnsi" w:hAnsiTheme="minorHAnsi" w:cstheme="minorHAnsi"/>
                <w:b/>
                <w:sz w:val="18"/>
                <w:szCs w:val="18"/>
                <w:lang w:val="hr-HR"/>
              </w:rPr>
              <w:t xml:space="preserve">utjecati </w:t>
            </w:r>
            <w:r w:rsidRPr="008D043F">
              <w:rPr>
                <w:rFonts w:asciiTheme="minorHAnsi" w:hAnsiTheme="minorHAnsi" w:cstheme="minorHAnsi"/>
                <w:b/>
                <w:sz w:val="18"/>
                <w:szCs w:val="18"/>
                <w:lang w:val="hr-HR"/>
              </w:rPr>
              <w:t>na smanjenje količine i povećanje stepena iskorištenosti svih kategorija otpada</w:t>
            </w:r>
          </w:p>
        </w:tc>
        <w:tc>
          <w:tcPr>
            <w:tcW w:w="1159" w:type="pct"/>
            <w:shd w:val="clear" w:color="auto" w:fill="D9D9D9" w:themeFill="background1" w:themeFillShade="D9"/>
            <w:tcMar>
              <w:top w:w="0" w:type="dxa"/>
              <w:left w:w="108" w:type="dxa"/>
              <w:bottom w:w="0" w:type="dxa"/>
              <w:right w:w="108" w:type="dxa"/>
            </w:tcMar>
            <w:vAlign w:val="center"/>
          </w:tcPr>
          <w:p w14:paraId="6B25FB9F"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2B32E82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5B0094B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755BAB80" w14:textId="77777777" w:rsidTr="00270082">
        <w:trPr>
          <w:trHeight w:val="287"/>
        </w:trPr>
        <w:tc>
          <w:tcPr>
            <w:tcW w:w="658" w:type="pct"/>
            <w:vMerge/>
            <w:shd w:val="clear" w:color="auto" w:fill="D9D9D9"/>
            <w:vAlign w:val="center"/>
            <w:hideMark/>
          </w:tcPr>
          <w:p w14:paraId="2FCB1645"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D221B80"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085CD73"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finansijskih instrumenata za održivo upravljanje čvrstim otpadom koji podržavaju tranziciju ka kružnoj ekonomiji</w:t>
            </w:r>
          </w:p>
        </w:tc>
        <w:tc>
          <w:tcPr>
            <w:tcW w:w="1159" w:type="pct"/>
            <w:tcMar>
              <w:top w:w="0" w:type="dxa"/>
              <w:left w:w="108" w:type="dxa"/>
              <w:bottom w:w="0" w:type="dxa"/>
              <w:right w:w="108" w:type="dxa"/>
            </w:tcMar>
          </w:tcPr>
          <w:p w14:paraId="68278759"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 </w:t>
            </w:r>
          </w:p>
          <w:p w14:paraId="4F80419D"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knade koje se plaćaju za nepostizanje ciljeva recikliranja i ponovne upotrebe za neke posebne kategorije otpada i naknade za plastične kese tregerice)</w:t>
            </w:r>
          </w:p>
          <w:p w14:paraId="06620D8A"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021.)  </w:t>
            </w:r>
          </w:p>
        </w:tc>
        <w:tc>
          <w:tcPr>
            <w:tcW w:w="1159" w:type="pct"/>
            <w:tcMar>
              <w:top w:w="0" w:type="dxa"/>
              <w:left w:w="108" w:type="dxa"/>
              <w:bottom w:w="0" w:type="dxa"/>
              <w:right w:w="108" w:type="dxa"/>
            </w:tcMar>
          </w:tcPr>
          <w:p w14:paraId="7AAE1104"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inimalno 5</w:t>
            </w:r>
          </w:p>
          <w:p w14:paraId="02CFB4E7"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C447D" w:rsidRPr="008D043F" w14:paraId="6172D885" w14:textId="77777777" w:rsidTr="00270082">
        <w:trPr>
          <w:trHeight w:val="287"/>
        </w:trPr>
        <w:tc>
          <w:tcPr>
            <w:tcW w:w="658" w:type="pct"/>
            <w:vMerge/>
            <w:shd w:val="clear" w:color="auto" w:fill="D9D9D9"/>
            <w:vAlign w:val="center"/>
            <w:hideMark/>
          </w:tcPr>
          <w:p w14:paraId="58CF466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2CE07B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5509ABF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tcPr>
          <w:p w14:paraId="6F1762C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tcPr>
          <w:p w14:paraId="6F350E4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3AE4F3B3" w14:textId="77777777" w:rsidTr="00270082">
        <w:trPr>
          <w:trHeight w:val="287"/>
        </w:trPr>
        <w:tc>
          <w:tcPr>
            <w:tcW w:w="658" w:type="pct"/>
            <w:vMerge/>
            <w:shd w:val="clear" w:color="auto" w:fill="D9D9D9"/>
            <w:vAlign w:val="center"/>
          </w:tcPr>
          <w:p w14:paraId="0DE94ED8"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A8276DB"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A1686DB"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c>
          <w:tcPr>
            <w:tcW w:w="1159" w:type="pct"/>
            <w:tcMar>
              <w:top w:w="0" w:type="dxa"/>
              <w:left w:w="108" w:type="dxa"/>
              <w:bottom w:w="0" w:type="dxa"/>
              <w:right w:w="108" w:type="dxa"/>
            </w:tcMar>
            <w:vAlign w:val="center"/>
          </w:tcPr>
          <w:p w14:paraId="1D402420"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0B6ABAD"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r>
    </w:tbl>
    <w:p w14:paraId="7C65EA6C"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3157F5AB"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6CDF2D9D"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3.1. Mjera</w:t>
            </w:r>
          </w:p>
        </w:tc>
        <w:tc>
          <w:tcPr>
            <w:tcW w:w="864" w:type="pct"/>
            <w:vMerge w:val="restart"/>
            <w:tcMar>
              <w:top w:w="0" w:type="dxa"/>
              <w:left w:w="108" w:type="dxa"/>
              <w:bottom w:w="0" w:type="dxa"/>
              <w:right w:w="108" w:type="dxa"/>
            </w:tcMar>
            <w:vAlign w:val="center"/>
          </w:tcPr>
          <w:p w14:paraId="48E5CD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evizija postojećih i uvođenje dodatnih ekonomskih i finansijskih instrumenta i mehanizma u oblasti upravljanja otpadom</w:t>
            </w:r>
          </w:p>
        </w:tc>
        <w:tc>
          <w:tcPr>
            <w:tcW w:w="1159" w:type="pct"/>
            <w:shd w:val="clear" w:color="auto" w:fill="D9D9D9" w:themeFill="background1" w:themeFillShade="D9"/>
            <w:tcMar>
              <w:top w:w="0" w:type="dxa"/>
              <w:left w:w="108" w:type="dxa"/>
              <w:bottom w:w="0" w:type="dxa"/>
              <w:right w:w="108" w:type="dxa"/>
            </w:tcMar>
            <w:vAlign w:val="center"/>
            <w:hideMark/>
          </w:tcPr>
          <w:p w14:paraId="331AF57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2C47985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51AB3D3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8D043F" w14:paraId="16C3CAC3" w14:textId="77777777" w:rsidTr="00270082">
        <w:trPr>
          <w:trHeight w:val="287"/>
        </w:trPr>
        <w:tc>
          <w:tcPr>
            <w:tcW w:w="658" w:type="pct"/>
            <w:vMerge/>
            <w:shd w:val="clear" w:color="auto" w:fill="D9D9D9"/>
            <w:vAlign w:val="center"/>
          </w:tcPr>
          <w:p w14:paraId="16786BAD"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4C79B6C"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8A25454" w14:textId="77777777" w:rsidR="0035234C" w:rsidRPr="008D043F" w:rsidRDefault="0035234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prijedloga za nove ekonomske i finansijske instrumente</w:t>
            </w:r>
          </w:p>
        </w:tc>
        <w:tc>
          <w:tcPr>
            <w:tcW w:w="1159" w:type="pct"/>
            <w:shd w:val="clear" w:color="auto" w:fill="FFFFFF"/>
            <w:tcMar>
              <w:top w:w="0" w:type="dxa"/>
              <w:left w:w="108" w:type="dxa"/>
              <w:bottom w:w="0" w:type="dxa"/>
              <w:right w:w="108" w:type="dxa"/>
            </w:tcMar>
            <w:vAlign w:val="center"/>
          </w:tcPr>
          <w:p w14:paraId="2689E90B"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jedlog nije izrađen i trenutno postoje samo 2 finansijska instrumenta u oblasti upravljanja otpadom </w:t>
            </w:r>
          </w:p>
        </w:tc>
        <w:tc>
          <w:tcPr>
            <w:tcW w:w="1159" w:type="pct"/>
            <w:shd w:val="clear" w:color="auto" w:fill="FFFFFF"/>
            <w:vAlign w:val="center"/>
          </w:tcPr>
          <w:p w14:paraId="13BE0C43" w14:textId="77777777" w:rsidR="0035234C" w:rsidRPr="008D043F" w:rsidRDefault="0035234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Prijedlog izrađen i pokrenute aktivnosti na uvođenju novih finansijskih instrumenata</w:t>
            </w:r>
          </w:p>
          <w:p w14:paraId="7CE921D4"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2026.)</w:t>
            </w:r>
          </w:p>
        </w:tc>
      </w:tr>
      <w:tr w:rsidR="00CC447D" w:rsidRPr="008D043F" w14:paraId="117A543B" w14:textId="77777777" w:rsidTr="00270082">
        <w:trPr>
          <w:trHeight w:val="483"/>
        </w:trPr>
        <w:tc>
          <w:tcPr>
            <w:tcW w:w="658" w:type="pct"/>
            <w:vMerge/>
            <w:shd w:val="clear" w:color="auto" w:fill="D9D9D9"/>
            <w:vAlign w:val="center"/>
            <w:hideMark/>
          </w:tcPr>
          <w:p w14:paraId="704661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7116A3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5225E7B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13369EB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3172858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6AB746B7" w14:textId="77777777" w:rsidTr="00270082">
        <w:trPr>
          <w:trHeight w:val="287"/>
        </w:trPr>
        <w:tc>
          <w:tcPr>
            <w:tcW w:w="658" w:type="pct"/>
            <w:vMerge/>
            <w:shd w:val="clear" w:color="auto" w:fill="D9D9D9"/>
            <w:vAlign w:val="center"/>
            <w:hideMark/>
          </w:tcPr>
          <w:p w14:paraId="1CFE2564"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CED2B84"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1AB5E04"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c>
          <w:tcPr>
            <w:tcW w:w="1159" w:type="pct"/>
            <w:tcMar>
              <w:top w:w="0" w:type="dxa"/>
              <w:left w:w="108" w:type="dxa"/>
              <w:bottom w:w="0" w:type="dxa"/>
              <w:right w:w="108" w:type="dxa"/>
            </w:tcMar>
            <w:vAlign w:val="center"/>
          </w:tcPr>
          <w:p w14:paraId="76428AFA"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71DA9C9E"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r>
    </w:tbl>
    <w:p w14:paraId="1420DB4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4961F030"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4B893C36" w14:textId="77777777" w:rsidR="00CC447D" w:rsidRPr="008D043F" w:rsidRDefault="00CC447D" w:rsidP="0068355A">
            <w:pPr>
              <w:spacing w:after="120" w:line="276" w:lineRule="auto"/>
              <w:ind w:hanging="2"/>
              <w:contextualSpacing/>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000000" w:themeColor="text1"/>
                <w:sz w:val="18"/>
                <w:szCs w:val="18"/>
                <w:shd w:val="clear" w:color="auto" w:fill="D9D9D9"/>
                <w:lang w:val="hr-HR"/>
              </w:rPr>
              <w:t>2.4. Prioritet</w:t>
            </w:r>
          </w:p>
          <w:p w14:paraId="6AD7C26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7249BAA3"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ijediti sistem upravljanja komunalnim otpadom</w:t>
            </w:r>
          </w:p>
        </w:tc>
        <w:tc>
          <w:tcPr>
            <w:tcW w:w="1159" w:type="pct"/>
            <w:shd w:val="clear" w:color="auto" w:fill="D9D9D9" w:themeFill="background1" w:themeFillShade="D9"/>
            <w:tcMar>
              <w:top w:w="0" w:type="dxa"/>
              <w:left w:w="108" w:type="dxa"/>
              <w:bottom w:w="0" w:type="dxa"/>
              <w:right w:w="108" w:type="dxa"/>
            </w:tcMar>
            <w:vAlign w:val="center"/>
          </w:tcPr>
          <w:p w14:paraId="1189FB86"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7583045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3E4A747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73C4C7BA" w14:textId="77777777" w:rsidTr="00270082">
        <w:trPr>
          <w:trHeight w:val="287"/>
        </w:trPr>
        <w:tc>
          <w:tcPr>
            <w:tcW w:w="658" w:type="pct"/>
            <w:vMerge/>
            <w:shd w:val="clear" w:color="auto" w:fill="D9D9D9"/>
            <w:vAlign w:val="center"/>
            <w:hideMark/>
          </w:tcPr>
          <w:p w14:paraId="4D4832CF"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5D21314"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732C4FA"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inansijska i operativna održivost komunalnog sektora </w:t>
            </w:r>
          </w:p>
        </w:tc>
        <w:tc>
          <w:tcPr>
            <w:tcW w:w="1159" w:type="pct"/>
            <w:tcMar>
              <w:top w:w="0" w:type="dxa"/>
              <w:left w:w="108" w:type="dxa"/>
              <w:bottom w:w="0" w:type="dxa"/>
              <w:right w:w="108" w:type="dxa"/>
            </w:tcMar>
          </w:tcPr>
          <w:p w14:paraId="01BB7514"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težno mala finansijska i operativna održivost </w:t>
            </w:r>
            <w:r w:rsidR="007F4FF7" w:rsidRPr="008D043F">
              <w:rPr>
                <w:rFonts w:asciiTheme="minorHAnsi" w:hAnsiTheme="minorHAnsi" w:cstheme="minorHAnsi"/>
                <w:sz w:val="18"/>
                <w:szCs w:val="18"/>
                <w:lang w:val="hr-HR"/>
              </w:rPr>
              <w:t xml:space="preserve">poduzeća </w:t>
            </w:r>
            <w:r w:rsidRPr="008D043F">
              <w:rPr>
                <w:rFonts w:asciiTheme="minorHAnsi" w:hAnsiTheme="minorHAnsi" w:cstheme="minorHAnsi"/>
                <w:sz w:val="18"/>
                <w:szCs w:val="18"/>
                <w:lang w:val="hr-HR"/>
              </w:rPr>
              <w:t xml:space="preserve">u komunalnom sektoru </w:t>
            </w:r>
          </w:p>
          <w:p w14:paraId="0F8733F8" w14:textId="77777777" w:rsidR="006204B2" w:rsidRPr="008D043F" w:rsidRDefault="006204B2"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59" w:type="pct"/>
            <w:tcMar>
              <w:top w:w="0" w:type="dxa"/>
              <w:left w:w="108" w:type="dxa"/>
              <w:bottom w:w="0" w:type="dxa"/>
              <w:right w:w="108" w:type="dxa"/>
            </w:tcMar>
          </w:tcPr>
          <w:p w14:paraId="50E1714F" w14:textId="77777777" w:rsidR="006204B2" w:rsidRPr="008D043F" w:rsidRDefault="006204B2" w:rsidP="0068355A">
            <w:pPr>
              <w:widowControl w:val="0"/>
              <w:autoSpaceDE w:val="0"/>
              <w:autoSpaceDN w:val="0"/>
              <w:adjustRightInd w:val="0"/>
              <w:spacing w:after="120" w:line="276" w:lineRule="auto"/>
              <w:ind w:left="31"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a finansijska i operativna održivosti </w:t>
            </w:r>
            <w:r w:rsidR="007F4FF7" w:rsidRPr="008D043F">
              <w:rPr>
                <w:rFonts w:asciiTheme="minorHAnsi" w:hAnsiTheme="minorHAnsi" w:cstheme="minorHAnsi"/>
                <w:sz w:val="18"/>
                <w:szCs w:val="18"/>
                <w:lang w:val="hr-HR"/>
              </w:rPr>
              <w:t xml:space="preserve">poduzeća </w:t>
            </w:r>
            <w:r w:rsidRPr="008D043F">
              <w:rPr>
                <w:rFonts w:asciiTheme="minorHAnsi" w:hAnsiTheme="minorHAnsi" w:cstheme="minorHAnsi"/>
                <w:sz w:val="18"/>
                <w:szCs w:val="18"/>
                <w:lang w:val="hr-HR"/>
              </w:rPr>
              <w:t>u komunalnom sektoru u odnosu na polazno stanje (2032.)</w:t>
            </w:r>
          </w:p>
        </w:tc>
      </w:tr>
      <w:tr w:rsidR="006204B2" w:rsidRPr="008D043F" w14:paraId="4C301ADE" w14:textId="77777777" w:rsidTr="00270082">
        <w:trPr>
          <w:trHeight w:val="287"/>
        </w:trPr>
        <w:tc>
          <w:tcPr>
            <w:tcW w:w="658" w:type="pct"/>
            <w:vMerge/>
            <w:shd w:val="clear" w:color="auto" w:fill="D9D9D9"/>
            <w:vAlign w:val="center"/>
          </w:tcPr>
          <w:p w14:paraId="5F2F1737"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C9A8182"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E671A9D" w14:textId="77777777" w:rsidR="006204B2" w:rsidRPr="008D043F" w:rsidRDefault="006204B2" w:rsidP="0068355A">
            <w:pPr>
              <w:pStyle w:val="NormalWeb"/>
              <w:spacing w:line="276" w:lineRule="auto"/>
              <w:rPr>
                <w:rFonts w:asciiTheme="minorHAnsi" w:eastAsiaTheme="minorHAnsi" w:hAnsiTheme="minorHAnsi" w:cstheme="minorHAnsi"/>
                <w:sz w:val="18"/>
                <w:szCs w:val="18"/>
                <w:lang w:val="hr-HR"/>
              </w:rPr>
            </w:pPr>
            <w:r w:rsidRPr="008D043F">
              <w:rPr>
                <w:rFonts w:asciiTheme="minorHAnsi" w:eastAsiaTheme="minorHAnsi" w:hAnsiTheme="minorHAnsi" w:cstheme="minorHAnsi"/>
                <w:sz w:val="18"/>
                <w:szCs w:val="18"/>
                <w:lang w:val="hr-HR"/>
              </w:rPr>
              <w:t xml:space="preserve">Troškovi u zaštitu okoliša </w:t>
            </w:r>
            <w:r w:rsidR="007F4FF7" w:rsidRPr="008D043F">
              <w:rPr>
                <w:rFonts w:asciiTheme="minorHAnsi" w:eastAsiaTheme="minorHAnsi" w:hAnsiTheme="minorHAnsi" w:cstheme="minorHAnsi"/>
                <w:sz w:val="18"/>
                <w:szCs w:val="18"/>
                <w:lang w:val="hr-HR"/>
              </w:rPr>
              <w:t>‒</w:t>
            </w:r>
            <w:r w:rsidRPr="008D043F">
              <w:rPr>
                <w:rFonts w:asciiTheme="minorHAnsi" w:eastAsiaTheme="minorHAnsi" w:hAnsiTheme="minorHAnsi" w:cstheme="minorHAnsi"/>
                <w:sz w:val="18"/>
                <w:szCs w:val="18"/>
                <w:lang w:val="hr-HR"/>
              </w:rPr>
              <w:t xml:space="preserve"> otpad  </w:t>
            </w:r>
          </w:p>
          <w:p w14:paraId="1474D054" w14:textId="77777777" w:rsidR="006204B2" w:rsidRPr="008D043F" w:rsidRDefault="006204B2" w:rsidP="0068355A">
            <w:pPr>
              <w:spacing w:before="100" w:beforeAutospacing="1" w:after="100" w:afterAutospacing="1"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6068F171" w14:textId="77777777" w:rsidR="006204B2" w:rsidRPr="008D043F" w:rsidRDefault="006204B2"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nos investicija u upravljanju otpadom – </w:t>
            </w:r>
          </w:p>
          <w:p w14:paraId="35036E78"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laganja Fonda za zaštitu okoliša </w:t>
            </w:r>
            <w:r w:rsidR="007F4FF7"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1,4 miliona KM (2021.)</w:t>
            </w:r>
          </w:p>
        </w:tc>
        <w:tc>
          <w:tcPr>
            <w:tcW w:w="1159" w:type="pct"/>
            <w:tcMar>
              <w:top w:w="0" w:type="dxa"/>
              <w:left w:w="108" w:type="dxa"/>
              <w:bottom w:w="0" w:type="dxa"/>
              <w:right w:w="108" w:type="dxa"/>
            </w:tcMar>
          </w:tcPr>
          <w:p w14:paraId="2F0ACB90" w14:textId="610DF023" w:rsidR="006204B2" w:rsidRPr="008D043F" w:rsidRDefault="006204B2" w:rsidP="0068355A">
            <w:pPr>
              <w:spacing w:line="276" w:lineRule="auto"/>
              <w:ind w:left="31"/>
              <w:rPr>
                <w:rFonts w:asciiTheme="minorHAnsi" w:hAnsiTheme="minorHAnsi" w:cstheme="minorHAnsi"/>
                <w:sz w:val="18"/>
                <w:szCs w:val="18"/>
                <w:lang w:val="hr-HR"/>
              </w:rPr>
            </w:pPr>
            <w:r w:rsidRPr="008D043F">
              <w:rPr>
                <w:rFonts w:asciiTheme="minorHAnsi" w:hAnsiTheme="minorHAnsi" w:cstheme="minorHAnsi"/>
                <w:sz w:val="18"/>
                <w:szCs w:val="18"/>
                <w:lang w:val="hr-HR"/>
              </w:rPr>
              <w:t>Povećane investicije u upravljanje otpadom u odnosu na baznu godinu  (2032.)</w:t>
            </w:r>
          </w:p>
        </w:tc>
      </w:tr>
      <w:tr w:rsidR="006204B2" w:rsidRPr="008D043F" w14:paraId="1A918394" w14:textId="77777777" w:rsidTr="00270082">
        <w:trPr>
          <w:trHeight w:val="287"/>
        </w:trPr>
        <w:tc>
          <w:tcPr>
            <w:tcW w:w="658" w:type="pct"/>
            <w:vMerge/>
            <w:shd w:val="clear" w:color="auto" w:fill="D9D9D9"/>
            <w:vAlign w:val="center"/>
          </w:tcPr>
          <w:p w14:paraId="6C83A265"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0F9DE2D"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CCD23F6"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kupljeni i odloženi komunalni otpad</w:t>
            </w:r>
          </w:p>
          <w:p w14:paraId="44E97660" w14:textId="77777777" w:rsidR="006204B2" w:rsidRPr="008D043F" w:rsidRDefault="006204B2"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4B6F0AD4"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kupljeni otpad: 611.854 t/g (2020.)</w:t>
            </w:r>
          </w:p>
          <w:p w14:paraId="7DFF4B91"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dloženi otpad: 577.685 t/g (2020.)</w:t>
            </w:r>
          </w:p>
          <w:p w14:paraId="4602F0BD" w14:textId="77777777" w:rsidR="006204B2" w:rsidRPr="008D043F" w:rsidRDefault="006204B2" w:rsidP="0068355A">
            <w:pPr>
              <w:spacing w:line="276" w:lineRule="auto"/>
              <w:rPr>
                <w:rFonts w:asciiTheme="minorHAnsi" w:hAnsiTheme="minorHAnsi" w:cstheme="minorHAnsi"/>
                <w:sz w:val="18"/>
                <w:szCs w:val="18"/>
                <w:lang w:val="hr-HR"/>
              </w:rPr>
            </w:pPr>
          </w:p>
          <w:p w14:paraId="79DA4E42"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94% prikupljenog otpada se odlaže)</w:t>
            </w:r>
          </w:p>
        </w:tc>
        <w:tc>
          <w:tcPr>
            <w:tcW w:w="1159" w:type="pct"/>
            <w:tcMar>
              <w:top w:w="0" w:type="dxa"/>
              <w:left w:w="108" w:type="dxa"/>
              <w:bottom w:w="0" w:type="dxa"/>
              <w:right w:w="108" w:type="dxa"/>
            </w:tcMar>
          </w:tcPr>
          <w:p w14:paraId="46F944BE" w14:textId="77777777" w:rsidR="006204B2" w:rsidRPr="008D043F" w:rsidRDefault="006204B2" w:rsidP="0068355A">
            <w:pPr>
              <w:spacing w:line="276" w:lineRule="auto"/>
              <w:ind w:left="31"/>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usmjeravanje otpada s odlagališta na druge vrste obrade s konačnim ciljem odlaganja manje od 60% mase proizvedenog komunalnog otpada na odlagališta u odnosu na baznu godinu </w:t>
            </w:r>
          </w:p>
          <w:p w14:paraId="63CF1625" w14:textId="77777777" w:rsidR="006204B2" w:rsidRPr="008D043F" w:rsidRDefault="006204B2" w:rsidP="0068355A">
            <w:pPr>
              <w:spacing w:line="276" w:lineRule="auto"/>
              <w:ind w:left="31"/>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C447D" w:rsidRPr="008D043F" w14:paraId="1107BCDA" w14:textId="77777777" w:rsidTr="00270082">
        <w:trPr>
          <w:trHeight w:val="287"/>
        </w:trPr>
        <w:tc>
          <w:tcPr>
            <w:tcW w:w="658" w:type="pct"/>
            <w:vMerge/>
            <w:shd w:val="clear" w:color="auto" w:fill="D9D9D9"/>
            <w:vAlign w:val="center"/>
            <w:hideMark/>
          </w:tcPr>
          <w:p w14:paraId="5B717B1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B8BEF4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3267736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tcPr>
          <w:p w14:paraId="45C2EC8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tcPr>
          <w:p w14:paraId="61F8635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95D43" w:rsidRPr="008D043F" w14:paraId="29E220C6" w14:textId="77777777" w:rsidTr="00270082">
        <w:trPr>
          <w:trHeight w:val="287"/>
        </w:trPr>
        <w:tc>
          <w:tcPr>
            <w:tcW w:w="658" w:type="pct"/>
            <w:vMerge/>
            <w:shd w:val="clear" w:color="auto" w:fill="D9D9D9"/>
            <w:vAlign w:val="center"/>
          </w:tcPr>
          <w:p w14:paraId="70E4AC2B" w14:textId="77777777" w:rsidR="00D95D43" w:rsidRPr="008D043F" w:rsidRDefault="00D95D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FADD793" w14:textId="77777777" w:rsidR="00D95D43" w:rsidRPr="008D043F" w:rsidRDefault="00D95D4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B33CFE3"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8</w:t>
            </w:r>
          </w:p>
        </w:tc>
        <w:tc>
          <w:tcPr>
            <w:tcW w:w="1159" w:type="pct"/>
            <w:tcMar>
              <w:top w:w="0" w:type="dxa"/>
              <w:left w:w="108" w:type="dxa"/>
              <w:bottom w:w="0" w:type="dxa"/>
              <w:right w:w="108" w:type="dxa"/>
            </w:tcMar>
            <w:vAlign w:val="center"/>
          </w:tcPr>
          <w:p w14:paraId="2DBAF4C2"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8,8</w:t>
            </w:r>
          </w:p>
        </w:tc>
        <w:tc>
          <w:tcPr>
            <w:tcW w:w="1159" w:type="pct"/>
            <w:tcMar>
              <w:top w:w="0" w:type="dxa"/>
              <w:left w:w="108" w:type="dxa"/>
              <w:bottom w:w="0" w:type="dxa"/>
              <w:right w:w="108" w:type="dxa"/>
            </w:tcMar>
            <w:vAlign w:val="center"/>
          </w:tcPr>
          <w:p w14:paraId="784C8047"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2,6</w:t>
            </w:r>
          </w:p>
        </w:tc>
      </w:tr>
    </w:tbl>
    <w:p w14:paraId="631024DE"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50C316D5"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7D6349C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2.4.1. Mjera</w:t>
            </w:r>
          </w:p>
        </w:tc>
        <w:tc>
          <w:tcPr>
            <w:tcW w:w="864" w:type="pct"/>
            <w:vMerge w:val="restart"/>
            <w:tcMar>
              <w:top w:w="0" w:type="dxa"/>
              <w:left w:w="108" w:type="dxa"/>
              <w:bottom w:w="0" w:type="dxa"/>
              <w:right w:w="108" w:type="dxa"/>
            </w:tcMar>
            <w:vAlign w:val="center"/>
          </w:tcPr>
          <w:p w14:paraId="6512AED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eforma sektora upravljanja komunalnim otpadom</w:t>
            </w:r>
          </w:p>
        </w:tc>
        <w:tc>
          <w:tcPr>
            <w:tcW w:w="1159" w:type="pct"/>
            <w:shd w:val="clear" w:color="auto" w:fill="D9D9D9" w:themeFill="background1" w:themeFillShade="D9"/>
            <w:tcMar>
              <w:top w:w="0" w:type="dxa"/>
              <w:left w:w="108" w:type="dxa"/>
              <w:bottom w:w="0" w:type="dxa"/>
              <w:right w:w="108" w:type="dxa"/>
            </w:tcMar>
            <w:vAlign w:val="center"/>
            <w:hideMark/>
          </w:tcPr>
          <w:p w14:paraId="18CB1E1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434E2EF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296CDF6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8D043F" w14:paraId="66217ED9" w14:textId="77777777" w:rsidTr="00270082">
        <w:trPr>
          <w:trHeight w:val="287"/>
        </w:trPr>
        <w:tc>
          <w:tcPr>
            <w:tcW w:w="658" w:type="pct"/>
            <w:vMerge/>
            <w:shd w:val="clear" w:color="auto" w:fill="D9D9D9"/>
            <w:vAlign w:val="center"/>
          </w:tcPr>
          <w:p w14:paraId="674FCDDB"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B993AA6"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06BE851"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atus</w:t>
            </w:r>
            <w:r w:rsidRPr="008D043F">
              <w:rPr>
                <w:rFonts w:asciiTheme="minorHAnsi" w:eastAsia="Calibri" w:hAnsiTheme="minorHAnsi" w:cstheme="minorHAnsi"/>
                <w:sz w:val="18"/>
                <w:szCs w:val="18"/>
                <w:lang w:val="hr-HR"/>
              </w:rPr>
              <w:t xml:space="preserve"> formiranja Radne grupe za reformu sektora upravljanja komunalnim </w:t>
            </w:r>
            <w:r w:rsidRPr="008D043F">
              <w:rPr>
                <w:rFonts w:asciiTheme="minorHAnsi" w:eastAsia="Calibri" w:hAnsiTheme="minorHAnsi" w:cstheme="minorHAnsi"/>
                <w:sz w:val="18"/>
                <w:szCs w:val="18"/>
                <w:lang w:val="hr-HR"/>
              </w:rPr>
              <w:lastRenderedPageBreak/>
              <w:t>otpadom</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6BC4891"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Nije formirana Radna grupe za reformu sektora upravljanja komunalnim </w:t>
            </w:r>
            <w:r w:rsidRPr="008D043F">
              <w:rPr>
                <w:rFonts w:asciiTheme="minorHAnsi" w:eastAsia="Calibri" w:hAnsiTheme="minorHAnsi" w:cstheme="minorHAnsi"/>
                <w:sz w:val="18"/>
                <w:szCs w:val="18"/>
                <w:lang w:val="hr-HR"/>
              </w:rPr>
              <w:lastRenderedPageBreak/>
              <w:t>otpadom</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388DB0" w14:textId="77777777" w:rsidR="0035234C" w:rsidRPr="008D043F" w:rsidRDefault="0035234C"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Formirana Radna grupe za reformu sektora upravljanja komunalnim otpadom</w:t>
            </w:r>
          </w:p>
          <w:p w14:paraId="14A05675"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2025.)</w:t>
            </w:r>
          </w:p>
        </w:tc>
      </w:tr>
      <w:tr w:rsidR="0035234C" w:rsidRPr="008D043F" w14:paraId="51B30A57" w14:textId="77777777" w:rsidTr="00270082">
        <w:trPr>
          <w:trHeight w:val="287"/>
        </w:trPr>
        <w:tc>
          <w:tcPr>
            <w:tcW w:w="658" w:type="pct"/>
            <w:vMerge/>
            <w:shd w:val="clear" w:color="auto" w:fill="D9D9D9"/>
            <w:vAlign w:val="center"/>
          </w:tcPr>
          <w:p w14:paraId="2E0C49D1"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878B410"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9A09B2F"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rade Smjernica za </w:t>
            </w:r>
            <w:r w:rsidRPr="008D043F">
              <w:rPr>
                <w:rFonts w:asciiTheme="minorHAnsi" w:eastAsia="Calibri" w:hAnsiTheme="minorHAnsi" w:cstheme="minorHAnsi"/>
                <w:sz w:val="18"/>
                <w:szCs w:val="18"/>
                <w:lang w:val="hr-HR"/>
              </w:rPr>
              <w:t>reformu sektora upravljanja komunalnim otpadom</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16E3DF4"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e Smjernice </w:t>
            </w:r>
            <w:r w:rsidRPr="008D043F">
              <w:rPr>
                <w:rFonts w:asciiTheme="minorHAnsi" w:hAnsiTheme="minorHAnsi" w:cstheme="minorHAnsi"/>
                <w:sz w:val="18"/>
                <w:szCs w:val="18"/>
                <w:lang w:val="hr-HR"/>
              </w:rPr>
              <w:t xml:space="preserve">za </w:t>
            </w:r>
            <w:r w:rsidRPr="008D043F">
              <w:rPr>
                <w:rFonts w:asciiTheme="minorHAnsi" w:eastAsia="Calibri" w:hAnsiTheme="minorHAnsi" w:cstheme="minorHAnsi"/>
                <w:sz w:val="18"/>
                <w:szCs w:val="18"/>
                <w:lang w:val="hr-HR"/>
              </w:rPr>
              <w:t>reformu sektora upravljanja komunalnim otpadom</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4B9859" w14:textId="77777777" w:rsidR="0035234C" w:rsidRPr="008D043F" w:rsidRDefault="0035234C"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zrađene Smjernice</w:t>
            </w:r>
            <w:r w:rsidRPr="008D043F">
              <w:rPr>
                <w:rFonts w:asciiTheme="minorHAnsi" w:hAnsiTheme="minorHAnsi" w:cstheme="minorHAnsi"/>
                <w:sz w:val="18"/>
                <w:szCs w:val="18"/>
                <w:lang w:val="hr-HR"/>
              </w:rPr>
              <w:t xml:space="preserve"> za </w:t>
            </w:r>
            <w:r w:rsidRPr="008D043F">
              <w:rPr>
                <w:rFonts w:asciiTheme="minorHAnsi" w:eastAsia="Calibri" w:hAnsiTheme="minorHAnsi" w:cstheme="minorHAnsi"/>
                <w:sz w:val="18"/>
                <w:szCs w:val="18"/>
                <w:lang w:val="hr-HR"/>
              </w:rPr>
              <w:t>reformu sektora upravljanja komunalnim otpadom</w:t>
            </w:r>
          </w:p>
          <w:p w14:paraId="38207EF3"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7.)</w:t>
            </w:r>
          </w:p>
        </w:tc>
      </w:tr>
      <w:tr w:rsidR="0035234C" w:rsidRPr="008D043F" w14:paraId="0BEE4AA4" w14:textId="77777777" w:rsidTr="00270082">
        <w:trPr>
          <w:trHeight w:val="287"/>
        </w:trPr>
        <w:tc>
          <w:tcPr>
            <w:tcW w:w="658" w:type="pct"/>
            <w:vMerge/>
            <w:shd w:val="clear" w:color="auto" w:fill="D9D9D9"/>
            <w:vAlign w:val="center"/>
          </w:tcPr>
          <w:p w14:paraId="5CA0922E"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714E21A"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732CECC"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Efikasnost i efektivnost rada komunalnih </w:t>
            </w:r>
            <w:r w:rsidR="007F4FF7" w:rsidRPr="008D043F">
              <w:rPr>
                <w:rFonts w:asciiTheme="minorHAnsi" w:eastAsia="Calibri" w:hAnsiTheme="minorHAnsi" w:cstheme="minorHAnsi"/>
                <w:sz w:val="18"/>
                <w:szCs w:val="18"/>
                <w:lang w:val="hr-HR"/>
              </w:rPr>
              <w:t>poduzeć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334294D"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zadovoljavajući nivo efikasnosti i efektivnosti rada komunalnih </w:t>
            </w:r>
            <w:r w:rsidR="007F4FF7" w:rsidRPr="008D043F">
              <w:rPr>
                <w:rFonts w:asciiTheme="minorHAnsi" w:hAnsiTheme="minorHAnsi" w:cstheme="minorHAnsi"/>
                <w:sz w:val="18"/>
                <w:szCs w:val="18"/>
                <w:lang w:val="hr-HR" w:bidi="en-US"/>
              </w:rPr>
              <w:t>poduzeć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321237F" w14:textId="77777777" w:rsidR="0035234C" w:rsidRPr="008D043F" w:rsidRDefault="0035234C"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 nivo efikasnosti i efektivnosti rada komunalnih </w:t>
            </w:r>
            <w:r w:rsidR="007F4FF7"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u odnosu na polazno stanje</w:t>
            </w:r>
          </w:p>
          <w:p w14:paraId="395BA5A4"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32.)</w:t>
            </w:r>
          </w:p>
        </w:tc>
      </w:tr>
      <w:tr w:rsidR="0035234C" w:rsidRPr="008D043F" w14:paraId="67020811" w14:textId="77777777" w:rsidTr="00270082">
        <w:trPr>
          <w:trHeight w:val="287"/>
        </w:trPr>
        <w:tc>
          <w:tcPr>
            <w:tcW w:w="658" w:type="pct"/>
            <w:vMerge/>
            <w:shd w:val="clear" w:color="auto" w:fill="D9D9D9"/>
            <w:vAlign w:val="center"/>
          </w:tcPr>
          <w:p w14:paraId="4FB222AF"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FE97ABF"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B16F629"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stručnih skupova (radionice, savjetovanja, obuk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AEE57A3"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1 (godišnj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A4F2C4"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4 (godišnje, počevši od 2023. do kraja planskog perioda)</w:t>
            </w:r>
          </w:p>
        </w:tc>
      </w:tr>
      <w:tr w:rsidR="00CC447D" w:rsidRPr="008D043F" w14:paraId="5B0A2CB7" w14:textId="77777777" w:rsidTr="00270082">
        <w:trPr>
          <w:trHeight w:val="483"/>
        </w:trPr>
        <w:tc>
          <w:tcPr>
            <w:tcW w:w="658" w:type="pct"/>
            <w:vMerge/>
            <w:shd w:val="clear" w:color="auto" w:fill="D9D9D9"/>
            <w:vAlign w:val="center"/>
            <w:hideMark/>
          </w:tcPr>
          <w:p w14:paraId="53FC5D3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39146E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4758B9D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31DD7AD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18BE63D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12566156" w14:textId="77777777" w:rsidTr="00270082">
        <w:trPr>
          <w:trHeight w:val="287"/>
        </w:trPr>
        <w:tc>
          <w:tcPr>
            <w:tcW w:w="658" w:type="pct"/>
            <w:vMerge/>
            <w:shd w:val="clear" w:color="auto" w:fill="D9D9D9"/>
            <w:vAlign w:val="center"/>
            <w:hideMark/>
          </w:tcPr>
          <w:p w14:paraId="306245FE"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523EF20"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E996DE7"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2</w:t>
            </w:r>
          </w:p>
        </w:tc>
        <w:tc>
          <w:tcPr>
            <w:tcW w:w="1159" w:type="pct"/>
            <w:tcMar>
              <w:top w:w="0" w:type="dxa"/>
              <w:left w:w="108" w:type="dxa"/>
              <w:bottom w:w="0" w:type="dxa"/>
              <w:right w:w="108" w:type="dxa"/>
            </w:tcMar>
            <w:vAlign w:val="center"/>
          </w:tcPr>
          <w:p w14:paraId="2F19F123"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51</w:t>
            </w:r>
          </w:p>
        </w:tc>
        <w:tc>
          <w:tcPr>
            <w:tcW w:w="1159" w:type="pct"/>
            <w:tcMar>
              <w:top w:w="0" w:type="dxa"/>
              <w:left w:w="108" w:type="dxa"/>
              <w:bottom w:w="0" w:type="dxa"/>
              <w:right w:w="108" w:type="dxa"/>
            </w:tcMar>
            <w:vAlign w:val="center"/>
          </w:tcPr>
          <w:p w14:paraId="1144AABA"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13</w:t>
            </w:r>
          </w:p>
        </w:tc>
      </w:tr>
      <w:tr w:rsidR="00CC447D" w:rsidRPr="008D043F" w14:paraId="33E22FC0"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16E0E9D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4.2. Mjera</w:t>
            </w:r>
          </w:p>
        </w:tc>
        <w:tc>
          <w:tcPr>
            <w:tcW w:w="864" w:type="pct"/>
            <w:vMerge w:val="restart"/>
            <w:tcMar>
              <w:top w:w="0" w:type="dxa"/>
              <w:left w:w="108" w:type="dxa"/>
              <w:bottom w:w="0" w:type="dxa"/>
              <w:right w:w="108" w:type="dxa"/>
            </w:tcMar>
            <w:vAlign w:val="center"/>
          </w:tcPr>
          <w:p w14:paraId="4D77055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abavka opreme i izgradnja infrastrukture za </w:t>
            </w:r>
            <w:r w:rsidRPr="008D043F">
              <w:rPr>
                <w:rFonts w:asciiTheme="minorHAnsi" w:hAnsiTheme="minorHAnsi" w:cstheme="minorHAnsi"/>
                <w:sz w:val="18"/>
                <w:szCs w:val="18"/>
                <w:lang w:val="hr-HR"/>
              </w:rPr>
              <w:t>upravljanje komunalnim otpadom</w:t>
            </w:r>
          </w:p>
        </w:tc>
        <w:tc>
          <w:tcPr>
            <w:tcW w:w="1159" w:type="pct"/>
            <w:shd w:val="clear" w:color="auto" w:fill="D9D9D9" w:themeFill="background1" w:themeFillShade="D9"/>
            <w:tcMar>
              <w:top w:w="0" w:type="dxa"/>
              <w:left w:w="108" w:type="dxa"/>
              <w:bottom w:w="0" w:type="dxa"/>
              <w:right w:w="108" w:type="dxa"/>
            </w:tcMar>
            <w:vAlign w:val="center"/>
            <w:hideMark/>
          </w:tcPr>
          <w:p w14:paraId="6A15A61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5B918A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79685DC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8D043F" w14:paraId="26A6310E" w14:textId="77777777" w:rsidTr="007B50DC">
        <w:trPr>
          <w:trHeight w:val="287"/>
        </w:trPr>
        <w:tc>
          <w:tcPr>
            <w:tcW w:w="658" w:type="pct"/>
            <w:vMerge/>
            <w:shd w:val="clear" w:color="auto" w:fill="D9D9D9"/>
            <w:vAlign w:val="center"/>
          </w:tcPr>
          <w:p w14:paraId="074EA2DC"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ECA77AF"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85E6364"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Količina otpada iz domaćinstava prikupljenog javnim odvozom </w:t>
            </w:r>
          </w:p>
          <w:p w14:paraId="0817E60C"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p>
          <w:p w14:paraId="17E1115C"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p>
          <w:p w14:paraId="3063B656"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w:t>
            </w:r>
            <w:r w:rsidR="007F4FF7" w:rsidRPr="008D043F">
              <w:rPr>
                <w:rFonts w:asciiTheme="minorHAnsi" w:hAnsiTheme="minorHAnsi" w:cstheme="minorHAnsi"/>
                <w:sz w:val="18"/>
                <w:szCs w:val="18"/>
                <w:lang w:val="hr-HR"/>
              </w:rPr>
              <w:t xml:space="preserve">Postotak </w:t>
            </w:r>
            <w:r w:rsidRPr="008D043F">
              <w:rPr>
                <w:rFonts w:asciiTheme="minorHAnsi" w:hAnsiTheme="minorHAnsi" w:cstheme="minorHAnsi"/>
                <w:sz w:val="18"/>
                <w:szCs w:val="18"/>
                <w:lang w:val="hr-HR"/>
              </w:rPr>
              <w:t xml:space="preserve">stanovnika obuhvaćenih javnim odvozom otpada </w:t>
            </w:r>
          </w:p>
          <w:p w14:paraId="7C56D8C1"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tcPr>
          <w:p w14:paraId="2AC66A50" w14:textId="77777777" w:rsidR="0035234C" w:rsidRPr="008D043F" w:rsidRDefault="0035234C" w:rsidP="0068355A">
            <w:pPr>
              <w:pStyle w:val="NormalWeb"/>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 611.854 t/g (2020.)</w:t>
            </w:r>
          </w:p>
          <w:p w14:paraId="18E93ED4"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p>
          <w:p w14:paraId="471C1498"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p>
          <w:p w14:paraId="1B4EF34C" w14:textId="77777777" w:rsidR="007B50DC" w:rsidRPr="008D043F" w:rsidRDefault="007B50DC" w:rsidP="0068355A">
            <w:pPr>
              <w:spacing w:after="120" w:line="276" w:lineRule="auto"/>
              <w:contextualSpacing/>
              <w:rPr>
                <w:rFonts w:asciiTheme="minorHAnsi" w:hAnsiTheme="minorHAnsi" w:cstheme="minorHAnsi"/>
                <w:sz w:val="18"/>
                <w:szCs w:val="18"/>
                <w:lang w:val="hr-HR"/>
              </w:rPr>
            </w:pPr>
          </w:p>
          <w:p w14:paraId="3ED8698D" w14:textId="77777777" w:rsidR="0035234C" w:rsidRPr="008D043F" w:rsidRDefault="0035234C" w:rsidP="0068355A">
            <w:pPr>
              <w:spacing w:after="12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a.2 68% (2018.)</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560FE1" w14:textId="77777777" w:rsidR="0035234C" w:rsidRPr="008D043F" w:rsidRDefault="0035234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a.1 Povećana količina otpada iz domaćinstva prikupljena javnim odvozom tako da se prikupi najmanje 95% generiranog komunalnog otpada</w:t>
            </w:r>
          </w:p>
          <w:p w14:paraId="73ABF36A"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Povećan broj stanovnika obuhvaćen </w:t>
            </w:r>
            <w:r w:rsidR="007F4FF7" w:rsidRPr="008D043F">
              <w:rPr>
                <w:rFonts w:asciiTheme="minorHAnsi" w:hAnsiTheme="minorHAnsi" w:cstheme="minorHAnsi"/>
                <w:sz w:val="18"/>
                <w:szCs w:val="18"/>
                <w:lang w:val="hr-HR"/>
              </w:rPr>
              <w:t xml:space="preserve">organiziranim </w:t>
            </w:r>
            <w:r w:rsidRPr="008D043F">
              <w:rPr>
                <w:rFonts w:asciiTheme="minorHAnsi" w:hAnsiTheme="minorHAnsi" w:cstheme="minorHAnsi"/>
                <w:sz w:val="18"/>
                <w:szCs w:val="18"/>
                <w:lang w:val="hr-HR"/>
              </w:rPr>
              <w:t xml:space="preserve">prikupljanjem komunalnog otpada na 100% u urbanim područjima i 90% u ruralnim područjima </w:t>
            </w:r>
          </w:p>
        </w:tc>
      </w:tr>
      <w:tr w:rsidR="0035234C" w:rsidRPr="008D043F" w14:paraId="5D2BD54D" w14:textId="77777777" w:rsidTr="00270082">
        <w:trPr>
          <w:trHeight w:val="287"/>
        </w:trPr>
        <w:tc>
          <w:tcPr>
            <w:tcW w:w="658" w:type="pct"/>
            <w:vMerge/>
            <w:shd w:val="clear" w:color="auto" w:fill="D9D9D9"/>
            <w:vAlign w:val="center"/>
          </w:tcPr>
          <w:p w14:paraId="50B4B030"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ED813EE"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28159EC"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 Upravljanje otpadom – ukupne količine </w:t>
            </w:r>
          </w:p>
          <w:p w14:paraId="376358A6"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94CAEB2"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otpada u godini upućena na preradu/ zbrinjavanje/ izvoz </w:t>
            </w:r>
            <w:r w:rsidR="007F4FF7"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kupna = 1% od proizvedenog </w:t>
            </w:r>
          </w:p>
          <w:p w14:paraId="0DD6E412"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li</w:t>
            </w:r>
          </w:p>
          <w:p w14:paraId="07F82E54"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ale količine prerađenog komunalnog otpada po postupcima prerade R</w:t>
            </w:r>
          </w:p>
          <w:p w14:paraId="5716114C" w14:textId="77777777" w:rsidR="0035234C" w:rsidRPr="008D043F" w:rsidRDefault="0035234C" w:rsidP="0068355A">
            <w:pPr>
              <w:spacing w:before="100" w:beforeAutospacing="1" w:after="100" w:afterAutospacing="1" w:line="276" w:lineRule="auto"/>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A28713" w14:textId="77777777" w:rsidR="0035234C" w:rsidRPr="008D043F" w:rsidRDefault="0035234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otpada u godini upućena na preradu/ zbrinjavanje/ izvoz </w:t>
            </w:r>
            <w:r w:rsidR="007F4FF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kupna = 30% od proizvedenog </w:t>
            </w:r>
          </w:p>
          <w:p w14:paraId="6A249E0B" w14:textId="77777777" w:rsidR="0035234C" w:rsidRPr="008D043F" w:rsidRDefault="0035234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ili</w:t>
            </w:r>
          </w:p>
          <w:p w14:paraId="19D00A67"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Povećane količine prerađenog komunalnog otpada po postupcima prerade R na 30% od proizvedenog otpada u odnosu na baznu godinu (2032.)</w:t>
            </w:r>
          </w:p>
        </w:tc>
      </w:tr>
      <w:tr w:rsidR="0035234C" w:rsidRPr="008D043F" w14:paraId="547FF3B2" w14:textId="77777777" w:rsidTr="00270082">
        <w:trPr>
          <w:trHeight w:val="287"/>
        </w:trPr>
        <w:tc>
          <w:tcPr>
            <w:tcW w:w="658" w:type="pct"/>
            <w:vMerge/>
            <w:shd w:val="clear" w:color="auto" w:fill="D9D9D9"/>
            <w:vAlign w:val="center"/>
          </w:tcPr>
          <w:p w14:paraId="75A2DA8A"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3A6CBBC"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0E2987B" w14:textId="77777777" w:rsidR="0035234C" w:rsidRPr="008D043F" w:rsidRDefault="0035234C" w:rsidP="0068355A">
            <w:pPr>
              <w:pStyle w:val="NormalWeb"/>
              <w:spacing w:before="40" w:after="40"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c.1 Kapaciteti za preradu i zbrinjavanje </w:t>
            </w:r>
            <w:r w:rsidRPr="008D043F">
              <w:rPr>
                <w:rFonts w:asciiTheme="minorHAnsi" w:hAnsiTheme="minorHAnsi" w:cstheme="minorHAnsi"/>
                <w:color w:val="000000" w:themeColor="text1"/>
                <w:sz w:val="18"/>
                <w:szCs w:val="18"/>
                <w:lang w:val="hr-HR"/>
              </w:rPr>
              <w:lastRenderedPageBreak/>
              <w:t xml:space="preserve">otpada (građevine) </w:t>
            </w:r>
          </w:p>
          <w:p w14:paraId="00006E78"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B9AA585" w14:textId="77777777"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c.1.1 broj općinskih/gradskih reciklažnih dvorišta za odvojeno skupljanje vrsta iz </w:t>
            </w:r>
            <w:r w:rsidRPr="008D043F">
              <w:rPr>
                <w:rFonts w:asciiTheme="minorHAnsi" w:hAnsiTheme="minorHAnsi" w:cstheme="minorHAnsi"/>
                <w:sz w:val="18"/>
                <w:szCs w:val="18"/>
                <w:lang w:val="hr-HR" w:bidi="en-US"/>
              </w:rPr>
              <w:lastRenderedPageBreak/>
              <w:t xml:space="preserve">komunalnog otpada: 7 </w:t>
            </w:r>
          </w:p>
          <w:p w14:paraId="66CCB46F" w14:textId="77777777"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2 broj odlagališta – po vrstama odlagališta: 7 regionalnih i 74 općinska odlagališta</w:t>
            </w:r>
          </w:p>
          <w:p w14:paraId="5632FB23" w14:textId="77777777"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3 broj regionalnih centara za upravljanje otpadom (broj)</w:t>
            </w:r>
            <w:r w:rsidR="007F4FF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1 (Sarajevo)</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3B357E" w14:textId="5BEBAD51" w:rsidR="0035234C" w:rsidRPr="008D043F" w:rsidRDefault="0035234C"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Povećan broj kapaciteta za preradu i zbrinjavanje otpada u odnosu na baznu </w:t>
            </w:r>
            <w:r w:rsidRPr="008D043F">
              <w:rPr>
                <w:rFonts w:asciiTheme="minorHAnsi" w:hAnsiTheme="minorHAnsi" w:cstheme="minorHAnsi"/>
                <w:sz w:val="18"/>
                <w:szCs w:val="18"/>
                <w:lang w:val="hr-HR" w:bidi="en-US"/>
              </w:rPr>
              <w:lastRenderedPageBreak/>
              <w:t>godinu (2032.)</w:t>
            </w:r>
          </w:p>
        </w:tc>
      </w:tr>
      <w:tr w:rsidR="00CC447D" w:rsidRPr="008D043F" w14:paraId="7AC47216" w14:textId="77777777" w:rsidTr="00270082">
        <w:trPr>
          <w:trHeight w:val="483"/>
        </w:trPr>
        <w:tc>
          <w:tcPr>
            <w:tcW w:w="658" w:type="pct"/>
            <w:vMerge/>
            <w:shd w:val="clear" w:color="auto" w:fill="D9D9D9"/>
            <w:vAlign w:val="center"/>
            <w:hideMark/>
          </w:tcPr>
          <w:p w14:paraId="4BB4D41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339942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02F58A8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20D0990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7D8BE45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0E8DB051" w14:textId="77777777" w:rsidTr="00270082">
        <w:trPr>
          <w:trHeight w:val="287"/>
        </w:trPr>
        <w:tc>
          <w:tcPr>
            <w:tcW w:w="658" w:type="pct"/>
            <w:vMerge/>
            <w:shd w:val="clear" w:color="auto" w:fill="D9D9D9"/>
            <w:vAlign w:val="center"/>
            <w:hideMark/>
          </w:tcPr>
          <w:p w14:paraId="5D59C015"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72ADCD7"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266FD92"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2,7</w:t>
            </w:r>
          </w:p>
        </w:tc>
        <w:tc>
          <w:tcPr>
            <w:tcW w:w="1159" w:type="pct"/>
            <w:tcMar>
              <w:top w:w="0" w:type="dxa"/>
              <w:left w:w="108" w:type="dxa"/>
              <w:bottom w:w="0" w:type="dxa"/>
              <w:right w:w="108" w:type="dxa"/>
            </w:tcMar>
            <w:vAlign w:val="center"/>
          </w:tcPr>
          <w:p w14:paraId="641A9F3B"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4,3</w:t>
            </w:r>
          </w:p>
        </w:tc>
        <w:tc>
          <w:tcPr>
            <w:tcW w:w="1159" w:type="pct"/>
            <w:tcMar>
              <w:top w:w="0" w:type="dxa"/>
              <w:left w:w="108" w:type="dxa"/>
              <w:bottom w:w="0" w:type="dxa"/>
              <w:right w:w="108" w:type="dxa"/>
            </w:tcMar>
            <w:vAlign w:val="center"/>
          </w:tcPr>
          <w:p w14:paraId="6C5B886D"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27,09</w:t>
            </w:r>
          </w:p>
        </w:tc>
      </w:tr>
      <w:tr w:rsidR="00CC447D" w:rsidRPr="008D043F" w14:paraId="6C1052AA"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6CB1CA7F"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4.3. Mjera</w:t>
            </w:r>
          </w:p>
        </w:tc>
        <w:tc>
          <w:tcPr>
            <w:tcW w:w="864" w:type="pct"/>
            <w:vMerge w:val="restart"/>
            <w:tcMar>
              <w:top w:w="0" w:type="dxa"/>
              <w:left w:w="108" w:type="dxa"/>
              <w:bottom w:w="0" w:type="dxa"/>
              <w:right w:w="108" w:type="dxa"/>
            </w:tcMar>
            <w:vAlign w:val="center"/>
          </w:tcPr>
          <w:p w14:paraId="7BB2576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gram smanjenja količine komunalnog otpada koji se odlaže na deponije</w:t>
            </w:r>
          </w:p>
        </w:tc>
        <w:tc>
          <w:tcPr>
            <w:tcW w:w="1159" w:type="pct"/>
            <w:shd w:val="clear" w:color="auto" w:fill="D9D9D9" w:themeFill="background1" w:themeFillShade="D9"/>
            <w:tcMar>
              <w:top w:w="0" w:type="dxa"/>
              <w:left w:w="108" w:type="dxa"/>
              <w:bottom w:w="0" w:type="dxa"/>
              <w:right w:w="108" w:type="dxa"/>
            </w:tcMar>
            <w:vAlign w:val="center"/>
            <w:hideMark/>
          </w:tcPr>
          <w:p w14:paraId="03CF1E2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3BC45FA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7796B7A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7B50DC" w:rsidRPr="008D043F" w14:paraId="4B0E821E" w14:textId="77777777" w:rsidTr="00270082">
        <w:trPr>
          <w:trHeight w:val="287"/>
        </w:trPr>
        <w:tc>
          <w:tcPr>
            <w:tcW w:w="658" w:type="pct"/>
            <w:vMerge/>
            <w:shd w:val="clear" w:color="auto" w:fill="D9D9D9"/>
            <w:vAlign w:val="center"/>
          </w:tcPr>
          <w:p w14:paraId="49402B3C"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DC770CB"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73EE6FA"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 Količina proizvedenog otpada u godini po stanovniku (kg/stan/dan)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32FC662"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1,1 kg/stan/dan </w:t>
            </w:r>
          </w:p>
          <w:p w14:paraId="4ADA74F8"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C61FFE"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Manje od 0,9 kg/stan/dan</w:t>
            </w:r>
          </w:p>
          <w:p w14:paraId="00C61B35"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7B50DC" w:rsidRPr="008D043F" w14:paraId="7823EFBB" w14:textId="77777777" w:rsidTr="00270082">
        <w:trPr>
          <w:trHeight w:val="287"/>
        </w:trPr>
        <w:tc>
          <w:tcPr>
            <w:tcW w:w="658" w:type="pct"/>
            <w:vMerge/>
            <w:shd w:val="clear" w:color="auto" w:fill="D9D9D9"/>
            <w:vAlign w:val="center"/>
          </w:tcPr>
          <w:p w14:paraId="06A285C8"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3F2F02C"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9F48966"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b. Količina odloženog biorazgradivog</w:t>
            </w:r>
            <w:r w:rsidRPr="008D043F">
              <w:rPr>
                <w:rFonts w:asciiTheme="minorHAnsi" w:hAnsiTheme="minorHAnsi" w:cstheme="minorHAnsi"/>
                <w:sz w:val="18"/>
                <w:szCs w:val="18"/>
                <w:lang w:val="hr-HR"/>
              </w:rPr>
              <w:br/>
              <w:t xml:space="preserve">otpada na odlagalištim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0228A2F" w14:textId="3AA8B459"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0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1C1AB2"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Stvoriti pretpostavke za odvojeno prikupljanje 10% mase proizvedenog biorazgradivog otpada koji je sastavni dio komunalnog otpada</w:t>
            </w:r>
          </w:p>
          <w:p w14:paraId="5938EE89"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7B50DC" w:rsidRPr="008D043F" w14:paraId="2AA78837" w14:textId="77777777" w:rsidTr="00270082">
        <w:trPr>
          <w:trHeight w:val="287"/>
        </w:trPr>
        <w:tc>
          <w:tcPr>
            <w:tcW w:w="658" w:type="pct"/>
            <w:vMerge/>
            <w:shd w:val="clear" w:color="auto" w:fill="D9D9D9"/>
            <w:vAlign w:val="center"/>
          </w:tcPr>
          <w:p w14:paraId="15B0E3B4"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E1C3327"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AE332F0"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c. Količina prerađenog otpada po postupcima prerade R, po vrsti postupka, posebno za komunalni otpa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925FDDF"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89484D"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većanje količine prerađenog otpada po postupcima prerade u odnosu na baznu godinu (2032.)</w:t>
            </w:r>
          </w:p>
        </w:tc>
      </w:tr>
      <w:tr w:rsidR="00CC447D" w:rsidRPr="008D043F" w14:paraId="4A40F859" w14:textId="77777777" w:rsidTr="00270082">
        <w:trPr>
          <w:trHeight w:val="483"/>
        </w:trPr>
        <w:tc>
          <w:tcPr>
            <w:tcW w:w="658" w:type="pct"/>
            <w:vMerge/>
            <w:shd w:val="clear" w:color="auto" w:fill="D9D9D9"/>
            <w:vAlign w:val="center"/>
            <w:hideMark/>
          </w:tcPr>
          <w:p w14:paraId="7821827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896086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6ECE6D0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hideMark/>
          </w:tcPr>
          <w:p w14:paraId="0038A1A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hideMark/>
          </w:tcPr>
          <w:p w14:paraId="179F02F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5F3D4095" w14:textId="77777777" w:rsidTr="00270082">
        <w:trPr>
          <w:trHeight w:val="287"/>
        </w:trPr>
        <w:tc>
          <w:tcPr>
            <w:tcW w:w="658" w:type="pct"/>
            <w:vMerge/>
            <w:shd w:val="clear" w:color="auto" w:fill="D9D9D9"/>
            <w:vAlign w:val="center"/>
            <w:hideMark/>
          </w:tcPr>
          <w:p w14:paraId="39844EE6"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3D38E12"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5FE0B14"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44</w:t>
            </w:r>
          </w:p>
        </w:tc>
        <w:tc>
          <w:tcPr>
            <w:tcW w:w="1159" w:type="pct"/>
            <w:tcMar>
              <w:top w:w="0" w:type="dxa"/>
              <w:left w:w="108" w:type="dxa"/>
              <w:bottom w:w="0" w:type="dxa"/>
              <w:right w:w="108" w:type="dxa"/>
            </w:tcMar>
            <w:vAlign w:val="center"/>
          </w:tcPr>
          <w:p w14:paraId="7DFBBD21"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7</w:t>
            </w:r>
          </w:p>
        </w:tc>
        <w:tc>
          <w:tcPr>
            <w:tcW w:w="1159" w:type="pct"/>
            <w:tcMar>
              <w:top w:w="0" w:type="dxa"/>
              <w:left w:w="108" w:type="dxa"/>
              <w:bottom w:w="0" w:type="dxa"/>
              <w:right w:w="108" w:type="dxa"/>
            </w:tcMar>
            <w:vAlign w:val="center"/>
          </w:tcPr>
          <w:p w14:paraId="3D93840A"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w:t>
            </w:r>
          </w:p>
        </w:tc>
      </w:tr>
    </w:tbl>
    <w:p w14:paraId="4BE382DF"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449D304C"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665B6416" w14:textId="5BE73483"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5. Prioritet</w:t>
            </w:r>
          </w:p>
        </w:tc>
        <w:tc>
          <w:tcPr>
            <w:tcW w:w="864" w:type="pct"/>
            <w:vMerge w:val="restart"/>
            <w:tcMar>
              <w:top w:w="0" w:type="dxa"/>
              <w:left w:w="108" w:type="dxa"/>
              <w:bottom w:w="0" w:type="dxa"/>
              <w:right w:w="108" w:type="dxa"/>
            </w:tcMar>
            <w:vAlign w:val="center"/>
          </w:tcPr>
          <w:p w14:paraId="5B1B8A04"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ijediti sistem upravljanja posebnim kategorijama otpada</w:t>
            </w:r>
          </w:p>
        </w:tc>
        <w:tc>
          <w:tcPr>
            <w:tcW w:w="1159" w:type="pct"/>
            <w:shd w:val="clear" w:color="auto" w:fill="D9D9D9" w:themeFill="background1" w:themeFillShade="D9"/>
            <w:tcMar>
              <w:top w:w="0" w:type="dxa"/>
              <w:left w:w="108" w:type="dxa"/>
              <w:bottom w:w="0" w:type="dxa"/>
              <w:right w:w="108" w:type="dxa"/>
            </w:tcMar>
            <w:vAlign w:val="center"/>
          </w:tcPr>
          <w:p w14:paraId="4A8A961E"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41ADCE7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43D7B08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6BED8AAA" w14:textId="77777777" w:rsidTr="00270082">
        <w:trPr>
          <w:trHeight w:val="287"/>
        </w:trPr>
        <w:tc>
          <w:tcPr>
            <w:tcW w:w="658" w:type="pct"/>
            <w:vMerge/>
            <w:shd w:val="clear" w:color="auto" w:fill="D9D9D9"/>
            <w:vAlign w:val="center"/>
            <w:hideMark/>
          </w:tcPr>
          <w:p w14:paraId="5D529EFC"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5AA1F69"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A83CE45"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zbrinutog otpada po postupcima prerade R </w:t>
            </w:r>
            <w:r w:rsidR="007F4FF7"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posebne kategorije otpada</w:t>
            </w:r>
          </w:p>
          <w:p w14:paraId="1D8CFFB7" w14:textId="77777777" w:rsidR="006204B2" w:rsidRPr="008D043F" w:rsidRDefault="006204B2"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453AD05E"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datak je dostupan samo za nivo</w:t>
            </w:r>
            <w:r w:rsidR="007F4FF7" w:rsidRPr="008D043F">
              <w:rPr>
                <w:rFonts w:asciiTheme="minorHAnsi" w:hAnsiTheme="minorHAnsi" w:cstheme="minorHAnsi"/>
                <w:sz w:val="18"/>
                <w:szCs w:val="18"/>
                <w:lang w:val="hr-HR"/>
              </w:rPr>
              <w:t xml:space="preserve"> BiH</w:t>
            </w:r>
            <w:r w:rsidRPr="008D043F">
              <w:rPr>
                <w:rFonts w:asciiTheme="minorHAnsi" w:hAnsiTheme="minorHAnsi" w:cstheme="minorHAnsi"/>
                <w:sz w:val="18"/>
                <w:szCs w:val="18"/>
                <w:lang w:val="hr-HR"/>
              </w:rPr>
              <w:t xml:space="preserve"> i iznosi 225.993 t/g (2020.)</w:t>
            </w:r>
          </w:p>
        </w:tc>
        <w:tc>
          <w:tcPr>
            <w:tcW w:w="1159" w:type="pct"/>
            <w:tcMar>
              <w:top w:w="0" w:type="dxa"/>
              <w:left w:w="108" w:type="dxa"/>
              <w:bottom w:w="0" w:type="dxa"/>
              <w:right w:w="108" w:type="dxa"/>
            </w:tcMar>
          </w:tcPr>
          <w:p w14:paraId="7C588B86"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je količine otpada </w:t>
            </w:r>
            <w:r w:rsidR="007F4FF7" w:rsidRPr="008D043F">
              <w:rPr>
                <w:rFonts w:asciiTheme="minorHAnsi" w:hAnsiTheme="minorHAnsi" w:cstheme="minorHAnsi"/>
                <w:sz w:val="18"/>
                <w:szCs w:val="18"/>
                <w:lang w:val="hr-HR"/>
              </w:rPr>
              <w:t xml:space="preserve">koja </w:t>
            </w:r>
            <w:r w:rsidRPr="008D043F">
              <w:rPr>
                <w:rFonts w:asciiTheme="minorHAnsi" w:hAnsiTheme="minorHAnsi" w:cstheme="minorHAnsi"/>
                <w:sz w:val="18"/>
                <w:szCs w:val="18"/>
                <w:lang w:val="hr-HR"/>
              </w:rPr>
              <w:t>se zbrinjava postupcima prerade R za 50% u odnosu na baznu godinu (2032.)</w:t>
            </w:r>
          </w:p>
        </w:tc>
      </w:tr>
      <w:tr w:rsidR="00CC447D" w:rsidRPr="008D043F" w14:paraId="0E437D90" w14:textId="77777777" w:rsidTr="00270082">
        <w:trPr>
          <w:trHeight w:val="287"/>
        </w:trPr>
        <w:tc>
          <w:tcPr>
            <w:tcW w:w="658" w:type="pct"/>
            <w:vMerge/>
            <w:shd w:val="clear" w:color="auto" w:fill="D9D9D9"/>
            <w:vAlign w:val="center"/>
            <w:hideMark/>
          </w:tcPr>
          <w:p w14:paraId="12ED86A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D54A2D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72F805F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hemeFill="background1" w:themeFillShade="D9"/>
            <w:tcMar>
              <w:top w:w="0" w:type="dxa"/>
              <w:left w:w="108" w:type="dxa"/>
              <w:bottom w:w="0" w:type="dxa"/>
              <w:right w:w="108" w:type="dxa"/>
            </w:tcMar>
            <w:vAlign w:val="center"/>
          </w:tcPr>
          <w:p w14:paraId="3008E7B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hemeFill="background1" w:themeFillShade="D9"/>
            <w:tcMar>
              <w:top w:w="0" w:type="dxa"/>
              <w:left w:w="108" w:type="dxa"/>
              <w:bottom w:w="0" w:type="dxa"/>
              <w:right w:w="108" w:type="dxa"/>
            </w:tcMar>
            <w:vAlign w:val="center"/>
          </w:tcPr>
          <w:p w14:paraId="60AE000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66280FBA" w14:textId="77777777" w:rsidTr="00270082">
        <w:trPr>
          <w:trHeight w:val="287"/>
        </w:trPr>
        <w:tc>
          <w:tcPr>
            <w:tcW w:w="658" w:type="pct"/>
            <w:vMerge/>
            <w:shd w:val="clear" w:color="auto" w:fill="D9D9D9"/>
            <w:vAlign w:val="center"/>
          </w:tcPr>
          <w:p w14:paraId="4E34A433"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48C1CC8"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E38FFD9" w14:textId="1FDCA8DB"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3</w:t>
            </w:r>
          </w:p>
        </w:tc>
        <w:tc>
          <w:tcPr>
            <w:tcW w:w="1159" w:type="pct"/>
            <w:tcMar>
              <w:top w:w="0" w:type="dxa"/>
              <w:left w:w="108" w:type="dxa"/>
              <w:bottom w:w="0" w:type="dxa"/>
              <w:right w:w="108" w:type="dxa"/>
            </w:tcMar>
            <w:vAlign w:val="center"/>
          </w:tcPr>
          <w:p w14:paraId="0BBBDD7C" w14:textId="05C7A875"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2,1</w:t>
            </w:r>
          </w:p>
        </w:tc>
        <w:tc>
          <w:tcPr>
            <w:tcW w:w="1159" w:type="pct"/>
            <w:tcMar>
              <w:top w:w="0" w:type="dxa"/>
              <w:left w:w="108" w:type="dxa"/>
              <w:bottom w:w="0" w:type="dxa"/>
              <w:right w:w="108" w:type="dxa"/>
            </w:tcMar>
            <w:vAlign w:val="center"/>
          </w:tcPr>
          <w:p w14:paraId="412C939F" w14:textId="384DE1CA"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2,4</w:t>
            </w:r>
          </w:p>
        </w:tc>
      </w:tr>
    </w:tbl>
    <w:p w14:paraId="29F05206"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03524841"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038788E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2.5.1. Mjera</w:t>
            </w:r>
          </w:p>
        </w:tc>
        <w:tc>
          <w:tcPr>
            <w:tcW w:w="864" w:type="pct"/>
            <w:vMerge w:val="restart"/>
            <w:tcMar>
              <w:top w:w="0" w:type="dxa"/>
              <w:left w:w="108" w:type="dxa"/>
              <w:bottom w:w="0" w:type="dxa"/>
              <w:right w:w="108" w:type="dxa"/>
            </w:tcMar>
            <w:vAlign w:val="center"/>
          </w:tcPr>
          <w:p w14:paraId="019B956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varanje </w:t>
            </w:r>
            <w:r w:rsidR="007F4FF7"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za adekvatno prikupljanje i zbrinjavanje posebnih kategorija otpada</w:t>
            </w:r>
          </w:p>
        </w:tc>
        <w:tc>
          <w:tcPr>
            <w:tcW w:w="1159" w:type="pct"/>
            <w:shd w:val="clear" w:color="auto" w:fill="D9D9D9" w:themeFill="background1" w:themeFillShade="D9"/>
            <w:tcMar>
              <w:top w:w="0" w:type="dxa"/>
              <w:left w:w="108" w:type="dxa"/>
              <w:bottom w:w="0" w:type="dxa"/>
              <w:right w:w="108" w:type="dxa"/>
            </w:tcMar>
            <w:vAlign w:val="center"/>
            <w:hideMark/>
          </w:tcPr>
          <w:p w14:paraId="48C0677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184D22A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62376CB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7B50DC" w:rsidRPr="008D043F" w14:paraId="025D14FF" w14:textId="77777777" w:rsidTr="007B50DC">
        <w:trPr>
          <w:trHeight w:val="287"/>
        </w:trPr>
        <w:tc>
          <w:tcPr>
            <w:tcW w:w="658" w:type="pct"/>
            <w:vMerge/>
            <w:shd w:val="clear" w:color="auto" w:fill="D9D9D9" w:themeFill="background1" w:themeFillShade="D9"/>
            <w:vAlign w:val="center"/>
          </w:tcPr>
          <w:p w14:paraId="06AA99B1"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9D6D7FE"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2229210E"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 Stopa recikliranja ambalažnog otpada (%)</w:t>
            </w:r>
          </w:p>
          <w:p w14:paraId="15122399"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4BDB960E"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3D2A175C"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27ACFCA8"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78AD0123"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5BF6B661"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298AF9A3"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7A0B90D2"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61C02CD4"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1317FCFA"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26ECA215"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6F75D60D"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50BD4BEC"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3BF56C6A"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1EE5CEF5" w14:textId="09166A3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 Stopa recikliranje EE otpada (%)</w:t>
            </w:r>
          </w:p>
          <w:p w14:paraId="714161AC"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744CE710"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w:t>
            </w:r>
          </w:p>
          <w:p w14:paraId="45493A16" w14:textId="77777777" w:rsidR="007B50DC" w:rsidRPr="008D043F" w:rsidRDefault="007F4FF7"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pći </w:t>
            </w:r>
            <w:r w:rsidR="007B50DC" w:rsidRPr="008D043F">
              <w:rPr>
                <w:rFonts w:asciiTheme="minorHAnsi" w:hAnsiTheme="minorHAnsi" w:cstheme="minorHAnsi"/>
                <w:sz w:val="18"/>
                <w:szCs w:val="18"/>
                <w:lang w:val="hr-HR"/>
              </w:rPr>
              <w:t>cilj za iskorištenje i reciklažu ambalažnog otpada je 35% ambalaže stavljene na tržište</w:t>
            </w:r>
          </w:p>
          <w:p w14:paraId="25463FC7"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inimalna količina (%) koju treba iskoristiti ili reciklirati</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13096A58"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Staklo 12%</w:t>
            </w:r>
          </w:p>
          <w:p w14:paraId="6B417C85"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Metal 10%</w:t>
            </w:r>
          </w:p>
          <w:p w14:paraId="4A52F041"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apir 30%</w:t>
            </w:r>
          </w:p>
          <w:p w14:paraId="6AD7C3DA"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lastika 16%</w:t>
            </w:r>
          </w:p>
          <w:p w14:paraId="72818504"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Drvo 12%</w:t>
            </w:r>
          </w:p>
          <w:p w14:paraId="6DD8F059"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16</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368976F3" w14:textId="77777777" w:rsidR="007B50DC" w:rsidRPr="008D043F" w:rsidRDefault="007B50DC" w:rsidP="0068355A">
            <w:pPr>
              <w:spacing w:before="40" w:after="40" w:line="276" w:lineRule="auto"/>
              <w:rPr>
                <w:rFonts w:asciiTheme="minorHAnsi" w:hAnsiTheme="minorHAnsi" w:cstheme="minorHAnsi"/>
                <w:sz w:val="18"/>
                <w:szCs w:val="18"/>
                <w:lang w:val="hr-HR"/>
              </w:rPr>
            </w:pPr>
          </w:p>
          <w:p w14:paraId="52A5226A" w14:textId="77777777" w:rsidR="007B50DC" w:rsidRPr="008D043F" w:rsidRDefault="007B50DC" w:rsidP="0068355A">
            <w:pPr>
              <w:spacing w:before="40" w:after="40" w:line="276" w:lineRule="auto"/>
              <w:rPr>
                <w:rFonts w:asciiTheme="minorHAnsi" w:hAnsiTheme="minorHAnsi" w:cstheme="minorHAnsi"/>
                <w:sz w:val="18"/>
                <w:szCs w:val="18"/>
                <w:lang w:val="hr-HR"/>
              </w:rPr>
            </w:pPr>
          </w:p>
          <w:p w14:paraId="24262A0E" w14:textId="77777777" w:rsidR="007B50DC" w:rsidRPr="008D043F" w:rsidRDefault="007B50DC" w:rsidP="0068355A">
            <w:pPr>
              <w:spacing w:before="40" w:after="40" w:line="276" w:lineRule="auto"/>
              <w:rPr>
                <w:rFonts w:asciiTheme="minorHAnsi" w:hAnsiTheme="minorHAnsi" w:cstheme="minorHAnsi"/>
                <w:sz w:val="18"/>
                <w:szCs w:val="18"/>
                <w:lang w:val="hr-HR"/>
              </w:rPr>
            </w:pPr>
          </w:p>
          <w:p w14:paraId="3F21415F" w14:textId="77777777" w:rsidR="006109E8" w:rsidRPr="008D043F" w:rsidRDefault="006109E8" w:rsidP="0068355A">
            <w:pPr>
              <w:spacing w:before="40" w:after="40" w:line="276" w:lineRule="auto"/>
              <w:rPr>
                <w:rFonts w:asciiTheme="minorHAnsi" w:hAnsiTheme="minorHAnsi" w:cstheme="minorHAnsi"/>
                <w:sz w:val="18"/>
                <w:szCs w:val="18"/>
                <w:lang w:val="hr-HR"/>
              </w:rPr>
            </w:pPr>
          </w:p>
          <w:p w14:paraId="672823FD" w14:textId="751B9B49"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 Ciljevi sakupljanja i preuzimanja otpadne opreme 35%</w:t>
            </w:r>
          </w:p>
          <w:p w14:paraId="09F99700"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59" w:type="pct"/>
            <w:shd w:val="clear" w:color="auto" w:fill="FFFFFF"/>
          </w:tcPr>
          <w:p w14:paraId="472298AA"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a.1 Ciljevi za ambalažni otpad:</w:t>
            </w:r>
          </w:p>
          <w:p w14:paraId="15479E68"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30% minimalno (po težini ambalažnog otpada) će se preraditi ili spaliti u postrojenju za spaljivanje otpada s povratom energije;</w:t>
            </w:r>
          </w:p>
          <w:p w14:paraId="7794BDCA"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55%  (po težini ambalažnog otpada) će se reciklirati</w:t>
            </w:r>
          </w:p>
          <w:p w14:paraId="2041EF90"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Moraju se postići sljedeći ciljevi za reciklažu materijala sadržanih u ambalažnom otpadu fazno do 2032:</w:t>
            </w:r>
          </w:p>
          <w:p w14:paraId="1C90207C"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0% po težini za staklo </w:t>
            </w:r>
          </w:p>
          <w:p w14:paraId="603AFF39"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45% po težini za papir i karton</w:t>
            </w:r>
          </w:p>
          <w:p w14:paraId="525E272A"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0% po težini za metale </w:t>
            </w:r>
          </w:p>
          <w:p w14:paraId="011160F6"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19% po težini za plastiku  </w:t>
            </w:r>
          </w:p>
          <w:p w14:paraId="12C163A9"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13% po težini za drvo</w:t>
            </w:r>
          </w:p>
          <w:p w14:paraId="2018F6E8"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p>
          <w:p w14:paraId="78C4DD36"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a.2 Ciljevi za EE otpad:</w:t>
            </w:r>
          </w:p>
          <w:p w14:paraId="33674848"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prikupiti 55% od </w:t>
            </w:r>
            <w:r w:rsidR="0025457C" w:rsidRPr="008D043F">
              <w:rPr>
                <w:rFonts w:asciiTheme="minorHAnsi" w:hAnsiTheme="minorHAnsi" w:cstheme="minorHAnsi"/>
                <w:sz w:val="18"/>
                <w:szCs w:val="18"/>
                <w:lang w:val="hr-HR"/>
              </w:rPr>
              <w:t xml:space="preserve">količine </w:t>
            </w:r>
            <w:r w:rsidRPr="008D043F">
              <w:rPr>
                <w:rFonts w:asciiTheme="minorHAnsi" w:hAnsiTheme="minorHAnsi" w:cstheme="minorHAnsi"/>
                <w:sz w:val="18"/>
                <w:szCs w:val="18"/>
                <w:lang w:val="hr-HR"/>
              </w:rPr>
              <w:t xml:space="preserve">opreme stavljene na tržište </w:t>
            </w:r>
            <w:r w:rsidR="0025457C"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u tekućoj godini sljedećom dinamikom:</w:t>
            </w:r>
          </w:p>
          <w:p w14:paraId="1C4CC45B"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2. 40%</w:t>
            </w:r>
          </w:p>
          <w:p w14:paraId="48159480"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3. 40%</w:t>
            </w:r>
          </w:p>
          <w:p w14:paraId="7EEECA3D"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4. 42%</w:t>
            </w:r>
          </w:p>
          <w:p w14:paraId="29D17AE6"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5. 43%</w:t>
            </w:r>
          </w:p>
          <w:p w14:paraId="6464A364"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6. 45%</w:t>
            </w:r>
          </w:p>
          <w:p w14:paraId="03DD2B5E"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7. 47%</w:t>
            </w:r>
          </w:p>
          <w:p w14:paraId="56D5682C"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8. 49%</w:t>
            </w:r>
          </w:p>
          <w:p w14:paraId="540A5492"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9. 51%</w:t>
            </w:r>
          </w:p>
          <w:p w14:paraId="2B5B5728"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30. 53%</w:t>
            </w:r>
          </w:p>
          <w:p w14:paraId="6A2B6582"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   - u 2031. 55%</w:t>
            </w:r>
          </w:p>
          <w:p w14:paraId="1DE20D1C"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70</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80% (po težini uređaja) ovisno o kategoriji će se preraditi</w:t>
            </w:r>
          </w:p>
          <w:p w14:paraId="041DBFB2"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Između 50</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80 %  (po težini uređaja) će se reciklirati</w:t>
            </w:r>
          </w:p>
          <w:p w14:paraId="044FBEF3"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2032</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7B50DC" w:rsidRPr="008D043F" w14:paraId="49242531" w14:textId="77777777" w:rsidTr="007B50DC">
        <w:trPr>
          <w:trHeight w:val="287"/>
        </w:trPr>
        <w:tc>
          <w:tcPr>
            <w:tcW w:w="658" w:type="pct"/>
            <w:vMerge/>
            <w:shd w:val="clear" w:color="auto" w:fill="D9D9D9" w:themeFill="background1" w:themeFillShade="D9"/>
            <w:vAlign w:val="center"/>
          </w:tcPr>
          <w:p w14:paraId="47FB2E43"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A2A9FF4"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2047156E"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1 Stopa recikliranje baterija i akumulatora (%)</w:t>
            </w:r>
          </w:p>
          <w:p w14:paraId="620DE2DE"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2 Stopa recikliranja otpadnih guma (%)</w:t>
            </w:r>
          </w:p>
          <w:p w14:paraId="49C54A8B"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3 Stopa recikliranja otpadnih ulja (%)</w:t>
            </w:r>
          </w:p>
          <w:p w14:paraId="30C9A5EA"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4 Stopa recikliranja otpadnih vozila (%)</w:t>
            </w:r>
          </w:p>
          <w:p w14:paraId="42EEDFAB"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p>
          <w:p w14:paraId="61077EE8"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p w14:paraId="779C77AC"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48A8092E"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lazni ciljevi nisu postavljeni</w:t>
            </w:r>
          </w:p>
          <w:p w14:paraId="717501C0"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59" w:type="pct"/>
            <w:shd w:val="clear" w:color="auto" w:fill="FFFFFF"/>
          </w:tcPr>
          <w:p w14:paraId="30D10D00" w14:textId="77777777" w:rsidR="007B50DC" w:rsidRPr="008D043F" w:rsidRDefault="007B50DC" w:rsidP="0068355A">
            <w:pPr>
              <w:spacing w:before="40" w:after="40" w:line="276" w:lineRule="auto"/>
              <w:ind w:left="211" w:hanging="142"/>
              <w:rPr>
                <w:rFonts w:asciiTheme="minorHAnsi" w:hAnsiTheme="minorHAnsi" w:cstheme="minorHAnsi"/>
                <w:sz w:val="18"/>
                <w:szCs w:val="18"/>
                <w:lang w:val="hr-HR"/>
              </w:rPr>
            </w:pPr>
            <w:r w:rsidRPr="008D043F">
              <w:rPr>
                <w:rFonts w:asciiTheme="minorHAnsi" w:hAnsiTheme="minorHAnsi" w:cstheme="minorHAnsi"/>
                <w:sz w:val="18"/>
                <w:szCs w:val="18"/>
                <w:lang w:val="hr-HR"/>
              </w:rPr>
              <w:t>- odvojeno prikupljanje, ponovna upotreba i reciklaža 45% (po prosječnoj težini) baterija i akumulatora u odnosu na količinu stavljenu na tržište u 2021.</w:t>
            </w:r>
          </w:p>
          <w:p w14:paraId="5EEC825A" w14:textId="77777777" w:rsidR="007B50DC" w:rsidRPr="008D043F" w:rsidRDefault="007B50DC" w:rsidP="0068355A">
            <w:pPr>
              <w:spacing w:before="40" w:after="40" w:line="276" w:lineRule="auto"/>
              <w:ind w:left="211" w:hanging="142"/>
              <w:rPr>
                <w:rFonts w:asciiTheme="minorHAnsi" w:hAnsiTheme="minorHAnsi" w:cstheme="minorHAnsi"/>
                <w:sz w:val="18"/>
                <w:szCs w:val="18"/>
                <w:lang w:val="hr-HR"/>
              </w:rPr>
            </w:pPr>
            <w:r w:rsidRPr="008D043F">
              <w:rPr>
                <w:rFonts w:asciiTheme="minorHAnsi" w:hAnsiTheme="minorHAnsi" w:cstheme="minorHAnsi"/>
                <w:sz w:val="18"/>
                <w:szCs w:val="18"/>
                <w:lang w:val="hr-HR"/>
              </w:rPr>
              <w:t>- potpuna zabrana odlaganja otpadnih guma i recikliranje ili ponovno iskorištavanje najmanje 70% prikupljenih otpadnih guma (</w:t>
            </w:r>
            <w:r w:rsidR="0025457C" w:rsidRPr="008D043F">
              <w:rPr>
                <w:rFonts w:asciiTheme="minorHAnsi" w:hAnsiTheme="minorHAnsi" w:cstheme="minorHAnsi"/>
                <w:sz w:val="18"/>
                <w:szCs w:val="18"/>
                <w:lang w:val="hr-HR"/>
              </w:rPr>
              <w:t xml:space="preserve">s </w:t>
            </w:r>
            <w:r w:rsidRPr="008D043F">
              <w:rPr>
                <w:rFonts w:asciiTheme="minorHAnsi" w:hAnsiTheme="minorHAnsi" w:cstheme="minorHAnsi"/>
                <w:sz w:val="18"/>
                <w:szCs w:val="18"/>
                <w:lang w:val="hr-HR"/>
              </w:rPr>
              <w:t xml:space="preserve">obzirom </w:t>
            </w:r>
            <w:r w:rsidR="0025457C" w:rsidRPr="008D043F">
              <w:rPr>
                <w:rFonts w:asciiTheme="minorHAnsi" w:hAnsiTheme="minorHAnsi" w:cstheme="minorHAnsi"/>
                <w:sz w:val="18"/>
                <w:szCs w:val="18"/>
                <w:lang w:val="hr-HR"/>
              </w:rPr>
              <w:t xml:space="preserve">na to </w:t>
            </w:r>
            <w:r w:rsidRPr="008D043F">
              <w:rPr>
                <w:rFonts w:asciiTheme="minorHAnsi" w:hAnsiTheme="minorHAnsi" w:cstheme="minorHAnsi"/>
                <w:sz w:val="18"/>
                <w:szCs w:val="18"/>
                <w:lang w:val="hr-HR"/>
              </w:rPr>
              <w:t>da je omogućeno suspaljivanje u cementarama)</w:t>
            </w:r>
          </w:p>
          <w:p w14:paraId="3251B03B" w14:textId="77777777" w:rsidR="007B50DC" w:rsidRPr="008D043F" w:rsidRDefault="007B50DC" w:rsidP="0068355A">
            <w:pPr>
              <w:spacing w:before="40" w:after="40" w:line="276" w:lineRule="auto"/>
              <w:ind w:left="211" w:hanging="142"/>
              <w:rPr>
                <w:rFonts w:asciiTheme="minorHAnsi" w:hAnsiTheme="minorHAnsi" w:cstheme="minorHAnsi"/>
                <w:sz w:val="18"/>
                <w:szCs w:val="18"/>
                <w:lang w:val="hr-HR"/>
              </w:rPr>
            </w:pPr>
            <w:r w:rsidRPr="008D043F">
              <w:rPr>
                <w:rFonts w:asciiTheme="minorHAnsi" w:hAnsiTheme="minorHAnsi" w:cstheme="minorHAnsi"/>
                <w:sz w:val="18"/>
                <w:szCs w:val="18"/>
                <w:lang w:val="hr-HR"/>
              </w:rPr>
              <w:t>- na godišnjem nivou, počevši od 2025. godine prikupljanje i propisno zbrinjavanje 40% prodate količine ulja (mineralnih i sintetičkih) koje je postalo rabljeno ulje</w:t>
            </w:r>
          </w:p>
          <w:p w14:paraId="02E292BE" w14:textId="77777777" w:rsidR="007B50DC" w:rsidRPr="008D043F" w:rsidRDefault="007B50DC" w:rsidP="0068355A">
            <w:pPr>
              <w:spacing w:line="276" w:lineRule="auto"/>
              <w:ind w:left="211" w:hanging="142"/>
              <w:rPr>
                <w:rFonts w:asciiTheme="minorHAnsi" w:hAnsiTheme="minorHAnsi" w:cstheme="minorHAnsi"/>
                <w:sz w:val="18"/>
                <w:szCs w:val="18"/>
                <w:lang w:val="hr-HR"/>
              </w:rPr>
            </w:pPr>
            <w:r w:rsidRPr="008D043F">
              <w:rPr>
                <w:rFonts w:asciiTheme="minorHAnsi" w:hAnsiTheme="minorHAnsi" w:cstheme="minorHAnsi"/>
                <w:sz w:val="18"/>
                <w:szCs w:val="18"/>
                <w:lang w:val="hr-HR"/>
              </w:rPr>
              <w:t>- reciklaža 85% otpadnih vozila (po prosječnoj težini po otpadnom vozilu)</w:t>
            </w:r>
          </w:p>
        </w:tc>
      </w:tr>
      <w:tr w:rsidR="007B50DC" w:rsidRPr="008D043F" w14:paraId="0C5C1F0C" w14:textId="77777777" w:rsidTr="007B50DC">
        <w:trPr>
          <w:trHeight w:val="287"/>
        </w:trPr>
        <w:tc>
          <w:tcPr>
            <w:tcW w:w="658" w:type="pct"/>
            <w:vMerge/>
            <w:shd w:val="clear" w:color="auto" w:fill="D9D9D9" w:themeFill="background1" w:themeFillShade="D9"/>
            <w:vAlign w:val="center"/>
          </w:tcPr>
          <w:p w14:paraId="0AB39C0D"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77661A3"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038C6590"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c</w:t>
            </w:r>
            <w:r w:rsidRPr="008D043F">
              <w:rPr>
                <w:rFonts w:asciiTheme="minorHAnsi" w:eastAsiaTheme="minorHAnsi" w:hAnsiTheme="minorHAnsi" w:cstheme="minorHAnsi"/>
                <w:sz w:val="18"/>
                <w:szCs w:val="18"/>
                <w:lang w:val="hr-HR"/>
              </w:rPr>
              <w:t>. Količina proizvedenog građevinskog i ruševnog otpada u godini – ukupno (t/god)</w:t>
            </w:r>
          </w:p>
        </w:tc>
        <w:tc>
          <w:tcPr>
            <w:tcW w:w="1159" w:type="pct"/>
            <w:shd w:val="clear" w:color="auto" w:fill="FFFFFF"/>
            <w:tcMar>
              <w:top w:w="0" w:type="dxa"/>
              <w:left w:w="108" w:type="dxa"/>
              <w:bottom w:w="0" w:type="dxa"/>
              <w:right w:w="108" w:type="dxa"/>
            </w:tcMar>
          </w:tcPr>
          <w:p w14:paraId="3C20F365" w14:textId="77777777" w:rsidR="007B50DC" w:rsidRPr="008D043F" w:rsidRDefault="007B50D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16.844 t/g</w:t>
            </w:r>
          </w:p>
          <w:p w14:paraId="5726385D"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0.)</w:t>
            </w:r>
          </w:p>
        </w:tc>
        <w:tc>
          <w:tcPr>
            <w:tcW w:w="1159" w:type="pct"/>
            <w:shd w:val="clear" w:color="auto" w:fill="FFFFFF"/>
          </w:tcPr>
          <w:p w14:paraId="704D3D58" w14:textId="77777777" w:rsidR="007B50DC" w:rsidRPr="008D043F" w:rsidRDefault="007B50DC" w:rsidP="0068355A">
            <w:pPr>
              <w:spacing w:before="40" w:after="40" w:line="276" w:lineRule="auto"/>
              <w:ind w:left="211"/>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malno 30% povećanje registriranih količina proizvedenog građevinskog i ruševnog otpada u odnosu na baznu godinu </w:t>
            </w:r>
          </w:p>
          <w:p w14:paraId="5E3758F2" w14:textId="77777777" w:rsidR="007B50DC" w:rsidRPr="008D043F" w:rsidRDefault="007B50DC"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32.)</w:t>
            </w:r>
          </w:p>
        </w:tc>
      </w:tr>
      <w:tr w:rsidR="007B50DC" w:rsidRPr="008D043F" w14:paraId="358866A1" w14:textId="77777777" w:rsidTr="007B50DC">
        <w:trPr>
          <w:trHeight w:val="287"/>
        </w:trPr>
        <w:tc>
          <w:tcPr>
            <w:tcW w:w="658" w:type="pct"/>
            <w:vMerge/>
            <w:shd w:val="clear" w:color="auto" w:fill="D9D9D9" w:themeFill="background1" w:themeFillShade="D9"/>
            <w:vAlign w:val="center"/>
          </w:tcPr>
          <w:p w14:paraId="451FCEC0"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04B68D9"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18024984" w14:textId="77777777" w:rsidR="007B50DC" w:rsidRPr="008D043F" w:rsidRDefault="007B50D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 količina proizvedenog opasnog otpada u godini – ukupno (t/god)</w:t>
            </w:r>
          </w:p>
          <w:p w14:paraId="2ACB0A05" w14:textId="77777777" w:rsidR="007B50DC" w:rsidRPr="008D043F" w:rsidRDefault="007B50DC" w:rsidP="0068355A">
            <w:pPr>
              <w:spacing w:before="40" w:after="40" w:line="276" w:lineRule="auto"/>
              <w:rPr>
                <w:rFonts w:asciiTheme="minorHAnsi" w:eastAsia="Calibri" w:hAnsiTheme="minorHAnsi" w:cstheme="minorHAnsi"/>
                <w:sz w:val="18"/>
                <w:szCs w:val="18"/>
                <w:lang w:val="hr-HR"/>
              </w:rPr>
            </w:pPr>
          </w:p>
          <w:p w14:paraId="4A4C3D14" w14:textId="77777777" w:rsidR="007B50DC" w:rsidRPr="008D043F" w:rsidRDefault="007B50DC" w:rsidP="0068355A">
            <w:pPr>
              <w:spacing w:before="40" w:after="40" w:line="276" w:lineRule="auto"/>
              <w:rPr>
                <w:rFonts w:asciiTheme="minorHAnsi" w:hAnsiTheme="minorHAnsi" w:cstheme="minorHAnsi"/>
                <w:sz w:val="18"/>
                <w:szCs w:val="18"/>
                <w:lang w:val="hr-HR" w:bidi="en-US"/>
              </w:rPr>
            </w:pPr>
          </w:p>
        </w:tc>
        <w:tc>
          <w:tcPr>
            <w:tcW w:w="1159" w:type="pct"/>
            <w:shd w:val="clear" w:color="auto" w:fill="FFFFFF"/>
            <w:tcMar>
              <w:top w:w="0" w:type="dxa"/>
              <w:left w:w="108" w:type="dxa"/>
              <w:bottom w:w="0" w:type="dxa"/>
              <w:right w:w="108" w:type="dxa"/>
            </w:tcMar>
          </w:tcPr>
          <w:p w14:paraId="69D00B3E" w14:textId="77777777" w:rsidR="007B50DC" w:rsidRPr="008D043F" w:rsidRDefault="007B50D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5756 t/g</w:t>
            </w:r>
          </w:p>
          <w:p w14:paraId="6D4C47B3"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0.)</w:t>
            </w:r>
          </w:p>
        </w:tc>
        <w:tc>
          <w:tcPr>
            <w:tcW w:w="1159" w:type="pct"/>
            <w:shd w:val="clear" w:color="auto" w:fill="FFFFFF"/>
          </w:tcPr>
          <w:p w14:paraId="226799BC" w14:textId="77777777" w:rsidR="007B50DC" w:rsidRPr="008D043F" w:rsidRDefault="007B50DC" w:rsidP="0068355A">
            <w:pPr>
              <w:spacing w:before="40" w:after="40" w:line="276" w:lineRule="auto"/>
              <w:ind w:left="211"/>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malno 30% povećanje registriranih količina proizvedenog opasnog otpada u odnosu na baznu godinu </w:t>
            </w:r>
          </w:p>
          <w:p w14:paraId="7B8196F0" w14:textId="77777777" w:rsidR="007B50DC" w:rsidRPr="008D043F" w:rsidRDefault="007B50DC"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32.)</w:t>
            </w:r>
          </w:p>
        </w:tc>
      </w:tr>
      <w:tr w:rsidR="007B50DC" w:rsidRPr="008D043F" w14:paraId="43751911" w14:textId="77777777" w:rsidTr="007B50DC">
        <w:trPr>
          <w:trHeight w:val="287"/>
        </w:trPr>
        <w:tc>
          <w:tcPr>
            <w:tcW w:w="658" w:type="pct"/>
            <w:vMerge/>
            <w:shd w:val="clear" w:color="auto" w:fill="D9D9D9" w:themeFill="background1" w:themeFillShade="D9"/>
            <w:vAlign w:val="center"/>
          </w:tcPr>
          <w:p w14:paraId="4CD608A0"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A15CFAB"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41CCC264"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e. Količina proizvedenog otpadnog mulja </w:t>
            </w:r>
          </w:p>
        </w:tc>
        <w:tc>
          <w:tcPr>
            <w:tcW w:w="1159" w:type="pct"/>
            <w:shd w:val="clear" w:color="auto" w:fill="FFFFFF"/>
            <w:tcMar>
              <w:top w:w="0" w:type="dxa"/>
              <w:left w:w="108" w:type="dxa"/>
              <w:bottom w:w="0" w:type="dxa"/>
              <w:right w:w="108" w:type="dxa"/>
            </w:tcMar>
          </w:tcPr>
          <w:p w14:paraId="674A460D" w14:textId="77777777" w:rsidR="007B50DC" w:rsidRPr="008D043F" w:rsidRDefault="007B50D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ci nisu dostupni</w:t>
            </w:r>
          </w:p>
          <w:p w14:paraId="276E44C1"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Pr>
          <w:p w14:paraId="4C506665" w14:textId="77777777" w:rsidR="007B50DC" w:rsidRPr="008D043F" w:rsidRDefault="007B50DC"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7B50DC" w:rsidRPr="008D043F" w14:paraId="754BE503" w14:textId="77777777" w:rsidTr="00BC5B71">
        <w:trPr>
          <w:trHeight w:val="287"/>
        </w:trPr>
        <w:tc>
          <w:tcPr>
            <w:tcW w:w="658" w:type="pct"/>
            <w:vMerge/>
            <w:shd w:val="clear" w:color="auto" w:fill="D9D9D9" w:themeFill="background1" w:themeFillShade="D9"/>
            <w:vAlign w:val="center"/>
          </w:tcPr>
          <w:p w14:paraId="7E4F7BFC"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A547872"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259D77AC"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f. količina proizvedenog otpada životinjskog porijekla u godini – ukupno (t/god)</w:t>
            </w:r>
          </w:p>
        </w:tc>
        <w:tc>
          <w:tcPr>
            <w:tcW w:w="1159" w:type="pct"/>
            <w:shd w:val="clear" w:color="auto" w:fill="FFFFFF"/>
            <w:tcMar>
              <w:top w:w="0" w:type="dxa"/>
              <w:left w:w="108" w:type="dxa"/>
              <w:bottom w:w="0" w:type="dxa"/>
              <w:right w:w="108" w:type="dxa"/>
            </w:tcMar>
            <w:vAlign w:val="center"/>
          </w:tcPr>
          <w:p w14:paraId="40A7B2A7" w14:textId="0F568768" w:rsidR="00BC5B71" w:rsidRPr="008D043F" w:rsidRDefault="007B50D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ci nisu dostupni</w:t>
            </w:r>
          </w:p>
        </w:tc>
        <w:tc>
          <w:tcPr>
            <w:tcW w:w="1159" w:type="pct"/>
            <w:shd w:val="clear" w:color="auto" w:fill="FFFFFF"/>
          </w:tcPr>
          <w:p w14:paraId="7C7D7DB1"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7B50DC" w:rsidRPr="008D043F" w14:paraId="0F1CEB30" w14:textId="77777777" w:rsidTr="00BC5B71">
        <w:trPr>
          <w:trHeight w:val="287"/>
        </w:trPr>
        <w:tc>
          <w:tcPr>
            <w:tcW w:w="658" w:type="pct"/>
            <w:vMerge/>
            <w:shd w:val="clear" w:color="auto" w:fill="D9D9D9" w:themeFill="background1" w:themeFillShade="D9"/>
            <w:vAlign w:val="center"/>
          </w:tcPr>
          <w:p w14:paraId="7B9D8BB6"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605CD69"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07A61E93"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g. količina proizvedenog medicinskog otpada u godini – ukupno (t/god)</w:t>
            </w:r>
          </w:p>
        </w:tc>
        <w:tc>
          <w:tcPr>
            <w:tcW w:w="1159" w:type="pct"/>
            <w:shd w:val="clear" w:color="auto" w:fill="FFFFFF"/>
            <w:tcMar>
              <w:top w:w="0" w:type="dxa"/>
              <w:left w:w="108" w:type="dxa"/>
              <w:bottom w:w="0" w:type="dxa"/>
              <w:right w:w="108" w:type="dxa"/>
            </w:tcMar>
            <w:vAlign w:val="center"/>
          </w:tcPr>
          <w:p w14:paraId="238065FE" w14:textId="2683D511" w:rsidR="007B50DC" w:rsidRPr="008D043F" w:rsidRDefault="007B50D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ci nisu dostupni</w:t>
            </w:r>
          </w:p>
        </w:tc>
        <w:tc>
          <w:tcPr>
            <w:tcW w:w="1159" w:type="pct"/>
            <w:shd w:val="clear" w:color="auto" w:fill="FFFFFF"/>
          </w:tcPr>
          <w:p w14:paraId="0FD590B3"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CC447D" w:rsidRPr="008D043F" w14:paraId="0350F57A" w14:textId="77777777" w:rsidTr="00270082">
        <w:trPr>
          <w:trHeight w:val="483"/>
        </w:trPr>
        <w:tc>
          <w:tcPr>
            <w:tcW w:w="658" w:type="pct"/>
            <w:vMerge/>
            <w:shd w:val="clear" w:color="auto" w:fill="D9D9D9" w:themeFill="background1" w:themeFillShade="D9"/>
            <w:vAlign w:val="center"/>
            <w:hideMark/>
          </w:tcPr>
          <w:p w14:paraId="637740D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0FF5EF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FEBAC1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F3586D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383689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4F3F4A69" w14:textId="77777777" w:rsidTr="00270082">
        <w:trPr>
          <w:trHeight w:val="287"/>
        </w:trPr>
        <w:tc>
          <w:tcPr>
            <w:tcW w:w="658" w:type="pct"/>
            <w:vMerge/>
            <w:shd w:val="clear" w:color="auto" w:fill="D9D9D9" w:themeFill="background1" w:themeFillShade="D9"/>
            <w:vAlign w:val="center"/>
            <w:hideMark/>
          </w:tcPr>
          <w:p w14:paraId="53E603C3"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A2B43C2"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8D333E2"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2</w:t>
            </w:r>
          </w:p>
        </w:tc>
        <w:tc>
          <w:tcPr>
            <w:tcW w:w="1159" w:type="pct"/>
            <w:tcMar>
              <w:top w:w="0" w:type="dxa"/>
              <w:left w:w="108" w:type="dxa"/>
              <w:bottom w:w="0" w:type="dxa"/>
              <w:right w:w="108" w:type="dxa"/>
            </w:tcMar>
            <w:vAlign w:val="center"/>
          </w:tcPr>
          <w:p w14:paraId="497A26BD"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2,1</w:t>
            </w:r>
          </w:p>
        </w:tc>
        <w:tc>
          <w:tcPr>
            <w:tcW w:w="1159" w:type="pct"/>
            <w:tcMar>
              <w:top w:w="0" w:type="dxa"/>
              <w:left w:w="108" w:type="dxa"/>
              <w:bottom w:w="0" w:type="dxa"/>
              <w:right w:w="108" w:type="dxa"/>
            </w:tcMar>
            <w:vAlign w:val="center"/>
          </w:tcPr>
          <w:p w14:paraId="6E2CFEFE"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2,3</w:t>
            </w:r>
          </w:p>
        </w:tc>
      </w:tr>
      <w:tr w:rsidR="00CC447D" w:rsidRPr="008D043F" w14:paraId="2D67471B"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4A168CF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5.2. Mjera</w:t>
            </w:r>
          </w:p>
        </w:tc>
        <w:tc>
          <w:tcPr>
            <w:tcW w:w="864" w:type="pct"/>
            <w:vMerge w:val="restart"/>
            <w:tcMar>
              <w:top w:w="0" w:type="dxa"/>
              <w:left w:w="108" w:type="dxa"/>
              <w:bottom w:w="0" w:type="dxa"/>
              <w:right w:w="108" w:type="dxa"/>
            </w:tcMar>
            <w:vAlign w:val="center"/>
          </w:tcPr>
          <w:p w14:paraId="5E2AAC0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čanje tržišta otpada namijenjenog recikliranju</w:t>
            </w:r>
          </w:p>
        </w:tc>
        <w:tc>
          <w:tcPr>
            <w:tcW w:w="1159" w:type="pct"/>
            <w:shd w:val="clear" w:color="auto" w:fill="D9D9D9"/>
            <w:tcMar>
              <w:top w:w="0" w:type="dxa"/>
              <w:left w:w="108" w:type="dxa"/>
              <w:bottom w:w="0" w:type="dxa"/>
              <w:right w:w="108" w:type="dxa"/>
            </w:tcMar>
            <w:vAlign w:val="center"/>
            <w:hideMark/>
          </w:tcPr>
          <w:p w14:paraId="26159F1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6862C4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45E36C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6B09D07" w14:textId="77777777" w:rsidTr="00270082">
        <w:trPr>
          <w:trHeight w:val="287"/>
        </w:trPr>
        <w:tc>
          <w:tcPr>
            <w:tcW w:w="658" w:type="pct"/>
            <w:vMerge/>
            <w:shd w:val="clear" w:color="auto" w:fill="D9D9D9" w:themeFill="background1" w:themeFillShade="D9"/>
            <w:vAlign w:val="center"/>
          </w:tcPr>
          <w:p w14:paraId="6E1FAB1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FF3EB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BA0314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 Status </w:t>
            </w:r>
            <w:r w:rsidR="0025457C" w:rsidRPr="008D043F">
              <w:rPr>
                <w:rFonts w:asciiTheme="minorHAnsi" w:eastAsia="Calibri" w:hAnsiTheme="minorHAnsi" w:cstheme="minorHAnsi"/>
                <w:sz w:val="18"/>
                <w:szCs w:val="18"/>
                <w:lang w:val="hr-HR"/>
              </w:rPr>
              <w:t xml:space="preserve">formiranja berze </w:t>
            </w:r>
            <w:r w:rsidRPr="008D043F">
              <w:rPr>
                <w:rFonts w:asciiTheme="minorHAnsi" w:eastAsia="Calibri" w:hAnsiTheme="minorHAnsi" w:cstheme="minorHAnsi"/>
                <w:sz w:val="18"/>
                <w:szCs w:val="18"/>
                <w:lang w:val="hr-HR"/>
              </w:rPr>
              <w:t>otpada</w:t>
            </w:r>
          </w:p>
        </w:tc>
        <w:tc>
          <w:tcPr>
            <w:tcW w:w="1159" w:type="pct"/>
            <w:shd w:val="clear" w:color="auto" w:fill="FFFFFF"/>
            <w:tcMar>
              <w:top w:w="0" w:type="dxa"/>
              <w:left w:w="108" w:type="dxa"/>
              <w:bottom w:w="0" w:type="dxa"/>
              <w:right w:w="108" w:type="dxa"/>
            </w:tcMar>
            <w:vAlign w:val="center"/>
          </w:tcPr>
          <w:p w14:paraId="2B902FD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erza otpada nije formirana</w:t>
            </w:r>
          </w:p>
        </w:tc>
        <w:tc>
          <w:tcPr>
            <w:tcW w:w="1159" w:type="pct"/>
            <w:shd w:val="clear" w:color="auto" w:fill="FFFFFF"/>
            <w:vAlign w:val="center"/>
          </w:tcPr>
          <w:p w14:paraId="55880EEA" w14:textId="77777777" w:rsidR="00CC447D" w:rsidRPr="008D043F" w:rsidRDefault="00CC447D" w:rsidP="0068355A">
            <w:pPr>
              <w:spacing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a i funkcionalna berza otpada </w:t>
            </w:r>
          </w:p>
          <w:p w14:paraId="5FB10F9B"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7.)</w:t>
            </w:r>
          </w:p>
        </w:tc>
      </w:tr>
      <w:tr w:rsidR="00CC447D" w:rsidRPr="008D043F" w14:paraId="3547A4F6" w14:textId="77777777" w:rsidTr="00270082">
        <w:trPr>
          <w:trHeight w:val="287"/>
        </w:trPr>
        <w:tc>
          <w:tcPr>
            <w:tcW w:w="658" w:type="pct"/>
            <w:vMerge/>
            <w:shd w:val="clear" w:color="auto" w:fill="D9D9D9" w:themeFill="background1" w:themeFillShade="D9"/>
            <w:vAlign w:val="center"/>
          </w:tcPr>
          <w:p w14:paraId="6084E8B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5E07FC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0930A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b. Ulaganja u reciklažnu industriju iz revolving fonda</w:t>
            </w:r>
          </w:p>
        </w:tc>
        <w:tc>
          <w:tcPr>
            <w:tcW w:w="1159" w:type="pct"/>
            <w:shd w:val="clear" w:color="auto" w:fill="FFFFFF"/>
            <w:tcMar>
              <w:top w:w="0" w:type="dxa"/>
              <w:left w:w="108" w:type="dxa"/>
              <w:bottom w:w="0" w:type="dxa"/>
              <w:right w:w="108" w:type="dxa"/>
            </w:tcMar>
            <w:vAlign w:val="center"/>
          </w:tcPr>
          <w:p w14:paraId="5408967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shd w:val="clear" w:color="auto" w:fill="FFFFFF"/>
            <w:vAlign w:val="center"/>
          </w:tcPr>
          <w:p w14:paraId="68814BF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Kontinuirani rast godišnjih sredstava plasiranih iz revolving fonda</w:t>
            </w:r>
          </w:p>
          <w:p w14:paraId="434B27E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godišnje, počevši od 2024. pa do kraja planskog perioda)</w:t>
            </w:r>
          </w:p>
        </w:tc>
      </w:tr>
      <w:tr w:rsidR="00CC447D" w:rsidRPr="008D043F" w14:paraId="109FF53C" w14:textId="77777777" w:rsidTr="00270082">
        <w:trPr>
          <w:trHeight w:val="287"/>
        </w:trPr>
        <w:tc>
          <w:tcPr>
            <w:tcW w:w="658" w:type="pct"/>
            <w:vMerge/>
            <w:shd w:val="clear" w:color="auto" w:fill="D9D9D9" w:themeFill="background1" w:themeFillShade="D9"/>
            <w:vAlign w:val="center"/>
          </w:tcPr>
          <w:p w14:paraId="1890407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106F46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DB942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c. Status neformalnih sakupljača u sistemu reciklaže</w:t>
            </w:r>
          </w:p>
        </w:tc>
        <w:tc>
          <w:tcPr>
            <w:tcW w:w="1159" w:type="pct"/>
            <w:shd w:val="clear" w:color="auto" w:fill="FFFFFF"/>
            <w:tcMar>
              <w:top w:w="0" w:type="dxa"/>
              <w:left w:w="108" w:type="dxa"/>
              <w:bottom w:w="0" w:type="dxa"/>
              <w:right w:w="108" w:type="dxa"/>
            </w:tcMar>
            <w:vAlign w:val="center"/>
          </w:tcPr>
          <w:p w14:paraId="2CCE4EC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formalni sakupljači nisu formalno prepoznati kao dio sistema reciklaže</w:t>
            </w:r>
          </w:p>
        </w:tc>
        <w:tc>
          <w:tcPr>
            <w:tcW w:w="1159" w:type="pct"/>
            <w:shd w:val="clear" w:color="auto" w:fill="FFFFFF"/>
            <w:vAlign w:val="center"/>
          </w:tcPr>
          <w:p w14:paraId="01B179F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Neformalni sakupljači su formalno prepoznati kao dio sistema reciklaže (2026.)</w:t>
            </w:r>
          </w:p>
        </w:tc>
      </w:tr>
      <w:tr w:rsidR="00CC447D" w:rsidRPr="008D043F" w14:paraId="69E93697" w14:textId="77777777" w:rsidTr="00270082">
        <w:trPr>
          <w:trHeight w:val="483"/>
        </w:trPr>
        <w:tc>
          <w:tcPr>
            <w:tcW w:w="658" w:type="pct"/>
            <w:vMerge/>
            <w:shd w:val="clear" w:color="auto" w:fill="D9D9D9" w:themeFill="background1" w:themeFillShade="D9"/>
            <w:vAlign w:val="center"/>
            <w:hideMark/>
          </w:tcPr>
          <w:p w14:paraId="638FBAB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BFBE17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90669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614CA4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6A242C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66780B5B" w14:textId="77777777" w:rsidTr="00270082">
        <w:trPr>
          <w:trHeight w:val="287"/>
        </w:trPr>
        <w:tc>
          <w:tcPr>
            <w:tcW w:w="658" w:type="pct"/>
            <w:vMerge/>
            <w:shd w:val="clear" w:color="auto" w:fill="D9D9D9" w:themeFill="background1" w:themeFillShade="D9"/>
            <w:vAlign w:val="center"/>
            <w:hideMark/>
          </w:tcPr>
          <w:p w14:paraId="32E03EAF"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FD194C4"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6451134" w14:textId="046A78D2"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8</w:t>
            </w:r>
          </w:p>
        </w:tc>
        <w:tc>
          <w:tcPr>
            <w:tcW w:w="1159" w:type="pct"/>
            <w:tcMar>
              <w:top w:w="0" w:type="dxa"/>
              <w:left w:w="108" w:type="dxa"/>
              <w:bottom w:w="0" w:type="dxa"/>
              <w:right w:w="108" w:type="dxa"/>
            </w:tcMar>
            <w:vAlign w:val="center"/>
          </w:tcPr>
          <w:p w14:paraId="22B19DE2" w14:textId="213879DA"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13029E1A" w14:textId="498BA23E" w:rsidR="00C4326D" w:rsidRPr="008D043F" w:rsidRDefault="00C4326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98</w:t>
            </w:r>
          </w:p>
        </w:tc>
      </w:tr>
    </w:tbl>
    <w:p w14:paraId="26589FF1"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1EE5193C"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30FC9A0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6. Prioritet</w:t>
            </w:r>
          </w:p>
          <w:p w14:paraId="65AD97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4FA8089F"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Sanirati površine pod neadekvatno odloženim otpadom</w:t>
            </w:r>
          </w:p>
        </w:tc>
        <w:tc>
          <w:tcPr>
            <w:tcW w:w="1159" w:type="pct"/>
            <w:shd w:val="clear" w:color="auto" w:fill="D9D9D9"/>
            <w:tcMar>
              <w:top w:w="0" w:type="dxa"/>
              <w:left w:w="108" w:type="dxa"/>
              <w:bottom w:w="0" w:type="dxa"/>
              <w:right w:w="108" w:type="dxa"/>
            </w:tcMar>
            <w:vAlign w:val="center"/>
          </w:tcPr>
          <w:p w14:paraId="7C5FA7F4"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CBB46E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79D0C1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6BD99639" w14:textId="77777777" w:rsidTr="0035234C">
        <w:trPr>
          <w:trHeight w:val="287"/>
        </w:trPr>
        <w:tc>
          <w:tcPr>
            <w:tcW w:w="658" w:type="pct"/>
            <w:vMerge/>
            <w:shd w:val="clear" w:color="auto" w:fill="D9D9D9"/>
            <w:vAlign w:val="center"/>
            <w:hideMark/>
          </w:tcPr>
          <w:p w14:paraId="5605CE97"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7D34EBF"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080D1B3" w14:textId="77777777" w:rsidR="006204B2" w:rsidRPr="008D043F" w:rsidRDefault="006204B2" w:rsidP="0068355A">
            <w:pPr>
              <w:pStyle w:val="NormalWeb"/>
              <w:spacing w:line="276" w:lineRule="auto"/>
              <w:rPr>
                <w:rFonts w:asciiTheme="minorHAnsi" w:eastAsiaTheme="minorHAnsi" w:hAnsiTheme="minorHAnsi" w:cstheme="minorHAnsi"/>
                <w:sz w:val="18"/>
                <w:szCs w:val="18"/>
                <w:lang w:val="hr-HR"/>
              </w:rPr>
            </w:pPr>
            <w:r w:rsidRPr="008D043F">
              <w:rPr>
                <w:rFonts w:asciiTheme="minorHAnsi" w:eastAsiaTheme="minorHAnsi" w:hAnsiTheme="minorHAnsi" w:cstheme="minorHAnsi"/>
                <w:sz w:val="18"/>
                <w:szCs w:val="18"/>
                <w:lang w:val="hr-HR"/>
              </w:rPr>
              <w:t xml:space="preserve">Troškovi u zaštitu okoliša – sanacija deponija </w:t>
            </w:r>
          </w:p>
        </w:tc>
        <w:tc>
          <w:tcPr>
            <w:tcW w:w="1159" w:type="pct"/>
            <w:tcMar>
              <w:top w:w="0" w:type="dxa"/>
              <w:left w:w="108" w:type="dxa"/>
              <w:bottom w:w="0" w:type="dxa"/>
              <w:right w:w="108" w:type="dxa"/>
            </w:tcMar>
            <w:vAlign w:val="center"/>
          </w:tcPr>
          <w:p w14:paraId="28F9917A" w14:textId="77777777" w:rsidR="006204B2" w:rsidRPr="008D043F" w:rsidRDefault="006204B2"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94EB9CF"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odišnje povećanje iznosa u donosu na baznu godinu</w:t>
            </w:r>
          </w:p>
          <w:p w14:paraId="2C3AEE6D"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C447D" w:rsidRPr="008D043F" w14:paraId="2ADE8812" w14:textId="77777777" w:rsidTr="00270082">
        <w:trPr>
          <w:trHeight w:val="287"/>
        </w:trPr>
        <w:tc>
          <w:tcPr>
            <w:tcW w:w="658" w:type="pct"/>
            <w:vMerge/>
            <w:shd w:val="clear" w:color="auto" w:fill="D9D9D9"/>
            <w:vAlign w:val="center"/>
            <w:hideMark/>
          </w:tcPr>
          <w:p w14:paraId="1565059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F952A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87C3D7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5150111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07AD9FF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4A5FE3FF" w14:textId="77777777" w:rsidTr="00270082">
        <w:trPr>
          <w:trHeight w:val="287"/>
        </w:trPr>
        <w:tc>
          <w:tcPr>
            <w:tcW w:w="658" w:type="pct"/>
            <w:vMerge/>
            <w:shd w:val="clear" w:color="auto" w:fill="D9D9D9"/>
            <w:vAlign w:val="center"/>
          </w:tcPr>
          <w:p w14:paraId="3616DD00"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6292743"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3D3FC26"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c>
          <w:tcPr>
            <w:tcW w:w="1159" w:type="pct"/>
            <w:tcMar>
              <w:top w:w="0" w:type="dxa"/>
              <w:left w:w="108" w:type="dxa"/>
              <w:bottom w:w="0" w:type="dxa"/>
              <w:right w:w="108" w:type="dxa"/>
            </w:tcMar>
            <w:vAlign w:val="center"/>
          </w:tcPr>
          <w:p w14:paraId="467D0A3B"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w:t>
            </w:r>
          </w:p>
        </w:tc>
        <w:tc>
          <w:tcPr>
            <w:tcW w:w="1159" w:type="pct"/>
            <w:tcMar>
              <w:top w:w="0" w:type="dxa"/>
              <w:left w:w="108" w:type="dxa"/>
              <w:bottom w:w="0" w:type="dxa"/>
              <w:right w:w="108" w:type="dxa"/>
            </w:tcMar>
            <w:vAlign w:val="center"/>
          </w:tcPr>
          <w:p w14:paraId="45FE5DC3"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w:t>
            </w:r>
          </w:p>
        </w:tc>
      </w:tr>
    </w:tbl>
    <w:p w14:paraId="5BBA8587"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4963DF25"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1DA1685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6.1. Mjera</w:t>
            </w:r>
          </w:p>
        </w:tc>
        <w:tc>
          <w:tcPr>
            <w:tcW w:w="864" w:type="pct"/>
            <w:vMerge w:val="restart"/>
            <w:tcMar>
              <w:top w:w="0" w:type="dxa"/>
              <w:left w:w="108" w:type="dxa"/>
              <w:bottom w:w="0" w:type="dxa"/>
              <w:right w:w="108" w:type="dxa"/>
            </w:tcMar>
            <w:vAlign w:val="center"/>
          </w:tcPr>
          <w:p w14:paraId="542D3C8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kloniti i sanirati napuštena odlagališta</w:t>
            </w:r>
          </w:p>
        </w:tc>
        <w:tc>
          <w:tcPr>
            <w:tcW w:w="1159" w:type="pct"/>
            <w:shd w:val="clear" w:color="auto" w:fill="D9D9D9"/>
            <w:tcMar>
              <w:top w:w="0" w:type="dxa"/>
              <w:left w:w="108" w:type="dxa"/>
              <w:bottom w:w="0" w:type="dxa"/>
              <w:right w:w="108" w:type="dxa"/>
            </w:tcMar>
            <w:vAlign w:val="center"/>
            <w:hideMark/>
          </w:tcPr>
          <w:p w14:paraId="66770BB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0091FB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9122D6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ACD7287" w14:textId="77777777" w:rsidTr="00270082">
        <w:trPr>
          <w:trHeight w:val="287"/>
        </w:trPr>
        <w:tc>
          <w:tcPr>
            <w:tcW w:w="658" w:type="pct"/>
            <w:vMerge/>
            <w:shd w:val="clear" w:color="auto" w:fill="D9D9D9"/>
            <w:vAlign w:val="center"/>
          </w:tcPr>
          <w:p w14:paraId="17746E2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8B199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063D8E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a. Status izrade kataloga žarišnih tačaka</w:t>
            </w:r>
          </w:p>
        </w:tc>
        <w:tc>
          <w:tcPr>
            <w:tcW w:w="1159" w:type="pct"/>
            <w:shd w:val="clear" w:color="auto" w:fill="FFFFFF"/>
            <w:tcMar>
              <w:top w:w="0" w:type="dxa"/>
              <w:left w:w="108" w:type="dxa"/>
              <w:bottom w:w="0" w:type="dxa"/>
              <w:right w:w="108" w:type="dxa"/>
            </w:tcMar>
            <w:vAlign w:val="center"/>
          </w:tcPr>
          <w:p w14:paraId="1183F4D3"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je izrađen katalog žarišnih tačaka</w:t>
            </w:r>
          </w:p>
        </w:tc>
        <w:tc>
          <w:tcPr>
            <w:tcW w:w="1159" w:type="pct"/>
            <w:shd w:val="clear" w:color="auto" w:fill="FFFFFF"/>
            <w:vAlign w:val="center"/>
          </w:tcPr>
          <w:p w14:paraId="0E540844" w14:textId="77777777" w:rsidR="00CC447D" w:rsidRPr="008D043F" w:rsidRDefault="00CC447D" w:rsidP="0068355A">
            <w:pPr>
              <w:spacing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 katalog žarišnih tačaka </w:t>
            </w:r>
          </w:p>
          <w:p w14:paraId="48CDD0BB"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5.)</w:t>
            </w:r>
          </w:p>
        </w:tc>
      </w:tr>
      <w:tr w:rsidR="00CC447D" w:rsidRPr="008D043F" w14:paraId="108DB59D" w14:textId="77777777" w:rsidTr="00270082">
        <w:trPr>
          <w:trHeight w:val="287"/>
        </w:trPr>
        <w:tc>
          <w:tcPr>
            <w:tcW w:w="658" w:type="pct"/>
            <w:vMerge/>
            <w:shd w:val="clear" w:color="auto" w:fill="D9D9D9"/>
            <w:vAlign w:val="center"/>
          </w:tcPr>
          <w:p w14:paraId="56AF73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3FCE8C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87B386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 Broj uklonjenih i saniranih napuštenih odlagališta</w:t>
            </w:r>
          </w:p>
        </w:tc>
        <w:tc>
          <w:tcPr>
            <w:tcW w:w="1159" w:type="pct"/>
            <w:shd w:val="clear" w:color="auto" w:fill="FFFFFF"/>
            <w:tcMar>
              <w:top w:w="0" w:type="dxa"/>
              <w:left w:w="108" w:type="dxa"/>
              <w:bottom w:w="0" w:type="dxa"/>
              <w:right w:w="108" w:type="dxa"/>
            </w:tcMar>
            <w:vAlign w:val="center"/>
          </w:tcPr>
          <w:p w14:paraId="6A2F383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0</w:t>
            </w:r>
          </w:p>
        </w:tc>
        <w:tc>
          <w:tcPr>
            <w:tcW w:w="1159" w:type="pct"/>
            <w:shd w:val="clear" w:color="auto" w:fill="FFFFFF"/>
            <w:vAlign w:val="center"/>
          </w:tcPr>
          <w:p w14:paraId="308C27F7" w14:textId="77777777" w:rsidR="00CC447D" w:rsidRPr="008D043F" w:rsidRDefault="00CC447D" w:rsidP="0068355A">
            <w:pPr>
              <w:spacing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5</w:t>
            </w:r>
          </w:p>
          <w:p w14:paraId="0BE5F8F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32.)</w:t>
            </w:r>
          </w:p>
        </w:tc>
      </w:tr>
      <w:tr w:rsidR="00CC447D" w:rsidRPr="008D043F" w14:paraId="02298BAB" w14:textId="77777777" w:rsidTr="00270082">
        <w:trPr>
          <w:trHeight w:val="483"/>
        </w:trPr>
        <w:tc>
          <w:tcPr>
            <w:tcW w:w="658" w:type="pct"/>
            <w:vMerge/>
            <w:shd w:val="clear" w:color="auto" w:fill="D9D9D9"/>
            <w:vAlign w:val="center"/>
            <w:hideMark/>
          </w:tcPr>
          <w:p w14:paraId="277D084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2B24C4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D250F2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1C2BFA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073E756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F023A" w:rsidRPr="008D043F" w14:paraId="7A7D062F" w14:textId="77777777" w:rsidTr="00270082">
        <w:trPr>
          <w:trHeight w:val="287"/>
        </w:trPr>
        <w:tc>
          <w:tcPr>
            <w:tcW w:w="658" w:type="pct"/>
            <w:vMerge/>
            <w:shd w:val="clear" w:color="auto" w:fill="D9D9D9"/>
            <w:vAlign w:val="center"/>
            <w:hideMark/>
          </w:tcPr>
          <w:p w14:paraId="0EDFBD8C"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8774D99"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3E8B7BA"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c>
          <w:tcPr>
            <w:tcW w:w="1159" w:type="pct"/>
            <w:tcMar>
              <w:top w:w="0" w:type="dxa"/>
              <w:left w:w="108" w:type="dxa"/>
              <w:bottom w:w="0" w:type="dxa"/>
              <w:right w:w="108" w:type="dxa"/>
            </w:tcMar>
            <w:vAlign w:val="center"/>
          </w:tcPr>
          <w:p w14:paraId="21DD4FE9"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w:t>
            </w:r>
          </w:p>
        </w:tc>
        <w:tc>
          <w:tcPr>
            <w:tcW w:w="1159" w:type="pct"/>
            <w:tcMar>
              <w:top w:w="0" w:type="dxa"/>
              <w:left w:w="108" w:type="dxa"/>
              <w:bottom w:w="0" w:type="dxa"/>
              <w:right w:w="108" w:type="dxa"/>
            </w:tcMar>
            <w:vAlign w:val="center"/>
          </w:tcPr>
          <w:p w14:paraId="424F625B"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w:t>
            </w:r>
          </w:p>
        </w:tc>
      </w:tr>
    </w:tbl>
    <w:p w14:paraId="29634411"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1426CE50"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603717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7. Prioritet</w:t>
            </w:r>
          </w:p>
          <w:p w14:paraId="3C9D60B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7C955913"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Jačati svijest o pravilnom razdvajanju, prikupljanju i odlaganju otpada</w:t>
            </w:r>
          </w:p>
        </w:tc>
        <w:tc>
          <w:tcPr>
            <w:tcW w:w="1159" w:type="pct"/>
            <w:shd w:val="clear" w:color="auto" w:fill="D9D9D9"/>
            <w:tcMar>
              <w:top w:w="0" w:type="dxa"/>
              <w:left w:w="108" w:type="dxa"/>
              <w:bottom w:w="0" w:type="dxa"/>
              <w:right w:w="108" w:type="dxa"/>
            </w:tcMar>
            <w:vAlign w:val="center"/>
          </w:tcPr>
          <w:p w14:paraId="08871801"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41B099A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F02A95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1D74CCA" w14:textId="77777777" w:rsidTr="00270082">
        <w:trPr>
          <w:trHeight w:val="287"/>
        </w:trPr>
        <w:tc>
          <w:tcPr>
            <w:tcW w:w="658" w:type="pct"/>
            <w:vMerge/>
            <w:shd w:val="clear" w:color="auto" w:fill="D9D9D9"/>
            <w:vAlign w:val="center"/>
            <w:hideMark/>
          </w:tcPr>
          <w:p w14:paraId="2FC5A1E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BE05E9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99A0B5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redstva uložena u programe podizanja javne svijesti o otpadu</w:t>
            </w:r>
          </w:p>
        </w:tc>
        <w:tc>
          <w:tcPr>
            <w:tcW w:w="1159" w:type="pct"/>
            <w:tcMar>
              <w:top w:w="0" w:type="dxa"/>
              <w:left w:w="108" w:type="dxa"/>
              <w:bottom w:w="0" w:type="dxa"/>
              <w:right w:w="108" w:type="dxa"/>
            </w:tcMar>
          </w:tcPr>
          <w:p w14:paraId="25B1064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dostupan indikator</w:t>
            </w:r>
          </w:p>
          <w:p w14:paraId="134BBD2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p w14:paraId="5BA31F7C" w14:textId="77777777" w:rsidR="00CC447D" w:rsidRPr="008D043F" w:rsidRDefault="00CC447D"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1BFBADF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Godišnje povećanje iznosa u donosu na baznu godinu </w:t>
            </w:r>
          </w:p>
          <w:p w14:paraId="214EA9DD"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C447D" w:rsidRPr="008D043F" w14:paraId="477C5E92" w14:textId="77777777" w:rsidTr="00270082">
        <w:trPr>
          <w:trHeight w:val="287"/>
        </w:trPr>
        <w:tc>
          <w:tcPr>
            <w:tcW w:w="658" w:type="pct"/>
            <w:vMerge/>
            <w:shd w:val="clear" w:color="auto" w:fill="D9D9D9"/>
            <w:vAlign w:val="center"/>
            <w:hideMark/>
          </w:tcPr>
          <w:p w14:paraId="1BA9C27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A971ED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286C10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36A7CF6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5ECBB21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5ADA4A5C" w14:textId="77777777" w:rsidTr="00270082">
        <w:trPr>
          <w:trHeight w:val="287"/>
        </w:trPr>
        <w:tc>
          <w:tcPr>
            <w:tcW w:w="658" w:type="pct"/>
            <w:vMerge/>
            <w:shd w:val="clear" w:color="auto" w:fill="D9D9D9"/>
            <w:vAlign w:val="center"/>
          </w:tcPr>
          <w:p w14:paraId="0944D9B0"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15FF5D4"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9668508"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4</w:t>
            </w:r>
          </w:p>
        </w:tc>
        <w:tc>
          <w:tcPr>
            <w:tcW w:w="1159" w:type="pct"/>
            <w:tcMar>
              <w:top w:w="0" w:type="dxa"/>
              <w:left w:w="108" w:type="dxa"/>
              <w:bottom w:w="0" w:type="dxa"/>
              <w:right w:w="108" w:type="dxa"/>
            </w:tcMar>
            <w:vAlign w:val="center"/>
          </w:tcPr>
          <w:p w14:paraId="7D0A5487"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42</w:t>
            </w:r>
          </w:p>
        </w:tc>
        <w:tc>
          <w:tcPr>
            <w:tcW w:w="1159" w:type="pct"/>
            <w:tcMar>
              <w:top w:w="0" w:type="dxa"/>
              <w:left w:w="108" w:type="dxa"/>
              <w:bottom w:w="0" w:type="dxa"/>
              <w:right w:w="108" w:type="dxa"/>
            </w:tcMar>
            <w:vAlign w:val="center"/>
          </w:tcPr>
          <w:p w14:paraId="1059A9F8"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w:t>
            </w:r>
          </w:p>
        </w:tc>
      </w:tr>
    </w:tbl>
    <w:p w14:paraId="03639F44"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51C0F176"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1FE1A02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7.1. Mjera</w:t>
            </w:r>
          </w:p>
        </w:tc>
        <w:tc>
          <w:tcPr>
            <w:tcW w:w="864" w:type="pct"/>
            <w:vMerge w:val="restart"/>
            <w:tcMar>
              <w:top w:w="0" w:type="dxa"/>
              <w:left w:w="108" w:type="dxa"/>
              <w:bottom w:w="0" w:type="dxa"/>
              <w:right w:w="108" w:type="dxa"/>
            </w:tcMar>
            <w:vAlign w:val="center"/>
          </w:tcPr>
          <w:p w14:paraId="2DC92D8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vođenje savremenih edukativno-informativnih, rodno osjetljivih i inkluzivnih kampanja jačanja svijesti na svim nivoima (federalni, kantonalni, općinski)</w:t>
            </w:r>
          </w:p>
        </w:tc>
        <w:tc>
          <w:tcPr>
            <w:tcW w:w="1159" w:type="pct"/>
            <w:shd w:val="clear" w:color="auto" w:fill="D9D9D9"/>
            <w:tcMar>
              <w:top w:w="0" w:type="dxa"/>
              <w:left w:w="108" w:type="dxa"/>
              <w:bottom w:w="0" w:type="dxa"/>
              <w:right w:w="108" w:type="dxa"/>
            </w:tcMar>
            <w:vAlign w:val="center"/>
            <w:hideMark/>
          </w:tcPr>
          <w:p w14:paraId="19E4E44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D15FC6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F82389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1B80CBB" w14:textId="77777777" w:rsidTr="00270082">
        <w:trPr>
          <w:trHeight w:val="287"/>
        </w:trPr>
        <w:tc>
          <w:tcPr>
            <w:tcW w:w="658" w:type="pct"/>
            <w:vMerge/>
            <w:shd w:val="clear" w:color="auto" w:fill="D9D9D9"/>
            <w:vAlign w:val="center"/>
          </w:tcPr>
          <w:p w14:paraId="71FC0D1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D8F014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31A7A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Generalna percepcija statusa razvoja javne svijesti</w:t>
            </w:r>
          </w:p>
        </w:tc>
        <w:tc>
          <w:tcPr>
            <w:tcW w:w="1159" w:type="pct"/>
            <w:shd w:val="clear" w:color="auto" w:fill="FFFFFF"/>
            <w:tcMar>
              <w:top w:w="0" w:type="dxa"/>
              <w:left w:w="108" w:type="dxa"/>
              <w:bottom w:w="0" w:type="dxa"/>
              <w:right w:w="108" w:type="dxa"/>
            </w:tcMar>
            <w:vAlign w:val="center"/>
          </w:tcPr>
          <w:p w14:paraId="65F8E8C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ska generalna percepcija statusa razvoja javne svijesti</w:t>
            </w:r>
          </w:p>
        </w:tc>
        <w:tc>
          <w:tcPr>
            <w:tcW w:w="1159" w:type="pct"/>
            <w:shd w:val="clear" w:color="auto" w:fill="FFFFFF"/>
            <w:vAlign w:val="center"/>
          </w:tcPr>
          <w:p w14:paraId="190664CC" w14:textId="77777777" w:rsidR="00CC447D" w:rsidRPr="008D043F" w:rsidRDefault="00CC447D"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a generalna percepcija statusa razvoja javne svijesti</w:t>
            </w:r>
          </w:p>
          <w:p w14:paraId="2555A56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32.)</w:t>
            </w:r>
          </w:p>
        </w:tc>
      </w:tr>
      <w:tr w:rsidR="00CC447D" w:rsidRPr="008D043F" w14:paraId="7FA06B0A" w14:textId="77777777" w:rsidTr="00270082">
        <w:trPr>
          <w:trHeight w:val="483"/>
        </w:trPr>
        <w:tc>
          <w:tcPr>
            <w:tcW w:w="658" w:type="pct"/>
            <w:vMerge/>
            <w:shd w:val="clear" w:color="auto" w:fill="D9D9D9"/>
            <w:vAlign w:val="center"/>
            <w:hideMark/>
          </w:tcPr>
          <w:p w14:paraId="6CCD3C5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891EB9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106F89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37C57D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0442541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3E3CAC9D" w14:textId="77777777" w:rsidTr="00270082">
        <w:trPr>
          <w:trHeight w:val="287"/>
        </w:trPr>
        <w:tc>
          <w:tcPr>
            <w:tcW w:w="658" w:type="pct"/>
            <w:vMerge/>
            <w:shd w:val="clear" w:color="auto" w:fill="D9D9D9"/>
            <w:vAlign w:val="center"/>
            <w:hideMark/>
          </w:tcPr>
          <w:p w14:paraId="48374E6D"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CC885BD"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3BF6AD9"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4</w:t>
            </w:r>
          </w:p>
        </w:tc>
        <w:tc>
          <w:tcPr>
            <w:tcW w:w="1159" w:type="pct"/>
            <w:tcMar>
              <w:top w:w="0" w:type="dxa"/>
              <w:left w:w="108" w:type="dxa"/>
              <w:bottom w:w="0" w:type="dxa"/>
              <w:right w:w="108" w:type="dxa"/>
            </w:tcMar>
            <w:vAlign w:val="center"/>
          </w:tcPr>
          <w:p w14:paraId="6172A95F"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42</w:t>
            </w:r>
          </w:p>
        </w:tc>
        <w:tc>
          <w:tcPr>
            <w:tcW w:w="1159" w:type="pct"/>
            <w:tcMar>
              <w:top w:w="0" w:type="dxa"/>
              <w:left w:w="108" w:type="dxa"/>
              <w:bottom w:w="0" w:type="dxa"/>
              <w:right w:w="108" w:type="dxa"/>
            </w:tcMar>
            <w:vAlign w:val="center"/>
          </w:tcPr>
          <w:p w14:paraId="06D8979A"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w:t>
            </w:r>
          </w:p>
        </w:tc>
      </w:tr>
    </w:tbl>
    <w:p w14:paraId="38B6C952" w14:textId="77777777" w:rsidR="00911BA9" w:rsidRPr="008D043F" w:rsidRDefault="00911BA9" w:rsidP="0068355A">
      <w:pPr>
        <w:spacing w:line="276" w:lineRule="auto"/>
        <w:rPr>
          <w:rFonts w:asciiTheme="minorHAnsi" w:hAnsiTheme="minorHAnsi" w:cstheme="minorHAnsi"/>
          <w:sz w:val="18"/>
          <w:szCs w:val="18"/>
          <w:lang w:val="hr-HR"/>
        </w:rPr>
      </w:pPr>
    </w:p>
    <w:p w14:paraId="575610CD" w14:textId="77777777" w:rsidR="00CC447D" w:rsidRPr="008D043F" w:rsidRDefault="00911BA9" w:rsidP="0068355A">
      <w:pPr>
        <w:spacing w:after="16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br w:type="page"/>
      </w:r>
    </w:p>
    <w:p w14:paraId="1BCF634A" w14:textId="77777777" w:rsidR="00242590" w:rsidRPr="008D043F" w:rsidRDefault="00242590" w:rsidP="0068355A">
      <w:pPr>
        <w:pStyle w:val="Head3"/>
        <w:spacing w:line="276" w:lineRule="auto"/>
        <w:rPr>
          <w:rFonts w:asciiTheme="minorHAnsi" w:hAnsiTheme="minorHAnsi"/>
          <w:lang w:val="hr-HR"/>
        </w:rPr>
      </w:pPr>
      <w:bookmarkStart w:id="425" w:name="_Toc104460949"/>
      <w:r w:rsidRPr="008D043F">
        <w:rPr>
          <w:rFonts w:asciiTheme="minorHAnsi" w:hAnsiTheme="minorHAnsi"/>
          <w:lang w:val="hr-HR"/>
        </w:rPr>
        <w:lastRenderedPageBreak/>
        <w:t>Biodiverzitet i zaštita prirode</w:t>
      </w:r>
      <w:bookmarkEnd w:id="425"/>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5"/>
        <w:gridCol w:w="2449"/>
        <w:gridCol w:w="3286"/>
        <w:gridCol w:w="3286"/>
        <w:gridCol w:w="3288"/>
      </w:tblGrid>
      <w:tr w:rsidR="002B482D" w:rsidRPr="008D043F" w14:paraId="0D62718D" w14:textId="77777777" w:rsidTr="00270082">
        <w:trPr>
          <w:trHeight w:val="286"/>
        </w:trPr>
        <w:tc>
          <w:tcPr>
            <w:tcW w:w="658" w:type="pct"/>
            <w:shd w:val="clear" w:color="auto" w:fill="009E73"/>
            <w:tcMar>
              <w:top w:w="0" w:type="dxa"/>
              <w:left w:w="108" w:type="dxa"/>
              <w:bottom w:w="0" w:type="dxa"/>
              <w:right w:w="108" w:type="dxa"/>
            </w:tcMar>
            <w:vAlign w:val="center"/>
            <w:hideMark/>
          </w:tcPr>
          <w:p w14:paraId="7E20C70D" w14:textId="77777777" w:rsidR="002B482D" w:rsidRPr="008D043F" w:rsidRDefault="002B482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864" w:type="pct"/>
            <w:shd w:val="clear" w:color="auto" w:fill="009E73"/>
            <w:tcMar>
              <w:top w:w="0" w:type="dxa"/>
              <w:left w:w="108" w:type="dxa"/>
              <w:bottom w:w="0" w:type="dxa"/>
              <w:right w:w="108" w:type="dxa"/>
            </w:tcMar>
            <w:vAlign w:val="center"/>
            <w:hideMark/>
          </w:tcPr>
          <w:p w14:paraId="4A812E44" w14:textId="77777777" w:rsidR="002B482D" w:rsidRPr="008D043F" w:rsidRDefault="002B482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8" w:type="pct"/>
            <w:gridSpan w:val="3"/>
            <w:shd w:val="clear" w:color="auto" w:fill="009E73"/>
            <w:tcMar>
              <w:top w:w="0" w:type="dxa"/>
              <w:left w:w="108" w:type="dxa"/>
              <w:bottom w:w="0" w:type="dxa"/>
              <w:right w:w="108" w:type="dxa"/>
            </w:tcMar>
            <w:vAlign w:val="center"/>
            <w:hideMark/>
          </w:tcPr>
          <w:p w14:paraId="58D8B9F3" w14:textId="77777777" w:rsidR="002B482D" w:rsidRPr="008D043F" w:rsidRDefault="002B482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I FINANSIJSKI IZVORI</w:t>
            </w:r>
          </w:p>
        </w:tc>
      </w:tr>
      <w:tr w:rsidR="002B482D" w:rsidRPr="008D043F" w14:paraId="3088B656" w14:textId="77777777" w:rsidTr="00E65CEA">
        <w:trPr>
          <w:trHeight w:val="384"/>
        </w:trPr>
        <w:tc>
          <w:tcPr>
            <w:tcW w:w="658" w:type="pct"/>
            <w:vMerge w:val="restart"/>
            <w:shd w:val="clear" w:color="auto" w:fill="D9D9D9"/>
            <w:tcMar>
              <w:top w:w="0" w:type="dxa"/>
              <w:left w:w="108" w:type="dxa"/>
              <w:bottom w:w="0" w:type="dxa"/>
              <w:right w:w="108" w:type="dxa"/>
            </w:tcMar>
            <w:vAlign w:val="center"/>
            <w:hideMark/>
          </w:tcPr>
          <w:p w14:paraId="14AAF2A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 Strateški cilj</w:t>
            </w:r>
          </w:p>
        </w:tc>
        <w:tc>
          <w:tcPr>
            <w:tcW w:w="864" w:type="pct"/>
            <w:vMerge w:val="restart"/>
            <w:tcMar>
              <w:top w:w="0" w:type="dxa"/>
              <w:left w:w="108" w:type="dxa"/>
              <w:bottom w:w="0" w:type="dxa"/>
              <w:right w:w="108" w:type="dxa"/>
            </w:tcMar>
            <w:vAlign w:val="center"/>
          </w:tcPr>
          <w:p w14:paraId="7D2B047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čuvanje biološke i pejzažne raznolikosti</w:t>
            </w:r>
          </w:p>
        </w:tc>
        <w:tc>
          <w:tcPr>
            <w:tcW w:w="1159" w:type="pct"/>
            <w:shd w:val="clear" w:color="auto" w:fill="D9D9D9"/>
            <w:tcMar>
              <w:top w:w="0" w:type="dxa"/>
              <w:left w:w="108" w:type="dxa"/>
              <w:bottom w:w="0" w:type="dxa"/>
              <w:right w:w="108" w:type="dxa"/>
            </w:tcMar>
            <w:vAlign w:val="center"/>
            <w:hideMark/>
          </w:tcPr>
          <w:p w14:paraId="765764B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11BF4A0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60" w:type="pct"/>
            <w:shd w:val="clear" w:color="auto" w:fill="D9D9D9"/>
            <w:tcMar>
              <w:top w:w="0" w:type="dxa"/>
              <w:left w:w="108" w:type="dxa"/>
              <w:bottom w:w="0" w:type="dxa"/>
              <w:right w:w="108" w:type="dxa"/>
            </w:tcMar>
            <w:vAlign w:val="center"/>
            <w:hideMark/>
          </w:tcPr>
          <w:p w14:paraId="7286982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842A7" w:rsidRPr="008D043F" w14:paraId="237192B9" w14:textId="77777777" w:rsidTr="005058EE">
        <w:trPr>
          <w:trHeight w:val="287"/>
        </w:trPr>
        <w:tc>
          <w:tcPr>
            <w:tcW w:w="658" w:type="pct"/>
            <w:vMerge/>
            <w:shd w:val="clear" w:color="auto" w:fill="D9D9D9"/>
            <w:vAlign w:val="center"/>
            <w:hideMark/>
          </w:tcPr>
          <w:p w14:paraId="07C7DFE1"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9E47E07"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DC38A5D" w14:textId="715A5EAB" w:rsidR="00F842A7" w:rsidRPr="008D043F" w:rsidRDefault="00F842A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Broj zaštićenih područja prirode s kategorijama zaštite</w:t>
            </w:r>
          </w:p>
        </w:tc>
        <w:tc>
          <w:tcPr>
            <w:tcW w:w="1159" w:type="pct"/>
            <w:tcMar>
              <w:top w:w="0" w:type="dxa"/>
              <w:left w:w="108" w:type="dxa"/>
              <w:bottom w:w="0" w:type="dxa"/>
              <w:right w:w="108" w:type="dxa"/>
            </w:tcMar>
            <w:vAlign w:val="center"/>
          </w:tcPr>
          <w:p w14:paraId="08E881C5" w14:textId="77777777" w:rsidR="00F842A7" w:rsidRPr="008D043F" w:rsidRDefault="00F842A7" w:rsidP="0068355A">
            <w:pPr>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odaci iz 2020. godine:</w:t>
            </w:r>
          </w:p>
          <w:p w14:paraId="5AC70AE0" w14:textId="77777777" w:rsidR="00F842A7" w:rsidRPr="008D043F" w:rsidRDefault="00F842A7" w:rsidP="0068355A">
            <w:pPr>
              <w:numPr>
                <w:ilvl w:val="0"/>
                <w:numId w:val="231"/>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acionalni parkovi: 1</w:t>
            </w:r>
          </w:p>
          <w:p w14:paraId="20F928F1" w14:textId="77777777" w:rsidR="00F842A7" w:rsidRPr="008D043F" w:rsidRDefault="00F842A7" w:rsidP="0068355A">
            <w:pPr>
              <w:numPr>
                <w:ilvl w:val="0"/>
                <w:numId w:val="231"/>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Spomenici prirode: 4</w:t>
            </w:r>
          </w:p>
          <w:p w14:paraId="11A458CE" w14:textId="77777777" w:rsidR="00F842A7" w:rsidRPr="008D043F" w:rsidRDefault="00F842A7" w:rsidP="0068355A">
            <w:pPr>
              <w:numPr>
                <w:ilvl w:val="0"/>
                <w:numId w:val="231"/>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arkovi prirode: 2</w:t>
            </w:r>
          </w:p>
          <w:p w14:paraId="70F97575" w14:textId="31FB4578" w:rsidR="00F842A7" w:rsidRPr="008D043F" w:rsidRDefault="00A22B1F"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 xml:space="preserve">-        </w:t>
            </w:r>
            <w:r w:rsidR="00F842A7" w:rsidRPr="008D043F">
              <w:rPr>
                <w:rFonts w:asciiTheme="minorHAnsi" w:hAnsiTheme="minorHAnsi" w:cstheme="minorHAnsi"/>
                <w:sz w:val="18"/>
                <w:szCs w:val="18"/>
                <w:lang w:val="hr-HR" w:eastAsia="hr-HR"/>
              </w:rPr>
              <w:t>Zaštićeni pejzaži: 5</w:t>
            </w:r>
          </w:p>
        </w:tc>
        <w:tc>
          <w:tcPr>
            <w:tcW w:w="1160" w:type="pct"/>
            <w:tcMar>
              <w:top w:w="0" w:type="dxa"/>
              <w:left w:w="108" w:type="dxa"/>
              <w:bottom w:w="0" w:type="dxa"/>
              <w:right w:w="108" w:type="dxa"/>
            </w:tcMar>
            <w:vAlign w:val="center"/>
          </w:tcPr>
          <w:p w14:paraId="2D1BED76" w14:textId="3ED08021"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2B482D" w:rsidRPr="008D043F" w14:paraId="70A244B6" w14:textId="77777777" w:rsidTr="00E65CEA">
        <w:trPr>
          <w:trHeight w:val="375"/>
        </w:trPr>
        <w:tc>
          <w:tcPr>
            <w:tcW w:w="658" w:type="pct"/>
            <w:vMerge/>
            <w:shd w:val="clear" w:color="auto" w:fill="D9D9D9"/>
            <w:vAlign w:val="center"/>
            <w:hideMark/>
          </w:tcPr>
          <w:p w14:paraId="369DB7A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B9AAE4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81C86E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9700CB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60" w:type="pct"/>
            <w:shd w:val="clear" w:color="auto" w:fill="D9D9D9"/>
            <w:tcMar>
              <w:top w:w="0" w:type="dxa"/>
              <w:left w:w="108" w:type="dxa"/>
              <w:bottom w:w="0" w:type="dxa"/>
              <w:right w:w="108" w:type="dxa"/>
            </w:tcMar>
            <w:vAlign w:val="center"/>
            <w:hideMark/>
          </w:tcPr>
          <w:p w14:paraId="3AA5405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2FF0F191" w14:textId="77777777" w:rsidTr="00E65CEA">
        <w:trPr>
          <w:trHeight w:val="287"/>
        </w:trPr>
        <w:tc>
          <w:tcPr>
            <w:tcW w:w="658" w:type="pct"/>
            <w:vMerge/>
            <w:shd w:val="clear" w:color="auto" w:fill="D9D9D9"/>
            <w:vAlign w:val="center"/>
            <w:hideMark/>
          </w:tcPr>
          <w:p w14:paraId="1C32E4AB"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77B32FC"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5FD698" w14:textId="54F92210"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1</w:t>
            </w:r>
          </w:p>
        </w:tc>
        <w:tc>
          <w:tcPr>
            <w:tcW w:w="1159" w:type="pct"/>
            <w:shd w:val="clear" w:color="auto" w:fill="FFFFFF"/>
            <w:tcMar>
              <w:top w:w="0" w:type="dxa"/>
              <w:left w:w="108" w:type="dxa"/>
              <w:bottom w:w="0" w:type="dxa"/>
              <w:right w:w="108" w:type="dxa"/>
            </w:tcMar>
            <w:vAlign w:val="center"/>
          </w:tcPr>
          <w:p w14:paraId="03B87863" w14:textId="359FFA46"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3,6</w:t>
            </w:r>
          </w:p>
        </w:tc>
        <w:tc>
          <w:tcPr>
            <w:tcW w:w="1160" w:type="pct"/>
            <w:shd w:val="clear" w:color="auto" w:fill="FFFFFF"/>
            <w:tcMar>
              <w:top w:w="0" w:type="dxa"/>
              <w:left w:w="108" w:type="dxa"/>
              <w:bottom w:w="0" w:type="dxa"/>
              <w:right w:w="108" w:type="dxa"/>
            </w:tcMar>
            <w:vAlign w:val="center"/>
          </w:tcPr>
          <w:p w14:paraId="56EF287C" w14:textId="24221F54"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8</w:t>
            </w:r>
          </w:p>
        </w:tc>
      </w:tr>
    </w:tbl>
    <w:p w14:paraId="49701D5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2B482D" w:rsidRPr="008D043F" w14:paraId="2357D5B1"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6D219DD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1. Prioritet</w:t>
            </w:r>
          </w:p>
        </w:tc>
        <w:tc>
          <w:tcPr>
            <w:tcW w:w="864" w:type="pct"/>
            <w:vMerge w:val="restart"/>
            <w:tcMar>
              <w:top w:w="0" w:type="dxa"/>
              <w:left w:w="108" w:type="dxa"/>
              <w:bottom w:w="0" w:type="dxa"/>
              <w:right w:w="108" w:type="dxa"/>
            </w:tcMar>
            <w:vAlign w:val="center"/>
          </w:tcPr>
          <w:p w14:paraId="3DB227A3" w14:textId="77777777" w:rsidR="002B482D" w:rsidRPr="008D043F" w:rsidRDefault="002B482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naprijediti pravni okvir </w:t>
            </w:r>
            <w:r w:rsidR="0025457C"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BiH za biodiverzitet i očuvanje prirode</w:t>
            </w:r>
            <w:r w:rsidRPr="008D043F">
              <w:rPr>
                <w:rFonts w:asciiTheme="minorHAnsi" w:hAnsiTheme="minorHAnsi" w:cstheme="minorHAnsi"/>
                <w:sz w:val="18"/>
                <w:szCs w:val="18"/>
                <w:lang w:val="hr-HR"/>
              </w:rPr>
              <w:t xml:space="preserve"> </w:t>
            </w:r>
            <w:r w:rsidRPr="008D043F">
              <w:rPr>
                <w:rFonts w:asciiTheme="minorHAnsi" w:hAnsiTheme="minorHAnsi" w:cstheme="minorHAnsi"/>
                <w:b/>
                <w:sz w:val="18"/>
                <w:szCs w:val="18"/>
                <w:lang w:val="hr-HR"/>
              </w:rPr>
              <w:t xml:space="preserve">kroz usklađivanje zakonodavstva s pravnom </w:t>
            </w:r>
            <w:r w:rsidR="0025457C" w:rsidRPr="008D043F">
              <w:rPr>
                <w:rFonts w:asciiTheme="minorHAnsi" w:hAnsiTheme="minorHAnsi" w:cstheme="minorHAnsi"/>
                <w:b/>
                <w:sz w:val="18"/>
                <w:szCs w:val="18"/>
                <w:lang w:val="hr-HR"/>
              </w:rPr>
              <w:t xml:space="preserve">stečevinom </w:t>
            </w:r>
            <w:r w:rsidRPr="008D043F">
              <w:rPr>
                <w:rFonts w:asciiTheme="minorHAnsi" w:hAnsiTheme="minorHAnsi" w:cstheme="minorHAnsi"/>
                <w:b/>
                <w:sz w:val="18"/>
                <w:szCs w:val="18"/>
                <w:lang w:val="hr-HR"/>
              </w:rPr>
              <w:t>EU i međunarodnim sporazumima</w:t>
            </w:r>
          </w:p>
        </w:tc>
        <w:tc>
          <w:tcPr>
            <w:tcW w:w="1159" w:type="pct"/>
            <w:shd w:val="clear" w:color="auto" w:fill="D9D9D9"/>
            <w:tcMar>
              <w:top w:w="0" w:type="dxa"/>
              <w:left w:w="108" w:type="dxa"/>
              <w:bottom w:w="0" w:type="dxa"/>
              <w:right w:w="108" w:type="dxa"/>
            </w:tcMar>
            <w:vAlign w:val="center"/>
          </w:tcPr>
          <w:p w14:paraId="76A777E5"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11AF8AA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667B35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5ABA299" w14:textId="77777777" w:rsidTr="00270082">
        <w:trPr>
          <w:trHeight w:val="287"/>
        </w:trPr>
        <w:tc>
          <w:tcPr>
            <w:tcW w:w="658" w:type="pct"/>
            <w:vMerge/>
            <w:shd w:val="clear" w:color="auto" w:fill="D9D9D9"/>
            <w:vAlign w:val="center"/>
            <w:hideMark/>
          </w:tcPr>
          <w:p w14:paraId="7BADACE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0CF36AB"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87117A9" w14:textId="51A42007" w:rsidR="002B482D" w:rsidRPr="008D043F" w:rsidRDefault="0046094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klađenost pravnog okvira za očuvanje biodiverziteta i zaštitu prirode s pravnom stečevinom EU</w:t>
            </w:r>
          </w:p>
        </w:tc>
        <w:tc>
          <w:tcPr>
            <w:tcW w:w="1159" w:type="pct"/>
            <w:tcMar>
              <w:top w:w="0" w:type="dxa"/>
              <w:left w:w="108" w:type="dxa"/>
              <w:bottom w:w="0" w:type="dxa"/>
              <w:right w:w="108" w:type="dxa"/>
            </w:tcMar>
            <w:vAlign w:val="center"/>
          </w:tcPr>
          <w:p w14:paraId="65A58A8E"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dovoljno usklađen pravni okvir (2022</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1AC15376"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načajno usklađen pravni okvir (2025</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1A33E5E5" w14:textId="77777777" w:rsidTr="00270082">
        <w:trPr>
          <w:trHeight w:val="287"/>
        </w:trPr>
        <w:tc>
          <w:tcPr>
            <w:tcW w:w="658" w:type="pct"/>
            <w:vMerge/>
            <w:shd w:val="clear" w:color="auto" w:fill="D9D9D9"/>
            <w:vAlign w:val="center"/>
            <w:hideMark/>
          </w:tcPr>
          <w:p w14:paraId="24897B0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942C01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0D13EA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165D5AE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1674CEF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6E38D505" w14:textId="77777777" w:rsidTr="00270082">
        <w:trPr>
          <w:trHeight w:val="287"/>
        </w:trPr>
        <w:tc>
          <w:tcPr>
            <w:tcW w:w="658" w:type="pct"/>
            <w:vMerge/>
            <w:shd w:val="clear" w:color="auto" w:fill="D9D9D9"/>
            <w:vAlign w:val="center"/>
          </w:tcPr>
          <w:p w14:paraId="54073CB6"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4B0E6A3"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18CD0DD"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8</w:t>
            </w:r>
          </w:p>
        </w:tc>
        <w:tc>
          <w:tcPr>
            <w:tcW w:w="1159" w:type="pct"/>
            <w:tcMar>
              <w:top w:w="0" w:type="dxa"/>
              <w:left w:w="108" w:type="dxa"/>
              <w:bottom w:w="0" w:type="dxa"/>
              <w:right w:w="108" w:type="dxa"/>
            </w:tcMar>
            <w:vAlign w:val="center"/>
          </w:tcPr>
          <w:p w14:paraId="12355301"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9" w:type="pct"/>
            <w:tcMar>
              <w:top w:w="0" w:type="dxa"/>
              <w:left w:w="108" w:type="dxa"/>
              <w:bottom w:w="0" w:type="dxa"/>
              <w:right w:w="108" w:type="dxa"/>
            </w:tcMar>
            <w:vAlign w:val="center"/>
          </w:tcPr>
          <w:p w14:paraId="22BE00FE"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r>
    </w:tbl>
    <w:p w14:paraId="1551009D"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2B482D" w:rsidRPr="008D043F" w14:paraId="4B37134A"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5F91568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1.1. Mjera</w:t>
            </w:r>
          </w:p>
        </w:tc>
        <w:tc>
          <w:tcPr>
            <w:tcW w:w="864" w:type="pct"/>
            <w:vMerge w:val="restart"/>
            <w:tcMar>
              <w:top w:w="0" w:type="dxa"/>
              <w:left w:w="108" w:type="dxa"/>
              <w:bottom w:w="0" w:type="dxa"/>
              <w:right w:w="108" w:type="dxa"/>
            </w:tcMar>
            <w:vAlign w:val="center"/>
          </w:tcPr>
          <w:p w14:paraId="65B194E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đivati i harmonizirati propise za očuvanje i održivu upotrebu biodiverziteta  i zaštitu prirode s pravnom </w:t>
            </w:r>
            <w:r w:rsidR="0025457C" w:rsidRPr="008D043F">
              <w:rPr>
                <w:rFonts w:asciiTheme="minorHAnsi" w:eastAsia="Calibri" w:hAnsiTheme="minorHAnsi" w:cstheme="minorHAnsi"/>
                <w:sz w:val="18"/>
                <w:szCs w:val="18"/>
                <w:lang w:val="hr-HR"/>
              </w:rPr>
              <w:t xml:space="preserve">stečevinom </w:t>
            </w:r>
            <w:r w:rsidRPr="008D043F">
              <w:rPr>
                <w:rFonts w:asciiTheme="minorHAnsi" w:eastAsia="Calibri" w:hAnsiTheme="minorHAnsi" w:cstheme="minorHAnsi"/>
                <w:sz w:val="18"/>
                <w:szCs w:val="18"/>
                <w:lang w:val="hr-HR"/>
              </w:rPr>
              <w:t>EU i međunarodnim sporazumima za biodiverzitet</w:t>
            </w:r>
          </w:p>
        </w:tc>
        <w:tc>
          <w:tcPr>
            <w:tcW w:w="1159" w:type="pct"/>
            <w:shd w:val="clear" w:color="auto" w:fill="D9D9D9"/>
            <w:tcMar>
              <w:top w:w="0" w:type="dxa"/>
              <w:left w:w="108" w:type="dxa"/>
              <w:bottom w:w="0" w:type="dxa"/>
              <w:right w:w="108" w:type="dxa"/>
            </w:tcMar>
            <w:vAlign w:val="center"/>
            <w:hideMark/>
          </w:tcPr>
          <w:p w14:paraId="68A9E7D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92FE3F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D4A6CA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FF01DF2" w14:textId="77777777" w:rsidTr="00270082">
        <w:trPr>
          <w:trHeight w:val="287"/>
        </w:trPr>
        <w:tc>
          <w:tcPr>
            <w:tcW w:w="658" w:type="pct"/>
            <w:vMerge/>
            <w:shd w:val="clear" w:color="auto" w:fill="D9D9D9"/>
            <w:vAlign w:val="center"/>
          </w:tcPr>
          <w:p w14:paraId="1AEBE8C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74F086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E01D13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đenost zakona za zaštitu prirode s pravnom </w:t>
            </w:r>
            <w:r w:rsidR="0025457C" w:rsidRPr="008D043F">
              <w:rPr>
                <w:rFonts w:asciiTheme="minorHAnsi" w:eastAsia="Calibri" w:hAnsiTheme="minorHAnsi" w:cstheme="minorHAnsi"/>
                <w:sz w:val="18"/>
                <w:szCs w:val="18"/>
                <w:lang w:val="hr-HR"/>
              </w:rPr>
              <w:t>stečevinom EU i</w:t>
            </w:r>
            <w:r w:rsidRPr="008D043F">
              <w:rPr>
                <w:rFonts w:asciiTheme="minorHAnsi" w:eastAsia="Calibri" w:hAnsiTheme="minorHAnsi" w:cstheme="minorHAnsi"/>
                <w:sz w:val="18"/>
                <w:szCs w:val="18"/>
                <w:lang w:val="hr-HR"/>
              </w:rPr>
              <w:t xml:space="preserve"> međunarodnim sporazumima</w:t>
            </w:r>
          </w:p>
        </w:tc>
        <w:tc>
          <w:tcPr>
            <w:tcW w:w="1159" w:type="pct"/>
            <w:shd w:val="clear" w:color="auto" w:fill="FFFFFF"/>
            <w:tcMar>
              <w:top w:w="0" w:type="dxa"/>
              <w:left w:w="108" w:type="dxa"/>
              <w:bottom w:w="0" w:type="dxa"/>
              <w:right w:w="108" w:type="dxa"/>
            </w:tcMar>
            <w:vAlign w:val="center"/>
          </w:tcPr>
          <w:p w14:paraId="06C3687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akon nije dovoljno usklađen s pravnom </w:t>
            </w:r>
            <w:r w:rsidR="0025457C"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 za biodiverzitet</w:t>
            </w:r>
          </w:p>
        </w:tc>
        <w:tc>
          <w:tcPr>
            <w:tcW w:w="1159" w:type="pct"/>
            <w:shd w:val="clear" w:color="auto" w:fill="FFFFFF"/>
            <w:vAlign w:val="center"/>
          </w:tcPr>
          <w:p w14:paraId="118AABDE" w14:textId="77777777" w:rsidR="002B482D" w:rsidRPr="008D043F" w:rsidRDefault="002B482D"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bidi="en-US"/>
              </w:rPr>
              <w:t xml:space="preserve">Zakon </w:t>
            </w:r>
            <w:r w:rsidR="00AD3415" w:rsidRPr="008D043F">
              <w:rPr>
                <w:rFonts w:asciiTheme="minorHAnsi" w:eastAsia="Calibri" w:hAnsiTheme="minorHAnsi" w:cstheme="minorHAnsi"/>
                <w:sz w:val="18"/>
                <w:szCs w:val="18"/>
                <w:lang w:val="hr-HR" w:bidi="en-US"/>
              </w:rPr>
              <w:t>djelimično</w:t>
            </w:r>
            <w:r w:rsidRPr="008D043F">
              <w:rPr>
                <w:rFonts w:asciiTheme="minorHAnsi" w:eastAsia="Calibri" w:hAnsiTheme="minorHAnsi" w:cstheme="minorHAnsi"/>
                <w:sz w:val="18"/>
                <w:szCs w:val="18"/>
                <w:lang w:val="hr-HR" w:bidi="en-US"/>
              </w:rPr>
              <w:t xml:space="preserve">, u visokom stepenu, usklađen s pravnom </w:t>
            </w:r>
            <w:r w:rsidR="0025457C" w:rsidRPr="008D043F">
              <w:rPr>
                <w:rFonts w:asciiTheme="minorHAnsi" w:eastAsia="Calibri" w:hAnsiTheme="minorHAnsi" w:cstheme="minorHAnsi"/>
                <w:sz w:val="18"/>
                <w:szCs w:val="18"/>
                <w:lang w:val="hr-HR" w:bidi="en-US"/>
              </w:rPr>
              <w:t>stečevinom EU i</w:t>
            </w:r>
            <w:r w:rsidRPr="008D043F">
              <w:rPr>
                <w:rFonts w:asciiTheme="minorHAnsi" w:eastAsia="Calibri" w:hAnsiTheme="minorHAnsi" w:cstheme="minorHAnsi"/>
                <w:sz w:val="18"/>
                <w:szCs w:val="18"/>
                <w:lang w:val="hr-HR" w:bidi="en-US"/>
              </w:rPr>
              <w:t xml:space="preserve"> </w:t>
            </w:r>
            <w:r w:rsidR="0025457C" w:rsidRPr="008D043F">
              <w:rPr>
                <w:rFonts w:asciiTheme="minorHAnsi" w:eastAsia="Calibri" w:hAnsiTheme="minorHAnsi" w:cstheme="minorHAnsi"/>
                <w:sz w:val="18"/>
                <w:szCs w:val="18"/>
                <w:lang w:val="hr-HR" w:bidi="en-US"/>
              </w:rPr>
              <w:t xml:space="preserve">međunarodnim </w:t>
            </w:r>
            <w:r w:rsidRPr="008D043F">
              <w:rPr>
                <w:rFonts w:asciiTheme="minorHAnsi" w:eastAsia="Calibri" w:hAnsiTheme="minorHAnsi" w:cstheme="minorHAnsi"/>
                <w:sz w:val="18"/>
                <w:szCs w:val="18"/>
                <w:lang w:val="hr-HR" w:bidi="en-US"/>
              </w:rPr>
              <w:t>sporazumima za biodiverzitet (2025</w:t>
            </w:r>
            <w:r w:rsidR="0025457C" w:rsidRPr="008D043F">
              <w:rPr>
                <w:rFonts w:asciiTheme="minorHAnsi" w:eastAsia="Calibri" w:hAnsiTheme="minorHAnsi" w:cstheme="minorHAnsi"/>
                <w:sz w:val="18"/>
                <w:szCs w:val="18"/>
                <w:lang w:val="hr-HR" w:bidi="en-US"/>
              </w:rPr>
              <w:t>.</w:t>
            </w:r>
            <w:r w:rsidRPr="008D043F">
              <w:rPr>
                <w:rFonts w:asciiTheme="minorHAnsi" w:eastAsia="Calibri" w:hAnsiTheme="minorHAnsi" w:cstheme="minorHAnsi"/>
                <w:sz w:val="18"/>
                <w:szCs w:val="18"/>
                <w:lang w:val="hr-HR" w:bidi="en-US"/>
              </w:rPr>
              <w:t>)</w:t>
            </w:r>
          </w:p>
        </w:tc>
      </w:tr>
      <w:tr w:rsidR="002B482D" w:rsidRPr="008D043F" w14:paraId="1115582C" w14:textId="77777777" w:rsidTr="00270082">
        <w:trPr>
          <w:trHeight w:val="287"/>
        </w:trPr>
        <w:tc>
          <w:tcPr>
            <w:tcW w:w="658" w:type="pct"/>
            <w:vMerge/>
            <w:shd w:val="clear" w:color="auto" w:fill="D9D9D9"/>
            <w:vAlign w:val="center"/>
          </w:tcPr>
          <w:p w14:paraId="09B98C8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E50F90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36F31A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harmonizacije pravnog okvira </w:t>
            </w:r>
            <w:r w:rsidR="0025457C"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s drugim administracijama</w:t>
            </w:r>
          </w:p>
        </w:tc>
        <w:tc>
          <w:tcPr>
            <w:tcW w:w="1159" w:type="pct"/>
            <w:shd w:val="clear" w:color="auto" w:fill="FFFFFF"/>
            <w:tcMar>
              <w:top w:w="0" w:type="dxa"/>
              <w:left w:w="108" w:type="dxa"/>
              <w:bottom w:w="0" w:type="dxa"/>
              <w:right w:w="108" w:type="dxa"/>
            </w:tcMar>
            <w:vAlign w:val="center"/>
          </w:tcPr>
          <w:p w14:paraId="0BD19E6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avni okvir </w:t>
            </w:r>
            <w:r w:rsidR="0025457C"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 xml:space="preserve">nije harmoniziran s drugim administracijama </w:t>
            </w:r>
          </w:p>
        </w:tc>
        <w:tc>
          <w:tcPr>
            <w:tcW w:w="1159" w:type="pct"/>
            <w:shd w:val="clear" w:color="auto" w:fill="FFFFFF"/>
            <w:vAlign w:val="center"/>
          </w:tcPr>
          <w:p w14:paraId="03B6A645" w14:textId="77777777" w:rsidR="002B482D" w:rsidRPr="008D043F" w:rsidRDefault="002B482D" w:rsidP="0068355A">
            <w:pPr>
              <w:spacing w:after="120" w:line="276" w:lineRule="auto"/>
              <w:ind w:left="211"/>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avni okvir </w:t>
            </w:r>
            <w:r w:rsidR="0025457C"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harmoniziran </w:t>
            </w:r>
            <w:r w:rsidR="0025457C" w:rsidRPr="008D043F">
              <w:rPr>
                <w:rFonts w:asciiTheme="minorHAnsi" w:eastAsia="Calibri" w:hAnsiTheme="minorHAnsi" w:cstheme="minorHAnsi"/>
                <w:sz w:val="18"/>
                <w:szCs w:val="18"/>
                <w:lang w:val="hr-HR"/>
              </w:rPr>
              <w:t>s</w:t>
            </w:r>
            <w:r w:rsidRPr="008D043F">
              <w:rPr>
                <w:rFonts w:asciiTheme="minorHAnsi" w:eastAsia="Calibri" w:hAnsiTheme="minorHAnsi" w:cstheme="minorHAnsi"/>
                <w:sz w:val="18"/>
                <w:szCs w:val="18"/>
                <w:lang w:val="hr-HR"/>
              </w:rPr>
              <w:t xml:space="preserve"> drugim admistracijama </w:t>
            </w:r>
            <w:r w:rsidRPr="008D043F">
              <w:rPr>
                <w:rFonts w:asciiTheme="minorHAnsi" w:eastAsia="Calibri" w:hAnsiTheme="minorHAnsi" w:cstheme="minorHAnsi"/>
                <w:sz w:val="18"/>
                <w:szCs w:val="18"/>
                <w:lang w:val="hr-HR" w:bidi="en-US"/>
              </w:rPr>
              <w:t>(2025</w:t>
            </w:r>
            <w:r w:rsidR="0025457C" w:rsidRPr="008D043F">
              <w:rPr>
                <w:rFonts w:asciiTheme="minorHAnsi" w:eastAsia="Calibri" w:hAnsiTheme="minorHAnsi" w:cstheme="minorHAnsi"/>
                <w:sz w:val="18"/>
                <w:szCs w:val="18"/>
                <w:lang w:val="hr-HR" w:bidi="en-US"/>
              </w:rPr>
              <w:t>.</w:t>
            </w:r>
            <w:r w:rsidRPr="008D043F">
              <w:rPr>
                <w:rFonts w:asciiTheme="minorHAnsi" w:eastAsia="Calibri" w:hAnsiTheme="minorHAnsi" w:cstheme="minorHAnsi"/>
                <w:sz w:val="18"/>
                <w:szCs w:val="18"/>
                <w:lang w:val="hr-HR" w:bidi="en-US"/>
              </w:rPr>
              <w:t>)</w:t>
            </w:r>
          </w:p>
        </w:tc>
      </w:tr>
      <w:tr w:rsidR="002B482D" w:rsidRPr="008D043F" w14:paraId="0BA8DD0D" w14:textId="77777777" w:rsidTr="00270082">
        <w:trPr>
          <w:trHeight w:val="287"/>
        </w:trPr>
        <w:tc>
          <w:tcPr>
            <w:tcW w:w="658" w:type="pct"/>
            <w:vMerge/>
            <w:shd w:val="clear" w:color="auto" w:fill="D9D9D9"/>
            <w:vAlign w:val="center"/>
          </w:tcPr>
          <w:p w14:paraId="7AE43ED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14A9F8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D7FD4D" w14:textId="77777777" w:rsidR="002B482D" w:rsidRPr="008D043F" w:rsidRDefault="002B482D" w:rsidP="0068355A">
            <w:pPr>
              <w:spacing w:before="40" w:after="40" w:line="276" w:lineRule="auto"/>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Usklađenost sektorskih propisa spravnom </w:t>
            </w:r>
            <w:r w:rsidR="0025457C" w:rsidRPr="008D043F">
              <w:rPr>
                <w:rFonts w:asciiTheme="minorHAnsi" w:hAnsiTheme="minorHAnsi" w:cstheme="minorHAnsi"/>
                <w:color w:val="000000"/>
                <w:sz w:val="18"/>
                <w:szCs w:val="18"/>
                <w:lang w:val="hr-HR"/>
              </w:rPr>
              <w:t>stečevinom EU i</w:t>
            </w:r>
            <w:r w:rsidRPr="008D043F">
              <w:rPr>
                <w:rFonts w:asciiTheme="minorHAnsi" w:hAnsiTheme="minorHAnsi" w:cstheme="minorHAnsi"/>
                <w:color w:val="000000"/>
                <w:sz w:val="18"/>
                <w:szCs w:val="18"/>
                <w:lang w:val="hr-HR"/>
              </w:rPr>
              <w:t xml:space="preserve"> međunarodnim sporazumima</w:t>
            </w:r>
          </w:p>
        </w:tc>
        <w:tc>
          <w:tcPr>
            <w:tcW w:w="1159" w:type="pct"/>
            <w:shd w:val="clear" w:color="auto" w:fill="FFFFFF"/>
            <w:tcMar>
              <w:top w:w="0" w:type="dxa"/>
              <w:left w:w="108" w:type="dxa"/>
              <w:bottom w:w="0" w:type="dxa"/>
              <w:right w:w="108" w:type="dxa"/>
            </w:tcMar>
            <w:vAlign w:val="center"/>
          </w:tcPr>
          <w:p w14:paraId="671D505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ektorski propisi nisu usklađeni s pravnom </w:t>
            </w:r>
            <w:r w:rsidR="0025457C"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w:t>
            </w:r>
          </w:p>
        </w:tc>
        <w:tc>
          <w:tcPr>
            <w:tcW w:w="1159" w:type="pct"/>
            <w:shd w:val="clear" w:color="auto" w:fill="FFFFFF"/>
            <w:vAlign w:val="center"/>
          </w:tcPr>
          <w:p w14:paraId="6A9FB327" w14:textId="77777777" w:rsidR="002B482D" w:rsidRPr="008D043F" w:rsidRDefault="002B482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ektorski propisi usklađeni s pravnom </w:t>
            </w:r>
            <w:r w:rsidR="0025457C"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w:t>
            </w:r>
          </w:p>
        </w:tc>
      </w:tr>
      <w:tr w:rsidR="00463F6D" w:rsidRPr="008D043F" w14:paraId="5DA5C3BC" w14:textId="77777777" w:rsidTr="00270082">
        <w:trPr>
          <w:trHeight w:val="287"/>
        </w:trPr>
        <w:tc>
          <w:tcPr>
            <w:tcW w:w="658" w:type="pct"/>
            <w:vMerge/>
            <w:shd w:val="clear" w:color="auto" w:fill="D9D9D9"/>
            <w:vAlign w:val="center"/>
          </w:tcPr>
          <w:p w14:paraId="6834F531" w14:textId="77777777" w:rsidR="00463F6D" w:rsidRPr="008D043F" w:rsidRDefault="00463F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2AF3EDA" w14:textId="77777777" w:rsidR="00463F6D" w:rsidRPr="008D043F" w:rsidRDefault="00463F6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0B1A2C" w14:textId="0FA4D74D" w:rsidR="00463F6D" w:rsidRPr="008D043F" w:rsidRDefault="00463F6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Razvoj mehanizama Zakona o zaštiti prirode </w:t>
            </w:r>
          </w:p>
        </w:tc>
        <w:tc>
          <w:tcPr>
            <w:tcW w:w="1159" w:type="pct"/>
            <w:shd w:val="clear" w:color="auto" w:fill="FFFFFF"/>
            <w:tcMar>
              <w:top w:w="0" w:type="dxa"/>
              <w:left w:w="108" w:type="dxa"/>
              <w:bottom w:w="0" w:type="dxa"/>
              <w:right w:w="108" w:type="dxa"/>
            </w:tcMar>
            <w:vAlign w:val="center"/>
          </w:tcPr>
          <w:p w14:paraId="4CF7CFD1" w14:textId="19126395" w:rsidR="00463F6D" w:rsidRPr="008D043F" w:rsidRDefault="00A22B1F"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Nizak</w:t>
            </w:r>
            <w:r w:rsidR="00463F6D" w:rsidRPr="008D043F">
              <w:rPr>
                <w:rFonts w:asciiTheme="minorHAnsi" w:hAnsiTheme="minorHAnsi" w:cstheme="minorHAnsi"/>
                <w:sz w:val="18"/>
                <w:szCs w:val="18"/>
                <w:lang w:val="bs-Latn-BA" w:bidi="en-US"/>
              </w:rPr>
              <w:t xml:space="preserve"> </w:t>
            </w:r>
          </w:p>
        </w:tc>
        <w:tc>
          <w:tcPr>
            <w:tcW w:w="1159" w:type="pct"/>
            <w:shd w:val="clear" w:color="auto" w:fill="FFFFFF"/>
            <w:vAlign w:val="center"/>
          </w:tcPr>
          <w:p w14:paraId="59EC69DA" w14:textId="22A11264" w:rsidR="00463F6D" w:rsidRPr="008D043F" w:rsidRDefault="00A22B1F"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 xml:space="preserve">Visok </w:t>
            </w:r>
            <w:r w:rsidR="00463F6D" w:rsidRPr="008D043F">
              <w:rPr>
                <w:rFonts w:asciiTheme="minorHAnsi" w:hAnsiTheme="minorHAnsi" w:cstheme="minorHAnsi"/>
                <w:sz w:val="18"/>
                <w:szCs w:val="18"/>
                <w:lang w:val="bs-Latn-BA" w:bidi="en-US"/>
              </w:rPr>
              <w:t>(2023.)</w:t>
            </w:r>
          </w:p>
        </w:tc>
      </w:tr>
      <w:tr w:rsidR="002B482D" w:rsidRPr="008D043F" w14:paraId="44E8D1FE" w14:textId="77777777" w:rsidTr="00270082">
        <w:trPr>
          <w:trHeight w:val="483"/>
        </w:trPr>
        <w:tc>
          <w:tcPr>
            <w:tcW w:w="658" w:type="pct"/>
            <w:vMerge/>
            <w:shd w:val="clear" w:color="auto" w:fill="D9D9D9"/>
            <w:vAlign w:val="center"/>
            <w:hideMark/>
          </w:tcPr>
          <w:p w14:paraId="3B52E09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57E936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3EB0B5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B1E4EB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4BD801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641EE887" w14:textId="77777777" w:rsidTr="00270082">
        <w:trPr>
          <w:trHeight w:val="287"/>
        </w:trPr>
        <w:tc>
          <w:tcPr>
            <w:tcW w:w="658" w:type="pct"/>
            <w:vMerge/>
            <w:shd w:val="clear" w:color="auto" w:fill="D9D9D9"/>
            <w:vAlign w:val="center"/>
            <w:hideMark/>
          </w:tcPr>
          <w:p w14:paraId="32CCE7F9"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9EC081B"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EFFED0A"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8</w:t>
            </w:r>
          </w:p>
        </w:tc>
        <w:tc>
          <w:tcPr>
            <w:tcW w:w="1159" w:type="pct"/>
            <w:tcMar>
              <w:top w:w="0" w:type="dxa"/>
              <w:left w:w="108" w:type="dxa"/>
              <w:bottom w:w="0" w:type="dxa"/>
              <w:right w:w="108" w:type="dxa"/>
            </w:tcMar>
            <w:vAlign w:val="center"/>
          </w:tcPr>
          <w:p w14:paraId="6B3594F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9" w:type="pct"/>
            <w:tcMar>
              <w:top w:w="0" w:type="dxa"/>
              <w:left w:w="108" w:type="dxa"/>
              <w:bottom w:w="0" w:type="dxa"/>
              <w:right w:w="108" w:type="dxa"/>
            </w:tcMar>
            <w:vAlign w:val="center"/>
          </w:tcPr>
          <w:p w14:paraId="019FA238"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r>
    </w:tbl>
    <w:p w14:paraId="10CB6700" w14:textId="77777777" w:rsidR="002B482D" w:rsidRPr="008D043F" w:rsidRDefault="002B482D" w:rsidP="0068355A">
      <w:pPr>
        <w:spacing w:after="120" w:line="276" w:lineRule="auto"/>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2B482D" w:rsidRPr="008D043F" w14:paraId="43F39232"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663B35C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2. Prioritet</w:t>
            </w:r>
          </w:p>
          <w:p w14:paraId="088AF7C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565030A8" w14:textId="77777777" w:rsidR="002B482D" w:rsidRPr="008D043F" w:rsidRDefault="002B482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jačati institucije</w:t>
            </w:r>
            <w:r w:rsidR="0025457C" w:rsidRPr="008D043F">
              <w:rPr>
                <w:rFonts w:asciiTheme="minorHAnsi" w:hAnsiTheme="minorHAnsi" w:cstheme="minorHAnsi"/>
                <w:sz w:val="18"/>
                <w:szCs w:val="18"/>
                <w:lang w:val="hr-HR" w:bidi="en-US"/>
              </w:rPr>
              <w:t xml:space="preserve"> </w:t>
            </w:r>
            <w:r w:rsidR="0025457C" w:rsidRPr="008D043F">
              <w:rPr>
                <w:rFonts w:asciiTheme="minorHAnsi" w:hAnsiTheme="minorHAnsi" w:cstheme="minorHAnsi"/>
                <w:b/>
                <w:sz w:val="18"/>
                <w:szCs w:val="18"/>
                <w:lang w:val="hr-HR" w:bidi="en-US"/>
              </w:rPr>
              <w:t>Federacije BiH</w:t>
            </w:r>
            <w:r w:rsidRPr="008D043F">
              <w:rPr>
                <w:rFonts w:asciiTheme="minorHAnsi" w:hAnsiTheme="minorHAnsi" w:cstheme="minorHAnsi"/>
                <w:b/>
                <w:sz w:val="18"/>
                <w:szCs w:val="18"/>
                <w:lang w:val="hr-HR"/>
              </w:rPr>
              <w:t>, nadležne za provođenje propisa i aktivnosti u zaštiti prirode</w:t>
            </w:r>
          </w:p>
        </w:tc>
        <w:tc>
          <w:tcPr>
            <w:tcW w:w="1159" w:type="pct"/>
            <w:shd w:val="clear" w:color="auto" w:fill="D9D9D9"/>
            <w:tcMar>
              <w:top w:w="0" w:type="dxa"/>
              <w:left w:w="108" w:type="dxa"/>
              <w:bottom w:w="0" w:type="dxa"/>
              <w:right w:w="108" w:type="dxa"/>
            </w:tcMar>
            <w:vAlign w:val="center"/>
          </w:tcPr>
          <w:p w14:paraId="5D67930B"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6980EA0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1A00BD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5379BAB9" w14:textId="77777777" w:rsidTr="00270082">
        <w:trPr>
          <w:trHeight w:val="287"/>
        </w:trPr>
        <w:tc>
          <w:tcPr>
            <w:tcW w:w="658" w:type="pct"/>
            <w:vMerge/>
            <w:shd w:val="clear" w:color="auto" w:fill="D9D9D9"/>
            <w:vAlign w:val="center"/>
            <w:hideMark/>
          </w:tcPr>
          <w:p w14:paraId="723C667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2350A4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7D80E40" w14:textId="725CAAAC" w:rsidR="002B482D" w:rsidRPr="008D043F" w:rsidRDefault="0046094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azvoj kapaciteta stručnih institucija za zaštitu prirode</w:t>
            </w:r>
          </w:p>
        </w:tc>
        <w:tc>
          <w:tcPr>
            <w:tcW w:w="1159" w:type="pct"/>
            <w:tcMar>
              <w:top w:w="0" w:type="dxa"/>
              <w:left w:w="108" w:type="dxa"/>
              <w:bottom w:w="0" w:type="dxa"/>
              <w:right w:w="108" w:type="dxa"/>
            </w:tcMar>
            <w:vAlign w:val="center"/>
          </w:tcPr>
          <w:p w14:paraId="56A77987"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ručna institucija ne postoji (2022</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71EE066F"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ručna institucija efikasno obavlja poslove zaštite prirode (2030</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544B48E3" w14:textId="77777777" w:rsidTr="00270082">
        <w:trPr>
          <w:trHeight w:val="287"/>
        </w:trPr>
        <w:tc>
          <w:tcPr>
            <w:tcW w:w="658" w:type="pct"/>
            <w:vMerge/>
            <w:shd w:val="clear" w:color="auto" w:fill="D9D9D9"/>
            <w:vAlign w:val="center"/>
            <w:hideMark/>
          </w:tcPr>
          <w:p w14:paraId="7FFD225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D1B93B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5FD9B6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3D3ECD4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2D55EBF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27ADE582" w14:textId="77777777" w:rsidTr="00270082">
        <w:trPr>
          <w:trHeight w:val="287"/>
        </w:trPr>
        <w:tc>
          <w:tcPr>
            <w:tcW w:w="658" w:type="pct"/>
            <w:vMerge/>
            <w:shd w:val="clear" w:color="auto" w:fill="D9D9D9"/>
            <w:vAlign w:val="center"/>
          </w:tcPr>
          <w:p w14:paraId="67380F98"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CBB1FF8"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C6608E"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9" w:type="pct"/>
            <w:tcMar>
              <w:top w:w="0" w:type="dxa"/>
              <w:left w:w="108" w:type="dxa"/>
              <w:bottom w:w="0" w:type="dxa"/>
              <w:right w:w="108" w:type="dxa"/>
            </w:tcMar>
            <w:vAlign w:val="center"/>
          </w:tcPr>
          <w:p w14:paraId="12732458"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4</w:t>
            </w:r>
          </w:p>
        </w:tc>
        <w:tc>
          <w:tcPr>
            <w:tcW w:w="1159" w:type="pct"/>
            <w:tcMar>
              <w:top w:w="0" w:type="dxa"/>
              <w:left w:w="108" w:type="dxa"/>
              <w:bottom w:w="0" w:type="dxa"/>
              <w:right w:w="108" w:type="dxa"/>
            </w:tcMar>
            <w:vAlign w:val="center"/>
          </w:tcPr>
          <w:p w14:paraId="6646080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5</w:t>
            </w:r>
          </w:p>
        </w:tc>
      </w:tr>
    </w:tbl>
    <w:p w14:paraId="554A6938"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262"/>
      </w:tblGrid>
      <w:tr w:rsidR="002B482D" w:rsidRPr="008D043F" w14:paraId="25A7F471"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22B35DA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2.1. Mjera</w:t>
            </w:r>
          </w:p>
        </w:tc>
        <w:tc>
          <w:tcPr>
            <w:tcW w:w="864" w:type="pct"/>
            <w:vMerge w:val="restart"/>
            <w:tcMar>
              <w:top w:w="0" w:type="dxa"/>
              <w:left w:w="108" w:type="dxa"/>
              <w:bottom w:w="0" w:type="dxa"/>
              <w:right w:w="108" w:type="dxa"/>
            </w:tcMar>
            <w:vAlign w:val="center"/>
          </w:tcPr>
          <w:p w14:paraId="561C1D5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a stručne institucije za zaštitu prirode u skladu saZakonom o zaštiti prirode </w:t>
            </w:r>
            <w:r w:rsidR="0025457C" w:rsidRPr="008D043F">
              <w:rPr>
                <w:rFonts w:asciiTheme="minorHAnsi" w:hAnsiTheme="minorHAnsi" w:cstheme="minorHAnsi"/>
                <w:sz w:val="18"/>
                <w:szCs w:val="18"/>
                <w:lang w:val="hr-HR" w:bidi="en-US"/>
              </w:rPr>
              <w:t>Federacije BiH</w:t>
            </w:r>
          </w:p>
        </w:tc>
        <w:tc>
          <w:tcPr>
            <w:tcW w:w="1159" w:type="pct"/>
            <w:shd w:val="clear" w:color="auto" w:fill="D9D9D9"/>
            <w:tcMar>
              <w:top w:w="0" w:type="dxa"/>
              <w:left w:w="108" w:type="dxa"/>
              <w:bottom w:w="0" w:type="dxa"/>
              <w:right w:w="108" w:type="dxa"/>
            </w:tcMar>
            <w:vAlign w:val="center"/>
            <w:hideMark/>
          </w:tcPr>
          <w:p w14:paraId="0F9D83D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8D8B48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C91EFC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647A1E8E" w14:textId="77777777" w:rsidTr="00270082">
        <w:trPr>
          <w:trHeight w:val="287"/>
        </w:trPr>
        <w:tc>
          <w:tcPr>
            <w:tcW w:w="659" w:type="pct"/>
            <w:vMerge/>
            <w:shd w:val="clear" w:color="auto" w:fill="D9D9D9"/>
            <w:vAlign w:val="center"/>
          </w:tcPr>
          <w:p w14:paraId="37595C6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A3AD4F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E085FF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dluka o uspostavi stručne institucije</w:t>
            </w:r>
          </w:p>
        </w:tc>
        <w:tc>
          <w:tcPr>
            <w:tcW w:w="1159" w:type="pct"/>
            <w:shd w:val="clear" w:color="auto" w:fill="FFFFFF"/>
            <w:tcMar>
              <w:top w:w="0" w:type="dxa"/>
              <w:left w:w="108" w:type="dxa"/>
              <w:bottom w:w="0" w:type="dxa"/>
              <w:right w:w="108" w:type="dxa"/>
            </w:tcMar>
            <w:vAlign w:val="center"/>
          </w:tcPr>
          <w:p w14:paraId="62558F8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ručna institucija ne postoji</w:t>
            </w:r>
          </w:p>
        </w:tc>
        <w:tc>
          <w:tcPr>
            <w:tcW w:w="1159" w:type="pct"/>
            <w:shd w:val="clear" w:color="auto" w:fill="FFFFFF"/>
            <w:vAlign w:val="center"/>
          </w:tcPr>
          <w:p w14:paraId="076FBB89" w14:textId="77777777" w:rsidR="002B482D" w:rsidRPr="008D043F" w:rsidRDefault="0025457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Donesena </w:t>
            </w:r>
            <w:r w:rsidR="002B482D" w:rsidRPr="008D043F">
              <w:rPr>
                <w:rFonts w:asciiTheme="minorHAnsi" w:eastAsia="Calibri" w:hAnsiTheme="minorHAnsi" w:cstheme="minorHAnsi"/>
                <w:sz w:val="18"/>
                <w:szCs w:val="18"/>
                <w:lang w:val="hr-HR"/>
              </w:rPr>
              <w:t>odluka o uspostavi stručne institucije (2024</w:t>
            </w:r>
            <w:r w:rsidRPr="008D043F">
              <w:rPr>
                <w:rFonts w:asciiTheme="minorHAnsi" w:eastAsia="Calibri" w:hAnsiTheme="minorHAnsi" w:cstheme="minorHAnsi"/>
                <w:sz w:val="18"/>
                <w:szCs w:val="18"/>
                <w:lang w:val="hr-HR"/>
              </w:rPr>
              <w:t>.</w:t>
            </w:r>
            <w:r w:rsidR="002B482D" w:rsidRPr="008D043F">
              <w:rPr>
                <w:rFonts w:asciiTheme="minorHAnsi" w:eastAsia="Calibri" w:hAnsiTheme="minorHAnsi" w:cstheme="minorHAnsi"/>
                <w:sz w:val="18"/>
                <w:szCs w:val="18"/>
                <w:lang w:val="hr-HR"/>
              </w:rPr>
              <w:t>)</w:t>
            </w:r>
          </w:p>
        </w:tc>
      </w:tr>
      <w:tr w:rsidR="002B482D" w:rsidRPr="008D043F" w14:paraId="642A4BCD" w14:textId="77777777" w:rsidTr="00270082">
        <w:trPr>
          <w:trHeight w:val="483"/>
        </w:trPr>
        <w:tc>
          <w:tcPr>
            <w:tcW w:w="659" w:type="pct"/>
            <w:vMerge/>
            <w:shd w:val="clear" w:color="auto" w:fill="D9D9D9"/>
            <w:vAlign w:val="center"/>
            <w:hideMark/>
          </w:tcPr>
          <w:p w14:paraId="3BF318B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808B46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0FD673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46CE79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0FC8FE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310934" w:rsidRPr="008D043F" w14:paraId="300A196B" w14:textId="77777777" w:rsidTr="00270082">
        <w:trPr>
          <w:trHeight w:val="287"/>
        </w:trPr>
        <w:tc>
          <w:tcPr>
            <w:tcW w:w="659" w:type="pct"/>
            <w:vMerge/>
            <w:shd w:val="clear" w:color="auto" w:fill="D9D9D9"/>
            <w:vAlign w:val="center"/>
            <w:hideMark/>
          </w:tcPr>
          <w:p w14:paraId="45AAF1B8" w14:textId="77777777" w:rsidR="00310934" w:rsidRPr="008D043F" w:rsidRDefault="0031093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A07F3C3" w14:textId="77777777" w:rsidR="00310934" w:rsidRPr="008D043F" w:rsidRDefault="0031093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E1F6A77"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09</w:t>
            </w:r>
          </w:p>
        </w:tc>
        <w:tc>
          <w:tcPr>
            <w:tcW w:w="1159" w:type="pct"/>
            <w:tcMar>
              <w:top w:w="0" w:type="dxa"/>
              <w:left w:w="108" w:type="dxa"/>
              <w:bottom w:w="0" w:type="dxa"/>
              <w:right w:w="108" w:type="dxa"/>
            </w:tcMar>
            <w:vAlign w:val="center"/>
          </w:tcPr>
          <w:p w14:paraId="06441CEB"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7E1613FF"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09</w:t>
            </w:r>
          </w:p>
        </w:tc>
      </w:tr>
      <w:tr w:rsidR="002B482D" w:rsidRPr="008D043F" w14:paraId="0BF95922"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0E7DFA6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2.2. Mjera</w:t>
            </w:r>
          </w:p>
        </w:tc>
        <w:tc>
          <w:tcPr>
            <w:tcW w:w="864" w:type="pct"/>
            <w:vMerge w:val="restart"/>
            <w:tcMar>
              <w:top w:w="0" w:type="dxa"/>
              <w:left w:w="108" w:type="dxa"/>
              <w:bottom w:w="0" w:type="dxa"/>
              <w:right w:w="108" w:type="dxa"/>
            </w:tcMar>
            <w:vAlign w:val="center"/>
          </w:tcPr>
          <w:p w14:paraId="11FC4E23" w14:textId="77777777" w:rsidR="002B482D" w:rsidRPr="008D043F" w:rsidRDefault="0025457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2B482D" w:rsidRPr="008D043F">
              <w:rPr>
                <w:rFonts w:asciiTheme="minorHAnsi" w:eastAsia="Calibri" w:hAnsiTheme="minorHAnsi" w:cstheme="minorHAnsi"/>
                <w:sz w:val="18"/>
                <w:szCs w:val="18"/>
                <w:lang w:val="hr-HR"/>
              </w:rPr>
              <w:t xml:space="preserve">početne  finansijske, ljudske i tehničke kapacitete za rad stručne institucije za zaštitu prirode </w:t>
            </w:r>
            <w:r w:rsidRPr="008D043F">
              <w:rPr>
                <w:rFonts w:asciiTheme="minorHAnsi" w:hAnsiTheme="minorHAnsi" w:cstheme="minorHAnsi"/>
                <w:sz w:val="18"/>
                <w:szCs w:val="18"/>
                <w:lang w:val="hr-HR" w:bidi="en-US"/>
              </w:rPr>
              <w:t xml:space="preserve">Federacije BiH </w:t>
            </w:r>
            <w:r w:rsidR="002B482D" w:rsidRPr="008D043F">
              <w:rPr>
                <w:rFonts w:asciiTheme="minorHAnsi" w:eastAsia="Calibri" w:hAnsiTheme="minorHAnsi" w:cstheme="minorHAnsi"/>
                <w:sz w:val="18"/>
                <w:szCs w:val="18"/>
                <w:lang w:val="hr-HR"/>
              </w:rPr>
              <w:t>i kantonalnih zavoda/stručnih institucija za zaštitu prirode</w:t>
            </w:r>
          </w:p>
        </w:tc>
        <w:tc>
          <w:tcPr>
            <w:tcW w:w="1159" w:type="pct"/>
            <w:shd w:val="clear" w:color="auto" w:fill="D9D9D9"/>
            <w:tcMar>
              <w:top w:w="0" w:type="dxa"/>
              <w:left w:w="108" w:type="dxa"/>
              <w:bottom w:w="0" w:type="dxa"/>
              <w:right w:w="108" w:type="dxa"/>
            </w:tcMar>
            <w:vAlign w:val="center"/>
            <w:hideMark/>
          </w:tcPr>
          <w:p w14:paraId="174E4CD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1E6897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4340D9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66F6C22F" w14:textId="77777777" w:rsidTr="00270082">
        <w:trPr>
          <w:trHeight w:val="287"/>
        </w:trPr>
        <w:tc>
          <w:tcPr>
            <w:tcW w:w="659" w:type="pct"/>
            <w:vMerge/>
            <w:shd w:val="clear" w:color="auto" w:fill="D9D9D9"/>
            <w:vAlign w:val="center"/>
            <w:hideMark/>
          </w:tcPr>
          <w:p w14:paraId="77DD1EB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8F0BA4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28428A" w14:textId="77777777" w:rsidR="002B482D" w:rsidRPr="008D043F" w:rsidRDefault="002B482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epen razvoja inicijalnih kapaciteta stručne institucije</w:t>
            </w:r>
          </w:p>
        </w:tc>
        <w:tc>
          <w:tcPr>
            <w:tcW w:w="1159" w:type="pct"/>
            <w:shd w:val="clear" w:color="auto" w:fill="FFFFFF"/>
            <w:tcMar>
              <w:top w:w="0" w:type="dxa"/>
              <w:left w:w="108" w:type="dxa"/>
              <w:bottom w:w="0" w:type="dxa"/>
              <w:right w:w="108" w:type="dxa"/>
            </w:tcMar>
            <w:vAlign w:val="center"/>
          </w:tcPr>
          <w:p w14:paraId="118D79E2" w14:textId="77777777" w:rsidR="002B482D" w:rsidRPr="008D043F" w:rsidRDefault="002B482D" w:rsidP="0068355A">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ručna institucija ne postoji</w:t>
            </w:r>
          </w:p>
        </w:tc>
        <w:tc>
          <w:tcPr>
            <w:tcW w:w="1159" w:type="pct"/>
            <w:shd w:val="clear" w:color="auto" w:fill="FFFFFF"/>
            <w:vAlign w:val="center"/>
          </w:tcPr>
          <w:p w14:paraId="7B898D18" w14:textId="77777777" w:rsidR="002B482D" w:rsidRPr="008D043F" w:rsidRDefault="002B482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ljena stručna institucija (2025</w:t>
            </w:r>
            <w:r w:rsidR="0025457C"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B482D" w:rsidRPr="008D043F" w14:paraId="357FAA81" w14:textId="77777777" w:rsidTr="00270082">
        <w:trPr>
          <w:trHeight w:val="483"/>
        </w:trPr>
        <w:tc>
          <w:tcPr>
            <w:tcW w:w="659" w:type="pct"/>
            <w:vMerge/>
            <w:shd w:val="clear" w:color="auto" w:fill="D9D9D9"/>
            <w:vAlign w:val="center"/>
            <w:hideMark/>
          </w:tcPr>
          <w:p w14:paraId="238477A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BEE9E0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C30548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527491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F2B91A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3529F5B7" w14:textId="77777777" w:rsidTr="00270082">
        <w:trPr>
          <w:trHeight w:val="287"/>
        </w:trPr>
        <w:tc>
          <w:tcPr>
            <w:tcW w:w="659" w:type="pct"/>
            <w:vMerge/>
            <w:shd w:val="clear" w:color="auto" w:fill="D9D9D9"/>
            <w:vAlign w:val="center"/>
            <w:hideMark/>
          </w:tcPr>
          <w:p w14:paraId="7DBCF3D9"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4E3B5A1"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EBBCD9C"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14</w:t>
            </w:r>
          </w:p>
        </w:tc>
        <w:tc>
          <w:tcPr>
            <w:tcW w:w="1159" w:type="pct"/>
            <w:tcMar>
              <w:top w:w="0" w:type="dxa"/>
              <w:left w:w="108" w:type="dxa"/>
              <w:bottom w:w="0" w:type="dxa"/>
              <w:right w:w="108" w:type="dxa"/>
            </w:tcMar>
            <w:vAlign w:val="center"/>
          </w:tcPr>
          <w:p w14:paraId="45CBB7A2"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c>
          <w:tcPr>
            <w:tcW w:w="1159" w:type="pct"/>
            <w:tcMar>
              <w:top w:w="0" w:type="dxa"/>
              <w:left w:w="108" w:type="dxa"/>
              <w:bottom w:w="0" w:type="dxa"/>
              <w:right w:w="108" w:type="dxa"/>
            </w:tcMar>
            <w:vAlign w:val="center"/>
          </w:tcPr>
          <w:p w14:paraId="33509326"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r>
      <w:tr w:rsidR="002B482D" w:rsidRPr="008D043F" w14:paraId="2263FA96"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25C4505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2.3. Mjera</w:t>
            </w:r>
          </w:p>
        </w:tc>
        <w:tc>
          <w:tcPr>
            <w:tcW w:w="864" w:type="pct"/>
            <w:vMerge w:val="restart"/>
            <w:tcMar>
              <w:top w:w="0" w:type="dxa"/>
              <w:left w:w="108" w:type="dxa"/>
              <w:bottom w:w="0" w:type="dxa"/>
              <w:right w:w="108" w:type="dxa"/>
            </w:tcMar>
            <w:vAlign w:val="center"/>
          </w:tcPr>
          <w:p w14:paraId="7749D6F0" w14:textId="77777777" w:rsidR="002B482D" w:rsidRPr="008D043F" w:rsidRDefault="0025457C" w:rsidP="0068355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 xml:space="preserve">Osigurati </w:t>
            </w:r>
            <w:r w:rsidR="002B482D" w:rsidRPr="008D043F">
              <w:rPr>
                <w:rFonts w:asciiTheme="minorHAnsi" w:eastAsia="Calibri" w:hAnsiTheme="minorHAnsi" w:cstheme="minorHAnsi"/>
                <w:bCs/>
                <w:sz w:val="18"/>
                <w:szCs w:val="18"/>
                <w:lang w:val="hr-HR"/>
              </w:rPr>
              <w:t xml:space="preserve">pune finansijske, ljudske i tehničke kapacitete za rad  stručne institucije za zaštitu prirode </w:t>
            </w:r>
            <w:r w:rsidRPr="008D043F">
              <w:rPr>
                <w:rFonts w:asciiTheme="minorHAnsi" w:hAnsiTheme="minorHAnsi" w:cstheme="minorHAnsi"/>
                <w:sz w:val="18"/>
                <w:szCs w:val="18"/>
                <w:lang w:val="hr-HR" w:bidi="en-US"/>
              </w:rPr>
              <w:t xml:space="preserve">Federacije BiH </w:t>
            </w:r>
            <w:r w:rsidR="002B482D" w:rsidRPr="008D043F">
              <w:rPr>
                <w:rFonts w:asciiTheme="minorHAnsi" w:eastAsia="Calibri" w:hAnsiTheme="minorHAnsi" w:cstheme="minorHAnsi"/>
                <w:bCs/>
                <w:sz w:val="18"/>
                <w:szCs w:val="18"/>
                <w:lang w:val="hr-HR"/>
              </w:rPr>
              <w:t>i kantonalnih zavoda/stručnih institucija za zaštitu prirode</w:t>
            </w:r>
          </w:p>
        </w:tc>
        <w:tc>
          <w:tcPr>
            <w:tcW w:w="1159" w:type="pct"/>
            <w:shd w:val="clear" w:color="auto" w:fill="D9D9D9"/>
            <w:tcMar>
              <w:top w:w="0" w:type="dxa"/>
              <w:left w:w="108" w:type="dxa"/>
              <w:bottom w:w="0" w:type="dxa"/>
              <w:right w:w="108" w:type="dxa"/>
            </w:tcMar>
            <w:vAlign w:val="center"/>
            <w:hideMark/>
          </w:tcPr>
          <w:p w14:paraId="66C7B92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716489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CEC5AC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28386C47" w14:textId="77777777" w:rsidTr="00270082">
        <w:trPr>
          <w:trHeight w:val="287"/>
        </w:trPr>
        <w:tc>
          <w:tcPr>
            <w:tcW w:w="659" w:type="pct"/>
            <w:vMerge/>
            <w:shd w:val="clear" w:color="auto" w:fill="D9D9D9"/>
            <w:vAlign w:val="center"/>
            <w:hideMark/>
          </w:tcPr>
          <w:p w14:paraId="709101F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6063B4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81CC9B7" w14:textId="77777777" w:rsidR="002B482D" w:rsidRPr="008D043F" w:rsidRDefault="002B482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epen razvoja punih kapaciteta stručne institucije</w:t>
            </w:r>
          </w:p>
        </w:tc>
        <w:tc>
          <w:tcPr>
            <w:tcW w:w="1159" w:type="pct"/>
            <w:shd w:val="clear" w:color="auto" w:fill="FFFFFF"/>
            <w:tcMar>
              <w:top w:w="0" w:type="dxa"/>
              <w:left w:w="108" w:type="dxa"/>
              <w:bottom w:w="0" w:type="dxa"/>
              <w:right w:w="108" w:type="dxa"/>
            </w:tcMar>
            <w:vAlign w:val="center"/>
          </w:tcPr>
          <w:p w14:paraId="437350CA" w14:textId="77777777" w:rsidR="002B482D" w:rsidRPr="008D043F" w:rsidRDefault="002B482D" w:rsidP="0068355A">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ručna institucija ne postoji</w:t>
            </w:r>
          </w:p>
        </w:tc>
        <w:tc>
          <w:tcPr>
            <w:tcW w:w="1159" w:type="pct"/>
            <w:shd w:val="clear" w:color="auto" w:fill="FFFFFF"/>
            <w:vAlign w:val="center"/>
          </w:tcPr>
          <w:p w14:paraId="39EF3105" w14:textId="77777777" w:rsidR="002B482D" w:rsidRPr="008D043F" w:rsidRDefault="002B482D" w:rsidP="0068355A">
            <w:pPr>
              <w:spacing w:after="120" w:line="276" w:lineRule="auto"/>
              <w:ind w:left="211" w:hanging="14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fikasna stručna institucija (2030</w:t>
            </w:r>
            <w:r w:rsidR="0025457C"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B482D" w:rsidRPr="008D043F" w14:paraId="3119DA3D" w14:textId="77777777" w:rsidTr="00270082">
        <w:trPr>
          <w:trHeight w:val="483"/>
        </w:trPr>
        <w:tc>
          <w:tcPr>
            <w:tcW w:w="659" w:type="pct"/>
            <w:vMerge/>
            <w:shd w:val="clear" w:color="auto" w:fill="D9D9D9"/>
            <w:vAlign w:val="center"/>
            <w:hideMark/>
          </w:tcPr>
          <w:p w14:paraId="179EA30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BE0349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34DFC1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1CCCE8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91BF88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310934" w:rsidRPr="008D043F" w14:paraId="297D5C3B" w14:textId="77777777" w:rsidTr="00270082">
        <w:trPr>
          <w:trHeight w:val="287"/>
        </w:trPr>
        <w:tc>
          <w:tcPr>
            <w:tcW w:w="659" w:type="pct"/>
            <w:vMerge/>
            <w:shd w:val="clear" w:color="auto" w:fill="D9D9D9"/>
            <w:vAlign w:val="center"/>
            <w:hideMark/>
          </w:tcPr>
          <w:p w14:paraId="47D6316C" w14:textId="77777777" w:rsidR="00310934" w:rsidRPr="008D043F" w:rsidRDefault="0031093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F32DF36" w14:textId="77777777" w:rsidR="00310934" w:rsidRPr="008D043F" w:rsidRDefault="0031093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DAA18CC"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797</w:t>
            </w:r>
          </w:p>
        </w:tc>
        <w:tc>
          <w:tcPr>
            <w:tcW w:w="1159" w:type="pct"/>
            <w:tcMar>
              <w:top w:w="0" w:type="dxa"/>
              <w:left w:w="108" w:type="dxa"/>
              <w:bottom w:w="0" w:type="dxa"/>
              <w:right w:w="108" w:type="dxa"/>
            </w:tcMar>
            <w:vAlign w:val="center"/>
          </w:tcPr>
          <w:p w14:paraId="61861F73"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1</w:t>
            </w:r>
          </w:p>
        </w:tc>
        <w:tc>
          <w:tcPr>
            <w:tcW w:w="1159" w:type="pct"/>
            <w:tcMar>
              <w:top w:w="0" w:type="dxa"/>
              <w:left w:w="108" w:type="dxa"/>
              <w:bottom w:w="0" w:type="dxa"/>
              <w:right w:w="108" w:type="dxa"/>
            </w:tcMar>
            <w:vAlign w:val="center"/>
          </w:tcPr>
          <w:p w14:paraId="71717AB5"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9</w:t>
            </w:r>
          </w:p>
        </w:tc>
      </w:tr>
    </w:tbl>
    <w:p w14:paraId="4947FB41" w14:textId="77777777" w:rsidR="002B482D" w:rsidRPr="008D043F" w:rsidRDefault="002B482D" w:rsidP="0068355A">
      <w:pPr>
        <w:spacing w:after="120" w:line="276" w:lineRule="auto"/>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2B482D" w:rsidRPr="008D043F" w14:paraId="59168322" w14:textId="77777777" w:rsidTr="00C4326D">
        <w:trPr>
          <w:trHeight w:val="689"/>
        </w:trPr>
        <w:tc>
          <w:tcPr>
            <w:tcW w:w="658" w:type="pct"/>
            <w:vMerge w:val="restart"/>
            <w:shd w:val="clear" w:color="auto" w:fill="D9D9D9"/>
            <w:tcMar>
              <w:top w:w="0" w:type="dxa"/>
              <w:left w:w="108" w:type="dxa"/>
              <w:bottom w:w="0" w:type="dxa"/>
              <w:right w:w="108" w:type="dxa"/>
            </w:tcMar>
            <w:vAlign w:val="center"/>
          </w:tcPr>
          <w:p w14:paraId="697ED2D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3.3. Prioritet</w:t>
            </w:r>
          </w:p>
          <w:p w14:paraId="416A6C7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2AD041EA" w14:textId="77777777" w:rsidR="002B482D" w:rsidRPr="008D043F" w:rsidRDefault="002B482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spostaviti koordinaciju, komunikaciju i izvještavanje o biodiverzitetu i očuvanju prirode u </w:t>
            </w:r>
            <w:r w:rsidR="006078A2" w:rsidRPr="008D043F">
              <w:rPr>
                <w:rFonts w:asciiTheme="minorHAnsi" w:hAnsiTheme="minorHAnsi" w:cstheme="minorHAnsi"/>
                <w:b/>
                <w:sz w:val="18"/>
                <w:szCs w:val="18"/>
                <w:lang w:val="hr-HR"/>
              </w:rPr>
              <w:t>Federaciji BiH</w:t>
            </w:r>
          </w:p>
        </w:tc>
        <w:tc>
          <w:tcPr>
            <w:tcW w:w="1159" w:type="pct"/>
            <w:shd w:val="clear" w:color="auto" w:fill="D9D9D9"/>
            <w:tcMar>
              <w:top w:w="0" w:type="dxa"/>
              <w:left w:w="108" w:type="dxa"/>
              <w:bottom w:w="0" w:type="dxa"/>
              <w:right w:w="108" w:type="dxa"/>
            </w:tcMar>
            <w:vAlign w:val="center"/>
          </w:tcPr>
          <w:p w14:paraId="127D6D53"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0D7CF4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237FDF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2D49817E" w14:textId="77777777" w:rsidTr="00C4326D">
        <w:trPr>
          <w:trHeight w:val="1110"/>
        </w:trPr>
        <w:tc>
          <w:tcPr>
            <w:tcW w:w="658" w:type="pct"/>
            <w:vMerge/>
            <w:shd w:val="clear" w:color="auto" w:fill="D9D9D9"/>
            <w:vAlign w:val="center"/>
            <w:hideMark/>
          </w:tcPr>
          <w:p w14:paraId="4FB1951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AB1F9E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8CD35F6"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mpletnost podataka za izvještavanje o biodiverzitetu iz svih kantona u BiH</w:t>
            </w:r>
          </w:p>
        </w:tc>
        <w:tc>
          <w:tcPr>
            <w:tcW w:w="1159" w:type="pct"/>
            <w:tcMar>
              <w:top w:w="0" w:type="dxa"/>
              <w:left w:w="108" w:type="dxa"/>
              <w:bottom w:w="0" w:type="dxa"/>
              <w:right w:w="108" w:type="dxa"/>
            </w:tcMar>
            <w:vAlign w:val="center"/>
          </w:tcPr>
          <w:p w14:paraId="039C01CD"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titucionalni put za protok i objedinjavanje podataka o biodiverzitetu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ne postoji (2022</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12FDCA60"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efikasan institucionalni put za protok podataka o biodiverzitetu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2030</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33BACC28" w14:textId="77777777" w:rsidTr="00270082">
        <w:trPr>
          <w:trHeight w:val="287"/>
        </w:trPr>
        <w:tc>
          <w:tcPr>
            <w:tcW w:w="658" w:type="pct"/>
            <w:vMerge/>
            <w:shd w:val="clear" w:color="auto" w:fill="D9D9D9"/>
            <w:vAlign w:val="center"/>
            <w:hideMark/>
          </w:tcPr>
          <w:p w14:paraId="77F9969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D12F43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B2F1E2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79A5490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54F0C4C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1EA3A5D6" w14:textId="77777777" w:rsidTr="00270082">
        <w:trPr>
          <w:trHeight w:val="287"/>
        </w:trPr>
        <w:tc>
          <w:tcPr>
            <w:tcW w:w="658" w:type="pct"/>
            <w:vMerge/>
            <w:shd w:val="clear" w:color="auto" w:fill="D9D9D9"/>
            <w:vAlign w:val="center"/>
          </w:tcPr>
          <w:p w14:paraId="2036F2A6"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7079528"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8F20AFA" w14:textId="12A5043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w:t>
            </w:r>
          </w:p>
        </w:tc>
        <w:tc>
          <w:tcPr>
            <w:tcW w:w="1159" w:type="pct"/>
            <w:tcMar>
              <w:top w:w="0" w:type="dxa"/>
              <w:left w:w="108" w:type="dxa"/>
              <w:bottom w:w="0" w:type="dxa"/>
              <w:right w:w="108" w:type="dxa"/>
            </w:tcMar>
            <w:vAlign w:val="center"/>
          </w:tcPr>
          <w:p w14:paraId="789C04F0" w14:textId="032072DE"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c>
          <w:tcPr>
            <w:tcW w:w="1159" w:type="pct"/>
            <w:tcMar>
              <w:top w:w="0" w:type="dxa"/>
              <w:left w:w="108" w:type="dxa"/>
              <w:bottom w:w="0" w:type="dxa"/>
              <w:right w:w="108" w:type="dxa"/>
            </w:tcMar>
            <w:vAlign w:val="center"/>
          </w:tcPr>
          <w:p w14:paraId="14766F97" w14:textId="43078502"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6</w:t>
            </w:r>
          </w:p>
        </w:tc>
      </w:tr>
    </w:tbl>
    <w:p w14:paraId="071DBC24"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4" w:type="pct"/>
        <w:tblInd w:w="-5" w:type="dxa"/>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8"/>
        <w:gridCol w:w="2434"/>
        <w:gridCol w:w="3265"/>
        <w:gridCol w:w="3265"/>
        <w:gridCol w:w="3265"/>
      </w:tblGrid>
      <w:tr w:rsidR="002B482D" w:rsidRPr="008D043F" w14:paraId="368D09CF" w14:textId="77777777" w:rsidTr="00A22B1F">
        <w:trPr>
          <w:trHeight w:val="483"/>
        </w:trPr>
        <w:tc>
          <w:tcPr>
            <w:tcW w:w="659" w:type="pct"/>
            <w:vMerge w:val="restart"/>
            <w:shd w:val="clear" w:color="auto" w:fill="D9D9D9"/>
            <w:tcMar>
              <w:top w:w="0" w:type="dxa"/>
              <w:left w:w="108" w:type="dxa"/>
              <w:bottom w:w="0" w:type="dxa"/>
              <w:right w:w="108" w:type="dxa"/>
            </w:tcMar>
            <w:vAlign w:val="center"/>
            <w:hideMark/>
          </w:tcPr>
          <w:p w14:paraId="1AC769C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3.1. Mjera</w:t>
            </w:r>
          </w:p>
        </w:tc>
        <w:tc>
          <w:tcPr>
            <w:tcW w:w="864" w:type="pct"/>
            <w:vMerge w:val="restart"/>
            <w:tcMar>
              <w:top w:w="0" w:type="dxa"/>
              <w:left w:w="108" w:type="dxa"/>
              <w:bottom w:w="0" w:type="dxa"/>
              <w:right w:w="108" w:type="dxa"/>
            </w:tcMar>
          </w:tcPr>
          <w:p w14:paraId="6F32A43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 okviru stručne institucije za zaštitu prirode formirati  Odsjek za koordinaciju stručnih poslova na zaštiti i monitoringu prirode u </w:t>
            </w:r>
            <w:r w:rsidR="006078A2" w:rsidRPr="008D043F">
              <w:rPr>
                <w:rFonts w:asciiTheme="minorHAnsi" w:hAnsiTheme="minorHAnsi" w:cstheme="minorHAnsi"/>
                <w:sz w:val="18"/>
                <w:szCs w:val="18"/>
                <w:lang w:val="hr-HR" w:bidi="en-US"/>
              </w:rPr>
              <w:t>Federaciji BiH</w:t>
            </w:r>
          </w:p>
        </w:tc>
        <w:tc>
          <w:tcPr>
            <w:tcW w:w="1159" w:type="pct"/>
            <w:shd w:val="clear" w:color="auto" w:fill="D9D9D9"/>
            <w:tcMar>
              <w:top w:w="0" w:type="dxa"/>
              <w:left w:w="108" w:type="dxa"/>
              <w:bottom w:w="0" w:type="dxa"/>
              <w:right w:w="108" w:type="dxa"/>
            </w:tcMar>
            <w:hideMark/>
          </w:tcPr>
          <w:p w14:paraId="04D24AB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hideMark/>
          </w:tcPr>
          <w:p w14:paraId="128910A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Pr>
          <w:p w14:paraId="2F504C5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3028A7E2" w14:textId="77777777" w:rsidTr="007C269C">
        <w:trPr>
          <w:trHeight w:val="287"/>
        </w:trPr>
        <w:tc>
          <w:tcPr>
            <w:tcW w:w="659" w:type="pct"/>
            <w:vMerge/>
            <w:shd w:val="clear" w:color="auto" w:fill="D9D9D9"/>
          </w:tcPr>
          <w:p w14:paraId="5BBE152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263D5F0B"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1B73EA7C"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efikasnosti protoka informacij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odataka o stanju biodiverziteta/prirode</w:t>
            </w:r>
          </w:p>
        </w:tc>
        <w:tc>
          <w:tcPr>
            <w:tcW w:w="1159" w:type="pct"/>
            <w:shd w:val="clear" w:color="auto" w:fill="FFFFFF"/>
            <w:tcMar>
              <w:top w:w="0" w:type="dxa"/>
              <w:left w:w="108" w:type="dxa"/>
              <w:bottom w:w="0" w:type="dxa"/>
              <w:right w:w="108" w:type="dxa"/>
            </w:tcMar>
          </w:tcPr>
          <w:p w14:paraId="48F7677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Koordinacija u prikupljanju informacija i podataka je niska </w:t>
            </w:r>
          </w:p>
        </w:tc>
        <w:tc>
          <w:tcPr>
            <w:tcW w:w="1159" w:type="pct"/>
            <w:shd w:val="clear" w:color="auto" w:fill="FFFFFF"/>
          </w:tcPr>
          <w:p w14:paraId="5648566E"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Efikasan protok informacij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rikupljanje podataka o stanju biodiverziteta/prirode (2025</w:t>
            </w:r>
            <w:r w:rsidR="006078A2"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B482D" w:rsidRPr="008D043F" w14:paraId="571A30A9" w14:textId="77777777" w:rsidTr="007C269C">
        <w:trPr>
          <w:trHeight w:val="483"/>
        </w:trPr>
        <w:tc>
          <w:tcPr>
            <w:tcW w:w="659" w:type="pct"/>
            <w:vMerge/>
            <w:shd w:val="clear" w:color="auto" w:fill="D9D9D9"/>
            <w:hideMark/>
          </w:tcPr>
          <w:p w14:paraId="22BD4E7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5378CC8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hideMark/>
          </w:tcPr>
          <w:p w14:paraId="5C4B3CF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hideMark/>
          </w:tcPr>
          <w:p w14:paraId="4D6DEAF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hideMark/>
          </w:tcPr>
          <w:p w14:paraId="0CDB60B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064CFB93" w14:textId="77777777" w:rsidTr="007C269C">
        <w:trPr>
          <w:trHeight w:val="287"/>
        </w:trPr>
        <w:tc>
          <w:tcPr>
            <w:tcW w:w="659" w:type="pct"/>
            <w:vMerge/>
            <w:shd w:val="clear" w:color="auto" w:fill="D9D9D9"/>
            <w:hideMark/>
          </w:tcPr>
          <w:p w14:paraId="22C9979E"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2ACA422B"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C59472F" w14:textId="4D7C574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c>
          <w:tcPr>
            <w:tcW w:w="1159" w:type="pct"/>
            <w:tcMar>
              <w:top w:w="0" w:type="dxa"/>
              <w:left w:w="108" w:type="dxa"/>
              <w:bottom w:w="0" w:type="dxa"/>
              <w:right w:w="108" w:type="dxa"/>
            </w:tcMar>
          </w:tcPr>
          <w:p w14:paraId="780CAE90" w14:textId="7B9DF5E8"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5</w:t>
            </w:r>
          </w:p>
        </w:tc>
        <w:tc>
          <w:tcPr>
            <w:tcW w:w="1159" w:type="pct"/>
            <w:tcMar>
              <w:top w:w="0" w:type="dxa"/>
              <w:left w:w="108" w:type="dxa"/>
              <w:bottom w:w="0" w:type="dxa"/>
              <w:right w:w="108" w:type="dxa"/>
            </w:tcMar>
          </w:tcPr>
          <w:p w14:paraId="1991B803" w14:textId="08EB49A5"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w:t>
            </w:r>
          </w:p>
        </w:tc>
      </w:tr>
      <w:tr w:rsidR="002B482D" w:rsidRPr="008D043F" w14:paraId="6A44AE3A" w14:textId="77777777" w:rsidTr="00422CD0">
        <w:trPr>
          <w:trHeight w:val="483"/>
        </w:trPr>
        <w:tc>
          <w:tcPr>
            <w:tcW w:w="659" w:type="pct"/>
            <w:vMerge w:val="restart"/>
            <w:shd w:val="clear" w:color="auto" w:fill="D9D9D9"/>
            <w:tcMar>
              <w:top w:w="0" w:type="dxa"/>
              <w:left w:w="108" w:type="dxa"/>
              <w:bottom w:w="0" w:type="dxa"/>
              <w:right w:w="108" w:type="dxa"/>
            </w:tcMar>
            <w:vAlign w:val="center"/>
            <w:hideMark/>
          </w:tcPr>
          <w:p w14:paraId="525BD78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3.2. Mjera</w:t>
            </w:r>
          </w:p>
        </w:tc>
        <w:tc>
          <w:tcPr>
            <w:tcW w:w="864" w:type="pct"/>
            <w:vMerge w:val="restart"/>
            <w:tcMar>
              <w:top w:w="0" w:type="dxa"/>
              <w:left w:w="108" w:type="dxa"/>
              <w:bottom w:w="0" w:type="dxa"/>
              <w:right w:w="108" w:type="dxa"/>
            </w:tcMar>
          </w:tcPr>
          <w:p w14:paraId="2867EE19"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iti i učiniti dostupnom bazu podataka s rezultatima realiziranih, tekućih i budućih projekata o biološkoj raznolikosti </w:t>
            </w:r>
            <w:r w:rsidR="006078A2" w:rsidRPr="008D043F">
              <w:rPr>
                <w:rFonts w:asciiTheme="minorHAnsi" w:hAnsiTheme="minorHAnsi" w:cstheme="minorHAnsi"/>
                <w:sz w:val="18"/>
                <w:szCs w:val="18"/>
                <w:lang w:val="hr-HR" w:bidi="en-US"/>
              </w:rPr>
              <w:t>Federacije BiH</w:t>
            </w:r>
          </w:p>
        </w:tc>
        <w:tc>
          <w:tcPr>
            <w:tcW w:w="1159" w:type="pct"/>
            <w:shd w:val="clear" w:color="auto" w:fill="D9D9D9"/>
            <w:tcMar>
              <w:top w:w="0" w:type="dxa"/>
              <w:left w:w="108" w:type="dxa"/>
              <w:bottom w:w="0" w:type="dxa"/>
              <w:right w:w="108" w:type="dxa"/>
            </w:tcMar>
          </w:tcPr>
          <w:p w14:paraId="3625F45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hideMark/>
          </w:tcPr>
          <w:p w14:paraId="691AD35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Pr>
          <w:p w14:paraId="4529A8F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5EE73123" w14:textId="77777777" w:rsidTr="007C269C">
        <w:trPr>
          <w:trHeight w:val="287"/>
        </w:trPr>
        <w:tc>
          <w:tcPr>
            <w:tcW w:w="659" w:type="pct"/>
            <w:vMerge/>
            <w:shd w:val="clear" w:color="auto" w:fill="D9D9D9"/>
          </w:tcPr>
          <w:p w14:paraId="67DCC96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1C264DB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047FC677"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korištenja protokola za unos rezultata projekata</w:t>
            </w:r>
          </w:p>
        </w:tc>
        <w:tc>
          <w:tcPr>
            <w:tcW w:w="1159" w:type="pct"/>
            <w:shd w:val="clear" w:color="auto" w:fill="FFFFFF"/>
            <w:tcMar>
              <w:top w:w="0" w:type="dxa"/>
              <w:left w:w="108" w:type="dxa"/>
              <w:bottom w:w="0" w:type="dxa"/>
              <w:right w:w="108" w:type="dxa"/>
            </w:tcMar>
          </w:tcPr>
          <w:p w14:paraId="34ED6F1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Rezultati realiziranih projekata nisu dostupni</w:t>
            </w:r>
          </w:p>
        </w:tc>
        <w:tc>
          <w:tcPr>
            <w:tcW w:w="1159" w:type="pct"/>
            <w:shd w:val="clear" w:color="auto" w:fill="FFFFFF"/>
          </w:tcPr>
          <w:p w14:paraId="13CA9C9F"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Dostupni </w:t>
            </w:r>
            <w:r w:rsidR="006078A2" w:rsidRPr="008D043F">
              <w:rPr>
                <w:rFonts w:asciiTheme="minorHAnsi" w:eastAsia="Calibri" w:hAnsiTheme="minorHAnsi" w:cstheme="minorHAnsi"/>
                <w:sz w:val="18"/>
                <w:szCs w:val="18"/>
                <w:lang w:val="hr-HR"/>
              </w:rPr>
              <w:t xml:space="preserve">standardizirani </w:t>
            </w:r>
            <w:r w:rsidRPr="008D043F">
              <w:rPr>
                <w:rFonts w:asciiTheme="minorHAnsi" w:eastAsia="Calibri" w:hAnsiTheme="minorHAnsi" w:cstheme="minorHAnsi"/>
                <w:sz w:val="18"/>
                <w:szCs w:val="18"/>
                <w:lang w:val="hr-HR"/>
              </w:rPr>
              <w:t xml:space="preserve">rezultati </w:t>
            </w:r>
            <w:r w:rsidR="006078A2" w:rsidRPr="008D043F">
              <w:rPr>
                <w:rFonts w:asciiTheme="minorHAnsi" w:eastAsia="Calibri" w:hAnsiTheme="minorHAnsi" w:cstheme="minorHAnsi"/>
                <w:sz w:val="18"/>
                <w:szCs w:val="18"/>
                <w:lang w:val="hr-HR"/>
              </w:rPr>
              <w:t xml:space="preserve">realiziranih </w:t>
            </w:r>
            <w:r w:rsidRPr="008D043F">
              <w:rPr>
                <w:rFonts w:asciiTheme="minorHAnsi" w:eastAsia="Calibri" w:hAnsiTheme="minorHAnsi" w:cstheme="minorHAnsi"/>
                <w:sz w:val="18"/>
                <w:szCs w:val="18"/>
                <w:lang w:val="hr-HR"/>
              </w:rPr>
              <w:t>projekata (2025</w:t>
            </w:r>
            <w:r w:rsidR="006078A2"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B482D" w:rsidRPr="008D043F" w14:paraId="0E7494E2" w14:textId="77777777" w:rsidTr="007C269C">
        <w:trPr>
          <w:trHeight w:val="287"/>
        </w:trPr>
        <w:tc>
          <w:tcPr>
            <w:tcW w:w="659" w:type="pct"/>
            <w:vMerge/>
            <w:shd w:val="clear" w:color="auto" w:fill="D9D9D9"/>
          </w:tcPr>
          <w:p w14:paraId="6655007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65FF3BD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0BA71E1E"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ocjene nedostajućih </w:t>
            </w:r>
            <w:r w:rsidR="006078A2" w:rsidRPr="008D043F">
              <w:rPr>
                <w:rFonts w:asciiTheme="minorHAnsi" w:eastAsia="Calibri" w:hAnsiTheme="minorHAnsi" w:cstheme="minorHAnsi"/>
                <w:sz w:val="18"/>
                <w:szCs w:val="18"/>
                <w:lang w:val="hr-HR"/>
              </w:rPr>
              <w:t xml:space="preserve">podataka </w:t>
            </w:r>
            <w:r w:rsidRPr="008D043F">
              <w:rPr>
                <w:rFonts w:asciiTheme="minorHAnsi" w:eastAsia="Calibri" w:hAnsiTheme="minorHAnsi" w:cstheme="minorHAnsi"/>
                <w:sz w:val="18"/>
                <w:szCs w:val="18"/>
                <w:lang w:val="hr-HR"/>
              </w:rPr>
              <w:t xml:space="preserve">o biodiverzitetu </w:t>
            </w:r>
            <w:r w:rsidR="006078A2"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tcPr>
          <w:p w14:paraId="253B202B"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edostajući podaci nisu </w:t>
            </w:r>
            <w:r w:rsidR="006078A2" w:rsidRPr="008D043F">
              <w:rPr>
                <w:rFonts w:asciiTheme="minorHAnsi" w:eastAsia="Calibri" w:hAnsiTheme="minorHAnsi" w:cstheme="minorHAnsi"/>
                <w:sz w:val="18"/>
                <w:szCs w:val="18"/>
                <w:lang w:val="hr-HR"/>
              </w:rPr>
              <w:t>identificirani</w:t>
            </w:r>
          </w:p>
        </w:tc>
        <w:tc>
          <w:tcPr>
            <w:tcW w:w="1159" w:type="pct"/>
            <w:shd w:val="clear" w:color="auto" w:fill="FFFFFF"/>
          </w:tcPr>
          <w:p w14:paraId="684DDF18" w14:textId="77777777" w:rsidR="002B482D" w:rsidRPr="008D043F" w:rsidRDefault="006078A2"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dentificirani </w:t>
            </w:r>
            <w:r w:rsidR="002B482D" w:rsidRPr="008D043F">
              <w:rPr>
                <w:rFonts w:asciiTheme="minorHAnsi" w:eastAsia="Calibri" w:hAnsiTheme="minorHAnsi" w:cstheme="minorHAnsi"/>
                <w:sz w:val="18"/>
                <w:szCs w:val="18"/>
                <w:lang w:val="hr-HR"/>
              </w:rPr>
              <w:t xml:space="preserve">nedostaci u podacima o biodiverzitetu </w:t>
            </w:r>
            <w:r w:rsidRPr="008D043F">
              <w:rPr>
                <w:rFonts w:asciiTheme="minorHAnsi" w:hAnsiTheme="minorHAnsi" w:cstheme="minorHAnsi"/>
                <w:sz w:val="18"/>
                <w:szCs w:val="18"/>
                <w:lang w:val="hr-HR" w:bidi="en-US"/>
              </w:rPr>
              <w:t>Federacije BiH</w:t>
            </w:r>
          </w:p>
        </w:tc>
      </w:tr>
      <w:tr w:rsidR="002B482D" w:rsidRPr="008D043F" w14:paraId="33E373C6" w14:textId="77777777" w:rsidTr="007C269C">
        <w:trPr>
          <w:trHeight w:val="483"/>
        </w:trPr>
        <w:tc>
          <w:tcPr>
            <w:tcW w:w="659" w:type="pct"/>
            <w:vMerge/>
            <w:shd w:val="clear" w:color="auto" w:fill="D9D9D9"/>
            <w:hideMark/>
          </w:tcPr>
          <w:p w14:paraId="29804A9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39B9537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tcPr>
          <w:p w14:paraId="15C33427" w14:textId="77777777" w:rsidR="002B482D" w:rsidRPr="008D043F" w:rsidRDefault="002B482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hideMark/>
          </w:tcPr>
          <w:p w14:paraId="7CB479AE" w14:textId="77777777" w:rsidR="002B482D" w:rsidRPr="008D043F" w:rsidRDefault="002B482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hideMark/>
          </w:tcPr>
          <w:p w14:paraId="32AD0D49" w14:textId="77777777" w:rsidR="002B482D" w:rsidRPr="008D043F" w:rsidRDefault="002B482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Ukupno (milion KM)</w:t>
            </w:r>
          </w:p>
        </w:tc>
      </w:tr>
      <w:tr w:rsidR="00C4326D" w:rsidRPr="008D043F" w14:paraId="25B85BFA" w14:textId="77777777" w:rsidTr="007C269C">
        <w:trPr>
          <w:trHeight w:val="287"/>
        </w:trPr>
        <w:tc>
          <w:tcPr>
            <w:tcW w:w="659" w:type="pct"/>
            <w:vMerge/>
            <w:shd w:val="clear" w:color="auto" w:fill="D9D9D9"/>
            <w:hideMark/>
          </w:tcPr>
          <w:p w14:paraId="37DD4CFF"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3FDF92DA"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F118238" w14:textId="7BDD0DAA"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8</w:t>
            </w:r>
          </w:p>
        </w:tc>
        <w:tc>
          <w:tcPr>
            <w:tcW w:w="1159" w:type="pct"/>
            <w:tcMar>
              <w:top w:w="0" w:type="dxa"/>
              <w:left w:w="108" w:type="dxa"/>
              <w:bottom w:w="0" w:type="dxa"/>
              <w:right w:w="108" w:type="dxa"/>
            </w:tcMar>
          </w:tcPr>
          <w:p w14:paraId="5DBD940E" w14:textId="514D3B84"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3</w:t>
            </w:r>
          </w:p>
        </w:tc>
        <w:tc>
          <w:tcPr>
            <w:tcW w:w="1159" w:type="pct"/>
            <w:tcMar>
              <w:top w:w="0" w:type="dxa"/>
              <w:left w:w="108" w:type="dxa"/>
              <w:bottom w:w="0" w:type="dxa"/>
              <w:right w:w="108" w:type="dxa"/>
            </w:tcMar>
          </w:tcPr>
          <w:p w14:paraId="4CE5C4B6" w14:textId="2BA57E5C"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42</w:t>
            </w:r>
          </w:p>
        </w:tc>
      </w:tr>
      <w:tr w:rsidR="002B482D" w:rsidRPr="008D043F" w14:paraId="6AFF9BB2" w14:textId="77777777" w:rsidTr="00270082">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483"/>
        </w:trPr>
        <w:tc>
          <w:tcPr>
            <w:tcW w:w="659" w:type="pct"/>
            <w:vMerge w:val="restart"/>
            <w:shd w:val="clear" w:color="auto" w:fill="D9D9D9"/>
            <w:tcMar>
              <w:top w:w="0" w:type="dxa"/>
              <w:left w:w="108" w:type="dxa"/>
              <w:bottom w:w="0" w:type="dxa"/>
              <w:right w:w="108" w:type="dxa"/>
            </w:tcMar>
            <w:vAlign w:val="center"/>
            <w:hideMark/>
          </w:tcPr>
          <w:p w14:paraId="2CAD41D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3.3. Mjera</w:t>
            </w:r>
          </w:p>
        </w:tc>
        <w:tc>
          <w:tcPr>
            <w:tcW w:w="864" w:type="pct"/>
            <w:vMerge w:val="restart"/>
            <w:tcMar>
              <w:top w:w="0" w:type="dxa"/>
              <w:left w:w="108" w:type="dxa"/>
              <w:bottom w:w="0" w:type="dxa"/>
              <w:right w:w="108" w:type="dxa"/>
            </w:tcMar>
            <w:vAlign w:val="center"/>
          </w:tcPr>
          <w:p w14:paraId="0DC39B8B" w14:textId="2B6FC64A" w:rsidR="002B482D" w:rsidRPr="008D043F" w:rsidRDefault="002B482D" w:rsidP="0068355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 xml:space="preserve">U skladu s INSPIRE direktivom, kroz </w:t>
            </w:r>
            <w:r w:rsidR="006078A2" w:rsidRPr="008D043F">
              <w:rPr>
                <w:rFonts w:asciiTheme="minorHAnsi" w:eastAsia="Calibri" w:hAnsiTheme="minorHAnsi" w:cstheme="minorHAnsi"/>
                <w:bCs/>
                <w:sz w:val="18"/>
                <w:szCs w:val="18"/>
                <w:lang w:val="hr-HR"/>
              </w:rPr>
              <w:t>Informac</w:t>
            </w:r>
            <w:r w:rsidR="00A22B1F" w:rsidRPr="008D043F">
              <w:rPr>
                <w:rFonts w:asciiTheme="minorHAnsi" w:eastAsia="Calibri" w:hAnsiTheme="minorHAnsi" w:cstheme="minorHAnsi"/>
                <w:bCs/>
                <w:sz w:val="18"/>
                <w:szCs w:val="18"/>
                <w:lang w:val="hr-HR"/>
              </w:rPr>
              <w:t>ioni</w:t>
            </w:r>
            <w:r w:rsidR="006078A2" w:rsidRPr="008D043F">
              <w:rPr>
                <w:rFonts w:asciiTheme="minorHAnsi" w:eastAsia="Calibri" w:hAnsiTheme="minorHAnsi" w:cstheme="minorHAnsi"/>
                <w:bCs/>
                <w:sz w:val="18"/>
                <w:szCs w:val="18"/>
                <w:lang w:val="hr-HR"/>
              </w:rPr>
              <w:t xml:space="preserve"> </w:t>
            </w:r>
            <w:r w:rsidRPr="008D043F">
              <w:rPr>
                <w:rFonts w:asciiTheme="minorHAnsi" w:eastAsia="Calibri" w:hAnsiTheme="minorHAnsi" w:cstheme="minorHAnsi"/>
                <w:bCs/>
                <w:sz w:val="18"/>
                <w:szCs w:val="18"/>
                <w:lang w:val="hr-HR"/>
              </w:rPr>
              <w:t xml:space="preserve">sistem za zaštitu prirode </w:t>
            </w:r>
            <w:r w:rsidR="006078A2" w:rsidRPr="008D043F">
              <w:rPr>
                <w:rFonts w:asciiTheme="minorHAnsi" w:eastAsia="Calibri" w:hAnsiTheme="minorHAnsi" w:cstheme="minorHAnsi"/>
                <w:bCs/>
                <w:sz w:val="18"/>
                <w:szCs w:val="18"/>
                <w:lang w:val="hr-HR"/>
              </w:rPr>
              <w:t xml:space="preserve">Federacije </w:t>
            </w:r>
            <w:r w:rsidRPr="008D043F">
              <w:rPr>
                <w:rFonts w:asciiTheme="minorHAnsi" w:eastAsia="Calibri" w:hAnsiTheme="minorHAnsi" w:cstheme="minorHAnsi"/>
                <w:bCs/>
                <w:sz w:val="18"/>
                <w:szCs w:val="18"/>
                <w:lang w:val="hr-HR"/>
              </w:rPr>
              <w:t xml:space="preserve">BiH </w:t>
            </w:r>
            <w:r w:rsidR="006078A2" w:rsidRPr="008D043F">
              <w:rPr>
                <w:rFonts w:asciiTheme="minorHAnsi" w:eastAsia="Calibri" w:hAnsiTheme="minorHAnsi" w:cstheme="minorHAnsi"/>
                <w:bCs/>
                <w:sz w:val="18"/>
                <w:szCs w:val="18"/>
                <w:lang w:val="hr-HR"/>
              </w:rPr>
              <w:t xml:space="preserve">osigurati </w:t>
            </w:r>
            <w:r w:rsidRPr="008D043F">
              <w:rPr>
                <w:rFonts w:asciiTheme="minorHAnsi" w:eastAsia="Calibri" w:hAnsiTheme="minorHAnsi" w:cstheme="minorHAnsi"/>
                <w:bCs/>
                <w:sz w:val="18"/>
                <w:szCs w:val="18"/>
                <w:lang w:val="hr-HR"/>
              </w:rPr>
              <w:t xml:space="preserve">uvid u informacije o stanju zaštićenih i strogo zaštićenih </w:t>
            </w:r>
            <w:r w:rsidRPr="008D043F">
              <w:rPr>
                <w:rFonts w:asciiTheme="minorHAnsi" w:eastAsia="Calibri" w:hAnsiTheme="minorHAnsi" w:cstheme="minorHAnsi"/>
                <w:bCs/>
                <w:sz w:val="18"/>
                <w:szCs w:val="18"/>
                <w:lang w:val="hr-HR"/>
              </w:rPr>
              <w:lastRenderedPageBreak/>
              <w:t>vrsta i područja, te vrsta i staništa od interesa za Zajednicu</w:t>
            </w:r>
          </w:p>
        </w:tc>
        <w:tc>
          <w:tcPr>
            <w:tcW w:w="1159" w:type="pct"/>
            <w:shd w:val="clear" w:color="auto" w:fill="D9D9D9"/>
            <w:tcMar>
              <w:top w:w="0" w:type="dxa"/>
              <w:left w:w="108" w:type="dxa"/>
              <w:bottom w:w="0" w:type="dxa"/>
              <w:right w:w="108" w:type="dxa"/>
            </w:tcMar>
            <w:vAlign w:val="center"/>
            <w:hideMark/>
          </w:tcPr>
          <w:p w14:paraId="2432CD1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4BF2713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EED91D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7F9FDD12" w14:textId="77777777" w:rsidTr="00270082">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287"/>
        </w:trPr>
        <w:tc>
          <w:tcPr>
            <w:tcW w:w="659" w:type="pct"/>
            <w:vMerge/>
            <w:shd w:val="clear" w:color="auto" w:fill="D9D9D9"/>
            <w:vAlign w:val="center"/>
          </w:tcPr>
          <w:p w14:paraId="6B04F24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7CF55F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21221F"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unosa podataka na ISZP </w:t>
            </w:r>
            <w:r w:rsidR="006078A2"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o stalnom praćenju stanja zaštićenih vrst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od interesa</w:t>
            </w:r>
            <w:r w:rsidR="006078A2" w:rsidRPr="008D043F">
              <w:rPr>
                <w:rFonts w:asciiTheme="minorHAnsi" w:eastAsia="Calibri" w:hAnsiTheme="minorHAnsi" w:cstheme="minorHAnsi"/>
                <w:sz w:val="18"/>
                <w:szCs w:val="18"/>
                <w:lang w:val="hr-HR"/>
              </w:rPr>
              <w:t xml:space="preserve"> za Zajednicu</w:t>
            </w:r>
            <w:r w:rsidRPr="008D043F">
              <w:rPr>
                <w:rFonts w:asciiTheme="minorHAnsi" w:eastAsia="Calibri" w:hAnsiTheme="minorHAnsi" w:cstheme="minorHAnsi"/>
                <w:sz w:val="18"/>
                <w:szCs w:val="18"/>
                <w:lang w:val="hr-HR"/>
              </w:rPr>
              <w:t xml:space="preserve">  </w:t>
            </w:r>
          </w:p>
        </w:tc>
        <w:tc>
          <w:tcPr>
            <w:tcW w:w="1159" w:type="pct"/>
            <w:shd w:val="clear" w:color="auto" w:fill="FFFFFF"/>
            <w:tcMar>
              <w:top w:w="0" w:type="dxa"/>
              <w:left w:w="108" w:type="dxa"/>
              <w:bottom w:w="0" w:type="dxa"/>
              <w:right w:w="108" w:type="dxa"/>
            </w:tcMar>
            <w:vAlign w:val="center"/>
          </w:tcPr>
          <w:p w14:paraId="1A26C6B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daci o praćenju stanja vrsta i staništa  nisu dostupni </w:t>
            </w:r>
          </w:p>
        </w:tc>
        <w:tc>
          <w:tcPr>
            <w:tcW w:w="1159" w:type="pct"/>
            <w:shd w:val="clear" w:color="auto" w:fill="FFFFFF"/>
            <w:vAlign w:val="center"/>
          </w:tcPr>
          <w:p w14:paraId="5CA34BCD"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daci o praćenju stanja vrsta i staništa javno dostupni na ISZP </w:t>
            </w:r>
            <w:r w:rsidR="006078A2" w:rsidRPr="008D043F">
              <w:rPr>
                <w:rFonts w:asciiTheme="minorHAnsi" w:hAnsiTheme="minorHAnsi" w:cstheme="minorHAnsi"/>
                <w:sz w:val="18"/>
                <w:szCs w:val="18"/>
                <w:lang w:val="hr-HR" w:bidi="en-US"/>
              </w:rPr>
              <w:t>Federacije BiH</w:t>
            </w:r>
          </w:p>
        </w:tc>
      </w:tr>
      <w:tr w:rsidR="002B482D" w:rsidRPr="008D043F" w14:paraId="7D6D089E" w14:textId="77777777" w:rsidTr="00270082">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483"/>
        </w:trPr>
        <w:tc>
          <w:tcPr>
            <w:tcW w:w="659" w:type="pct"/>
            <w:vMerge/>
            <w:shd w:val="clear" w:color="auto" w:fill="D9D9D9"/>
            <w:vAlign w:val="center"/>
            <w:hideMark/>
          </w:tcPr>
          <w:p w14:paraId="32F1076E"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3B6E59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A92E1D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FEFDFD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06AD4A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71BACEDA" w14:textId="77777777" w:rsidTr="00270082">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287"/>
        </w:trPr>
        <w:tc>
          <w:tcPr>
            <w:tcW w:w="659" w:type="pct"/>
            <w:vMerge/>
            <w:shd w:val="clear" w:color="auto" w:fill="D9D9D9"/>
            <w:vAlign w:val="center"/>
            <w:hideMark/>
          </w:tcPr>
          <w:p w14:paraId="5AF0A290"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C99503E"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0A843E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9</w:t>
            </w:r>
          </w:p>
        </w:tc>
        <w:tc>
          <w:tcPr>
            <w:tcW w:w="1159" w:type="pct"/>
            <w:tcMar>
              <w:top w:w="0" w:type="dxa"/>
              <w:left w:w="108" w:type="dxa"/>
              <w:bottom w:w="0" w:type="dxa"/>
              <w:right w:w="108" w:type="dxa"/>
            </w:tcMar>
            <w:vAlign w:val="center"/>
          </w:tcPr>
          <w:p w14:paraId="5240AAB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67</w:t>
            </w:r>
          </w:p>
        </w:tc>
        <w:tc>
          <w:tcPr>
            <w:tcW w:w="1159" w:type="pct"/>
            <w:tcMar>
              <w:top w:w="0" w:type="dxa"/>
              <w:left w:w="108" w:type="dxa"/>
              <w:bottom w:w="0" w:type="dxa"/>
              <w:right w:w="108" w:type="dxa"/>
            </w:tcMar>
            <w:vAlign w:val="center"/>
          </w:tcPr>
          <w:p w14:paraId="15E0F244"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6</w:t>
            </w:r>
          </w:p>
        </w:tc>
      </w:tr>
    </w:tbl>
    <w:p w14:paraId="269E6B39" w14:textId="77777777" w:rsidR="002B482D" w:rsidRPr="008D043F" w:rsidRDefault="002B482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28D413B1" w14:textId="77777777" w:rsidTr="00270082">
        <w:trPr>
          <w:trHeight w:val="384"/>
        </w:trPr>
        <w:tc>
          <w:tcPr>
            <w:tcW w:w="659" w:type="pct"/>
            <w:vMerge w:val="restart"/>
            <w:shd w:val="clear" w:color="auto" w:fill="D9D9D9"/>
            <w:tcMar>
              <w:top w:w="0" w:type="dxa"/>
              <w:left w:w="108" w:type="dxa"/>
              <w:bottom w:w="0" w:type="dxa"/>
              <w:right w:w="108" w:type="dxa"/>
            </w:tcMar>
            <w:vAlign w:val="center"/>
          </w:tcPr>
          <w:p w14:paraId="26841E1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 Prioritet</w:t>
            </w:r>
          </w:p>
          <w:p w14:paraId="3582E43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79792076" w14:textId="219CD7EF" w:rsidR="002B482D" w:rsidRPr="008D043F" w:rsidRDefault="00A945AB"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spostaviti praćenje stanja i zaštitu biodiverziteta/prirode u Federaciji BiH po standardima pravne stečevine EU i međunarodnih sporazuma</w:t>
            </w:r>
          </w:p>
        </w:tc>
        <w:tc>
          <w:tcPr>
            <w:tcW w:w="1159" w:type="pct"/>
            <w:shd w:val="clear" w:color="auto" w:fill="D9D9D9"/>
            <w:tcMar>
              <w:top w:w="0" w:type="dxa"/>
              <w:left w:w="108" w:type="dxa"/>
              <w:bottom w:w="0" w:type="dxa"/>
              <w:right w:w="108" w:type="dxa"/>
            </w:tcMar>
            <w:vAlign w:val="center"/>
          </w:tcPr>
          <w:p w14:paraId="36DF47F4"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2ED8238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4D6A06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7A1C0F80" w14:textId="77777777" w:rsidTr="00270082">
        <w:trPr>
          <w:trHeight w:val="287"/>
        </w:trPr>
        <w:tc>
          <w:tcPr>
            <w:tcW w:w="659" w:type="pct"/>
            <w:vMerge/>
            <w:shd w:val="clear" w:color="auto" w:fill="D9D9D9"/>
            <w:vAlign w:val="center"/>
            <w:hideMark/>
          </w:tcPr>
          <w:p w14:paraId="6B042E5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A728C8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7871268"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sistema za redovno praćenje stanja vrsta, staništa i zaštićenih područja  </w:t>
            </w:r>
          </w:p>
        </w:tc>
        <w:tc>
          <w:tcPr>
            <w:tcW w:w="1159" w:type="pct"/>
            <w:tcMar>
              <w:top w:w="0" w:type="dxa"/>
              <w:left w:w="108" w:type="dxa"/>
              <w:bottom w:w="0" w:type="dxa"/>
              <w:right w:w="108" w:type="dxa"/>
            </w:tcMar>
            <w:vAlign w:val="center"/>
          </w:tcPr>
          <w:p w14:paraId="53D9EC0F"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istem redovnog praćenja stanja vrsta, staništa i zaštićenih područja nije uspostavljen (2022</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6A41D1D7"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unkcionalan sistem redovnog praćenja stanja vrsta, staništa i zaštićenih područja (2029</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6AF84761" w14:textId="77777777" w:rsidTr="00270082">
        <w:trPr>
          <w:trHeight w:val="287"/>
        </w:trPr>
        <w:tc>
          <w:tcPr>
            <w:tcW w:w="659" w:type="pct"/>
            <w:vMerge/>
            <w:shd w:val="clear" w:color="auto" w:fill="D9D9D9"/>
            <w:vAlign w:val="center"/>
          </w:tcPr>
          <w:p w14:paraId="218B9F0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45FCCC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A406302" w14:textId="084880E5" w:rsidR="002B482D" w:rsidRPr="008D043F" w:rsidRDefault="0046094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oj tehničkih i ljudskih kapaciteta za obavljanje stručnih poslova monitoringa i zaštite prirode</w:t>
            </w:r>
          </w:p>
        </w:tc>
        <w:tc>
          <w:tcPr>
            <w:tcW w:w="1159" w:type="pct"/>
            <w:tcMar>
              <w:top w:w="0" w:type="dxa"/>
              <w:left w:w="108" w:type="dxa"/>
              <w:bottom w:w="0" w:type="dxa"/>
              <w:right w:w="108" w:type="dxa"/>
            </w:tcMar>
            <w:vAlign w:val="center"/>
          </w:tcPr>
          <w:p w14:paraId="432326B5"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Tehnički i stručni kapaciteti za monitoring i zaštitu prirode su minimalni (2022</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3690C592"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ehnički i stručni kapaciteti za monitoring i zaštitu prirode su usklađeni s potrebama (2029</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4802E6B0" w14:textId="77777777" w:rsidTr="00270082">
        <w:trPr>
          <w:trHeight w:val="287"/>
        </w:trPr>
        <w:tc>
          <w:tcPr>
            <w:tcW w:w="659" w:type="pct"/>
            <w:vMerge/>
            <w:shd w:val="clear" w:color="auto" w:fill="D9D9D9"/>
            <w:vAlign w:val="center"/>
            <w:hideMark/>
          </w:tcPr>
          <w:p w14:paraId="51D7502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C2B6C3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8E4729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2F0C220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7F82625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7FA0F483" w14:textId="77777777" w:rsidTr="00270082">
        <w:trPr>
          <w:trHeight w:val="287"/>
        </w:trPr>
        <w:tc>
          <w:tcPr>
            <w:tcW w:w="659" w:type="pct"/>
            <w:vMerge/>
            <w:shd w:val="clear" w:color="auto" w:fill="D9D9D9"/>
            <w:vAlign w:val="center"/>
          </w:tcPr>
          <w:p w14:paraId="3258D45E"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4D7D93E"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7B5D0C1" w14:textId="32EDD782"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79</w:t>
            </w:r>
          </w:p>
        </w:tc>
        <w:tc>
          <w:tcPr>
            <w:tcW w:w="1159" w:type="pct"/>
            <w:tcMar>
              <w:top w:w="0" w:type="dxa"/>
              <w:left w:w="108" w:type="dxa"/>
              <w:bottom w:w="0" w:type="dxa"/>
              <w:right w:w="108" w:type="dxa"/>
            </w:tcMar>
            <w:vAlign w:val="center"/>
          </w:tcPr>
          <w:p w14:paraId="55163C8D" w14:textId="3F44151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4</w:t>
            </w:r>
          </w:p>
        </w:tc>
        <w:tc>
          <w:tcPr>
            <w:tcW w:w="1159" w:type="pct"/>
            <w:tcMar>
              <w:top w:w="0" w:type="dxa"/>
              <w:left w:w="108" w:type="dxa"/>
              <w:bottom w:w="0" w:type="dxa"/>
              <w:right w:w="108" w:type="dxa"/>
            </w:tcMar>
            <w:vAlign w:val="center"/>
          </w:tcPr>
          <w:p w14:paraId="511DCF27" w14:textId="76432893"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3</w:t>
            </w:r>
          </w:p>
        </w:tc>
      </w:tr>
    </w:tbl>
    <w:p w14:paraId="5CD154A0"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262"/>
      </w:tblGrid>
      <w:tr w:rsidR="002B482D" w:rsidRPr="008D043F" w14:paraId="45E1AA8F"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65A874E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1. Mjera</w:t>
            </w:r>
          </w:p>
        </w:tc>
        <w:tc>
          <w:tcPr>
            <w:tcW w:w="864" w:type="pct"/>
            <w:vMerge w:val="restart"/>
            <w:tcMar>
              <w:top w:w="0" w:type="dxa"/>
              <w:left w:w="108" w:type="dxa"/>
              <w:bottom w:w="0" w:type="dxa"/>
              <w:right w:w="108" w:type="dxa"/>
            </w:tcMar>
            <w:vAlign w:val="center"/>
          </w:tcPr>
          <w:p w14:paraId="0A98FE7C" w14:textId="77777777" w:rsidR="002B482D" w:rsidRPr="008D043F" w:rsidRDefault="00977992"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roz rad stručnih i naučnih institucija u</w:t>
            </w:r>
            <w:r w:rsidR="002B482D" w:rsidRPr="008D043F">
              <w:rPr>
                <w:rFonts w:asciiTheme="minorHAnsi" w:eastAsia="Calibri" w:hAnsiTheme="minorHAnsi" w:cstheme="minorHAnsi"/>
                <w:sz w:val="18"/>
                <w:szCs w:val="18"/>
                <w:lang w:val="hr-HR"/>
              </w:rPr>
              <w:t xml:space="preserve">spostaviti sistem monitoringa vrsta s </w:t>
            </w:r>
            <w:r w:rsidR="006078A2" w:rsidRPr="008D043F">
              <w:rPr>
                <w:rFonts w:asciiTheme="minorHAnsi" w:eastAsia="Calibri" w:hAnsiTheme="minorHAnsi" w:cstheme="minorHAnsi"/>
                <w:sz w:val="18"/>
                <w:szCs w:val="18"/>
                <w:lang w:val="hr-HR"/>
              </w:rPr>
              <w:t xml:space="preserve">Crvene </w:t>
            </w:r>
            <w:r w:rsidR="002B482D" w:rsidRPr="008D043F">
              <w:rPr>
                <w:rFonts w:asciiTheme="minorHAnsi" w:eastAsia="Calibri" w:hAnsiTheme="minorHAnsi" w:cstheme="minorHAnsi"/>
                <w:sz w:val="18"/>
                <w:szCs w:val="18"/>
                <w:lang w:val="hr-HR"/>
              </w:rPr>
              <w:t xml:space="preserve">liste, vrsta </w:t>
            </w:r>
            <w:r w:rsidR="006078A2"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staništa od interesa za Zajednicu u </w:t>
            </w:r>
            <w:r w:rsidR="006078A2" w:rsidRPr="008D043F">
              <w:rPr>
                <w:rFonts w:asciiTheme="minorHAnsi" w:hAnsiTheme="minorHAnsi" w:cstheme="minorHAnsi"/>
                <w:sz w:val="18"/>
                <w:szCs w:val="18"/>
                <w:lang w:val="hr-HR" w:bidi="en-US"/>
              </w:rPr>
              <w:t xml:space="preserve">Federaciji BiH </w:t>
            </w:r>
            <w:r w:rsidR="002B482D" w:rsidRPr="008D043F">
              <w:rPr>
                <w:rFonts w:asciiTheme="minorHAnsi" w:eastAsia="Calibri" w:hAnsiTheme="minorHAnsi" w:cstheme="minorHAnsi"/>
                <w:sz w:val="18"/>
                <w:szCs w:val="18"/>
                <w:lang w:val="hr-HR"/>
              </w:rPr>
              <w:t>i  specifičnih ekosistema</w:t>
            </w:r>
            <w:r w:rsidR="006078A2" w:rsidRPr="008D043F">
              <w:rPr>
                <w:rFonts w:asciiTheme="minorHAnsi" w:eastAsia="Calibri" w:hAnsiTheme="minorHAnsi" w:cstheme="minorHAnsi"/>
                <w:sz w:val="18"/>
                <w:szCs w:val="18"/>
                <w:lang w:val="hr-HR"/>
              </w:rPr>
              <w:t xml:space="preserve"> </w:t>
            </w:r>
            <w:r w:rsidR="006078A2" w:rsidRPr="008D043F">
              <w:rPr>
                <w:rFonts w:asciiTheme="minorHAnsi" w:hAnsiTheme="minorHAnsi" w:cstheme="minorHAnsi"/>
                <w:sz w:val="18"/>
                <w:szCs w:val="18"/>
                <w:lang w:val="hr-HR" w:bidi="en-US"/>
              </w:rPr>
              <w:t>Federacije BiH</w:t>
            </w:r>
            <w:r w:rsidR="002B482D" w:rsidRPr="008D043F">
              <w:rPr>
                <w:rFonts w:asciiTheme="minorHAnsi" w:eastAsia="Calibri" w:hAnsiTheme="minorHAnsi" w:cstheme="minorHAnsi"/>
                <w:sz w:val="18"/>
                <w:szCs w:val="18"/>
                <w:lang w:val="hr-HR"/>
              </w:rPr>
              <w:t xml:space="preserve"> (kanjoni, gorski, visokoplaninski, močvarni i kraški ekosistemi)</w:t>
            </w:r>
          </w:p>
        </w:tc>
        <w:tc>
          <w:tcPr>
            <w:tcW w:w="1159" w:type="pct"/>
            <w:shd w:val="clear" w:color="auto" w:fill="D9D9D9"/>
            <w:tcMar>
              <w:top w:w="0" w:type="dxa"/>
              <w:left w:w="108" w:type="dxa"/>
              <w:bottom w:w="0" w:type="dxa"/>
              <w:right w:w="108" w:type="dxa"/>
            </w:tcMar>
            <w:vAlign w:val="center"/>
            <w:hideMark/>
          </w:tcPr>
          <w:p w14:paraId="2A67A29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4D5D9B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B0D3CC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DF8CE2F" w14:textId="77777777" w:rsidTr="00270082">
        <w:trPr>
          <w:trHeight w:val="287"/>
        </w:trPr>
        <w:tc>
          <w:tcPr>
            <w:tcW w:w="659" w:type="pct"/>
            <w:vMerge/>
            <w:shd w:val="clear" w:color="auto" w:fill="D9D9D9"/>
            <w:vAlign w:val="center"/>
          </w:tcPr>
          <w:p w14:paraId="7D590AF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C0759F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113FCE1" w14:textId="77777777" w:rsidR="002B482D" w:rsidRPr="008D043F" w:rsidRDefault="002B482D" w:rsidP="0068355A">
            <w:pPr>
              <w:numPr>
                <w:ilvl w:val="0"/>
                <w:numId w:val="2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vrst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pod stalnim monitoringom</w:t>
            </w:r>
          </w:p>
          <w:p w14:paraId="16D8FF89" w14:textId="77777777" w:rsidR="002B482D" w:rsidRPr="008D043F" w:rsidRDefault="002B482D" w:rsidP="0068355A">
            <w:pPr>
              <w:numPr>
                <w:ilvl w:val="0"/>
                <w:numId w:val="2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područja pod stalnim monitoringom</w:t>
            </w:r>
          </w:p>
        </w:tc>
        <w:tc>
          <w:tcPr>
            <w:tcW w:w="1159" w:type="pct"/>
            <w:shd w:val="clear" w:color="auto" w:fill="FFFFFF"/>
            <w:tcMar>
              <w:top w:w="0" w:type="dxa"/>
              <w:left w:w="108" w:type="dxa"/>
              <w:bottom w:w="0" w:type="dxa"/>
              <w:right w:w="108" w:type="dxa"/>
            </w:tcMar>
            <w:vAlign w:val="center"/>
          </w:tcPr>
          <w:p w14:paraId="1DCFDC4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Kapaciteti za ciljani monitoring nisu razvijeni i/ili nisu u funkciji</w:t>
            </w:r>
          </w:p>
        </w:tc>
        <w:tc>
          <w:tcPr>
            <w:tcW w:w="1159" w:type="pct"/>
            <w:shd w:val="clear" w:color="auto" w:fill="FFFFFF"/>
            <w:vAlign w:val="center"/>
          </w:tcPr>
          <w:p w14:paraId="4A432BEC" w14:textId="77777777" w:rsidR="002B482D" w:rsidRPr="008D043F" w:rsidRDefault="002B482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fikasan sistem monitoringa stanja vrsta, staništa i područja (2025</w:t>
            </w:r>
            <w:r w:rsidR="006078A2"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B482D" w:rsidRPr="008D043F" w14:paraId="7CC25B4C" w14:textId="77777777" w:rsidTr="00270082">
        <w:trPr>
          <w:trHeight w:val="483"/>
        </w:trPr>
        <w:tc>
          <w:tcPr>
            <w:tcW w:w="659" w:type="pct"/>
            <w:vMerge/>
            <w:shd w:val="clear" w:color="auto" w:fill="D9D9D9"/>
            <w:vAlign w:val="center"/>
            <w:hideMark/>
          </w:tcPr>
          <w:p w14:paraId="1D0AA59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C7E398A"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1722DC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2452686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087B499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2244AD9F" w14:textId="77777777" w:rsidTr="00270082">
        <w:trPr>
          <w:trHeight w:val="287"/>
        </w:trPr>
        <w:tc>
          <w:tcPr>
            <w:tcW w:w="659" w:type="pct"/>
            <w:vMerge/>
            <w:shd w:val="clear" w:color="auto" w:fill="D9D9D9"/>
            <w:vAlign w:val="center"/>
            <w:hideMark/>
          </w:tcPr>
          <w:p w14:paraId="47357D14"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A0C3584"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16DED34"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24</w:t>
            </w:r>
          </w:p>
        </w:tc>
        <w:tc>
          <w:tcPr>
            <w:tcW w:w="1159" w:type="pct"/>
            <w:tcMar>
              <w:top w:w="0" w:type="dxa"/>
              <w:left w:w="108" w:type="dxa"/>
              <w:bottom w:w="0" w:type="dxa"/>
              <w:right w:w="108" w:type="dxa"/>
            </w:tcMar>
            <w:vAlign w:val="center"/>
          </w:tcPr>
          <w:p w14:paraId="2131E572"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c>
          <w:tcPr>
            <w:tcW w:w="1159" w:type="pct"/>
            <w:tcMar>
              <w:top w:w="0" w:type="dxa"/>
              <w:left w:w="108" w:type="dxa"/>
              <w:bottom w:w="0" w:type="dxa"/>
              <w:right w:w="108" w:type="dxa"/>
            </w:tcMar>
            <w:vAlign w:val="center"/>
          </w:tcPr>
          <w:p w14:paraId="123BFC24"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w:t>
            </w:r>
          </w:p>
        </w:tc>
      </w:tr>
      <w:tr w:rsidR="002B482D" w:rsidRPr="008D043F" w14:paraId="1CCF4CCE"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3FC57D9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2. Mjera</w:t>
            </w:r>
          </w:p>
        </w:tc>
        <w:tc>
          <w:tcPr>
            <w:tcW w:w="864" w:type="pct"/>
            <w:vMerge w:val="restart"/>
            <w:tcMar>
              <w:top w:w="0" w:type="dxa"/>
              <w:left w:w="108" w:type="dxa"/>
              <w:bottom w:w="0" w:type="dxa"/>
              <w:right w:w="108" w:type="dxa"/>
            </w:tcMar>
            <w:vAlign w:val="center"/>
          </w:tcPr>
          <w:p w14:paraId="1670A324" w14:textId="34BDD49F" w:rsidR="002B482D" w:rsidRPr="008D043F" w:rsidRDefault="00463F6D" w:rsidP="0068355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 xml:space="preserve">Pružiti </w:t>
            </w:r>
            <w:r w:rsidR="002B482D" w:rsidRPr="008D043F">
              <w:rPr>
                <w:rFonts w:asciiTheme="minorHAnsi" w:eastAsia="Calibri" w:hAnsiTheme="minorHAnsi" w:cstheme="minorHAnsi"/>
                <w:bCs/>
                <w:sz w:val="18"/>
                <w:szCs w:val="18"/>
                <w:lang w:val="hr-HR"/>
              </w:rPr>
              <w:t xml:space="preserve">podršku nevladinim organizacijama </w:t>
            </w:r>
            <w:r w:rsidR="006078A2" w:rsidRPr="008D043F">
              <w:rPr>
                <w:rFonts w:asciiTheme="minorHAnsi" w:eastAsia="Calibri" w:hAnsiTheme="minorHAnsi" w:cstheme="minorHAnsi"/>
                <w:bCs/>
                <w:sz w:val="18"/>
                <w:szCs w:val="18"/>
                <w:lang w:val="hr-HR"/>
              </w:rPr>
              <w:t xml:space="preserve">registriranim </w:t>
            </w:r>
            <w:r w:rsidR="002B482D" w:rsidRPr="008D043F">
              <w:rPr>
                <w:rFonts w:asciiTheme="minorHAnsi" w:eastAsia="Calibri" w:hAnsiTheme="minorHAnsi" w:cstheme="minorHAnsi"/>
                <w:bCs/>
                <w:sz w:val="18"/>
                <w:szCs w:val="18"/>
                <w:lang w:val="hr-HR"/>
              </w:rPr>
              <w:t xml:space="preserve">za praćenje stanja biološke </w:t>
            </w:r>
            <w:r w:rsidR="006078A2" w:rsidRPr="008D043F">
              <w:rPr>
                <w:rFonts w:asciiTheme="minorHAnsi" w:eastAsia="Calibri" w:hAnsiTheme="minorHAnsi" w:cstheme="minorHAnsi"/>
                <w:bCs/>
                <w:sz w:val="18"/>
                <w:szCs w:val="18"/>
                <w:lang w:val="hr-HR"/>
              </w:rPr>
              <w:t xml:space="preserve">raznolikosti </w:t>
            </w:r>
            <w:r w:rsidR="002B482D" w:rsidRPr="008D043F">
              <w:rPr>
                <w:rFonts w:asciiTheme="minorHAnsi" w:eastAsia="Calibri" w:hAnsiTheme="minorHAnsi" w:cstheme="minorHAnsi"/>
                <w:bCs/>
                <w:sz w:val="18"/>
                <w:szCs w:val="18"/>
                <w:lang w:val="hr-HR"/>
              </w:rPr>
              <w:t xml:space="preserve">u </w:t>
            </w:r>
            <w:r w:rsidR="006078A2" w:rsidRPr="008D043F">
              <w:rPr>
                <w:rFonts w:asciiTheme="minorHAnsi" w:hAnsiTheme="minorHAnsi" w:cstheme="minorHAnsi"/>
                <w:sz w:val="18"/>
                <w:szCs w:val="18"/>
                <w:lang w:val="hr-HR" w:bidi="en-US"/>
              </w:rPr>
              <w:t>Federaciji BiH</w:t>
            </w:r>
          </w:p>
        </w:tc>
        <w:tc>
          <w:tcPr>
            <w:tcW w:w="1159" w:type="pct"/>
            <w:shd w:val="clear" w:color="auto" w:fill="D9D9D9"/>
            <w:tcMar>
              <w:top w:w="0" w:type="dxa"/>
              <w:left w:w="108" w:type="dxa"/>
              <w:bottom w:w="0" w:type="dxa"/>
              <w:right w:w="108" w:type="dxa"/>
            </w:tcMar>
            <w:vAlign w:val="center"/>
            <w:hideMark/>
          </w:tcPr>
          <w:p w14:paraId="7A2F4AE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359944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E9A342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72D2F789" w14:textId="77777777" w:rsidTr="00270082">
        <w:trPr>
          <w:trHeight w:val="287"/>
        </w:trPr>
        <w:tc>
          <w:tcPr>
            <w:tcW w:w="659" w:type="pct"/>
            <w:vMerge/>
            <w:shd w:val="clear" w:color="auto" w:fill="D9D9D9"/>
            <w:vAlign w:val="center"/>
          </w:tcPr>
          <w:p w14:paraId="57C23AC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154AF4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8D4A38A"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ina i kontinuitet sredstava dodijeljenih NVO</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ektoru u svrhu monitoringa</w:t>
            </w:r>
          </w:p>
        </w:tc>
        <w:tc>
          <w:tcPr>
            <w:tcW w:w="1159" w:type="pct"/>
            <w:shd w:val="clear" w:color="auto" w:fill="FFFFFF"/>
            <w:tcMar>
              <w:top w:w="0" w:type="dxa"/>
              <w:left w:w="108" w:type="dxa"/>
              <w:bottom w:w="0" w:type="dxa"/>
              <w:right w:w="108" w:type="dxa"/>
            </w:tcMar>
            <w:vAlign w:val="center"/>
          </w:tcPr>
          <w:p w14:paraId="5092A4D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stalna izdvajanja za NVO</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ektor u cilju vršenja monitoringa vrsta </w:t>
            </w:r>
            <w:r w:rsidR="006078A2"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odručja</w:t>
            </w:r>
          </w:p>
        </w:tc>
        <w:tc>
          <w:tcPr>
            <w:tcW w:w="1159" w:type="pct"/>
            <w:shd w:val="clear" w:color="auto" w:fill="FFFFFF"/>
            <w:vAlign w:val="center"/>
          </w:tcPr>
          <w:p w14:paraId="24C9F544" w14:textId="77777777" w:rsidR="002B482D" w:rsidRPr="008D043F" w:rsidRDefault="002B482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e stalna izdvajanja za NVO</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ektor u cilju vršenja monitoringa vrst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odručja</w:t>
            </w:r>
          </w:p>
        </w:tc>
      </w:tr>
      <w:tr w:rsidR="002B482D" w:rsidRPr="008D043F" w14:paraId="470386F3" w14:textId="77777777" w:rsidTr="00270082">
        <w:trPr>
          <w:trHeight w:val="483"/>
        </w:trPr>
        <w:tc>
          <w:tcPr>
            <w:tcW w:w="659" w:type="pct"/>
            <w:vMerge/>
            <w:shd w:val="clear" w:color="auto" w:fill="D9D9D9"/>
            <w:vAlign w:val="center"/>
            <w:hideMark/>
          </w:tcPr>
          <w:p w14:paraId="226F27B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D52CB4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C4D470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BAB728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B5640D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2DEF7610" w14:textId="77777777" w:rsidTr="00270082">
        <w:trPr>
          <w:trHeight w:val="287"/>
        </w:trPr>
        <w:tc>
          <w:tcPr>
            <w:tcW w:w="659" w:type="pct"/>
            <w:vMerge/>
            <w:shd w:val="clear" w:color="auto" w:fill="D9D9D9"/>
            <w:vAlign w:val="center"/>
            <w:hideMark/>
          </w:tcPr>
          <w:p w14:paraId="6D5CED3E"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10662FB"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D0FE99D" w14:textId="323CC40C"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9</w:t>
            </w:r>
          </w:p>
        </w:tc>
        <w:tc>
          <w:tcPr>
            <w:tcW w:w="1159" w:type="pct"/>
            <w:tcMar>
              <w:top w:w="0" w:type="dxa"/>
              <w:left w:w="108" w:type="dxa"/>
              <w:bottom w:w="0" w:type="dxa"/>
              <w:right w:w="108" w:type="dxa"/>
            </w:tcMar>
            <w:vAlign w:val="center"/>
          </w:tcPr>
          <w:p w14:paraId="3681E8E1" w14:textId="23C886FB"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6</w:t>
            </w:r>
          </w:p>
        </w:tc>
        <w:tc>
          <w:tcPr>
            <w:tcW w:w="1159" w:type="pct"/>
            <w:tcMar>
              <w:top w:w="0" w:type="dxa"/>
              <w:left w:w="108" w:type="dxa"/>
              <w:bottom w:w="0" w:type="dxa"/>
              <w:right w:w="108" w:type="dxa"/>
            </w:tcMar>
            <w:vAlign w:val="center"/>
          </w:tcPr>
          <w:p w14:paraId="30CFC619" w14:textId="14DCC65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5</w:t>
            </w:r>
          </w:p>
        </w:tc>
      </w:tr>
      <w:tr w:rsidR="002B482D" w:rsidRPr="008D043F" w14:paraId="4136128A"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56911A8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3. Mjera</w:t>
            </w:r>
          </w:p>
        </w:tc>
        <w:tc>
          <w:tcPr>
            <w:tcW w:w="864" w:type="pct"/>
            <w:vMerge w:val="restart"/>
            <w:tcMar>
              <w:top w:w="0" w:type="dxa"/>
              <w:left w:w="108" w:type="dxa"/>
              <w:bottom w:w="0" w:type="dxa"/>
              <w:right w:w="108" w:type="dxa"/>
            </w:tcMar>
            <w:vAlign w:val="center"/>
          </w:tcPr>
          <w:p w14:paraId="17B2A6C6" w14:textId="1914B9E7" w:rsidR="002B482D" w:rsidRPr="008D043F" w:rsidRDefault="00463F6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w:t>
            </w:r>
            <w:r w:rsidR="002B482D" w:rsidRPr="008D043F">
              <w:rPr>
                <w:rFonts w:asciiTheme="minorHAnsi" w:eastAsia="Calibri" w:hAnsiTheme="minorHAnsi" w:cstheme="minorHAnsi"/>
                <w:sz w:val="18"/>
                <w:szCs w:val="18"/>
                <w:lang w:val="hr-HR"/>
              </w:rPr>
              <w:t xml:space="preserve">azviti pune tehničke </w:t>
            </w:r>
            <w:r w:rsidR="006078A2"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ljudske </w:t>
            </w:r>
            <w:r w:rsidR="002B482D" w:rsidRPr="008D043F">
              <w:rPr>
                <w:rFonts w:asciiTheme="minorHAnsi" w:eastAsia="Calibri" w:hAnsiTheme="minorHAnsi" w:cstheme="minorHAnsi"/>
                <w:sz w:val="18"/>
                <w:szCs w:val="18"/>
                <w:lang w:val="hr-HR"/>
              </w:rPr>
              <w:lastRenderedPageBreak/>
              <w:t>kapacitete za provođenje mjera zaštite prirode u zaštićenim i drugim područjima ekološke mreže, te za 50% povećati administrativne kapacitete u institucijama za zaštitu prirode</w:t>
            </w:r>
          </w:p>
        </w:tc>
        <w:tc>
          <w:tcPr>
            <w:tcW w:w="1159" w:type="pct"/>
            <w:shd w:val="clear" w:color="auto" w:fill="D9D9D9"/>
            <w:tcMar>
              <w:top w:w="0" w:type="dxa"/>
              <w:left w:w="108" w:type="dxa"/>
              <w:bottom w:w="0" w:type="dxa"/>
              <w:right w:w="108" w:type="dxa"/>
            </w:tcMar>
            <w:vAlign w:val="center"/>
            <w:hideMark/>
          </w:tcPr>
          <w:p w14:paraId="3BB4C09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204D1F5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9B85F8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FD7A40E" w14:textId="77777777" w:rsidTr="00270082">
        <w:trPr>
          <w:trHeight w:val="287"/>
        </w:trPr>
        <w:tc>
          <w:tcPr>
            <w:tcW w:w="659" w:type="pct"/>
            <w:vMerge/>
            <w:shd w:val="clear" w:color="auto" w:fill="D9D9D9"/>
            <w:vAlign w:val="center"/>
          </w:tcPr>
          <w:p w14:paraId="5272171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DEBC65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9249EF1"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razvoja stručnih kapaciteta za zaštitu prirode</w:t>
            </w:r>
          </w:p>
        </w:tc>
        <w:tc>
          <w:tcPr>
            <w:tcW w:w="1159" w:type="pct"/>
            <w:shd w:val="clear" w:color="auto" w:fill="FFFFFF"/>
            <w:tcMar>
              <w:top w:w="0" w:type="dxa"/>
              <w:left w:w="108" w:type="dxa"/>
              <w:bottom w:w="0" w:type="dxa"/>
              <w:right w:w="108" w:type="dxa"/>
            </w:tcMar>
            <w:vAlign w:val="center"/>
          </w:tcPr>
          <w:p w14:paraId="6CF26B5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p>
        </w:tc>
        <w:tc>
          <w:tcPr>
            <w:tcW w:w="1159" w:type="pct"/>
            <w:shd w:val="clear" w:color="auto" w:fill="FFFFFF"/>
            <w:vAlign w:val="center"/>
          </w:tcPr>
          <w:p w14:paraId="2B0C3EF2"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3886D6B6" w14:textId="77777777" w:rsidTr="00270082">
        <w:trPr>
          <w:trHeight w:val="287"/>
        </w:trPr>
        <w:tc>
          <w:tcPr>
            <w:tcW w:w="659" w:type="pct"/>
            <w:vMerge/>
            <w:shd w:val="clear" w:color="auto" w:fill="D9D9D9"/>
            <w:vAlign w:val="center"/>
          </w:tcPr>
          <w:p w14:paraId="5EBD744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52243F9"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96772F"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jačanja razvoja administrativnih kapaciteta za zaštitu prirode</w:t>
            </w:r>
          </w:p>
        </w:tc>
        <w:tc>
          <w:tcPr>
            <w:tcW w:w="1159" w:type="pct"/>
            <w:shd w:val="clear" w:color="auto" w:fill="FFFFFF"/>
            <w:tcMar>
              <w:top w:w="0" w:type="dxa"/>
              <w:left w:w="108" w:type="dxa"/>
              <w:bottom w:w="0" w:type="dxa"/>
              <w:right w:w="108" w:type="dxa"/>
            </w:tcMar>
            <w:vAlign w:val="center"/>
          </w:tcPr>
          <w:p w14:paraId="5D6703B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zak </w:t>
            </w:r>
          </w:p>
        </w:tc>
        <w:tc>
          <w:tcPr>
            <w:tcW w:w="1159" w:type="pct"/>
            <w:shd w:val="clear" w:color="auto" w:fill="FFFFFF"/>
            <w:vAlign w:val="center"/>
          </w:tcPr>
          <w:p w14:paraId="5407564E" w14:textId="77777777" w:rsidR="002B482D" w:rsidRPr="008D043F" w:rsidRDefault="002B482D" w:rsidP="0068355A">
            <w:pPr>
              <w:spacing w:line="276" w:lineRule="auto"/>
              <w:ind w:firstLine="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Visok </w:t>
            </w:r>
          </w:p>
        </w:tc>
      </w:tr>
      <w:tr w:rsidR="002B482D" w:rsidRPr="008D043F" w14:paraId="54BBC29B" w14:textId="77777777" w:rsidTr="00270082">
        <w:trPr>
          <w:trHeight w:val="483"/>
        </w:trPr>
        <w:tc>
          <w:tcPr>
            <w:tcW w:w="659" w:type="pct"/>
            <w:vMerge/>
            <w:shd w:val="clear" w:color="auto" w:fill="D9D9D9"/>
            <w:vAlign w:val="center"/>
            <w:hideMark/>
          </w:tcPr>
          <w:p w14:paraId="27E7DEE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560300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61E13D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AEB0C0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0639068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253227E3" w14:textId="77777777" w:rsidTr="00270082">
        <w:trPr>
          <w:trHeight w:val="287"/>
        </w:trPr>
        <w:tc>
          <w:tcPr>
            <w:tcW w:w="659" w:type="pct"/>
            <w:vMerge/>
            <w:shd w:val="clear" w:color="auto" w:fill="D9D9D9"/>
            <w:vAlign w:val="center"/>
            <w:hideMark/>
          </w:tcPr>
          <w:p w14:paraId="4225872E"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4BFC581"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C08BEE1" w14:textId="21B6ECF6"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08</w:t>
            </w:r>
          </w:p>
        </w:tc>
        <w:tc>
          <w:tcPr>
            <w:tcW w:w="1159" w:type="pct"/>
            <w:tcMar>
              <w:top w:w="0" w:type="dxa"/>
              <w:left w:w="108" w:type="dxa"/>
              <w:bottom w:w="0" w:type="dxa"/>
              <w:right w:w="108" w:type="dxa"/>
            </w:tcMar>
            <w:vAlign w:val="center"/>
          </w:tcPr>
          <w:p w14:paraId="368F8F7C" w14:textId="75C20E94"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720</w:t>
            </w:r>
          </w:p>
        </w:tc>
        <w:tc>
          <w:tcPr>
            <w:tcW w:w="1159" w:type="pct"/>
            <w:tcMar>
              <w:top w:w="0" w:type="dxa"/>
              <w:left w:w="108" w:type="dxa"/>
              <w:bottom w:w="0" w:type="dxa"/>
              <w:right w:w="108" w:type="dxa"/>
            </w:tcMar>
            <w:vAlign w:val="center"/>
          </w:tcPr>
          <w:p w14:paraId="3C806868" w14:textId="5A85B356"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2</w:t>
            </w:r>
          </w:p>
        </w:tc>
      </w:tr>
      <w:tr w:rsidR="002B482D" w:rsidRPr="008D043F" w14:paraId="3D810656"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1030FB9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4. Mjera</w:t>
            </w:r>
          </w:p>
        </w:tc>
        <w:tc>
          <w:tcPr>
            <w:tcW w:w="864" w:type="pct"/>
            <w:vMerge w:val="restart"/>
            <w:tcMar>
              <w:top w:w="0" w:type="dxa"/>
              <w:left w:w="108" w:type="dxa"/>
              <w:bottom w:w="0" w:type="dxa"/>
              <w:right w:w="108" w:type="dxa"/>
            </w:tcMar>
            <w:vAlign w:val="center"/>
          </w:tcPr>
          <w:p w14:paraId="4230BEAD" w14:textId="4B2C90BC"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naprijediti inspekcijski nadzor u provođenju Zakona za zaštitu prirode </w:t>
            </w:r>
            <w:r w:rsidR="006078A2"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i drugih zakona koji propisuju mjere zaštite biodiverziteta</w:t>
            </w:r>
          </w:p>
        </w:tc>
        <w:tc>
          <w:tcPr>
            <w:tcW w:w="1159" w:type="pct"/>
            <w:shd w:val="clear" w:color="auto" w:fill="D9D9D9"/>
            <w:tcMar>
              <w:top w:w="0" w:type="dxa"/>
              <w:left w:w="108" w:type="dxa"/>
              <w:bottom w:w="0" w:type="dxa"/>
              <w:right w:w="108" w:type="dxa"/>
            </w:tcMar>
            <w:vAlign w:val="center"/>
            <w:hideMark/>
          </w:tcPr>
          <w:p w14:paraId="630FBF1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E24050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6E154D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C143AC2" w14:textId="77777777" w:rsidTr="00270082">
        <w:trPr>
          <w:trHeight w:val="287"/>
        </w:trPr>
        <w:tc>
          <w:tcPr>
            <w:tcW w:w="659" w:type="pct"/>
            <w:vMerge/>
            <w:shd w:val="clear" w:color="auto" w:fill="D9D9D9"/>
            <w:vAlign w:val="center"/>
          </w:tcPr>
          <w:p w14:paraId="19DCF4A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CA345B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B7935E" w14:textId="77777777" w:rsidR="002B482D" w:rsidRPr="008D043F" w:rsidRDefault="002B482D" w:rsidP="0068355A">
            <w:pPr>
              <w:numPr>
                <w:ilvl w:val="0"/>
                <w:numId w:val="37"/>
              </w:numPr>
              <w:spacing w:before="40" w:after="40" w:line="276" w:lineRule="auto"/>
              <w:ind w:left="252" w:hanging="14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epen razvoja  </w:t>
            </w:r>
          </w:p>
          <w:p w14:paraId="539D54F7" w14:textId="77777777" w:rsidR="002B482D" w:rsidRPr="008D043F" w:rsidRDefault="002B482D" w:rsidP="0068355A">
            <w:pPr>
              <w:spacing w:before="40" w:after="40" w:line="276" w:lineRule="auto"/>
              <w:ind w:left="252" w:hanging="14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apaciteta za nadzor </w:t>
            </w:r>
          </w:p>
          <w:p w14:paraId="55D15D13" w14:textId="77777777" w:rsidR="002B482D" w:rsidRPr="008D043F" w:rsidRDefault="002B482D" w:rsidP="0068355A">
            <w:pPr>
              <w:spacing w:before="40" w:after="40" w:line="276" w:lineRule="auto"/>
              <w:ind w:left="252" w:hanging="14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štite prirode</w:t>
            </w:r>
          </w:p>
          <w:p w14:paraId="5BEC7778" w14:textId="77777777" w:rsidR="002B482D" w:rsidRPr="008D043F" w:rsidRDefault="002B482D" w:rsidP="0068355A">
            <w:pPr>
              <w:numPr>
                <w:ilvl w:val="0"/>
                <w:numId w:val="37"/>
              </w:numPr>
              <w:spacing w:before="40" w:after="40" w:line="276" w:lineRule="auto"/>
              <w:ind w:left="252" w:hanging="141"/>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inspekcijskih nadzora</w:t>
            </w:r>
          </w:p>
        </w:tc>
        <w:tc>
          <w:tcPr>
            <w:tcW w:w="1159" w:type="pct"/>
            <w:shd w:val="clear" w:color="auto" w:fill="FFFFFF"/>
            <w:tcMar>
              <w:top w:w="0" w:type="dxa"/>
              <w:left w:w="108" w:type="dxa"/>
              <w:bottom w:w="0" w:type="dxa"/>
              <w:right w:w="108" w:type="dxa"/>
            </w:tcMar>
            <w:vAlign w:val="center"/>
          </w:tcPr>
          <w:p w14:paraId="19B0211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p>
        </w:tc>
        <w:tc>
          <w:tcPr>
            <w:tcW w:w="1159" w:type="pct"/>
            <w:shd w:val="clear" w:color="auto" w:fill="FFFFFF"/>
            <w:vAlign w:val="center"/>
          </w:tcPr>
          <w:p w14:paraId="14F1674A"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6F1559A0" w14:textId="77777777" w:rsidTr="00270082">
        <w:trPr>
          <w:trHeight w:val="483"/>
        </w:trPr>
        <w:tc>
          <w:tcPr>
            <w:tcW w:w="659" w:type="pct"/>
            <w:vMerge/>
            <w:shd w:val="clear" w:color="auto" w:fill="D9D9D9"/>
            <w:vAlign w:val="center"/>
            <w:hideMark/>
          </w:tcPr>
          <w:p w14:paraId="7F1ED2C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C89263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48CB51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50B553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ED2265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7C269C" w:rsidRPr="008D043F" w14:paraId="3F9CD5F7" w14:textId="77777777" w:rsidTr="00270082">
        <w:trPr>
          <w:trHeight w:val="287"/>
        </w:trPr>
        <w:tc>
          <w:tcPr>
            <w:tcW w:w="659" w:type="pct"/>
            <w:vMerge/>
            <w:shd w:val="clear" w:color="auto" w:fill="D9D9D9"/>
            <w:vAlign w:val="center"/>
            <w:hideMark/>
          </w:tcPr>
          <w:p w14:paraId="211C4BA8" w14:textId="77777777" w:rsidR="007C269C" w:rsidRPr="008D043F" w:rsidRDefault="007C269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58F41AC" w14:textId="77777777" w:rsidR="007C269C" w:rsidRPr="008D043F" w:rsidRDefault="007C269C"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3D754EC" w14:textId="77777777" w:rsidR="007C269C" w:rsidRPr="008D043F" w:rsidRDefault="007C269C"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7</w:t>
            </w:r>
          </w:p>
        </w:tc>
        <w:tc>
          <w:tcPr>
            <w:tcW w:w="1159" w:type="pct"/>
            <w:tcMar>
              <w:top w:w="0" w:type="dxa"/>
              <w:left w:w="108" w:type="dxa"/>
              <w:bottom w:w="0" w:type="dxa"/>
              <w:right w:w="108" w:type="dxa"/>
            </w:tcMar>
            <w:vAlign w:val="center"/>
          </w:tcPr>
          <w:p w14:paraId="26E1E217" w14:textId="77777777" w:rsidR="007C269C" w:rsidRPr="008D043F" w:rsidRDefault="007C269C"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9" w:type="pct"/>
            <w:tcMar>
              <w:top w:w="0" w:type="dxa"/>
              <w:left w:w="108" w:type="dxa"/>
              <w:bottom w:w="0" w:type="dxa"/>
              <w:right w:w="108" w:type="dxa"/>
            </w:tcMar>
            <w:vAlign w:val="center"/>
          </w:tcPr>
          <w:p w14:paraId="42AB45AD" w14:textId="77777777" w:rsidR="007C269C" w:rsidRPr="008D043F" w:rsidRDefault="007C269C"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7EC92F9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724ECA92" w14:textId="77777777" w:rsidTr="00270082">
        <w:trPr>
          <w:trHeight w:val="384"/>
        </w:trPr>
        <w:tc>
          <w:tcPr>
            <w:tcW w:w="659" w:type="pct"/>
            <w:vMerge w:val="restart"/>
            <w:shd w:val="clear" w:color="auto" w:fill="D9D9D9"/>
            <w:tcMar>
              <w:top w:w="0" w:type="dxa"/>
              <w:left w:w="108" w:type="dxa"/>
              <w:bottom w:w="0" w:type="dxa"/>
              <w:right w:w="108" w:type="dxa"/>
            </w:tcMar>
            <w:vAlign w:val="center"/>
          </w:tcPr>
          <w:p w14:paraId="0733529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5. Prioritet</w:t>
            </w:r>
          </w:p>
          <w:p w14:paraId="56F3BD8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5FBA9BA3" w14:textId="77777777" w:rsidR="002B482D" w:rsidRPr="008D043F" w:rsidRDefault="002B482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Izvršiti inventarizaciju biodiverziteta </w:t>
            </w:r>
            <w:r w:rsidR="006078A2"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 xml:space="preserve">BiH na ekosistemskom, specijskom i </w:t>
            </w:r>
            <w:r w:rsidR="006078A2" w:rsidRPr="008D043F">
              <w:rPr>
                <w:rFonts w:asciiTheme="minorHAnsi" w:hAnsiTheme="minorHAnsi" w:cstheme="minorHAnsi"/>
                <w:b/>
                <w:sz w:val="18"/>
                <w:szCs w:val="18"/>
                <w:lang w:val="hr-HR"/>
              </w:rPr>
              <w:t xml:space="preserve">genetskom </w:t>
            </w:r>
            <w:r w:rsidRPr="008D043F">
              <w:rPr>
                <w:rFonts w:asciiTheme="minorHAnsi" w:hAnsiTheme="minorHAnsi" w:cstheme="minorHAnsi"/>
                <w:b/>
                <w:sz w:val="18"/>
                <w:szCs w:val="18"/>
                <w:lang w:val="hr-HR"/>
              </w:rPr>
              <w:t>nivou</w:t>
            </w:r>
          </w:p>
        </w:tc>
        <w:tc>
          <w:tcPr>
            <w:tcW w:w="1159" w:type="pct"/>
            <w:shd w:val="clear" w:color="auto" w:fill="D9D9D9"/>
            <w:tcMar>
              <w:top w:w="0" w:type="dxa"/>
              <w:left w:w="108" w:type="dxa"/>
              <w:bottom w:w="0" w:type="dxa"/>
              <w:right w:w="108" w:type="dxa"/>
            </w:tcMar>
            <w:vAlign w:val="center"/>
          </w:tcPr>
          <w:p w14:paraId="14F1B3E1"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178E754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4F36545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E65CEA" w:rsidRPr="008D043F" w14:paraId="3AA285F7" w14:textId="77777777" w:rsidTr="00270082">
        <w:trPr>
          <w:trHeight w:val="287"/>
        </w:trPr>
        <w:tc>
          <w:tcPr>
            <w:tcW w:w="659" w:type="pct"/>
            <w:vMerge/>
            <w:shd w:val="clear" w:color="auto" w:fill="D9D9D9"/>
            <w:vAlign w:val="center"/>
            <w:hideMark/>
          </w:tcPr>
          <w:p w14:paraId="53BE46FD" w14:textId="77777777" w:rsidR="00E65CEA" w:rsidRPr="008D043F" w:rsidRDefault="00E65CE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5B62CCE" w14:textId="77777777" w:rsidR="00E65CEA" w:rsidRPr="008D043F" w:rsidRDefault="00E65CE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8E1ACF4" w14:textId="5E9B91F2" w:rsidR="00E65CEA" w:rsidRPr="008D043F" w:rsidRDefault="0046094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buhvat inventarisanog biodiverziteta Federacije BiH na ekosistemskom, specijskom i genetskom nivou  </w:t>
            </w:r>
          </w:p>
        </w:tc>
        <w:tc>
          <w:tcPr>
            <w:tcW w:w="1159" w:type="pct"/>
            <w:tcMar>
              <w:top w:w="0" w:type="dxa"/>
              <w:left w:w="108" w:type="dxa"/>
              <w:bottom w:w="0" w:type="dxa"/>
              <w:right w:w="108" w:type="dxa"/>
            </w:tcMar>
          </w:tcPr>
          <w:p w14:paraId="04B50FD8" w14:textId="77777777" w:rsidR="00E65CEA" w:rsidRPr="008D043F" w:rsidRDefault="00E65CEA"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ventura biljaka, životinja, gljiva, migratornih ptica, invazivnih vrsta, ekosistema/staništa i </w:t>
            </w:r>
            <w:r w:rsidR="006078A2" w:rsidRPr="008D043F">
              <w:rPr>
                <w:rFonts w:asciiTheme="minorHAnsi" w:hAnsiTheme="minorHAnsi" w:cstheme="minorHAnsi"/>
                <w:sz w:val="18"/>
                <w:szCs w:val="18"/>
                <w:lang w:val="hr-HR"/>
              </w:rPr>
              <w:t xml:space="preserve">genetskog </w:t>
            </w:r>
            <w:r w:rsidRPr="008D043F">
              <w:rPr>
                <w:rFonts w:asciiTheme="minorHAnsi" w:hAnsiTheme="minorHAnsi" w:cstheme="minorHAnsi"/>
                <w:sz w:val="18"/>
                <w:szCs w:val="18"/>
                <w:lang w:val="hr-HR"/>
              </w:rPr>
              <w:t xml:space="preserve">diverziteta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nije urađena (2022</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312D870B" w14:textId="77777777" w:rsidR="00E65CEA" w:rsidRPr="008D043F" w:rsidRDefault="00E65CE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udije inventure biljaka, životinja, gljiva, migratornih ptica, invazivnih vrsta, ekosistema/staništa i </w:t>
            </w:r>
            <w:r w:rsidR="006078A2" w:rsidRPr="008D043F">
              <w:rPr>
                <w:rFonts w:asciiTheme="minorHAnsi" w:hAnsiTheme="minorHAnsi" w:cstheme="minorHAnsi"/>
                <w:sz w:val="18"/>
                <w:szCs w:val="18"/>
                <w:lang w:val="hr-HR"/>
              </w:rPr>
              <w:t xml:space="preserve">genetskog </w:t>
            </w:r>
            <w:r w:rsidRPr="008D043F">
              <w:rPr>
                <w:rFonts w:asciiTheme="minorHAnsi" w:hAnsiTheme="minorHAnsi" w:cstheme="minorHAnsi"/>
                <w:sz w:val="18"/>
                <w:szCs w:val="18"/>
                <w:lang w:val="hr-HR"/>
              </w:rPr>
              <w:t xml:space="preserve">diverziteta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kompletirane (2029</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5F69AD1A" w14:textId="77777777" w:rsidTr="00270082">
        <w:trPr>
          <w:trHeight w:val="287"/>
        </w:trPr>
        <w:tc>
          <w:tcPr>
            <w:tcW w:w="659" w:type="pct"/>
            <w:vMerge/>
            <w:shd w:val="clear" w:color="auto" w:fill="D9D9D9"/>
            <w:vAlign w:val="center"/>
            <w:hideMark/>
          </w:tcPr>
          <w:p w14:paraId="07FA2DD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3BCAA0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7D2C49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0BCD126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5548A83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76ED8172" w14:textId="77777777" w:rsidTr="00270082">
        <w:trPr>
          <w:trHeight w:val="287"/>
        </w:trPr>
        <w:tc>
          <w:tcPr>
            <w:tcW w:w="659" w:type="pct"/>
            <w:vMerge/>
            <w:shd w:val="clear" w:color="auto" w:fill="D9D9D9"/>
            <w:vAlign w:val="center"/>
          </w:tcPr>
          <w:p w14:paraId="7422B2F5"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2384C26"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4CE446A"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9</w:t>
            </w:r>
          </w:p>
        </w:tc>
        <w:tc>
          <w:tcPr>
            <w:tcW w:w="1159" w:type="pct"/>
            <w:tcMar>
              <w:top w:w="0" w:type="dxa"/>
              <w:left w:w="108" w:type="dxa"/>
              <w:bottom w:w="0" w:type="dxa"/>
              <w:right w:w="108" w:type="dxa"/>
            </w:tcMar>
            <w:vAlign w:val="center"/>
          </w:tcPr>
          <w:p w14:paraId="28238507"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3</w:t>
            </w:r>
          </w:p>
        </w:tc>
        <w:tc>
          <w:tcPr>
            <w:tcW w:w="1159" w:type="pct"/>
            <w:tcMar>
              <w:top w:w="0" w:type="dxa"/>
              <w:left w:w="108" w:type="dxa"/>
              <w:bottom w:w="0" w:type="dxa"/>
              <w:right w:w="108" w:type="dxa"/>
            </w:tcMar>
            <w:vAlign w:val="center"/>
          </w:tcPr>
          <w:p w14:paraId="75B33462"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4,3</w:t>
            </w:r>
          </w:p>
        </w:tc>
      </w:tr>
    </w:tbl>
    <w:p w14:paraId="108BD758"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262"/>
      </w:tblGrid>
      <w:tr w:rsidR="002B482D" w:rsidRPr="008D043F" w14:paraId="27DF8E40"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5FD1183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5.1. Mjera</w:t>
            </w:r>
          </w:p>
        </w:tc>
        <w:tc>
          <w:tcPr>
            <w:tcW w:w="864" w:type="pct"/>
            <w:vMerge w:val="restart"/>
            <w:tcMar>
              <w:top w:w="0" w:type="dxa"/>
              <w:left w:w="108" w:type="dxa"/>
              <w:bottom w:w="0" w:type="dxa"/>
              <w:right w:w="108" w:type="dxa"/>
            </w:tcMar>
            <w:vAlign w:val="center"/>
          </w:tcPr>
          <w:p w14:paraId="739B009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vršiti inventarizaciju flore, faune, fungi</w:t>
            </w:r>
            <w:r w:rsidR="006078A2"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 i </w:t>
            </w:r>
            <w:r w:rsidR="006078A2" w:rsidRPr="008D043F">
              <w:rPr>
                <w:rFonts w:asciiTheme="minorHAnsi" w:eastAsia="Calibri" w:hAnsiTheme="minorHAnsi" w:cstheme="minorHAnsi"/>
                <w:sz w:val="18"/>
                <w:szCs w:val="18"/>
                <w:lang w:val="hr-HR"/>
              </w:rPr>
              <w:t xml:space="preserve">genetskog </w:t>
            </w:r>
            <w:r w:rsidRPr="008D043F">
              <w:rPr>
                <w:rFonts w:asciiTheme="minorHAnsi" w:eastAsia="Calibri" w:hAnsiTheme="minorHAnsi" w:cstheme="minorHAnsi"/>
                <w:sz w:val="18"/>
                <w:szCs w:val="18"/>
                <w:lang w:val="hr-HR"/>
              </w:rPr>
              <w:t xml:space="preserve">diverziteta </w:t>
            </w:r>
            <w:r w:rsidR="006078A2" w:rsidRPr="008D043F">
              <w:rPr>
                <w:rFonts w:asciiTheme="minorHAnsi" w:hAnsiTheme="minorHAnsi" w:cstheme="minorHAnsi"/>
                <w:sz w:val="18"/>
                <w:szCs w:val="18"/>
                <w:lang w:val="hr-HR" w:bidi="en-US"/>
              </w:rPr>
              <w:t>Federacije BiH</w:t>
            </w:r>
          </w:p>
        </w:tc>
        <w:tc>
          <w:tcPr>
            <w:tcW w:w="1159" w:type="pct"/>
            <w:shd w:val="clear" w:color="auto" w:fill="D9D9D9"/>
            <w:tcMar>
              <w:top w:w="0" w:type="dxa"/>
              <w:left w:w="108" w:type="dxa"/>
              <w:bottom w:w="0" w:type="dxa"/>
              <w:right w:w="108" w:type="dxa"/>
            </w:tcMar>
            <w:vAlign w:val="center"/>
            <w:hideMark/>
          </w:tcPr>
          <w:p w14:paraId="1C72C8C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A8D09A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FB82E9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5071AC5" w14:textId="77777777" w:rsidTr="00270082">
        <w:trPr>
          <w:trHeight w:val="287"/>
        </w:trPr>
        <w:tc>
          <w:tcPr>
            <w:tcW w:w="659" w:type="pct"/>
            <w:vMerge/>
            <w:shd w:val="clear" w:color="auto" w:fill="D9D9D9"/>
            <w:vAlign w:val="center"/>
          </w:tcPr>
          <w:p w14:paraId="466106B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34B6FA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008077A"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kompletnosti studija inventure biljaka, životinja, gljiva i migratornih ptica </w:t>
            </w:r>
            <w:r w:rsidR="006078A2"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vAlign w:val="center"/>
          </w:tcPr>
          <w:p w14:paraId="5F13C609"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rađena inventura biljaka, životinja, gljiva, migratornih ptica u </w:t>
            </w:r>
            <w:r w:rsidR="006078A2"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14A124A2"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nventura biljaka, životinja, gljiv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migratornih ptica u </w:t>
            </w:r>
            <w:r w:rsidR="006078A2" w:rsidRPr="008D043F">
              <w:rPr>
                <w:rFonts w:asciiTheme="minorHAnsi" w:hAnsiTheme="minorHAnsi" w:cstheme="minorHAnsi"/>
                <w:sz w:val="18"/>
                <w:szCs w:val="18"/>
                <w:lang w:val="hr-HR" w:bidi="en-US"/>
              </w:rPr>
              <w:t xml:space="preserve">Federaciji BiH </w:t>
            </w:r>
            <w:r w:rsidRPr="008D043F">
              <w:rPr>
                <w:rFonts w:asciiTheme="minorHAnsi" w:eastAsia="Calibri" w:hAnsiTheme="minorHAnsi" w:cstheme="minorHAnsi"/>
                <w:sz w:val="18"/>
                <w:szCs w:val="18"/>
                <w:lang w:val="hr-HR"/>
              </w:rPr>
              <w:t>urađena</w:t>
            </w:r>
          </w:p>
        </w:tc>
      </w:tr>
      <w:tr w:rsidR="002B482D" w:rsidRPr="008D043F" w14:paraId="198C984B" w14:textId="77777777" w:rsidTr="00270082">
        <w:trPr>
          <w:trHeight w:val="483"/>
        </w:trPr>
        <w:tc>
          <w:tcPr>
            <w:tcW w:w="659" w:type="pct"/>
            <w:vMerge/>
            <w:shd w:val="clear" w:color="auto" w:fill="D9D9D9"/>
            <w:vAlign w:val="center"/>
            <w:hideMark/>
          </w:tcPr>
          <w:p w14:paraId="7C9AA8B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4477AA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53A24F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2A9546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517B52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0683E096" w14:textId="77777777" w:rsidTr="00270082">
        <w:trPr>
          <w:trHeight w:val="287"/>
        </w:trPr>
        <w:tc>
          <w:tcPr>
            <w:tcW w:w="659" w:type="pct"/>
            <w:vMerge/>
            <w:shd w:val="clear" w:color="auto" w:fill="D9D9D9"/>
            <w:vAlign w:val="center"/>
            <w:hideMark/>
          </w:tcPr>
          <w:p w14:paraId="41BB3EE7"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768EC99"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F498AC4"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8</w:t>
            </w:r>
          </w:p>
        </w:tc>
        <w:tc>
          <w:tcPr>
            <w:tcW w:w="1159" w:type="pct"/>
            <w:tcMar>
              <w:top w:w="0" w:type="dxa"/>
              <w:left w:w="108" w:type="dxa"/>
              <w:bottom w:w="0" w:type="dxa"/>
              <w:right w:w="108" w:type="dxa"/>
            </w:tcMar>
            <w:vAlign w:val="center"/>
          </w:tcPr>
          <w:p w14:paraId="635D4B3B"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2</w:t>
            </w:r>
          </w:p>
        </w:tc>
        <w:tc>
          <w:tcPr>
            <w:tcW w:w="1159" w:type="pct"/>
            <w:tcMar>
              <w:top w:w="0" w:type="dxa"/>
              <w:left w:w="108" w:type="dxa"/>
              <w:bottom w:w="0" w:type="dxa"/>
              <w:right w:w="108" w:type="dxa"/>
            </w:tcMar>
            <w:vAlign w:val="center"/>
          </w:tcPr>
          <w:p w14:paraId="0D1C01F6"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4,08</w:t>
            </w:r>
          </w:p>
        </w:tc>
      </w:tr>
      <w:tr w:rsidR="002B482D" w:rsidRPr="008D043F" w14:paraId="17D3E701"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0C4B800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5.2. Mjera</w:t>
            </w:r>
          </w:p>
        </w:tc>
        <w:tc>
          <w:tcPr>
            <w:tcW w:w="864" w:type="pct"/>
            <w:vMerge w:val="restart"/>
            <w:tcMar>
              <w:top w:w="0" w:type="dxa"/>
              <w:left w:w="108" w:type="dxa"/>
              <w:bottom w:w="0" w:type="dxa"/>
              <w:right w:w="108" w:type="dxa"/>
            </w:tcMar>
            <w:vAlign w:val="center"/>
          </w:tcPr>
          <w:p w14:paraId="477B8CD2" w14:textId="77777777" w:rsidR="002B482D" w:rsidRPr="008D043F" w:rsidRDefault="002B482D" w:rsidP="0068355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 xml:space="preserve">Revidirati i </w:t>
            </w:r>
            <w:r w:rsidR="006078A2" w:rsidRPr="008D043F">
              <w:rPr>
                <w:rFonts w:asciiTheme="minorHAnsi" w:eastAsia="Calibri" w:hAnsiTheme="minorHAnsi" w:cstheme="minorHAnsi"/>
                <w:bCs/>
                <w:sz w:val="18"/>
                <w:szCs w:val="18"/>
                <w:lang w:val="hr-HR"/>
              </w:rPr>
              <w:t xml:space="preserve">organizirati </w:t>
            </w:r>
            <w:r w:rsidRPr="008D043F">
              <w:rPr>
                <w:rFonts w:asciiTheme="minorHAnsi" w:eastAsia="Calibri" w:hAnsiTheme="minorHAnsi" w:cstheme="minorHAnsi"/>
                <w:bCs/>
                <w:sz w:val="18"/>
                <w:szCs w:val="18"/>
                <w:lang w:val="hr-HR"/>
              </w:rPr>
              <w:t>listu invazivnih vrsta</w:t>
            </w:r>
          </w:p>
        </w:tc>
        <w:tc>
          <w:tcPr>
            <w:tcW w:w="1159" w:type="pct"/>
            <w:shd w:val="clear" w:color="auto" w:fill="D9D9D9"/>
            <w:tcMar>
              <w:top w:w="0" w:type="dxa"/>
              <w:left w:w="108" w:type="dxa"/>
              <w:bottom w:w="0" w:type="dxa"/>
              <w:right w:w="108" w:type="dxa"/>
            </w:tcMar>
            <w:vAlign w:val="center"/>
          </w:tcPr>
          <w:p w14:paraId="69D62CE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8867BB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A45838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3684AB2F" w14:textId="77777777" w:rsidTr="00270082">
        <w:trPr>
          <w:trHeight w:val="287"/>
        </w:trPr>
        <w:tc>
          <w:tcPr>
            <w:tcW w:w="659" w:type="pct"/>
            <w:vMerge/>
            <w:shd w:val="clear" w:color="auto" w:fill="D9D9D9"/>
            <w:vAlign w:val="center"/>
          </w:tcPr>
          <w:p w14:paraId="3751C8B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78EB70D" w14:textId="77777777" w:rsidR="002B482D" w:rsidRPr="008D043F" w:rsidRDefault="002B482D" w:rsidP="0068355A">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FFFFFF"/>
            <w:tcMar>
              <w:top w:w="0" w:type="dxa"/>
              <w:left w:w="108" w:type="dxa"/>
              <w:bottom w:w="0" w:type="dxa"/>
              <w:right w:w="108" w:type="dxa"/>
            </w:tcMar>
            <w:vAlign w:val="center"/>
          </w:tcPr>
          <w:p w14:paraId="19115700"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usklađenosti crne</w:t>
            </w:r>
            <w:r w:rsidR="006078A2"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sive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bijele liste invazivnih vrsta s realnim stanjem invazivnih vrsta na </w:t>
            </w:r>
            <w:r w:rsidR="006078A2" w:rsidRPr="008D043F">
              <w:rPr>
                <w:rFonts w:asciiTheme="minorHAnsi" w:eastAsia="Calibri" w:hAnsiTheme="minorHAnsi" w:cstheme="minorHAnsi"/>
                <w:sz w:val="18"/>
                <w:szCs w:val="18"/>
                <w:lang w:val="hr-HR"/>
              </w:rPr>
              <w:t>p</w:t>
            </w:r>
            <w:r w:rsidRPr="008D043F">
              <w:rPr>
                <w:rFonts w:asciiTheme="minorHAnsi" w:eastAsia="Calibri" w:hAnsiTheme="minorHAnsi" w:cstheme="minorHAnsi"/>
                <w:sz w:val="18"/>
                <w:szCs w:val="18"/>
                <w:lang w:val="hr-HR"/>
              </w:rPr>
              <w:t xml:space="preserve">odručju </w:t>
            </w:r>
            <w:r w:rsidR="006078A2"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vAlign w:val="center"/>
          </w:tcPr>
          <w:p w14:paraId="4943565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nicijalna lista invazivnih vrsta u </w:t>
            </w:r>
            <w:r w:rsidR="006078A2"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3754426A" w14:textId="77777777" w:rsidR="002B482D" w:rsidRPr="008D043F" w:rsidRDefault="002B482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Crna, siv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bijela lista usklađen</w:t>
            </w:r>
            <w:r w:rsidR="006078A2" w:rsidRPr="008D043F">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s realnim stanjem invazivnih vrsta na </w:t>
            </w:r>
            <w:r w:rsidR="006078A2" w:rsidRPr="008D043F">
              <w:rPr>
                <w:rFonts w:asciiTheme="minorHAnsi" w:eastAsia="Calibri" w:hAnsiTheme="minorHAnsi" w:cstheme="minorHAnsi"/>
                <w:sz w:val="18"/>
                <w:szCs w:val="18"/>
                <w:lang w:val="hr-HR"/>
              </w:rPr>
              <w:t>p</w:t>
            </w:r>
            <w:r w:rsidRPr="008D043F">
              <w:rPr>
                <w:rFonts w:asciiTheme="minorHAnsi" w:eastAsia="Calibri" w:hAnsiTheme="minorHAnsi" w:cstheme="minorHAnsi"/>
                <w:sz w:val="18"/>
                <w:szCs w:val="18"/>
                <w:lang w:val="hr-HR"/>
              </w:rPr>
              <w:t xml:space="preserve">odručju </w:t>
            </w:r>
            <w:r w:rsidR="006078A2" w:rsidRPr="008D043F">
              <w:rPr>
                <w:rFonts w:asciiTheme="minorHAnsi" w:hAnsiTheme="minorHAnsi" w:cstheme="minorHAnsi"/>
                <w:sz w:val="18"/>
                <w:szCs w:val="18"/>
                <w:lang w:val="hr-HR" w:bidi="en-US"/>
              </w:rPr>
              <w:t>Federacije BiH</w:t>
            </w:r>
          </w:p>
        </w:tc>
      </w:tr>
      <w:tr w:rsidR="002B482D" w:rsidRPr="008D043F" w14:paraId="581A4FFF" w14:textId="77777777" w:rsidTr="00270082">
        <w:trPr>
          <w:trHeight w:val="483"/>
        </w:trPr>
        <w:tc>
          <w:tcPr>
            <w:tcW w:w="659" w:type="pct"/>
            <w:vMerge/>
            <w:shd w:val="clear" w:color="auto" w:fill="D9D9D9"/>
            <w:vAlign w:val="center"/>
            <w:hideMark/>
          </w:tcPr>
          <w:p w14:paraId="1AA7F94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912CC0B" w14:textId="77777777" w:rsidR="002B482D" w:rsidRPr="008D043F" w:rsidRDefault="002B482D" w:rsidP="0068355A">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D9D9D9"/>
            <w:tcMar>
              <w:top w:w="0" w:type="dxa"/>
              <w:left w:w="108" w:type="dxa"/>
              <w:bottom w:w="0" w:type="dxa"/>
              <w:right w:w="108" w:type="dxa"/>
            </w:tcMar>
            <w:vAlign w:val="center"/>
          </w:tcPr>
          <w:p w14:paraId="212AA521" w14:textId="77777777" w:rsidR="002B482D" w:rsidRPr="008D043F" w:rsidRDefault="002B482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C0DA260" w14:textId="77777777" w:rsidR="002B482D" w:rsidRPr="008D043F" w:rsidRDefault="002B482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21B3057" w14:textId="77777777" w:rsidR="002B482D" w:rsidRPr="008D043F" w:rsidRDefault="002B482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Ukupno (milion KM)</w:t>
            </w:r>
          </w:p>
        </w:tc>
      </w:tr>
      <w:tr w:rsidR="00310934" w:rsidRPr="008D043F" w14:paraId="3EB14746" w14:textId="77777777" w:rsidTr="00270082">
        <w:trPr>
          <w:trHeight w:val="287"/>
        </w:trPr>
        <w:tc>
          <w:tcPr>
            <w:tcW w:w="659" w:type="pct"/>
            <w:vMerge/>
            <w:shd w:val="clear" w:color="auto" w:fill="D9D9D9"/>
            <w:vAlign w:val="center"/>
            <w:hideMark/>
          </w:tcPr>
          <w:p w14:paraId="047BD40A" w14:textId="77777777" w:rsidR="00310934" w:rsidRPr="008D043F" w:rsidRDefault="0031093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D82346A" w14:textId="77777777" w:rsidR="00310934" w:rsidRPr="008D043F" w:rsidRDefault="00310934" w:rsidP="0068355A">
            <w:pPr>
              <w:spacing w:after="120" w:line="276" w:lineRule="auto"/>
              <w:ind w:hanging="2"/>
              <w:contextualSpacing/>
              <w:rPr>
                <w:rFonts w:asciiTheme="minorHAnsi" w:hAnsiTheme="minorHAnsi" w:cstheme="minorHAnsi"/>
                <w:bCs/>
                <w:sz w:val="18"/>
                <w:szCs w:val="18"/>
                <w:lang w:val="hr-HR"/>
              </w:rPr>
            </w:pPr>
          </w:p>
        </w:tc>
        <w:tc>
          <w:tcPr>
            <w:tcW w:w="1159" w:type="pct"/>
            <w:tcMar>
              <w:top w:w="0" w:type="dxa"/>
              <w:left w:w="108" w:type="dxa"/>
              <w:bottom w:w="0" w:type="dxa"/>
              <w:right w:w="108" w:type="dxa"/>
            </w:tcMar>
            <w:vAlign w:val="center"/>
          </w:tcPr>
          <w:p w14:paraId="27218380"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2</w:t>
            </w:r>
          </w:p>
        </w:tc>
        <w:tc>
          <w:tcPr>
            <w:tcW w:w="1159" w:type="pct"/>
            <w:tcMar>
              <w:top w:w="0" w:type="dxa"/>
              <w:left w:w="108" w:type="dxa"/>
              <w:bottom w:w="0" w:type="dxa"/>
              <w:right w:w="108" w:type="dxa"/>
            </w:tcMar>
            <w:vAlign w:val="center"/>
          </w:tcPr>
          <w:p w14:paraId="4BBE99CB"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A1EE7D8"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2</w:t>
            </w:r>
          </w:p>
        </w:tc>
      </w:tr>
      <w:tr w:rsidR="002B482D" w:rsidRPr="008D043F" w14:paraId="4AC5D50C"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3208214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5.3. Mjera</w:t>
            </w:r>
          </w:p>
        </w:tc>
        <w:tc>
          <w:tcPr>
            <w:tcW w:w="864" w:type="pct"/>
            <w:vMerge w:val="restart"/>
            <w:tcMar>
              <w:top w:w="0" w:type="dxa"/>
              <w:left w:w="108" w:type="dxa"/>
              <w:bottom w:w="0" w:type="dxa"/>
              <w:right w:w="108" w:type="dxa"/>
            </w:tcMar>
            <w:vAlign w:val="center"/>
          </w:tcPr>
          <w:p w14:paraId="7CF2246B" w14:textId="77777777" w:rsidR="002B482D" w:rsidRPr="008D043F" w:rsidRDefault="002B482D" w:rsidP="0068355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 xml:space="preserve">Pripremiti kartu staništa </w:t>
            </w:r>
            <w:r w:rsidR="006078A2" w:rsidRPr="008D043F">
              <w:rPr>
                <w:rFonts w:asciiTheme="minorHAnsi" w:eastAsia="Calibri" w:hAnsiTheme="minorHAnsi" w:cstheme="minorHAnsi"/>
                <w:bCs/>
                <w:sz w:val="18"/>
                <w:szCs w:val="18"/>
                <w:lang w:val="hr-HR"/>
              </w:rPr>
              <w:t xml:space="preserve">Federacije </w:t>
            </w:r>
            <w:r w:rsidRPr="008D043F">
              <w:rPr>
                <w:rFonts w:asciiTheme="minorHAnsi" w:eastAsia="Calibri" w:hAnsiTheme="minorHAnsi" w:cstheme="minorHAnsi"/>
                <w:bCs/>
                <w:sz w:val="18"/>
                <w:szCs w:val="18"/>
                <w:lang w:val="hr-HR"/>
              </w:rPr>
              <w:t>BiH</w:t>
            </w:r>
          </w:p>
        </w:tc>
        <w:tc>
          <w:tcPr>
            <w:tcW w:w="1159" w:type="pct"/>
            <w:shd w:val="clear" w:color="auto" w:fill="D9D9D9"/>
            <w:tcMar>
              <w:top w:w="0" w:type="dxa"/>
              <w:left w:w="108" w:type="dxa"/>
              <w:bottom w:w="0" w:type="dxa"/>
              <w:right w:w="108" w:type="dxa"/>
            </w:tcMar>
            <w:vAlign w:val="center"/>
          </w:tcPr>
          <w:p w14:paraId="706C057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B1ABC4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BB71C4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33ECA26D" w14:textId="77777777" w:rsidTr="00270082">
        <w:trPr>
          <w:trHeight w:val="287"/>
        </w:trPr>
        <w:tc>
          <w:tcPr>
            <w:tcW w:w="659" w:type="pct"/>
            <w:vMerge/>
            <w:shd w:val="clear" w:color="auto" w:fill="D9D9D9"/>
            <w:vAlign w:val="center"/>
          </w:tcPr>
          <w:p w14:paraId="228AF8B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8753A29"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4450605"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kompletnosti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dostupnosti karte staništa </w:t>
            </w:r>
            <w:r w:rsidR="006078A2"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vAlign w:val="center"/>
          </w:tcPr>
          <w:p w14:paraId="7704C07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Karta staništa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ne postoji</w:t>
            </w:r>
          </w:p>
        </w:tc>
        <w:tc>
          <w:tcPr>
            <w:tcW w:w="1159" w:type="pct"/>
            <w:shd w:val="clear" w:color="auto" w:fill="FFFFFF"/>
            <w:vAlign w:val="center"/>
          </w:tcPr>
          <w:p w14:paraId="0C58561F" w14:textId="77777777" w:rsidR="002B482D" w:rsidRPr="008D043F" w:rsidRDefault="006078A2"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dentificirani </w:t>
            </w:r>
            <w:r w:rsidR="002B482D" w:rsidRPr="008D043F">
              <w:rPr>
                <w:rFonts w:asciiTheme="minorHAnsi" w:eastAsia="Calibri" w:hAnsiTheme="minorHAnsi" w:cstheme="minorHAnsi"/>
                <w:sz w:val="18"/>
                <w:szCs w:val="18"/>
                <w:lang w:val="hr-HR"/>
              </w:rPr>
              <w:t xml:space="preserve">tipovi staništa predstavljeni na javno dostupnoj karti staništa </w:t>
            </w:r>
            <w:r w:rsidRPr="008D043F">
              <w:rPr>
                <w:rFonts w:asciiTheme="minorHAnsi" w:hAnsiTheme="minorHAnsi" w:cstheme="minorHAnsi"/>
                <w:sz w:val="18"/>
                <w:szCs w:val="18"/>
                <w:lang w:val="hr-HR" w:bidi="en-US"/>
              </w:rPr>
              <w:t>Federacije BiH</w:t>
            </w:r>
          </w:p>
        </w:tc>
      </w:tr>
      <w:tr w:rsidR="002B482D" w:rsidRPr="008D043F" w14:paraId="653D68CC" w14:textId="77777777" w:rsidTr="00270082">
        <w:trPr>
          <w:trHeight w:val="483"/>
        </w:trPr>
        <w:tc>
          <w:tcPr>
            <w:tcW w:w="659" w:type="pct"/>
            <w:vMerge/>
            <w:shd w:val="clear" w:color="auto" w:fill="D9D9D9"/>
            <w:vAlign w:val="center"/>
            <w:hideMark/>
          </w:tcPr>
          <w:p w14:paraId="18200E2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0CBF73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BD7B4EC" w14:textId="77777777" w:rsidR="002B482D" w:rsidRPr="008D043F" w:rsidRDefault="002B482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2D44A79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DDD136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310934" w:rsidRPr="008D043F" w14:paraId="69F15378" w14:textId="77777777" w:rsidTr="00270082">
        <w:trPr>
          <w:trHeight w:val="287"/>
        </w:trPr>
        <w:tc>
          <w:tcPr>
            <w:tcW w:w="659" w:type="pct"/>
            <w:vMerge/>
            <w:shd w:val="clear" w:color="auto" w:fill="D9D9D9"/>
            <w:vAlign w:val="center"/>
            <w:hideMark/>
          </w:tcPr>
          <w:p w14:paraId="7FEA3DE9" w14:textId="77777777" w:rsidR="00310934" w:rsidRPr="008D043F" w:rsidRDefault="0031093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85611BF" w14:textId="77777777" w:rsidR="00310934" w:rsidRPr="008D043F" w:rsidRDefault="0031093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8F3C132"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1</w:t>
            </w:r>
          </w:p>
        </w:tc>
        <w:tc>
          <w:tcPr>
            <w:tcW w:w="1159" w:type="pct"/>
            <w:tcMar>
              <w:top w:w="0" w:type="dxa"/>
              <w:left w:w="108" w:type="dxa"/>
              <w:bottom w:w="0" w:type="dxa"/>
              <w:right w:w="108" w:type="dxa"/>
            </w:tcMar>
            <w:vAlign w:val="center"/>
          </w:tcPr>
          <w:p w14:paraId="3A47A22F"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7</w:t>
            </w:r>
          </w:p>
        </w:tc>
        <w:tc>
          <w:tcPr>
            <w:tcW w:w="1159" w:type="pct"/>
            <w:tcMar>
              <w:top w:w="0" w:type="dxa"/>
              <w:left w:w="108" w:type="dxa"/>
              <w:bottom w:w="0" w:type="dxa"/>
              <w:right w:w="108" w:type="dxa"/>
            </w:tcMar>
            <w:vAlign w:val="center"/>
          </w:tcPr>
          <w:p w14:paraId="6925CB33"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58</w:t>
            </w:r>
          </w:p>
        </w:tc>
      </w:tr>
    </w:tbl>
    <w:p w14:paraId="6A1C0AAB"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538AE4CA" w14:textId="77777777" w:rsidTr="00270082">
        <w:trPr>
          <w:trHeight w:val="384"/>
        </w:trPr>
        <w:tc>
          <w:tcPr>
            <w:tcW w:w="659" w:type="pct"/>
            <w:vMerge w:val="restart"/>
            <w:shd w:val="clear" w:color="auto" w:fill="D9D9D9"/>
            <w:tcMar>
              <w:top w:w="0" w:type="dxa"/>
              <w:left w:w="108" w:type="dxa"/>
              <w:bottom w:w="0" w:type="dxa"/>
              <w:right w:w="108" w:type="dxa"/>
            </w:tcMar>
            <w:vAlign w:val="center"/>
          </w:tcPr>
          <w:p w14:paraId="293F4A41" w14:textId="2D8EB40E"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6. Prioritet</w:t>
            </w:r>
          </w:p>
        </w:tc>
        <w:tc>
          <w:tcPr>
            <w:tcW w:w="864" w:type="pct"/>
            <w:vMerge w:val="restart"/>
            <w:tcMar>
              <w:top w:w="0" w:type="dxa"/>
              <w:left w:w="108" w:type="dxa"/>
              <w:bottom w:w="0" w:type="dxa"/>
              <w:right w:w="108" w:type="dxa"/>
            </w:tcMar>
            <w:vAlign w:val="center"/>
          </w:tcPr>
          <w:p w14:paraId="7C10684A" w14:textId="77777777" w:rsidR="002B482D" w:rsidRPr="008D043F" w:rsidRDefault="002B482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Ekološki značajna područja prostorno povezati u ekološku mrežu na površini 17% teritorije Federacije BiH</w:t>
            </w:r>
          </w:p>
        </w:tc>
        <w:tc>
          <w:tcPr>
            <w:tcW w:w="1159" w:type="pct"/>
            <w:shd w:val="clear" w:color="auto" w:fill="D9D9D9"/>
            <w:tcMar>
              <w:top w:w="0" w:type="dxa"/>
              <w:left w:w="108" w:type="dxa"/>
              <w:bottom w:w="0" w:type="dxa"/>
              <w:right w:w="108" w:type="dxa"/>
            </w:tcMar>
            <w:vAlign w:val="center"/>
          </w:tcPr>
          <w:p w14:paraId="1C7DE66E"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24FDD41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8BD5C4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E65CEA" w:rsidRPr="008D043F" w14:paraId="72FC7ECE" w14:textId="77777777" w:rsidTr="00270082">
        <w:trPr>
          <w:trHeight w:val="287"/>
        </w:trPr>
        <w:tc>
          <w:tcPr>
            <w:tcW w:w="659" w:type="pct"/>
            <w:vMerge/>
            <w:shd w:val="clear" w:color="auto" w:fill="D9D9D9"/>
            <w:vAlign w:val="center"/>
            <w:hideMark/>
          </w:tcPr>
          <w:p w14:paraId="12780C07" w14:textId="77777777" w:rsidR="00E65CEA" w:rsidRPr="008D043F" w:rsidRDefault="00E65CE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2721893" w14:textId="77777777" w:rsidR="00E65CEA" w:rsidRPr="008D043F" w:rsidRDefault="00E65CE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E258371" w14:textId="5F5ECDE5" w:rsidR="00E65CEA" w:rsidRPr="008D043F" w:rsidRDefault="0046094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w:t>
            </w:r>
            <w:r w:rsidR="00E65CEA" w:rsidRPr="008D043F">
              <w:rPr>
                <w:rFonts w:asciiTheme="minorHAnsi" w:hAnsiTheme="minorHAnsi" w:cstheme="minorHAnsi"/>
                <w:sz w:val="18"/>
                <w:szCs w:val="18"/>
                <w:lang w:val="hr-HR"/>
              </w:rPr>
              <w:t>ovezanosti ekološki značajnih područja</w:t>
            </w:r>
          </w:p>
        </w:tc>
        <w:tc>
          <w:tcPr>
            <w:tcW w:w="1159" w:type="pct"/>
            <w:tcMar>
              <w:top w:w="0" w:type="dxa"/>
              <w:left w:w="108" w:type="dxa"/>
              <w:bottom w:w="0" w:type="dxa"/>
              <w:right w:w="108" w:type="dxa"/>
            </w:tcMar>
          </w:tcPr>
          <w:p w14:paraId="503036D4" w14:textId="77777777" w:rsidR="00E65CEA" w:rsidRPr="008D043F" w:rsidRDefault="00E65CEA"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kološki značajna područja nisu povezana u ekološku mrežu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64B4465E" w14:textId="77777777" w:rsidR="00E65CEA" w:rsidRPr="008D043F" w:rsidRDefault="00E65CE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i su ekološki koridori koji povezuju ekološki značajna područja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78C7899A" w14:textId="77777777" w:rsidTr="00270082">
        <w:trPr>
          <w:trHeight w:val="287"/>
        </w:trPr>
        <w:tc>
          <w:tcPr>
            <w:tcW w:w="659" w:type="pct"/>
            <w:vMerge/>
            <w:shd w:val="clear" w:color="auto" w:fill="D9D9D9"/>
            <w:vAlign w:val="center"/>
            <w:hideMark/>
          </w:tcPr>
          <w:p w14:paraId="5B998BF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C9A4DA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6A0F25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577E50D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23F13D4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22CD0" w:rsidRPr="008D043F" w14:paraId="4DE35140" w14:textId="77777777" w:rsidTr="00270082">
        <w:trPr>
          <w:trHeight w:val="287"/>
        </w:trPr>
        <w:tc>
          <w:tcPr>
            <w:tcW w:w="659" w:type="pct"/>
            <w:vMerge/>
            <w:shd w:val="clear" w:color="auto" w:fill="D9D9D9"/>
            <w:vAlign w:val="center"/>
          </w:tcPr>
          <w:p w14:paraId="19F6D27B"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CF58423"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DB092E"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04</w:t>
            </w:r>
          </w:p>
        </w:tc>
        <w:tc>
          <w:tcPr>
            <w:tcW w:w="1159" w:type="pct"/>
            <w:tcMar>
              <w:top w:w="0" w:type="dxa"/>
              <w:left w:w="108" w:type="dxa"/>
              <w:bottom w:w="0" w:type="dxa"/>
              <w:right w:w="108" w:type="dxa"/>
            </w:tcMar>
            <w:vAlign w:val="center"/>
          </w:tcPr>
          <w:p w14:paraId="2AFC1B14"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1</w:t>
            </w:r>
          </w:p>
        </w:tc>
        <w:tc>
          <w:tcPr>
            <w:tcW w:w="1159" w:type="pct"/>
            <w:tcMar>
              <w:top w:w="0" w:type="dxa"/>
              <w:left w:w="108" w:type="dxa"/>
              <w:bottom w:w="0" w:type="dxa"/>
              <w:right w:w="108" w:type="dxa"/>
            </w:tcMar>
            <w:vAlign w:val="center"/>
          </w:tcPr>
          <w:p w14:paraId="24A7A14A"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09</w:t>
            </w:r>
          </w:p>
        </w:tc>
      </w:tr>
    </w:tbl>
    <w:p w14:paraId="24B0D506"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6"/>
        <w:gridCol w:w="2430"/>
        <w:gridCol w:w="3262"/>
        <w:gridCol w:w="3335"/>
        <w:gridCol w:w="3258"/>
      </w:tblGrid>
      <w:tr w:rsidR="002B482D" w:rsidRPr="008D043F" w14:paraId="7EAF95CD" w14:textId="77777777" w:rsidTr="00453373">
        <w:trPr>
          <w:trHeight w:val="483"/>
        </w:trPr>
        <w:tc>
          <w:tcPr>
            <w:tcW w:w="656" w:type="pct"/>
            <w:vMerge w:val="restart"/>
            <w:shd w:val="clear" w:color="auto" w:fill="D9D9D9"/>
            <w:tcMar>
              <w:top w:w="0" w:type="dxa"/>
              <w:left w:w="108" w:type="dxa"/>
              <w:bottom w:w="0" w:type="dxa"/>
              <w:right w:w="108" w:type="dxa"/>
            </w:tcMar>
            <w:vAlign w:val="center"/>
            <w:hideMark/>
          </w:tcPr>
          <w:p w14:paraId="2EE919A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6.1. Mjera</w:t>
            </w:r>
          </w:p>
        </w:tc>
        <w:tc>
          <w:tcPr>
            <w:tcW w:w="859" w:type="pct"/>
            <w:vMerge w:val="restart"/>
            <w:tcMar>
              <w:top w:w="0" w:type="dxa"/>
              <w:left w:w="108" w:type="dxa"/>
              <w:bottom w:w="0" w:type="dxa"/>
              <w:right w:w="108" w:type="dxa"/>
            </w:tcMar>
            <w:vAlign w:val="center"/>
          </w:tcPr>
          <w:p w14:paraId="3F8ADB2A"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ovesti javnu kampanju za promociju ekološke mreže (mreže </w:t>
            </w:r>
            <w:r w:rsidR="00F46859" w:rsidRPr="008D043F">
              <w:rPr>
                <w:rFonts w:asciiTheme="minorHAnsi" w:eastAsia="Calibri" w:hAnsiTheme="minorHAnsi" w:cstheme="minorHAnsi"/>
                <w:sz w:val="18"/>
                <w:szCs w:val="18"/>
                <w:lang w:val="hr-HR"/>
              </w:rPr>
              <w:t xml:space="preserve">područja </w:t>
            </w:r>
            <w:r w:rsidRPr="008D043F">
              <w:rPr>
                <w:rFonts w:asciiTheme="minorHAnsi" w:eastAsia="Calibri" w:hAnsiTheme="minorHAnsi" w:cstheme="minorHAnsi"/>
                <w:sz w:val="18"/>
                <w:szCs w:val="18"/>
                <w:lang w:val="hr-HR"/>
              </w:rPr>
              <w:t>od interesa za Zajednicu)</w:t>
            </w:r>
          </w:p>
        </w:tc>
        <w:tc>
          <w:tcPr>
            <w:tcW w:w="1153" w:type="pct"/>
            <w:shd w:val="clear" w:color="auto" w:fill="D9D9D9"/>
            <w:tcMar>
              <w:top w:w="0" w:type="dxa"/>
              <w:left w:w="108" w:type="dxa"/>
              <w:bottom w:w="0" w:type="dxa"/>
              <w:right w:w="108" w:type="dxa"/>
            </w:tcMar>
            <w:vAlign w:val="center"/>
            <w:hideMark/>
          </w:tcPr>
          <w:p w14:paraId="4D06A18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79" w:type="pct"/>
            <w:shd w:val="clear" w:color="auto" w:fill="D9D9D9"/>
            <w:tcMar>
              <w:top w:w="0" w:type="dxa"/>
              <w:left w:w="108" w:type="dxa"/>
              <w:bottom w:w="0" w:type="dxa"/>
              <w:right w:w="108" w:type="dxa"/>
            </w:tcMar>
            <w:vAlign w:val="center"/>
            <w:hideMark/>
          </w:tcPr>
          <w:p w14:paraId="126F14D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2" w:type="pct"/>
            <w:shd w:val="clear" w:color="auto" w:fill="D9D9D9"/>
            <w:vAlign w:val="center"/>
          </w:tcPr>
          <w:p w14:paraId="4A7ED49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6FD8DE59" w14:textId="77777777" w:rsidTr="00453373">
        <w:trPr>
          <w:trHeight w:val="287"/>
        </w:trPr>
        <w:tc>
          <w:tcPr>
            <w:tcW w:w="656" w:type="pct"/>
            <w:vMerge/>
            <w:shd w:val="clear" w:color="auto" w:fill="D9D9D9"/>
            <w:vAlign w:val="center"/>
          </w:tcPr>
          <w:p w14:paraId="3112C29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37C03B6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64B4A840"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vo javne svijesti o koristima od ekološke mreže u </w:t>
            </w:r>
            <w:r w:rsidR="00F46859" w:rsidRPr="008D043F">
              <w:rPr>
                <w:rFonts w:asciiTheme="minorHAnsi" w:hAnsiTheme="minorHAnsi" w:cstheme="minorHAnsi"/>
                <w:sz w:val="18"/>
                <w:szCs w:val="18"/>
                <w:lang w:val="hr-HR" w:bidi="en-US"/>
              </w:rPr>
              <w:t>Federaciji BiH</w:t>
            </w:r>
          </w:p>
        </w:tc>
        <w:tc>
          <w:tcPr>
            <w:tcW w:w="1179" w:type="pct"/>
            <w:shd w:val="clear" w:color="auto" w:fill="FFFFFF"/>
            <w:tcMar>
              <w:top w:w="0" w:type="dxa"/>
              <w:left w:w="108" w:type="dxa"/>
              <w:bottom w:w="0" w:type="dxa"/>
              <w:right w:w="108" w:type="dxa"/>
            </w:tcMar>
            <w:vAlign w:val="center"/>
          </w:tcPr>
          <w:p w14:paraId="01A78F6C" w14:textId="77777777" w:rsidR="002B482D" w:rsidRPr="008D043F" w:rsidRDefault="00F4685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w:t>
            </w:r>
          </w:p>
        </w:tc>
        <w:tc>
          <w:tcPr>
            <w:tcW w:w="1152" w:type="pct"/>
            <w:shd w:val="clear" w:color="auto" w:fill="FFFFFF"/>
            <w:vAlign w:val="center"/>
          </w:tcPr>
          <w:p w14:paraId="1435D27E"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62E2F76D" w14:textId="77777777" w:rsidTr="00453373">
        <w:trPr>
          <w:trHeight w:val="483"/>
        </w:trPr>
        <w:tc>
          <w:tcPr>
            <w:tcW w:w="656" w:type="pct"/>
            <w:vMerge/>
            <w:shd w:val="clear" w:color="auto" w:fill="D9D9D9"/>
            <w:vAlign w:val="center"/>
            <w:hideMark/>
          </w:tcPr>
          <w:p w14:paraId="6DD6F8F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6B1A5B9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6D39C3A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79" w:type="pct"/>
            <w:shd w:val="clear" w:color="auto" w:fill="D9D9D9"/>
            <w:tcMar>
              <w:top w:w="0" w:type="dxa"/>
              <w:left w:w="108" w:type="dxa"/>
              <w:bottom w:w="0" w:type="dxa"/>
              <w:right w:w="108" w:type="dxa"/>
            </w:tcMar>
            <w:vAlign w:val="center"/>
            <w:hideMark/>
          </w:tcPr>
          <w:p w14:paraId="5C13658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2" w:type="pct"/>
            <w:shd w:val="clear" w:color="auto" w:fill="D9D9D9"/>
            <w:tcMar>
              <w:top w:w="0" w:type="dxa"/>
              <w:left w:w="108" w:type="dxa"/>
              <w:bottom w:w="0" w:type="dxa"/>
              <w:right w:w="108" w:type="dxa"/>
            </w:tcMar>
            <w:vAlign w:val="center"/>
            <w:hideMark/>
          </w:tcPr>
          <w:p w14:paraId="6F2B157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318A835B" w14:textId="77777777" w:rsidTr="00453373">
        <w:trPr>
          <w:trHeight w:val="287"/>
        </w:trPr>
        <w:tc>
          <w:tcPr>
            <w:tcW w:w="656" w:type="pct"/>
            <w:vMerge/>
            <w:shd w:val="clear" w:color="auto" w:fill="D9D9D9"/>
            <w:vAlign w:val="center"/>
            <w:hideMark/>
          </w:tcPr>
          <w:p w14:paraId="383B0D34"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4C76605A"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745B3C13"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1</w:t>
            </w:r>
          </w:p>
        </w:tc>
        <w:tc>
          <w:tcPr>
            <w:tcW w:w="1179" w:type="pct"/>
            <w:tcMar>
              <w:top w:w="0" w:type="dxa"/>
              <w:left w:w="108" w:type="dxa"/>
              <w:bottom w:w="0" w:type="dxa"/>
              <w:right w:w="108" w:type="dxa"/>
            </w:tcMar>
            <w:vAlign w:val="center"/>
          </w:tcPr>
          <w:p w14:paraId="6B1CADDE"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c>
          <w:tcPr>
            <w:tcW w:w="1152" w:type="pct"/>
            <w:tcMar>
              <w:top w:w="0" w:type="dxa"/>
              <w:left w:w="108" w:type="dxa"/>
              <w:bottom w:w="0" w:type="dxa"/>
              <w:right w:w="108" w:type="dxa"/>
            </w:tcMar>
            <w:vAlign w:val="center"/>
          </w:tcPr>
          <w:p w14:paraId="46471F59"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72</w:t>
            </w:r>
          </w:p>
        </w:tc>
      </w:tr>
      <w:tr w:rsidR="002B482D" w:rsidRPr="008D043F" w14:paraId="3F4A290E" w14:textId="77777777" w:rsidTr="00453373">
        <w:trPr>
          <w:trHeight w:val="483"/>
        </w:trPr>
        <w:tc>
          <w:tcPr>
            <w:tcW w:w="656" w:type="pct"/>
            <w:vMerge w:val="restart"/>
            <w:shd w:val="clear" w:color="auto" w:fill="D9D9D9"/>
            <w:tcMar>
              <w:top w:w="0" w:type="dxa"/>
              <w:left w:w="108" w:type="dxa"/>
              <w:bottom w:w="0" w:type="dxa"/>
              <w:right w:w="108" w:type="dxa"/>
            </w:tcMar>
            <w:vAlign w:val="center"/>
            <w:hideMark/>
          </w:tcPr>
          <w:p w14:paraId="29DE14B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3.6.2. Mjera</w:t>
            </w:r>
          </w:p>
        </w:tc>
        <w:tc>
          <w:tcPr>
            <w:tcW w:w="859" w:type="pct"/>
            <w:vMerge w:val="restart"/>
            <w:tcMar>
              <w:top w:w="0" w:type="dxa"/>
              <w:left w:w="108" w:type="dxa"/>
              <w:bottom w:w="0" w:type="dxa"/>
              <w:right w:w="108" w:type="dxa"/>
            </w:tcMar>
            <w:vAlign w:val="center"/>
          </w:tcPr>
          <w:p w14:paraId="47CDCEC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ovesti konsultativni proces sa zajednicama lokalne samouprave i interesnim stranama u svim područjima Plana za ekološku mrežu </w:t>
            </w:r>
            <w:r w:rsidR="00F46859" w:rsidRPr="008D043F">
              <w:rPr>
                <w:rFonts w:asciiTheme="minorHAnsi" w:hAnsiTheme="minorHAnsi" w:cstheme="minorHAnsi"/>
                <w:sz w:val="18"/>
                <w:szCs w:val="18"/>
                <w:lang w:val="hr-HR" w:bidi="en-US"/>
              </w:rPr>
              <w:t>Federacije BiH</w:t>
            </w:r>
          </w:p>
        </w:tc>
        <w:tc>
          <w:tcPr>
            <w:tcW w:w="1153" w:type="pct"/>
            <w:shd w:val="clear" w:color="auto" w:fill="D9D9D9"/>
            <w:tcMar>
              <w:top w:w="0" w:type="dxa"/>
              <w:left w:w="108" w:type="dxa"/>
              <w:bottom w:w="0" w:type="dxa"/>
              <w:right w:w="108" w:type="dxa"/>
            </w:tcMar>
            <w:vAlign w:val="center"/>
            <w:hideMark/>
          </w:tcPr>
          <w:p w14:paraId="3D83874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79" w:type="pct"/>
            <w:shd w:val="clear" w:color="auto" w:fill="D9D9D9"/>
            <w:tcMar>
              <w:top w:w="0" w:type="dxa"/>
              <w:left w:w="108" w:type="dxa"/>
              <w:bottom w:w="0" w:type="dxa"/>
              <w:right w:w="108" w:type="dxa"/>
            </w:tcMar>
            <w:vAlign w:val="center"/>
            <w:hideMark/>
          </w:tcPr>
          <w:p w14:paraId="79E8C15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2" w:type="pct"/>
            <w:shd w:val="clear" w:color="auto" w:fill="D9D9D9"/>
            <w:vAlign w:val="center"/>
          </w:tcPr>
          <w:p w14:paraId="714D588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5CD0674C" w14:textId="77777777" w:rsidTr="00453373">
        <w:trPr>
          <w:trHeight w:val="287"/>
        </w:trPr>
        <w:tc>
          <w:tcPr>
            <w:tcW w:w="656" w:type="pct"/>
            <w:vMerge/>
            <w:shd w:val="clear" w:color="auto" w:fill="D9D9D9"/>
            <w:vAlign w:val="center"/>
          </w:tcPr>
          <w:p w14:paraId="1B15DB3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3087EB1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69524225"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saglasnosti lokalnih zajednica za uključivanje područja u ekološku mrežu </w:t>
            </w:r>
            <w:r w:rsidR="00F46859" w:rsidRPr="008D043F">
              <w:rPr>
                <w:rFonts w:asciiTheme="minorHAnsi" w:hAnsiTheme="minorHAnsi" w:cstheme="minorHAnsi"/>
                <w:sz w:val="18"/>
                <w:szCs w:val="18"/>
                <w:lang w:val="hr-HR" w:bidi="en-US"/>
              </w:rPr>
              <w:t>Federacije BiH</w:t>
            </w:r>
          </w:p>
        </w:tc>
        <w:tc>
          <w:tcPr>
            <w:tcW w:w="1179" w:type="pct"/>
            <w:shd w:val="clear" w:color="auto" w:fill="FFFFFF"/>
            <w:tcMar>
              <w:top w:w="0" w:type="dxa"/>
              <w:left w:w="108" w:type="dxa"/>
              <w:bottom w:w="0" w:type="dxa"/>
              <w:right w:w="108" w:type="dxa"/>
            </w:tcMar>
            <w:vAlign w:val="center"/>
          </w:tcPr>
          <w:p w14:paraId="13C06427" w14:textId="77777777" w:rsidR="002B482D" w:rsidRPr="008D043F" w:rsidRDefault="00F4685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w:t>
            </w:r>
          </w:p>
        </w:tc>
        <w:tc>
          <w:tcPr>
            <w:tcW w:w="1152" w:type="pct"/>
            <w:shd w:val="clear" w:color="auto" w:fill="FFFFFF"/>
            <w:vAlign w:val="center"/>
          </w:tcPr>
          <w:p w14:paraId="56CEF66C"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3209C991" w14:textId="77777777" w:rsidTr="00453373">
        <w:trPr>
          <w:trHeight w:val="483"/>
        </w:trPr>
        <w:tc>
          <w:tcPr>
            <w:tcW w:w="656" w:type="pct"/>
            <w:vMerge/>
            <w:shd w:val="clear" w:color="auto" w:fill="D9D9D9"/>
            <w:vAlign w:val="center"/>
            <w:hideMark/>
          </w:tcPr>
          <w:p w14:paraId="4217B53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228EBF7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5954079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79" w:type="pct"/>
            <w:shd w:val="clear" w:color="auto" w:fill="D9D9D9"/>
            <w:tcMar>
              <w:top w:w="0" w:type="dxa"/>
              <w:left w:w="108" w:type="dxa"/>
              <w:bottom w:w="0" w:type="dxa"/>
              <w:right w:w="108" w:type="dxa"/>
            </w:tcMar>
            <w:vAlign w:val="center"/>
            <w:hideMark/>
          </w:tcPr>
          <w:p w14:paraId="07B3A05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2" w:type="pct"/>
            <w:shd w:val="clear" w:color="auto" w:fill="D9D9D9"/>
            <w:tcMar>
              <w:top w:w="0" w:type="dxa"/>
              <w:left w:w="108" w:type="dxa"/>
              <w:bottom w:w="0" w:type="dxa"/>
              <w:right w:w="108" w:type="dxa"/>
            </w:tcMar>
            <w:vAlign w:val="center"/>
            <w:hideMark/>
          </w:tcPr>
          <w:p w14:paraId="111A1E5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70F804FB" w14:textId="77777777" w:rsidTr="00453373">
        <w:trPr>
          <w:trHeight w:val="345"/>
        </w:trPr>
        <w:tc>
          <w:tcPr>
            <w:tcW w:w="656" w:type="pct"/>
            <w:vMerge/>
            <w:shd w:val="clear" w:color="auto" w:fill="D9D9D9"/>
            <w:vAlign w:val="center"/>
            <w:hideMark/>
          </w:tcPr>
          <w:p w14:paraId="3C8685BC"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0FC550C5"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1FB85662"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0</w:t>
            </w:r>
          </w:p>
        </w:tc>
        <w:tc>
          <w:tcPr>
            <w:tcW w:w="1179" w:type="pct"/>
            <w:tcMar>
              <w:top w:w="0" w:type="dxa"/>
              <w:left w:w="108" w:type="dxa"/>
              <w:bottom w:w="0" w:type="dxa"/>
              <w:right w:w="108" w:type="dxa"/>
            </w:tcMar>
            <w:vAlign w:val="center"/>
          </w:tcPr>
          <w:p w14:paraId="7DD6A5A5"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60</w:t>
            </w:r>
          </w:p>
        </w:tc>
        <w:tc>
          <w:tcPr>
            <w:tcW w:w="1152" w:type="pct"/>
            <w:tcMar>
              <w:top w:w="0" w:type="dxa"/>
              <w:left w:w="108" w:type="dxa"/>
              <w:bottom w:w="0" w:type="dxa"/>
              <w:right w:w="108" w:type="dxa"/>
            </w:tcMar>
            <w:vAlign w:val="center"/>
          </w:tcPr>
          <w:p w14:paraId="2E9DA60D"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00</w:t>
            </w:r>
          </w:p>
        </w:tc>
      </w:tr>
    </w:tbl>
    <w:p w14:paraId="75E3FD3A" w14:textId="77777777" w:rsidR="00A55AB0" w:rsidRPr="008D043F" w:rsidRDefault="00A55AB0"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529A3680" w14:textId="77777777" w:rsidTr="00453373">
        <w:trPr>
          <w:trHeight w:val="274"/>
        </w:trPr>
        <w:tc>
          <w:tcPr>
            <w:tcW w:w="659" w:type="pct"/>
            <w:vMerge w:val="restart"/>
            <w:shd w:val="clear" w:color="auto" w:fill="D9D9D9"/>
            <w:tcMar>
              <w:top w:w="0" w:type="dxa"/>
              <w:left w:w="108" w:type="dxa"/>
              <w:bottom w:w="0" w:type="dxa"/>
              <w:right w:w="108" w:type="dxa"/>
            </w:tcMar>
            <w:vAlign w:val="center"/>
          </w:tcPr>
          <w:p w14:paraId="4EA1C5D5" w14:textId="2D2F6D7D"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6.3. Mjera</w:t>
            </w:r>
          </w:p>
        </w:tc>
        <w:tc>
          <w:tcPr>
            <w:tcW w:w="864" w:type="pct"/>
            <w:vMerge w:val="restart"/>
            <w:tcMar>
              <w:top w:w="0" w:type="dxa"/>
              <w:left w:w="108" w:type="dxa"/>
              <w:bottom w:w="0" w:type="dxa"/>
              <w:right w:w="108" w:type="dxa"/>
            </w:tcMar>
            <w:vAlign w:val="center"/>
          </w:tcPr>
          <w:p w14:paraId="2F2F57A5" w14:textId="77777777" w:rsidR="002B482D" w:rsidRPr="008D043F" w:rsidRDefault="002B482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eastAsia="Calibri" w:hAnsiTheme="minorHAnsi" w:cstheme="minorHAnsi"/>
                <w:b/>
                <w:sz w:val="18"/>
                <w:szCs w:val="18"/>
                <w:lang w:val="hr-HR"/>
              </w:rPr>
              <w:t xml:space="preserve">Uspostavljati nova zaštićena područja i </w:t>
            </w:r>
            <w:r w:rsidR="00F46859" w:rsidRPr="008D043F">
              <w:rPr>
                <w:rFonts w:asciiTheme="minorHAnsi" w:eastAsia="Calibri" w:hAnsiTheme="minorHAnsi" w:cstheme="minorHAnsi"/>
                <w:b/>
                <w:sz w:val="18"/>
                <w:szCs w:val="18"/>
                <w:lang w:val="hr-HR"/>
              </w:rPr>
              <w:t xml:space="preserve">identificirati </w:t>
            </w:r>
            <w:r w:rsidRPr="008D043F">
              <w:rPr>
                <w:rFonts w:asciiTheme="minorHAnsi" w:eastAsia="Calibri" w:hAnsiTheme="minorHAnsi" w:cstheme="minorHAnsi"/>
                <w:b/>
                <w:sz w:val="18"/>
                <w:szCs w:val="18"/>
                <w:lang w:val="hr-HR"/>
              </w:rPr>
              <w:t xml:space="preserve">područja pod drugim efikasnim mjerama zaštite u </w:t>
            </w:r>
            <w:r w:rsidR="00F46859" w:rsidRPr="008D043F">
              <w:rPr>
                <w:rFonts w:asciiTheme="minorHAnsi" w:eastAsia="Calibri" w:hAnsiTheme="minorHAnsi" w:cstheme="minorHAnsi"/>
                <w:b/>
                <w:sz w:val="18"/>
                <w:szCs w:val="18"/>
                <w:lang w:val="hr-HR"/>
              </w:rPr>
              <w:t xml:space="preserve">Federaciji </w:t>
            </w:r>
            <w:r w:rsidRPr="008D043F">
              <w:rPr>
                <w:rFonts w:asciiTheme="minorHAnsi" w:eastAsia="Calibri" w:hAnsiTheme="minorHAnsi" w:cstheme="minorHAnsi"/>
                <w:b/>
                <w:sz w:val="18"/>
                <w:szCs w:val="18"/>
                <w:lang w:val="hr-HR"/>
              </w:rPr>
              <w:t>BiH</w:t>
            </w:r>
          </w:p>
        </w:tc>
        <w:tc>
          <w:tcPr>
            <w:tcW w:w="1159" w:type="pct"/>
            <w:shd w:val="clear" w:color="auto" w:fill="D9D9D9"/>
            <w:tcMar>
              <w:top w:w="0" w:type="dxa"/>
              <w:left w:w="108" w:type="dxa"/>
              <w:bottom w:w="0" w:type="dxa"/>
              <w:right w:w="108" w:type="dxa"/>
            </w:tcMar>
            <w:vAlign w:val="center"/>
          </w:tcPr>
          <w:p w14:paraId="4642118F"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tcPr>
          <w:p w14:paraId="6FA872C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C479E8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2B1E7459" w14:textId="77777777" w:rsidTr="00453373">
        <w:trPr>
          <w:trHeight w:val="1114"/>
        </w:trPr>
        <w:tc>
          <w:tcPr>
            <w:tcW w:w="659" w:type="pct"/>
            <w:vMerge/>
            <w:shd w:val="clear" w:color="auto" w:fill="D9D9D9"/>
            <w:vAlign w:val="center"/>
            <w:hideMark/>
          </w:tcPr>
          <w:p w14:paraId="0129BDF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968A08A"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DE3ADBD"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staništa vrsta s </w:t>
            </w:r>
            <w:r w:rsidR="00F46859" w:rsidRPr="008D043F">
              <w:rPr>
                <w:rFonts w:asciiTheme="minorHAnsi" w:hAnsiTheme="minorHAnsi" w:cstheme="minorHAnsi"/>
                <w:sz w:val="18"/>
                <w:szCs w:val="18"/>
                <w:lang w:val="hr-HR"/>
              </w:rPr>
              <w:t xml:space="preserve">Crvene </w:t>
            </w:r>
            <w:r w:rsidRPr="008D043F">
              <w:rPr>
                <w:rFonts w:asciiTheme="minorHAnsi" w:hAnsiTheme="minorHAnsi" w:cstheme="minorHAnsi"/>
                <w:sz w:val="18"/>
                <w:szCs w:val="18"/>
                <w:lang w:val="hr-HR"/>
              </w:rPr>
              <w:t xml:space="preserve">liste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koji se nalazi u zaštićenim područjima i područjima pod drugim efikasnim mjerama očuvanja</w:t>
            </w:r>
          </w:p>
        </w:tc>
        <w:tc>
          <w:tcPr>
            <w:tcW w:w="1159" w:type="pct"/>
            <w:tcMar>
              <w:top w:w="0" w:type="dxa"/>
              <w:left w:w="108" w:type="dxa"/>
              <w:bottom w:w="0" w:type="dxa"/>
              <w:right w:w="108" w:type="dxa"/>
            </w:tcMar>
            <w:vAlign w:val="center"/>
          </w:tcPr>
          <w:p w14:paraId="228D2EA3"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ecifični biodiverzitet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nije dovoljno zaštićen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1D42EA2D"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štićena područja i </w:t>
            </w:r>
            <w:r w:rsidRPr="008D043F">
              <w:rPr>
                <w:rFonts w:asciiTheme="minorHAnsi" w:eastAsia="Calibri" w:hAnsiTheme="minorHAnsi" w:cstheme="minorHAnsi"/>
                <w:sz w:val="18"/>
                <w:szCs w:val="18"/>
                <w:lang w:val="hr-HR"/>
              </w:rPr>
              <w:t>područja pod drugim efikasnim mjerama očuvanja</w:t>
            </w:r>
            <w:r w:rsidRPr="008D043F">
              <w:rPr>
                <w:rFonts w:asciiTheme="minorHAnsi" w:hAnsiTheme="minorHAnsi" w:cstheme="minorHAnsi"/>
                <w:sz w:val="18"/>
                <w:szCs w:val="18"/>
                <w:lang w:val="hr-HR"/>
              </w:rPr>
              <w:t xml:space="preserve"> efikasno štite specifični biodiverzitet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4E180902" w14:textId="77777777" w:rsidTr="00453373">
        <w:trPr>
          <w:trHeight w:val="58"/>
        </w:trPr>
        <w:tc>
          <w:tcPr>
            <w:tcW w:w="659" w:type="pct"/>
            <w:vMerge/>
            <w:shd w:val="clear" w:color="auto" w:fill="D9D9D9"/>
            <w:vAlign w:val="center"/>
            <w:hideMark/>
          </w:tcPr>
          <w:p w14:paraId="4A62566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99A29C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A41882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6F10A68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6CD1F7B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A80C63" w:rsidRPr="008D043F" w14:paraId="1AB78C4B" w14:textId="77777777" w:rsidTr="00453373">
        <w:trPr>
          <w:trHeight w:val="58"/>
        </w:trPr>
        <w:tc>
          <w:tcPr>
            <w:tcW w:w="659" w:type="pct"/>
            <w:vMerge/>
            <w:shd w:val="clear" w:color="auto" w:fill="D9D9D9"/>
            <w:vAlign w:val="center"/>
          </w:tcPr>
          <w:p w14:paraId="0B1E6520"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81A3679"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0A87C21"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57</w:t>
            </w:r>
          </w:p>
        </w:tc>
        <w:tc>
          <w:tcPr>
            <w:tcW w:w="1159" w:type="pct"/>
            <w:tcMar>
              <w:top w:w="0" w:type="dxa"/>
              <w:left w:w="108" w:type="dxa"/>
              <w:bottom w:w="0" w:type="dxa"/>
              <w:right w:w="108" w:type="dxa"/>
            </w:tcMar>
            <w:vAlign w:val="center"/>
          </w:tcPr>
          <w:p w14:paraId="2AAEABFF"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w:t>
            </w:r>
          </w:p>
        </w:tc>
        <w:tc>
          <w:tcPr>
            <w:tcW w:w="1159" w:type="pct"/>
            <w:tcMar>
              <w:top w:w="0" w:type="dxa"/>
              <w:left w:w="108" w:type="dxa"/>
              <w:bottom w:w="0" w:type="dxa"/>
              <w:right w:w="108" w:type="dxa"/>
            </w:tcMar>
            <w:vAlign w:val="center"/>
          </w:tcPr>
          <w:p w14:paraId="0A091D59"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r>
    </w:tbl>
    <w:p w14:paraId="0E8DCC20"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0"/>
        <w:gridCol w:w="3262"/>
        <w:gridCol w:w="3262"/>
        <w:gridCol w:w="3333"/>
      </w:tblGrid>
      <w:tr w:rsidR="002B482D" w:rsidRPr="008D043F" w14:paraId="40C5A548" w14:textId="77777777" w:rsidTr="00453373">
        <w:trPr>
          <w:trHeight w:val="483"/>
        </w:trPr>
        <w:tc>
          <w:tcPr>
            <w:tcW w:w="655" w:type="pct"/>
            <w:vMerge w:val="restart"/>
            <w:shd w:val="clear" w:color="auto" w:fill="D9D9D9"/>
            <w:tcMar>
              <w:top w:w="0" w:type="dxa"/>
              <w:left w:w="108" w:type="dxa"/>
              <w:bottom w:w="0" w:type="dxa"/>
              <w:right w:w="108" w:type="dxa"/>
            </w:tcMar>
            <w:vAlign w:val="center"/>
            <w:hideMark/>
          </w:tcPr>
          <w:p w14:paraId="70DCA7E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6.4. Mjera</w:t>
            </w:r>
          </w:p>
        </w:tc>
        <w:tc>
          <w:tcPr>
            <w:tcW w:w="859" w:type="pct"/>
            <w:vMerge w:val="restart"/>
            <w:tcMar>
              <w:top w:w="0" w:type="dxa"/>
              <w:left w:w="108" w:type="dxa"/>
              <w:bottom w:w="0" w:type="dxa"/>
              <w:right w:w="108" w:type="dxa"/>
            </w:tcMar>
            <w:vAlign w:val="center"/>
          </w:tcPr>
          <w:p w14:paraId="5C229000" w14:textId="77777777" w:rsidR="002B482D" w:rsidRPr="008D043F" w:rsidRDefault="002B482D" w:rsidP="0068355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 xml:space="preserve">Uspostaviti ekološku mrežu  </w:t>
            </w:r>
            <w:r w:rsidR="00F46859" w:rsidRPr="008D043F">
              <w:rPr>
                <w:rFonts w:asciiTheme="minorHAnsi" w:eastAsia="Calibri" w:hAnsiTheme="minorHAnsi" w:cstheme="minorHAnsi"/>
                <w:bCs/>
                <w:sz w:val="18"/>
                <w:szCs w:val="18"/>
                <w:lang w:val="hr-HR"/>
              </w:rPr>
              <w:t xml:space="preserve">Federacije </w:t>
            </w:r>
            <w:r w:rsidRPr="008D043F">
              <w:rPr>
                <w:rFonts w:asciiTheme="minorHAnsi" w:eastAsia="Calibri" w:hAnsiTheme="minorHAnsi" w:cstheme="minorHAnsi"/>
                <w:bCs/>
                <w:sz w:val="18"/>
                <w:szCs w:val="18"/>
                <w:lang w:val="hr-HR"/>
              </w:rPr>
              <w:t>BiH</w:t>
            </w:r>
          </w:p>
        </w:tc>
        <w:tc>
          <w:tcPr>
            <w:tcW w:w="1153" w:type="pct"/>
            <w:shd w:val="clear" w:color="auto" w:fill="D9D9D9"/>
            <w:tcMar>
              <w:top w:w="0" w:type="dxa"/>
              <w:left w:w="108" w:type="dxa"/>
              <w:bottom w:w="0" w:type="dxa"/>
              <w:right w:w="108" w:type="dxa"/>
            </w:tcMar>
            <w:vAlign w:val="center"/>
            <w:hideMark/>
          </w:tcPr>
          <w:p w14:paraId="34FB41A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3" w:type="pct"/>
            <w:shd w:val="clear" w:color="auto" w:fill="D9D9D9"/>
            <w:tcMar>
              <w:top w:w="0" w:type="dxa"/>
              <w:left w:w="108" w:type="dxa"/>
              <w:bottom w:w="0" w:type="dxa"/>
              <w:right w:w="108" w:type="dxa"/>
            </w:tcMar>
            <w:vAlign w:val="center"/>
            <w:hideMark/>
          </w:tcPr>
          <w:p w14:paraId="261305A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78" w:type="pct"/>
            <w:shd w:val="clear" w:color="auto" w:fill="D9D9D9"/>
            <w:vAlign w:val="center"/>
          </w:tcPr>
          <w:p w14:paraId="42CCAAE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451E69D6" w14:textId="77777777" w:rsidTr="00453373">
        <w:trPr>
          <w:trHeight w:val="287"/>
        </w:trPr>
        <w:tc>
          <w:tcPr>
            <w:tcW w:w="655" w:type="pct"/>
            <w:vMerge/>
            <w:shd w:val="clear" w:color="auto" w:fill="D9D9D9"/>
            <w:vAlign w:val="center"/>
          </w:tcPr>
          <w:p w14:paraId="79627F9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52C4B14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5ED27F5C"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ekološke mreže </w:t>
            </w:r>
            <w:r w:rsidR="00F46859" w:rsidRPr="008D043F">
              <w:rPr>
                <w:rFonts w:asciiTheme="minorHAnsi" w:hAnsiTheme="minorHAnsi" w:cstheme="minorHAnsi"/>
                <w:sz w:val="18"/>
                <w:szCs w:val="18"/>
                <w:lang w:val="hr-HR" w:bidi="en-US"/>
              </w:rPr>
              <w:t>Federacije BiH</w:t>
            </w:r>
          </w:p>
        </w:tc>
        <w:tc>
          <w:tcPr>
            <w:tcW w:w="1153" w:type="pct"/>
            <w:shd w:val="clear" w:color="auto" w:fill="FFFFFF"/>
            <w:tcMar>
              <w:top w:w="0" w:type="dxa"/>
              <w:left w:w="108" w:type="dxa"/>
              <w:bottom w:w="0" w:type="dxa"/>
              <w:right w:w="108" w:type="dxa"/>
            </w:tcMar>
            <w:vAlign w:val="center"/>
          </w:tcPr>
          <w:p w14:paraId="4C6CC29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Ekološka mreža postoji samo na nivou Plana Natura 2000 u BiH </w:t>
            </w:r>
          </w:p>
        </w:tc>
        <w:tc>
          <w:tcPr>
            <w:tcW w:w="1178" w:type="pct"/>
            <w:shd w:val="clear" w:color="auto" w:fill="FFFFFF"/>
            <w:vAlign w:val="center"/>
          </w:tcPr>
          <w:p w14:paraId="0371F05A"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Ekološka mreža </w:t>
            </w:r>
            <w:r w:rsidR="00F4685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uspostavljena </w:t>
            </w:r>
            <w:r w:rsidR="00F46859"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funkcionalna u cilju očuvanja biodiverziteta</w:t>
            </w:r>
          </w:p>
        </w:tc>
      </w:tr>
      <w:tr w:rsidR="002B482D" w:rsidRPr="008D043F" w14:paraId="263F0078" w14:textId="77777777" w:rsidTr="00453373">
        <w:trPr>
          <w:trHeight w:val="483"/>
        </w:trPr>
        <w:tc>
          <w:tcPr>
            <w:tcW w:w="655" w:type="pct"/>
            <w:vMerge/>
            <w:shd w:val="clear" w:color="auto" w:fill="D9D9D9"/>
            <w:vAlign w:val="center"/>
            <w:hideMark/>
          </w:tcPr>
          <w:p w14:paraId="3ACF18F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35FDE75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689FE69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3" w:type="pct"/>
            <w:shd w:val="clear" w:color="auto" w:fill="D9D9D9"/>
            <w:tcMar>
              <w:top w:w="0" w:type="dxa"/>
              <w:left w:w="108" w:type="dxa"/>
              <w:bottom w:w="0" w:type="dxa"/>
              <w:right w:w="108" w:type="dxa"/>
            </w:tcMar>
            <w:vAlign w:val="center"/>
            <w:hideMark/>
          </w:tcPr>
          <w:p w14:paraId="595F0D3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78" w:type="pct"/>
            <w:shd w:val="clear" w:color="auto" w:fill="D9D9D9"/>
            <w:tcMar>
              <w:top w:w="0" w:type="dxa"/>
              <w:left w:w="108" w:type="dxa"/>
              <w:bottom w:w="0" w:type="dxa"/>
              <w:right w:w="108" w:type="dxa"/>
            </w:tcMar>
            <w:vAlign w:val="center"/>
            <w:hideMark/>
          </w:tcPr>
          <w:p w14:paraId="2E8B04A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73238B6B" w14:textId="77777777" w:rsidTr="00453373">
        <w:trPr>
          <w:trHeight w:val="287"/>
        </w:trPr>
        <w:tc>
          <w:tcPr>
            <w:tcW w:w="655" w:type="pct"/>
            <w:vMerge/>
            <w:shd w:val="clear" w:color="auto" w:fill="D9D9D9"/>
            <w:vAlign w:val="center"/>
            <w:hideMark/>
          </w:tcPr>
          <w:p w14:paraId="5A01C818"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11662C05"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17B3737E"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54</w:t>
            </w:r>
          </w:p>
        </w:tc>
        <w:tc>
          <w:tcPr>
            <w:tcW w:w="1153" w:type="pct"/>
            <w:tcMar>
              <w:top w:w="0" w:type="dxa"/>
              <w:left w:w="108" w:type="dxa"/>
              <w:bottom w:w="0" w:type="dxa"/>
              <w:right w:w="108" w:type="dxa"/>
            </w:tcMar>
            <w:vAlign w:val="center"/>
          </w:tcPr>
          <w:p w14:paraId="5A625AAD"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w:t>
            </w:r>
          </w:p>
        </w:tc>
        <w:tc>
          <w:tcPr>
            <w:tcW w:w="1178" w:type="pct"/>
            <w:tcMar>
              <w:top w:w="0" w:type="dxa"/>
              <w:left w:w="108" w:type="dxa"/>
              <w:bottom w:w="0" w:type="dxa"/>
              <w:right w:w="108" w:type="dxa"/>
            </w:tcMar>
            <w:vAlign w:val="center"/>
          </w:tcPr>
          <w:p w14:paraId="0A3D77A4"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5</w:t>
            </w:r>
          </w:p>
        </w:tc>
      </w:tr>
    </w:tbl>
    <w:p w14:paraId="35A8749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15"/>
        <w:gridCol w:w="2401"/>
        <w:gridCol w:w="3286"/>
        <w:gridCol w:w="3286"/>
        <w:gridCol w:w="3286"/>
      </w:tblGrid>
      <w:tr w:rsidR="002B482D" w:rsidRPr="008D043F" w14:paraId="166A541D" w14:textId="77777777" w:rsidTr="00270082">
        <w:trPr>
          <w:trHeight w:val="384"/>
        </w:trPr>
        <w:tc>
          <w:tcPr>
            <w:tcW w:w="676" w:type="pct"/>
            <w:vMerge w:val="restart"/>
            <w:shd w:val="clear" w:color="auto" w:fill="D9D9D9"/>
            <w:tcMar>
              <w:top w:w="0" w:type="dxa"/>
              <w:left w:w="108" w:type="dxa"/>
              <w:bottom w:w="0" w:type="dxa"/>
              <w:right w:w="108" w:type="dxa"/>
            </w:tcMar>
            <w:vAlign w:val="center"/>
          </w:tcPr>
          <w:p w14:paraId="1A8DB44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7. Prioritet</w:t>
            </w:r>
          </w:p>
          <w:p w14:paraId="4949BF1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7" w:type="pct"/>
            <w:vMerge w:val="restart"/>
            <w:tcMar>
              <w:top w:w="0" w:type="dxa"/>
              <w:left w:w="108" w:type="dxa"/>
              <w:bottom w:w="0" w:type="dxa"/>
              <w:right w:w="108" w:type="dxa"/>
            </w:tcMar>
            <w:vAlign w:val="center"/>
          </w:tcPr>
          <w:p w14:paraId="2D34B125" w14:textId="77777777" w:rsidR="002B482D" w:rsidRPr="008D043F" w:rsidRDefault="002B482D" w:rsidP="0068355A">
            <w:pPr>
              <w:spacing w:after="120" w:line="276" w:lineRule="auto"/>
              <w:ind w:hanging="2"/>
              <w:contextualSpacing/>
              <w:rPr>
                <w:rFonts w:asciiTheme="minorHAnsi" w:hAnsiTheme="minorHAnsi" w:cstheme="minorHAnsi"/>
                <w:bCs/>
                <w:color w:val="000000"/>
                <w:sz w:val="18"/>
                <w:szCs w:val="18"/>
                <w:lang w:val="hr-HR"/>
              </w:rPr>
            </w:pPr>
            <w:r w:rsidRPr="008D043F">
              <w:rPr>
                <w:rFonts w:asciiTheme="minorHAnsi" w:hAnsiTheme="minorHAnsi" w:cstheme="minorHAnsi"/>
                <w:bCs/>
                <w:sz w:val="18"/>
                <w:szCs w:val="18"/>
                <w:lang w:val="hr-HR"/>
              </w:rPr>
              <w:t xml:space="preserve">Unaprijediti međusektorsku saradnju i političku podršku u </w:t>
            </w:r>
            <w:r w:rsidR="00F46859" w:rsidRPr="008D043F">
              <w:rPr>
                <w:rFonts w:asciiTheme="minorHAnsi" w:hAnsiTheme="minorHAnsi" w:cstheme="minorHAnsi"/>
                <w:bCs/>
                <w:sz w:val="18"/>
                <w:szCs w:val="18"/>
                <w:lang w:val="hr-HR"/>
              </w:rPr>
              <w:t xml:space="preserve">Federaciji </w:t>
            </w:r>
            <w:r w:rsidRPr="008D043F">
              <w:rPr>
                <w:rFonts w:asciiTheme="minorHAnsi" w:hAnsiTheme="minorHAnsi" w:cstheme="minorHAnsi"/>
                <w:bCs/>
                <w:sz w:val="18"/>
                <w:szCs w:val="18"/>
                <w:lang w:val="hr-HR"/>
              </w:rPr>
              <w:t>BiH za integraciju zaštite biodiverziteta u sektorske politike i zakonodavstvo</w:t>
            </w:r>
          </w:p>
        </w:tc>
        <w:tc>
          <w:tcPr>
            <w:tcW w:w="1159" w:type="pct"/>
            <w:shd w:val="clear" w:color="auto" w:fill="D9D9D9"/>
            <w:tcMar>
              <w:top w:w="0" w:type="dxa"/>
              <w:left w:w="108" w:type="dxa"/>
              <w:bottom w:w="0" w:type="dxa"/>
              <w:right w:w="108" w:type="dxa"/>
            </w:tcMar>
            <w:vAlign w:val="center"/>
          </w:tcPr>
          <w:p w14:paraId="597C9F79"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1CFEC64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7509DCD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70DEA926" w14:textId="77777777" w:rsidTr="00270082">
        <w:trPr>
          <w:trHeight w:val="287"/>
        </w:trPr>
        <w:tc>
          <w:tcPr>
            <w:tcW w:w="676" w:type="pct"/>
            <w:vMerge/>
            <w:shd w:val="clear" w:color="auto" w:fill="D9D9D9"/>
            <w:vAlign w:val="center"/>
            <w:hideMark/>
          </w:tcPr>
          <w:p w14:paraId="0829A9F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7" w:type="pct"/>
            <w:vMerge/>
            <w:vAlign w:val="center"/>
            <w:hideMark/>
          </w:tcPr>
          <w:p w14:paraId="4169280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A30F465"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sektorskih programa i projekata s komponentom aktivne zaštite prirode</w:t>
            </w:r>
          </w:p>
        </w:tc>
        <w:tc>
          <w:tcPr>
            <w:tcW w:w="1159" w:type="pct"/>
            <w:tcMar>
              <w:top w:w="0" w:type="dxa"/>
              <w:left w:w="108" w:type="dxa"/>
              <w:bottom w:w="0" w:type="dxa"/>
              <w:right w:w="108" w:type="dxa"/>
            </w:tcMar>
            <w:vAlign w:val="center"/>
          </w:tcPr>
          <w:p w14:paraId="431CC9D1"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Broj sektorskih programa s komponentom aktivne zaštite prirode nije zadovoljavajući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vMerge w:val="restart"/>
            <w:tcMar>
              <w:top w:w="0" w:type="dxa"/>
              <w:left w:w="108" w:type="dxa"/>
              <w:bottom w:w="0" w:type="dxa"/>
              <w:right w:w="108" w:type="dxa"/>
            </w:tcMar>
            <w:vAlign w:val="center"/>
          </w:tcPr>
          <w:p w14:paraId="42772BF8"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štita prirode izvan zaštićenih podučja se odvija kroz sektorske programe i projekte (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1E7945C7" w14:textId="77777777" w:rsidTr="00270082">
        <w:trPr>
          <w:trHeight w:val="287"/>
        </w:trPr>
        <w:tc>
          <w:tcPr>
            <w:tcW w:w="676" w:type="pct"/>
            <w:vMerge/>
            <w:shd w:val="clear" w:color="auto" w:fill="D9D9D9"/>
            <w:vAlign w:val="center"/>
          </w:tcPr>
          <w:p w14:paraId="290C11C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7" w:type="pct"/>
            <w:vMerge/>
            <w:vAlign w:val="center"/>
          </w:tcPr>
          <w:p w14:paraId="4F12428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A8F02F9" w14:textId="1F86E615" w:rsidR="002B482D" w:rsidRPr="008D043F" w:rsidRDefault="0046094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tegrisanost zaštite prirode u sektorske propise</w:t>
            </w:r>
          </w:p>
        </w:tc>
        <w:tc>
          <w:tcPr>
            <w:tcW w:w="1159" w:type="pct"/>
            <w:tcMar>
              <w:top w:w="0" w:type="dxa"/>
              <w:left w:w="108" w:type="dxa"/>
              <w:bottom w:w="0" w:type="dxa"/>
              <w:right w:w="108" w:type="dxa"/>
            </w:tcMar>
            <w:vAlign w:val="center"/>
          </w:tcPr>
          <w:p w14:paraId="2B71BA56"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štita prirode nije dovoljno </w:t>
            </w:r>
            <w:r w:rsidR="00F46859" w:rsidRPr="008D043F">
              <w:rPr>
                <w:rFonts w:asciiTheme="minorHAnsi" w:hAnsiTheme="minorHAnsi" w:cstheme="minorHAnsi"/>
                <w:sz w:val="18"/>
                <w:szCs w:val="18"/>
                <w:lang w:val="hr-HR"/>
              </w:rPr>
              <w:t xml:space="preserve">integrirana </w:t>
            </w:r>
            <w:r w:rsidRPr="008D043F">
              <w:rPr>
                <w:rFonts w:asciiTheme="minorHAnsi" w:hAnsiTheme="minorHAnsi" w:cstheme="minorHAnsi"/>
                <w:sz w:val="18"/>
                <w:szCs w:val="18"/>
                <w:lang w:val="hr-HR"/>
              </w:rPr>
              <w:t>u sektorske propise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vMerge/>
            <w:tcMar>
              <w:top w:w="0" w:type="dxa"/>
              <w:left w:w="108" w:type="dxa"/>
              <w:bottom w:w="0" w:type="dxa"/>
              <w:right w:w="108" w:type="dxa"/>
            </w:tcMar>
            <w:vAlign w:val="center"/>
          </w:tcPr>
          <w:p w14:paraId="450651B4" w14:textId="77777777" w:rsidR="002B482D" w:rsidRPr="008D043F" w:rsidRDefault="002B482D" w:rsidP="0068355A">
            <w:pPr>
              <w:spacing w:line="276" w:lineRule="auto"/>
              <w:rPr>
                <w:rFonts w:asciiTheme="minorHAnsi" w:hAnsiTheme="minorHAnsi" w:cstheme="minorHAnsi"/>
                <w:sz w:val="18"/>
                <w:szCs w:val="18"/>
                <w:lang w:val="hr-HR"/>
              </w:rPr>
            </w:pPr>
          </w:p>
        </w:tc>
      </w:tr>
      <w:tr w:rsidR="002B482D" w:rsidRPr="008D043F" w14:paraId="2080C970" w14:textId="77777777" w:rsidTr="00270082">
        <w:trPr>
          <w:trHeight w:val="287"/>
        </w:trPr>
        <w:tc>
          <w:tcPr>
            <w:tcW w:w="676" w:type="pct"/>
            <w:vMerge/>
            <w:shd w:val="clear" w:color="auto" w:fill="D9D9D9"/>
            <w:vAlign w:val="center"/>
            <w:hideMark/>
          </w:tcPr>
          <w:p w14:paraId="2D769F8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7" w:type="pct"/>
            <w:vMerge/>
            <w:vAlign w:val="center"/>
            <w:hideMark/>
          </w:tcPr>
          <w:p w14:paraId="3AD3261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169C3C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6187BD2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2F7116B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A80C63" w:rsidRPr="008D043F" w14:paraId="39A336D1" w14:textId="77777777" w:rsidTr="00270082">
        <w:trPr>
          <w:trHeight w:val="287"/>
        </w:trPr>
        <w:tc>
          <w:tcPr>
            <w:tcW w:w="676" w:type="pct"/>
            <w:vMerge/>
            <w:shd w:val="clear" w:color="auto" w:fill="D9D9D9"/>
            <w:vAlign w:val="center"/>
          </w:tcPr>
          <w:p w14:paraId="07BCA38F"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47" w:type="pct"/>
            <w:vMerge/>
            <w:vAlign w:val="center"/>
          </w:tcPr>
          <w:p w14:paraId="6ADB5E91"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CC7D4A9"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1</w:t>
            </w:r>
          </w:p>
        </w:tc>
        <w:tc>
          <w:tcPr>
            <w:tcW w:w="1159" w:type="pct"/>
            <w:tcMar>
              <w:top w:w="0" w:type="dxa"/>
              <w:left w:w="108" w:type="dxa"/>
              <w:bottom w:w="0" w:type="dxa"/>
              <w:right w:w="108" w:type="dxa"/>
            </w:tcMar>
            <w:vAlign w:val="center"/>
          </w:tcPr>
          <w:p w14:paraId="19365E7E"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5D3CE6E"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1</w:t>
            </w:r>
          </w:p>
        </w:tc>
      </w:tr>
    </w:tbl>
    <w:p w14:paraId="457AB622"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02"/>
        <w:gridCol w:w="2385"/>
        <w:gridCol w:w="3261"/>
        <w:gridCol w:w="3261"/>
        <w:gridCol w:w="3332"/>
      </w:tblGrid>
      <w:tr w:rsidR="002B482D" w:rsidRPr="008D043F" w14:paraId="445753EB" w14:textId="77777777" w:rsidTr="00453373">
        <w:trPr>
          <w:trHeight w:val="483"/>
        </w:trPr>
        <w:tc>
          <w:tcPr>
            <w:tcW w:w="672" w:type="pct"/>
            <w:vMerge w:val="restart"/>
            <w:shd w:val="clear" w:color="auto" w:fill="D9D9D9"/>
            <w:tcMar>
              <w:top w:w="0" w:type="dxa"/>
              <w:left w:w="108" w:type="dxa"/>
              <w:bottom w:w="0" w:type="dxa"/>
              <w:right w:w="108" w:type="dxa"/>
            </w:tcMar>
            <w:vAlign w:val="center"/>
            <w:hideMark/>
          </w:tcPr>
          <w:p w14:paraId="0FAA17C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7.1. Mjera</w:t>
            </w:r>
          </w:p>
        </w:tc>
        <w:tc>
          <w:tcPr>
            <w:tcW w:w="843" w:type="pct"/>
            <w:vMerge w:val="restart"/>
            <w:tcMar>
              <w:top w:w="0" w:type="dxa"/>
              <w:left w:w="108" w:type="dxa"/>
              <w:bottom w:w="0" w:type="dxa"/>
              <w:right w:w="108" w:type="dxa"/>
            </w:tcMar>
            <w:vAlign w:val="center"/>
          </w:tcPr>
          <w:p w14:paraId="0B5E4C6A" w14:textId="77777777" w:rsidR="002B482D" w:rsidRPr="008D043F" w:rsidRDefault="00F4685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2B482D" w:rsidRPr="008D043F">
              <w:rPr>
                <w:rFonts w:asciiTheme="minorHAnsi" w:eastAsia="Calibri" w:hAnsiTheme="minorHAnsi" w:cstheme="minorHAnsi"/>
                <w:sz w:val="18"/>
                <w:szCs w:val="18"/>
                <w:lang w:val="hr-HR"/>
              </w:rPr>
              <w:t xml:space="preserve">međusektorsku podršku za  implementaciju novih NBSAP ciljeva na području </w:t>
            </w:r>
            <w:r w:rsidRPr="008D043F">
              <w:rPr>
                <w:rFonts w:asciiTheme="minorHAnsi" w:hAnsiTheme="minorHAnsi" w:cstheme="minorHAnsi"/>
                <w:sz w:val="18"/>
                <w:szCs w:val="18"/>
                <w:lang w:val="hr-HR" w:bidi="en-US"/>
              </w:rPr>
              <w:t>Federacije BiH</w:t>
            </w:r>
          </w:p>
        </w:tc>
        <w:tc>
          <w:tcPr>
            <w:tcW w:w="1153" w:type="pct"/>
            <w:shd w:val="clear" w:color="auto" w:fill="D9D9D9"/>
            <w:tcMar>
              <w:top w:w="0" w:type="dxa"/>
              <w:left w:w="108" w:type="dxa"/>
              <w:bottom w:w="0" w:type="dxa"/>
              <w:right w:w="108" w:type="dxa"/>
            </w:tcMar>
            <w:vAlign w:val="center"/>
            <w:hideMark/>
          </w:tcPr>
          <w:p w14:paraId="3BA6374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3" w:type="pct"/>
            <w:shd w:val="clear" w:color="auto" w:fill="D9D9D9"/>
            <w:tcMar>
              <w:top w:w="0" w:type="dxa"/>
              <w:left w:w="108" w:type="dxa"/>
              <w:bottom w:w="0" w:type="dxa"/>
              <w:right w:w="108" w:type="dxa"/>
            </w:tcMar>
            <w:vAlign w:val="center"/>
            <w:hideMark/>
          </w:tcPr>
          <w:p w14:paraId="72A4790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78" w:type="pct"/>
            <w:shd w:val="clear" w:color="auto" w:fill="D9D9D9"/>
            <w:vAlign w:val="center"/>
          </w:tcPr>
          <w:p w14:paraId="2AC435F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63F6D" w:rsidRPr="008D043F" w14:paraId="2CBEF259" w14:textId="77777777" w:rsidTr="00453373">
        <w:trPr>
          <w:trHeight w:val="287"/>
        </w:trPr>
        <w:tc>
          <w:tcPr>
            <w:tcW w:w="672" w:type="pct"/>
            <w:vMerge/>
            <w:shd w:val="clear" w:color="auto" w:fill="D9D9D9"/>
            <w:vAlign w:val="center"/>
          </w:tcPr>
          <w:p w14:paraId="653B3CA1" w14:textId="77777777" w:rsidR="00463F6D" w:rsidRPr="008D043F" w:rsidRDefault="00463F6D"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tcPr>
          <w:p w14:paraId="2C91D9A9" w14:textId="77777777" w:rsidR="00463F6D" w:rsidRPr="008D043F" w:rsidRDefault="00463F6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7257F4D2" w14:textId="5E8EC725" w:rsidR="00463F6D" w:rsidRPr="008D043F" w:rsidRDefault="00463F6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Broj projekata koji doprinosi aktivnoj zaštiti biodiverziteta/prirode </w:t>
            </w:r>
          </w:p>
        </w:tc>
        <w:tc>
          <w:tcPr>
            <w:tcW w:w="1153" w:type="pct"/>
            <w:shd w:val="clear" w:color="auto" w:fill="FFFFFF"/>
            <w:tcMar>
              <w:top w:w="0" w:type="dxa"/>
              <w:left w:w="108" w:type="dxa"/>
              <w:bottom w:w="0" w:type="dxa"/>
              <w:right w:w="108" w:type="dxa"/>
            </w:tcMar>
            <w:vAlign w:val="center"/>
          </w:tcPr>
          <w:p w14:paraId="3358009F" w14:textId="36056EA1" w:rsidR="00463F6D" w:rsidRPr="008D043F" w:rsidRDefault="00463F6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Mali broj projekata iz oblasti očuvanja biodiverziteta  </w:t>
            </w:r>
          </w:p>
        </w:tc>
        <w:tc>
          <w:tcPr>
            <w:tcW w:w="1178" w:type="pct"/>
            <w:shd w:val="clear" w:color="auto" w:fill="FFFFFF"/>
            <w:vAlign w:val="center"/>
          </w:tcPr>
          <w:p w14:paraId="521C8FA1" w14:textId="6D3EA7AE" w:rsidR="00463F6D" w:rsidRPr="008D043F" w:rsidRDefault="00463F6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Visok broj sektorskih projekata iz oblasti očuvanja biodiverziteta </w:t>
            </w:r>
          </w:p>
        </w:tc>
      </w:tr>
      <w:tr w:rsidR="002B482D" w:rsidRPr="008D043F" w14:paraId="0CA529B1" w14:textId="77777777" w:rsidTr="00453373">
        <w:trPr>
          <w:trHeight w:val="483"/>
        </w:trPr>
        <w:tc>
          <w:tcPr>
            <w:tcW w:w="672" w:type="pct"/>
            <w:vMerge/>
            <w:shd w:val="clear" w:color="auto" w:fill="D9D9D9"/>
            <w:vAlign w:val="center"/>
            <w:hideMark/>
          </w:tcPr>
          <w:p w14:paraId="3464188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7F0D9E7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48867BD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3" w:type="pct"/>
            <w:shd w:val="clear" w:color="auto" w:fill="D9D9D9"/>
            <w:tcMar>
              <w:top w:w="0" w:type="dxa"/>
              <w:left w:w="108" w:type="dxa"/>
              <w:bottom w:w="0" w:type="dxa"/>
              <w:right w:w="108" w:type="dxa"/>
            </w:tcMar>
            <w:vAlign w:val="center"/>
            <w:hideMark/>
          </w:tcPr>
          <w:p w14:paraId="6A493A1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78" w:type="pct"/>
            <w:shd w:val="clear" w:color="auto" w:fill="D9D9D9"/>
            <w:tcMar>
              <w:top w:w="0" w:type="dxa"/>
              <w:left w:w="108" w:type="dxa"/>
              <w:bottom w:w="0" w:type="dxa"/>
              <w:right w:w="108" w:type="dxa"/>
            </w:tcMar>
            <w:vAlign w:val="center"/>
            <w:hideMark/>
          </w:tcPr>
          <w:p w14:paraId="1645BE6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A80C63" w:rsidRPr="008D043F" w14:paraId="162E6867" w14:textId="77777777" w:rsidTr="00453373">
        <w:trPr>
          <w:trHeight w:val="287"/>
        </w:trPr>
        <w:tc>
          <w:tcPr>
            <w:tcW w:w="672" w:type="pct"/>
            <w:vMerge/>
            <w:shd w:val="clear" w:color="auto" w:fill="D9D9D9"/>
            <w:vAlign w:val="center"/>
            <w:hideMark/>
          </w:tcPr>
          <w:p w14:paraId="373D2359"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3F81E214"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74CADD73"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1</w:t>
            </w:r>
          </w:p>
        </w:tc>
        <w:tc>
          <w:tcPr>
            <w:tcW w:w="1153" w:type="pct"/>
            <w:tcMar>
              <w:top w:w="0" w:type="dxa"/>
              <w:left w:w="108" w:type="dxa"/>
              <w:bottom w:w="0" w:type="dxa"/>
              <w:right w:w="108" w:type="dxa"/>
            </w:tcMar>
            <w:vAlign w:val="center"/>
          </w:tcPr>
          <w:p w14:paraId="259E69DC"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78" w:type="pct"/>
            <w:tcMar>
              <w:top w:w="0" w:type="dxa"/>
              <w:left w:w="108" w:type="dxa"/>
              <w:bottom w:w="0" w:type="dxa"/>
              <w:right w:w="108" w:type="dxa"/>
            </w:tcMar>
            <w:vAlign w:val="center"/>
          </w:tcPr>
          <w:p w14:paraId="494FD1BF"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1</w:t>
            </w:r>
          </w:p>
        </w:tc>
      </w:tr>
      <w:tr w:rsidR="002B482D" w:rsidRPr="008D043F" w14:paraId="4EE5E877" w14:textId="77777777" w:rsidTr="00453373">
        <w:trPr>
          <w:trHeight w:val="483"/>
        </w:trPr>
        <w:tc>
          <w:tcPr>
            <w:tcW w:w="672" w:type="pct"/>
            <w:vMerge w:val="restart"/>
            <w:shd w:val="clear" w:color="auto" w:fill="D9D9D9"/>
            <w:tcMar>
              <w:top w:w="0" w:type="dxa"/>
              <w:left w:w="108" w:type="dxa"/>
              <w:bottom w:w="0" w:type="dxa"/>
              <w:right w:w="108" w:type="dxa"/>
            </w:tcMar>
            <w:vAlign w:val="center"/>
            <w:hideMark/>
          </w:tcPr>
          <w:p w14:paraId="0D67ECF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7.2. Mjera</w:t>
            </w:r>
          </w:p>
        </w:tc>
        <w:tc>
          <w:tcPr>
            <w:tcW w:w="843" w:type="pct"/>
            <w:vMerge w:val="restart"/>
            <w:tcMar>
              <w:top w:w="0" w:type="dxa"/>
              <w:left w:w="108" w:type="dxa"/>
              <w:bottom w:w="0" w:type="dxa"/>
              <w:right w:w="108" w:type="dxa"/>
            </w:tcMar>
            <w:vAlign w:val="center"/>
          </w:tcPr>
          <w:p w14:paraId="66FBA13D" w14:textId="66FC3D38"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Zaštitu i održivu upotrebu biodiverziteta </w:t>
            </w:r>
            <w:r w:rsidR="00F46859" w:rsidRPr="008D043F">
              <w:rPr>
                <w:rFonts w:asciiTheme="minorHAnsi" w:eastAsia="Calibri" w:hAnsiTheme="minorHAnsi" w:cstheme="minorHAnsi"/>
                <w:sz w:val="18"/>
                <w:szCs w:val="18"/>
                <w:lang w:val="hr-HR"/>
              </w:rPr>
              <w:t xml:space="preserve">integrirati </w:t>
            </w:r>
            <w:r w:rsidRPr="008D043F">
              <w:rPr>
                <w:rFonts w:asciiTheme="minorHAnsi" w:eastAsia="Calibri" w:hAnsiTheme="minorHAnsi" w:cstheme="minorHAnsi"/>
                <w:sz w:val="18"/>
                <w:szCs w:val="18"/>
                <w:lang w:val="hr-HR"/>
              </w:rPr>
              <w:t>u  sektorske propise</w:t>
            </w:r>
          </w:p>
        </w:tc>
        <w:tc>
          <w:tcPr>
            <w:tcW w:w="1153" w:type="pct"/>
            <w:shd w:val="clear" w:color="auto" w:fill="D9D9D9"/>
            <w:tcMar>
              <w:top w:w="0" w:type="dxa"/>
              <w:left w:w="108" w:type="dxa"/>
              <w:bottom w:w="0" w:type="dxa"/>
              <w:right w:w="108" w:type="dxa"/>
            </w:tcMar>
            <w:vAlign w:val="center"/>
            <w:hideMark/>
          </w:tcPr>
          <w:p w14:paraId="5E65A09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3" w:type="pct"/>
            <w:shd w:val="clear" w:color="auto" w:fill="D9D9D9"/>
            <w:tcMar>
              <w:top w:w="0" w:type="dxa"/>
              <w:left w:w="108" w:type="dxa"/>
              <w:bottom w:w="0" w:type="dxa"/>
              <w:right w:w="108" w:type="dxa"/>
            </w:tcMar>
            <w:vAlign w:val="center"/>
            <w:hideMark/>
          </w:tcPr>
          <w:p w14:paraId="7BCF7FB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78" w:type="pct"/>
            <w:shd w:val="clear" w:color="auto" w:fill="D9D9D9"/>
            <w:vAlign w:val="center"/>
          </w:tcPr>
          <w:p w14:paraId="6264C4F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5BCB1A7C" w14:textId="77777777" w:rsidTr="00453373">
        <w:trPr>
          <w:trHeight w:val="287"/>
        </w:trPr>
        <w:tc>
          <w:tcPr>
            <w:tcW w:w="672" w:type="pct"/>
            <w:vMerge/>
            <w:shd w:val="clear" w:color="auto" w:fill="D9D9D9"/>
            <w:vAlign w:val="center"/>
          </w:tcPr>
          <w:p w14:paraId="6513ECC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tcPr>
          <w:p w14:paraId="487070E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1CA928FD"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integracije biodiverziteta/zaštite prirode u sektorske propise</w:t>
            </w:r>
          </w:p>
        </w:tc>
        <w:tc>
          <w:tcPr>
            <w:tcW w:w="1153" w:type="pct"/>
            <w:shd w:val="clear" w:color="auto" w:fill="FFFFFF"/>
            <w:tcMar>
              <w:top w:w="0" w:type="dxa"/>
              <w:left w:w="108" w:type="dxa"/>
              <w:bottom w:w="0" w:type="dxa"/>
              <w:right w:w="108" w:type="dxa"/>
            </w:tcMar>
            <w:vAlign w:val="center"/>
          </w:tcPr>
          <w:p w14:paraId="2096332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Biodiverzitet/očuvanje prirode nije dovoljno </w:t>
            </w:r>
            <w:r w:rsidR="00F46859" w:rsidRPr="008D043F">
              <w:rPr>
                <w:rFonts w:asciiTheme="minorHAnsi" w:hAnsiTheme="minorHAnsi" w:cstheme="minorHAnsi"/>
                <w:sz w:val="18"/>
                <w:szCs w:val="18"/>
                <w:lang w:val="hr-HR" w:bidi="en-US"/>
              </w:rPr>
              <w:t xml:space="preserve">integrirano </w:t>
            </w:r>
            <w:r w:rsidRPr="008D043F">
              <w:rPr>
                <w:rFonts w:asciiTheme="minorHAnsi" w:hAnsiTheme="minorHAnsi" w:cstheme="minorHAnsi"/>
                <w:sz w:val="18"/>
                <w:szCs w:val="18"/>
                <w:lang w:val="hr-HR" w:bidi="en-US"/>
              </w:rPr>
              <w:t>u sektorske propise</w:t>
            </w:r>
          </w:p>
        </w:tc>
        <w:tc>
          <w:tcPr>
            <w:tcW w:w="1178" w:type="pct"/>
            <w:shd w:val="clear" w:color="auto" w:fill="FFFFFF"/>
            <w:vAlign w:val="center"/>
          </w:tcPr>
          <w:p w14:paraId="3D3600D7"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ektorski propisi dugoročno štite biodiverzitet/prirodu </w:t>
            </w:r>
            <w:r w:rsidR="00F46859" w:rsidRPr="008D043F">
              <w:rPr>
                <w:rFonts w:asciiTheme="minorHAnsi" w:hAnsiTheme="minorHAnsi" w:cstheme="minorHAnsi"/>
                <w:sz w:val="18"/>
                <w:szCs w:val="18"/>
                <w:lang w:val="hr-HR" w:bidi="en-US"/>
              </w:rPr>
              <w:t>Federacije BiH</w:t>
            </w:r>
          </w:p>
        </w:tc>
      </w:tr>
      <w:tr w:rsidR="002B482D" w:rsidRPr="008D043F" w14:paraId="1B33FA7D" w14:textId="77777777" w:rsidTr="00453373">
        <w:trPr>
          <w:trHeight w:val="483"/>
        </w:trPr>
        <w:tc>
          <w:tcPr>
            <w:tcW w:w="672" w:type="pct"/>
            <w:vMerge/>
            <w:shd w:val="clear" w:color="auto" w:fill="D9D9D9"/>
            <w:vAlign w:val="center"/>
            <w:hideMark/>
          </w:tcPr>
          <w:p w14:paraId="19C3F3D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0D6E756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619B5C7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3" w:type="pct"/>
            <w:shd w:val="clear" w:color="auto" w:fill="D9D9D9"/>
            <w:tcMar>
              <w:top w:w="0" w:type="dxa"/>
              <w:left w:w="108" w:type="dxa"/>
              <w:bottom w:w="0" w:type="dxa"/>
              <w:right w:w="108" w:type="dxa"/>
            </w:tcMar>
            <w:vAlign w:val="center"/>
            <w:hideMark/>
          </w:tcPr>
          <w:p w14:paraId="20363B5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78" w:type="pct"/>
            <w:shd w:val="clear" w:color="auto" w:fill="D9D9D9"/>
            <w:tcMar>
              <w:top w:w="0" w:type="dxa"/>
              <w:left w:w="108" w:type="dxa"/>
              <w:bottom w:w="0" w:type="dxa"/>
              <w:right w:w="108" w:type="dxa"/>
            </w:tcMar>
            <w:vAlign w:val="center"/>
            <w:hideMark/>
          </w:tcPr>
          <w:p w14:paraId="5B8F156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A80C63" w:rsidRPr="008D043F" w14:paraId="1B3B9A6E" w14:textId="77777777" w:rsidTr="00453373">
        <w:trPr>
          <w:trHeight w:val="287"/>
        </w:trPr>
        <w:tc>
          <w:tcPr>
            <w:tcW w:w="672" w:type="pct"/>
            <w:vMerge/>
            <w:shd w:val="clear" w:color="auto" w:fill="D9D9D9"/>
            <w:vAlign w:val="center"/>
            <w:hideMark/>
          </w:tcPr>
          <w:p w14:paraId="341D557E"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64659292"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27B4D60A"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9</w:t>
            </w:r>
          </w:p>
        </w:tc>
        <w:tc>
          <w:tcPr>
            <w:tcW w:w="1153" w:type="pct"/>
            <w:tcMar>
              <w:top w:w="0" w:type="dxa"/>
              <w:left w:w="108" w:type="dxa"/>
              <w:bottom w:w="0" w:type="dxa"/>
              <w:right w:w="108" w:type="dxa"/>
            </w:tcMar>
            <w:vAlign w:val="center"/>
          </w:tcPr>
          <w:p w14:paraId="5F83FFCB"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78" w:type="pct"/>
            <w:tcMar>
              <w:top w:w="0" w:type="dxa"/>
              <w:left w:w="108" w:type="dxa"/>
              <w:bottom w:w="0" w:type="dxa"/>
              <w:right w:w="108" w:type="dxa"/>
            </w:tcMar>
            <w:vAlign w:val="center"/>
          </w:tcPr>
          <w:p w14:paraId="65F8F77E"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9</w:t>
            </w:r>
          </w:p>
        </w:tc>
      </w:tr>
    </w:tbl>
    <w:p w14:paraId="58A038E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7B0160D1" w14:textId="77777777" w:rsidTr="002B482D">
        <w:trPr>
          <w:trHeight w:val="384"/>
        </w:trPr>
        <w:tc>
          <w:tcPr>
            <w:tcW w:w="659" w:type="pct"/>
            <w:vMerge w:val="restart"/>
            <w:shd w:val="clear" w:color="auto" w:fill="D9D9D9"/>
            <w:tcMar>
              <w:top w:w="0" w:type="dxa"/>
              <w:left w:w="108" w:type="dxa"/>
              <w:bottom w:w="0" w:type="dxa"/>
              <w:right w:w="108" w:type="dxa"/>
            </w:tcMar>
            <w:vAlign w:val="center"/>
          </w:tcPr>
          <w:p w14:paraId="1AE5F597" w14:textId="18FF49E3"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8. Prioritet</w:t>
            </w:r>
          </w:p>
        </w:tc>
        <w:tc>
          <w:tcPr>
            <w:tcW w:w="864" w:type="pct"/>
            <w:vMerge w:val="restart"/>
            <w:tcMar>
              <w:top w:w="0" w:type="dxa"/>
              <w:left w:w="108" w:type="dxa"/>
              <w:bottom w:w="0" w:type="dxa"/>
              <w:right w:w="108" w:type="dxa"/>
            </w:tcMar>
            <w:vAlign w:val="center"/>
          </w:tcPr>
          <w:p w14:paraId="030B7242" w14:textId="77777777" w:rsidR="002B482D" w:rsidRPr="008D043F" w:rsidRDefault="002B482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color w:val="000000"/>
                <w:sz w:val="18"/>
                <w:szCs w:val="18"/>
                <w:lang w:val="hr-HR"/>
              </w:rPr>
              <w:t>Jačati naučno utemeljeno odlučivanje o biodiverzitetu/prirodi kroz  dijalog naučne zajednice i donosilaca odluka</w:t>
            </w:r>
          </w:p>
        </w:tc>
        <w:tc>
          <w:tcPr>
            <w:tcW w:w="1159" w:type="pct"/>
            <w:shd w:val="clear" w:color="auto" w:fill="D9D9D9"/>
            <w:tcMar>
              <w:top w:w="0" w:type="dxa"/>
              <w:left w:w="108" w:type="dxa"/>
              <w:bottom w:w="0" w:type="dxa"/>
              <w:right w:w="108" w:type="dxa"/>
            </w:tcMar>
            <w:vAlign w:val="center"/>
          </w:tcPr>
          <w:p w14:paraId="692AFDA1"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150F76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A30538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8A0C43" w:rsidRPr="008D043F" w14:paraId="74E6C07F" w14:textId="77777777" w:rsidTr="00270082">
        <w:trPr>
          <w:trHeight w:val="287"/>
        </w:trPr>
        <w:tc>
          <w:tcPr>
            <w:tcW w:w="659" w:type="pct"/>
            <w:vMerge/>
            <w:shd w:val="clear" w:color="auto" w:fill="D9D9D9"/>
            <w:vAlign w:val="center"/>
            <w:hideMark/>
          </w:tcPr>
          <w:p w14:paraId="7EEC3F03" w14:textId="77777777" w:rsidR="008A0C43" w:rsidRPr="008D043F" w:rsidRDefault="008A0C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83A577E" w14:textId="77777777" w:rsidR="008A0C43" w:rsidRPr="008D043F" w:rsidRDefault="008A0C4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13B4AEE" w14:textId="27AA18F4" w:rsidR="008A0C43" w:rsidRPr="008D043F" w:rsidRDefault="0046094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rištenje multidisciplinarnih analiza i scenarija u procesu donošenja odluka</w:t>
            </w:r>
          </w:p>
        </w:tc>
        <w:tc>
          <w:tcPr>
            <w:tcW w:w="1159" w:type="pct"/>
            <w:tcMar>
              <w:top w:w="0" w:type="dxa"/>
              <w:left w:w="108" w:type="dxa"/>
              <w:bottom w:w="0" w:type="dxa"/>
              <w:right w:w="108" w:type="dxa"/>
            </w:tcMar>
          </w:tcPr>
          <w:p w14:paraId="5AB62AE1" w14:textId="46FAF721" w:rsidR="008A0C43" w:rsidRPr="008D043F" w:rsidRDefault="008A0C4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aučne informacije se ne koriste dovoljno u procesu donošenja odluka (2022</w:t>
            </w:r>
            <w:r w:rsidR="00F46859" w:rsidRPr="008D043F">
              <w:rPr>
                <w:rFonts w:asciiTheme="minorHAnsi" w:hAnsiTheme="minorHAnsi" w:cstheme="minorHAnsi"/>
                <w:sz w:val="18"/>
                <w:szCs w:val="18"/>
                <w:lang w:val="hr-HR"/>
              </w:rPr>
              <w:t>.</w:t>
            </w:r>
            <w:r w:rsidR="00460944"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1997F034" w14:textId="77777777" w:rsidR="008A0C43" w:rsidRPr="008D043F" w:rsidRDefault="008A0C43"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učne informacije, analize i scenariji su temelj za donošenje odluka</w:t>
            </w:r>
          </w:p>
        </w:tc>
      </w:tr>
      <w:tr w:rsidR="008A0C43" w:rsidRPr="008D043F" w14:paraId="5C7A14CD" w14:textId="77777777" w:rsidTr="00270082">
        <w:trPr>
          <w:trHeight w:val="287"/>
        </w:trPr>
        <w:tc>
          <w:tcPr>
            <w:tcW w:w="659" w:type="pct"/>
            <w:vMerge/>
            <w:shd w:val="clear" w:color="auto" w:fill="D9D9D9"/>
            <w:vAlign w:val="center"/>
          </w:tcPr>
          <w:p w14:paraId="5373BE86" w14:textId="77777777" w:rsidR="008A0C43" w:rsidRPr="008D043F" w:rsidRDefault="008A0C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A60F439" w14:textId="77777777" w:rsidR="008A0C43" w:rsidRPr="008D043F" w:rsidRDefault="008A0C4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485E482" w14:textId="77777777" w:rsidR="008A0C43" w:rsidRPr="008D043F" w:rsidRDefault="008A0C43"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w:t>
            </w:r>
            <w:r w:rsidR="00F46859" w:rsidRPr="008D043F">
              <w:rPr>
                <w:rFonts w:asciiTheme="minorHAnsi" w:hAnsiTheme="minorHAnsi" w:cstheme="minorHAnsi"/>
                <w:sz w:val="18"/>
                <w:szCs w:val="18"/>
                <w:lang w:val="hr-HR"/>
              </w:rPr>
              <w:t xml:space="preserve">organiziranih </w:t>
            </w:r>
            <w:r w:rsidRPr="008D043F">
              <w:rPr>
                <w:rFonts w:asciiTheme="minorHAnsi" w:hAnsiTheme="minorHAnsi" w:cstheme="minorHAnsi"/>
                <w:sz w:val="18"/>
                <w:szCs w:val="18"/>
                <w:lang w:val="hr-HR"/>
              </w:rPr>
              <w:t>događaja za razmjenu informacija  između akademske zajednice i  kreatora politika</w:t>
            </w:r>
          </w:p>
        </w:tc>
        <w:tc>
          <w:tcPr>
            <w:tcW w:w="1159" w:type="pct"/>
            <w:tcMar>
              <w:top w:w="0" w:type="dxa"/>
              <w:left w:w="108" w:type="dxa"/>
              <w:bottom w:w="0" w:type="dxa"/>
              <w:right w:w="108" w:type="dxa"/>
            </w:tcMar>
          </w:tcPr>
          <w:p w14:paraId="6F9C12BC" w14:textId="77777777" w:rsidR="008A0C43" w:rsidRPr="008D043F" w:rsidRDefault="008A0C4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latforma za razmjenu informacija između akademske zajednice i kreatora politika ne postoji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5187A963" w14:textId="77777777" w:rsidR="008A0C43" w:rsidRPr="008D043F" w:rsidRDefault="008A0C43"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ntinuirani dijalog između akademske zajednice i kreatora politika (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5BAC705D" w14:textId="77777777" w:rsidTr="002B482D">
        <w:trPr>
          <w:trHeight w:val="287"/>
        </w:trPr>
        <w:tc>
          <w:tcPr>
            <w:tcW w:w="659" w:type="pct"/>
            <w:vMerge/>
            <w:shd w:val="clear" w:color="auto" w:fill="D9D9D9"/>
            <w:vAlign w:val="center"/>
            <w:hideMark/>
          </w:tcPr>
          <w:p w14:paraId="527CF48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EBCF89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29A939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0F1E2CE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13AC7FB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A80C63" w:rsidRPr="008D043F" w14:paraId="5E89C90B" w14:textId="77777777" w:rsidTr="002B482D">
        <w:trPr>
          <w:trHeight w:val="287"/>
        </w:trPr>
        <w:tc>
          <w:tcPr>
            <w:tcW w:w="659" w:type="pct"/>
            <w:vMerge/>
            <w:shd w:val="clear" w:color="auto" w:fill="D9D9D9"/>
            <w:vAlign w:val="center"/>
          </w:tcPr>
          <w:p w14:paraId="015F744F"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5FDA9FB"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F6ECD44"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11</w:t>
            </w:r>
          </w:p>
        </w:tc>
        <w:tc>
          <w:tcPr>
            <w:tcW w:w="1159" w:type="pct"/>
            <w:tcMar>
              <w:top w:w="0" w:type="dxa"/>
              <w:left w:w="108" w:type="dxa"/>
              <w:bottom w:w="0" w:type="dxa"/>
              <w:right w:w="108" w:type="dxa"/>
            </w:tcMar>
            <w:vAlign w:val="center"/>
          </w:tcPr>
          <w:p w14:paraId="48C568CB"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8520B56"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11</w:t>
            </w:r>
          </w:p>
        </w:tc>
      </w:tr>
    </w:tbl>
    <w:p w14:paraId="66F28CED"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0"/>
        <w:gridCol w:w="3262"/>
        <w:gridCol w:w="3262"/>
        <w:gridCol w:w="3333"/>
      </w:tblGrid>
      <w:tr w:rsidR="002B482D" w:rsidRPr="008D043F" w14:paraId="6E060D12" w14:textId="77777777" w:rsidTr="00453373">
        <w:trPr>
          <w:trHeight w:val="483"/>
        </w:trPr>
        <w:tc>
          <w:tcPr>
            <w:tcW w:w="655" w:type="pct"/>
            <w:vMerge w:val="restart"/>
            <w:shd w:val="clear" w:color="auto" w:fill="D9D9D9"/>
            <w:tcMar>
              <w:top w:w="0" w:type="dxa"/>
              <w:left w:w="108" w:type="dxa"/>
              <w:bottom w:w="0" w:type="dxa"/>
              <w:right w:w="108" w:type="dxa"/>
            </w:tcMar>
            <w:vAlign w:val="center"/>
            <w:hideMark/>
          </w:tcPr>
          <w:p w14:paraId="0215497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8.1. Mjera</w:t>
            </w:r>
          </w:p>
        </w:tc>
        <w:tc>
          <w:tcPr>
            <w:tcW w:w="859" w:type="pct"/>
            <w:vMerge w:val="restart"/>
            <w:tcMar>
              <w:top w:w="0" w:type="dxa"/>
              <w:left w:w="108" w:type="dxa"/>
              <w:bottom w:w="0" w:type="dxa"/>
              <w:right w:w="108" w:type="dxa"/>
            </w:tcMar>
            <w:vAlign w:val="center"/>
          </w:tcPr>
          <w:p w14:paraId="05AF8318" w14:textId="77777777" w:rsidR="002B482D" w:rsidRPr="008D043F" w:rsidRDefault="002B482D" w:rsidP="0068355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 xml:space="preserve">Koristiti zaključke, poruke, scenarije multidisciplinarnih analiza i najnovije naučne podatke u donošenju odluka koje </w:t>
            </w:r>
            <w:r w:rsidR="00F46859" w:rsidRPr="008D043F">
              <w:rPr>
                <w:rFonts w:asciiTheme="minorHAnsi" w:eastAsia="Calibri" w:hAnsiTheme="minorHAnsi" w:cstheme="minorHAnsi"/>
                <w:bCs/>
                <w:sz w:val="18"/>
                <w:szCs w:val="18"/>
                <w:lang w:val="hr-HR"/>
              </w:rPr>
              <w:t xml:space="preserve">utječu </w:t>
            </w:r>
            <w:r w:rsidRPr="008D043F">
              <w:rPr>
                <w:rFonts w:asciiTheme="minorHAnsi" w:eastAsia="Calibri" w:hAnsiTheme="minorHAnsi" w:cstheme="minorHAnsi"/>
                <w:bCs/>
                <w:sz w:val="18"/>
                <w:szCs w:val="18"/>
                <w:lang w:val="hr-HR"/>
              </w:rPr>
              <w:t xml:space="preserve">na stanje biodiverziteta/prirode </w:t>
            </w:r>
            <w:r w:rsidR="00F46859" w:rsidRPr="008D043F">
              <w:rPr>
                <w:rFonts w:asciiTheme="minorHAnsi" w:hAnsiTheme="minorHAnsi" w:cstheme="minorHAnsi"/>
                <w:sz w:val="18"/>
                <w:szCs w:val="18"/>
                <w:lang w:val="hr-HR" w:bidi="en-US"/>
              </w:rPr>
              <w:t>Federacije BiH</w:t>
            </w:r>
          </w:p>
        </w:tc>
        <w:tc>
          <w:tcPr>
            <w:tcW w:w="1153" w:type="pct"/>
            <w:shd w:val="clear" w:color="auto" w:fill="D9D9D9"/>
            <w:tcMar>
              <w:top w:w="0" w:type="dxa"/>
              <w:left w:w="108" w:type="dxa"/>
              <w:bottom w:w="0" w:type="dxa"/>
              <w:right w:w="108" w:type="dxa"/>
            </w:tcMar>
            <w:vAlign w:val="center"/>
            <w:hideMark/>
          </w:tcPr>
          <w:p w14:paraId="3944D9A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3" w:type="pct"/>
            <w:shd w:val="clear" w:color="auto" w:fill="D9D9D9"/>
            <w:tcMar>
              <w:top w:w="0" w:type="dxa"/>
              <w:left w:w="108" w:type="dxa"/>
              <w:bottom w:w="0" w:type="dxa"/>
              <w:right w:w="108" w:type="dxa"/>
            </w:tcMar>
            <w:vAlign w:val="center"/>
            <w:hideMark/>
          </w:tcPr>
          <w:p w14:paraId="215FCE4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78" w:type="pct"/>
            <w:shd w:val="clear" w:color="auto" w:fill="D9D9D9"/>
            <w:vAlign w:val="center"/>
          </w:tcPr>
          <w:p w14:paraId="73786D4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3E65C1A6" w14:textId="77777777" w:rsidTr="00453373">
        <w:trPr>
          <w:trHeight w:val="287"/>
        </w:trPr>
        <w:tc>
          <w:tcPr>
            <w:tcW w:w="655" w:type="pct"/>
            <w:vMerge/>
            <w:shd w:val="clear" w:color="auto" w:fill="D9D9D9"/>
            <w:vAlign w:val="center"/>
          </w:tcPr>
          <w:p w14:paraId="79304D2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4D0D5E89"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14F0879D"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korištenja naučnih analiza u procesu  donošenja odluka </w:t>
            </w:r>
          </w:p>
        </w:tc>
        <w:tc>
          <w:tcPr>
            <w:tcW w:w="1153" w:type="pct"/>
            <w:shd w:val="clear" w:color="auto" w:fill="FFFFFF"/>
            <w:tcMar>
              <w:top w:w="0" w:type="dxa"/>
              <w:left w:w="108" w:type="dxa"/>
              <w:bottom w:w="0" w:type="dxa"/>
              <w:right w:w="108" w:type="dxa"/>
            </w:tcMar>
            <w:vAlign w:val="center"/>
          </w:tcPr>
          <w:p w14:paraId="6A8F3D57" w14:textId="77777777" w:rsidR="002B482D" w:rsidRPr="008D043F" w:rsidRDefault="00F4685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w:t>
            </w:r>
          </w:p>
        </w:tc>
        <w:tc>
          <w:tcPr>
            <w:tcW w:w="1178" w:type="pct"/>
            <w:shd w:val="clear" w:color="auto" w:fill="FFFFFF"/>
            <w:vAlign w:val="center"/>
          </w:tcPr>
          <w:p w14:paraId="1431325C"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7CC92BD8" w14:textId="77777777" w:rsidTr="00453373">
        <w:trPr>
          <w:trHeight w:val="483"/>
        </w:trPr>
        <w:tc>
          <w:tcPr>
            <w:tcW w:w="655" w:type="pct"/>
            <w:vMerge/>
            <w:shd w:val="clear" w:color="auto" w:fill="D9D9D9"/>
            <w:vAlign w:val="center"/>
            <w:hideMark/>
          </w:tcPr>
          <w:p w14:paraId="60C2C90E"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hideMark/>
          </w:tcPr>
          <w:p w14:paraId="2BA8106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698B067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3" w:type="pct"/>
            <w:shd w:val="clear" w:color="auto" w:fill="D9D9D9"/>
            <w:tcMar>
              <w:top w:w="0" w:type="dxa"/>
              <w:left w:w="108" w:type="dxa"/>
              <w:bottom w:w="0" w:type="dxa"/>
              <w:right w:w="108" w:type="dxa"/>
            </w:tcMar>
            <w:vAlign w:val="center"/>
            <w:hideMark/>
          </w:tcPr>
          <w:p w14:paraId="1584713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78" w:type="pct"/>
            <w:shd w:val="clear" w:color="auto" w:fill="D9D9D9"/>
            <w:tcMar>
              <w:top w:w="0" w:type="dxa"/>
              <w:left w:w="108" w:type="dxa"/>
              <w:bottom w:w="0" w:type="dxa"/>
              <w:right w:w="108" w:type="dxa"/>
            </w:tcMar>
            <w:vAlign w:val="center"/>
            <w:hideMark/>
          </w:tcPr>
          <w:p w14:paraId="14F7AD8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A80C63" w:rsidRPr="008D043F" w14:paraId="6DCD7A6B" w14:textId="77777777" w:rsidTr="00453373">
        <w:trPr>
          <w:trHeight w:val="287"/>
        </w:trPr>
        <w:tc>
          <w:tcPr>
            <w:tcW w:w="655" w:type="pct"/>
            <w:vMerge/>
            <w:shd w:val="clear" w:color="auto" w:fill="D9D9D9"/>
            <w:vAlign w:val="center"/>
            <w:hideMark/>
          </w:tcPr>
          <w:p w14:paraId="4CA3FDD2"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hideMark/>
          </w:tcPr>
          <w:p w14:paraId="4A4D40F9"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10C26893"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0</w:t>
            </w:r>
          </w:p>
        </w:tc>
        <w:tc>
          <w:tcPr>
            <w:tcW w:w="1153" w:type="pct"/>
            <w:tcMar>
              <w:top w:w="0" w:type="dxa"/>
              <w:left w:w="108" w:type="dxa"/>
              <w:bottom w:w="0" w:type="dxa"/>
              <w:right w:w="108" w:type="dxa"/>
            </w:tcMar>
            <w:vAlign w:val="center"/>
          </w:tcPr>
          <w:p w14:paraId="0D329A42"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78" w:type="pct"/>
            <w:tcMar>
              <w:top w:w="0" w:type="dxa"/>
              <w:left w:w="108" w:type="dxa"/>
              <w:bottom w:w="0" w:type="dxa"/>
              <w:right w:w="108" w:type="dxa"/>
            </w:tcMar>
            <w:vAlign w:val="center"/>
          </w:tcPr>
          <w:p w14:paraId="69549B0F"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0</w:t>
            </w:r>
          </w:p>
        </w:tc>
      </w:tr>
    </w:tbl>
    <w:p w14:paraId="7EDE5141"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262"/>
      </w:tblGrid>
      <w:tr w:rsidR="002B482D" w:rsidRPr="008D043F" w14:paraId="15F7B405" w14:textId="77777777" w:rsidTr="002B482D">
        <w:trPr>
          <w:trHeight w:val="483"/>
        </w:trPr>
        <w:tc>
          <w:tcPr>
            <w:tcW w:w="659" w:type="pct"/>
            <w:vMerge w:val="restart"/>
            <w:shd w:val="clear" w:color="auto" w:fill="D9D9D9"/>
            <w:tcMar>
              <w:top w:w="0" w:type="dxa"/>
              <w:left w:w="108" w:type="dxa"/>
              <w:bottom w:w="0" w:type="dxa"/>
              <w:right w:w="108" w:type="dxa"/>
            </w:tcMar>
            <w:vAlign w:val="center"/>
            <w:hideMark/>
          </w:tcPr>
          <w:p w14:paraId="31E02A8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8.2. Mjera</w:t>
            </w:r>
          </w:p>
        </w:tc>
        <w:tc>
          <w:tcPr>
            <w:tcW w:w="864" w:type="pct"/>
            <w:vMerge w:val="restart"/>
            <w:tcMar>
              <w:top w:w="0" w:type="dxa"/>
              <w:left w:w="108" w:type="dxa"/>
              <w:bottom w:w="0" w:type="dxa"/>
              <w:right w:w="108" w:type="dxa"/>
            </w:tcMar>
            <w:vAlign w:val="center"/>
          </w:tcPr>
          <w:p w14:paraId="7FCBE63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 saradnji s institucijama</w:t>
            </w:r>
            <w:r w:rsidR="00F46859" w:rsidRPr="008D043F">
              <w:rPr>
                <w:rFonts w:asciiTheme="minorHAnsi" w:hAnsiTheme="minorHAnsi" w:cstheme="minorHAnsi"/>
                <w:sz w:val="18"/>
                <w:szCs w:val="18"/>
                <w:lang w:val="hr-HR" w:bidi="en-US"/>
              </w:rPr>
              <w:t xml:space="preserve"> BiH, Republike Srpske i Brčko distrikta BiH</w:t>
            </w:r>
            <w:r w:rsidRPr="008D043F">
              <w:rPr>
                <w:rFonts w:asciiTheme="minorHAnsi" w:hAnsiTheme="minorHAnsi" w:cstheme="minorHAnsi"/>
                <w:sz w:val="18"/>
                <w:szCs w:val="18"/>
                <w:lang w:val="hr-HR" w:bidi="en-US"/>
              </w:rPr>
              <w:t xml:space="preserve">, </w:t>
            </w:r>
            <w:r w:rsidR="00F46859" w:rsidRPr="008D043F">
              <w:rPr>
                <w:rFonts w:asciiTheme="minorHAnsi" w:hAnsiTheme="minorHAnsi" w:cstheme="minorHAnsi"/>
                <w:sz w:val="18"/>
                <w:szCs w:val="18"/>
                <w:lang w:val="hr-HR" w:bidi="en-US"/>
              </w:rPr>
              <w:t xml:space="preserve">organizirati </w:t>
            </w:r>
            <w:r w:rsidRPr="008D043F">
              <w:rPr>
                <w:rFonts w:asciiTheme="minorHAnsi" w:hAnsiTheme="minorHAnsi" w:cstheme="minorHAnsi"/>
                <w:sz w:val="18"/>
                <w:szCs w:val="18"/>
                <w:lang w:val="hr-HR" w:bidi="en-US"/>
              </w:rPr>
              <w:t xml:space="preserve">razmjenu informacija između akademske zajednice i kreatora onih politika koje </w:t>
            </w:r>
            <w:r w:rsidR="00F46859" w:rsidRPr="008D043F">
              <w:rPr>
                <w:rFonts w:asciiTheme="minorHAnsi" w:hAnsiTheme="minorHAnsi" w:cstheme="minorHAnsi"/>
                <w:sz w:val="18"/>
                <w:szCs w:val="18"/>
                <w:lang w:val="hr-HR" w:bidi="en-US"/>
              </w:rPr>
              <w:t xml:space="preserve">utječu </w:t>
            </w:r>
            <w:r w:rsidRPr="008D043F">
              <w:rPr>
                <w:rFonts w:asciiTheme="minorHAnsi" w:hAnsiTheme="minorHAnsi" w:cstheme="minorHAnsi"/>
                <w:sz w:val="18"/>
                <w:szCs w:val="18"/>
                <w:lang w:val="hr-HR" w:bidi="en-US"/>
              </w:rPr>
              <w:t>na stanje biodiverziteta/prirode BiH</w:t>
            </w:r>
          </w:p>
        </w:tc>
        <w:tc>
          <w:tcPr>
            <w:tcW w:w="1159" w:type="pct"/>
            <w:shd w:val="clear" w:color="auto" w:fill="D9D9D9"/>
            <w:tcMar>
              <w:top w:w="0" w:type="dxa"/>
              <w:left w:w="108" w:type="dxa"/>
              <w:bottom w:w="0" w:type="dxa"/>
              <w:right w:w="108" w:type="dxa"/>
            </w:tcMar>
            <w:vAlign w:val="center"/>
            <w:hideMark/>
          </w:tcPr>
          <w:p w14:paraId="4C4AB04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85982E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D000CC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452A55E4" w14:textId="77777777" w:rsidTr="002B482D">
        <w:trPr>
          <w:trHeight w:val="287"/>
        </w:trPr>
        <w:tc>
          <w:tcPr>
            <w:tcW w:w="659" w:type="pct"/>
            <w:vMerge/>
            <w:shd w:val="clear" w:color="auto" w:fill="D9D9D9"/>
            <w:vAlign w:val="center"/>
          </w:tcPr>
          <w:p w14:paraId="5AC1E95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C21EAC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37A56A"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razmjene informacija između akademske zajednice </w:t>
            </w:r>
            <w:r w:rsidR="00F46859"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kreatora politika</w:t>
            </w:r>
          </w:p>
        </w:tc>
        <w:tc>
          <w:tcPr>
            <w:tcW w:w="1159" w:type="pct"/>
            <w:shd w:val="clear" w:color="auto" w:fill="FFFFFF"/>
            <w:tcMar>
              <w:top w:w="0" w:type="dxa"/>
              <w:left w:w="108" w:type="dxa"/>
              <w:bottom w:w="0" w:type="dxa"/>
              <w:right w:w="108" w:type="dxa"/>
            </w:tcMar>
            <w:vAlign w:val="center"/>
          </w:tcPr>
          <w:p w14:paraId="1DD188EF" w14:textId="77777777" w:rsidR="002B482D" w:rsidRPr="008D043F" w:rsidRDefault="00F4685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w:t>
            </w:r>
          </w:p>
        </w:tc>
        <w:tc>
          <w:tcPr>
            <w:tcW w:w="1159" w:type="pct"/>
            <w:shd w:val="clear" w:color="auto" w:fill="FFFFFF"/>
            <w:vAlign w:val="center"/>
          </w:tcPr>
          <w:p w14:paraId="0A7EFFDC"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63C37F85" w14:textId="77777777" w:rsidTr="002B482D">
        <w:trPr>
          <w:trHeight w:val="483"/>
        </w:trPr>
        <w:tc>
          <w:tcPr>
            <w:tcW w:w="659" w:type="pct"/>
            <w:vMerge/>
            <w:shd w:val="clear" w:color="auto" w:fill="D9D9D9"/>
            <w:vAlign w:val="center"/>
            <w:hideMark/>
          </w:tcPr>
          <w:p w14:paraId="042DE3C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F88C60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D21C7D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3FD7AD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E5F942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A80C63" w:rsidRPr="008D043F" w14:paraId="40ED07F2" w14:textId="77777777" w:rsidTr="002B482D">
        <w:trPr>
          <w:trHeight w:val="287"/>
        </w:trPr>
        <w:tc>
          <w:tcPr>
            <w:tcW w:w="659" w:type="pct"/>
            <w:vMerge/>
            <w:shd w:val="clear" w:color="auto" w:fill="D9D9D9"/>
            <w:vAlign w:val="center"/>
            <w:hideMark/>
          </w:tcPr>
          <w:p w14:paraId="5E000C1F"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2DDF64D"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83EB72C"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1</w:t>
            </w:r>
          </w:p>
        </w:tc>
        <w:tc>
          <w:tcPr>
            <w:tcW w:w="1159" w:type="pct"/>
            <w:tcMar>
              <w:top w:w="0" w:type="dxa"/>
              <w:left w:w="108" w:type="dxa"/>
              <w:bottom w:w="0" w:type="dxa"/>
              <w:right w:w="108" w:type="dxa"/>
            </w:tcMar>
            <w:vAlign w:val="center"/>
          </w:tcPr>
          <w:p w14:paraId="7905EC98"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73528CB6"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1</w:t>
            </w:r>
          </w:p>
        </w:tc>
      </w:tr>
    </w:tbl>
    <w:p w14:paraId="6056A30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4939"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9"/>
        <w:gridCol w:w="2450"/>
        <w:gridCol w:w="3287"/>
        <w:gridCol w:w="3287"/>
        <w:gridCol w:w="3108"/>
      </w:tblGrid>
      <w:tr w:rsidR="002B482D" w:rsidRPr="008D043F" w14:paraId="06991574" w14:textId="77777777" w:rsidTr="00453373">
        <w:trPr>
          <w:trHeight w:val="384"/>
        </w:trPr>
        <w:tc>
          <w:tcPr>
            <w:tcW w:w="667" w:type="pct"/>
            <w:vMerge w:val="restart"/>
            <w:shd w:val="clear" w:color="auto" w:fill="D9D9D9"/>
            <w:tcMar>
              <w:top w:w="0" w:type="dxa"/>
              <w:left w:w="108" w:type="dxa"/>
              <w:bottom w:w="0" w:type="dxa"/>
              <w:right w:w="108" w:type="dxa"/>
            </w:tcMar>
            <w:vAlign w:val="center"/>
          </w:tcPr>
          <w:p w14:paraId="76BA4F9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9. Prioritet</w:t>
            </w:r>
          </w:p>
          <w:p w14:paraId="648D19B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restart"/>
            <w:tcMar>
              <w:top w:w="0" w:type="dxa"/>
              <w:left w:w="108" w:type="dxa"/>
              <w:bottom w:w="0" w:type="dxa"/>
              <w:right w:w="108" w:type="dxa"/>
            </w:tcMar>
            <w:vAlign w:val="center"/>
          </w:tcPr>
          <w:p w14:paraId="1420800A" w14:textId="77777777" w:rsidR="002B482D" w:rsidRPr="008D043F" w:rsidRDefault="002B482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Jačati ekološku svijest o  biodiverzitetu, očuvanju prirode i ekosistemskim uslugama</w:t>
            </w:r>
          </w:p>
        </w:tc>
        <w:tc>
          <w:tcPr>
            <w:tcW w:w="1174" w:type="pct"/>
            <w:shd w:val="clear" w:color="auto" w:fill="D9D9D9"/>
            <w:tcMar>
              <w:top w:w="0" w:type="dxa"/>
              <w:left w:w="108" w:type="dxa"/>
              <w:bottom w:w="0" w:type="dxa"/>
              <w:right w:w="108" w:type="dxa"/>
            </w:tcMar>
            <w:vAlign w:val="center"/>
          </w:tcPr>
          <w:p w14:paraId="3DDCAB17"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74" w:type="pct"/>
            <w:shd w:val="clear" w:color="auto" w:fill="D9D9D9"/>
            <w:tcMar>
              <w:top w:w="0" w:type="dxa"/>
              <w:left w:w="108" w:type="dxa"/>
              <w:bottom w:w="0" w:type="dxa"/>
              <w:right w:w="108" w:type="dxa"/>
            </w:tcMar>
            <w:vAlign w:val="center"/>
          </w:tcPr>
          <w:p w14:paraId="559C78A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11" w:type="pct"/>
            <w:shd w:val="clear" w:color="auto" w:fill="D9D9D9"/>
            <w:tcMar>
              <w:top w:w="0" w:type="dxa"/>
              <w:left w:w="108" w:type="dxa"/>
              <w:bottom w:w="0" w:type="dxa"/>
              <w:right w:w="108" w:type="dxa"/>
            </w:tcMar>
            <w:vAlign w:val="center"/>
          </w:tcPr>
          <w:p w14:paraId="6ECE978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7BF63562" w14:textId="77777777" w:rsidTr="00453373">
        <w:trPr>
          <w:trHeight w:val="287"/>
        </w:trPr>
        <w:tc>
          <w:tcPr>
            <w:tcW w:w="667" w:type="pct"/>
            <w:vMerge/>
            <w:shd w:val="clear" w:color="auto" w:fill="D9D9D9"/>
            <w:vAlign w:val="center"/>
            <w:hideMark/>
          </w:tcPr>
          <w:p w14:paraId="39D8C82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4C833EC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620D5F58"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ekološke svijesti stanovništva </w:t>
            </w:r>
            <w:r w:rsidR="00F46859" w:rsidRPr="008D043F">
              <w:rPr>
                <w:rFonts w:asciiTheme="minorHAnsi" w:hAnsiTheme="minorHAnsi" w:cstheme="minorHAnsi"/>
                <w:sz w:val="18"/>
                <w:szCs w:val="18"/>
                <w:lang w:val="hr-HR" w:bidi="en-US"/>
              </w:rPr>
              <w:t>Federacije BiH</w:t>
            </w:r>
          </w:p>
        </w:tc>
        <w:tc>
          <w:tcPr>
            <w:tcW w:w="1174" w:type="pct"/>
            <w:tcMar>
              <w:top w:w="0" w:type="dxa"/>
              <w:left w:w="108" w:type="dxa"/>
              <w:bottom w:w="0" w:type="dxa"/>
              <w:right w:w="108" w:type="dxa"/>
            </w:tcMar>
            <w:vAlign w:val="center"/>
          </w:tcPr>
          <w:p w14:paraId="360F8C22"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Ekološka svijest niska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11" w:type="pct"/>
            <w:tcMar>
              <w:top w:w="0" w:type="dxa"/>
              <w:left w:w="108" w:type="dxa"/>
              <w:bottom w:w="0" w:type="dxa"/>
              <w:right w:w="108" w:type="dxa"/>
            </w:tcMar>
            <w:vAlign w:val="center"/>
          </w:tcPr>
          <w:p w14:paraId="0D7FD40A"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a ekološka svijest (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3CF4BDCC" w14:textId="77777777" w:rsidTr="00453373">
        <w:trPr>
          <w:trHeight w:val="287"/>
        </w:trPr>
        <w:tc>
          <w:tcPr>
            <w:tcW w:w="667" w:type="pct"/>
            <w:vMerge/>
            <w:shd w:val="clear" w:color="auto" w:fill="D9D9D9"/>
            <w:vAlign w:val="center"/>
          </w:tcPr>
          <w:p w14:paraId="2F6AE1D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tcPr>
          <w:p w14:paraId="3265FA7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0D45DA5C"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promocije vrijednosti i koristi od lokalnog biodiverziteta </w:t>
            </w:r>
          </w:p>
        </w:tc>
        <w:tc>
          <w:tcPr>
            <w:tcW w:w="1174" w:type="pct"/>
            <w:tcMar>
              <w:top w:w="0" w:type="dxa"/>
              <w:left w:w="108" w:type="dxa"/>
              <w:bottom w:w="0" w:type="dxa"/>
              <w:right w:w="108" w:type="dxa"/>
            </w:tcMar>
            <w:vAlign w:val="center"/>
          </w:tcPr>
          <w:p w14:paraId="4BD6A0F6"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omocija vrijednosti i koristi od lokalnog biodiverziteta/prirode je niska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11" w:type="pct"/>
            <w:tcMar>
              <w:top w:w="0" w:type="dxa"/>
              <w:left w:w="108" w:type="dxa"/>
              <w:bottom w:w="0" w:type="dxa"/>
              <w:right w:w="108" w:type="dxa"/>
            </w:tcMar>
            <w:vAlign w:val="center"/>
          </w:tcPr>
          <w:p w14:paraId="03E9D749"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ovništvo prepoznaje vrijednosti i koristi od lokalnog biodiverziteta/prirode (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3817DCAD" w14:textId="77777777" w:rsidTr="00453373">
        <w:trPr>
          <w:trHeight w:val="287"/>
        </w:trPr>
        <w:tc>
          <w:tcPr>
            <w:tcW w:w="667" w:type="pct"/>
            <w:vMerge/>
            <w:shd w:val="clear" w:color="auto" w:fill="D9D9D9"/>
            <w:vAlign w:val="center"/>
            <w:hideMark/>
          </w:tcPr>
          <w:p w14:paraId="1422106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79DB27D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4" w:type="pct"/>
            <w:shd w:val="clear" w:color="auto" w:fill="D9D9D9"/>
            <w:tcMar>
              <w:top w:w="0" w:type="dxa"/>
              <w:left w:w="108" w:type="dxa"/>
              <w:bottom w:w="0" w:type="dxa"/>
              <w:right w:w="108" w:type="dxa"/>
            </w:tcMar>
            <w:vAlign w:val="center"/>
          </w:tcPr>
          <w:p w14:paraId="67942B5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74" w:type="pct"/>
            <w:shd w:val="clear" w:color="auto" w:fill="D9D9D9"/>
            <w:tcMar>
              <w:top w:w="0" w:type="dxa"/>
              <w:left w:w="108" w:type="dxa"/>
              <w:bottom w:w="0" w:type="dxa"/>
              <w:right w:w="108" w:type="dxa"/>
            </w:tcMar>
            <w:vAlign w:val="center"/>
          </w:tcPr>
          <w:p w14:paraId="3A4F5FF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11" w:type="pct"/>
            <w:shd w:val="clear" w:color="auto" w:fill="D9D9D9"/>
            <w:tcMar>
              <w:top w:w="0" w:type="dxa"/>
              <w:left w:w="108" w:type="dxa"/>
              <w:bottom w:w="0" w:type="dxa"/>
              <w:right w:w="108" w:type="dxa"/>
            </w:tcMar>
            <w:vAlign w:val="center"/>
          </w:tcPr>
          <w:p w14:paraId="1221DC9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10D1131F" w14:textId="77777777" w:rsidTr="00453373">
        <w:trPr>
          <w:trHeight w:val="287"/>
        </w:trPr>
        <w:tc>
          <w:tcPr>
            <w:tcW w:w="667" w:type="pct"/>
            <w:vMerge/>
            <w:shd w:val="clear" w:color="auto" w:fill="D9D9D9"/>
            <w:vAlign w:val="center"/>
          </w:tcPr>
          <w:p w14:paraId="0679BA8F"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tcPr>
          <w:p w14:paraId="06F6AE09"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407F3795"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1</w:t>
            </w:r>
          </w:p>
        </w:tc>
        <w:tc>
          <w:tcPr>
            <w:tcW w:w="1174" w:type="pct"/>
            <w:tcMar>
              <w:top w:w="0" w:type="dxa"/>
              <w:left w:w="108" w:type="dxa"/>
              <w:bottom w:w="0" w:type="dxa"/>
              <w:right w:w="108" w:type="dxa"/>
            </w:tcMar>
            <w:vAlign w:val="center"/>
          </w:tcPr>
          <w:p w14:paraId="6B841E53"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87</w:t>
            </w:r>
          </w:p>
        </w:tc>
        <w:tc>
          <w:tcPr>
            <w:tcW w:w="1111" w:type="pct"/>
            <w:tcMar>
              <w:top w:w="0" w:type="dxa"/>
              <w:left w:w="108" w:type="dxa"/>
              <w:bottom w:w="0" w:type="dxa"/>
              <w:right w:w="108" w:type="dxa"/>
            </w:tcMar>
            <w:vAlign w:val="center"/>
          </w:tcPr>
          <w:p w14:paraId="468C5621"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98</w:t>
            </w:r>
          </w:p>
        </w:tc>
      </w:tr>
    </w:tbl>
    <w:p w14:paraId="3FD74BA7"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497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7"/>
        <w:gridCol w:w="2431"/>
        <w:gridCol w:w="3290"/>
        <w:gridCol w:w="3287"/>
        <w:gridCol w:w="3136"/>
      </w:tblGrid>
      <w:tr w:rsidR="002B482D" w:rsidRPr="008D043F" w14:paraId="76B62A42" w14:textId="77777777" w:rsidTr="00453373">
        <w:trPr>
          <w:trHeight w:val="483"/>
        </w:trPr>
        <w:tc>
          <w:tcPr>
            <w:tcW w:w="663" w:type="pct"/>
            <w:vMerge w:val="restart"/>
            <w:shd w:val="clear" w:color="auto" w:fill="D9D9D9"/>
            <w:tcMar>
              <w:top w:w="0" w:type="dxa"/>
              <w:left w:w="108" w:type="dxa"/>
              <w:bottom w:w="0" w:type="dxa"/>
              <w:right w:w="108" w:type="dxa"/>
            </w:tcMar>
            <w:vAlign w:val="center"/>
            <w:hideMark/>
          </w:tcPr>
          <w:p w14:paraId="417E12C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9.1. Mjera</w:t>
            </w:r>
          </w:p>
        </w:tc>
        <w:tc>
          <w:tcPr>
            <w:tcW w:w="868" w:type="pct"/>
            <w:vMerge w:val="restart"/>
            <w:tcMar>
              <w:top w:w="0" w:type="dxa"/>
              <w:left w:w="108" w:type="dxa"/>
              <w:bottom w:w="0" w:type="dxa"/>
              <w:right w:w="108" w:type="dxa"/>
            </w:tcMar>
            <w:vAlign w:val="center"/>
          </w:tcPr>
          <w:p w14:paraId="1CA2E5E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azviti efikasnu mrežu nevladinih organizacija za praćenje stanja biodiverziteta/prirode, aktivno učešće u donošenju odluka i promociji održivog razvoja</w:t>
            </w:r>
          </w:p>
        </w:tc>
        <w:tc>
          <w:tcPr>
            <w:tcW w:w="1175" w:type="pct"/>
            <w:shd w:val="clear" w:color="auto" w:fill="D9D9D9"/>
            <w:tcMar>
              <w:top w:w="0" w:type="dxa"/>
              <w:left w:w="108" w:type="dxa"/>
              <w:bottom w:w="0" w:type="dxa"/>
              <w:right w:w="108" w:type="dxa"/>
            </w:tcMar>
            <w:vAlign w:val="center"/>
            <w:hideMark/>
          </w:tcPr>
          <w:p w14:paraId="3059F28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74" w:type="pct"/>
            <w:shd w:val="clear" w:color="auto" w:fill="D9D9D9"/>
            <w:tcMar>
              <w:top w:w="0" w:type="dxa"/>
              <w:left w:w="108" w:type="dxa"/>
              <w:bottom w:w="0" w:type="dxa"/>
              <w:right w:w="108" w:type="dxa"/>
            </w:tcMar>
            <w:vAlign w:val="center"/>
            <w:hideMark/>
          </w:tcPr>
          <w:p w14:paraId="05BA26A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20" w:type="pct"/>
            <w:shd w:val="clear" w:color="auto" w:fill="D9D9D9"/>
            <w:vAlign w:val="center"/>
          </w:tcPr>
          <w:p w14:paraId="516A511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0F63E94" w14:textId="77777777" w:rsidTr="00453373">
        <w:trPr>
          <w:trHeight w:val="287"/>
        </w:trPr>
        <w:tc>
          <w:tcPr>
            <w:tcW w:w="663" w:type="pct"/>
            <w:vMerge/>
            <w:shd w:val="clear" w:color="auto" w:fill="D9D9D9"/>
            <w:vAlign w:val="center"/>
          </w:tcPr>
          <w:p w14:paraId="458021A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5F990C3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5" w:type="pct"/>
            <w:shd w:val="clear" w:color="auto" w:fill="FFFFFF"/>
            <w:tcMar>
              <w:top w:w="0" w:type="dxa"/>
              <w:left w:w="108" w:type="dxa"/>
              <w:bottom w:w="0" w:type="dxa"/>
              <w:right w:w="108" w:type="dxa"/>
            </w:tcMar>
            <w:vAlign w:val="center"/>
          </w:tcPr>
          <w:p w14:paraId="0D768B6D"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vo ekološke svijesti stanovništva </w:t>
            </w:r>
            <w:r w:rsidR="00F4685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kao rezultat rada efikasne mreže nevladinih organizacija </w:t>
            </w:r>
          </w:p>
        </w:tc>
        <w:tc>
          <w:tcPr>
            <w:tcW w:w="1174" w:type="pct"/>
            <w:shd w:val="clear" w:color="auto" w:fill="FFFFFF"/>
            <w:tcMar>
              <w:top w:w="0" w:type="dxa"/>
              <w:left w:w="108" w:type="dxa"/>
              <w:bottom w:w="0" w:type="dxa"/>
              <w:right w:w="108" w:type="dxa"/>
            </w:tcMar>
            <w:vAlign w:val="center"/>
          </w:tcPr>
          <w:p w14:paraId="17CF883A"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Ekološka svijest niska</w:t>
            </w:r>
          </w:p>
        </w:tc>
        <w:tc>
          <w:tcPr>
            <w:tcW w:w="1120" w:type="pct"/>
            <w:shd w:val="clear" w:color="auto" w:fill="FFFFFF"/>
            <w:vAlign w:val="center"/>
          </w:tcPr>
          <w:p w14:paraId="0FA9D252"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kološka svijest visoka</w:t>
            </w:r>
          </w:p>
        </w:tc>
      </w:tr>
      <w:tr w:rsidR="002B482D" w:rsidRPr="008D043F" w14:paraId="6FEEE57E" w14:textId="77777777" w:rsidTr="00453373">
        <w:trPr>
          <w:trHeight w:val="483"/>
        </w:trPr>
        <w:tc>
          <w:tcPr>
            <w:tcW w:w="663" w:type="pct"/>
            <w:vMerge/>
            <w:shd w:val="clear" w:color="auto" w:fill="D9D9D9"/>
            <w:vAlign w:val="center"/>
            <w:hideMark/>
          </w:tcPr>
          <w:p w14:paraId="01CB5C6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71A3B9F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5" w:type="pct"/>
            <w:shd w:val="clear" w:color="auto" w:fill="D9D9D9"/>
            <w:tcMar>
              <w:top w:w="0" w:type="dxa"/>
              <w:left w:w="108" w:type="dxa"/>
              <w:bottom w:w="0" w:type="dxa"/>
              <w:right w:w="108" w:type="dxa"/>
            </w:tcMar>
            <w:vAlign w:val="center"/>
            <w:hideMark/>
          </w:tcPr>
          <w:p w14:paraId="312173E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74" w:type="pct"/>
            <w:shd w:val="clear" w:color="auto" w:fill="D9D9D9"/>
            <w:tcMar>
              <w:top w:w="0" w:type="dxa"/>
              <w:left w:w="108" w:type="dxa"/>
              <w:bottom w:w="0" w:type="dxa"/>
              <w:right w:w="108" w:type="dxa"/>
            </w:tcMar>
            <w:vAlign w:val="center"/>
            <w:hideMark/>
          </w:tcPr>
          <w:p w14:paraId="6B6867A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20" w:type="pct"/>
            <w:shd w:val="clear" w:color="auto" w:fill="D9D9D9"/>
            <w:tcMar>
              <w:top w:w="0" w:type="dxa"/>
              <w:left w:w="108" w:type="dxa"/>
              <w:bottom w:w="0" w:type="dxa"/>
              <w:right w:w="108" w:type="dxa"/>
            </w:tcMar>
            <w:vAlign w:val="center"/>
            <w:hideMark/>
          </w:tcPr>
          <w:p w14:paraId="1F5DE38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4263B8C9" w14:textId="77777777" w:rsidTr="00453373">
        <w:trPr>
          <w:trHeight w:val="287"/>
        </w:trPr>
        <w:tc>
          <w:tcPr>
            <w:tcW w:w="663" w:type="pct"/>
            <w:vMerge/>
            <w:shd w:val="clear" w:color="auto" w:fill="D9D9D9"/>
            <w:vAlign w:val="center"/>
            <w:hideMark/>
          </w:tcPr>
          <w:p w14:paraId="3AE7141A"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4DFAF0B4"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75" w:type="pct"/>
            <w:tcMar>
              <w:top w:w="0" w:type="dxa"/>
              <w:left w:w="108" w:type="dxa"/>
              <w:bottom w:w="0" w:type="dxa"/>
              <w:right w:w="108" w:type="dxa"/>
            </w:tcMar>
            <w:vAlign w:val="center"/>
          </w:tcPr>
          <w:p w14:paraId="2EF0F944"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6</w:t>
            </w:r>
          </w:p>
        </w:tc>
        <w:tc>
          <w:tcPr>
            <w:tcW w:w="1174" w:type="pct"/>
            <w:tcMar>
              <w:top w:w="0" w:type="dxa"/>
              <w:left w:w="108" w:type="dxa"/>
              <w:bottom w:w="0" w:type="dxa"/>
              <w:right w:w="108" w:type="dxa"/>
            </w:tcMar>
            <w:vAlign w:val="center"/>
          </w:tcPr>
          <w:p w14:paraId="6D97714E"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87</w:t>
            </w:r>
          </w:p>
        </w:tc>
        <w:tc>
          <w:tcPr>
            <w:tcW w:w="1120" w:type="pct"/>
            <w:tcMar>
              <w:top w:w="0" w:type="dxa"/>
              <w:left w:w="108" w:type="dxa"/>
              <w:bottom w:w="0" w:type="dxa"/>
              <w:right w:w="108" w:type="dxa"/>
            </w:tcMar>
            <w:vAlign w:val="center"/>
          </w:tcPr>
          <w:p w14:paraId="65E2A1BD"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84</w:t>
            </w:r>
          </w:p>
        </w:tc>
      </w:tr>
      <w:tr w:rsidR="002B482D" w:rsidRPr="008D043F" w14:paraId="454FB541" w14:textId="77777777" w:rsidTr="00453373">
        <w:trPr>
          <w:trHeight w:val="483"/>
        </w:trPr>
        <w:tc>
          <w:tcPr>
            <w:tcW w:w="663" w:type="pct"/>
            <w:vMerge w:val="restart"/>
            <w:shd w:val="clear" w:color="auto" w:fill="D9D9D9"/>
            <w:tcMar>
              <w:top w:w="0" w:type="dxa"/>
              <w:left w:w="108" w:type="dxa"/>
              <w:bottom w:w="0" w:type="dxa"/>
              <w:right w:w="108" w:type="dxa"/>
            </w:tcMar>
            <w:vAlign w:val="center"/>
            <w:hideMark/>
          </w:tcPr>
          <w:p w14:paraId="06B4CAC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9.2. Mjera</w:t>
            </w:r>
          </w:p>
        </w:tc>
        <w:tc>
          <w:tcPr>
            <w:tcW w:w="868" w:type="pct"/>
            <w:vMerge w:val="restart"/>
            <w:tcMar>
              <w:top w:w="0" w:type="dxa"/>
              <w:left w:w="108" w:type="dxa"/>
              <w:bottom w:w="0" w:type="dxa"/>
              <w:right w:w="108" w:type="dxa"/>
            </w:tcMar>
            <w:vAlign w:val="center"/>
          </w:tcPr>
          <w:p w14:paraId="60D48411" w14:textId="33C01823" w:rsidR="002B482D" w:rsidRPr="008D043F" w:rsidRDefault="00A22B1F"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čati podršku</w:t>
            </w:r>
            <w:r w:rsidR="002B482D" w:rsidRPr="008D043F">
              <w:rPr>
                <w:rFonts w:asciiTheme="minorHAnsi" w:eastAsia="Calibri" w:hAnsiTheme="minorHAnsi" w:cstheme="minorHAnsi"/>
                <w:sz w:val="18"/>
                <w:szCs w:val="18"/>
                <w:lang w:val="hr-HR"/>
              </w:rPr>
              <w:t xml:space="preserve"> za edukaciju nastavnog kadra na svim nivoima obrazovanja u oblasti zaštite biološke raznolikosti i  održivog upravljanja koristima </w:t>
            </w:r>
            <w:r w:rsidR="002B482D" w:rsidRPr="008D043F">
              <w:rPr>
                <w:rFonts w:asciiTheme="minorHAnsi" w:eastAsia="Calibri" w:hAnsiTheme="minorHAnsi" w:cstheme="minorHAnsi"/>
                <w:sz w:val="18"/>
                <w:szCs w:val="18"/>
                <w:lang w:val="hr-HR"/>
              </w:rPr>
              <w:lastRenderedPageBreak/>
              <w:t xml:space="preserve">od prirode u </w:t>
            </w:r>
            <w:r w:rsidR="00F46859" w:rsidRPr="008D043F">
              <w:rPr>
                <w:rFonts w:asciiTheme="minorHAnsi" w:hAnsiTheme="minorHAnsi" w:cstheme="minorHAnsi"/>
                <w:sz w:val="18"/>
                <w:szCs w:val="18"/>
                <w:lang w:val="hr-HR" w:bidi="en-US"/>
              </w:rPr>
              <w:t>Federaciji BiH</w:t>
            </w:r>
          </w:p>
        </w:tc>
        <w:tc>
          <w:tcPr>
            <w:tcW w:w="1175" w:type="pct"/>
            <w:shd w:val="clear" w:color="auto" w:fill="D9D9D9"/>
            <w:tcMar>
              <w:top w:w="0" w:type="dxa"/>
              <w:left w:w="108" w:type="dxa"/>
              <w:bottom w:w="0" w:type="dxa"/>
              <w:right w:w="108" w:type="dxa"/>
            </w:tcMar>
            <w:vAlign w:val="center"/>
            <w:hideMark/>
          </w:tcPr>
          <w:p w14:paraId="53DB747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74" w:type="pct"/>
            <w:shd w:val="clear" w:color="auto" w:fill="D9D9D9"/>
            <w:tcMar>
              <w:top w:w="0" w:type="dxa"/>
              <w:left w:w="108" w:type="dxa"/>
              <w:bottom w:w="0" w:type="dxa"/>
              <w:right w:w="108" w:type="dxa"/>
            </w:tcMar>
            <w:vAlign w:val="center"/>
            <w:hideMark/>
          </w:tcPr>
          <w:p w14:paraId="250FCF7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20" w:type="pct"/>
            <w:shd w:val="clear" w:color="auto" w:fill="D9D9D9"/>
            <w:vAlign w:val="center"/>
          </w:tcPr>
          <w:p w14:paraId="6A97316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14EC9C74" w14:textId="77777777" w:rsidTr="00453373">
        <w:trPr>
          <w:trHeight w:val="287"/>
        </w:trPr>
        <w:tc>
          <w:tcPr>
            <w:tcW w:w="663" w:type="pct"/>
            <w:vMerge/>
            <w:shd w:val="clear" w:color="auto" w:fill="D9D9D9"/>
            <w:vAlign w:val="center"/>
          </w:tcPr>
          <w:p w14:paraId="1DE9613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1D437CA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5" w:type="pct"/>
            <w:shd w:val="clear" w:color="auto" w:fill="FFFFFF"/>
            <w:tcMar>
              <w:top w:w="0" w:type="dxa"/>
              <w:left w:w="108" w:type="dxa"/>
              <w:bottom w:w="0" w:type="dxa"/>
              <w:right w:w="108" w:type="dxa"/>
            </w:tcMar>
            <w:vAlign w:val="center"/>
          </w:tcPr>
          <w:p w14:paraId="41130929"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F46859" w:rsidRPr="008D043F">
              <w:rPr>
                <w:rFonts w:asciiTheme="minorHAnsi" w:eastAsia="Calibri" w:hAnsiTheme="minorHAnsi" w:cstheme="minorHAnsi"/>
                <w:sz w:val="18"/>
                <w:szCs w:val="18"/>
                <w:lang w:val="hr-HR"/>
              </w:rPr>
              <w:t xml:space="preserve">uključivanja </w:t>
            </w:r>
            <w:r w:rsidRPr="008D043F">
              <w:rPr>
                <w:rFonts w:asciiTheme="minorHAnsi" w:eastAsia="Calibri" w:hAnsiTheme="minorHAnsi" w:cstheme="minorHAnsi"/>
                <w:sz w:val="18"/>
                <w:szCs w:val="18"/>
                <w:lang w:val="hr-HR"/>
              </w:rPr>
              <w:t xml:space="preserve">znanja o vrijednostima biodiverziteta/prirode </w:t>
            </w:r>
            <w:r w:rsidR="00F4685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u obrazovne procese </w:t>
            </w:r>
          </w:p>
        </w:tc>
        <w:tc>
          <w:tcPr>
            <w:tcW w:w="1174" w:type="pct"/>
            <w:shd w:val="clear" w:color="auto" w:fill="FFFFFF"/>
            <w:tcMar>
              <w:top w:w="0" w:type="dxa"/>
              <w:left w:w="108" w:type="dxa"/>
              <w:bottom w:w="0" w:type="dxa"/>
              <w:right w:w="108" w:type="dxa"/>
            </w:tcMar>
            <w:vAlign w:val="center"/>
          </w:tcPr>
          <w:p w14:paraId="12533D9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nanja o vrijednostima biodiverziteta/prirode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nemaju zadovoljavajuće mjesto u obrazovnim procesima</w:t>
            </w:r>
          </w:p>
        </w:tc>
        <w:tc>
          <w:tcPr>
            <w:tcW w:w="1120" w:type="pct"/>
            <w:shd w:val="clear" w:color="auto" w:fill="FFFFFF"/>
            <w:vAlign w:val="center"/>
          </w:tcPr>
          <w:p w14:paraId="1E6E9F93"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Znanja o vrijednostima biodiverziteta/prirode </w:t>
            </w:r>
            <w:r w:rsidR="00F4685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imaju zadovoljavajuće mjesto u obrazovnim procesima</w:t>
            </w:r>
          </w:p>
        </w:tc>
      </w:tr>
      <w:tr w:rsidR="002B482D" w:rsidRPr="008D043F" w14:paraId="3829623D" w14:textId="77777777" w:rsidTr="00453373">
        <w:trPr>
          <w:trHeight w:val="483"/>
        </w:trPr>
        <w:tc>
          <w:tcPr>
            <w:tcW w:w="663" w:type="pct"/>
            <w:vMerge/>
            <w:shd w:val="clear" w:color="auto" w:fill="D9D9D9"/>
            <w:vAlign w:val="center"/>
            <w:hideMark/>
          </w:tcPr>
          <w:p w14:paraId="543ABDA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6C8A42E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5" w:type="pct"/>
            <w:shd w:val="clear" w:color="auto" w:fill="D9D9D9"/>
            <w:tcMar>
              <w:top w:w="0" w:type="dxa"/>
              <w:left w:w="108" w:type="dxa"/>
              <w:bottom w:w="0" w:type="dxa"/>
              <w:right w:w="108" w:type="dxa"/>
            </w:tcMar>
            <w:vAlign w:val="center"/>
            <w:hideMark/>
          </w:tcPr>
          <w:p w14:paraId="0F364BB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74" w:type="pct"/>
            <w:shd w:val="clear" w:color="auto" w:fill="D9D9D9"/>
            <w:tcMar>
              <w:top w:w="0" w:type="dxa"/>
              <w:left w:w="108" w:type="dxa"/>
              <w:bottom w:w="0" w:type="dxa"/>
              <w:right w:w="108" w:type="dxa"/>
            </w:tcMar>
            <w:vAlign w:val="center"/>
            <w:hideMark/>
          </w:tcPr>
          <w:p w14:paraId="3103D8F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20" w:type="pct"/>
            <w:shd w:val="clear" w:color="auto" w:fill="D9D9D9"/>
            <w:tcMar>
              <w:top w:w="0" w:type="dxa"/>
              <w:left w:w="108" w:type="dxa"/>
              <w:bottom w:w="0" w:type="dxa"/>
              <w:right w:w="108" w:type="dxa"/>
            </w:tcMar>
            <w:vAlign w:val="center"/>
            <w:hideMark/>
          </w:tcPr>
          <w:p w14:paraId="7BA65C2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A4204" w:rsidRPr="008D043F" w14:paraId="6CE74051" w14:textId="77777777" w:rsidTr="00453373">
        <w:trPr>
          <w:trHeight w:val="287"/>
        </w:trPr>
        <w:tc>
          <w:tcPr>
            <w:tcW w:w="663" w:type="pct"/>
            <w:vMerge/>
            <w:shd w:val="clear" w:color="auto" w:fill="D9D9D9"/>
            <w:vAlign w:val="center"/>
            <w:hideMark/>
          </w:tcPr>
          <w:p w14:paraId="26AA8891" w14:textId="77777777" w:rsidR="005A4204" w:rsidRPr="008D043F" w:rsidRDefault="005A4204"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7745E44F" w14:textId="77777777" w:rsidR="005A4204" w:rsidRPr="008D043F" w:rsidRDefault="005A4204" w:rsidP="0068355A">
            <w:pPr>
              <w:spacing w:after="120" w:line="276" w:lineRule="auto"/>
              <w:ind w:hanging="2"/>
              <w:contextualSpacing/>
              <w:rPr>
                <w:rFonts w:asciiTheme="minorHAnsi" w:hAnsiTheme="minorHAnsi" w:cstheme="minorHAnsi"/>
                <w:sz w:val="18"/>
                <w:szCs w:val="18"/>
                <w:lang w:val="hr-HR"/>
              </w:rPr>
            </w:pPr>
          </w:p>
        </w:tc>
        <w:tc>
          <w:tcPr>
            <w:tcW w:w="1175" w:type="pct"/>
            <w:tcMar>
              <w:top w:w="0" w:type="dxa"/>
              <w:left w:w="108" w:type="dxa"/>
              <w:bottom w:w="0" w:type="dxa"/>
              <w:right w:w="108" w:type="dxa"/>
            </w:tcMar>
            <w:vAlign w:val="center"/>
          </w:tcPr>
          <w:p w14:paraId="4F54AF66"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4</w:t>
            </w:r>
          </w:p>
        </w:tc>
        <w:tc>
          <w:tcPr>
            <w:tcW w:w="1174" w:type="pct"/>
            <w:tcMar>
              <w:top w:w="0" w:type="dxa"/>
              <w:left w:w="108" w:type="dxa"/>
              <w:bottom w:w="0" w:type="dxa"/>
              <w:right w:w="108" w:type="dxa"/>
            </w:tcMar>
            <w:vAlign w:val="center"/>
          </w:tcPr>
          <w:p w14:paraId="7ED9A9E7"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20" w:type="pct"/>
            <w:tcMar>
              <w:top w:w="0" w:type="dxa"/>
              <w:left w:w="108" w:type="dxa"/>
              <w:bottom w:w="0" w:type="dxa"/>
              <w:right w:w="108" w:type="dxa"/>
            </w:tcMar>
            <w:vAlign w:val="center"/>
          </w:tcPr>
          <w:p w14:paraId="7F57F88D"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4</w:t>
            </w:r>
          </w:p>
        </w:tc>
      </w:tr>
    </w:tbl>
    <w:p w14:paraId="7E9B507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4939"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9"/>
        <w:gridCol w:w="2450"/>
        <w:gridCol w:w="3287"/>
        <w:gridCol w:w="3287"/>
        <w:gridCol w:w="3108"/>
      </w:tblGrid>
      <w:tr w:rsidR="002B482D" w:rsidRPr="008D043F" w14:paraId="7F755B9E" w14:textId="77777777" w:rsidTr="00453373">
        <w:trPr>
          <w:trHeight w:val="384"/>
        </w:trPr>
        <w:tc>
          <w:tcPr>
            <w:tcW w:w="667" w:type="pct"/>
            <w:vMerge w:val="restart"/>
            <w:shd w:val="clear" w:color="auto" w:fill="D9D9D9"/>
            <w:tcMar>
              <w:top w:w="0" w:type="dxa"/>
              <w:left w:w="108" w:type="dxa"/>
              <w:bottom w:w="0" w:type="dxa"/>
              <w:right w:w="108" w:type="dxa"/>
            </w:tcMar>
            <w:vAlign w:val="center"/>
          </w:tcPr>
          <w:p w14:paraId="276A0A5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10. Prioritet</w:t>
            </w:r>
          </w:p>
          <w:p w14:paraId="2A1B9F3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restart"/>
            <w:tcMar>
              <w:top w:w="0" w:type="dxa"/>
              <w:left w:w="108" w:type="dxa"/>
              <w:bottom w:w="0" w:type="dxa"/>
              <w:right w:w="108" w:type="dxa"/>
            </w:tcMar>
            <w:vAlign w:val="center"/>
          </w:tcPr>
          <w:p w14:paraId="00B80B9A" w14:textId="77777777" w:rsidR="002B482D" w:rsidRPr="008D043F" w:rsidRDefault="002B482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Mobilizirati domaća i međunarodna finansijska sredstva za biodiverzitet </w:t>
            </w:r>
            <w:r w:rsidR="00F46859"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BiH</w:t>
            </w:r>
          </w:p>
        </w:tc>
        <w:tc>
          <w:tcPr>
            <w:tcW w:w="1174" w:type="pct"/>
            <w:shd w:val="clear" w:color="auto" w:fill="D9D9D9"/>
            <w:tcMar>
              <w:top w:w="0" w:type="dxa"/>
              <w:left w:w="108" w:type="dxa"/>
              <w:bottom w:w="0" w:type="dxa"/>
              <w:right w:w="108" w:type="dxa"/>
            </w:tcMar>
            <w:vAlign w:val="center"/>
          </w:tcPr>
          <w:p w14:paraId="2FA1C7C5"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74" w:type="pct"/>
            <w:shd w:val="clear" w:color="auto" w:fill="D9D9D9"/>
            <w:tcMar>
              <w:top w:w="0" w:type="dxa"/>
              <w:left w:w="108" w:type="dxa"/>
              <w:bottom w:w="0" w:type="dxa"/>
              <w:right w:w="108" w:type="dxa"/>
            </w:tcMar>
            <w:vAlign w:val="center"/>
          </w:tcPr>
          <w:p w14:paraId="6C79AC9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11" w:type="pct"/>
            <w:shd w:val="clear" w:color="auto" w:fill="D9D9D9"/>
            <w:tcMar>
              <w:top w:w="0" w:type="dxa"/>
              <w:left w:w="108" w:type="dxa"/>
              <w:bottom w:w="0" w:type="dxa"/>
              <w:right w:w="108" w:type="dxa"/>
            </w:tcMar>
            <w:vAlign w:val="center"/>
          </w:tcPr>
          <w:p w14:paraId="12DE913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8A0C43" w:rsidRPr="008D043F" w14:paraId="6ECBB6A2" w14:textId="77777777" w:rsidTr="00453373">
        <w:trPr>
          <w:trHeight w:val="287"/>
        </w:trPr>
        <w:tc>
          <w:tcPr>
            <w:tcW w:w="667" w:type="pct"/>
            <w:vMerge/>
            <w:shd w:val="clear" w:color="auto" w:fill="D9D9D9"/>
            <w:vAlign w:val="center"/>
            <w:hideMark/>
          </w:tcPr>
          <w:p w14:paraId="5448B389" w14:textId="77777777" w:rsidR="008A0C43" w:rsidRPr="008D043F" w:rsidRDefault="008A0C43"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041C616B" w14:textId="77777777" w:rsidR="008A0C43" w:rsidRPr="008D043F" w:rsidRDefault="008A0C43"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tcPr>
          <w:p w14:paraId="4FD206C2" w14:textId="77777777" w:rsidR="008A0C43" w:rsidRPr="008D043F" w:rsidRDefault="008A0C43"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ina </w:t>
            </w:r>
            <w:r w:rsidR="00F46859" w:rsidRPr="008D043F">
              <w:rPr>
                <w:rFonts w:asciiTheme="minorHAnsi" w:hAnsiTheme="minorHAnsi" w:cstheme="minorHAnsi"/>
                <w:sz w:val="18"/>
                <w:szCs w:val="18"/>
                <w:lang w:val="hr-HR"/>
              </w:rPr>
              <w:t xml:space="preserve">osiguranih </w:t>
            </w:r>
            <w:r w:rsidRPr="008D043F">
              <w:rPr>
                <w:rFonts w:asciiTheme="minorHAnsi" w:hAnsiTheme="minorHAnsi" w:cstheme="minorHAnsi"/>
                <w:sz w:val="18"/>
                <w:szCs w:val="18"/>
                <w:lang w:val="hr-HR"/>
              </w:rPr>
              <w:t>finansijskih sredstava namijenjenih za zaštitu biodiverziteta/prirode</w:t>
            </w:r>
          </w:p>
        </w:tc>
        <w:tc>
          <w:tcPr>
            <w:tcW w:w="1174" w:type="pct"/>
            <w:tcMar>
              <w:top w:w="0" w:type="dxa"/>
              <w:left w:w="108" w:type="dxa"/>
              <w:bottom w:w="0" w:type="dxa"/>
              <w:right w:w="108" w:type="dxa"/>
            </w:tcMar>
          </w:tcPr>
          <w:p w14:paraId="475A25DB" w14:textId="77777777" w:rsidR="008A0C43" w:rsidRPr="008D043F" w:rsidRDefault="008A0C4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inansijska sredstva za zaštitu biodiverziteta/prirode su niska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11" w:type="pct"/>
            <w:tcMar>
              <w:top w:w="0" w:type="dxa"/>
              <w:left w:w="108" w:type="dxa"/>
              <w:bottom w:w="0" w:type="dxa"/>
              <w:right w:w="108" w:type="dxa"/>
            </w:tcMar>
          </w:tcPr>
          <w:p w14:paraId="686B132E" w14:textId="77777777" w:rsidR="008A0C43" w:rsidRPr="008D043F" w:rsidRDefault="008A0C43"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inansijska sredstva za zaštitu biodiverziteta/prirode su višestruko povećana (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7E3694F7" w14:textId="77777777" w:rsidTr="00453373">
        <w:trPr>
          <w:trHeight w:val="287"/>
        </w:trPr>
        <w:tc>
          <w:tcPr>
            <w:tcW w:w="667" w:type="pct"/>
            <w:vMerge/>
            <w:shd w:val="clear" w:color="auto" w:fill="D9D9D9"/>
            <w:vAlign w:val="center"/>
            <w:hideMark/>
          </w:tcPr>
          <w:p w14:paraId="182A466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28DBF0C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4" w:type="pct"/>
            <w:shd w:val="clear" w:color="auto" w:fill="D9D9D9"/>
            <w:tcMar>
              <w:top w:w="0" w:type="dxa"/>
              <w:left w:w="108" w:type="dxa"/>
              <w:bottom w:w="0" w:type="dxa"/>
              <w:right w:w="108" w:type="dxa"/>
            </w:tcMar>
            <w:vAlign w:val="center"/>
          </w:tcPr>
          <w:p w14:paraId="18B1CD5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74" w:type="pct"/>
            <w:shd w:val="clear" w:color="auto" w:fill="D9D9D9"/>
            <w:tcMar>
              <w:top w:w="0" w:type="dxa"/>
              <w:left w:w="108" w:type="dxa"/>
              <w:bottom w:w="0" w:type="dxa"/>
              <w:right w:w="108" w:type="dxa"/>
            </w:tcMar>
            <w:vAlign w:val="center"/>
          </w:tcPr>
          <w:p w14:paraId="781ED5B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11" w:type="pct"/>
            <w:shd w:val="clear" w:color="auto" w:fill="D9D9D9"/>
            <w:tcMar>
              <w:top w:w="0" w:type="dxa"/>
              <w:left w:w="108" w:type="dxa"/>
              <w:bottom w:w="0" w:type="dxa"/>
              <w:right w:w="108" w:type="dxa"/>
            </w:tcMar>
            <w:vAlign w:val="center"/>
          </w:tcPr>
          <w:p w14:paraId="51F9FB9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5231CE5C" w14:textId="77777777" w:rsidTr="00453373">
        <w:trPr>
          <w:trHeight w:val="287"/>
        </w:trPr>
        <w:tc>
          <w:tcPr>
            <w:tcW w:w="667" w:type="pct"/>
            <w:vMerge/>
            <w:shd w:val="clear" w:color="auto" w:fill="D9D9D9"/>
            <w:vAlign w:val="center"/>
          </w:tcPr>
          <w:p w14:paraId="0EFDCD42"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tcPr>
          <w:p w14:paraId="39B80477"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63901881"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6</w:t>
            </w:r>
          </w:p>
        </w:tc>
        <w:tc>
          <w:tcPr>
            <w:tcW w:w="1174" w:type="pct"/>
            <w:tcMar>
              <w:top w:w="0" w:type="dxa"/>
              <w:left w:w="108" w:type="dxa"/>
              <w:bottom w:w="0" w:type="dxa"/>
              <w:right w:w="108" w:type="dxa"/>
            </w:tcMar>
            <w:vAlign w:val="center"/>
          </w:tcPr>
          <w:p w14:paraId="2A08ED73"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01</w:t>
            </w:r>
          </w:p>
        </w:tc>
        <w:tc>
          <w:tcPr>
            <w:tcW w:w="1111" w:type="pct"/>
            <w:tcMar>
              <w:top w:w="0" w:type="dxa"/>
              <w:left w:w="108" w:type="dxa"/>
              <w:bottom w:w="0" w:type="dxa"/>
              <w:right w:w="108" w:type="dxa"/>
            </w:tcMar>
            <w:vAlign w:val="center"/>
          </w:tcPr>
          <w:p w14:paraId="338A0D6D"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67</w:t>
            </w:r>
          </w:p>
        </w:tc>
      </w:tr>
    </w:tbl>
    <w:p w14:paraId="5BC68F5D"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497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192"/>
      </w:tblGrid>
      <w:tr w:rsidR="002B482D" w:rsidRPr="008D043F" w14:paraId="1D73BD5B" w14:textId="77777777" w:rsidTr="00453373">
        <w:trPr>
          <w:trHeight w:val="483"/>
        </w:trPr>
        <w:tc>
          <w:tcPr>
            <w:tcW w:w="662" w:type="pct"/>
            <w:vMerge w:val="restart"/>
            <w:shd w:val="clear" w:color="auto" w:fill="D9D9D9"/>
            <w:tcMar>
              <w:top w:w="0" w:type="dxa"/>
              <w:left w:w="108" w:type="dxa"/>
              <w:bottom w:w="0" w:type="dxa"/>
              <w:right w:w="108" w:type="dxa"/>
            </w:tcMar>
            <w:vAlign w:val="center"/>
            <w:hideMark/>
          </w:tcPr>
          <w:p w14:paraId="6B76CAD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10.1. Mjera</w:t>
            </w:r>
          </w:p>
        </w:tc>
        <w:tc>
          <w:tcPr>
            <w:tcW w:w="868" w:type="pct"/>
            <w:vMerge w:val="restart"/>
            <w:tcMar>
              <w:top w:w="0" w:type="dxa"/>
              <w:left w:w="108" w:type="dxa"/>
              <w:bottom w:w="0" w:type="dxa"/>
              <w:right w:w="108" w:type="dxa"/>
            </w:tcMar>
            <w:vAlign w:val="center"/>
          </w:tcPr>
          <w:p w14:paraId="47513F3A"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Osigurati sredstva za: (a) razvoj kapaciteta institucionalnog okvira u skladu s unaprijeđenim pravnim okvirom za biodiverzitet/prirodu </w:t>
            </w:r>
            <w:r w:rsidR="00F4685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b) inventuru područja </w:t>
            </w:r>
            <w:r w:rsidR="00F46859"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ripremu karte staništa, (c) inventuru i praćenje stanja flore, faune, fungi</w:t>
            </w:r>
            <w:r w:rsidR="00F4685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 i </w:t>
            </w:r>
            <w:r w:rsidR="00F46859" w:rsidRPr="008D043F">
              <w:rPr>
                <w:rFonts w:asciiTheme="minorHAnsi" w:eastAsia="Calibri" w:hAnsiTheme="minorHAnsi" w:cstheme="minorHAnsi"/>
                <w:sz w:val="18"/>
                <w:szCs w:val="18"/>
                <w:lang w:val="hr-HR"/>
              </w:rPr>
              <w:t xml:space="preserve">genetskih </w:t>
            </w:r>
            <w:r w:rsidRPr="008D043F">
              <w:rPr>
                <w:rFonts w:asciiTheme="minorHAnsi" w:eastAsia="Calibri" w:hAnsiTheme="minorHAnsi" w:cstheme="minorHAnsi"/>
                <w:sz w:val="18"/>
                <w:szCs w:val="18"/>
                <w:lang w:val="hr-HR"/>
              </w:rPr>
              <w:t>resursa</w:t>
            </w:r>
            <w:r w:rsidR="00F468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d) efikasnu  implementaciju globalnih ciljeva za biodiverzitet i implementaciju  obaveza po međunarodnim sporazumima BiH, uključujući proces uspostave ekološke mreže</w:t>
            </w:r>
            <w:r w:rsidR="00F468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e) razvoj stalnog naučno-političkog dijaloga, (f) povećanje ekološke svijesti</w:t>
            </w:r>
          </w:p>
        </w:tc>
        <w:tc>
          <w:tcPr>
            <w:tcW w:w="1165" w:type="pct"/>
            <w:shd w:val="clear" w:color="auto" w:fill="D9D9D9"/>
            <w:tcMar>
              <w:top w:w="0" w:type="dxa"/>
              <w:left w:w="108" w:type="dxa"/>
              <w:bottom w:w="0" w:type="dxa"/>
              <w:right w:w="108" w:type="dxa"/>
            </w:tcMar>
            <w:vAlign w:val="center"/>
            <w:hideMark/>
          </w:tcPr>
          <w:p w14:paraId="12F35DB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65" w:type="pct"/>
            <w:shd w:val="clear" w:color="auto" w:fill="D9D9D9"/>
            <w:tcMar>
              <w:top w:w="0" w:type="dxa"/>
              <w:left w:w="108" w:type="dxa"/>
              <w:bottom w:w="0" w:type="dxa"/>
              <w:right w:w="108" w:type="dxa"/>
            </w:tcMar>
            <w:vAlign w:val="center"/>
            <w:hideMark/>
          </w:tcPr>
          <w:p w14:paraId="1D5F714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40" w:type="pct"/>
            <w:shd w:val="clear" w:color="auto" w:fill="D9D9D9"/>
            <w:vAlign w:val="center"/>
          </w:tcPr>
          <w:p w14:paraId="7188856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346ADB34" w14:textId="77777777" w:rsidTr="00453373">
        <w:trPr>
          <w:trHeight w:val="669"/>
        </w:trPr>
        <w:tc>
          <w:tcPr>
            <w:tcW w:w="662" w:type="pct"/>
            <w:vMerge/>
            <w:shd w:val="clear" w:color="auto" w:fill="D9D9D9"/>
            <w:vAlign w:val="center"/>
          </w:tcPr>
          <w:p w14:paraId="7C34113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74855DEB"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65" w:type="pct"/>
            <w:shd w:val="clear" w:color="auto" w:fill="FFFFFF"/>
            <w:tcMar>
              <w:top w:w="0" w:type="dxa"/>
              <w:left w:w="108" w:type="dxa"/>
              <w:bottom w:w="0" w:type="dxa"/>
              <w:right w:w="108" w:type="dxa"/>
            </w:tcMar>
            <w:vAlign w:val="center"/>
          </w:tcPr>
          <w:p w14:paraId="3B70F2CA"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ina sredstava iz domaćih izvora</w:t>
            </w:r>
          </w:p>
        </w:tc>
        <w:tc>
          <w:tcPr>
            <w:tcW w:w="1165" w:type="pct"/>
            <w:shd w:val="clear" w:color="auto" w:fill="FFFFFF"/>
            <w:tcMar>
              <w:top w:w="0" w:type="dxa"/>
              <w:left w:w="108" w:type="dxa"/>
              <w:bottom w:w="0" w:type="dxa"/>
              <w:right w:w="108" w:type="dxa"/>
            </w:tcMar>
            <w:vAlign w:val="center"/>
          </w:tcPr>
          <w:p w14:paraId="771EF0F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ska sredstva</w:t>
            </w:r>
          </w:p>
        </w:tc>
        <w:tc>
          <w:tcPr>
            <w:tcW w:w="1140" w:type="pct"/>
            <w:shd w:val="clear" w:color="auto" w:fill="FFFFFF"/>
            <w:vAlign w:val="center"/>
          </w:tcPr>
          <w:p w14:paraId="790E4B47"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Zadovoljavajuća sredstva</w:t>
            </w:r>
          </w:p>
        </w:tc>
      </w:tr>
      <w:tr w:rsidR="002B482D" w:rsidRPr="008D043F" w14:paraId="4B969DEC" w14:textId="77777777" w:rsidTr="00453373">
        <w:trPr>
          <w:trHeight w:val="692"/>
        </w:trPr>
        <w:tc>
          <w:tcPr>
            <w:tcW w:w="662" w:type="pct"/>
            <w:vMerge/>
            <w:shd w:val="clear" w:color="auto" w:fill="D9D9D9"/>
            <w:vAlign w:val="center"/>
          </w:tcPr>
          <w:p w14:paraId="02682FD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71FFE55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65" w:type="pct"/>
            <w:shd w:val="clear" w:color="auto" w:fill="FFFFFF"/>
            <w:tcMar>
              <w:top w:w="0" w:type="dxa"/>
              <w:left w:w="108" w:type="dxa"/>
              <w:bottom w:w="0" w:type="dxa"/>
              <w:right w:w="108" w:type="dxa"/>
            </w:tcMar>
            <w:vAlign w:val="center"/>
          </w:tcPr>
          <w:p w14:paraId="010DB764"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ina sredstava iz međunarodnih izvora</w:t>
            </w:r>
          </w:p>
        </w:tc>
        <w:tc>
          <w:tcPr>
            <w:tcW w:w="1165" w:type="pct"/>
            <w:shd w:val="clear" w:color="auto" w:fill="FFFFFF"/>
            <w:tcMar>
              <w:top w:w="0" w:type="dxa"/>
              <w:left w:w="108" w:type="dxa"/>
              <w:bottom w:w="0" w:type="dxa"/>
              <w:right w:w="108" w:type="dxa"/>
            </w:tcMar>
            <w:vAlign w:val="center"/>
          </w:tcPr>
          <w:p w14:paraId="064122B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ska sredstva</w:t>
            </w:r>
          </w:p>
        </w:tc>
        <w:tc>
          <w:tcPr>
            <w:tcW w:w="1140" w:type="pct"/>
            <w:shd w:val="clear" w:color="auto" w:fill="FFFFFF"/>
            <w:vAlign w:val="center"/>
          </w:tcPr>
          <w:p w14:paraId="0BDD807B"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Zadovoljavajuća sredstva</w:t>
            </w:r>
          </w:p>
        </w:tc>
      </w:tr>
      <w:tr w:rsidR="002B482D" w:rsidRPr="008D043F" w14:paraId="2798B3F2" w14:textId="77777777" w:rsidTr="00453373">
        <w:trPr>
          <w:trHeight w:val="483"/>
        </w:trPr>
        <w:tc>
          <w:tcPr>
            <w:tcW w:w="662" w:type="pct"/>
            <w:vMerge/>
            <w:shd w:val="clear" w:color="auto" w:fill="D9D9D9"/>
            <w:vAlign w:val="center"/>
            <w:hideMark/>
          </w:tcPr>
          <w:p w14:paraId="6C3539E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50FA8CA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65" w:type="pct"/>
            <w:shd w:val="clear" w:color="auto" w:fill="D9D9D9"/>
            <w:tcMar>
              <w:top w:w="0" w:type="dxa"/>
              <w:left w:w="108" w:type="dxa"/>
              <w:bottom w:w="0" w:type="dxa"/>
              <w:right w:w="108" w:type="dxa"/>
            </w:tcMar>
            <w:vAlign w:val="center"/>
            <w:hideMark/>
          </w:tcPr>
          <w:p w14:paraId="36F214A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65" w:type="pct"/>
            <w:shd w:val="clear" w:color="auto" w:fill="D9D9D9"/>
            <w:tcMar>
              <w:top w:w="0" w:type="dxa"/>
              <w:left w:w="108" w:type="dxa"/>
              <w:bottom w:w="0" w:type="dxa"/>
              <w:right w:w="108" w:type="dxa"/>
            </w:tcMar>
            <w:vAlign w:val="center"/>
            <w:hideMark/>
          </w:tcPr>
          <w:p w14:paraId="000FBA9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40" w:type="pct"/>
            <w:shd w:val="clear" w:color="auto" w:fill="D9D9D9"/>
            <w:tcMar>
              <w:top w:w="0" w:type="dxa"/>
              <w:left w:w="108" w:type="dxa"/>
              <w:bottom w:w="0" w:type="dxa"/>
              <w:right w:w="108" w:type="dxa"/>
            </w:tcMar>
            <w:vAlign w:val="center"/>
            <w:hideMark/>
          </w:tcPr>
          <w:p w14:paraId="7675FDD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55EA7E18" w14:textId="77777777" w:rsidTr="00453373">
        <w:trPr>
          <w:trHeight w:val="287"/>
        </w:trPr>
        <w:tc>
          <w:tcPr>
            <w:tcW w:w="662" w:type="pct"/>
            <w:vMerge/>
            <w:shd w:val="clear" w:color="auto" w:fill="D9D9D9"/>
            <w:vAlign w:val="center"/>
            <w:hideMark/>
          </w:tcPr>
          <w:p w14:paraId="283C1612"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24276B23"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65" w:type="pct"/>
            <w:tcMar>
              <w:top w:w="0" w:type="dxa"/>
              <w:left w:w="108" w:type="dxa"/>
              <w:bottom w:w="0" w:type="dxa"/>
              <w:right w:w="108" w:type="dxa"/>
            </w:tcMar>
            <w:vAlign w:val="center"/>
          </w:tcPr>
          <w:p w14:paraId="1745D2D8"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6</w:t>
            </w:r>
          </w:p>
        </w:tc>
        <w:tc>
          <w:tcPr>
            <w:tcW w:w="1165" w:type="pct"/>
            <w:tcMar>
              <w:top w:w="0" w:type="dxa"/>
              <w:left w:w="108" w:type="dxa"/>
              <w:bottom w:w="0" w:type="dxa"/>
              <w:right w:w="108" w:type="dxa"/>
            </w:tcMar>
            <w:vAlign w:val="center"/>
          </w:tcPr>
          <w:p w14:paraId="6CB653A0"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01</w:t>
            </w:r>
          </w:p>
        </w:tc>
        <w:tc>
          <w:tcPr>
            <w:tcW w:w="1140" w:type="pct"/>
            <w:tcMar>
              <w:top w:w="0" w:type="dxa"/>
              <w:left w:w="108" w:type="dxa"/>
              <w:bottom w:w="0" w:type="dxa"/>
              <w:right w:w="108" w:type="dxa"/>
            </w:tcMar>
            <w:vAlign w:val="center"/>
          </w:tcPr>
          <w:p w14:paraId="29B312F1"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67</w:t>
            </w:r>
          </w:p>
        </w:tc>
      </w:tr>
    </w:tbl>
    <w:p w14:paraId="75FCC533" w14:textId="563DDEFB" w:rsidR="00B02E00" w:rsidRPr="008D043F" w:rsidRDefault="00B02E00" w:rsidP="0068355A">
      <w:pPr>
        <w:spacing w:after="160" w:line="276" w:lineRule="auto"/>
        <w:rPr>
          <w:rFonts w:asciiTheme="minorHAnsi" w:hAnsiTheme="minorHAnsi" w:cstheme="minorHAnsi"/>
          <w:lang w:val="hr-HR"/>
        </w:rPr>
      </w:pPr>
    </w:p>
    <w:p w14:paraId="7D2619A1" w14:textId="77777777" w:rsidR="002B482D" w:rsidRPr="008D043F" w:rsidRDefault="00242590" w:rsidP="0068355A">
      <w:pPr>
        <w:pStyle w:val="Head3"/>
        <w:spacing w:line="276" w:lineRule="auto"/>
        <w:rPr>
          <w:rFonts w:asciiTheme="minorHAnsi" w:hAnsiTheme="minorHAnsi"/>
          <w:lang w:val="hr-HR"/>
        </w:rPr>
      </w:pPr>
      <w:bookmarkStart w:id="426" w:name="_Toc104460950"/>
      <w:r w:rsidRPr="008D043F">
        <w:rPr>
          <w:rFonts w:asciiTheme="minorHAnsi" w:hAnsiTheme="minorHAnsi"/>
          <w:lang w:val="hr-HR"/>
        </w:rPr>
        <w:lastRenderedPageBreak/>
        <w:t>Kvalitet zraka, klimatske promjene i energija</w:t>
      </w:r>
      <w:bookmarkEnd w:id="426"/>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35"/>
        <w:gridCol w:w="2081"/>
        <w:gridCol w:w="3286"/>
        <w:gridCol w:w="3286"/>
        <w:gridCol w:w="3286"/>
      </w:tblGrid>
      <w:tr w:rsidR="00CC447D" w:rsidRPr="008D043F" w14:paraId="01AF57E4" w14:textId="77777777" w:rsidTr="00A03A2C">
        <w:trPr>
          <w:trHeight w:val="286"/>
        </w:trPr>
        <w:tc>
          <w:tcPr>
            <w:tcW w:w="788" w:type="pct"/>
            <w:shd w:val="clear" w:color="auto" w:fill="009E73"/>
            <w:tcMar>
              <w:top w:w="0" w:type="dxa"/>
              <w:left w:w="108" w:type="dxa"/>
              <w:bottom w:w="0" w:type="dxa"/>
              <w:right w:w="108" w:type="dxa"/>
            </w:tcMar>
            <w:vAlign w:val="center"/>
            <w:hideMark/>
          </w:tcPr>
          <w:p w14:paraId="39B2291A"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734" w:type="pct"/>
            <w:shd w:val="clear" w:color="auto" w:fill="009E73"/>
            <w:tcMar>
              <w:top w:w="0" w:type="dxa"/>
              <w:left w:w="108" w:type="dxa"/>
              <w:bottom w:w="0" w:type="dxa"/>
              <w:right w:w="108" w:type="dxa"/>
            </w:tcMar>
            <w:vAlign w:val="center"/>
            <w:hideMark/>
          </w:tcPr>
          <w:p w14:paraId="02DFAEC7"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7" w:type="pct"/>
            <w:gridSpan w:val="3"/>
            <w:shd w:val="clear" w:color="auto" w:fill="009E73"/>
            <w:tcMar>
              <w:top w:w="0" w:type="dxa"/>
              <w:left w:w="108" w:type="dxa"/>
              <w:bottom w:w="0" w:type="dxa"/>
              <w:right w:w="108" w:type="dxa"/>
            </w:tcMar>
            <w:vAlign w:val="center"/>
            <w:hideMark/>
          </w:tcPr>
          <w:p w14:paraId="5A40C416"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I FINANSIJSKI IZVORI</w:t>
            </w:r>
          </w:p>
        </w:tc>
      </w:tr>
      <w:tr w:rsidR="00CC447D" w:rsidRPr="008D043F" w14:paraId="7DA3C4B4" w14:textId="77777777" w:rsidTr="00A03A2C">
        <w:trPr>
          <w:trHeight w:val="384"/>
        </w:trPr>
        <w:tc>
          <w:tcPr>
            <w:tcW w:w="788" w:type="pct"/>
            <w:vMerge w:val="restart"/>
            <w:shd w:val="clear" w:color="auto" w:fill="D9D9D9"/>
            <w:tcMar>
              <w:top w:w="0" w:type="dxa"/>
              <w:left w:w="108" w:type="dxa"/>
              <w:bottom w:w="0" w:type="dxa"/>
              <w:right w:w="108" w:type="dxa"/>
            </w:tcMar>
            <w:vAlign w:val="center"/>
            <w:hideMark/>
          </w:tcPr>
          <w:p w14:paraId="3ECB6C6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 Strateški cilj</w:t>
            </w:r>
          </w:p>
        </w:tc>
        <w:tc>
          <w:tcPr>
            <w:tcW w:w="734" w:type="pct"/>
            <w:vMerge w:val="restart"/>
            <w:tcMar>
              <w:top w:w="0" w:type="dxa"/>
              <w:left w:w="108" w:type="dxa"/>
              <w:bottom w:w="0" w:type="dxa"/>
              <w:right w:w="108" w:type="dxa"/>
            </w:tcMar>
            <w:vAlign w:val="center"/>
          </w:tcPr>
          <w:p w14:paraId="1D0B0D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eastAsia="Calibri" w:hAnsiTheme="minorHAnsi" w:cstheme="minorHAnsi"/>
                <w:b/>
                <w:sz w:val="18"/>
                <w:szCs w:val="18"/>
                <w:lang w:val="hr-HR"/>
              </w:rPr>
              <w:t xml:space="preserve">Ublažavanje i </w:t>
            </w:r>
            <w:r w:rsidR="00947CFC" w:rsidRPr="008D043F">
              <w:rPr>
                <w:rFonts w:asciiTheme="minorHAnsi" w:eastAsia="Calibri" w:hAnsiTheme="minorHAnsi" w:cstheme="minorHAnsi"/>
                <w:b/>
                <w:sz w:val="18"/>
                <w:szCs w:val="18"/>
                <w:lang w:val="hr-HR"/>
              </w:rPr>
              <w:t>prilagođavanje klimatskim promjenama</w:t>
            </w:r>
            <w:r w:rsidRPr="008D043F">
              <w:rPr>
                <w:rFonts w:asciiTheme="minorHAnsi" w:eastAsia="Calibri" w:hAnsiTheme="minorHAnsi" w:cstheme="minorHAnsi"/>
                <w:b/>
                <w:sz w:val="18"/>
                <w:szCs w:val="18"/>
                <w:lang w:val="hr-HR"/>
              </w:rPr>
              <w:t xml:space="preserve"> i poboljšanje kvaliteta zraka</w:t>
            </w:r>
          </w:p>
        </w:tc>
        <w:tc>
          <w:tcPr>
            <w:tcW w:w="1159" w:type="pct"/>
            <w:shd w:val="clear" w:color="auto" w:fill="D9D9D9"/>
            <w:tcMar>
              <w:top w:w="0" w:type="dxa"/>
              <w:left w:w="108" w:type="dxa"/>
              <w:bottom w:w="0" w:type="dxa"/>
              <w:right w:w="108" w:type="dxa"/>
            </w:tcMar>
            <w:vAlign w:val="center"/>
            <w:hideMark/>
          </w:tcPr>
          <w:p w14:paraId="4C0852E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76621F8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hideMark/>
          </w:tcPr>
          <w:p w14:paraId="2D61025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35BF3" w:rsidRPr="008D043F" w14:paraId="13745583" w14:textId="77777777" w:rsidTr="00D11772">
        <w:trPr>
          <w:trHeight w:val="287"/>
        </w:trPr>
        <w:tc>
          <w:tcPr>
            <w:tcW w:w="788" w:type="pct"/>
            <w:vMerge/>
            <w:shd w:val="clear" w:color="auto" w:fill="D9D9D9"/>
            <w:vAlign w:val="center"/>
          </w:tcPr>
          <w:p w14:paraId="42ADE775" w14:textId="77777777" w:rsidR="00635BF3" w:rsidRPr="008D043F" w:rsidRDefault="00635BF3"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24954D1F" w14:textId="77777777" w:rsidR="00635BF3" w:rsidRPr="008D043F" w:rsidRDefault="00635BF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01914D0" w14:textId="77777777" w:rsidR="00635BF3" w:rsidRPr="008D043F" w:rsidRDefault="00635BF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Ukupne emisije stakleničkih plinova, isključujući ponore</w:t>
            </w:r>
          </w:p>
          <w:p w14:paraId="0EBC5B08" w14:textId="6D404F8B" w:rsidR="00635BF3" w:rsidRPr="008D043F" w:rsidRDefault="00635BF3" w:rsidP="0068355A">
            <w:pPr>
              <w:widowControl w:val="0"/>
              <w:autoSpaceDE w:val="0"/>
              <w:autoSpaceDN w:val="0"/>
              <w:adjustRightInd w:val="0"/>
              <w:spacing w:after="120"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Gg CO2-eq1))</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23890F8A" w14:textId="77777777" w:rsidR="00635BF3" w:rsidRPr="008D043F" w:rsidRDefault="00635BF3" w:rsidP="0068355A">
            <w:pPr>
              <w:pStyle w:val="xxmsonormal"/>
              <w:spacing w:line="276" w:lineRule="auto"/>
              <w:jc w:val="center"/>
              <w:rPr>
                <w:rFonts w:asciiTheme="minorHAnsi" w:hAnsiTheme="minorHAnsi" w:cstheme="minorHAnsi"/>
                <w:sz w:val="18"/>
                <w:szCs w:val="18"/>
                <w:lang w:val="bs-Latn-BA"/>
              </w:rPr>
            </w:pPr>
            <w:r w:rsidRPr="008D043F">
              <w:rPr>
                <w:rFonts w:asciiTheme="minorHAnsi" w:hAnsiTheme="minorHAnsi" w:cstheme="minorHAnsi"/>
                <w:sz w:val="18"/>
                <w:szCs w:val="18"/>
                <w:lang w:val="bs-Latn-BA"/>
              </w:rPr>
              <w:t>19.670</w:t>
            </w:r>
          </w:p>
          <w:p w14:paraId="6AFD014B" w14:textId="72C0F8EE" w:rsidR="00635BF3" w:rsidRPr="008D043F" w:rsidRDefault="00635BF3" w:rsidP="0068355A">
            <w:pPr>
              <w:pStyle w:val="xxmsonormal"/>
              <w:spacing w:line="276" w:lineRule="auto"/>
              <w:jc w:val="center"/>
              <w:rPr>
                <w:rFonts w:asciiTheme="minorHAnsi" w:hAnsiTheme="minorHAnsi" w:cstheme="minorHAnsi"/>
                <w:sz w:val="18"/>
                <w:szCs w:val="18"/>
              </w:rPr>
            </w:pPr>
            <w:r w:rsidRPr="008D043F">
              <w:rPr>
                <w:rFonts w:asciiTheme="minorHAnsi" w:hAnsiTheme="minorHAnsi" w:cstheme="minorHAnsi"/>
                <w:sz w:val="18"/>
                <w:szCs w:val="18"/>
                <w:lang w:val="sr-Cyrl-BA"/>
              </w:rPr>
              <w:t>(201</w:t>
            </w:r>
            <w:r w:rsidRPr="008D043F">
              <w:rPr>
                <w:rFonts w:asciiTheme="minorHAnsi" w:hAnsiTheme="minorHAnsi" w:cstheme="minorHAnsi"/>
                <w:sz w:val="18"/>
                <w:szCs w:val="18"/>
                <w:lang w:val="bs-Latn-BA"/>
              </w:rPr>
              <w:t>6</w:t>
            </w:r>
            <w:r w:rsidRPr="008D043F">
              <w:rPr>
                <w:rFonts w:asciiTheme="minorHAnsi" w:hAnsiTheme="minorHAnsi" w:cstheme="minorHAnsi"/>
                <w:sz w:val="18"/>
                <w:szCs w:val="18"/>
                <w:lang w:val="sr-Cyrl-BA"/>
              </w:rPr>
              <w:t>)</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35FAAC93" w14:textId="77777777" w:rsidR="00635BF3" w:rsidRPr="008D043F" w:rsidRDefault="00635BF3" w:rsidP="0068355A">
            <w:pPr>
              <w:pStyle w:val="xxmsonormal"/>
              <w:spacing w:line="276" w:lineRule="auto"/>
              <w:jc w:val="center"/>
              <w:rPr>
                <w:rFonts w:asciiTheme="minorHAnsi" w:hAnsiTheme="minorHAnsi" w:cstheme="minorHAnsi"/>
                <w:sz w:val="18"/>
                <w:szCs w:val="18"/>
                <w:lang w:val="bs-Latn-BA"/>
              </w:rPr>
            </w:pPr>
            <w:r w:rsidRPr="008D043F">
              <w:rPr>
                <w:rFonts w:asciiTheme="minorHAnsi" w:hAnsiTheme="minorHAnsi" w:cstheme="minorHAnsi"/>
                <w:sz w:val="18"/>
                <w:szCs w:val="18"/>
                <w:lang w:val="bs-Latn-BA"/>
              </w:rPr>
              <w:t>16.228</w:t>
            </w:r>
          </w:p>
          <w:p w14:paraId="07278DB7" w14:textId="6CBB420A"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bs-Latn-BA"/>
              </w:rPr>
              <w:t>(2030)</w:t>
            </w:r>
          </w:p>
        </w:tc>
      </w:tr>
      <w:tr w:rsidR="00635BF3" w:rsidRPr="008D043F" w14:paraId="00B1E7ED" w14:textId="77777777" w:rsidTr="00D11772">
        <w:trPr>
          <w:trHeight w:val="287"/>
        </w:trPr>
        <w:tc>
          <w:tcPr>
            <w:tcW w:w="788" w:type="pct"/>
            <w:vMerge/>
            <w:shd w:val="clear" w:color="auto" w:fill="D9D9D9"/>
            <w:vAlign w:val="center"/>
            <w:hideMark/>
          </w:tcPr>
          <w:p w14:paraId="0EBE2C53" w14:textId="77777777" w:rsidR="00635BF3" w:rsidRPr="008D043F" w:rsidRDefault="00635BF3"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30B7143E" w14:textId="77777777" w:rsidR="00635BF3" w:rsidRPr="008D043F" w:rsidRDefault="00635BF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A9048D0" w14:textId="3F633394" w:rsidR="00635BF3" w:rsidRPr="008D043F" w:rsidRDefault="00635BF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Emisije stakleničkih plinova po USD 1 BDP-a</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0C465FE8" w14:textId="72316251"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bs-Latn-BA"/>
              </w:rPr>
              <w:t>1,75 kgCO2ekv/1USD BDP</w:t>
            </w:r>
            <w:r w:rsidRPr="008D043F">
              <w:rPr>
                <w:rFonts w:asciiTheme="minorHAnsi" w:hAnsiTheme="minorHAnsi" w:cstheme="minorHAnsi"/>
                <w:sz w:val="18"/>
                <w:szCs w:val="18"/>
                <w:vertAlign w:val="superscript"/>
                <w:lang w:val="bs-Latn-BA"/>
              </w:rPr>
              <w:t>*</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02DA0301" w14:textId="66C46768"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sr-Cyrl-BA"/>
              </w:rPr>
              <w:t>...</w:t>
            </w:r>
          </w:p>
        </w:tc>
      </w:tr>
      <w:tr w:rsidR="00635BF3" w:rsidRPr="008D043F" w14:paraId="1F2DE5A0" w14:textId="77777777" w:rsidTr="00D11772">
        <w:trPr>
          <w:trHeight w:val="287"/>
        </w:trPr>
        <w:tc>
          <w:tcPr>
            <w:tcW w:w="788" w:type="pct"/>
            <w:vMerge/>
            <w:shd w:val="clear" w:color="auto" w:fill="D9D9D9"/>
            <w:vAlign w:val="center"/>
          </w:tcPr>
          <w:p w14:paraId="441B292B" w14:textId="77777777" w:rsidR="00635BF3" w:rsidRPr="008D043F" w:rsidRDefault="00635BF3"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61073EB0" w14:textId="77777777" w:rsidR="00635BF3" w:rsidRPr="008D043F" w:rsidRDefault="00635BF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DFCDE7F" w14:textId="0379C8CF" w:rsidR="00635BF3" w:rsidRPr="008D043F" w:rsidRDefault="00635BF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Zagađenost zraka: zagađenost zraka s PM10, srednja godišnja vrijednost (mikrogrami po kubnom metru)</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18F091F2" w14:textId="3BDB9641"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rPr>
              <w:t>47 µg/m</w:t>
            </w:r>
            <w:r w:rsidRPr="008D043F">
              <w:rPr>
                <w:rFonts w:asciiTheme="minorHAnsi" w:hAnsiTheme="minorHAnsi" w:cstheme="minorHAnsi"/>
                <w:sz w:val="18"/>
                <w:szCs w:val="18"/>
                <w:vertAlign w:val="superscript"/>
              </w:rPr>
              <w:t>3</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601BA24A" w14:textId="53039EE6"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bs-Latn-BA"/>
              </w:rPr>
              <w:t xml:space="preserve">40 </w:t>
            </w:r>
            <w:r w:rsidRPr="008D043F">
              <w:rPr>
                <w:rFonts w:asciiTheme="minorHAnsi" w:hAnsiTheme="minorHAnsi" w:cstheme="minorHAnsi"/>
                <w:sz w:val="18"/>
                <w:szCs w:val="18"/>
              </w:rPr>
              <w:t>µg/m</w:t>
            </w:r>
            <w:r w:rsidRPr="008D043F">
              <w:rPr>
                <w:rFonts w:asciiTheme="minorHAnsi" w:hAnsiTheme="minorHAnsi" w:cstheme="minorHAnsi"/>
                <w:sz w:val="18"/>
                <w:szCs w:val="18"/>
                <w:vertAlign w:val="superscript"/>
              </w:rPr>
              <w:t>3</w:t>
            </w:r>
          </w:p>
        </w:tc>
      </w:tr>
      <w:tr w:rsidR="00CC447D" w:rsidRPr="008D043F" w14:paraId="6955AAF9" w14:textId="77777777" w:rsidTr="00A03A2C">
        <w:trPr>
          <w:trHeight w:val="375"/>
        </w:trPr>
        <w:tc>
          <w:tcPr>
            <w:tcW w:w="788" w:type="pct"/>
            <w:vMerge/>
            <w:shd w:val="clear" w:color="auto" w:fill="D9D9D9"/>
            <w:vAlign w:val="center"/>
            <w:hideMark/>
          </w:tcPr>
          <w:p w14:paraId="4ABC64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387A9C3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2C6E7A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3B2DCE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FD213F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4326D" w:rsidRPr="008D043F" w14:paraId="47B77B46" w14:textId="77777777" w:rsidTr="00A03A2C">
        <w:trPr>
          <w:trHeight w:val="287"/>
        </w:trPr>
        <w:tc>
          <w:tcPr>
            <w:tcW w:w="788" w:type="pct"/>
            <w:vMerge/>
            <w:shd w:val="clear" w:color="auto" w:fill="D9D9D9"/>
            <w:vAlign w:val="center"/>
            <w:hideMark/>
          </w:tcPr>
          <w:p w14:paraId="168CF930"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39405B0A"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74F155BD" w14:textId="65299F5C"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2,9</w:t>
            </w:r>
          </w:p>
        </w:tc>
        <w:tc>
          <w:tcPr>
            <w:tcW w:w="1159" w:type="pct"/>
            <w:shd w:val="clear" w:color="auto" w:fill="FFFFFF" w:themeFill="background1"/>
            <w:tcMar>
              <w:top w:w="0" w:type="dxa"/>
              <w:left w:w="108" w:type="dxa"/>
              <w:bottom w:w="0" w:type="dxa"/>
              <w:right w:w="108" w:type="dxa"/>
            </w:tcMar>
            <w:vAlign w:val="center"/>
          </w:tcPr>
          <w:p w14:paraId="69731BF5" w14:textId="35FA90FB"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992,7</w:t>
            </w:r>
          </w:p>
        </w:tc>
        <w:tc>
          <w:tcPr>
            <w:tcW w:w="1159" w:type="pct"/>
            <w:shd w:val="clear" w:color="auto" w:fill="FFFFFF" w:themeFill="background1"/>
            <w:tcMar>
              <w:top w:w="0" w:type="dxa"/>
              <w:left w:w="108" w:type="dxa"/>
              <w:bottom w:w="0" w:type="dxa"/>
              <w:right w:w="108" w:type="dxa"/>
            </w:tcMar>
            <w:vAlign w:val="center"/>
          </w:tcPr>
          <w:p w14:paraId="00048037" w14:textId="45E1BC54"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25</w:t>
            </w:r>
          </w:p>
        </w:tc>
      </w:tr>
    </w:tbl>
    <w:p w14:paraId="6500F63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35"/>
        <w:gridCol w:w="2081"/>
        <w:gridCol w:w="3286"/>
        <w:gridCol w:w="3286"/>
        <w:gridCol w:w="3286"/>
      </w:tblGrid>
      <w:tr w:rsidR="00CC447D" w:rsidRPr="008D043F" w14:paraId="0A712D5E" w14:textId="77777777" w:rsidTr="00444AC4">
        <w:trPr>
          <w:trHeight w:val="384"/>
        </w:trPr>
        <w:tc>
          <w:tcPr>
            <w:tcW w:w="788" w:type="pct"/>
            <w:vMerge w:val="restart"/>
            <w:shd w:val="clear" w:color="auto" w:fill="D9D9D9"/>
            <w:tcMar>
              <w:top w:w="0" w:type="dxa"/>
              <w:left w:w="108" w:type="dxa"/>
              <w:bottom w:w="0" w:type="dxa"/>
              <w:right w:w="108" w:type="dxa"/>
            </w:tcMar>
            <w:vAlign w:val="center"/>
          </w:tcPr>
          <w:p w14:paraId="70F3404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1. Prioritet</w:t>
            </w:r>
          </w:p>
        </w:tc>
        <w:tc>
          <w:tcPr>
            <w:tcW w:w="734" w:type="pct"/>
            <w:vMerge w:val="restart"/>
            <w:tcMar>
              <w:top w:w="0" w:type="dxa"/>
              <w:left w:w="108" w:type="dxa"/>
              <w:bottom w:w="0" w:type="dxa"/>
              <w:right w:w="108" w:type="dxa"/>
            </w:tcMar>
            <w:vAlign w:val="center"/>
          </w:tcPr>
          <w:p w14:paraId="3EF5AD86" w14:textId="77777777" w:rsidR="00CC447D" w:rsidRPr="008D043F" w:rsidRDefault="00C81504"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Smanjene zagađivanja zraka zagađujućim materijama na nivoe koji su sigurni za ljudsko zdravlje</w:t>
            </w:r>
          </w:p>
        </w:tc>
        <w:tc>
          <w:tcPr>
            <w:tcW w:w="1159" w:type="pct"/>
            <w:shd w:val="clear" w:color="auto" w:fill="D9D9D9"/>
            <w:tcMar>
              <w:top w:w="0" w:type="dxa"/>
              <w:left w:w="108" w:type="dxa"/>
              <w:bottom w:w="0" w:type="dxa"/>
              <w:right w:w="108" w:type="dxa"/>
            </w:tcMar>
            <w:vAlign w:val="center"/>
          </w:tcPr>
          <w:p w14:paraId="720EBD5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A821C9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C8F245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8D043F" w14:paraId="029E71D0" w14:textId="77777777" w:rsidTr="00444AC4">
        <w:trPr>
          <w:trHeight w:val="287"/>
        </w:trPr>
        <w:tc>
          <w:tcPr>
            <w:tcW w:w="788" w:type="pct"/>
            <w:vMerge/>
            <w:shd w:val="clear" w:color="auto" w:fill="D9D9D9"/>
            <w:vAlign w:val="center"/>
            <w:hideMark/>
          </w:tcPr>
          <w:p w14:paraId="32E61EE1"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413B6C43"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FB52DF8"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nos emisija zagađujućih materija iz velikih postrojenja</w:t>
            </w:r>
          </w:p>
        </w:tc>
        <w:tc>
          <w:tcPr>
            <w:tcW w:w="1159" w:type="pct"/>
            <w:tcMar>
              <w:top w:w="0" w:type="dxa"/>
              <w:left w:w="108" w:type="dxa"/>
              <w:bottom w:w="0" w:type="dxa"/>
              <w:right w:w="108" w:type="dxa"/>
            </w:tcMar>
          </w:tcPr>
          <w:p w14:paraId="04B13E97"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 2014. godini iznosila: 142.550 tona SO</w:t>
            </w:r>
            <w:r w:rsidRPr="008D043F">
              <w:rPr>
                <w:rFonts w:asciiTheme="minorHAnsi" w:hAnsiTheme="minorHAnsi" w:cstheme="minorHAnsi"/>
                <w:sz w:val="18"/>
                <w:szCs w:val="18"/>
                <w:vertAlign w:val="subscript"/>
                <w:lang w:val="hr-HR"/>
              </w:rPr>
              <w:t>2</w:t>
            </w:r>
            <w:r w:rsidRPr="008D043F">
              <w:rPr>
                <w:rFonts w:asciiTheme="minorHAnsi" w:hAnsiTheme="minorHAnsi" w:cstheme="minorHAnsi"/>
                <w:sz w:val="18"/>
                <w:szCs w:val="18"/>
                <w:lang w:val="hr-HR"/>
              </w:rPr>
              <w:t>, 14.514 tona NOx, 2.253 tona čvrstih čestica</w:t>
            </w:r>
          </w:p>
        </w:tc>
        <w:tc>
          <w:tcPr>
            <w:tcW w:w="1159" w:type="pct"/>
            <w:tcMar>
              <w:top w:w="0" w:type="dxa"/>
              <w:left w:w="108" w:type="dxa"/>
              <w:bottom w:w="0" w:type="dxa"/>
              <w:right w:w="108" w:type="dxa"/>
            </w:tcMar>
          </w:tcPr>
          <w:p w14:paraId="1EBAE2E0" w14:textId="77777777" w:rsidR="00C81504" w:rsidRPr="008D043F" w:rsidRDefault="00947CFC"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w:t>
            </w:r>
            <w:r w:rsidR="00C81504" w:rsidRPr="008D043F">
              <w:rPr>
                <w:rFonts w:asciiTheme="minorHAnsi" w:hAnsiTheme="minorHAnsi" w:cstheme="minorHAnsi"/>
                <w:sz w:val="18"/>
                <w:szCs w:val="18"/>
                <w:lang w:val="hr-HR"/>
              </w:rPr>
              <w:t xml:space="preserve"> 1.</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1.</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2028. na: 6.702 tona sumpor</w:t>
            </w:r>
            <w:r w:rsidRPr="008D043F">
              <w:rPr>
                <w:rFonts w:asciiTheme="minorHAnsi" w:hAnsiTheme="minorHAnsi" w:cstheme="minorHAnsi"/>
                <w:sz w:val="18"/>
                <w:szCs w:val="18"/>
                <w:lang w:val="hr-HR"/>
              </w:rPr>
              <w:t>-</w:t>
            </w:r>
            <w:r w:rsidR="00C81504" w:rsidRPr="008D043F">
              <w:rPr>
                <w:rFonts w:asciiTheme="minorHAnsi" w:hAnsiTheme="minorHAnsi" w:cstheme="minorHAnsi"/>
                <w:sz w:val="18"/>
                <w:szCs w:val="18"/>
                <w:lang w:val="hr-HR"/>
              </w:rPr>
              <w:t>dioksida, 4.964 tona azotnih oksida, 496 tona čvrstih čestica</w:t>
            </w:r>
          </w:p>
        </w:tc>
      </w:tr>
      <w:tr w:rsidR="00C81504" w:rsidRPr="008D043F" w14:paraId="31A380DD" w14:textId="77777777" w:rsidTr="00444AC4">
        <w:trPr>
          <w:trHeight w:val="287"/>
        </w:trPr>
        <w:tc>
          <w:tcPr>
            <w:tcW w:w="788" w:type="pct"/>
            <w:vMerge/>
            <w:shd w:val="clear" w:color="auto" w:fill="D9D9D9"/>
            <w:vAlign w:val="center"/>
          </w:tcPr>
          <w:p w14:paraId="1380E227"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52709E61"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578C029"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epen usklađenosti postrojena s BAT</w:t>
            </w:r>
            <w:r w:rsidR="00947CF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om</w:t>
            </w:r>
          </w:p>
        </w:tc>
        <w:tc>
          <w:tcPr>
            <w:tcW w:w="1159" w:type="pct"/>
            <w:tcMar>
              <w:top w:w="0" w:type="dxa"/>
              <w:left w:w="108" w:type="dxa"/>
              <w:bottom w:w="0" w:type="dxa"/>
              <w:right w:w="108" w:type="dxa"/>
            </w:tcMar>
          </w:tcPr>
          <w:p w14:paraId="4470C554"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zak stepen usklađenosti postrojenja sa BAT</w:t>
            </w:r>
            <w:r w:rsidR="00947CF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ovima</w:t>
            </w:r>
          </w:p>
        </w:tc>
        <w:tc>
          <w:tcPr>
            <w:tcW w:w="1159" w:type="pct"/>
            <w:tcMar>
              <w:top w:w="0" w:type="dxa"/>
              <w:left w:w="108" w:type="dxa"/>
              <w:bottom w:w="0" w:type="dxa"/>
              <w:right w:w="108" w:type="dxa"/>
            </w:tcMar>
          </w:tcPr>
          <w:p w14:paraId="354EF897"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klađivanje svih industrijskih postrojenja s najbolje raspoloživim tehnikama do 2032. godine</w:t>
            </w:r>
          </w:p>
        </w:tc>
      </w:tr>
      <w:tr w:rsidR="00C81504" w:rsidRPr="008D043F" w14:paraId="69B92AA6" w14:textId="77777777" w:rsidTr="00444AC4">
        <w:trPr>
          <w:trHeight w:val="287"/>
        </w:trPr>
        <w:tc>
          <w:tcPr>
            <w:tcW w:w="788" w:type="pct"/>
            <w:vMerge/>
            <w:shd w:val="clear" w:color="auto" w:fill="D9D9D9"/>
            <w:vAlign w:val="center"/>
          </w:tcPr>
          <w:p w14:paraId="6893671D"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79E7B2A7"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8BD98D1" w14:textId="77777777" w:rsidR="00C81504" w:rsidRPr="008D043F" w:rsidRDefault="00947CFC"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emisija zagađujućih materija iz kućnih ložišta i uslužnih djelatnosti</w:t>
            </w:r>
          </w:p>
        </w:tc>
        <w:tc>
          <w:tcPr>
            <w:tcW w:w="1159" w:type="pct"/>
            <w:tcMar>
              <w:top w:w="0" w:type="dxa"/>
              <w:left w:w="108" w:type="dxa"/>
              <w:bottom w:w="0" w:type="dxa"/>
              <w:right w:w="108" w:type="dxa"/>
            </w:tcMar>
          </w:tcPr>
          <w:p w14:paraId="2C9C7659"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elike emisije i </w:t>
            </w:r>
            <w:r w:rsidR="00947CFC" w:rsidRPr="008D043F">
              <w:rPr>
                <w:rFonts w:asciiTheme="minorHAnsi" w:hAnsiTheme="minorHAnsi" w:cstheme="minorHAnsi"/>
                <w:sz w:val="18"/>
                <w:szCs w:val="18"/>
                <w:lang w:val="hr-HR"/>
              </w:rPr>
              <w:t xml:space="preserve">utjecaj </w:t>
            </w:r>
            <w:r w:rsidRPr="008D043F">
              <w:rPr>
                <w:rFonts w:asciiTheme="minorHAnsi" w:hAnsiTheme="minorHAnsi" w:cstheme="minorHAnsi"/>
                <w:sz w:val="18"/>
                <w:szCs w:val="18"/>
                <w:lang w:val="hr-HR"/>
              </w:rPr>
              <w:t>na kvalitet zraka kućnih ložišta i emisija iz uslužnih djelatnosti</w:t>
            </w:r>
          </w:p>
        </w:tc>
        <w:tc>
          <w:tcPr>
            <w:tcW w:w="1159" w:type="pct"/>
            <w:tcMar>
              <w:top w:w="0" w:type="dxa"/>
              <w:left w:w="108" w:type="dxa"/>
              <w:bottom w:w="0" w:type="dxa"/>
              <w:right w:w="108" w:type="dxa"/>
            </w:tcMar>
          </w:tcPr>
          <w:p w14:paraId="097507CE"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a iz kućnih ložišta i uslužnih djelatnosti za 50% do 2032. u odnosu na baznu godinu</w:t>
            </w:r>
          </w:p>
        </w:tc>
      </w:tr>
      <w:tr w:rsidR="00C81504" w:rsidRPr="008D043F" w14:paraId="7901D0C0" w14:textId="77777777" w:rsidTr="00444AC4">
        <w:trPr>
          <w:trHeight w:val="287"/>
        </w:trPr>
        <w:tc>
          <w:tcPr>
            <w:tcW w:w="788" w:type="pct"/>
            <w:vMerge/>
            <w:shd w:val="clear" w:color="auto" w:fill="D9D9D9"/>
            <w:vAlign w:val="center"/>
          </w:tcPr>
          <w:p w14:paraId="7FA600B6"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1E76413A"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9B11255" w14:textId="77777777" w:rsidR="00C81504" w:rsidRPr="008D043F" w:rsidRDefault="00947CFC"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daljinskih grijanja u ukupnoj grijanoj površini u zgradarstvu</w:t>
            </w:r>
          </w:p>
        </w:tc>
        <w:tc>
          <w:tcPr>
            <w:tcW w:w="1159" w:type="pct"/>
            <w:tcMar>
              <w:top w:w="0" w:type="dxa"/>
              <w:left w:w="108" w:type="dxa"/>
              <w:bottom w:w="0" w:type="dxa"/>
              <w:right w:w="108" w:type="dxa"/>
            </w:tcMar>
          </w:tcPr>
          <w:p w14:paraId="59190C90"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dio daljinskih grijanja u ukupnoj grijanoj površini u zgradarstvu oko 8%</w:t>
            </w:r>
          </w:p>
        </w:tc>
        <w:tc>
          <w:tcPr>
            <w:tcW w:w="1159" w:type="pct"/>
            <w:tcMar>
              <w:top w:w="0" w:type="dxa"/>
              <w:left w:w="108" w:type="dxa"/>
              <w:bottom w:w="0" w:type="dxa"/>
              <w:right w:w="108" w:type="dxa"/>
            </w:tcMar>
          </w:tcPr>
          <w:p w14:paraId="3103C74E"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većanje udjela daljinskih grijanja u ukupnoj grijanoj površini u zgradarstvu na 15% do 2030. godine</w:t>
            </w:r>
          </w:p>
        </w:tc>
      </w:tr>
      <w:tr w:rsidR="00C81504" w:rsidRPr="008D043F" w14:paraId="1F290C8C" w14:textId="77777777" w:rsidTr="00444AC4">
        <w:trPr>
          <w:trHeight w:val="287"/>
        </w:trPr>
        <w:tc>
          <w:tcPr>
            <w:tcW w:w="788" w:type="pct"/>
            <w:vMerge/>
            <w:shd w:val="clear" w:color="auto" w:fill="D9D9D9"/>
            <w:vAlign w:val="center"/>
          </w:tcPr>
          <w:p w14:paraId="55B258A6"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35FFBEBC"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F44F163" w14:textId="77777777" w:rsidR="00C81504" w:rsidRPr="008D043F" w:rsidRDefault="00947CFC"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emisija zagađujućih materija iz transporta</w:t>
            </w:r>
          </w:p>
        </w:tc>
        <w:tc>
          <w:tcPr>
            <w:tcW w:w="1159" w:type="pct"/>
            <w:tcMar>
              <w:top w:w="0" w:type="dxa"/>
              <w:left w:w="108" w:type="dxa"/>
              <w:bottom w:w="0" w:type="dxa"/>
              <w:right w:w="108" w:type="dxa"/>
            </w:tcMar>
          </w:tcPr>
          <w:p w14:paraId="02ED3A8F"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razvijen javni i nemotorizirani transport, velika prosječna starost vozila, </w:t>
            </w:r>
          </w:p>
          <w:p w14:paraId="61EC4063"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misija lebdećih čestica u 2016. godini 1.101,8 tona </w:t>
            </w:r>
          </w:p>
        </w:tc>
        <w:tc>
          <w:tcPr>
            <w:tcW w:w="1159" w:type="pct"/>
            <w:tcMar>
              <w:top w:w="0" w:type="dxa"/>
              <w:left w:w="108" w:type="dxa"/>
              <w:bottom w:w="0" w:type="dxa"/>
              <w:right w:w="108" w:type="dxa"/>
            </w:tcMar>
          </w:tcPr>
          <w:p w14:paraId="3F6EF7E6"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zagađujućih materija iz transporta za 30% do 2030. godine (uključujući i podizanje prašine s cesta) u odnosu na 2016. godinu</w:t>
            </w:r>
          </w:p>
        </w:tc>
      </w:tr>
      <w:tr w:rsidR="00CC447D" w:rsidRPr="008D043F" w14:paraId="738CAE49" w14:textId="77777777" w:rsidTr="00444AC4">
        <w:trPr>
          <w:trHeight w:val="287"/>
        </w:trPr>
        <w:tc>
          <w:tcPr>
            <w:tcW w:w="788" w:type="pct"/>
            <w:vMerge/>
            <w:shd w:val="clear" w:color="auto" w:fill="D9D9D9"/>
            <w:vAlign w:val="center"/>
            <w:hideMark/>
          </w:tcPr>
          <w:p w14:paraId="04D3101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301DACF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D8101F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5935BEE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7DE9206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6287DDB4" w14:textId="77777777" w:rsidTr="00444AC4">
        <w:trPr>
          <w:trHeight w:val="287"/>
        </w:trPr>
        <w:tc>
          <w:tcPr>
            <w:tcW w:w="788" w:type="pct"/>
            <w:vMerge/>
            <w:shd w:val="clear" w:color="auto" w:fill="D9D9D9"/>
            <w:vAlign w:val="center"/>
          </w:tcPr>
          <w:p w14:paraId="7707206D"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6773E3D1"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3F7AA41"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2,5</w:t>
            </w:r>
          </w:p>
        </w:tc>
        <w:tc>
          <w:tcPr>
            <w:tcW w:w="1159" w:type="pct"/>
            <w:tcMar>
              <w:top w:w="0" w:type="dxa"/>
              <w:left w:w="108" w:type="dxa"/>
              <w:bottom w:w="0" w:type="dxa"/>
              <w:right w:w="108" w:type="dxa"/>
            </w:tcMar>
            <w:vAlign w:val="center"/>
          </w:tcPr>
          <w:p w14:paraId="2F4B7DF2"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92,2</w:t>
            </w:r>
          </w:p>
        </w:tc>
        <w:tc>
          <w:tcPr>
            <w:tcW w:w="1159" w:type="pct"/>
            <w:tcMar>
              <w:top w:w="0" w:type="dxa"/>
              <w:left w:w="108" w:type="dxa"/>
              <w:bottom w:w="0" w:type="dxa"/>
              <w:right w:w="108" w:type="dxa"/>
            </w:tcMar>
            <w:vAlign w:val="center"/>
          </w:tcPr>
          <w:p w14:paraId="7E2B69D4"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24,8</w:t>
            </w:r>
          </w:p>
        </w:tc>
      </w:tr>
    </w:tbl>
    <w:p w14:paraId="11512D9E"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81"/>
        <w:gridCol w:w="2004"/>
        <w:gridCol w:w="3262"/>
        <w:gridCol w:w="3262"/>
        <w:gridCol w:w="3262"/>
      </w:tblGrid>
      <w:tr w:rsidR="00CC447D" w:rsidRPr="008D043F" w14:paraId="6EB697EF" w14:textId="77777777" w:rsidTr="00270082">
        <w:trPr>
          <w:trHeight w:val="483"/>
        </w:trPr>
        <w:tc>
          <w:tcPr>
            <w:tcW w:w="811" w:type="pct"/>
            <w:vMerge w:val="restart"/>
            <w:shd w:val="clear" w:color="auto" w:fill="D9D9D9"/>
            <w:tcMar>
              <w:top w:w="0" w:type="dxa"/>
              <w:left w:w="108" w:type="dxa"/>
              <w:bottom w:w="0" w:type="dxa"/>
              <w:right w:w="108" w:type="dxa"/>
            </w:tcMar>
            <w:vAlign w:val="center"/>
            <w:hideMark/>
          </w:tcPr>
          <w:p w14:paraId="724FB71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1.1. Mjera</w:t>
            </w:r>
          </w:p>
        </w:tc>
        <w:tc>
          <w:tcPr>
            <w:tcW w:w="712" w:type="pct"/>
            <w:vMerge w:val="restart"/>
            <w:tcMar>
              <w:top w:w="0" w:type="dxa"/>
              <w:left w:w="108" w:type="dxa"/>
              <w:bottom w:w="0" w:type="dxa"/>
              <w:right w:w="108" w:type="dxa"/>
            </w:tcMar>
            <w:vAlign w:val="center"/>
          </w:tcPr>
          <w:p w14:paraId="77303CD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manjenje emisija iz velikih postrojenja za sagorijevanje i usklađivanje svih industrijskih postrojenja s najboljim raspoloživim tehnikama</w:t>
            </w:r>
          </w:p>
        </w:tc>
        <w:tc>
          <w:tcPr>
            <w:tcW w:w="1159" w:type="pct"/>
            <w:shd w:val="clear" w:color="auto" w:fill="D9D9D9"/>
            <w:tcMar>
              <w:top w:w="0" w:type="dxa"/>
              <w:left w:w="108" w:type="dxa"/>
              <w:bottom w:w="0" w:type="dxa"/>
              <w:right w:w="108" w:type="dxa"/>
            </w:tcMar>
            <w:vAlign w:val="center"/>
            <w:hideMark/>
          </w:tcPr>
          <w:p w14:paraId="109A8FD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48E256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C3E57A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52AF0133" w14:textId="77777777" w:rsidTr="00270082">
        <w:trPr>
          <w:trHeight w:val="287"/>
        </w:trPr>
        <w:tc>
          <w:tcPr>
            <w:tcW w:w="811" w:type="pct"/>
            <w:vMerge/>
            <w:shd w:val="clear" w:color="auto" w:fill="D9D9D9"/>
            <w:vAlign w:val="center"/>
          </w:tcPr>
          <w:p w14:paraId="6DEF90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A99A90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F736A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realizacije programa finansiranja implementacije NERP-a</w:t>
            </w:r>
          </w:p>
        </w:tc>
        <w:tc>
          <w:tcPr>
            <w:tcW w:w="1159" w:type="pct"/>
            <w:shd w:val="clear" w:color="auto" w:fill="FFFFFF"/>
            <w:tcMar>
              <w:top w:w="0" w:type="dxa"/>
              <w:left w:w="108" w:type="dxa"/>
              <w:bottom w:w="0" w:type="dxa"/>
              <w:right w:w="108" w:type="dxa"/>
            </w:tcMar>
            <w:vAlign w:val="center"/>
          </w:tcPr>
          <w:p w14:paraId="0DF8AA3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određeni izvori finansiranja i kašnjenje u implementaciji NERP-a </w:t>
            </w:r>
          </w:p>
        </w:tc>
        <w:tc>
          <w:tcPr>
            <w:tcW w:w="1159" w:type="pct"/>
            <w:shd w:val="clear" w:color="auto" w:fill="FFFFFF"/>
            <w:vAlign w:val="center"/>
          </w:tcPr>
          <w:p w14:paraId="17A5E781"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da i realizacija program</w:t>
            </w:r>
            <w:r w:rsidR="00947CFC"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finansiranja NERP-a</w:t>
            </w:r>
          </w:p>
        </w:tc>
      </w:tr>
      <w:tr w:rsidR="00CC447D" w:rsidRPr="008D043F" w14:paraId="16D15852" w14:textId="77777777" w:rsidTr="00270082">
        <w:trPr>
          <w:trHeight w:val="287"/>
        </w:trPr>
        <w:tc>
          <w:tcPr>
            <w:tcW w:w="811" w:type="pct"/>
            <w:vMerge/>
            <w:shd w:val="clear" w:color="auto" w:fill="D9D9D9"/>
            <w:vAlign w:val="center"/>
          </w:tcPr>
          <w:p w14:paraId="1ECDEA5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CA45C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8EE9D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usvojenih BREF-ova za </w:t>
            </w:r>
            <w:r w:rsidR="008F02AF" w:rsidRPr="008D043F">
              <w:rPr>
                <w:rFonts w:asciiTheme="minorHAnsi" w:eastAsia="Calibri" w:hAnsiTheme="minorHAnsi" w:cstheme="minorHAnsi"/>
                <w:sz w:val="18"/>
                <w:szCs w:val="18"/>
                <w:lang w:val="hr-HR"/>
              </w:rPr>
              <w:t>NRT-e</w:t>
            </w:r>
          </w:p>
        </w:tc>
        <w:tc>
          <w:tcPr>
            <w:tcW w:w="1159" w:type="pct"/>
            <w:shd w:val="clear" w:color="auto" w:fill="FFFFFF"/>
            <w:tcMar>
              <w:top w:w="0" w:type="dxa"/>
              <w:left w:w="108" w:type="dxa"/>
              <w:bottom w:w="0" w:type="dxa"/>
              <w:right w:w="108" w:type="dxa"/>
            </w:tcMar>
            <w:vAlign w:val="center"/>
          </w:tcPr>
          <w:p w14:paraId="0DAC9CF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urađenih ni usvojenih BREF-ova za </w:t>
            </w:r>
            <w:r w:rsidR="00947CFC" w:rsidRPr="008D043F">
              <w:rPr>
                <w:rFonts w:asciiTheme="minorHAnsi" w:hAnsiTheme="minorHAnsi" w:cstheme="minorHAnsi"/>
                <w:sz w:val="18"/>
                <w:szCs w:val="18"/>
                <w:lang w:val="hr-HR" w:bidi="en-US"/>
              </w:rPr>
              <w:t>Federaciju BiH</w:t>
            </w:r>
          </w:p>
        </w:tc>
        <w:tc>
          <w:tcPr>
            <w:tcW w:w="1159" w:type="pct"/>
            <w:shd w:val="clear" w:color="auto" w:fill="FFFFFF"/>
            <w:vAlign w:val="center"/>
          </w:tcPr>
          <w:p w14:paraId="320F7A3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i i usvojeni referentni dokumenti za sve značajne industrijske procese u </w:t>
            </w:r>
            <w:r w:rsidR="00947CFC" w:rsidRPr="008D043F">
              <w:rPr>
                <w:rFonts w:asciiTheme="minorHAnsi" w:hAnsiTheme="minorHAnsi" w:cstheme="minorHAnsi"/>
                <w:sz w:val="18"/>
                <w:szCs w:val="18"/>
                <w:lang w:val="hr-HR" w:bidi="en-US"/>
              </w:rPr>
              <w:t>Federaciji BiH</w:t>
            </w:r>
          </w:p>
        </w:tc>
      </w:tr>
      <w:tr w:rsidR="00CC447D" w:rsidRPr="008D043F" w14:paraId="65432963" w14:textId="77777777" w:rsidTr="00270082">
        <w:trPr>
          <w:trHeight w:val="287"/>
        </w:trPr>
        <w:tc>
          <w:tcPr>
            <w:tcW w:w="811" w:type="pct"/>
            <w:vMerge/>
            <w:shd w:val="clear" w:color="auto" w:fill="D9D9D9"/>
            <w:vAlign w:val="center"/>
          </w:tcPr>
          <w:p w14:paraId="7835F35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8C446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CDA921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w:t>
            </w:r>
            <w:r w:rsidR="00947CFC" w:rsidRPr="008D043F">
              <w:rPr>
                <w:rFonts w:asciiTheme="minorHAnsi" w:eastAsia="Calibri" w:hAnsiTheme="minorHAnsi" w:cstheme="minorHAnsi"/>
                <w:sz w:val="18"/>
                <w:szCs w:val="18"/>
                <w:lang w:val="hr-HR"/>
              </w:rPr>
              <w:t xml:space="preserve">okolišnih </w:t>
            </w:r>
            <w:r w:rsidRPr="008D043F">
              <w:rPr>
                <w:rFonts w:asciiTheme="minorHAnsi" w:eastAsia="Calibri" w:hAnsiTheme="minorHAnsi" w:cstheme="minorHAnsi"/>
                <w:sz w:val="18"/>
                <w:szCs w:val="18"/>
                <w:lang w:val="hr-HR"/>
              </w:rPr>
              <w:t xml:space="preserve">dozvola koje traže usaglašavanje industrijskih procesa s usvojenim </w:t>
            </w:r>
            <w:r w:rsidR="008F02AF" w:rsidRPr="008D043F">
              <w:rPr>
                <w:rFonts w:asciiTheme="minorHAnsi" w:eastAsia="Calibri" w:hAnsiTheme="minorHAnsi" w:cstheme="minorHAnsi"/>
                <w:sz w:val="18"/>
                <w:szCs w:val="18"/>
                <w:lang w:val="hr-HR"/>
              </w:rPr>
              <w:t>NRT-ima</w:t>
            </w:r>
          </w:p>
        </w:tc>
        <w:tc>
          <w:tcPr>
            <w:tcW w:w="1159" w:type="pct"/>
            <w:shd w:val="clear" w:color="auto" w:fill="FFFFFF"/>
            <w:tcMar>
              <w:top w:w="0" w:type="dxa"/>
              <w:left w:w="108" w:type="dxa"/>
              <w:bottom w:w="0" w:type="dxa"/>
              <w:right w:w="108" w:type="dxa"/>
            </w:tcMar>
            <w:vAlign w:val="center"/>
          </w:tcPr>
          <w:p w14:paraId="582400A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znat broj </w:t>
            </w:r>
            <w:r w:rsidR="00947CFC" w:rsidRPr="008D043F">
              <w:rPr>
                <w:rFonts w:asciiTheme="minorHAnsi" w:hAnsiTheme="minorHAnsi" w:cstheme="minorHAnsi"/>
                <w:sz w:val="18"/>
                <w:szCs w:val="18"/>
                <w:lang w:val="hr-HR" w:bidi="en-US"/>
              </w:rPr>
              <w:t xml:space="preserve">okolišnih </w:t>
            </w:r>
            <w:r w:rsidRPr="008D043F">
              <w:rPr>
                <w:rFonts w:asciiTheme="minorHAnsi" w:hAnsiTheme="minorHAnsi" w:cstheme="minorHAnsi"/>
                <w:sz w:val="18"/>
                <w:szCs w:val="18"/>
                <w:lang w:val="hr-HR" w:bidi="en-US"/>
              </w:rPr>
              <w:t xml:space="preserve">dozvola koje su u saglasnosti s BREF-ovima EU </w:t>
            </w:r>
          </w:p>
        </w:tc>
        <w:tc>
          <w:tcPr>
            <w:tcW w:w="1159" w:type="pct"/>
            <w:shd w:val="clear" w:color="auto" w:fill="FFFFFF"/>
            <w:vAlign w:val="center"/>
          </w:tcPr>
          <w:p w14:paraId="783A079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date </w:t>
            </w:r>
            <w:r w:rsidR="00947CFC" w:rsidRPr="008D043F">
              <w:rPr>
                <w:rFonts w:asciiTheme="minorHAnsi" w:hAnsiTheme="minorHAnsi" w:cstheme="minorHAnsi"/>
                <w:sz w:val="18"/>
                <w:szCs w:val="18"/>
                <w:lang w:val="hr-HR" w:bidi="en-US"/>
              </w:rPr>
              <w:t xml:space="preserve">okolišne </w:t>
            </w:r>
            <w:r w:rsidRPr="008D043F">
              <w:rPr>
                <w:rFonts w:asciiTheme="minorHAnsi" w:hAnsiTheme="minorHAnsi" w:cstheme="minorHAnsi"/>
                <w:sz w:val="18"/>
                <w:szCs w:val="18"/>
                <w:lang w:val="hr-HR" w:bidi="en-US"/>
              </w:rPr>
              <w:t>dozvole svim industrijskim postrojenjima obveznicima</w:t>
            </w:r>
          </w:p>
        </w:tc>
      </w:tr>
      <w:tr w:rsidR="00CC447D" w:rsidRPr="008D043F" w14:paraId="33EE4FEE" w14:textId="77777777" w:rsidTr="00270082">
        <w:trPr>
          <w:trHeight w:val="287"/>
        </w:trPr>
        <w:tc>
          <w:tcPr>
            <w:tcW w:w="811" w:type="pct"/>
            <w:vMerge/>
            <w:shd w:val="clear" w:color="auto" w:fill="D9D9D9"/>
            <w:vAlign w:val="center"/>
          </w:tcPr>
          <w:p w14:paraId="5C97B7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375B7F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200D7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postrojenja uključen u sistem </w:t>
            </w:r>
            <w:r w:rsidRPr="008D043F">
              <w:rPr>
                <w:rFonts w:asciiTheme="minorHAnsi" w:hAnsiTheme="minorHAnsi" w:cstheme="minorHAnsi"/>
                <w:sz w:val="18"/>
                <w:szCs w:val="18"/>
                <w:lang w:val="hr-HR" w:bidi="en-US"/>
              </w:rPr>
              <w:t>elektronskog i centralnog izvještavanja o mjerenju emisija</w:t>
            </w:r>
            <w:r w:rsidRPr="008D043F">
              <w:rPr>
                <w:rFonts w:asciiTheme="minorHAnsi" w:eastAsia="Calibri" w:hAnsiTheme="minorHAnsi" w:cstheme="minorHAnsi"/>
                <w:sz w:val="18"/>
                <w:szCs w:val="18"/>
                <w:lang w:val="hr-HR"/>
              </w:rPr>
              <w:t xml:space="preserve"> </w:t>
            </w:r>
          </w:p>
        </w:tc>
        <w:tc>
          <w:tcPr>
            <w:tcW w:w="1159" w:type="pct"/>
            <w:shd w:val="clear" w:color="auto" w:fill="FFFFFF"/>
            <w:tcMar>
              <w:top w:w="0" w:type="dxa"/>
              <w:left w:w="108" w:type="dxa"/>
              <w:bottom w:w="0" w:type="dxa"/>
              <w:right w:w="108" w:type="dxa"/>
            </w:tcMar>
            <w:vAlign w:val="center"/>
          </w:tcPr>
          <w:p w14:paraId="66B0B28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sistem elektronskog i centralnog izvještavanja</w:t>
            </w:r>
          </w:p>
        </w:tc>
        <w:tc>
          <w:tcPr>
            <w:tcW w:w="1159" w:type="pct"/>
            <w:shd w:val="clear" w:color="auto" w:fill="FFFFFF"/>
            <w:vAlign w:val="center"/>
          </w:tcPr>
          <w:p w14:paraId="23BD659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 sistem elektronskog i centralnog izvještavanja o mjerenju emisija</w:t>
            </w:r>
          </w:p>
        </w:tc>
      </w:tr>
      <w:tr w:rsidR="00CC447D" w:rsidRPr="008D043F" w14:paraId="786B679A" w14:textId="77777777" w:rsidTr="00270082">
        <w:trPr>
          <w:trHeight w:val="287"/>
        </w:trPr>
        <w:tc>
          <w:tcPr>
            <w:tcW w:w="811" w:type="pct"/>
            <w:vMerge/>
            <w:shd w:val="clear" w:color="auto" w:fill="D9D9D9"/>
            <w:vAlign w:val="center"/>
          </w:tcPr>
          <w:p w14:paraId="587D38A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6F3145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5F435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realizacije programa jačanja kapaciteta</w:t>
            </w:r>
          </w:p>
        </w:tc>
        <w:tc>
          <w:tcPr>
            <w:tcW w:w="1159" w:type="pct"/>
            <w:shd w:val="clear" w:color="auto" w:fill="FFFFFF"/>
            <w:tcMar>
              <w:top w:w="0" w:type="dxa"/>
              <w:left w:w="108" w:type="dxa"/>
              <w:bottom w:w="0" w:type="dxa"/>
              <w:right w:w="108" w:type="dxa"/>
            </w:tcMar>
            <w:vAlign w:val="center"/>
          </w:tcPr>
          <w:p w14:paraId="4FA81BC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i kapaciteti za uvođenje i nadzor nad provođenjem zahtjeva iz </w:t>
            </w:r>
            <w:r w:rsidR="00947CFC" w:rsidRPr="008D043F">
              <w:rPr>
                <w:rFonts w:asciiTheme="minorHAnsi" w:hAnsiTheme="minorHAnsi" w:cstheme="minorHAnsi"/>
                <w:sz w:val="18"/>
                <w:szCs w:val="18"/>
                <w:lang w:val="hr-HR" w:bidi="en-US"/>
              </w:rPr>
              <w:t xml:space="preserve">okolišnih </w:t>
            </w:r>
            <w:r w:rsidRPr="008D043F">
              <w:rPr>
                <w:rFonts w:asciiTheme="minorHAnsi" w:hAnsiTheme="minorHAnsi" w:cstheme="minorHAnsi"/>
                <w:sz w:val="18"/>
                <w:szCs w:val="18"/>
                <w:lang w:val="hr-HR" w:bidi="en-US"/>
              </w:rPr>
              <w:t>dozvola</w:t>
            </w:r>
          </w:p>
        </w:tc>
        <w:tc>
          <w:tcPr>
            <w:tcW w:w="1159" w:type="pct"/>
            <w:shd w:val="clear" w:color="auto" w:fill="FFFFFF"/>
            <w:vAlign w:val="center"/>
          </w:tcPr>
          <w:p w14:paraId="7F3D9433"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 i proveden program jačanja kapaciteta</w:t>
            </w:r>
          </w:p>
        </w:tc>
      </w:tr>
      <w:tr w:rsidR="00CC447D" w:rsidRPr="008D043F" w14:paraId="746B3FDA" w14:textId="77777777" w:rsidTr="00270082">
        <w:trPr>
          <w:trHeight w:val="287"/>
        </w:trPr>
        <w:tc>
          <w:tcPr>
            <w:tcW w:w="811" w:type="pct"/>
            <w:vMerge/>
            <w:shd w:val="clear" w:color="auto" w:fill="D9D9D9"/>
            <w:vAlign w:val="center"/>
          </w:tcPr>
          <w:p w14:paraId="4B72818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2E0A26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C38C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w:t>
            </w:r>
            <w:r w:rsidR="00947CFC" w:rsidRPr="008D043F">
              <w:rPr>
                <w:rFonts w:asciiTheme="minorHAnsi" w:eastAsia="Calibri" w:hAnsiTheme="minorHAnsi" w:cstheme="minorHAnsi"/>
                <w:sz w:val="18"/>
                <w:szCs w:val="18"/>
                <w:lang w:val="hr-HR"/>
              </w:rPr>
              <w:t xml:space="preserve">izmijenjene </w:t>
            </w:r>
            <w:r w:rsidRPr="008D043F">
              <w:rPr>
                <w:rFonts w:asciiTheme="minorHAnsi" w:eastAsia="Calibri" w:hAnsiTheme="minorHAnsi" w:cstheme="minorHAnsi"/>
                <w:sz w:val="18"/>
                <w:szCs w:val="18"/>
                <w:lang w:val="hr-HR"/>
              </w:rPr>
              <w:t>uredbe</w:t>
            </w:r>
          </w:p>
        </w:tc>
        <w:tc>
          <w:tcPr>
            <w:tcW w:w="1159" w:type="pct"/>
            <w:shd w:val="clear" w:color="auto" w:fill="FFFFFF"/>
            <w:tcMar>
              <w:top w:w="0" w:type="dxa"/>
              <w:left w:w="108" w:type="dxa"/>
              <w:bottom w:w="0" w:type="dxa"/>
              <w:right w:w="108" w:type="dxa"/>
            </w:tcMar>
            <w:vAlign w:val="center"/>
          </w:tcPr>
          <w:p w14:paraId="2EE1D7B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a Uredba ne obuhvata mnoge zagađujuće materije i ne predviđa elektronsko i centralno izvještavanje</w:t>
            </w:r>
          </w:p>
        </w:tc>
        <w:tc>
          <w:tcPr>
            <w:tcW w:w="1159" w:type="pct"/>
            <w:shd w:val="clear" w:color="auto" w:fill="FFFFFF"/>
            <w:vAlign w:val="center"/>
          </w:tcPr>
          <w:p w14:paraId="291DB9BD"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a </w:t>
            </w:r>
            <w:r w:rsidR="00947CFC" w:rsidRPr="008D043F">
              <w:rPr>
                <w:rFonts w:asciiTheme="minorHAnsi" w:hAnsiTheme="minorHAnsi" w:cstheme="minorHAnsi"/>
                <w:sz w:val="18"/>
                <w:szCs w:val="18"/>
                <w:lang w:val="hr-HR" w:bidi="en-US"/>
              </w:rPr>
              <w:t xml:space="preserve">izmijenjena </w:t>
            </w:r>
            <w:r w:rsidRPr="008D043F">
              <w:rPr>
                <w:rFonts w:asciiTheme="minorHAnsi" w:hAnsiTheme="minorHAnsi" w:cstheme="minorHAnsi"/>
                <w:sz w:val="18"/>
                <w:szCs w:val="18"/>
                <w:lang w:val="hr-HR" w:bidi="en-US"/>
              </w:rPr>
              <w:t>uredba o naknadama za zagađivače zraka</w:t>
            </w:r>
          </w:p>
        </w:tc>
      </w:tr>
      <w:tr w:rsidR="00CC447D" w:rsidRPr="008D043F" w14:paraId="18435FC4" w14:textId="77777777" w:rsidTr="00270082">
        <w:trPr>
          <w:trHeight w:val="483"/>
        </w:trPr>
        <w:tc>
          <w:tcPr>
            <w:tcW w:w="811" w:type="pct"/>
            <w:vMerge/>
            <w:shd w:val="clear" w:color="auto" w:fill="D9D9D9"/>
            <w:vAlign w:val="center"/>
            <w:hideMark/>
          </w:tcPr>
          <w:p w14:paraId="517D973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5A1FE18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41C57E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E66156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D502FB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65D77" w:rsidRPr="008D043F" w14:paraId="5EDDFE7B" w14:textId="77777777" w:rsidTr="00270082">
        <w:trPr>
          <w:trHeight w:val="287"/>
        </w:trPr>
        <w:tc>
          <w:tcPr>
            <w:tcW w:w="811" w:type="pct"/>
            <w:vMerge/>
            <w:shd w:val="clear" w:color="auto" w:fill="D9D9D9"/>
            <w:vAlign w:val="center"/>
            <w:hideMark/>
          </w:tcPr>
          <w:p w14:paraId="6BBDA556" w14:textId="77777777" w:rsidR="00465D77" w:rsidRPr="008D043F" w:rsidRDefault="00465D77"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57CCADA" w14:textId="77777777" w:rsidR="00465D77" w:rsidRPr="008D043F" w:rsidRDefault="00465D7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F7EFBB6"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0</w:t>
            </w:r>
          </w:p>
        </w:tc>
        <w:tc>
          <w:tcPr>
            <w:tcW w:w="1159" w:type="pct"/>
            <w:tcMar>
              <w:top w:w="0" w:type="dxa"/>
              <w:left w:w="108" w:type="dxa"/>
              <w:bottom w:w="0" w:type="dxa"/>
              <w:right w:w="108" w:type="dxa"/>
            </w:tcMar>
            <w:vAlign w:val="center"/>
          </w:tcPr>
          <w:p w14:paraId="458B723F"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761</w:t>
            </w:r>
          </w:p>
        </w:tc>
        <w:tc>
          <w:tcPr>
            <w:tcW w:w="1159" w:type="pct"/>
            <w:tcMar>
              <w:top w:w="0" w:type="dxa"/>
              <w:left w:w="108" w:type="dxa"/>
              <w:bottom w:w="0" w:type="dxa"/>
              <w:right w:w="108" w:type="dxa"/>
            </w:tcMar>
            <w:vAlign w:val="center"/>
          </w:tcPr>
          <w:p w14:paraId="11AAC1EB"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51</w:t>
            </w:r>
          </w:p>
        </w:tc>
      </w:tr>
      <w:tr w:rsidR="00CC447D" w:rsidRPr="008D043F" w14:paraId="2AC3B32C" w14:textId="77777777" w:rsidTr="00270082">
        <w:trPr>
          <w:trHeight w:val="483"/>
        </w:trPr>
        <w:tc>
          <w:tcPr>
            <w:tcW w:w="811" w:type="pct"/>
            <w:vMerge w:val="restart"/>
            <w:shd w:val="clear" w:color="auto" w:fill="D9D9D9"/>
            <w:tcMar>
              <w:top w:w="0" w:type="dxa"/>
              <w:left w:w="108" w:type="dxa"/>
              <w:bottom w:w="0" w:type="dxa"/>
              <w:right w:w="108" w:type="dxa"/>
            </w:tcMar>
            <w:vAlign w:val="center"/>
            <w:hideMark/>
          </w:tcPr>
          <w:p w14:paraId="057891A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1.2. Mjera</w:t>
            </w:r>
          </w:p>
        </w:tc>
        <w:tc>
          <w:tcPr>
            <w:tcW w:w="712" w:type="pct"/>
            <w:vMerge w:val="restart"/>
            <w:tcMar>
              <w:top w:w="0" w:type="dxa"/>
              <w:left w:w="108" w:type="dxa"/>
              <w:bottom w:w="0" w:type="dxa"/>
              <w:right w:w="108" w:type="dxa"/>
            </w:tcMar>
            <w:vAlign w:val="center"/>
          </w:tcPr>
          <w:p w14:paraId="7D7936E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manjenje zagađivanja zraka iz lokalnih izvora</w:t>
            </w:r>
          </w:p>
        </w:tc>
        <w:tc>
          <w:tcPr>
            <w:tcW w:w="1159" w:type="pct"/>
            <w:shd w:val="clear" w:color="auto" w:fill="D9D9D9"/>
            <w:tcMar>
              <w:top w:w="0" w:type="dxa"/>
              <w:left w:w="108" w:type="dxa"/>
              <w:bottom w:w="0" w:type="dxa"/>
              <w:right w:w="108" w:type="dxa"/>
            </w:tcMar>
            <w:vAlign w:val="center"/>
            <w:hideMark/>
          </w:tcPr>
          <w:p w14:paraId="2E3CC17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BD7DCC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33EC97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7B9F3C26" w14:textId="77777777" w:rsidTr="00270082">
        <w:trPr>
          <w:trHeight w:val="287"/>
        </w:trPr>
        <w:tc>
          <w:tcPr>
            <w:tcW w:w="811" w:type="pct"/>
            <w:vMerge/>
            <w:shd w:val="clear" w:color="auto" w:fill="D9D9D9"/>
            <w:vAlign w:val="center"/>
          </w:tcPr>
          <w:p w14:paraId="30BD69C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D8F425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BF00D8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334376F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ne </w:t>
            </w:r>
            <w:r w:rsidR="00947CFC" w:rsidRPr="008D043F">
              <w:rPr>
                <w:rFonts w:asciiTheme="minorHAnsi" w:hAnsiTheme="minorHAnsi" w:cstheme="minorHAnsi"/>
                <w:sz w:val="18"/>
                <w:szCs w:val="18"/>
                <w:lang w:val="hr-HR" w:bidi="en-US"/>
              </w:rPr>
              <w:t xml:space="preserve">regulira </w:t>
            </w:r>
            <w:r w:rsidRPr="008D043F">
              <w:rPr>
                <w:rFonts w:asciiTheme="minorHAnsi" w:hAnsiTheme="minorHAnsi" w:cstheme="minorHAnsi"/>
                <w:sz w:val="18"/>
                <w:szCs w:val="18"/>
                <w:lang w:val="hr-HR" w:bidi="en-US"/>
              </w:rPr>
              <w:t>kvalitet čvrstih goriva i peći i kotlova</w:t>
            </w:r>
          </w:p>
        </w:tc>
        <w:tc>
          <w:tcPr>
            <w:tcW w:w="1159" w:type="pct"/>
            <w:shd w:val="clear" w:color="auto" w:fill="FFFFFF"/>
            <w:vAlign w:val="center"/>
          </w:tcPr>
          <w:p w14:paraId="3E37BECB"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zakon o zaštiti zraka koji </w:t>
            </w:r>
            <w:r w:rsidR="00947CFC"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valitet (čvrstih) goriva i zabranjuje prodaju necertificiranih peći i kotlova</w:t>
            </w:r>
          </w:p>
        </w:tc>
      </w:tr>
      <w:tr w:rsidR="00CC447D" w:rsidRPr="008D043F" w14:paraId="6E06AA13" w14:textId="77777777" w:rsidTr="00270082">
        <w:trPr>
          <w:trHeight w:val="287"/>
        </w:trPr>
        <w:tc>
          <w:tcPr>
            <w:tcW w:w="811" w:type="pct"/>
            <w:vMerge/>
            <w:shd w:val="clear" w:color="auto" w:fill="D9D9D9"/>
            <w:vAlign w:val="center"/>
          </w:tcPr>
          <w:p w14:paraId="26D365C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6F56E2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905BC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kantona s urađenim modelima podsticanja</w:t>
            </w:r>
          </w:p>
        </w:tc>
        <w:tc>
          <w:tcPr>
            <w:tcW w:w="1159" w:type="pct"/>
            <w:shd w:val="clear" w:color="auto" w:fill="FFFFFF"/>
            <w:tcMar>
              <w:top w:w="0" w:type="dxa"/>
              <w:left w:w="108" w:type="dxa"/>
              <w:bottom w:w="0" w:type="dxa"/>
              <w:right w:w="108" w:type="dxa"/>
            </w:tcMar>
            <w:vAlign w:val="center"/>
          </w:tcPr>
          <w:p w14:paraId="1D1D102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 nekim kantonima postoje pilot</w:t>
            </w:r>
            <w:r w:rsidR="00947CF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modeli</w:t>
            </w:r>
          </w:p>
        </w:tc>
        <w:tc>
          <w:tcPr>
            <w:tcW w:w="1159" w:type="pct"/>
            <w:shd w:val="clear" w:color="auto" w:fill="FFFFFF"/>
            <w:vAlign w:val="center"/>
          </w:tcPr>
          <w:p w14:paraId="7F014024"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da modela za svaki kanton u koordinaciji s entitetskim nivoom</w:t>
            </w:r>
          </w:p>
        </w:tc>
      </w:tr>
      <w:tr w:rsidR="00CC447D" w:rsidRPr="008D043F" w14:paraId="7FEFA437" w14:textId="77777777" w:rsidTr="00270082">
        <w:trPr>
          <w:trHeight w:val="287"/>
        </w:trPr>
        <w:tc>
          <w:tcPr>
            <w:tcW w:w="811" w:type="pct"/>
            <w:vMerge/>
            <w:shd w:val="clear" w:color="auto" w:fill="D9D9D9"/>
            <w:vAlign w:val="center"/>
          </w:tcPr>
          <w:p w14:paraId="10B784A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B67D35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9240CC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mjene relevantnog propisa i stepen izgrađenosti kapaciteta inspekcija</w:t>
            </w:r>
          </w:p>
        </w:tc>
        <w:tc>
          <w:tcPr>
            <w:tcW w:w="1159" w:type="pct"/>
            <w:shd w:val="clear" w:color="auto" w:fill="FFFFFF"/>
            <w:tcMar>
              <w:top w:w="0" w:type="dxa"/>
              <w:left w:w="108" w:type="dxa"/>
              <w:bottom w:w="0" w:type="dxa"/>
              <w:right w:w="108" w:type="dxa"/>
            </w:tcMar>
            <w:vAlign w:val="center"/>
          </w:tcPr>
          <w:p w14:paraId="4709C8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ski okvir ne dozvoljava adekvatnu inspekciju kućnih ložišta, </w:t>
            </w:r>
            <w:r w:rsidRPr="008D043F">
              <w:rPr>
                <w:rFonts w:asciiTheme="minorHAnsi" w:hAnsiTheme="minorHAnsi" w:cstheme="minorHAnsi"/>
                <w:sz w:val="18"/>
                <w:szCs w:val="18"/>
                <w:lang w:val="hr-HR" w:bidi="en-US"/>
              </w:rPr>
              <w:lastRenderedPageBreak/>
              <w:t>inspekcije nemaju dovoljan kapacitet</w:t>
            </w:r>
          </w:p>
        </w:tc>
        <w:tc>
          <w:tcPr>
            <w:tcW w:w="1159" w:type="pct"/>
            <w:shd w:val="clear" w:color="auto" w:fill="FFFFFF"/>
            <w:vAlign w:val="center"/>
          </w:tcPr>
          <w:p w14:paraId="5D5779FC"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Izmjena relevantnog propisa i izgrađen kapacitet općinskih i kantonalnih inspekcija </w:t>
            </w:r>
            <w:r w:rsidRPr="008D043F">
              <w:rPr>
                <w:rFonts w:asciiTheme="minorHAnsi" w:hAnsiTheme="minorHAnsi" w:cstheme="minorHAnsi"/>
                <w:sz w:val="18"/>
                <w:szCs w:val="18"/>
                <w:lang w:val="hr-HR" w:bidi="en-US"/>
              </w:rPr>
              <w:lastRenderedPageBreak/>
              <w:t>(povećan broj inspektora i proveden program obuke)</w:t>
            </w:r>
          </w:p>
        </w:tc>
      </w:tr>
      <w:tr w:rsidR="008C698C" w:rsidRPr="008D043F" w14:paraId="2FE268AD" w14:textId="77777777" w:rsidTr="00270082">
        <w:trPr>
          <w:trHeight w:val="287"/>
        </w:trPr>
        <w:tc>
          <w:tcPr>
            <w:tcW w:w="811" w:type="pct"/>
            <w:vMerge/>
            <w:shd w:val="clear" w:color="auto" w:fill="D9D9D9"/>
            <w:vAlign w:val="center"/>
          </w:tcPr>
          <w:p w14:paraId="277BD2DC"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4550595"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CC3FFCA" w14:textId="77777777" w:rsidR="008C698C" w:rsidRPr="008D043F" w:rsidRDefault="008C698C"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urađenih strateških procjena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planskih dokumena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638E057"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Strateška procjena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planskih dokumenata se ne provodi u dovoljnoj mjeri</w:t>
            </w:r>
            <w:r w:rsidRPr="008D043F">
              <w:rPr>
                <w:rFonts w:asciiTheme="minorHAnsi" w:hAnsiTheme="minorHAnsi" w:cstheme="minorHAnsi"/>
                <w:sz w:val="18"/>
                <w:szCs w:val="18"/>
                <w:lang w:val="hr-HR" w:bidi="en-US"/>
              </w:rPr>
              <w:t xml:space="preserv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036264" w14:textId="77777777" w:rsidR="008C698C" w:rsidRPr="008D043F" w:rsidRDefault="008C698C" w:rsidP="0068355A">
            <w:pPr>
              <w:spacing w:line="276" w:lineRule="auto"/>
              <w:ind w:left="69"/>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Provođenje strateške procjene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svih planskih dokumenata</w:t>
            </w:r>
          </w:p>
        </w:tc>
      </w:tr>
      <w:tr w:rsidR="008C698C" w:rsidRPr="008D043F" w14:paraId="4A4EDD00" w14:textId="77777777" w:rsidTr="00270082">
        <w:trPr>
          <w:trHeight w:val="287"/>
        </w:trPr>
        <w:tc>
          <w:tcPr>
            <w:tcW w:w="811" w:type="pct"/>
            <w:vMerge/>
            <w:shd w:val="clear" w:color="auto" w:fill="D9D9D9"/>
            <w:vAlign w:val="center"/>
          </w:tcPr>
          <w:p w14:paraId="1BD6803A"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F020093"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ADCB029"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mjene zakona i broj urađenih procjena</w:t>
            </w:r>
          </w:p>
        </w:tc>
        <w:tc>
          <w:tcPr>
            <w:tcW w:w="1159" w:type="pct"/>
            <w:shd w:val="clear" w:color="auto" w:fill="FFFFFF"/>
            <w:tcMar>
              <w:top w:w="0" w:type="dxa"/>
              <w:left w:w="108" w:type="dxa"/>
              <w:bottom w:w="0" w:type="dxa"/>
              <w:right w:w="108" w:type="dxa"/>
            </w:tcMar>
            <w:vAlign w:val="center"/>
          </w:tcPr>
          <w:p w14:paraId="5F5F0DE7"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ne obavezuje </w:t>
            </w:r>
            <w:r w:rsidRPr="008D043F">
              <w:rPr>
                <w:rFonts w:asciiTheme="minorHAnsi" w:eastAsia="Calibri" w:hAnsiTheme="minorHAnsi" w:cstheme="minorHAnsi"/>
                <w:sz w:val="18"/>
                <w:szCs w:val="18"/>
                <w:lang w:val="hr-HR"/>
              </w:rPr>
              <w:t xml:space="preserve">na provođenje procjene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okoliš </w:t>
            </w:r>
            <w:r w:rsidR="00947CFC" w:rsidRPr="008D043F">
              <w:rPr>
                <w:rFonts w:asciiTheme="minorHAnsi" w:eastAsia="Calibri" w:hAnsiTheme="minorHAnsi" w:cstheme="minorHAnsi"/>
                <w:sz w:val="18"/>
                <w:szCs w:val="18"/>
                <w:lang w:val="hr-HR"/>
              </w:rPr>
              <w:t xml:space="preserve">regulacijskih </w:t>
            </w:r>
            <w:r w:rsidRPr="008D043F">
              <w:rPr>
                <w:rFonts w:asciiTheme="minorHAnsi" w:eastAsia="Calibri" w:hAnsiTheme="minorHAnsi" w:cstheme="minorHAnsi"/>
                <w:sz w:val="18"/>
                <w:szCs w:val="18"/>
                <w:lang w:val="hr-HR"/>
              </w:rPr>
              <w:t>planova</w:t>
            </w:r>
            <w:r w:rsidRPr="008D043F">
              <w:rPr>
                <w:rFonts w:asciiTheme="minorHAnsi" w:hAnsiTheme="minorHAnsi" w:cstheme="minorHAnsi"/>
                <w:sz w:val="18"/>
                <w:szCs w:val="18"/>
                <w:lang w:val="hr-HR" w:bidi="en-US"/>
              </w:rPr>
              <w:t xml:space="preserve"> </w:t>
            </w:r>
          </w:p>
        </w:tc>
        <w:tc>
          <w:tcPr>
            <w:tcW w:w="1159" w:type="pct"/>
            <w:shd w:val="clear" w:color="auto" w:fill="FFFFFF"/>
            <w:vAlign w:val="center"/>
          </w:tcPr>
          <w:p w14:paraId="5CA53E2B"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mjena zakona o prostornom planiranju koji obavezuje na provođenje procjene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okoliš </w:t>
            </w:r>
            <w:r w:rsidR="00947CFC" w:rsidRPr="008D043F">
              <w:rPr>
                <w:rFonts w:asciiTheme="minorHAnsi" w:eastAsia="Calibri" w:hAnsiTheme="minorHAnsi" w:cstheme="minorHAnsi"/>
                <w:sz w:val="18"/>
                <w:szCs w:val="18"/>
                <w:lang w:val="hr-HR"/>
              </w:rPr>
              <w:t xml:space="preserve">regulacijskih </w:t>
            </w:r>
            <w:r w:rsidRPr="008D043F">
              <w:rPr>
                <w:rFonts w:asciiTheme="minorHAnsi" w:eastAsia="Calibri" w:hAnsiTheme="minorHAnsi" w:cstheme="minorHAnsi"/>
                <w:sz w:val="18"/>
                <w:szCs w:val="18"/>
                <w:lang w:val="hr-HR"/>
              </w:rPr>
              <w:t>planova</w:t>
            </w:r>
          </w:p>
        </w:tc>
      </w:tr>
      <w:tr w:rsidR="008C698C" w:rsidRPr="008D043F" w14:paraId="5C7EF48E" w14:textId="77777777" w:rsidTr="00270082">
        <w:trPr>
          <w:trHeight w:val="287"/>
        </w:trPr>
        <w:tc>
          <w:tcPr>
            <w:tcW w:w="811" w:type="pct"/>
            <w:vMerge/>
            <w:shd w:val="clear" w:color="auto" w:fill="D9D9D9"/>
            <w:vAlign w:val="center"/>
          </w:tcPr>
          <w:p w14:paraId="4E81199F"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9C0D3AF"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585C222"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777558DB"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zakon o toplinarstvu</w:t>
            </w:r>
          </w:p>
        </w:tc>
        <w:tc>
          <w:tcPr>
            <w:tcW w:w="1159" w:type="pct"/>
            <w:shd w:val="clear" w:color="auto" w:fill="FFFFFF"/>
            <w:vAlign w:val="center"/>
          </w:tcPr>
          <w:p w14:paraId="6BDEC6D6"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 Zakon o toplinarstvu</w:t>
            </w:r>
          </w:p>
        </w:tc>
      </w:tr>
      <w:tr w:rsidR="008C698C" w:rsidRPr="008D043F" w14:paraId="57433C32" w14:textId="77777777" w:rsidTr="00270082">
        <w:trPr>
          <w:trHeight w:val="287"/>
        </w:trPr>
        <w:tc>
          <w:tcPr>
            <w:tcW w:w="811" w:type="pct"/>
            <w:vMerge/>
            <w:shd w:val="clear" w:color="auto" w:fill="D9D9D9"/>
            <w:vAlign w:val="center"/>
          </w:tcPr>
          <w:p w14:paraId="0D78CC52"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E432C5E"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0A1666"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strategije i broj urađenih studija</w:t>
            </w:r>
          </w:p>
        </w:tc>
        <w:tc>
          <w:tcPr>
            <w:tcW w:w="1159" w:type="pct"/>
            <w:shd w:val="clear" w:color="auto" w:fill="FFFFFF"/>
            <w:tcMar>
              <w:top w:w="0" w:type="dxa"/>
              <w:left w:w="108" w:type="dxa"/>
              <w:bottom w:w="0" w:type="dxa"/>
              <w:right w:w="108" w:type="dxa"/>
            </w:tcMar>
            <w:vAlign w:val="center"/>
          </w:tcPr>
          <w:p w14:paraId="780A1175"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strategija, postoje studije za neka urbana područja</w:t>
            </w:r>
          </w:p>
        </w:tc>
        <w:tc>
          <w:tcPr>
            <w:tcW w:w="1159" w:type="pct"/>
            <w:shd w:val="clear" w:color="auto" w:fill="FFFFFF"/>
            <w:vAlign w:val="center"/>
          </w:tcPr>
          <w:p w14:paraId="354C9D81"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rađena strategija, studije (za nova daljinska i proširenje postojećih) za urbana naselja iznad 10.000 stanovnika</w:t>
            </w:r>
          </w:p>
        </w:tc>
      </w:tr>
      <w:tr w:rsidR="008C698C" w:rsidRPr="008D043F" w14:paraId="0806C218" w14:textId="77777777" w:rsidTr="00270082">
        <w:trPr>
          <w:trHeight w:val="287"/>
        </w:trPr>
        <w:tc>
          <w:tcPr>
            <w:tcW w:w="811" w:type="pct"/>
            <w:vMerge/>
            <w:shd w:val="clear" w:color="auto" w:fill="D9D9D9"/>
            <w:vAlign w:val="center"/>
          </w:tcPr>
          <w:p w14:paraId="49693E4D"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587FEA4"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40BE49"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kantona koji su usvojili model</w:t>
            </w:r>
          </w:p>
        </w:tc>
        <w:tc>
          <w:tcPr>
            <w:tcW w:w="1159" w:type="pct"/>
            <w:shd w:val="clear" w:color="auto" w:fill="FFFFFF"/>
            <w:tcMar>
              <w:top w:w="0" w:type="dxa"/>
              <w:left w:w="108" w:type="dxa"/>
              <w:bottom w:w="0" w:type="dxa"/>
              <w:right w:w="108" w:type="dxa"/>
            </w:tcMar>
            <w:vAlign w:val="center"/>
          </w:tcPr>
          <w:p w14:paraId="27D0AECB"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modeli za podsticanje nemotoriziranog pr</w:t>
            </w:r>
            <w:r w:rsidR="00947CFC"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voza, infrastruktura nerazvijena</w:t>
            </w:r>
          </w:p>
        </w:tc>
        <w:tc>
          <w:tcPr>
            <w:tcW w:w="1159" w:type="pct"/>
            <w:shd w:val="clear" w:color="auto" w:fill="FFFFFF"/>
            <w:vAlign w:val="center"/>
          </w:tcPr>
          <w:p w14:paraId="0BCE6509"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 model (kantonalni nivo) i izgrađena minimalna infrastruktura</w:t>
            </w:r>
          </w:p>
        </w:tc>
      </w:tr>
      <w:tr w:rsidR="008C698C" w:rsidRPr="008D043F" w14:paraId="199548DC" w14:textId="77777777" w:rsidTr="00270082">
        <w:trPr>
          <w:trHeight w:val="287"/>
        </w:trPr>
        <w:tc>
          <w:tcPr>
            <w:tcW w:w="811" w:type="pct"/>
            <w:vMerge/>
            <w:shd w:val="clear" w:color="auto" w:fill="D9D9D9"/>
            <w:vAlign w:val="center"/>
          </w:tcPr>
          <w:p w14:paraId="0650D290"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5AA887F"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A435417"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mehanizama usvojen na nivou entiteta i kantona</w:t>
            </w:r>
          </w:p>
        </w:tc>
        <w:tc>
          <w:tcPr>
            <w:tcW w:w="1159" w:type="pct"/>
            <w:shd w:val="clear" w:color="auto" w:fill="FFFFFF"/>
            <w:tcMar>
              <w:top w:w="0" w:type="dxa"/>
              <w:left w:w="108" w:type="dxa"/>
              <w:bottom w:w="0" w:type="dxa"/>
              <w:right w:w="108" w:type="dxa"/>
            </w:tcMar>
            <w:vAlign w:val="center"/>
          </w:tcPr>
          <w:p w14:paraId="63FDDC08"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podsticaji za razvoj javnog pr</w:t>
            </w:r>
            <w:r w:rsidR="00947CFC"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voza</w:t>
            </w:r>
          </w:p>
        </w:tc>
        <w:tc>
          <w:tcPr>
            <w:tcW w:w="1159" w:type="pct"/>
            <w:shd w:val="clear" w:color="auto" w:fill="FFFFFF"/>
            <w:vAlign w:val="center"/>
          </w:tcPr>
          <w:p w14:paraId="1CEF0B68"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i mehanizmi (usklađen nivo entiteta i kantona)</w:t>
            </w:r>
          </w:p>
        </w:tc>
      </w:tr>
      <w:tr w:rsidR="008C698C" w:rsidRPr="008D043F" w14:paraId="710CB7ED" w14:textId="77777777" w:rsidTr="00270082">
        <w:trPr>
          <w:trHeight w:val="287"/>
        </w:trPr>
        <w:tc>
          <w:tcPr>
            <w:tcW w:w="811" w:type="pct"/>
            <w:vMerge/>
            <w:shd w:val="clear" w:color="auto" w:fill="D9D9D9"/>
            <w:vAlign w:val="center"/>
          </w:tcPr>
          <w:p w14:paraId="0F18DC9E"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7D451D2"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753B683"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mjene sistema oporezivanja vozila</w:t>
            </w:r>
          </w:p>
        </w:tc>
        <w:tc>
          <w:tcPr>
            <w:tcW w:w="1159" w:type="pct"/>
            <w:shd w:val="clear" w:color="auto" w:fill="FFFFFF"/>
            <w:tcMar>
              <w:top w:w="0" w:type="dxa"/>
              <w:left w:w="108" w:type="dxa"/>
              <w:bottom w:w="0" w:type="dxa"/>
              <w:right w:w="108" w:type="dxa"/>
            </w:tcMar>
            <w:vAlign w:val="center"/>
          </w:tcPr>
          <w:p w14:paraId="218D9589"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sistem oporezivanja obeshrabruje nabavku i korištenje malozagađujućih vozila</w:t>
            </w:r>
          </w:p>
        </w:tc>
        <w:tc>
          <w:tcPr>
            <w:tcW w:w="1159" w:type="pct"/>
            <w:shd w:val="clear" w:color="auto" w:fill="FFFFFF"/>
            <w:vAlign w:val="center"/>
          </w:tcPr>
          <w:p w14:paraId="4FAE695B"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 unaprijeđeni sistem oporezivanja (koordinacija s nivoom BiH)</w:t>
            </w:r>
          </w:p>
        </w:tc>
      </w:tr>
      <w:tr w:rsidR="008C698C" w:rsidRPr="008D043F" w14:paraId="37EF44FD" w14:textId="77777777" w:rsidTr="00270082">
        <w:trPr>
          <w:trHeight w:val="287"/>
        </w:trPr>
        <w:tc>
          <w:tcPr>
            <w:tcW w:w="811" w:type="pct"/>
            <w:vMerge/>
            <w:shd w:val="clear" w:color="auto" w:fill="D9D9D9"/>
            <w:vAlign w:val="center"/>
          </w:tcPr>
          <w:p w14:paraId="0FF8E035"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9BE1450"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1E30B4"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izmjene propisa</w:t>
            </w:r>
          </w:p>
        </w:tc>
        <w:tc>
          <w:tcPr>
            <w:tcW w:w="1159" w:type="pct"/>
            <w:shd w:val="clear" w:color="auto" w:fill="FFFFFF"/>
            <w:tcMar>
              <w:top w:w="0" w:type="dxa"/>
              <w:left w:w="108" w:type="dxa"/>
              <w:bottom w:w="0" w:type="dxa"/>
              <w:right w:w="108" w:type="dxa"/>
            </w:tcMar>
            <w:vAlign w:val="center"/>
          </w:tcPr>
          <w:p w14:paraId="5D3F5BF4"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jasno </w:t>
            </w:r>
            <w:r w:rsidR="00947CFC" w:rsidRPr="008D043F">
              <w:rPr>
                <w:rFonts w:asciiTheme="minorHAnsi" w:hAnsiTheme="minorHAnsi" w:cstheme="minorHAnsi"/>
                <w:sz w:val="18"/>
                <w:szCs w:val="18"/>
                <w:lang w:val="hr-HR" w:bidi="en-US"/>
              </w:rPr>
              <w:t xml:space="preserve">definirana </w:t>
            </w:r>
            <w:r w:rsidRPr="008D043F">
              <w:rPr>
                <w:rFonts w:asciiTheme="minorHAnsi" w:hAnsiTheme="minorHAnsi" w:cstheme="minorHAnsi"/>
                <w:sz w:val="18"/>
                <w:szCs w:val="18"/>
                <w:lang w:val="hr-HR" w:bidi="en-US"/>
              </w:rPr>
              <w:t>obaveza čišćenja ulica u određenim intervalima</w:t>
            </w:r>
          </w:p>
        </w:tc>
        <w:tc>
          <w:tcPr>
            <w:tcW w:w="1159" w:type="pct"/>
            <w:shd w:val="clear" w:color="auto" w:fill="FFFFFF"/>
            <w:vAlign w:val="center"/>
          </w:tcPr>
          <w:p w14:paraId="62B79580"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 ugovore o održavanju cesta </w:t>
            </w:r>
            <w:r w:rsidR="00947CFC" w:rsidRPr="008D043F">
              <w:rPr>
                <w:rFonts w:asciiTheme="minorHAnsi" w:eastAsia="Calibri" w:hAnsiTheme="minorHAnsi" w:cstheme="minorHAnsi"/>
                <w:sz w:val="18"/>
                <w:szCs w:val="18"/>
                <w:lang w:val="hr-HR"/>
              </w:rPr>
              <w:t xml:space="preserve">unesena </w:t>
            </w:r>
            <w:r w:rsidRPr="008D043F">
              <w:rPr>
                <w:rFonts w:asciiTheme="minorHAnsi" w:eastAsia="Calibri" w:hAnsiTheme="minorHAnsi" w:cstheme="minorHAnsi"/>
                <w:sz w:val="18"/>
                <w:szCs w:val="18"/>
                <w:lang w:val="hr-HR"/>
              </w:rPr>
              <w:t xml:space="preserve">odredba koja se odnosi na čistoću ulica uz propisivanje mehanizama kontrole i </w:t>
            </w:r>
            <w:r w:rsidR="00947CFC" w:rsidRPr="008D043F">
              <w:rPr>
                <w:rFonts w:asciiTheme="minorHAnsi" w:eastAsia="Calibri" w:hAnsiTheme="minorHAnsi" w:cstheme="minorHAnsi"/>
                <w:sz w:val="18"/>
                <w:szCs w:val="18"/>
                <w:lang w:val="hr-HR"/>
              </w:rPr>
              <w:t xml:space="preserve">krivičnih </w:t>
            </w:r>
            <w:r w:rsidRPr="008D043F">
              <w:rPr>
                <w:rFonts w:asciiTheme="minorHAnsi" w:eastAsia="Calibri" w:hAnsiTheme="minorHAnsi" w:cstheme="minorHAnsi"/>
                <w:sz w:val="18"/>
                <w:szCs w:val="18"/>
                <w:lang w:val="hr-HR"/>
              </w:rPr>
              <w:t>odredaba</w:t>
            </w:r>
          </w:p>
        </w:tc>
      </w:tr>
      <w:tr w:rsidR="008C698C" w:rsidRPr="008D043F" w14:paraId="31795B25" w14:textId="77777777" w:rsidTr="00270082">
        <w:trPr>
          <w:trHeight w:val="287"/>
        </w:trPr>
        <w:tc>
          <w:tcPr>
            <w:tcW w:w="811" w:type="pct"/>
            <w:vMerge/>
            <w:shd w:val="clear" w:color="auto" w:fill="D9D9D9"/>
            <w:vAlign w:val="center"/>
          </w:tcPr>
          <w:p w14:paraId="7136708E"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088DED6"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D99D45"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gradova s usvojenim konceptom pametnih gradova</w:t>
            </w:r>
          </w:p>
        </w:tc>
        <w:tc>
          <w:tcPr>
            <w:tcW w:w="1159" w:type="pct"/>
            <w:shd w:val="clear" w:color="auto" w:fill="FFFFFF"/>
            <w:tcMar>
              <w:top w:w="0" w:type="dxa"/>
              <w:left w:w="108" w:type="dxa"/>
              <w:bottom w:w="0" w:type="dxa"/>
              <w:right w:w="108" w:type="dxa"/>
            </w:tcMar>
            <w:vAlign w:val="center"/>
          </w:tcPr>
          <w:p w14:paraId="10733EA1"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amo nekoliko najvećih gradova radi na razvoju koncepta pametnih gradova</w:t>
            </w:r>
          </w:p>
        </w:tc>
        <w:tc>
          <w:tcPr>
            <w:tcW w:w="1159" w:type="pct"/>
            <w:shd w:val="clear" w:color="auto" w:fill="FFFFFF"/>
            <w:vAlign w:val="center"/>
          </w:tcPr>
          <w:p w14:paraId="303662CF"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 koncept pametnih gradova za naselja navedene veličine do 2025. godine i njegova stalna provedba</w:t>
            </w:r>
          </w:p>
        </w:tc>
      </w:tr>
      <w:tr w:rsidR="008C698C" w:rsidRPr="008D043F" w14:paraId="2628E67C" w14:textId="77777777" w:rsidTr="00270082">
        <w:trPr>
          <w:trHeight w:val="287"/>
        </w:trPr>
        <w:tc>
          <w:tcPr>
            <w:tcW w:w="811" w:type="pct"/>
            <w:vMerge/>
            <w:shd w:val="clear" w:color="auto" w:fill="D9D9D9"/>
            <w:vAlign w:val="center"/>
          </w:tcPr>
          <w:p w14:paraId="17AA59E9"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D47ED59"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B6967E4"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ojenosti plana</w:t>
            </w:r>
          </w:p>
        </w:tc>
        <w:tc>
          <w:tcPr>
            <w:tcW w:w="1159" w:type="pct"/>
            <w:shd w:val="clear" w:color="auto" w:fill="FFFFFF"/>
            <w:tcMar>
              <w:top w:w="0" w:type="dxa"/>
              <w:left w:w="108" w:type="dxa"/>
              <w:bottom w:w="0" w:type="dxa"/>
              <w:right w:w="108" w:type="dxa"/>
            </w:tcMar>
            <w:vAlign w:val="center"/>
          </w:tcPr>
          <w:p w14:paraId="25C379B6"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znatan udio hibridnih/električnih vozila u institucijama BiH</w:t>
            </w:r>
          </w:p>
        </w:tc>
        <w:tc>
          <w:tcPr>
            <w:tcW w:w="1159" w:type="pct"/>
            <w:shd w:val="clear" w:color="auto" w:fill="FFFFFF"/>
            <w:vAlign w:val="center"/>
          </w:tcPr>
          <w:p w14:paraId="5720F376"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i </w:t>
            </w:r>
            <w:r w:rsidR="00947CFC" w:rsidRPr="008D043F">
              <w:rPr>
                <w:rFonts w:asciiTheme="minorHAnsi" w:hAnsiTheme="minorHAnsi" w:cstheme="minorHAnsi"/>
                <w:sz w:val="18"/>
                <w:szCs w:val="18"/>
                <w:lang w:val="hr-HR" w:bidi="en-US"/>
              </w:rPr>
              <w:t xml:space="preserve">realiziran </w:t>
            </w:r>
            <w:r w:rsidRPr="008D043F">
              <w:rPr>
                <w:rFonts w:asciiTheme="minorHAnsi" w:hAnsiTheme="minorHAnsi" w:cstheme="minorHAnsi"/>
                <w:sz w:val="18"/>
                <w:szCs w:val="18"/>
                <w:lang w:val="hr-HR" w:bidi="en-US"/>
              </w:rPr>
              <w:t>plan nabavke  novih vozila</w:t>
            </w:r>
          </w:p>
        </w:tc>
      </w:tr>
      <w:tr w:rsidR="008C698C" w:rsidRPr="008D043F" w14:paraId="5C3F8FE0" w14:textId="77777777" w:rsidTr="00270082">
        <w:trPr>
          <w:trHeight w:val="483"/>
        </w:trPr>
        <w:tc>
          <w:tcPr>
            <w:tcW w:w="811" w:type="pct"/>
            <w:vMerge/>
            <w:shd w:val="clear" w:color="auto" w:fill="D9D9D9"/>
            <w:vAlign w:val="center"/>
            <w:hideMark/>
          </w:tcPr>
          <w:p w14:paraId="0A1EFD1D"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1E101BF"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00CEFC8" w14:textId="77777777" w:rsidR="008C698C" w:rsidRPr="008D043F" w:rsidRDefault="008C698C"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B5774A4" w14:textId="77777777" w:rsidR="008C698C" w:rsidRPr="008D043F" w:rsidRDefault="008C698C"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5229F21" w14:textId="77777777" w:rsidR="008C698C" w:rsidRPr="008D043F" w:rsidRDefault="008C698C"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0DE790E5" w14:textId="77777777" w:rsidTr="00270082">
        <w:trPr>
          <w:trHeight w:val="287"/>
        </w:trPr>
        <w:tc>
          <w:tcPr>
            <w:tcW w:w="811" w:type="pct"/>
            <w:vMerge/>
            <w:shd w:val="clear" w:color="auto" w:fill="D9D9D9"/>
            <w:vAlign w:val="center"/>
            <w:hideMark/>
          </w:tcPr>
          <w:p w14:paraId="0D7F6AE1"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C33FFCB"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1E90895"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2,3</w:t>
            </w:r>
          </w:p>
        </w:tc>
        <w:tc>
          <w:tcPr>
            <w:tcW w:w="1159" w:type="pct"/>
            <w:tcMar>
              <w:top w:w="0" w:type="dxa"/>
              <w:left w:w="108" w:type="dxa"/>
              <w:bottom w:w="0" w:type="dxa"/>
              <w:right w:w="108" w:type="dxa"/>
            </w:tcMar>
            <w:vAlign w:val="center"/>
          </w:tcPr>
          <w:p w14:paraId="03FAFD19"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91,4</w:t>
            </w:r>
          </w:p>
        </w:tc>
        <w:tc>
          <w:tcPr>
            <w:tcW w:w="1159" w:type="pct"/>
            <w:tcMar>
              <w:top w:w="0" w:type="dxa"/>
              <w:left w:w="108" w:type="dxa"/>
              <w:bottom w:w="0" w:type="dxa"/>
              <w:right w:w="108" w:type="dxa"/>
            </w:tcMar>
            <w:vAlign w:val="center"/>
          </w:tcPr>
          <w:p w14:paraId="4ECC47B4"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23,8</w:t>
            </w:r>
          </w:p>
        </w:tc>
      </w:tr>
    </w:tbl>
    <w:p w14:paraId="07AE6621"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98"/>
        <w:gridCol w:w="2018"/>
        <w:gridCol w:w="3286"/>
        <w:gridCol w:w="3286"/>
        <w:gridCol w:w="3286"/>
      </w:tblGrid>
      <w:tr w:rsidR="00CC447D" w:rsidRPr="008D043F" w14:paraId="42B5019C" w14:textId="77777777" w:rsidTr="00270082">
        <w:trPr>
          <w:trHeight w:val="384"/>
        </w:trPr>
        <w:tc>
          <w:tcPr>
            <w:tcW w:w="811" w:type="pct"/>
            <w:vMerge w:val="restart"/>
            <w:shd w:val="clear" w:color="auto" w:fill="D9D9D9"/>
            <w:tcMar>
              <w:top w:w="0" w:type="dxa"/>
              <w:left w:w="108" w:type="dxa"/>
              <w:bottom w:w="0" w:type="dxa"/>
              <w:right w:w="108" w:type="dxa"/>
            </w:tcMar>
            <w:vAlign w:val="center"/>
          </w:tcPr>
          <w:p w14:paraId="4890B7A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2. Prioritet</w:t>
            </w:r>
          </w:p>
          <w:p w14:paraId="72E2A6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restart"/>
            <w:tcMar>
              <w:top w:w="0" w:type="dxa"/>
              <w:left w:w="108" w:type="dxa"/>
              <w:bottom w:w="0" w:type="dxa"/>
              <w:right w:w="108" w:type="dxa"/>
            </w:tcMar>
            <w:vAlign w:val="center"/>
          </w:tcPr>
          <w:p w14:paraId="7C207A2E" w14:textId="77777777" w:rsidR="00CC447D" w:rsidRPr="008D043F" w:rsidRDefault="00947CFC"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lastRenderedPageBreak/>
              <w:t xml:space="preserve">Unaprjeđenje </w:t>
            </w:r>
            <w:r w:rsidR="00CC447D" w:rsidRPr="008D043F">
              <w:rPr>
                <w:rFonts w:asciiTheme="minorHAnsi" w:hAnsiTheme="minorHAnsi" w:cstheme="minorHAnsi"/>
                <w:b/>
                <w:sz w:val="18"/>
                <w:szCs w:val="18"/>
                <w:lang w:val="hr-HR"/>
              </w:rPr>
              <w:t xml:space="preserve">sistema </w:t>
            </w:r>
            <w:r w:rsidR="00CC447D" w:rsidRPr="008D043F">
              <w:rPr>
                <w:rFonts w:asciiTheme="minorHAnsi" w:hAnsiTheme="minorHAnsi" w:cstheme="minorHAnsi"/>
                <w:b/>
                <w:sz w:val="18"/>
                <w:szCs w:val="18"/>
                <w:lang w:val="hr-HR"/>
              </w:rPr>
              <w:lastRenderedPageBreak/>
              <w:t xml:space="preserve">upravljanja kvalitetom zraka koji će biti u funkciji podrške donošenju strateških odluka i </w:t>
            </w:r>
            <w:r w:rsidRPr="008D043F">
              <w:rPr>
                <w:rFonts w:asciiTheme="minorHAnsi" w:hAnsiTheme="minorHAnsi" w:cstheme="minorHAnsi"/>
                <w:b/>
                <w:sz w:val="18"/>
                <w:szCs w:val="18"/>
                <w:lang w:val="hr-HR"/>
              </w:rPr>
              <w:t xml:space="preserve">informiranju </w:t>
            </w:r>
            <w:r w:rsidR="00CC447D" w:rsidRPr="008D043F">
              <w:rPr>
                <w:rFonts w:asciiTheme="minorHAnsi" w:hAnsiTheme="minorHAnsi" w:cstheme="minorHAnsi"/>
                <w:b/>
                <w:sz w:val="18"/>
                <w:szCs w:val="18"/>
                <w:lang w:val="hr-HR"/>
              </w:rPr>
              <w:t>građana o kvalitetu zraka</w:t>
            </w:r>
            <w:r w:rsidR="008C698C" w:rsidRPr="008D043F">
              <w:rPr>
                <w:rFonts w:asciiTheme="minorHAnsi" w:hAnsiTheme="minorHAnsi" w:cstheme="minorHAnsi"/>
                <w:b/>
                <w:sz w:val="18"/>
                <w:szCs w:val="18"/>
                <w:lang w:val="hr-HR"/>
              </w:rPr>
              <w:t xml:space="preserve"> i emisijama</w:t>
            </w:r>
          </w:p>
        </w:tc>
        <w:tc>
          <w:tcPr>
            <w:tcW w:w="1159" w:type="pct"/>
            <w:shd w:val="clear" w:color="auto" w:fill="D9D9D9"/>
            <w:tcMar>
              <w:top w:w="0" w:type="dxa"/>
              <w:left w:w="108" w:type="dxa"/>
              <w:bottom w:w="0" w:type="dxa"/>
              <w:right w:w="108" w:type="dxa"/>
            </w:tcMar>
            <w:vAlign w:val="center"/>
          </w:tcPr>
          <w:p w14:paraId="04FC405C"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lastRenderedPageBreak/>
              <w:t>Indikatori prioriteta</w:t>
            </w:r>
          </w:p>
        </w:tc>
        <w:tc>
          <w:tcPr>
            <w:tcW w:w="1159" w:type="pct"/>
            <w:shd w:val="clear" w:color="auto" w:fill="D9D9D9"/>
            <w:tcMar>
              <w:top w:w="0" w:type="dxa"/>
              <w:left w:w="108" w:type="dxa"/>
              <w:bottom w:w="0" w:type="dxa"/>
              <w:right w:w="108" w:type="dxa"/>
            </w:tcMar>
            <w:vAlign w:val="center"/>
          </w:tcPr>
          <w:p w14:paraId="5C3DB07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45A76AB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8D043F" w14:paraId="41FC7E94" w14:textId="77777777" w:rsidTr="00270082">
        <w:trPr>
          <w:trHeight w:val="287"/>
        </w:trPr>
        <w:tc>
          <w:tcPr>
            <w:tcW w:w="811" w:type="pct"/>
            <w:vMerge/>
            <w:shd w:val="clear" w:color="auto" w:fill="D9D9D9"/>
            <w:vAlign w:val="center"/>
            <w:hideMark/>
          </w:tcPr>
          <w:p w14:paraId="350B9A6F"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19306938"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1415B76"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947CFC" w:rsidRPr="008D043F">
              <w:rPr>
                <w:rFonts w:asciiTheme="minorHAnsi" w:hAnsiTheme="minorHAnsi" w:cstheme="minorHAnsi"/>
                <w:sz w:val="18"/>
                <w:szCs w:val="18"/>
                <w:lang w:val="hr-HR"/>
              </w:rPr>
              <w:t xml:space="preserve">informiranosti </w:t>
            </w:r>
            <w:r w:rsidRPr="008D043F">
              <w:rPr>
                <w:rFonts w:asciiTheme="minorHAnsi" w:hAnsiTheme="minorHAnsi" w:cstheme="minorHAnsi"/>
                <w:sz w:val="18"/>
                <w:szCs w:val="18"/>
                <w:lang w:val="hr-HR"/>
              </w:rPr>
              <w:t>građana o kvalitetu zraka i emisijama</w:t>
            </w:r>
          </w:p>
        </w:tc>
        <w:tc>
          <w:tcPr>
            <w:tcW w:w="1159" w:type="pct"/>
            <w:tcMar>
              <w:top w:w="0" w:type="dxa"/>
              <w:left w:w="108" w:type="dxa"/>
              <w:bottom w:w="0" w:type="dxa"/>
              <w:right w:w="108" w:type="dxa"/>
            </w:tcMar>
          </w:tcPr>
          <w:p w14:paraId="735EC110"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o razvijen sistem </w:t>
            </w:r>
            <w:r w:rsidR="00947CFC" w:rsidRPr="008D043F">
              <w:rPr>
                <w:rFonts w:asciiTheme="minorHAnsi" w:hAnsiTheme="minorHAnsi" w:cstheme="minorHAnsi"/>
                <w:sz w:val="18"/>
                <w:szCs w:val="18"/>
                <w:lang w:val="hr-HR"/>
              </w:rPr>
              <w:t xml:space="preserve">informiranja </w:t>
            </w:r>
            <w:r w:rsidRPr="008D043F">
              <w:rPr>
                <w:rFonts w:asciiTheme="minorHAnsi" w:hAnsiTheme="minorHAnsi" w:cstheme="minorHAnsi"/>
                <w:sz w:val="18"/>
                <w:szCs w:val="18"/>
                <w:lang w:val="hr-HR"/>
              </w:rPr>
              <w:t>građana o kvalitetu zraka i emisijama zagađujućih materija u zrak</w:t>
            </w:r>
          </w:p>
        </w:tc>
        <w:tc>
          <w:tcPr>
            <w:tcW w:w="1159" w:type="pct"/>
            <w:tcMar>
              <w:top w:w="0" w:type="dxa"/>
              <w:left w:w="108" w:type="dxa"/>
              <w:bottom w:w="0" w:type="dxa"/>
              <w:right w:w="108" w:type="dxa"/>
            </w:tcMar>
          </w:tcPr>
          <w:p w14:paraId="1521851E"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sistem </w:t>
            </w:r>
            <w:r w:rsidR="00947CFC" w:rsidRPr="008D043F">
              <w:rPr>
                <w:rFonts w:asciiTheme="minorHAnsi" w:hAnsiTheme="minorHAnsi" w:cstheme="minorHAnsi"/>
                <w:sz w:val="18"/>
                <w:szCs w:val="18"/>
                <w:lang w:val="hr-HR"/>
              </w:rPr>
              <w:t xml:space="preserve">informiranja </w:t>
            </w:r>
            <w:r w:rsidRPr="008D043F">
              <w:rPr>
                <w:rFonts w:asciiTheme="minorHAnsi" w:hAnsiTheme="minorHAnsi" w:cstheme="minorHAnsi"/>
                <w:sz w:val="18"/>
                <w:szCs w:val="18"/>
                <w:lang w:val="hr-HR"/>
              </w:rPr>
              <w:t xml:space="preserve">građana u realnom i </w:t>
            </w:r>
            <w:r w:rsidR="00947CFC" w:rsidRPr="008D043F">
              <w:rPr>
                <w:rFonts w:asciiTheme="minorHAnsi" w:hAnsiTheme="minorHAnsi" w:cstheme="minorHAnsi"/>
                <w:sz w:val="18"/>
                <w:szCs w:val="18"/>
                <w:lang w:val="hr-HR"/>
              </w:rPr>
              <w:t xml:space="preserve">integriranom </w:t>
            </w:r>
            <w:r w:rsidRPr="008D043F">
              <w:rPr>
                <w:rFonts w:asciiTheme="minorHAnsi" w:hAnsiTheme="minorHAnsi" w:cstheme="minorHAnsi"/>
                <w:sz w:val="18"/>
                <w:szCs w:val="18"/>
                <w:lang w:val="hr-HR"/>
              </w:rPr>
              <w:t>vremenu o kvalitetu zraka i emisijama od 2023. godine</w:t>
            </w:r>
          </w:p>
        </w:tc>
      </w:tr>
      <w:tr w:rsidR="00C81504" w:rsidRPr="008D043F" w14:paraId="43E9D2BC" w14:textId="77777777" w:rsidTr="00270082">
        <w:trPr>
          <w:trHeight w:val="287"/>
        </w:trPr>
        <w:tc>
          <w:tcPr>
            <w:tcW w:w="811" w:type="pct"/>
            <w:vMerge/>
            <w:shd w:val="clear" w:color="auto" w:fill="D9D9D9"/>
            <w:vAlign w:val="center"/>
          </w:tcPr>
          <w:p w14:paraId="0E90D3D4"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51B1A3F"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BCABF7F"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sistema izvještavanja </w:t>
            </w:r>
          </w:p>
        </w:tc>
        <w:tc>
          <w:tcPr>
            <w:tcW w:w="1159" w:type="pct"/>
            <w:tcMar>
              <w:top w:w="0" w:type="dxa"/>
              <w:left w:w="108" w:type="dxa"/>
              <w:bottom w:w="0" w:type="dxa"/>
              <w:right w:w="108" w:type="dxa"/>
            </w:tcMar>
          </w:tcPr>
          <w:p w14:paraId="0C215876"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cjelovit sistem izvještavanja o emisijama zagađujućih materija i stakleničkih </w:t>
            </w:r>
            <w:r w:rsidR="00947CFC" w:rsidRPr="008D043F">
              <w:rPr>
                <w:rFonts w:asciiTheme="minorHAnsi" w:hAnsiTheme="minorHAnsi" w:cstheme="minorHAnsi"/>
                <w:sz w:val="18"/>
                <w:szCs w:val="18"/>
                <w:lang w:val="hr-HR"/>
              </w:rPr>
              <w:t xml:space="preserve">plinova </w:t>
            </w:r>
            <w:r w:rsidRPr="008D043F">
              <w:rPr>
                <w:rFonts w:asciiTheme="minorHAnsi" w:hAnsiTheme="minorHAnsi" w:cstheme="minorHAnsi"/>
                <w:sz w:val="18"/>
                <w:szCs w:val="18"/>
                <w:lang w:val="hr-HR"/>
              </w:rPr>
              <w:t>i kvalitetu zraka prema međunarodnim institucijama</w:t>
            </w:r>
          </w:p>
        </w:tc>
        <w:tc>
          <w:tcPr>
            <w:tcW w:w="1159" w:type="pct"/>
            <w:tcMar>
              <w:top w:w="0" w:type="dxa"/>
              <w:left w:w="108" w:type="dxa"/>
              <w:bottom w:w="0" w:type="dxa"/>
              <w:right w:w="108" w:type="dxa"/>
            </w:tcMar>
          </w:tcPr>
          <w:p w14:paraId="764B5ADD"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azvijen sistem izvještavanja prema međunarodnim institucijama o emisijama i kvalitetu zraka do 2025. godine</w:t>
            </w:r>
          </w:p>
        </w:tc>
      </w:tr>
      <w:tr w:rsidR="00C81504" w:rsidRPr="008D043F" w14:paraId="68D3BC11" w14:textId="77777777" w:rsidTr="00270082">
        <w:trPr>
          <w:trHeight w:val="287"/>
        </w:trPr>
        <w:tc>
          <w:tcPr>
            <w:tcW w:w="811" w:type="pct"/>
            <w:vMerge/>
            <w:shd w:val="clear" w:color="auto" w:fill="D9D9D9"/>
            <w:vAlign w:val="center"/>
          </w:tcPr>
          <w:p w14:paraId="7C465946"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1DBD09C"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8DEC604"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pokrivenosti teritorije </w:t>
            </w:r>
            <w:r w:rsidR="00947CFC"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mrežom mjernih stanica</w:t>
            </w:r>
          </w:p>
        </w:tc>
        <w:tc>
          <w:tcPr>
            <w:tcW w:w="1159" w:type="pct"/>
            <w:tcMar>
              <w:top w:w="0" w:type="dxa"/>
              <w:left w:w="108" w:type="dxa"/>
              <w:bottom w:w="0" w:type="dxa"/>
              <w:right w:w="108" w:type="dxa"/>
            </w:tcMar>
          </w:tcPr>
          <w:p w14:paraId="755F5D05"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2 stanice za mjerenje KZ</w:t>
            </w:r>
            <w:r w:rsidR="00947CFC"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2019. u 10 gradova/općina, na nekim dijelovima </w:t>
            </w:r>
            <w:r w:rsidR="00947CFC"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nema mjernih stanica</w:t>
            </w:r>
          </w:p>
        </w:tc>
        <w:tc>
          <w:tcPr>
            <w:tcW w:w="1159" w:type="pct"/>
            <w:tcMar>
              <w:top w:w="0" w:type="dxa"/>
              <w:left w:w="108" w:type="dxa"/>
              <w:bottom w:w="0" w:type="dxa"/>
              <w:right w:w="108" w:type="dxa"/>
            </w:tcMar>
          </w:tcPr>
          <w:p w14:paraId="6680734A"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krivenost cijele teritorije </w:t>
            </w:r>
            <w:r w:rsidR="007B086F"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mrežom stanica do 2025. godine</w:t>
            </w:r>
          </w:p>
        </w:tc>
      </w:tr>
      <w:tr w:rsidR="00CC447D" w:rsidRPr="008D043F" w14:paraId="2F96D246" w14:textId="77777777" w:rsidTr="00270082">
        <w:trPr>
          <w:trHeight w:val="287"/>
        </w:trPr>
        <w:tc>
          <w:tcPr>
            <w:tcW w:w="811" w:type="pct"/>
            <w:vMerge/>
            <w:shd w:val="clear" w:color="auto" w:fill="D9D9D9"/>
            <w:vAlign w:val="center"/>
            <w:hideMark/>
          </w:tcPr>
          <w:p w14:paraId="1DE2BE6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1EAE5FC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29D85F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1029872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24320FD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32EB4347" w14:textId="77777777" w:rsidTr="00270082">
        <w:trPr>
          <w:trHeight w:val="287"/>
        </w:trPr>
        <w:tc>
          <w:tcPr>
            <w:tcW w:w="811" w:type="pct"/>
            <w:vMerge/>
            <w:shd w:val="clear" w:color="auto" w:fill="D9D9D9"/>
            <w:vAlign w:val="center"/>
          </w:tcPr>
          <w:p w14:paraId="480D841F"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992780C"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3143596"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4,1</w:t>
            </w:r>
          </w:p>
        </w:tc>
        <w:tc>
          <w:tcPr>
            <w:tcW w:w="1159" w:type="pct"/>
            <w:tcMar>
              <w:top w:w="0" w:type="dxa"/>
              <w:left w:w="108" w:type="dxa"/>
              <w:bottom w:w="0" w:type="dxa"/>
              <w:right w:w="108" w:type="dxa"/>
            </w:tcMar>
            <w:vAlign w:val="center"/>
          </w:tcPr>
          <w:p w14:paraId="09586B13"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17,6</w:t>
            </w:r>
          </w:p>
        </w:tc>
        <w:tc>
          <w:tcPr>
            <w:tcW w:w="1159" w:type="pct"/>
            <w:tcMar>
              <w:top w:w="0" w:type="dxa"/>
              <w:left w:w="108" w:type="dxa"/>
              <w:bottom w:w="0" w:type="dxa"/>
              <w:right w:w="108" w:type="dxa"/>
            </w:tcMar>
            <w:vAlign w:val="center"/>
          </w:tcPr>
          <w:p w14:paraId="2010787E"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41,7</w:t>
            </w:r>
          </w:p>
        </w:tc>
      </w:tr>
    </w:tbl>
    <w:p w14:paraId="0680DBE7"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2281"/>
        <w:gridCol w:w="2005"/>
        <w:gridCol w:w="3264"/>
        <w:gridCol w:w="3263"/>
        <w:gridCol w:w="3263"/>
      </w:tblGrid>
      <w:tr w:rsidR="00CC447D" w:rsidRPr="008D043F" w14:paraId="2E323B0D" w14:textId="77777777" w:rsidTr="00270082">
        <w:trPr>
          <w:trHeight w:val="483"/>
        </w:trPr>
        <w:tc>
          <w:tcPr>
            <w:tcW w:w="810" w:type="pct"/>
            <w:vMerge w:val="restart"/>
            <w:shd w:val="clear" w:color="auto" w:fill="D9D9D9"/>
            <w:tcMar>
              <w:top w:w="0" w:type="dxa"/>
              <w:left w:w="108" w:type="dxa"/>
              <w:bottom w:w="0" w:type="dxa"/>
              <w:right w:w="108" w:type="dxa"/>
            </w:tcMar>
            <w:vAlign w:val="center"/>
            <w:hideMark/>
          </w:tcPr>
          <w:p w14:paraId="1880EFF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2.1. Mjera</w:t>
            </w:r>
          </w:p>
        </w:tc>
        <w:tc>
          <w:tcPr>
            <w:tcW w:w="712" w:type="pct"/>
            <w:vMerge w:val="restart"/>
            <w:tcMar>
              <w:top w:w="0" w:type="dxa"/>
              <w:left w:w="108" w:type="dxa"/>
              <w:bottom w:w="0" w:type="dxa"/>
              <w:right w:w="108" w:type="dxa"/>
            </w:tcMar>
            <w:vAlign w:val="center"/>
          </w:tcPr>
          <w:p w14:paraId="2583397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napr</w:t>
            </w:r>
            <w:r w:rsidR="00974230"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 sistema monitoringa </w:t>
            </w:r>
            <w:r w:rsidR="008C698C" w:rsidRPr="008D043F">
              <w:rPr>
                <w:rFonts w:asciiTheme="minorHAnsi" w:eastAsia="Calibri" w:hAnsiTheme="minorHAnsi" w:cstheme="minorHAnsi"/>
                <w:sz w:val="18"/>
                <w:szCs w:val="18"/>
                <w:lang w:val="hr-HR"/>
              </w:rPr>
              <w:t xml:space="preserve">kvaliteta </w:t>
            </w:r>
            <w:r w:rsidRPr="008D043F">
              <w:rPr>
                <w:rFonts w:asciiTheme="minorHAnsi" w:eastAsia="Calibri" w:hAnsiTheme="minorHAnsi" w:cstheme="minorHAnsi"/>
                <w:sz w:val="18"/>
                <w:szCs w:val="18"/>
                <w:lang w:val="hr-HR"/>
              </w:rPr>
              <w:t>zraka</w:t>
            </w:r>
          </w:p>
        </w:tc>
        <w:tc>
          <w:tcPr>
            <w:tcW w:w="1159" w:type="pct"/>
            <w:shd w:val="clear" w:color="auto" w:fill="D9D9D9"/>
            <w:tcMar>
              <w:top w:w="0" w:type="dxa"/>
              <w:left w:w="108" w:type="dxa"/>
              <w:bottom w:w="0" w:type="dxa"/>
              <w:right w:w="108" w:type="dxa"/>
            </w:tcMar>
            <w:vAlign w:val="center"/>
            <w:hideMark/>
          </w:tcPr>
          <w:p w14:paraId="3640566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D40AFB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5A320E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342ECD5" w14:textId="77777777" w:rsidTr="00270082">
        <w:trPr>
          <w:trHeight w:val="287"/>
        </w:trPr>
        <w:tc>
          <w:tcPr>
            <w:tcW w:w="810" w:type="pct"/>
            <w:vMerge/>
            <w:shd w:val="clear" w:color="auto" w:fill="D9D9D9"/>
            <w:vAlign w:val="center"/>
          </w:tcPr>
          <w:p w14:paraId="5810223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DFE40B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E04D1E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i usvajanja studije </w:t>
            </w:r>
          </w:p>
        </w:tc>
        <w:tc>
          <w:tcPr>
            <w:tcW w:w="1159" w:type="pct"/>
            <w:shd w:val="clear" w:color="auto" w:fill="FFFFFF"/>
            <w:tcMar>
              <w:top w:w="0" w:type="dxa"/>
              <w:left w:w="108" w:type="dxa"/>
              <w:bottom w:w="0" w:type="dxa"/>
              <w:right w:w="108" w:type="dxa"/>
            </w:tcMar>
            <w:vAlign w:val="center"/>
          </w:tcPr>
          <w:p w14:paraId="39F500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toku izrada plana/studije </w:t>
            </w:r>
          </w:p>
        </w:tc>
        <w:tc>
          <w:tcPr>
            <w:tcW w:w="1159" w:type="pct"/>
            <w:shd w:val="clear" w:color="auto" w:fill="FFFFFF"/>
            <w:vAlign w:val="center"/>
          </w:tcPr>
          <w:p w14:paraId="0732646A"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a i usvojena studija (plan) s </w:t>
            </w:r>
            <w:r w:rsidR="00974230" w:rsidRPr="008D043F">
              <w:rPr>
                <w:rFonts w:asciiTheme="minorHAnsi" w:hAnsiTheme="minorHAnsi" w:cstheme="minorHAnsi"/>
                <w:sz w:val="18"/>
                <w:szCs w:val="18"/>
                <w:lang w:val="hr-HR" w:bidi="en-US"/>
              </w:rPr>
              <w:t xml:space="preserve">definiranim </w:t>
            </w:r>
            <w:r w:rsidRPr="008D043F">
              <w:rPr>
                <w:rFonts w:asciiTheme="minorHAnsi" w:hAnsiTheme="minorHAnsi" w:cstheme="minorHAnsi"/>
                <w:sz w:val="18"/>
                <w:szCs w:val="18"/>
                <w:lang w:val="hr-HR" w:bidi="en-US"/>
              </w:rPr>
              <w:t>svim elementima iz mjere</w:t>
            </w:r>
            <w:r w:rsidR="00974230" w:rsidRPr="008D043F">
              <w:rPr>
                <w:rFonts w:asciiTheme="minorHAnsi" w:hAnsiTheme="minorHAnsi" w:cstheme="minorHAnsi"/>
                <w:sz w:val="18"/>
                <w:szCs w:val="18"/>
                <w:lang w:val="hr-HR" w:bidi="en-US"/>
              </w:rPr>
              <w:t>nja</w:t>
            </w:r>
          </w:p>
        </w:tc>
      </w:tr>
      <w:tr w:rsidR="00CC447D" w:rsidRPr="008D043F" w14:paraId="307927BA" w14:textId="77777777" w:rsidTr="00270082">
        <w:trPr>
          <w:trHeight w:val="287"/>
        </w:trPr>
        <w:tc>
          <w:tcPr>
            <w:tcW w:w="810" w:type="pct"/>
            <w:vMerge/>
            <w:shd w:val="clear" w:color="auto" w:fill="D9D9D9"/>
            <w:vAlign w:val="center"/>
          </w:tcPr>
          <w:p w14:paraId="2984754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995079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550953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mjernih stanica stavljenih u funkciju</w:t>
            </w:r>
          </w:p>
        </w:tc>
        <w:tc>
          <w:tcPr>
            <w:tcW w:w="1159" w:type="pct"/>
            <w:shd w:val="clear" w:color="auto" w:fill="FFFFFF"/>
            <w:tcMar>
              <w:top w:w="0" w:type="dxa"/>
              <w:left w:w="108" w:type="dxa"/>
              <w:bottom w:w="0" w:type="dxa"/>
              <w:right w:w="108" w:type="dxa"/>
            </w:tcMar>
            <w:vAlign w:val="center"/>
          </w:tcPr>
          <w:p w14:paraId="3F79B17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22 mjerne stanice bile u funkciji 2019, u nekim dijelovima </w:t>
            </w:r>
            <w:r w:rsidR="00974230"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nema mjernih stanica</w:t>
            </w:r>
          </w:p>
        </w:tc>
        <w:tc>
          <w:tcPr>
            <w:tcW w:w="1159" w:type="pct"/>
            <w:shd w:val="clear" w:color="auto" w:fill="FFFFFF"/>
            <w:vAlign w:val="center"/>
          </w:tcPr>
          <w:p w14:paraId="3A9991BF"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bavljena i instalirana oprema – mjerne stanice</w:t>
            </w:r>
          </w:p>
        </w:tc>
      </w:tr>
      <w:tr w:rsidR="00CC447D" w:rsidRPr="008D043F" w14:paraId="0877E701" w14:textId="77777777" w:rsidTr="00270082">
        <w:trPr>
          <w:trHeight w:val="287"/>
        </w:trPr>
        <w:tc>
          <w:tcPr>
            <w:tcW w:w="810" w:type="pct"/>
            <w:vMerge/>
            <w:shd w:val="clear" w:color="auto" w:fill="D9D9D9"/>
            <w:vAlign w:val="center"/>
          </w:tcPr>
          <w:p w14:paraId="32F5CE2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AF2A83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A2C8EC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provedenosti programa jačanja ljudskih i materijalnih kapaciteta FHMZ</w:t>
            </w:r>
            <w:r w:rsidR="0097423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i kantonalnih organizacija za monitoring kvaliteta zraka</w:t>
            </w:r>
          </w:p>
        </w:tc>
        <w:tc>
          <w:tcPr>
            <w:tcW w:w="1159" w:type="pct"/>
            <w:shd w:val="clear" w:color="auto" w:fill="FFFFFF"/>
            <w:tcMar>
              <w:top w:w="0" w:type="dxa"/>
              <w:left w:w="108" w:type="dxa"/>
              <w:bottom w:w="0" w:type="dxa"/>
              <w:right w:w="108" w:type="dxa"/>
            </w:tcMar>
            <w:vAlign w:val="center"/>
          </w:tcPr>
          <w:p w14:paraId="4A6EAD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Ljudski i materijalni kapaciteti FHMZ</w:t>
            </w:r>
            <w:r w:rsidR="00974230"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kantonalnih organizacija nedovoljni</w:t>
            </w:r>
          </w:p>
        </w:tc>
        <w:tc>
          <w:tcPr>
            <w:tcW w:w="1159" w:type="pct"/>
            <w:shd w:val="clear" w:color="auto" w:fill="FFFFFF"/>
            <w:vAlign w:val="center"/>
          </w:tcPr>
          <w:p w14:paraId="13002AD5"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ljudskih i materijalnih kapaciteta</w:t>
            </w:r>
          </w:p>
        </w:tc>
      </w:tr>
      <w:tr w:rsidR="00CC447D" w:rsidRPr="008D043F" w14:paraId="2BF2CA94" w14:textId="77777777" w:rsidTr="00270082">
        <w:trPr>
          <w:trHeight w:val="483"/>
        </w:trPr>
        <w:tc>
          <w:tcPr>
            <w:tcW w:w="810" w:type="pct"/>
            <w:vMerge/>
            <w:shd w:val="clear" w:color="auto" w:fill="D9D9D9"/>
            <w:vAlign w:val="center"/>
            <w:hideMark/>
          </w:tcPr>
          <w:p w14:paraId="7AE5B89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59E8B2D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F22689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612DA9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C59CBF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65D77" w:rsidRPr="008D043F" w14:paraId="7959D156" w14:textId="77777777" w:rsidTr="00270082">
        <w:trPr>
          <w:trHeight w:val="287"/>
        </w:trPr>
        <w:tc>
          <w:tcPr>
            <w:tcW w:w="810" w:type="pct"/>
            <w:vMerge/>
            <w:shd w:val="clear" w:color="auto" w:fill="D9D9D9"/>
            <w:vAlign w:val="center"/>
            <w:hideMark/>
          </w:tcPr>
          <w:p w14:paraId="1C524F4F" w14:textId="77777777" w:rsidR="00465D77" w:rsidRPr="008D043F" w:rsidRDefault="00465D77"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1CB93E60" w14:textId="77777777" w:rsidR="00465D77" w:rsidRPr="008D043F" w:rsidRDefault="00465D7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99AB6F4"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34</w:t>
            </w:r>
          </w:p>
        </w:tc>
        <w:tc>
          <w:tcPr>
            <w:tcW w:w="1159" w:type="pct"/>
            <w:tcMar>
              <w:top w:w="0" w:type="dxa"/>
              <w:left w:w="108" w:type="dxa"/>
              <w:bottom w:w="0" w:type="dxa"/>
              <w:right w:w="108" w:type="dxa"/>
            </w:tcMar>
            <w:vAlign w:val="center"/>
          </w:tcPr>
          <w:p w14:paraId="0F696C76"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w:t>
            </w:r>
          </w:p>
        </w:tc>
        <w:tc>
          <w:tcPr>
            <w:tcW w:w="1159" w:type="pct"/>
            <w:tcMar>
              <w:top w:w="0" w:type="dxa"/>
              <w:left w:w="108" w:type="dxa"/>
              <w:bottom w:w="0" w:type="dxa"/>
              <w:right w:w="108" w:type="dxa"/>
            </w:tcMar>
            <w:vAlign w:val="center"/>
          </w:tcPr>
          <w:p w14:paraId="5A7298B9"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w:t>
            </w:r>
          </w:p>
        </w:tc>
      </w:tr>
      <w:tr w:rsidR="00CC447D" w:rsidRPr="008D043F" w14:paraId="27E7CCD2" w14:textId="77777777" w:rsidTr="00270082">
        <w:trPr>
          <w:trHeight w:val="483"/>
        </w:trPr>
        <w:tc>
          <w:tcPr>
            <w:tcW w:w="810" w:type="pct"/>
            <w:vMerge w:val="restart"/>
            <w:shd w:val="clear" w:color="auto" w:fill="D9D9D9"/>
            <w:tcMar>
              <w:top w:w="0" w:type="dxa"/>
              <w:left w:w="108" w:type="dxa"/>
              <w:bottom w:w="0" w:type="dxa"/>
              <w:right w:w="108" w:type="dxa"/>
            </w:tcMar>
            <w:vAlign w:val="center"/>
            <w:hideMark/>
          </w:tcPr>
          <w:p w14:paraId="05C0D22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p w14:paraId="514B944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2.2. Mjera</w:t>
            </w:r>
          </w:p>
        </w:tc>
        <w:tc>
          <w:tcPr>
            <w:tcW w:w="712" w:type="pct"/>
            <w:vMerge w:val="restart"/>
            <w:tcMar>
              <w:top w:w="0" w:type="dxa"/>
              <w:left w:w="108" w:type="dxa"/>
              <w:bottom w:w="0" w:type="dxa"/>
              <w:right w:w="108" w:type="dxa"/>
            </w:tcMar>
            <w:vAlign w:val="center"/>
          </w:tcPr>
          <w:p w14:paraId="5B83A39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azvoj sistema izvještavanja prema međunarodnim institucijama i koordinacija unapr</w:t>
            </w:r>
            <w:r w:rsidR="00974230"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a sistema </w:t>
            </w:r>
            <w:r w:rsidR="00974230" w:rsidRPr="008D043F">
              <w:rPr>
                <w:rFonts w:asciiTheme="minorHAnsi" w:eastAsia="Calibri" w:hAnsiTheme="minorHAnsi" w:cstheme="minorHAnsi"/>
                <w:sz w:val="18"/>
                <w:szCs w:val="18"/>
                <w:lang w:val="hr-HR"/>
              </w:rPr>
              <w:lastRenderedPageBreak/>
              <w:t xml:space="preserve">informiranja </w:t>
            </w:r>
            <w:r w:rsidRPr="008D043F">
              <w:rPr>
                <w:rFonts w:asciiTheme="minorHAnsi" w:eastAsia="Calibri" w:hAnsiTheme="minorHAnsi" w:cstheme="minorHAnsi"/>
                <w:sz w:val="18"/>
                <w:szCs w:val="18"/>
                <w:lang w:val="hr-HR"/>
              </w:rPr>
              <w:t>građana o kvalitetu zraka</w:t>
            </w:r>
            <w:r w:rsidR="008C698C" w:rsidRPr="008D043F">
              <w:rPr>
                <w:rFonts w:asciiTheme="minorHAnsi" w:eastAsia="Calibri" w:hAnsiTheme="minorHAnsi" w:cstheme="minorHAnsi"/>
                <w:sz w:val="18"/>
                <w:szCs w:val="18"/>
                <w:lang w:val="hr-HR"/>
              </w:rPr>
              <w:t xml:space="preserve"> i emisijama</w:t>
            </w:r>
          </w:p>
        </w:tc>
        <w:tc>
          <w:tcPr>
            <w:tcW w:w="1159" w:type="pct"/>
            <w:shd w:val="clear" w:color="auto" w:fill="D9D9D9"/>
            <w:tcMar>
              <w:top w:w="0" w:type="dxa"/>
              <w:left w:w="108" w:type="dxa"/>
              <w:bottom w:w="0" w:type="dxa"/>
              <w:right w:w="108" w:type="dxa"/>
            </w:tcMar>
            <w:vAlign w:val="center"/>
            <w:hideMark/>
          </w:tcPr>
          <w:p w14:paraId="6428664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7CE853A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7DE582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646C54A" w14:textId="77777777" w:rsidTr="00270082">
        <w:trPr>
          <w:trHeight w:val="287"/>
        </w:trPr>
        <w:tc>
          <w:tcPr>
            <w:tcW w:w="810" w:type="pct"/>
            <w:vMerge/>
            <w:shd w:val="clear" w:color="auto" w:fill="D9D9D9"/>
            <w:vAlign w:val="center"/>
          </w:tcPr>
          <w:p w14:paraId="02A95E3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69155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079B0F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programa</w:t>
            </w:r>
          </w:p>
        </w:tc>
        <w:tc>
          <w:tcPr>
            <w:tcW w:w="1159" w:type="pct"/>
            <w:shd w:val="clear" w:color="auto" w:fill="FFFFFF"/>
            <w:tcMar>
              <w:top w:w="0" w:type="dxa"/>
              <w:left w:w="108" w:type="dxa"/>
              <w:bottom w:w="0" w:type="dxa"/>
              <w:right w:w="108" w:type="dxa"/>
            </w:tcMar>
            <w:vAlign w:val="center"/>
          </w:tcPr>
          <w:p w14:paraId="5786D64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o razvijen sistem </w:t>
            </w:r>
            <w:r w:rsidR="00974230" w:rsidRPr="008D043F">
              <w:rPr>
                <w:rFonts w:asciiTheme="minorHAnsi" w:hAnsiTheme="minorHAnsi" w:cstheme="minorHAnsi"/>
                <w:sz w:val="18"/>
                <w:szCs w:val="18"/>
                <w:lang w:val="hr-HR" w:bidi="en-US"/>
              </w:rPr>
              <w:t xml:space="preserve">informiranja </w:t>
            </w:r>
            <w:r w:rsidRPr="008D043F">
              <w:rPr>
                <w:rFonts w:asciiTheme="minorHAnsi" w:hAnsiTheme="minorHAnsi" w:cstheme="minorHAnsi"/>
                <w:sz w:val="18"/>
                <w:szCs w:val="18"/>
                <w:lang w:val="hr-HR" w:bidi="en-US"/>
              </w:rPr>
              <w:t>građana o kvalitetu zraka</w:t>
            </w:r>
          </w:p>
        </w:tc>
        <w:tc>
          <w:tcPr>
            <w:tcW w:w="1159" w:type="pct"/>
            <w:shd w:val="clear" w:color="auto" w:fill="FFFFFF"/>
            <w:vAlign w:val="center"/>
          </w:tcPr>
          <w:p w14:paraId="6AD69CB5"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program </w:t>
            </w:r>
            <w:r w:rsidR="00974230" w:rsidRPr="008D043F">
              <w:rPr>
                <w:rFonts w:asciiTheme="minorHAnsi" w:hAnsiTheme="minorHAnsi" w:cstheme="minorHAnsi"/>
                <w:sz w:val="18"/>
                <w:szCs w:val="18"/>
                <w:lang w:val="hr-HR" w:bidi="en-US"/>
              </w:rPr>
              <w:t xml:space="preserve">informiranja </w:t>
            </w:r>
            <w:r w:rsidRPr="008D043F">
              <w:rPr>
                <w:rFonts w:asciiTheme="minorHAnsi" w:hAnsiTheme="minorHAnsi" w:cstheme="minorHAnsi"/>
                <w:sz w:val="18"/>
                <w:szCs w:val="18"/>
                <w:lang w:val="hr-HR" w:bidi="en-US"/>
              </w:rPr>
              <w:t xml:space="preserve">na nivou </w:t>
            </w:r>
            <w:r w:rsidR="00974230"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s jasnim ulogama kantona i općina</w:t>
            </w:r>
          </w:p>
        </w:tc>
      </w:tr>
      <w:tr w:rsidR="00CC447D" w:rsidRPr="008D043F" w14:paraId="0752BB3E" w14:textId="77777777" w:rsidTr="00270082">
        <w:trPr>
          <w:trHeight w:val="287"/>
        </w:trPr>
        <w:tc>
          <w:tcPr>
            <w:tcW w:w="810" w:type="pct"/>
            <w:vMerge/>
            <w:shd w:val="clear" w:color="auto" w:fill="D9D9D9"/>
            <w:vAlign w:val="center"/>
          </w:tcPr>
          <w:p w14:paraId="240B735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65480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2DA911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realizacije programa jačanja </w:t>
            </w:r>
            <w:r w:rsidRPr="008D043F">
              <w:rPr>
                <w:rFonts w:asciiTheme="minorHAnsi" w:eastAsia="Calibri" w:hAnsiTheme="minorHAnsi" w:cstheme="minorHAnsi"/>
                <w:sz w:val="18"/>
                <w:szCs w:val="18"/>
                <w:lang w:val="hr-HR"/>
              </w:rPr>
              <w:lastRenderedPageBreak/>
              <w:t>kapaciteta</w:t>
            </w:r>
          </w:p>
        </w:tc>
        <w:tc>
          <w:tcPr>
            <w:tcW w:w="1159" w:type="pct"/>
            <w:shd w:val="clear" w:color="auto" w:fill="FFFFFF"/>
            <w:tcMar>
              <w:top w:w="0" w:type="dxa"/>
              <w:left w:w="108" w:type="dxa"/>
              <w:bottom w:w="0" w:type="dxa"/>
              <w:right w:w="108" w:type="dxa"/>
            </w:tcMar>
            <w:vAlign w:val="center"/>
          </w:tcPr>
          <w:p w14:paraId="25FE254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Nedovoljni kapaciteti nadležnih institucija </w:t>
            </w:r>
          </w:p>
        </w:tc>
        <w:tc>
          <w:tcPr>
            <w:tcW w:w="1159" w:type="pct"/>
            <w:shd w:val="clear" w:color="auto" w:fill="FFFFFF"/>
            <w:vAlign w:val="center"/>
          </w:tcPr>
          <w:p w14:paraId="21E91EE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CC447D" w:rsidRPr="008D043F" w14:paraId="1A1EC12D" w14:textId="77777777" w:rsidTr="00270082">
        <w:trPr>
          <w:trHeight w:val="287"/>
        </w:trPr>
        <w:tc>
          <w:tcPr>
            <w:tcW w:w="810" w:type="pct"/>
            <w:vMerge/>
            <w:shd w:val="clear" w:color="auto" w:fill="D9D9D9"/>
            <w:vAlign w:val="center"/>
          </w:tcPr>
          <w:p w14:paraId="0BE5E5A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DA8375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960189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974230" w:rsidRPr="008D043F">
              <w:rPr>
                <w:rFonts w:asciiTheme="minorHAnsi" w:eastAsia="Calibri" w:hAnsiTheme="minorHAnsi" w:cstheme="minorHAnsi"/>
                <w:sz w:val="18"/>
                <w:szCs w:val="18"/>
                <w:lang w:val="hr-HR"/>
              </w:rPr>
              <w:t xml:space="preserve">definiranja </w:t>
            </w:r>
            <w:r w:rsidRPr="008D043F">
              <w:rPr>
                <w:rFonts w:asciiTheme="minorHAnsi" w:eastAsia="Calibri" w:hAnsiTheme="minorHAnsi" w:cstheme="minorHAnsi"/>
                <w:sz w:val="18"/>
                <w:szCs w:val="18"/>
                <w:lang w:val="hr-HR"/>
              </w:rPr>
              <w:t>zona i aglomeracija</w:t>
            </w:r>
          </w:p>
        </w:tc>
        <w:tc>
          <w:tcPr>
            <w:tcW w:w="1159" w:type="pct"/>
            <w:shd w:val="clear" w:color="auto" w:fill="FFFFFF"/>
            <w:tcMar>
              <w:top w:w="0" w:type="dxa"/>
              <w:left w:w="108" w:type="dxa"/>
              <w:bottom w:w="0" w:type="dxa"/>
              <w:right w:w="108" w:type="dxa"/>
            </w:tcMar>
            <w:vAlign w:val="center"/>
          </w:tcPr>
          <w:p w14:paraId="469C28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e zone i aglomeracije određene bez mjerenja u nekim dijelovima </w:t>
            </w:r>
            <w:r w:rsidR="00974230" w:rsidRPr="008D043F">
              <w:rPr>
                <w:rFonts w:asciiTheme="minorHAnsi" w:hAnsiTheme="minorHAnsi" w:cstheme="minorHAnsi"/>
                <w:sz w:val="18"/>
                <w:szCs w:val="18"/>
                <w:lang w:val="hr-HR" w:bidi="en-US"/>
              </w:rPr>
              <w:t>Federacije BiH</w:t>
            </w:r>
          </w:p>
        </w:tc>
        <w:tc>
          <w:tcPr>
            <w:tcW w:w="1159" w:type="pct"/>
            <w:shd w:val="clear" w:color="auto" w:fill="FFFFFF"/>
            <w:vAlign w:val="center"/>
          </w:tcPr>
          <w:p w14:paraId="6FD35989" w14:textId="77777777" w:rsidR="00CC447D" w:rsidRPr="008D043F" w:rsidRDefault="00974230"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efinirane </w:t>
            </w:r>
            <w:r w:rsidR="00CC447D" w:rsidRPr="008D043F">
              <w:rPr>
                <w:rFonts w:asciiTheme="minorHAnsi" w:hAnsiTheme="minorHAnsi" w:cstheme="minorHAnsi"/>
                <w:sz w:val="18"/>
                <w:szCs w:val="18"/>
                <w:lang w:val="hr-HR" w:bidi="en-US"/>
              </w:rPr>
              <w:t>zone i aglomeracije</w:t>
            </w:r>
          </w:p>
        </w:tc>
      </w:tr>
      <w:tr w:rsidR="00CC447D" w:rsidRPr="008D043F" w14:paraId="26AB7343" w14:textId="77777777" w:rsidTr="00270082">
        <w:trPr>
          <w:trHeight w:val="287"/>
        </w:trPr>
        <w:tc>
          <w:tcPr>
            <w:tcW w:w="810" w:type="pct"/>
            <w:vMerge/>
            <w:shd w:val="clear" w:color="auto" w:fill="D9D9D9"/>
            <w:vAlign w:val="center"/>
          </w:tcPr>
          <w:p w14:paraId="28E59E1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BEF6BF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B0CD93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urađenih i usvojenih </w:t>
            </w:r>
            <w:r w:rsidR="00974230" w:rsidRPr="008D043F">
              <w:rPr>
                <w:rFonts w:asciiTheme="minorHAnsi" w:eastAsia="Calibri" w:hAnsiTheme="minorHAnsi" w:cstheme="minorHAnsi"/>
                <w:sz w:val="18"/>
                <w:szCs w:val="18"/>
                <w:lang w:val="hr-HR"/>
              </w:rPr>
              <w:t xml:space="preserve">sanacijskih </w:t>
            </w:r>
            <w:r w:rsidRPr="008D043F">
              <w:rPr>
                <w:rFonts w:asciiTheme="minorHAnsi" w:eastAsia="Calibri" w:hAnsiTheme="minorHAnsi" w:cstheme="minorHAnsi"/>
                <w:sz w:val="18"/>
                <w:szCs w:val="18"/>
                <w:lang w:val="hr-HR"/>
              </w:rPr>
              <w:t>planova</w:t>
            </w:r>
          </w:p>
        </w:tc>
        <w:tc>
          <w:tcPr>
            <w:tcW w:w="1159" w:type="pct"/>
            <w:shd w:val="clear" w:color="auto" w:fill="FFFFFF"/>
            <w:tcMar>
              <w:top w:w="0" w:type="dxa"/>
              <w:left w:w="108" w:type="dxa"/>
              <w:bottom w:w="0" w:type="dxa"/>
              <w:right w:w="108" w:type="dxa"/>
            </w:tcMar>
            <w:vAlign w:val="center"/>
          </w:tcPr>
          <w:p w14:paraId="36F6C71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izrađuju se </w:t>
            </w:r>
            <w:r w:rsidR="00974230" w:rsidRPr="008D043F">
              <w:rPr>
                <w:rFonts w:asciiTheme="minorHAnsi" w:hAnsiTheme="minorHAnsi" w:cstheme="minorHAnsi"/>
                <w:sz w:val="18"/>
                <w:szCs w:val="18"/>
                <w:lang w:val="hr-HR" w:bidi="en-US"/>
              </w:rPr>
              <w:t xml:space="preserve">sanacijski </w:t>
            </w:r>
            <w:r w:rsidRPr="008D043F">
              <w:rPr>
                <w:rFonts w:asciiTheme="minorHAnsi" w:hAnsiTheme="minorHAnsi" w:cstheme="minorHAnsi"/>
                <w:sz w:val="18"/>
                <w:szCs w:val="18"/>
                <w:lang w:val="hr-HR" w:bidi="en-US"/>
              </w:rPr>
              <w:t>planovi</w:t>
            </w:r>
          </w:p>
        </w:tc>
        <w:tc>
          <w:tcPr>
            <w:tcW w:w="1159" w:type="pct"/>
            <w:shd w:val="clear" w:color="auto" w:fill="FFFFFF"/>
            <w:vAlign w:val="center"/>
          </w:tcPr>
          <w:p w14:paraId="34406D3C"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i i usvojeni </w:t>
            </w:r>
            <w:r w:rsidR="00974230" w:rsidRPr="008D043F">
              <w:rPr>
                <w:rFonts w:asciiTheme="minorHAnsi" w:hAnsiTheme="minorHAnsi" w:cstheme="minorHAnsi"/>
                <w:sz w:val="18"/>
                <w:szCs w:val="18"/>
                <w:lang w:val="hr-HR" w:bidi="en-US"/>
              </w:rPr>
              <w:t xml:space="preserve">sanacijski </w:t>
            </w:r>
            <w:r w:rsidRPr="008D043F">
              <w:rPr>
                <w:rFonts w:asciiTheme="minorHAnsi" w:hAnsiTheme="minorHAnsi" w:cstheme="minorHAnsi"/>
                <w:sz w:val="18"/>
                <w:szCs w:val="18"/>
                <w:lang w:val="hr-HR" w:bidi="en-US"/>
              </w:rPr>
              <w:t>planovi</w:t>
            </w:r>
          </w:p>
        </w:tc>
      </w:tr>
      <w:tr w:rsidR="00CC447D" w:rsidRPr="008D043F" w14:paraId="7AA07D4F" w14:textId="77777777" w:rsidTr="00270082">
        <w:trPr>
          <w:trHeight w:val="287"/>
        </w:trPr>
        <w:tc>
          <w:tcPr>
            <w:tcW w:w="810" w:type="pct"/>
            <w:vMerge/>
            <w:shd w:val="clear" w:color="auto" w:fill="D9D9D9"/>
            <w:vAlign w:val="center"/>
          </w:tcPr>
          <w:p w14:paraId="1A718A5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0D5CE0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54DBDE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ljanja </w:t>
            </w:r>
            <w:r w:rsidR="00974230" w:rsidRPr="008D043F">
              <w:rPr>
                <w:rFonts w:asciiTheme="minorHAnsi" w:eastAsia="Calibri" w:hAnsiTheme="minorHAnsi" w:cstheme="minorHAnsi"/>
                <w:sz w:val="18"/>
                <w:szCs w:val="18"/>
                <w:lang w:val="hr-HR"/>
              </w:rPr>
              <w:t xml:space="preserve">informacijskog </w:t>
            </w:r>
            <w:r w:rsidRPr="008D043F">
              <w:rPr>
                <w:rFonts w:asciiTheme="minorHAnsi" w:eastAsia="Calibri" w:hAnsiTheme="minorHAnsi" w:cstheme="minorHAnsi"/>
                <w:sz w:val="18"/>
                <w:szCs w:val="18"/>
                <w:lang w:val="hr-HR"/>
              </w:rPr>
              <w:t>sistema</w:t>
            </w:r>
          </w:p>
        </w:tc>
        <w:tc>
          <w:tcPr>
            <w:tcW w:w="1159" w:type="pct"/>
            <w:shd w:val="clear" w:color="auto" w:fill="FFFFFF"/>
            <w:tcMar>
              <w:top w:w="0" w:type="dxa"/>
              <w:left w:w="108" w:type="dxa"/>
              <w:bottom w:w="0" w:type="dxa"/>
              <w:right w:w="108" w:type="dxa"/>
            </w:tcMar>
            <w:vAlign w:val="center"/>
          </w:tcPr>
          <w:p w14:paraId="427A4AB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00974230" w:rsidRPr="008D043F">
              <w:rPr>
                <w:rFonts w:asciiTheme="minorHAnsi" w:hAnsiTheme="minorHAnsi" w:cstheme="minorHAnsi"/>
                <w:sz w:val="18"/>
                <w:szCs w:val="18"/>
                <w:lang w:val="hr-HR" w:bidi="en-US"/>
              </w:rPr>
              <w:t xml:space="preserve">informacijski </w:t>
            </w:r>
            <w:r w:rsidRPr="008D043F">
              <w:rPr>
                <w:rFonts w:asciiTheme="minorHAnsi" w:hAnsiTheme="minorHAnsi" w:cstheme="minorHAnsi"/>
                <w:sz w:val="18"/>
                <w:szCs w:val="18"/>
                <w:lang w:val="hr-HR" w:bidi="en-US"/>
              </w:rPr>
              <w:t>sistem</w:t>
            </w:r>
          </w:p>
        </w:tc>
        <w:tc>
          <w:tcPr>
            <w:tcW w:w="1159" w:type="pct"/>
            <w:shd w:val="clear" w:color="auto" w:fill="FFFFFF"/>
            <w:vAlign w:val="center"/>
          </w:tcPr>
          <w:p w14:paraId="689015C8"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w:t>
            </w:r>
            <w:r w:rsidR="00974230" w:rsidRPr="008D043F">
              <w:rPr>
                <w:rFonts w:asciiTheme="minorHAnsi" w:hAnsiTheme="minorHAnsi" w:cstheme="minorHAnsi"/>
                <w:sz w:val="18"/>
                <w:szCs w:val="18"/>
                <w:lang w:val="hr-HR" w:bidi="en-US"/>
              </w:rPr>
              <w:t xml:space="preserve">informacijski </w:t>
            </w:r>
            <w:r w:rsidRPr="008D043F">
              <w:rPr>
                <w:rFonts w:asciiTheme="minorHAnsi" w:hAnsiTheme="minorHAnsi" w:cstheme="minorHAnsi"/>
                <w:sz w:val="18"/>
                <w:szCs w:val="18"/>
                <w:lang w:val="hr-HR" w:bidi="en-US"/>
              </w:rPr>
              <w:t>sistem za kvalitet zraka</w:t>
            </w:r>
          </w:p>
        </w:tc>
      </w:tr>
      <w:tr w:rsidR="00CC447D" w:rsidRPr="008D043F" w14:paraId="3DDBFB74" w14:textId="77777777" w:rsidTr="00270082">
        <w:trPr>
          <w:trHeight w:val="287"/>
        </w:trPr>
        <w:tc>
          <w:tcPr>
            <w:tcW w:w="810" w:type="pct"/>
            <w:vMerge/>
            <w:shd w:val="clear" w:color="auto" w:fill="D9D9D9"/>
            <w:vAlign w:val="center"/>
          </w:tcPr>
          <w:p w14:paraId="79F42FD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7DD2E5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479F9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polutanata za koji je imenovana referentna laboratorija</w:t>
            </w:r>
          </w:p>
        </w:tc>
        <w:tc>
          <w:tcPr>
            <w:tcW w:w="1159" w:type="pct"/>
            <w:shd w:val="clear" w:color="auto" w:fill="FFFFFF"/>
            <w:tcMar>
              <w:top w:w="0" w:type="dxa"/>
              <w:left w:w="108" w:type="dxa"/>
              <w:bottom w:w="0" w:type="dxa"/>
              <w:right w:w="108" w:type="dxa"/>
            </w:tcMar>
            <w:vAlign w:val="center"/>
          </w:tcPr>
          <w:p w14:paraId="35C2317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referentne laboratorije</w:t>
            </w:r>
          </w:p>
        </w:tc>
        <w:tc>
          <w:tcPr>
            <w:tcW w:w="1159" w:type="pct"/>
            <w:shd w:val="clear" w:color="auto" w:fill="FFFFFF"/>
            <w:vAlign w:val="center"/>
          </w:tcPr>
          <w:p w14:paraId="75F11C6A"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menovane referentne laboratorije</w:t>
            </w:r>
          </w:p>
        </w:tc>
      </w:tr>
      <w:tr w:rsidR="00CC447D" w:rsidRPr="008D043F" w14:paraId="2FC9F623" w14:textId="77777777" w:rsidTr="00270082">
        <w:trPr>
          <w:trHeight w:val="287"/>
        </w:trPr>
        <w:tc>
          <w:tcPr>
            <w:tcW w:w="810" w:type="pct"/>
            <w:vMerge/>
            <w:shd w:val="clear" w:color="auto" w:fill="D9D9D9"/>
            <w:vAlign w:val="center"/>
          </w:tcPr>
          <w:p w14:paraId="3B4A6F2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197E99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BEA04D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159" w:type="pct"/>
            <w:shd w:val="clear" w:color="auto" w:fill="FFFFFF"/>
            <w:tcMar>
              <w:top w:w="0" w:type="dxa"/>
              <w:left w:w="108" w:type="dxa"/>
              <w:bottom w:w="0" w:type="dxa"/>
              <w:right w:w="108" w:type="dxa"/>
            </w:tcMar>
            <w:vAlign w:val="center"/>
          </w:tcPr>
          <w:p w14:paraId="4BC7F5D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oseban propis koji na jasan način </w:t>
            </w:r>
            <w:r w:rsidR="00974230"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način dostavljanja podataka o emisijama</w:t>
            </w:r>
          </w:p>
        </w:tc>
        <w:tc>
          <w:tcPr>
            <w:tcW w:w="1159" w:type="pct"/>
            <w:shd w:val="clear" w:color="auto" w:fill="FFFFFF"/>
            <w:vAlign w:val="center"/>
          </w:tcPr>
          <w:p w14:paraId="512FBF4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propis o načinu dostavljanja podataka o emisijama</w:t>
            </w:r>
          </w:p>
        </w:tc>
      </w:tr>
      <w:tr w:rsidR="00CC447D" w:rsidRPr="008D043F" w14:paraId="2580C423" w14:textId="77777777" w:rsidTr="00270082">
        <w:trPr>
          <w:trHeight w:val="287"/>
        </w:trPr>
        <w:tc>
          <w:tcPr>
            <w:tcW w:w="810" w:type="pct"/>
            <w:vMerge/>
            <w:shd w:val="clear" w:color="auto" w:fill="D9D9D9"/>
            <w:vAlign w:val="center"/>
          </w:tcPr>
          <w:p w14:paraId="71F4736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9FC3CB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B118F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elektronskih izvještaja o emisijama</w:t>
            </w:r>
          </w:p>
        </w:tc>
        <w:tc>
          <w:tcPr>
            <w:tcW w:w="1159" w:type="pct"/>
            <w:shd w:val="clear" w:color="auto" w:fill="FFFFFF"/>
            <w:tcMar>
              <w:top w:w="0" w:type="dxa"/>
              <w:left w:w="108" w:type="dxa"/>
              <w:bottom w:w="0" w:type="dxa"/>
              <w:right w:w="108" w:type="dxa"/>
            </w:tcMar>
            <w:vAlign w:val="center"/>
          </w:tcPr>
          <w:p w14:paraId="611753D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elektronsko izvještavanje o mjerenjima emisija</w:t>
            </w:r>
          </w:p>
        </w:tc>
        <w:tc>
          <w:tcPr>
            <w:tcW w:w="1159" w:type="pct"/>
            <w:shd w:val="clear" w:color="auto" w:fill="FFFFFF"/>
            <w:vAlign w:val="center"/>
          </w:tcPr>
          <w:p w14:paraId="56F8E54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vedeno uniformno elektronsko izvještavanje o mjerenjima emisija</w:t>
            </w:r>
          </w:p>
        </w:tc>
      </w:tr>
      <w:tr w:rsidR="00CC447D" w:rsidRPr="008D043F" w14:paraId="31B52265" w14:textId="77777777" w:rsidTr="00270082">
        <w:trPr>
          <w:trHeight w:val="287"/>
        </w:trPr>
        <w:tc>
          <w:tcPr>
            <w:tcW w:w="810" w:type="pct"/>
            <w:vMerge/>
            <w:shd w:val="clear" w:color="auto" w:fill="D9D9D9"/>
            <w:vAlign w:val="center"/>
          </w:tcPr>
          <w:p w14:paraId="57F1496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E99FAB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4331EF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realizacije programa jačanja kapaciteta</w:t>
            </w:r>
          </w:p>
        </w:tc>
        <w:tc>
          <w:tcPr>
            <w:tcW w:w="1159" w:type="pct"/>
            <w:shd w:val="clear" w:color="auto" w:fill="FFFFFF"/>
            <w:tcMar>
              <w:top w:w="0" w:type="dxa"/>
              <w:left w:w="108" w:type="dxa"/>
              <w:bottom w:w="0" w:type="dxa"/>
              <w:right w:w="108" w:type="dxa"/>
            </w:tcMar>
            <w:vAlign w:val="center"/>
          </w:tcPr>
          <w:p w14:paraId="483781D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i kapaciteti nadležnih institucija</w:t>
            </w:r>
          </w:p>
        </w:tc>
        <w:tc>
          <w:tcPr>
            <w:tcW w:w="1159" w:type="pct"/>
            <w:shd w:val="clear" w:color="auto" w:fill="FFFFFF"/>
            <w:vAlign w:val="center"/>
          </w:tcPr>
          <w:p w14:paraId="147D9B2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 program jačanja kapaciteta </w:t>
            </w:r>
            <w:r w:rsidRPr="008D043F">
              <w:rPr>
                <w:rFonts w:asciiTheme="minorHAnsi" w:eastAsia="Calibri" w:hAnsiTheme="minorHAnsi" w:cstheme="minorHAnsi"/>
                <w:sz w:val="18"/>
                <w:szCs w:val="18"/>
                <w:lang w:val="hr-HR"/>
              </w:rPr>
              <w:t xml:space="preserve">za provjeru rezultata mjerenja emisija </w:t>
            </w:r>
          </w:p>
        </w:tc>
      </w:tr>
      <w:tr w:rsidR="00CC447D" w:rsidRPr="008D043F" w14:paraId="1BA2B68D" w14:textId="77777777" w:rsidTr="00270082">
        <w:trPr>
          <w:trHeight w:val="287"/>
        </w:trPr>
        <w:tc>
          <w:tcPr>
            <w:tcW w:w="810" w:type="pct"/>
            <w:vMerge/>
            <w:shd w:val="clear" w:color="auto" w:fill="D9D9D9"/>
            <w:vAlign w:val="center"/>
          </w:tcPr>
          <w:p w14:paraId="0CF55BA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BC8E84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584063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nacionalnih koeficijenata emisija</w:t>
            </w:r>
          </w:p>
        </w:tc>
        <w:tc>
          <w:tcPr>
            <w:tcW w:w="1159" w:type="pct"/>
            <w:shd w:val="clear" w:color="auto" w:fill="FFFFFF"/>
            <w:tcMar>
              <w:top w:w="0" w:type="dxa"/>
              <w:left w:w="108" w:type="dxa"/>
              <w:bottom w:w="0" w:type="dxa"/>
              <w:right w:w="108" w:type="dxa"/>
            </w:tcMar>
            <w:vAlign w:val="center"/>
          </w:tcPr>
          <w:p w14:paraId="54EF7A0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nacionalni koeficijenti emisija</w:t>
            </w:r>
          </w:p>
        </w:tc>
        <w:tc>
          <w:tcPr>
            <w:tcW w:w="1159" w:type="pct"/>
            <w:shd w:val="clear" w:color="auto" w:fill="FFFFFF"/>
            <w:vAlign w:val="center"/>
          </w:tcPr>
          <w:p w14:paraId="0229E0D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i nacionalni koeficijenti emisija</w:t>
            </w:r>
          </w:p>
        </w:tc>
      </w:tr>
      <w:tr w:rsidR="00CC447D" w:rsidRPr="008D043F" w14:paraId="3740CCDD" w14:textId="77777777" w:rsidTr="00270082">
        <w:trPr>
          <w:trHeight w:val="287"/>
        </w:trPr>
        <w:tc>
          <w:tcPr>
            <w:tcW w:w="810" w:type="pct"/>
            <w:vMerge/>
            <w:shd w:val="clear" w:color="auto" w:fill="D9D9D9"/>
            <w:vAlign w:val="center"/>
          </w:tcPr>
          <w:p w14:paraId="4C42060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BEE44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EC072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kantonalnih zakona</w:t>
            </w:r>
          </w:p>
        </w:tc>
        <w:tc>
          <w:tcPr>
            <w:tcW w:w="1159" w:type="pct"/>
            <w:shd w:val="clear" w:color="auto" w:fill="FFFFFF"/>
            <w:tcMar>
              <w:top w:w="0" w:type="dxa"/>
              <w:left w:w="108" w:type="dxa"/>
              <w:bottom w:w="0" w:type="dxa"/>
              <w:right w:w="108" w:type="dxa"/>
            </w:tcMar>
            <w:vAlign w:val="center"/>
          </w:tcPr>
          <w:p w14:paraId="57F5A1D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crt novog zakona o zaštiti zraka pruža mogućnost kantonima da donesu kantonalni zakon o zaštiti zraka</w:t>
            </w:r>
          </w:p>
        </w:tc>
        <w:tc>
          <w:tcPr>
            <w:tcW w:w="1159" w:type="pct"/>
            <w:shd w:val="clear" w:color="auto" w:fill="FFFFFF"/>
            <w:vAlign w:val="center"/>
          </w:tcPr>
          <w:p w14:paraId="054EB34A"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i zakoni u kantonima </w:t>
            </w:r>
          </w:p>
        </w:tc>
      </w:tr>
      <w:tr w:rsidR="00CC447D" w:rsidRPr="008D043F" w14:paraId="773130F6" w14:textId="77777777" w:rsidTr="00270082">
        <w:trPr>
          <w:trHeight w:val="287"/>
        </w:trPr>
        <w:tc>
          <w:tcPr>
            <w:tcW w:w="810" w:type="pct"/>
            <w:vMerge/>
            <w:shd w:val="clear" w:color="auto" w:fill="D9D9D9"/>
            <w:vAlign w:val="center"/>
          </w:tcPr>
          <w:p w14:paraId="4C000FD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96D08A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6F2663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kantona s urađenim inventarima</w:t>
            </w:r>
          </w:p>
        </w:tc>
        <w:tc>
          <w:tcPr>
            <w:tcW w:w="1159" w:type="pct"/>
            <w:shd w:val="clear" w:color="auto" w:fill="FFFFFF"/>
            <w:tcMar>
              <w:top w:w="0" w:type="dxa"/>
              <w:left w:w="108" w:type="dxa"/>
              <w:bottom w:w="0" w:type="dxa"/>
              <w:right w:w="108" w:type="dxa"/>
            </w:tcMar>
            <w:vAlign w:val="center"/>
          </w:tcPr>
          <w:p w14:paraId="3C48C4A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Tri kantona imaju urađen inventar zagađivanja</w:t>
            </w:r>
          </w:p>
        </w:tc>
        <w:tc>
          <w:tcPr>
            <w:tcW w:w="1159" w:type="pct"/>
            <w:shd w:val="clear" w:color="auto" w:fill="FFFFFF"/>
            <w:vAlign w:val="center"/>
          </w:tcPr>
          <w:p w14:paraId="4EADA8CA"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i inventari zagađivanja</w:t>
            </w:r>
          </w:p>
        </w:tc>
      </w:tr>
      <w:tr w:rsidR="00CC447D" w:rsidRPr="008D043F" w14:paraId="0CA4C0E5" w14:textId="77777777" w:rsidTr="00270082">
        <w:trPr>
          <w:trHeight w:val="287"/>
        </w:trPr>
        <w:tc>
          <w:tcPr>
            <w:tcW w:w="810" w:type="pct"/>
            <w:vMerge/>
            <w:shd w:val="clear" w:color="auto" w:fill="D9D9D9"/>
            <w:vAlign w:val="center"/>
          </w:tcPr>
          <w:p w14:paraId="3530369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5AA336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D834213" w14:textId="77777777" w:rsidR="00CC447D" w:rsidRPr="008D043F" w:rsidRDefault="00CC447D"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baznog modela</w:t>
            </w:r>
          </w:p>
        </w:tc>
        <w:tc>
          <w:tcPr>
            <w:tcW w:w="1159" w:type="pct"/>
            <w:shd w:val="clear" w:color="auto" w:fill="FFFFFF"/>
            <w:tcMar>
              <w:top w:w="0" w:type="dxa"/>
              <w:left w:w="108" w:type="dxa"/>
              <w:bottom w:w="0" w:type="dxa"/>
              <w:right w:w="108" w:type="dxa"/>
            </w:tcMar>
            <w:vAlign w:val="center"/>
          </w:tcPr>
          <w:p w14:paraId="6F8AA1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bazni model za monitoring kvaliteta zraka</w:t>
            </w:r>
            <w:r w:rsidR="008C698C" w:rsidRPr="008D043F">
              <w:rPr>
                <w:rFonts w:asciiTheme="minorHAnsi" w:hAnsiTheme="minorHAnsi" w:cstheme="minorHAnsi"/>
                <w:sz w:val="18"/>
                <w:szCs w:val="18"/>
                <w:lang w:val="hr-HR" w:bidi="en-US"/>
              </w:rPr>
              <w:t xml:space="preserve"> u većini djelova </w:t>
            </w:r>
            <w:r w:rsidR="00974230" w:rsidRPr="008D043F">
              <w:rPr>
                <w:rFonts w:asciiTheme="minorHAnsi" w:hAnsiTheme="minorHAnsi" w:cstheme="minorHAnsi"/>
                <w:sz w:val="18"/>
                <w:szCs w:val="18"/>
                <w:lang w:val="hr-HR" w:bidi="en-US"/>
              </w:rPr>
              <w:t>Federacije BiH</w:t>
            </w:r>
          </w:p>
        </w:tc>
        <w:tc>
          <w:tcPr>
            <w:tcW w:w="1159" w:type="pct"/>
            <w:shd w:val="clear" w:color="auto" w:fill="FFFFFF"/>
            <w:vAlign w:val="center"/>
          </w:tcPr>
          <w:p w14:paraId="34571A9D" w14:textId="77777777" w:rsidR="00CC447D" w:rsidRPr="008D043F" w:rsidRDefault="00CC447D" w:rsidP="0068355A">
            <w:pPr>
              <w:spacing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bazni model za monitoring kvaliteta zraka za potrebe prostornog planiranja</w:t>
            </w:r>
          </w:p>
        </w:tc>
      </w:tr>
      <w:tr w:rsidR="00CC447D" w:rsidRPr="008D043F" w14:paraId="7E2D7B0C" w14:textId="77777777" w:rsidTr="00270082">
        <w:trPr>
          <w:trHeight w:val="287"/>
        </w:trPr>
        <w:tc>
          <w:tcPr>
            <w:tcW w:w="810" w:type="pct"/>
            <w:vMerge/>
            <w:shd w:val="clear" w:color="auto" w:fill="D9D9D9"/>
            <w:vAlign w:val="center"/>
          </w:tcPr>
          <w:p w14:paraId="2788CC1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60A38F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1392950" w14:textId="77777777" w:rsidR="00CC447D" w:rsidRPr="008D043F" w:rsidRDefault="00CC447D"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ocedure</w:t>
            </w:r>
          </w:p>
        </w:tc>
        <w:tc>
          <w:tcPr>
            <w:tcW w:w="1159" w:type="pct"/>
            <w:shd w:val="clear" w:color="auto" w:fill="FFFFFF"/>
            <w:tcMar>
              <w:top w:w="0" w:type="dxa"/>
              <w:left w:w="108" w:type="dxa"/>
              <w:bottom w:w="0" w:type="dxa"/>
              <w:right w:w="108" w:type="dxa"/>
            </w:tcMar>
            <w:vAlign w:val="center"/>
          </w:tcPr>
          <w:p w14:paraId="58F2AF0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sistem izvještavanja prema državnom nivou</w:t>
            </w:r>
          </w:p>
        </w:tc>
        <w:tc>
          <w:tcPr>
            <w:tcW w:w="1159" w:type="pct"/>
            <w:shd w:val="clear" w:color="auto" w:fill="FFFFFF"/>
            <w:vAlign w:val="center"/>
          </w:tcPr>
          <w:p w14:paraId="7130F4D5" w14:textId="77777777" w:rsidR="00CC447D" w:rsidRPr="008D043F" w:rsidRDefault="00CC447D" w:rsidP="0068355A">
            <w:pPr>
              <w:spacing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a procedura izvještavanja</w:t>
            </w:r>
          </w:p>
        </w:tc>
      </w:tr>
      <w:tr w:rsidR="00CC447D" w:rsidRPr="008D043F" w14:paraId="6A298DC0" w14:textId="77777777" w:rsidTr="00270082">
        <w:trPr>
          <w:trHeight w:val="483"/>
        </w:trPr>
        <w:tc>
          <w:tcPr>
            <w:tcW w:w="810" w:type="pct"/>
            <w:vMerge/>
            <w:shd w:val="clear" w:color="auto" w:fill="D9D9D9"/>
            <w:vAlign w:val="center"/>
            <w:hideMark/>
          </w:tcPr>
          <w:p w14:paraId="31D67C5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0C6BD3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FA7E3B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6D7B15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BBAD92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48E86557" w14:textId="77777777" w:rsidTr="00270082">
        <w:trPr>
          <w:trHeight w:val="287"/>
        </w:trPr>
        <w:tc>
          <w:tcPr>
            <w:tcW w:w="810" w:type="pct"/>
            <w:vMerge/>
            <w:shd w:val="clear" w:color="auto" w:fill="D9D9D9"/>
            <w:vAlign w:val="center"/>
            <w:hideMark/>
          </w:tcPr>
          <w:p w14:paraId="572FDDC2"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25B419A"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F0A0E3"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8</w:t>
            </w:r>
          </w:p>
        </w:tc>
        <w:tc>
          <w:tcPr>
            <w:tcW w:w="1159" w:type="pct"/>
            <w:tcMar>
              <w:top w:w="0" w:type="dxa"/>
              <w:left w:w="108" w:type="dxa"/>
              <w:bottom w:w="0" w:type="dxa"/>
              <w:right w:w="108" w:type="dxa"/>
            </w:tcMar>
            <w:vAlign w:val="center"/>
          </w:tcPr>
          <w:p w14:paraId="67590C8A"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14,6</w:t>
            </w:r>
          </w:p>
        </w:tc>
        <w:tc>
          <w:tcPr>
            <w:tcW w:w="1159" w:type="pct"/>
            <w:tcMar>
              <w:top w:w="0" w:type="dxa"/>
              <w:left w:w="108" w:type="dxa"/>
              <w:bottom w:w="0" w:type="dxa"/>
              <w:right w:w="108" w:type="dxa"/>
            </w:tcMar>
            <w:vAlign w:val="center"/>
          </w:tcPr>
          <w:p w14:paraId="5E42EF6F"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8,4</w:t>
            </w:r>
          </w:p>
        </w:tc>
      </w:tr>
    </w:tbl>
    <w:p w14:paraId="1684A9A7"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98"/>
        <w:gridCol w:w="2018"/>
        <w:gridCol w:w="3286"/>
        <w:gridCol w:w="3286"/>
        <w:gridCol w:w="3286"/>
      </w:tblGrid>
      <w:tr w:rsidR="00CC447D" w:rsidRPr="008D043F" w14:paraId="11F3B200" w14:textId="77777777" w:rsidTr="00270082">
        <w:trPr>
          <w:trHeight w:val="384"/>
        </w:trPr>
        <w:tc>
          <w:tcPr>
            <w:tcW w:w="811" w:type="pct"/>
            <w:vMerge w:val="restart"/>
            <w:shd w:val="clear" w:color="auto" w:fill="D9D9D9"/>
            <w:tcMar>
              <w:top w:w="0" w:type="dxa"/>
              <w:left w:w="108" w:type="dxa"/>
              <w:bottom w:w="0" w:type="dxa"/>
              <w:right w:w="108" w:type="dxa"/>
            </w:tcMar>
            <w:vAlign w:val="center"/>
          </w:tcPr>
          <w:p w14:paraId="7A6D267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4.3. Prioritet</w:t>
            </w:r>
          </w:p>
          <w:p w14:paraId="486A537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restart"/>
            <w:tcMar>
              <w:top w:w="0" w:type="dxa"/>
              <w:left w:w="108" w:type="dxa"/>
              <w:bottom w:w="0" w:type="dxa"/>
              <w:right w:w="108" w:type="dxa"/>
            </w:tcMar>
            <w:vAlign w:val="center"/>
          </w:tcPr>
          <w:p w14:paraId="320FDB36"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Smanjen </w:t>
            </w:r>
            <w:r w:rsidR="00974230" w:rsidRPr="008D043F">
              <w:rPr>
                <w:rFonts w:asciiTheme="minorHAnsi" w:hAnsiTheme="minorHAnsi" w:cstheme="minorHAnsi"/>
                <w:b/>
                <w:sz w:val="18"/>
                <w:szCs w:val="18"/>
                <w:lang w:val="hr-HR"/>
              </w:rPr>
              <w:t xml:space="preserve">utjecaj Federacije </w:t>
            </w:r>
            <w:r w:rsidRPr="008D043F">
              <w:rPr>
                <w:rFonts w:asciiTheme="minorHAnsi" w:hAnsiTheme="minorHAnsi" w:cstheme="minorHAnsi"/>
                <w:b/>
                <w:sz w:val="18"/>
                <w:szCs w:val="18"/>
                <w:lang w:val="hr-HR"/>
              </w:rPr>
              <w:t>BiH na klimatske promjene smanjenjem emisija stakleničkih plinova i povećanjem ponora ugljika</w:t>
            </w:r>
          </w:p>
        </w:tc>
        <w:tc>
          <w:tcPr>
            <w:tcW w:w="1159" w:type="pct"/>
            <w:shd w:val="clear" w:color="auto" w:fill="D9D9D9"/>
            <w:tcMar>
              <w:top w:w="0" w:type="dxa"/>
              <w:left w:w="108" w:type="dxa"/>
              <w:bottom w:w="0" w:type="dxa"/>
              <w:right w:w="108" w:type="dxa"/>
            </w:tcMar>
            <w:vAlign w:val="center"/>
          </w:tcPr>
          <w:p w14:paraId="25597332"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3A511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E8C931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8D043F" w14:paraId="713F7FCF" w14:textId="77777777" w:rsidTr="00270082">
        <w:trPr>
          <w:trHeight w:val="287"/>
        </w:trPr>
        <w:tc>
          <w:tcPr>
            <w:tcW w:w="811" w:type="pct"/>
            <w:vMerge/>
            <w:shd w:val="clear" w:color="auto" w:fill="D9D9D9"/>
            <w:vAlign w:val="center"/>
            <w:hideMark/>
          </w:tcPr>
          <w:p w14:paraId="4D0058E8"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215F8AE2"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95FC855" w14:textId="77777777" w:rsidR="00C81504" w:rsidRPr="008D043F" w:rsidRDefault="0097423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 xml:space="preserve">smanjenja emisija stakleničkih </w:t>
            </w:r>
            <w:r w:rsidRPr="008D043F">
              <w:rPr>
                <w:rFonts w:asciiTheme="minorHAnsi" w:hAnsiTheme="minorHAnsi" w:cstheme="minorHAnsi"/>
                <w:sz w:val="18"/>
                <w:szCs w:val="18"/>
                <w:lang w:val="hr-HR"/>
              </w:rPr>
              <w:t>plinova</w:t>
            </w:r>
          </w:p>
        </w:tc>
        <w:tc>
          <w:tcPr>
            <w:tcW w:w="1159" w:type="pct"/>
            <w:tcMar>
              <w:top w:w="0" w:type="dxa"/>
              <w:left w:w="108" w:type="dxa"/>
              <w:bottom w:w="0" w:type="dxa"/>
              <w:right w:w="108" w:type="dxa"/>
            </w:tcMar>
          </w:tcPr>
          <w:p w14:paraId="1A95429E"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misije procijenjene na oko 18.323 Gg u 2014. </w:t>
            </w:r>
            <w:r w:rsidR="00974230" w:rsidRPr="008D043F">
              <w:rPr>
                <w:rFonts w:asciiTheme="minorHAnsi" w:hAnsiTheme="minorHAnsi" w:cstheme="minorHAnsi"/>
                <w:sz w:val="18"/>
                <w:szCs w:val="18"/>
                <w:lang w:val="hr-HR"/>
              </w:rPr>
              <w:t>godini</w:t>
            </w:r>
            <w:r w:rsidRPr="008D043F">
              <w:rPr>
                <w:rFonts w:asciiTheme="minorHAnsi" w:hAnsiTheme="minorHAnsi" w:cstheme="minorHAnsi"/>
                <w:sz w:val="18"/>
                <w:szCs w:val="18"/>
                <w:lang w:val="hr-HR"/>
              </w:rPr>
              <w:t>,</w:t>
            </w:r>
          </w:p>
          <w:p w14:paraId="6B2963CA"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 postoji inventar emisija GHG</w:t>
            </w:r>
            <w:r w:rsidR="00974230"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p>
        </w:tc>
        <w:tc>
          <w:tcPr>
            <w:tcW w:w="1159" w:type="pct"/>
            <w:tcMar>
              <w:top w:w="0" w:type="dxa"/>
              <w:left w:w="108" w:type="dxa"/>
              <w:bottom w:w="0" w:type="dxa"/>
              <w:right w:w="108" w:type="dxa"/>
            </w:tcMar>
          </w:tcPr>
          <w:p w14:paraId="2DE625A9"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GHG</w:t>
            </w:r>
            <w:r w:rsidR="00974230"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za 17,5% do 2030. u odnosu na 2014. godinu (strateški cilj iz NDC-a BiH koji je usvojen u martu 2021. godine)</w:t>
            </w:r>
          </w:p>
        </w:tc>
      </w:tr>
      <w:tr w:rsidR="00C81504" w:rsidRPr="008D043F" w14:paraId="3DDD7D65" w14:textId="77777777" w:rsidTr="00270082">
        <w:trPr>
          <w:trHeight w:val="287"/>
        </w:trPr>
        <w:tc>
          <w:tcPr>
            <w:tcW w:w="811" w:type="pct"/>
            <w:vMerge/>
            <w:shd w:val="clear" w:color="auto" w:fill="D9D9D9"/>
            <w:vAlign w:val="center"/>
          </w:tcPr>
          <w:p w14:paraId="2C1729FA"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FB22661"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0770073" w14:textId="77777777" w:rsidR="00C81504" w:rsidRPr="008D043F" w:rsidRDefault="0097423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 xml:space="preserve">smanjenja emisija stakleničkih </w:t>
            </w:r>
            <w:r w:rsidRPr="008D043F">
              <w:rPr>
                <w:rFonts w:asciiTheme="minorHAnsi" w:hAnsiTheme="minorHAnsi" w:cstheme="minorHAnsi"/>
                <w:sz w:val="18"/>
                <w:szCs w:val="18"/>
                <w:lang w:val="hr-HR"/>
              </w:rPr>
              <w:t xml:space="preserve">plinova </w:t>
            </w:r>
            <w:r w:rsidR="00C81504" w:rsidRPr="008D043F">
              <w:rPr>
                <w:rFonts w:asciiTheme="minorHAnsi" w:hAnsiTheme="minorHAnsi" w:cstheme="minorHAnsi"/>
                <w:sz w:val="18"/>
                <w:szCs w:val="18"/>
                <w:lang w:val="hr-HR"/>
              </w:rPr>
              <w:t>iz velikih postrojenja</w:t>
            </w:r>
          </w:p>
        </w:tc>
        <w:tc>
          <w:tcPr>
            <w:tcW w:w="1159" w:type="pct"/>
            <w:tcMar>
              <w:top w:w="0" w:type="dxa"/>
              <w:left w:w="108" w:type="dxa"/>
              <w:bottom w:w="0" w:type="dxa"/>
              <w:right w:w="108" w:type="dxa"/>
            </w:tcMar>
          </w:tcPr>
          <w:p w14:paraId="305911DF"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Emisije iz velikih postrojenja oko 40% od ukupnih emisija</w:t>
            </w:r>
          </w:p>
        </w:tc>
        <w:tc>
          <w:tcPr>
            <w:tcW w:w="1159" w:type="pct"/>
            <w:tcMar>
              <w:top w:w="0" w:type="dxa"/>
              <w:left w:w="108" w:type="dxa"/>
              <w:bottom w:w="0" w:type="dxa"/>
              <w:right w:w="108" w:type="dxa"/>
            </w:tcMar>
          </w:tcPr>
          <w:p w14:paraId="640F6689"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iz velikih postrojenja (ekvivalent EU ETS) za 28,7% do 2030. u odnosu na 2014. godinu</w:t>
            </w:r>
          </w:p>
        </w:tc>
      </w:tr>
      <w:tr w:rsidR="00C81504" w:rsidRPr="008D043F" w14:paraId="55AA84FE" w14:textId="77777777" w:rsidTr="00270082">
        <w:trPr>
          <w:trHeight w:val="287"/>
        </w:trPr>
        <w:tc>
          <w:tcPr>
            <w:tcW w:w="811" w:type="pct"/>
            <w:vMerge/>
            <w:shd w:val="clear" w:color="auto" w:fill="D9D9D9"/>
            <w:vAlign w:val="center"/>
          </w:tcPr>
          <w:p w14:paraId="75206D8B"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817763D"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71FEF08" w14:textId="77777777" w:rsidR="00C81504" w:rsidRPr="008D043F" w:rsidRDefault="0097423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povećanja ponora</w:t>
            </w:r>
          </w:p>
        </w:tc>
        <w:tc>
          <w:tcPr>
            <w:tcW w:w="1159" w:type="pct"/>
            <w:tcMar>
              <w:top w:w="0" w:type="dxa"/>
              <w:left w:w="108" w:type="dxa"/>
              <w:bottom w:w="0" w:type="dxa"/>
              <w:right w:w="108" w:type="dxa"/>
            </w:tcMar>
          </w:tcPr>
          <w:p w14:paraId="5F21DCE5"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nori procijenjeni na oko 3.697 Gg u 2014. </w:t>
            </w:r>
            <w:r w:rsidR="00974230" w:rsidRPr="008D043F">
              <w:rPr>
                <w:rFonts w:asciiTheme="minorHAnsi" w:hAnsiTheme="minorHAnsi" w:cstheme="minorHAnsi"/>
                <w:sz w:val="18"/>
                <w:szCs w:val="18"/>
                <w:lang w:val="hr-HR"/>
              </w:rPr>
              <w:t>godini</w:t>
            </w:r>
          </w:p>
        </w:tc>
        <w:tc>
          <w:tcPr>
            <w:tcW w:w="1159" w:type="pct"/>
            <w:tcMar>
              <w:top w:w="0" w:type="dxa"/>
              <w:left w:w="108" w:type="dxa"/>
              <w:bottom w:w="0" w:type="dxa"/>
              <w:right w:w="108" w:type="dxa"/>
            </w:tcMar>
          </w:tcPr>
          <w:p w14:paraId="312438F9"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je ponora GHG</w:t>
            </w:r>
            <w:r w:rsidR="00974230"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za 10% do 2030. u odnosu na 2014. godinu</w:t>
            </w:r>
          </w:p>
        </w:tc>
      </w:tr>
      <w:tr w:rsidR="00CC447D" w:rsidRPr="008D043F" w14:paraId="23BE873B" w14:textId="77777777" w:rsidTr="00270082">
        <w:trPr>
          <w:trHeight w:val="287"/>
        </w:trPr>
        <w:tc>
          <w:tcPr>
            <w:tcW w:w="811" w:type="pct"/>
            <w:vMerge/>
            <w:shd w:val="clear" w:color="auto" w:fill="D9D9D9"/>
            <w:vAlign w:val="center"/>
            <w:hideMark/>
          </w:tcPr>
          <w:p w14:paraId="09BCEAA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2F81DA9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3AC6E6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29138C0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6DEFCDF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54AD0" w:rsidRPr="008D043F" w14:paraId="7981132C" w14:textId="77777777" w:rsidTr="00270082">
        <w:trPr>
          <w:trHeight w:val="287"/>
        </w:trPr>
        <w:tc>
          <w:tcPr>
            <w:tcW w:w="811" w:type="pct"/>
            <w:vMerge/>
            <w:shd w:val="clear" w:color="auto" w:fill="D9D9D9"/>
            <w:vAlign w:val="center"/>
          </w:tcPr>
          <w:p w14:paraId="5F56A2F2"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9B606D1"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7303ECA"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87</w:t>
            </w:r>
          </w:p>
        </w:tc>
        <w:tc>
          <w:tcPr>
            <w:tcW w:w="1159" w:type="pct"/>
            <w:tcMar>
              <w:top w:w="0" w:type="dxa"/>
              <w:left w:w="108" w:type="dxa"/>
              <w:bottom w:w="0" w:type="dxa"/>
              <w:right w:w="108" w:type="dxa"/>
            </w:tcMar>
            <w:vAlign w:val="center"/>
          </w:tcPr>
          <w:p w14:paraId="10E5B46F"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9</w:t>
            </w:r>
          </w:p>
        </w:tc>
        <w:tc>
          <w:tcPr>
            <w:tcW w:w="1159" w:type="pct"/>
            <w:tcMar>
              <w:top w:w="0" w:type="dxa"/>
              <w:left w:w="108" w:type="dxa"/>
              <w:bottom w:w="0" w:type="dxa"/>
              <w:right w:w="108" w:type="dxa"/>
            </w:tcMar>
            <w:vAlign w:val="center"/>
          </w:tcPr>
          <w:p w14:paraId="5747D346"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8</w:t>
            </w:r>
          </w:p>
        </w:tc>
      </w:tr>
    </w:tbl>
    <w:p w14:paraId="67C96AA7"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21"/>
        <w:gridCol w:w="1964"/>
        <w:gridCol w:w="3262"/>
        <w:gridCol w:w="3262"/>
        <w:gridCol w:w="3262"/>
      </w:tblGrid>
      <w:tr w:rsidR="00CC447D" w:rsidRPr="008D043F" w14:paraId="65F80C84" w14:textId="77777777" w:rsidTr="00270082">
        <w:trPr>
          <w:trHeight w:val="483"/>
        </w:trPr>
        <w:tc>
          <w:tcPr>
            <w:tcW w:w="825" w:type="pct"/>
            <w:vMerge w:val="restart"/>
            <w:shd w:val="clear" w:color="auto" w:fill="D9D9D9"/>
            <w:tcMar>
              <w:top w:w="0" w:type="dxa"/>
              <w:left w:w="108" w:type="dxa"/>
              <w:bottom w:w="0" w:type="dxa"/>
              <w:right w:w="108" w:type="dxa"/>
            </w:tcMar>
            <w:vAlign w:val="center"/>
            <w:hideMark/>
          </w:tcPr>
          <w:p w14:paraId="350D899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3.1. Mjera</w:t>
            </w:r>
          </w:p>
        </w:tc>
        <w:tc>
          <w:tcPr>
            <w:tcW w:w="698" w:type="pct"/>
            <w:vMerge w:val="restart"/>
            <w:tcMar>
              <w:top w:w="0" w:type="dxa"/>
              <w:left w:w="108" w:type="dxa"/>
              <w:bottom w:w="0" w:type="dxa"/>
              <w:right w:w="108" w:type="dxa"/>
            </w:tcMar>
            <w:vAlign w:val="center"/>
          </w:tcPr>
          <w:p w14:paraId="6365636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zh-TW"/>
              </w:rPr>
              <w:t xml:space="preserve">Smanjene </w:t>
            </w:r>
            <w:r w:rsidR="00974230" w:rsidRPr="008D043F">
              <w:rPr>
                <w:rFonts w:asciiTheme="minorHAnsi" w:hAnsiTheme="minorHAnsi" w:cstheme="minorHAnsi"/>
                <w:sz w:val="18"/>
                <w:szCs w:val="18"/>
                <w:lang w:val="hr-HR" w:eastAsia="zh-TW"/>
              </w:rPr>
              <w:t xml:space="preserve">utjecaja Federacije </w:t>
            </w:r>
            <w:r w:rsidRPr="008D043F">
              <w:rPr>
                <w:rFonts w:asciiTheme="minorHAnsi" w:hAnsiTheme="minorHAnsi" w:cstheme="minorHAnsi"/>
                <w:sz w:val="18"/>
                <w:szCs w:val="18"/>
                <w:lang w:val="hr-HR" w:eastAsia="zh-TW"/>
              </w:rPr>
              <w:t>BiH na klimatske promjene</w:t>
            </w:r>
          </w:p>
        </w:tc>
        <w:tc>
          <w:tcPr>
            <w:tcW w:w="1159" w:type="pct"/>
            <w:shd w:val="clear" w:color="auto" w:fill="D9D9D9"/>
            <w:tcMar>
              <w:top w:w="0" w:type="dxa"/>
              <w:left w:w="108" w:type="dxa"/>
              <w:bottom w:w="0" w:type="dxa"/>
              <w:right w:w="108" w:type="dxa"/>
            </w:tcMar>
            <w:vAlign w:val="center"/>
            <w:hideMark/>
          </w:tcPr>
          <w:p w14:paraId="43A2C9D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72741F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81B2F7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A3290" w:rsidRPr="008D043F" w14:paraId="6D9EF00C" w14:textId="77777777" w:rsidTr="00270082">
        <w:trPr>
          <w:trHeight w:val="287"/>
        </w:trPr>
        <w:tc>
          <w:tcPr>
            <w:tcW w:w="825" w:type="pct"/>
            <w:vMerge/>
            <w:shd w:val="clear" w:color="auto" w:fill="D9D9D9"/>
            <w:vAlign w:val="center"/>
          </w:tcPr>
          <w:p w14:paraId="78051790"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665F9ED"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131FACC" w14:textId="77777777" w:rsidR="004A3290" w:rsidRPr="008D043F" w:rsidRDefault="004A3290"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formiranja Odbor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56F4E22"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međusektorsko tijelo za </w:t>
            </w:r>
            <w:r w:rsidR="00974230" w:rsidRPr="008D043F">
              <w:rPr>
                <w:rFonts w:asciiTheme="minorHAnsi" w:hAnsiTheme="minorHAnsi" w:cstheme="minorHAnsi"/>
                <w:sz w:val="18"/>
                <w:szCs w:val="18"/>
                <w:lang w:val="hr-HR" w:bidi="en-US"/>
              </w:rPr>
              <w:t>planiranje</w:t>
            </w:r>
            <w:r w:rsidRPr="008D043F">
              <w:rPr>
                <w:rFonts w:asciiTheme="minorHAnsi" w:hAnsiTheme="minorHAnsi" w:cstheme="minorHAnsi"/>
                <w:sz w:val="18"/>
                <w:szCs w:val="18"/>
                <w:lang w:val="hr-HR" w:bidi="en-US"/>
              </w:rPr>
              <w:t xml:space="preserve">, provođenje i praćenje procesa dekarbonizacije u </w:t>
            </w:r>
            <w:r w:rsidR="00974230" w:rsidRPr="008D043F">
              <w:rPr>
                <w:rFonts w:asciiTheme="minorHAnsi" w:hAnsiTheme="minorHAnsi" w:cstheme="minorHAnsi"/>
                <w:sz w:val="18"/>
                <w:szCs w:val="18"/>
                <w:lang w:val="hr-HR" w:bidi="en-US"/>
              </w:rPr>
              <w:t>Federaciji BiH</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154905" w14:textId="77777777" w:rsidR="004A3290" w:rsidRPr="008D043F" w:rsidRDefault="004A3290" w:rsidP="0068355A">
            <w:pPr>
              <w:spacing w:line="276" w:lineRule="auto"/>
              <w:ind w:left="170"/>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rmiran Odbor za dekarbonizaciju koji uključuje predstavnike biznisa, vlasti, sindikata, nevladinih organizacija itd.</w:t>
            </w:r>
          </w:p>
        </w:tc>
      </w:tr>
      <w:tr w:rsidR="00CC447D" w:rsidRPr="008D043F" w14:paraId="6A258686" w14:textId="77777777" w:rsidTr="00270082">
        <w:trPr>
          <w:trHeight w:val="287"/>
        </w:trPr>
        <w:tc>
          <w:tcPr>
            <w:tcW w:w="825" w:type="pct"/>
            <w:vMerge/>
            <w:shd w:val="clear" w:color="auto" w:fill="D9D9D9"/>
            <w:vAlign w:val="center"/>
          </w:tcPr>
          <w:p w14:paraId="056BF52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19A85EC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4936C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Strategije</w:t>
            </w:r>
          </w:p>
        </w:tc>
        <w:tc>
          <w:tcPr>
            <w:tcW w:w="1159" w:type="pct"/>
            <w:shd w:val="clear" w:color="auto" w:fill="FFFFFF"/>
            <w:tcMar>
              <w:top w:w="0" w:type="dxa"/>
              <w:left w:w="108" w:type="dxa"/>
              <w:bottom w:w="0" w:type="dxa"/>
              <w:right w:w="108" w:type="dxa"/>
            </w:tcMar>
            <w:vAlign w:val="center"/>
          </w:tcPr>
          <w:p w14:paraId="72C6A65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integralne strategije klimatskih promjena</w:t>
            </w:r>
          </w:p>
        </w:tc>
        <w:tc>
          <w:tcPr>
            <w:tcW w:w="1159" w:type="pct"/>
            <w:shd w:val="clear" w:color="auto" w:fill="FFFFFF"/>
            <w:vAlign w:val="center"/>
          </w:tcPr>
          <w:p w14:paraId="49E826CE"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pravilnik</w:t>
            </w:r>
          </w:p>
        </w:tc>
      </w:tr>
      <w:tr w:rsidR="00CC447D" w:rsidRPr="008D043F" w14:paraId="64A13ED4" w14:textId="77777777" w:rsidTr="00270082">
        <w:trPr>
          <w:trHeight w:val="287"/>
        </w:trPr>
        <w:tc>
          <w:tcPr>
            <w:tcW w:w="825" w:type="pct"/>
            <w:vMerge/>
            <w:shd w:val="clear" w:color="auto" w:fill="D9D9D9"/>
            <w:vAlign w:val="center"/>
          </w:tcPr>
          <w:p w14:paraId="3CA6ACC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13F2FE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01E649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realizacije programa jačanja kapaciteta</w:t>
            </w:r>
          </w:p>
        </w:tc>
        <w:tc>
          <w:tcPr>
            <w:tcW w:w="1159" w:type="pct"/>
            <w:shd w:val="clear" w:color="auto" w:fill="FFFFFF"/>
            <w:tcMar>
              <w:top w:w="0" w:type="dxa"/>
              <w:left w:w="108" w:type="dxa"/>
              <w:bottom w:w="0" w:type="dxa"/>
              <w:right w:w="108" w:type="dxa"/>
            </w:tcMar>
            <w:vAlign w:val="center"/>
          </w:tcPr>
          <w:p w14:paraId="39052E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i kapaciteti FHMZ</w:t>
            </w:r>
            <w:r w:rsidR="00974230" w:rsidRPr="008D043F">
              <w:rPr>
                <w:rFonts w:asciiTheme="minorHAnsi" w:hAnsiTheme="minorHAnsi" w:cstheme="minorHAnsi"/>
                <w:sz w:val="18"/>
                <w:szCs w:val="18"/>
                <w:lang w:val="hr-HR" w:bidi="en-US"/>
              </w:rPr>
              <w:t>-a</w:t>
            </w:r>
          </w:p>
        </w:tc>
        <w:tc>
          <w:tcPr>
            <w:tcW w:w="1159" w:type="pct"/>
            <w:shd w:val="clear" w:color="auto" w:fill="FFFFFF"/>
            <w:vAlign w:val="center"/>
          </w:tcPr>
          <w:p w14:paraId="16CA295B"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CC447D" w:rsidRPr="008D043F" w14:paraId="41AF2F6C" w14:textId="77777777" w:rsidTr="00270082">
        <w:trPr>
          <w:trHeight w:val="287"/>
        </w:trPr>
        <w:tc>
          <w:tcPr>
            <w:tcW w:w="825" w:type="pct"/>
            <w:vMerge/>
            <w:shd w:val="clear" w:color="auto" w:fill="D9D9D9"/>
            <w:vAlign w:val="center"/>
          </w:tcPr>
          <w:p w14:paraId="18F442C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DB1A3A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2DF363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582F0CC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zakona o klimi</w:t>
            </w:r>
          </w:p>
        </w:tc>
        <w:tc>
          <w:tcPr>
            <w:tcW w:w="1159" w:type="pct"/>
            <w:shd w:val="clear" w:color="auto" w:fill="FFFFFF"/>
            <w:vAlign w:val="center"/>
          </w:tcPr>
          <w:p w14:paraId="200A2EB9"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zakon o klimi</w:t>
            </w:r>
          </w:p>
        </w:tc>
      </w:tr>
      <w:tr w:rsidR="00CC447D" w:rsidRPr="008D043F" w14:paraId="1A20458A" w14:textId="77777777" w:rsidTr="00270082">
        <w:trPr>
          <w:trHeight w:val="287"/>
        </w:trPr>
        <w:tc>
          <w:tcPr>
            <w:tcW w:w="825" w:type="pct"/>
            <w:vMerge/>
            <w:shd w:val="clear" w:color="auto" w:fill="D9D9D9"/>
            <w:vAlign w:val="center"/>
          </w:tcPr>
          <w:p w14:paraId="78BB0F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B454CB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9BE39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uredbe</w:t>
            </w:r>
          </w:p>
        </w:tc>
        <w:tc>
          <w:tcPr>
            <w:tcW w:w="1159" w:type="pct"/>
            <w:shd w:val="clear" w:color="auto" w:fill="FFFFFF"/>
            <w:tcMar>
              <w:top w:w="0" w:type="dxa"/>
              <w:left w:w="108" w:type="dxa"/>
              <w:bottom w:w="0" w:type="dxa"/>
              <w:right w:w="108" w:type="dxa"/>
            </w:tcMar>
            <w:vAlign w:val="center"/>
          </w:tcPr>
          <w:p w14:paraId="3375ED2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uredba o mehanizmu monitoring</w:t>
            </w:r>
            <w:r w:rsidR="00974230"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izvještavanja</w:t>
            </w:r>
          </w:p>
        </w:tc>
        <w:tc>
          <w:tcPr>
            <w:tcW w:w="1159" w:type="pct"/>
            <w:shd w:val="clear" w:color="auto" w:fill="FFFFFF"/>
            <w:vAlign w:val="center"/>
          </w:tcPr>
          <w:p w14:paraId="4E186D27"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uredba o mehanizmu monitoring</w:t>
            </w:r>
            <w:r w:rsidR="00974230"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izvještavanja</w:t>
            </w:r>
          </w:p>
        </w:tc>
      </w:tr>
      <w:tr w:rsidR="00CC447D" w:rsidRPr="008D043F" w14:paraId="6D0B302A" w14:textId="77777777" w:rsidTr="00270082">
        <w:trPr>
          <w:trHeight w:val="287"/>
        </w:trPr>
        <w:tc>
          <w:tcPr>
            <w:tcW w:w="825" w:type="pct"/>
            <w:vMerge/>
            <w:shd w:val="clear" w:color="auto" w:fill="D9D9D9"/>
            <w:vAlign w:val="center"/>
          </w:tcPr>
          <w:p w14:paraId="631886D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EF9B96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4B63D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NECP-a</w:t>
            </w:r>
          </w:p>
        </w:tc>
        <w:tc>
          <w:tcPr>
            <w:tcW w:w="1159" w:type="pct"/>
            <w:shd w:val="clear" w:color="auto" w:fill="FFFFFF"/>
            <w:tcMar>
              <w:top w:w="0" w:type="dxa"/>
              <w:left w:w="108" w:type="dxa"/>
              <w:bottom w:w="0" w:type="dxa"/>
              <w:right w:w="108" w:type="dxa"/>
            </w:tcMar>
            <w:vAlign w:val="center"/>
          </w:tcPr>
          <w:p w14:paraId="2041EF6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a radna verzija, u toku finalizacija</w:t>
            </w:r>
          </w:p>
        </w:tc>
        <w:tc>
          <w:tcPr>
            <w:tcW w:w="1159" w:type="pct"/>
            <w:shd w:val="clear" w:color="auto" w:fill="FFFFFF"/>
            <w:vAlign w:val="center"/>
          </w:tcPr>
          <w:p w14:paraId="1C89C9B0"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NECP svakih pet godina</w:t>
            </w:r>
          </w:p>
        </w:tc>
      </w:tr>
      <w:tr w:rsidR="00CC447D" w:rsidRPr="008D043F" w14:paraId="48B026DC" w14:textId="77777777" w:rsidTr="00270082">
        <w:trPr>
          <w:trHeight w:val="287"/>
        </w:trPr>
        <w:tc>
          <w:tcPr>
            <w:tcW w:w="825" w:type="pct"/>
            <w:vMerge/>
            <w:shd w:val="clear" w:color="auto" w:fill="D9D9D9"/>
            <w:vAlign w:val="center"/>
          </w:tcPr>
          <w:p w14:paraId="6143A32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AD819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F57B5D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urađenih SECAP-a</w:t>
            </w:r>
          </w:p>
        </w:tc>
        <w:tc>
          <w:tcPr>
            <w:tcW w:w="1159" w:type="pct"/>
            <w:shd w:val="clear" w:color="auto" w:fill="FFFFFF"/>
            <w:tcMar>
              <w:top w:w="0" w:type="dxa"/>
              <w:left w:w="108" w:type="dxa"/>
              <w:bottom w:w="0" w:type="dxa"/>
              <w:right w:w="108" w:type="dxa"/>
            </w:tcMar>
            <w:vAlign w:val="center"/>
          </w:tcPr>
          <w:p w14:paraId="72E6FD3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Mali dio </w:t>
            </w:r>
            <w:r w:rsidR="00974230" w:rsidRPr="008D043F">
              <w:rPr>
                <w:rFonts w:asciiTheme="minorHAnsi" w:hAnsiTheme="minorHAnsi" w:cstheme="minorHAnsi"/>
                <w:sz w:val="18"/>
                <w:szCs w:val="18"/>
                <w:lang w:val="hr-HR" w:bidi="en-US"/>
              </w:rPr>
              <w:t xml:space="preserve">općina </w:t>
            </w:r>
            <w:r w:rsidRPr="008D043F">
              <w:rPr>
                <w:rFonts w:asciiTheme="minorHAnsi" w:hAnsiTheme="minorHAnsi" w:cstheme="minorHAnsi"/>
                <w:sz w:val="18"/>
                <w:szCs w:val="18"/>
                <w:lang w:val="hr-HR" w:bidi="en-US"/>
              </w:rPr>
              <w:t>i gradova ima SECAP-e</w:t>
            </w:r>
          </w:p>
        </w:tc>
        <w:tc>
          <w:tcPr>
            <w:tcW w:w="1159" w:type="pct"/>
            <w:shd w:val="clear" w:color="auto" w:fill="FFFFFF"/>
            <w:vAlign w:val="center"/>
          </w:tcPr>
          <w:p w14:paraId="228E506D" w14:textId="77777777" w:rsidR="00CC447D" w:rsidRPr="008D043F" w:rsidRDefault="00CC447D" w:rsidP="0068355A">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i i usvojeni SECAP-i</w:t>
            </w:r>
          </w:p>
        </w:tc>
      </w:tr>
      <w:tr w:rsidR="004A3290" w:rsidRPr="008D043F" w14:paraId="7B2E0785" w14:textId="77777777" w:rsidTr="00270082">
        <w:trPr>
          <w:trHeight w:val="287"/>
        </w:trPr>
        <w:tc>
          <w:tcPr>
            <w:tcW w:w="825" w:type="pct"/>
            <w:vMerge/>
            <w:shd w:val="clear" w:color="auto" w:fill="D9D9D9"/>
            <w:vAlign w:val="center"/>
          </w:tcPr>
          <w:p w14:paraId="28CFA7C8"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1645FAD"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2B73648" w14:textId="77777777" w:rsidR="004A3290" w:rsidRPr="008D043F" w:rsidRDefault="004A3290"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lan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9AA381C"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974230"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 za postepeni prestanak korištenja uglj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373661" w14:textId="77777777" w:rsidR="004A3290" w:rsidRPr="008D043F" w:rsidRDefault="004A3290" w:rsidP="0068355A">
            <w:pPr>
              <w:spacing w:line="276" w:lineRule="auto"/>
              <w:ind w:firstLine="170"/>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plan</w:t>
            </w:r>
          </w:p>
        </w:tc>
      </w:tr>
      <w:tr w:rsidR="004A3290" w:rsidRPr="008D043F" w14:paraId="6C8DF07B" w14:textId="77777777" w:rsidTr="00270082">
        <w:trPr>
          <w:trHeight w:val="287"/>
        </w:trPr>
        <w:tc>
          <w:tcPr>
            <w:tcW w:w="825" w:type="pct"/>
            <w:vMerge/>
            <w:shd w:val="clear" w:color="auto" w:fill="D9D9D9"/>
            <w:vAlign w:val="center"/>
          </w:tcPr>
          <w:p w14:paraId="2FE362D1"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152BC2D"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E09D26E" w14:textId="77777777" w:rsidR="004A3290" w:rsidRPr="008D043F" w:rsidRDefault="004A3290"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usvojenih planova</w:t>
            </w:r>
          </w:p>
        </w:tc>
        <w:tc>
          <w:tcPr>
            <w:tcW w:w="1159" w:type="pct"/>
            <w:shd w:val="clear" w:color="auto" w:fill="FFFFFF"/>
            <w:tcMar>
              <w:top w:w="0" w:type="dxa"/>
              <w:left w:w="108" w:type="dxa"/>
              <w:bottom w:w="0" w:type="dxa"/>
              <w:right w:w="108" w:type="dxa"/>
            </w:tcMar>
            <w:vAlign w:val="center"/>
          </w:tcPr>
          <w:p w14:paraId="79DA95C2"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ti jedno ridarsko područje nema plan za pravednu tranziciju</w:t>
            </w:r>
          </w:p>
        </w:tc>
        <w:tc>
          <w:tcPr>
            <w:tcW w:w="1159" w:type="pct"/>
            <w:shd w:val="clear" w:color="auto" w:fill="FFFFFF"/>
            <w:vAlign w:val="center"/>
          </w:tcPr>
          <w:p w14:paraId="51B01E79" w14:textId="77777777" w:rsidR="004A3290" w:rsidRPr="008D043F" w:rsidRDefault="004A3290"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i i usvojeni planovi za pravednu tranziciju rudarskih područja</w:t>
            </w:r>
          </w:p>
        </w:tc>
      </w:tr>
      <w:tr w:rsidR="004A3290" w:rsidRPr="008D043F" w14:paraId="3547820D" w14:textId="77777777" w:rsidTr="00270082">
        <w:trPr>
          <w:trHeight w:val="287"/>
        </w:trPr>
        <w:tc>
          <w:tcPr>
            <w:tcW w:w="825" w:type="pct"/>
            <w:vMerge/>
            <w:shd w:val="clear" w:color="auto" w:fill="D9D9D9"/>
            <w:vAlign w:val="center"/>
          </w:tcPr>
          <w:p w14:paraId="1C4F8770"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20B84C4"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F12C11" w14:textId="77777777" w:rsidR="004A3290" w:rsidRPr="008D043F" w:rsidRDefault="004A3290"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Status izrade prijedloga</w:t>
            </w:r>
          </w:p>
        </w:tc>
        <w:tc>
          <w:tcPr>
            <w:tcW w:w="1159" w:type="pct"/>
            <w:shd w:val="clear" w:color="auto" w:fill="FFFFFF"/>
            <w:tcMar>
              <w:top w:w="0" w:type="dxa"/>
              <w:left w:w="108" w:type="dxa"/>
              <w:bottom w:w="0" w:type="dxa"/>
              <w:right w:w="108" w:type="dxa"/>
            </w:tcMar>
            <w:vAlign w:val="center"/>
          </w:tcPr>
          <w:p w14:paraId="0534725A"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Direktiva o ETS-u nije transponirana</w:t>
            </w:r>
          </w:p>
        </w:tc>
        <w:tc>
          <w:tcPr>
            <w:tcW w:w="1159" w:type="pct"/>
            <w:shd w:val="clear" w:color="auto" w:fill="FFFFFF"/>
            <w:vAlign w:val="center"/>
          </w:tcPr>
          <w:p w14:paraId="4813A902" w14:textId="77777777" w:rsidR="004A3290" w:rsidRPr="008D043F" w:rsidRDefault="004A3290" w:rsidP="0068355A">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 prijedlog u saradnji s MVTEO</w:t>
            </w:r>
            <w:r w:rsidR="00974230" w:rsidRPr="008D043F">
              <w:rPr>
                <w:rFonts w:asciiTheme="minorHAnsi" w:hAnsiTheme="minorHAnsi" w:cstheme="minorHAnsi"/>
                <w:sz w:val="18"/>
                <w:szCs w:val="18"/>
                <w:lang w:val="hr-HR" w:bidi="en-US"/>
              </w:rPr>
              <w:t>-om</w:t>
            </w:r>
          </w:p>
        </w:tc>
      </w:tr>
      <w:tr w:rsidR="004A3290" w:rsidRPr="008D043F" w14:paraId="003F25DE" w14:textId="77777777" w:rsidTr="00270082">
        <w:trPr>
          <w:trHeight w:val="287"/>
        </w:trPr>
        <w:tc>
          <w:tcPr>
            <w:tcW w:w="825" w:type="pct"/>
            <w:vMerge/>
            <w:shd w:val="clear" w:color="auto" w:fill="D9D9D9"/>
            <w:vAlign w:val="center"/>
          </w:tcPr>
          <w:p w14:paraId="1354FBC6"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E4BA69C"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74373AE"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Status imenovanja institucije</w:t>
            </w:r>
          </w:p>
        </w:tc>
        <w:tc>
          <w:tcPr>
            <w:tcW w:w="1159" w:type="pct"/>
            <w:shd w:val="clear" w:color="auto" w:fill="FFFFFF"/>
            <w:tcMar>
              <w:top w:w="0" w:type="dxa"/>
              <w:left w:w="108" w:type="dxa"/>
              <w:bottom w:w="0" w:type="dxa"/>
              <w:right w:w="108" w:type="dxa"/>
            </w:tcMar>
            <w:vAlign w:val="center"/>
          </w:tcPr>
          <w:p w14:paraId="71B9BF36"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imenovano tijelo za </w:t>
            </w:r>
            <w:r w:rsidRPr="008D043F">
              <w:rPr>
                <w:rFonts w:asciiTheme="minorHAnsi" w:hAnsiTheme="minorHAnsi" w:cstheme="minorHAnsi"/>
                <w:sz w:val="18"/>
                <w:szCs w:val="18"/>
                <w:lang w:val="hr-HR" w:bidi="en-US"/>
              </w:rPr>
              <w:lastRenderedPageBreak/>
              <w:t>uspostavljanje i rad ETS-a</w:t>
            </w:r>
          </w:p>
        </w:tc>
        <w:tc>
          <w:tcPr>
            <w:tcW w:w="1159" w:type="pct"/>
            <w:shd w:val="clear" w:color="auto" w:fill="FFFFFF"/>
            <w:vAlign w:val="center"/>
          </w:tcPr>
          <w:p w14:paraId="7DE9751F" w14:textId="77777777" w:rsidR="004A3290" w:rsidRPr="008D043F" w:rsidRDefault="004A3290"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Imenovana institucija </w:t>
            </w:r>
            <w:r w:rsidR="00974230" w:rsidRPr="008D043F">
              <w:rPr>
                <w:rFonts w:asciiTheme="minorHAnsi" w:hAnsiTheme="minorHAnsi" w:cstheme="minorHAnsi"/>
                <w:sz w:val="18"/>
                <w:szCs w:val="18"/>
                <w:lang w:val="hr-HR" w:bidi="en-US"/>
              </w:rPr>
              <w:t>Federacije BiH</w:t>
            </w:r>
          </w:p>
        </w:tc>
      </w:tr>
      <w:tr w:rsidR="004A3290" w:rsidRPr="008D043F" w14:paraId="34CC68E4" w14:textId="77777777" w:rsidTr="00270082">
        <w:trPr>
          <w:trHeight w:val="287"/>
        </w:trPr>
        <w:tc>
          <w:tcPr>
            <w:tcW w:w="825" w:type="pct"/>
            <w:vMerge/>
            <w:shd w:val="clear" w:color="auto" w:fill="D9D9D9"/>
            <w:vAlign w:val="center"/>
          </w:tcPr>
          <w:p w14:paraId="119C7604"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A682C0E"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6EEA8F"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realizacije programa jačanja kapaciteta</w:t>
            </w:r>
          </w:p>
        </w:tc>
        <w:tc>
          <w:tcPr>
            <w:tcW w:w="1159" w:type="pct"/>
            <w:shd w:val="clear" w:color="auto" w:fill="FFFFFF"/>
            <w:tcMar>
              <w:top w:w="0" w:type="dxa"/>
              <w:left w:w="108" w:type="dxa"/>
              <w:bottom w:w="0" w:type="dxa"/>
              <w:right w:w="108" w:type="dxa"/>
            </w:tcMar>
            <w:vAlign w:val="center"/>
          </w:tcPr>
          <w:p w14:paraId="3F295B52"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e kapaciteti </w:t>
            </w:r>
          </w:p>
        </w:tc>
        <w:tc>
          <w:tcPr>
            <w:tcW w:w="1159" w:type="pct"/>
            <w:shd w:val="clear" w:color="auto" w:fill="FFFFFF"/>
            <w:vAlign w:val="center"/>
          </w:tcPr>
          <w:p w14:paraId="30A13DCB" w14:textId="77777777" w:rsidR="004A3290" w:rsidRPr="008D043F" w:rsidRDefault="004A3290"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4A3290" w:rsidRPr="008D043F" w14:paraId="5F68A927" w14:textId="77777777" w:rsidTr="00270082">
        <w:trPr>
          <w:trHeight w:val="287"/>
        </w:trPr>
        <w:tc>
          <w:tcPr>
            <w:tcW w:w="825" w:type="pct"/>
            <w:vMerge/>
            <w:shd w:val="clear" w:color="auto" w:fill="D9D9D9"/>
            <w:vAlign w:val="center"/>
          </w:tcPr>
          <w:p w14:paraId="20E0CBFF"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AFEAEF4"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78AC51F"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Status izrade i usvajanja strategije</w:t>
            </w:r>
          </w:p>
        </w:tc>
        <w:tc>
          <w:tcPr>
            <w:tcW w:w="1159" w:type="pct"/>
            <w:shd w:val="clear" w:color="auto" w:fill="FFFFFF"/>
            <w:tcMar>
              <w:top w:w="0" w:type="dxa"/>
              <w:left w:w="108" w:type="dxa"/>
              <w:bottom w:w="0" w:type="dxa"/>
              <w:right w:w="108" w:type="dxa"/>
            </w:tcMar>
            <w:vAlign w:val="center"/>
          </w:tcPr>
          <w:p w14:paraId="31B9011E"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strategije povećanja ponora ugljika</w:t>
            </w:r>
          </w:p>
        </w:tc>
        <w:tc>
          <w:tcPr>
            <w:tcW w:w="1159" w:type="pct"/>
            <w:shd w:val="clear" w:color="auto" w:fill="FFFFFF"/>
            <w:vAlign w:val="center"/>
          </w:tcPr>
          <w:p w14:paraId="216CA0FC" w14:textId="77777777" w:rsidR="004A3290" w:rsidRPr="008D043F" w:rsidRDefault="004A3290"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a i usvojena strategija povećanja ponora GHG</w:t>
            </w:r>
            <w:r w:rsidR="00974230" w:rsidRPr="008D043F">
              <w:rPr>
                <w:rFonts w:asciiTheme="minorHAnsi" w:hAnsiTheme="minorHAnsi" w:cstheme="minorHAnsi"/>
                <w:sz w:val="18"/>
                <w:szCs w:val="18"/>
                <w:lang w:val="hr-HR" w:bidi="en-US"/>
              </w:rPr>
              <w:t>-a</w:t>
            </w:r>
          </w:p>
        </w:tc>
      </w:tr>
      <w:tr w:rsidR="004A3290" w:rsidRPr="008D043F" w14:paraId="1132196D" w14:textId="77777777" w:rsidTr="00270082">
        <w:trPr>
          <w:trHeight w:val="287"/>
        </w:trPr>
        <w:tc>
          <w:tcPr>
            <w:tcW w:w="825" w:type="pct"/>
            <w:vMerge/>
            <w:shd w:val="clear" w:color="auto" w:fill="D9D9D9"/>
            <w:vAlign w:val="center"/>
          </w:tcPr>
          <w:p w14:paraId="4D2E338E"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007CA821"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4AAFC9" w14:textId="77777777" w:rsidR="004A3290" w:rsidRPr="008D043F" w:rsidRDefault="004A3290" w:rsidP="0068355A">
            <w:pPr>
              <w:spacing w:after="120" w:line="276" w:lineRule="auto"/>
              <w:ind w:hanging="2"/>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Status usvajanja modela</w:t>
            </w:r>
          </w:p>
        </w:tc>
        <w:tc>
          <w:tcPr>
            <w:tcW w:w="1159" w:type="pct"/>
            <w:shd w:val="clear" w:color="auto" w:fill="FFFFFF"/>
            <w:tcMar>
              <w:top w:w="0" w:type="dxa"/>
              <w:left w:w="108" w:type="dxa"/>
              <w:bottom w:w="0" w:type="dxa"/>
              <w:right w:w="108" w:type="dxa"/>
            </w:tcMar>
            <w:vAlign w:val="center"/>
          </w:tcPr>
          <w:p w14:paraId="51469BE5"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modela za podsticanje uzgoja brzorastućih energetskih usjeva</w:t>
            </w:r>
          </w:p>
        </w:tc>
        <w:tc>
          <w:tcPr>
            <w:tcW w:w="1159" w:type="pct"/>
            <w:shd w:val="clear" w:color="auto" w:fill="FFFFFF"/>
            <w:vAlign w:val="center"/>
          </w:tcPr>
          <w:p w14:paraId="1CD77862" w14:textId="77777777" w:rsidR="004A3290" w:rsidRPr="008D043F" w:rsidRDefault="004A3290" w:rsidP="0068355A">
            <w:pPr>
              <w:spacing w:after="120" w:line="276" w:lineRule="auto"/>
              <w:ind w:left="69"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model za podsticanje uzgoja brzorastućih energetskih usjeva na degradiranim zemljištima</w:t>
            </w:r>
          </w:p>
        </w:tc>
      </w:tr>
      <w:tr w:rsidR="004A3290" w:rsidRPr="008D043F" w14:paraId="0EECCBC2" w14:textId="77777777" w:rsidTr="00270082">
        <w:trPr>
          <w:trHeight w:val="483"/>
        </w:trPr>
        <w:tc>
          <w:tcPr>
            <w:tcW w:w="825" w:type="pct"/>
            <w:vMerge/>
            <w:shd w:val="clear" w:color="auto" w:fill="D9D9D9"/>
            <w:vAlign w:val="center"/>
            <w:hideMark/>
          </w:tcPr>
          <w:p w14:paraId="4A062B8F"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69C1F94B"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185A51C"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F1C0E79"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263EFA1"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A3290" w:rsidRPr="008D043F" w14:paraId="0BB79235" w14:textId="77777777" w:rsidTr="00270082">
        <w:trPr>
          <w:trHeight w:val="287"/>
        </w:trPr>
        <w:tc>
          <w:tcPr>
            <w:tcW w:w="825" w:type="pct"/>
            <w:vMerge/>
            <w:shd w:val="clear" w:color="auto" w:fill="D9D9D9"/>
            <w:vAlign w:val="center"/>
            <w:hideMark/>
          </w:tcPr>
          <w:p w14:paraId="2D5183E8"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2B3E1820"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83049FD" w14:textId="77777777" w:rsidR="004A3290" w:rsidRPr="008D043F" w:rsidRDefault="004A32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87</w:t>
            </w:r>
          </w:p>
        </w:tc>
        <w:tc>
          <w:tcPr>
            <w:tcW w:w="1159" w:type="pct"/>
            <w:tcMar>
              <w:top w:w="0" w:type="dxa"/>
              <w:left w:w="108" w:type="dxa"/>
              <w:bottom w:w="0" w:type="dxa"/>
              <w:right w:w="108" w:type="dxa"/>
            </w:tcMar>
            <w:vAlign w:val="center"/>
          </w:tcPr>
          <w:p w14:paraId="3F931187" w14:textId="77777777" w:rsidR="004A3290" w:rsidRPr="008D043F" w:rsidRDefault="004A32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9</w:t>
            </w:r>
          </w:p>
        </w:tc>
        <w:tc>
          <w:tcPr>
            <w:tcW w:w="1159" w:type="pct"/>
            <w:tcMar>
              <w:top w:w="0" w:type="dxa"/>
              <w:left w:w="108" w:type="dxa"/>
              <w:bottom w:w="0" w:type="dxa"/>
              <w:right w:w="108" w:type="dxa"/>
            </w:tcMar>
            <w:vAlign w:val="center"/>
          </w:tcPr>
          <w:p w14:paraId="08143EBD" w14:textId="77777777" w:rsidR="004A3290" w:rsidRPr="008D043F" w:rsidRDefault="004A32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8</w:t>
            </w:r>
          </w:p>
        </w:tc>
      </w:tr>
    </w:tbl>
    <w:p w14:paraId="1C70C1EA"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04"/>
        <w:gridCol w:w="2012"/>
        <w:gridCol w:w="3286"/>
        <w:gridCol w:w="3286"/>
        <w:gridCol w:w="3286"/>
      </w:tblGrid>
      <w:tr w:rsidR="00CC447D" w:rsidRPr="008D043F" w14:paraId="60B33B8C" w14:textId="77777777" w:rsidTr="00270082">
        <w:trPr>
          <w:trHeight w:val="384"/>
        </w:trPr>
        <w:tc>
          <w:tcPr>
            <w:tcW w:w="813" w:type="pct"/>
            <w:vMerge w:val="restart"/>
            <w:shd w:val="clear" w:color="auto" w:fill="D9D9D9"/>
            <w:tcMar>
              <w:top w:w="0" w:type="dxa"/>
              <w:left w:w="108" w:type="dxa"/>
              <w:bottom w:w="0" w:type="dxa"/>
              <w:right w:w="108" w:type="dxa"/>
            </w:tcMar>
            <w:vAlign w:val="center"/>
          </w:tcPr>
          <w:p w14:paraId="2CCBEC8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4. Prioritet</w:t>
            </w:r>
          </w:p>
        </w:tc>
        <w:tc>
          <w:tcPr>
            <w:tcW w:w="710" w:type="pct"/>
            <w:vMerge w:val="restart"/>
            <w:tcMar>
              <w:top w:w="0" w:type="dxa"/>
              <w:left w:w="108" w:type="dxa"/>
              <w:bottom w:w="0" w:type="dxa"/>
              <w:right w:w="108" w:type="dxa"/>
            </w:tcMar>
            <w:vAlign w:val="center"/>
          </w:tcPr>
          <w:p w14:paraId="263CB0B6"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Jačanje otpornosti na </w:t>
            </w:r>
            <w:r w:rsidR="00974230" w:rsidRPr="008D043F">
              <w:rPr>
                <w:rFonts w:asciiTheme="minorHAnsi" w:hAnsiTheme="minorHAnsi" w:cstheme="minorHAnsi"/>
                <w:b/>
                <w:sz w:val="18"/>
                <w:szCs w:val="18"/>
                <w:lang w:val="hr-HR"/>
              </w:rPr>
              <w:t xml:space="preserve">utjecaje </w:t>
            </w:r>
            <w:r w:rsidRPr="008D043F">
              <w:rPr>
                <w:rFonts w:asciiTheme="minorHAnsi" w:hAnsiTheme="minorHAnsi" w:cstheme="minorHAnsi"/>
                <w:b/>
                <w:sz w:val="18"/>
                <w:szCs w:val="18"/>
                <w:lang w:val="hr-HR"/>
              </w:rPr>
              <w:t>klimatskih promjena</w:t>
            </w:r>
          </w:p>
        </w:tc>
        <w:tc>
          <w:tcPr>
            <w:tcW w:w="1159" w:type="pct"/>
            <w:shd w:val="clear" w:color="auto" w:fill="D9D9D9"/>
            <w:tcMar>
              <w:top w:w="0" w:type="dxa"/>
              <w:left w:w="108" w:type="dxa"/>
              <w:bottom w:w="0" w:type="dxa"/>
              <w:right w:w="108" w:type="dxa"/>
            </w:tcMar>
            <w:vAlign w:val="center"/>
          </w:tcPr>
          <w:p w14:paraId="0153F12A"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0C5790D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65BF42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44AC4" w:rsidRPr="008D043F" w14:paraId="29AA1BF0" w14:textId="77777777" w:rsidTr="00076544">
        <w:trPr>
          <w:trHeight w:val="287"/>
        </w:trPr>
        <w:tc>
          <w:tcPr>
            <w:tcW w:w="813" w:type="pct"/>
            <w:vMerge/>
            <w:shd w:val="clear" w:color="auto" w:fill="D9D9D9"/>
            <w:vAlign w:val="center"/>
            <w:hideMark/>
          </w:tcPr>
          <w:p w14:paraId="57006035"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4477BA74"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038CEE1"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ost funkcionalnog i cjelovitog sistema evidencija šteta</w:t>
            </w:r>
          </w:p>
        </w:tc>
        <w:tc>
          <w:tcPr>
            <w:tcW w:w="1159" w:type="pct"/>
            <w:tcMar>
              <w:top w:w="0" w:type="dxa"/>
              <w:left w:w="108" w:type="dxa"/>
              <w:bottom w:w="0" w:type="dxa"/>
              <w:right w:w="108" w:type="dxa"/>
            </w:tcMar>
          </w:tcPr>
          <w:p w14:paraId="5E65664D" w14:textId="77777777" w:rsidR="00444AC4" w:rsidRPr="008D043F" w:rsidRDefault="00444A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 postoji sistem evidencije šteta</w:t>
            </w:r>
          </w:p>
        </w:tc>
        <w:tc>
          <w:tcPr>
            <w:tcW w:w="1159" w:type="pct"/>
            <w:tcMar>
              <w:top w:w="0" w:type="dxa"/>
              <w:left w:w="108" w:type="dxa"/>
              <w:bottom w:w="0" w:type="dxa"/>
              <w:right w:w="108" w:type="dxa"/>
            </w:tcMar>
          </w:tcPr>
          <w:p w14:paraId="73128CA2"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sistem evidencije šteta do 2025.</w:t>
            </w:r>
          </w:p>
        </w:tc>
      </w:tr>
      <w:tr w:rsidR="00444AC4" w:rsidRPr="008D043F" w14:paraId="32172659" w14:textId="77777777" w:rsidTr="00076544">
        <w:trPr>
          <w:trHeight w:val="287"/>
        </w:trPr>
        <w:tc>
          <w:tcPr>
            <w:tcW w:w="813" w:type="pct"/>
            <w:vMerge/>
            <w:shd w:val="clear" w:color="auto" w:fill="D9D9D9"/>
            <w:vAlign w:val="center"/>
          </w:tcPr>
          <w:p w14:paraId="7DFE8E0A"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299C1D41"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51B17C2"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vo primjene principa održivosti korištenja vode za navodnjavanje poljoprivrednog zemljišta</w:t>
            </w:r>
          </w:p>
        </w:tc>
        <w:tc>
          <w:tcPr>
            <w:tcW w:w="1159" w:type="pct"/>
            <w:tcMar>
              <w:top w:w="0" w:type="dxa"/>
              <w:left w:w="108" w:type="dxa"/>
              <w:bottom w:w="0" w:type="dxa"/>
              <w:right w:w="108" w:type="dxa"/>
            </w:tcMar>
          </w:tcPr>
          <w:p w14:paraId="5B6B62D0" w14:textId="77777777" w:rsidR="00444AC4" w:rsidRPr="008D043F" w:rsidRDefault="00444A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vodnjava se 6.862 ha, planirano značajno povećanje navodnjavanih površina </w:t>
            </w:r>
          </w:p>
        </w:tc>
        <w:tc>
          <w:tcPr>
            <w:tcW w:w="1159" w:type="pct"/>
            <w:tcMar>
              <w:top w:w="0" w:type="dxa"/>
              <w:left w:w="108" w:type="dxa"/>
              <w:bottom w:w="0" w:type="dxa"/>
              <w:right w:w="108" w:type="dxa"/>
            </w:tcMar>
          </w:tcPr>
          <w:p w14:paraId="41BAB0A3"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mjena principa održivosti korištenja vode za navodnjavanje poljoprivrednog zemljišta </w:t>
            </w:r>
          </w:p>
        </w:tc>
      </w:tr>
      <w:tr w:rsidR="00444AC4" w:rsidRPr="008D043F" w14:paraId="7805662A" w14:textId="77777777" w:rsidTr="00076544">
        <w:trPr>
          <w:trHeight w:val="287"/>
        </w:trPr>
        <w:tc>
          <w:tcPr>
            <w:tcW w:w="813" w:type="pct"/>
            <w:vMerge/>
            <w:shd w:val="clear" w:color="auto" w:fill="D9D9D9"/>
            <w:vAlign w:val="center"/>
          </w:tcPr>
          <w:p w14:paraId="3D26E299"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17CFDF40"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CB461A9"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izgrađenosti kapaciteta </w:t>
            </w:r>
          </w:p>
        </w:tc>
        <w:tc>
          <w:tcPr>
            <w:tcW w:w="1159" w:type="pct"/>
            <w:tcMar>
              <w:top w:w="0" w:type="dxa"/>
              <w:left w:w="108" w:type="dxa"/>
              <w:bottom w:w="0" w:type="dxa"/>
              <w:right w:w="108" w:type="dxa"/>
            </w:tcMar>
          </w:tcPr>
          <w:p w14:paraId="4F1347D7" w14:textId="77777777" w:rsidR="00444AC4" w:rsidRPr="008D043F" w:rsidRDefault="00444A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zak nivo kapaciteta za ranu detekciju i gašenje požara</w:t>
            </w:r>
          </w:p>
        </w:tc>
        <w:tc>
          <w:tcPr>
            <w:tcW w:w="1159" w:type="pct"/>
            <w:tcMar>
              <w:top w:w="0" w:type="dxa"/>
              <w:left w:w="108" w:type="dxa"/>
              <w:bottom w:w="0" w:type="dxa"/>
              <w:right w:w="108" w:type="dxa"/>
            </w:tcMar>
          </w:tcPr>
          <w:p w14:paraId="31B7ECD5"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zgrađenosti kapaciteta za ranu detekciju i gašenje požara</w:t>
            </w:r>
          </w:p>
        </w:tc>
      </w:tr>
      <w:tr w:rsidR="00444AC4" w:rsidRPr="008D043F" w14:paraId="5446C293" w14:textId="77777777" w:rsidTr="00076544">
        <w:trPr>
          <w:trHeight w:val="287"/>
        </w:trPr>
        <w:tc>
          <w:tcPr>
            <w:tcW w:w="813" w:type="pct"/>
            <w:vMerge/>
            <w:shd w:val="clear" w:color="auto" w:fill="D9D9D9"/>
            <w:vAlign w:val="center"/>
          </w:tcPr>
          <w:p w14:paraId="022D61B5"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220A0764"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5CA485E"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epen izgrađenosti kapaciteta</w:t>
            </w:r>
          </w:p>
        </w:tc>
        <w:tc>
          <w:tcPr>
            <w:tcW w:w="1159" w:type="pct"/>
            <w:tcMar>
              <w:top w:w="0" w:type="dxa"/>
              <w:left w:w="108" w:type="dxa"/>
              <w:bottom w:w="0" w:type="dxa"/>
              <w:right w:w="108" w:type="dxa"/>
            </w:tcMar>
          </w:tcPr>
          <w:p w14:paraId="6C47221A" w14:textId="77777777" w:rsidR="00444AC4" w:rsidRPr="008D043F" w:rsidRDefault="00444A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zak nivo kapaciteta za zaštitu od požara</w:t>
            </w:r>
          </w:p>
        </w:tc>
        <w:tc>
          <w:tcPr>
            <w:tcW w:w="1159" w:type="pct"/>
            <w:tcMar>
              <w:top w:w="0" w:type="dxa"/>
              <w:left w:w="108" w:type="dxa"/>
              <w:bottom w:w="0" w:type="dxa"/>
              <w:right w:w="108" w:type="dxa"/>
            </w:tcMar>
          </w:tcPr>
          <w:p w14:paraId="7FF42545"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zgrađenosti kapaciteta za zaštitu od poplava</w:t>
            </w:r>
          </w:p>
        </w:tc>
      </w:tr>
      <w:tr w:rsidR="00444AC4" w:rsidRPr="008D043F" w14:paraId="2F8ADE27" w14:textId="77777777" w:rsidTr="00076544">
        <w:trPr>
          <w:trHeight w:val="287"/>
        </w:trPr>
        <w:tc>
          <w:tcPr>
            <w:tcW w:w="813" w:type="pct"/>
            <w:vMerge/>
            <w:shd w:val="clear" w:color="auto" w:fill="D9D9D9"/>
            <w:vAlign w:val="center"/>
          </w:tcPr>
          <w:p w14:paraId="39A35AA5"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4AD92C3B"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882A76F"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ost funkcionalnog sistema za koordinaciju ranog upozoravanja</w:t>
            </w:r>
          </w:p>
        </w:tc>
        <w:tc>
          <w:tcPr>
            <w:tcW w:w="1159" w:type="pct"/>
            <w:tcMar>
              <w:top w:w="0" w:type="dxa"/>
              <w:left w:w="108" w:type="dxa"/>
              <w:bottom w:w="0" w:type="dxa"/>
              <w:right w:w="108" w:type="dxa"/>
            </w:tcMar>
          </w:tcPr>
          <w:p w14:paraId="175DF231" w14:textId="77777777" w:rsidR="00444AC4" w:rsidRPr="008D043F" w:rsidRDefault="00444A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 postoji sistem koordinacije</w:t>
            </w:r>
          </w:p>
        </w:tc>
        <w:tc>
          <w:tcPr>
            <w:tcW w:w="1159" w:type="pct"/>
            <w:tcMar>
              <w:top w:w="0" w:type="dxa"/>
              <w:left w:w="108" w:type="dxa"/>
              <w:bottom w:w="0" w:type="dxa"/>
              <w:right w:w="108" w:type="dxa"/>
            </w:tcMar>
          </w:tcPr>
          <w:p w14:paraId="0A21035E"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sistem koordinacije ranog upozoravanja do 2025.</w:t>
            </w:r>
          </w:p>
        </w:tc>
      </w:tr>
      <w:tr w:rsidR="00444AC4" w:rsidRPr="008D043F" w14:paraId="7C5DF283" w14:textId="77777777" w:rsidTr="00076544">
        <w:trPr>
          <w:trHeight w:val="287"/>
        </w:trPr>
        <w:tc>
          <w:tcPr>
            <w:tcW w:w="813" w:type="pct"/>
            <w:vMerge/>
            <w:shd w:val="clear" w:color="auto" w:fill="D9D9D9"/>
            <w:vAlign w:val="center"/>
          </w:tcPr>
          <w:p w14:paraId="7D795010"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3201641C"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A6A4808"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ost funkcionalnog sistema za koordinaciju i praćenje provedbe mjera adaptacije na KP</w:t>
            </w:r>
          </w:p>
        </w:tc>
        <w:tc>
          <w:tcPr>
            <w:tcW w:w="1159" w:type="pct"/>
            <w:tcMar>
              <w:top w:w="0" w:type="dxa"/>
              <w:left w:w="108" w:type="dxa"/>
              <w:bottom w:w="0" w:type="dxa"/>
              <w:right w:w="108" w:type="dxa"/>
            </w:tcMar>
          </w:tcPr>
          <w:p w14:paraId="5A5A4E25" w14:textId="77777777" w:rsidR="00444AC4" w:rsidRPr="008D043F" w:rsidRDefault="00444A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 postoji sistem za koordinaciju i praćenje provedbe mjera</w:t>
            </w:r>
          </w:p>
        </w:tc>
        <w:tc>
          <w:tcPr>
            <w:tcW w:w="1159" w:type="pct"/>
            <w:tcMar>
              <w:top w:w="0" w:type="dxa"/>
              <w:left w:w="108" w:type="dxa"/>
              <w:bottom w:w="0" w:type="dxa"/>
              <w:right w:w="108" w:type="dxa"/>
            </w:tcMar>
          </w:tcPr>
          <w:p w14:paraId="5574C95E"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sistem za koordinaciju i praćenje provedbe mjera do 2025.</w:t>
            </w:r>
          </w:p>
        </w:tc>
      </w:tr>
      <w:tr w:rsidR="00CC447D" w:rsidRPr="008D043F" w14:paraId="3472973A" w14:textId="77777777" w:rsidTr="00270082">
        <w:trPr>
          <w:trHeight w:val="287"/>
        </w:trPr>
        <w:tc>
          <w:tcPr>
            <w:tcW w:w="813" w:type="pct"/>
            <w:vMerge/>
            <w:shd w:val="clear" w:color="auto" w:fill="D9D9D9"/>
            <w:vAlign w:val="center"/>
            <w:hideMark/>
          </w:tcPr>
          <w:p w14:paraId="3B2D83D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5C280A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71C35B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6045C2F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6F553F8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26B4D90D" w14:textId="77777777" w:rsidTr="00270082">
        <w:trPr>
          <w:trHeight w:val="287"/>
        </w:trPr>
        <w:tc>
          <w:tcPr>
            <w:tcW w:w="813" w:type="pct"/>
            <w:vMerge/>
            <w:shd w:val="clear" w:color="auto" w:fill="D9D9D9"/>
            <w:vAlign w:val="center"/>
          </w:tcPr>
          <w:p w14:paraId="2B2051AE"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11EA503D"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514E756" w14:textId="3948AD2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8</w:t>
            </w:r>
          </w:p>
        </w:tc>
        <w:tc>
          <w:tcPr>
            <w:tcW w:w="1159" w:type="pct"/>
            <w:tcMar>
              <w:top w:w="0" w:type="dxa"/>
              <w:left w:w="108" w:type="dxa"/>
              <w:bottom w:w="0" w:type="dxa"/>
              <w:right w:w="108" w:type="dxa"/>
            </w:tcMar>
            <w:vAlign w:val="center"/>
          </w:tcPr>
          <w:p w14:paraId="6DFBAA67" w14:textId="1A69676A"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7,8</w:t>
            </w:r>
          </w:p>
        </w:tc>
        <w:tc>
          <w:tcPr>
            <w:tcW w:w="1159" w:type="pct"/>
            <w:tcMar>
              <w:top w:w="0" w:type="dxa"/>
              <w:left w:w="108" w:type="dxa"/>
              <w:bottom w:w="0" w:type="dxa"/>
              <w:right w:w="108" w:type="dxa"/>
            </w:tcMar>
            <w:vAlign w:val="center"/>
          </w:tcPr>
          <w:p w14:paraId="6AC51B4A" w14:textId="1C0C17DD"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7,6</w:t>
            </w:r>
          </w:p>
        </w:tc>
      </w:tr>
    </w:tbl>
    <w:p w14:paraId="02F7823F"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21"/>
        <w:gridCol w:w="1964"/>
        <w:gridCol w:w="3262"/>
        <w:gridCol w:w="3262"/>
        <w:gridCol w:w="3262"/>
      </w:tblGrid>
      <w:tr w:rsidR="00CC447D" w:rsidRPr="008D043F" w14:paraId="55B93CFE" w14:textId="77777777" w:rsidTr="00270082">
        <w:trPr>
          <w:trHeight w:val="483"/>
        </w:trPr>
        <w:tc>
          <w:tcPr>
            <w:tcW w:w="825" w:type="pct"/>
            <w:vMerge w:val="restart"/>
            <w:shd w:val="clear" w:color="auto" w:fill="D9D9D9"/>
            <w:tcMar>
              <w:top w:w="0" w:type="dxa"/>
              <w:left w:w="108" w:type="dxa"/>
              <w:bottom w:w="0" w:type="dxa"/>
              <w:right w:w="108" w:type="dxa"/>
            </w:tcMar>
            <w:vAlign w:val="center"/>
            <w:hideMark/>
          </w:tcPr>
          <w:p w14:paraId="6C4C590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4.1. Mjera</w:t>
            </w:r>
          </w:p>
        </w:tc>
        <w:tc>
          <w:tcPr>
            <w:tcW w:w="698" w:type="pct"/>
            <w:vMerge w:val="restart"/>
            <w:tcMar>
              <w:top w:w="0" w:type="dxa"/>
              <w:left w:w="108" w:type="dxa"/>
              <w:bottom w:w="0" w:type="dxa"/>
              <w:right w:w="108" w:type="dxa"/>
            </w:tcMar>
            <w:vAlign w:val="center"/>
          </w:tcPr>
          <w:p w14:paraId="4800D0A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gradnja institucionalnih kapaciteta i znanja za </w:t>
            </w:r>
            <w:r w:rsidRPr="008D043F">
              <w:rPr>
                <w:rFonts w:asciiTheme="minorHAnsi" w:eastAsia="Calibri" w:hAnsiTheme="minorHAnsi" w:cstheme="minorHAnsi"/>
                <w:sz w:val="18"/>
                <w:szCs w:val="18"/>
                <w:lang w:val="hr-HR"/>
              </w:rPr>
              <w:lastRenderedPageBreak/>
              <w:t>jačanje otpornosti na klimatske promjene</w:t>
            </w:r>
          </w:p>
        </w:tc>
        <w:tc>
          <w:tcPr>
            <w:tcW w:w="1159" w:type="pct"/>
            <w:shd w:val="clear" w:color="auto" w:fill="D9D9D9"/>
            <w:tcMar>
              <w:top w:w="0" w:type="dxa"/>
              <w:left w:w="108" w:type="dxa"/>
              <w:bottom w:w="0" w:type="dxa"/>
              <w:right w:w="108" w:type="dxa"/>
            </w:tcMar>
            <w:vAlign w:val="center"/>
            <w:hideMark/>
          </w:tcPr>
          <w:p w14:paraId="625105A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5952F55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E9A04D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756C7637" w14:textId="77777777" w:rsidTr="00270082">
        <w:trPr>
          <w:trHeight w:val="287"/>
        </w:trPr>
        <w:tc>
          <w:tcPr>
            <w:tcW w:w="825" w:type="pct"/>
            <w:vMerge/>
            <w:shd w:val="clear" w:color="auto" w:fill="D9D9D9"/>
            <w:vAlign w:val="center"/>
          </w:tcPr>
          <w:p w14:paraId="3E65CAA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21BE4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32448A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realizacije programa jačanja kapaciteta i unaprjeđenje znanja</w:t>
            </w:r>
          </w:p>
        </w:tc>
        <w:tc>
          <w:tcPr>
            <w:tcW w:w="1159" w:type="pct"/>
            <w:shd w:val="clear" w:color="auto" w:fill="FFFFFF"/>
            <w:tcMar>
              <w:top w:w="0" w:type="dxa"/>
              <w:left w:w="108" w:type="dxa"/>
              <w:bottom w:w="0" w:type="dxa"/>
              <w:right w:w="108" w:type="dxa"/>
            </w:tcMar>
            <w:vAlign w:val="center"/>
          </w:tcPr>
          <w:p w14:paraId="020549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o znanje i kapaciteti</w:t>
            </w:r>
          </w:p>
        </w:tc>
        <w:tc>
          <w:tcPr>
            <w:tcW w:w="1159" w:type="pct"/>
            <w:shd w:val="clear" w:color="auto" w:fill="FFFFFF"/>
            <w:vAlign w:val="center"/>
          </w:tcPr>
          <w:p w14:paraId="1FEA2A7B"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naprijeđeno znanje i povećan kapacitet kroz </w:t>
            </w:r>
            <w:r w:rsidR="00F81C0F" w:rsidRPr="008D043F">
              <w:rPr>
                <w:rFonts w:asciiTheme="minorHAnsi" w:eastAsia="Calibri" w:hAnsiTheme="minorHAnsi" w:cstheme="minorHAnsi"/>
                <w:sz w:val="18"/>
                <w:szCs w:val="18"/>
                <w:lang w:val="hr-HR"/>
              </w:rPr>
              <w:t xml:space="preserve">provođene </w:t>
            </w:r>
            <w:r w:rsidRPr="008D043F">
              <w:rPr>
                <w:rFonts w:asciiTheme="minorHAnsi" w:eastAsia="Calibri" w:hAnsiTheme="minorHAnsi" w:cstheme="minorHAnsi"/>
                <w:sz w:val="18"/>
                <w:szCs w:val="18"/>
                <w:lang w:val="hr-HR"/>
              </w:rPr>
              <w:t xml:space="preserve">programe jačanja </w:t>
            </w:r>
            <w:r w:rsidRPr="008D043F">
              <w:rPr>
                <w:rFonts w:asciiTheme="minorHAnsi" w:eastAsia="Calibri" w:hAnsiTheme="minorHAnsi" w:cstheme="minorHAnsi"/>
                <w:sz w:val="18"/>
                <w:szCs w:val="18"/>
                <w:lang w:val="hr-HR"/>
              </w:rPr>
              <w:lastRenderedPageBreak/>
              <w:t>kapaciteta</w:t>
            </w:r>
          </w:p>
        </w:tc>
      </w:tr>
      <w:tr w:rsidR="00CC447D" w:rsidRPr="008D043F" w14:paraId="2883F07E" w14:textId="77777777" w:rsidTr="00270082">
        <w:trPr>
          <w:trHeight w:val="287"/>
        </w:trPr>
        <w:tc>
          <w:tcPr>
            <w:tcW w:w="825" w:type="pct"/>
            <w:vMerge/>
            <w:shd w:val="clear" w:color="auto" w:fill="D9D9D9"/>
            <w:vAlign w:val="center"/>
          </w:tcPr>
          <w:p w14:paraId="5D00226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9349E2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A4757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menovanja tijela</w:t>
            </w:r>
          </w:p>
        </w:tc>
        <w:tc>
          <w:tcPr>
            <w:tcW w:w="1159" w:type="pct"/>
            <w:shd w:val="clear" w:color="auto" w:fill="FFFFFF"/>
            <w:tcMar>
              <w:top w:w="0" w:type="dxa"/>
              <w:left w:w="108" w:type="dxa"/>
              <w:bottom w:w="0" w:type="dxa"/>
              <w:right w:w="108" w:type="dxa"/>
            </w:tcMar>
            <w:vAlign w:val="center"/>
          </w:tcPr>
          <w:p w14:paraId="1A3A552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tijela za vođenje evidencije šteta od klimatskih promjena</w:t>
            </w:r>
          </w:p>
        </w:tc>
        <w:tc>
          <w:tcPr>
            <w:tcW w:w="1159" w:type="pct"/>
            <w:shd w:val="clear" w:color="auto" w:fill="FFFFFF"/>
            <w:vAlign w:val="center"/>
          </w:tcPr>
          <w:p w14:paraId="4AE0AE1A"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menovano tijelo za uspostavu sistema i vođenje evidencije šteta</w:t>
            </w:r>
          </w:p>
        </w:tc>
      </w:tr>
      <w:tr w:rsidR="00CC447D" w:rsidRPr="008D043F" w14:paraId="2DC1225D" w14:textId="77777777" w:rsidTr="00270082">
        <w:trPr>
          <w:trHeight w:val="287"/>
        </w:trPr>
        <w:tc>
          <w:tcPr>
            <w:tcW w:w="825" w:type="pct"/>
            <w:vMerge/>
            <w:shd w:val="clear" w:color="auto" w:fill="D9D9D9"/>
            <w:vAlign w:val="center"/>
          </w:tcPr>
          <w:p w14:paraId="68ADCB7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E638F2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79010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realizacije programa jačanja kapaciteta</w:t>
            </w:r>
          </w:p>
        </w:tc>
        <w:tc>
          <w:tcPr>
            <w:tcW w:w="1159" w:type="pct"/>
            <w:shd w:val="clear" w:color="auto" w:fill="FFFFFF"/>
            <w:tcMar>
              <w:top w:w="0" w:type="dxa"/>
              <w:left w:w="108" w:type="dxa"/>
              <w:bottom w:w="0" w:type="dxa"/>
              <w:right w:w="108" w:type="dxa"/>
            </w:tcMar>
            <w:vAlign w:val="center"/>
          </w:tcPr>
          <w:p w14:paraId="492A16A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i kapaciteti </w:t>
            </w:r>
            <w:r w:rsidRPr="008D043F">
              <w:rPr>
                <w:rFonts w:asciiTheme="minorHAnsi" w:eastAsia="Calibri" w:hAnsiTheme="minorHAnsi" w:cstheme="minorHAnsi"/>
                <w:sz w:val="18"/>
                <w:szCs w:val="18"/>
                <w:lang w:val="hr-HR"/>
              </w:rPr>
              <w:t>za prognoziranje opasnih meteoroloških i hidroloških pojava</w:t>
            </w:r>
          </w:p>
        </w:tc>
        <w:tc>
          <w:tcPr>
            <w:tcW w:w="1159" w:type="pct"/>
            <w:shd w:val="clear" w:color="auto" w:fill="FFFFFF"/>
            <w:vAlign w:val="center"/>
          </w:tcPr>
          <w:p w14:paraId="6EB4EBA6"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CC447D" w:rsidRPr="008D043F" w14:paraId="481A65AB" w14:textId="77777777" w:rsidTr="00270082">
        <w:trPr>
          <w:trHeight w:val="287"/>
        </w:trPr>
        <w:tc>
          <w:tcPr>
            <w:tcW w:w="825" w:type="pct"/>
            <w:vMerge/>
            <w:shd w:val="clear" w:color="auto" w:fill="D9D9D9"/>
            <w:vAlign w:val="center"/>
          </w:tcPr>
          <w:p w14:paraId="6550025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9773C3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4DFE0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postavljanja sistema za koordinaciju</w:t>
            </w:r>
          </w:p>
        </w:tc>
        <w:tc>
          <w:tcPr>
            <w:tcW w:w="1159" w:type="pct"/>
            <w:shd w:val="clear" w:color="auto" w:fill="FFFFFF"/>
            <w:tcMar>
              <w:top w:w="0" w:type="dxa"/>
              <w:left w:w="108" w:type="dxa"/>
              <w:bottom w:w="0" w:type="dxa"/>
              <w:right w:w="108" w:type="dxa"/>
            </w:tcMar>
            <w:vAlign w:val="center"/>
          </w:tcPr>
          <w:p w14:paraId="1117D3B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koordinacije</w:t>
            </w:r>
          </w:p>
        </w:tc>
        <w:tc>
          <w:tcPr>
            <w:tcW w:w="1159" w:type="pct"/>
            <w:shd w:val="clear" w:color="auto" w:fill="FFFFFF"/>
            <w:vAlign w:val="center"/>
          </w:tcPr>
          <w:p w14:paraId="5A213C7D" w14:textId="77777777" w:rsidR="00CC447D" w:rsidRPr="008D043F" w:rsidRDefault="00F81C0F"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efiniran </w:t>
            </w:r>
            <w:r w:rsidR="00CC447D" w:rsidRPr="008D043F">
              <w:rPr>
                <w:rFonts w:asciiTheme="minorHAnsi" w:hAnsiTheme="minorHAnsi" w:cstheme="minorHAnsi"/>
                <w:sz w:val="18"/>
                <w:szCs w:val="18"/>
                <w:lang w:val="hr-HR" w:bidi="en-US"/>
              </w:rPr>
              <w:t>način koordinacije</w:t>
            </w:r>
          </w:p>
        </w:tc>
      </w:tr>
      <w:tr w:rsidR="00CC447D" w:rsidRPr="008D043F" w14:paraId="0972D09D" w14:textId="77777777" w:rsidTr="00270082">
        <w:trPr>
          <w:trHeight w:val="287"/>
        </w:trPr>
        <w:tc>
          <w:tcPr>
            <w:tcW w:w="825" w:type="pct"/>
            <w:vMerge/>
            <w:shd w:val="clear" w:color="auto" w:fill="D9D9D9"/>
            <w:vAlign w:val="center"/>
          </w:tcPr>
          <w:p w14:paraId="37BB3E4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25518F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5019DD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izvještaja o procjeni rizika</w:t>
            </w:r>
          </w:p>
        </w:tc>
        <w:tc>
          <w:tcPr>
            <w:tcW w:w="1159" w:type="pct"/>
            <w:shd w:val="clear" w:color="auto" w:fill="FFFFFF"/>
            <w:tcMar>
              <w:top w:w="0" w:type="dxa"/>
              <w:left w:w="108" w:type="dxa"/>
              <w:bottom w:w="0" w:type="dxa"/>
              <w:right w:w="108" w:type="dxa"/>
            </w:tcMar>
            <w:vAlign w:val="center"/>
          </w:tcPr>
          <w:p w14:paraId="6A1016B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epostojanje kvartalnih izvještaja</w:t>
            </w:r>
          </w:p>
        </w:tc>
        <w:tc>
          <w:tcPr>
            <w:tcW w:w="1159" w:type="pct"/>
            <w:shd w:val="clear" w:color="auto" w:fill="FFFFFF"/>
            <w:vAlign w:val="center"/>
          </w:tcPr>
          <w:p w14:paraId="064468BD" w14:textId="77777777" w:rsidR="00CC447D" w:rsidRPr="008D043F" w:rsidRDefault="00591E52"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rPr>
              <w:t>Usvojeni kvartalni izvještaji o procjeni rizika od ekstremnih klimatskih promjena</w:t>
            </w:r>
          </w:p>
        </w:tc>
      </w:tr>
      <w:tr w:rsidR="00CC447D" w:rsidRPr="008D043F" w14:paraId="39615EC3" w14:textId="77777777" w:rsidTr="00270082">
        <w:trPr>
          <w:trHeight w:val="287"/>
        </w:trPr>
        <w:tc>
          <w:tcPr>
            <w:tcW w:w="825" w:type="pct"/>
            <w:vMerge/>
            <w:shd w:val="clear" w:color="auto" w:fill="D9D9D9"/>
            <w:vAlign w:val="center"/>
          </w:tcPr>
          <w:p w14:paraId="14B9C21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558E3B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25F0F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i usvajanja </w:t>
            </w:r>
            <w:r w:rsidR="00F81C0F"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w:t>
            </w:r>
          </w:p>
        </w:tc>
        <w:tc>
          <w:tcPr>
            <w:tcW w:w="1159" w:type="pct"/>
            <w:shd w:val="clear" w:color="auto" w:fill="FFFFFF"/>
            <w:tcMar>
              <w:top w:w="0" w:type="dxa"/>
              <w:left w:w="108" w:type="dxa"/>
              <w:bottom w:w="0" w:type="dxa"/>
              <w:right w:w="108" w:type="dxa"/>
            </w:tcMar>
            <w:vAlign w:val="center"/>
          </w:tcPr>
          <w:p w14:paraId="009A717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w:t>
            </w:r>
            <w:r w:rsidR="00F81C0F" w:rsidRPr="008D043F">
              <w:rPr>
                <w:rFonts w:asciiTheme="minorHAnsi" w:hAnsiTheme="minorHAnsi" w:cstheme="minorHAnsi"/>
                <w:sz w:val="18"/>
                <w:szCs w:val="18"/>
                <w:lang w:val="hr-HR" w:bidi="en-US"/>
              </w:rPr>
              <w:t xml:space="preserve">akcijskog </w:t>
            </w:r>
            <w:r w:rsidRPr="008D043F">
              <w:rPr>
                <w:rFonts w:asciiTheme="minorHAnsi" w:hAnsiTheme="minorHAnsi" w:cstheme="minorHAnsi"/>
                <w:sz w:val="18"/>
                <w:szCs w:val="18"/>
                <w:lang w:val="hr-HR" w:bidi="en-US"/>
              </w:rPr>
              <w:t>plana</w:t>
            </w:r>
          </w:p>
        </w:tc>
        <w:tc>
          <w:tcPr>
            <w:tcW w:w="1159" w:type="pct"/>
            <w:shd w:val="clear" w:color="auto" w:fill="FFFFFF"/>
            <w:vAlign w:val="center"/>
          </w:tcPr>
          <w:p w14:paraId="3FFF1F52"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 i usvojen </w:t>
            </w:r>
            <w:r w:rsidR="00F81C0F"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w:t>
            </w:r>
          </w:p>
        </w:tc>
      </w:tr>
      <w:tr w:rsidR="00CC447D" w:rsidRPr="008D043F" w14:paraId="50F90A6F" w14:textId="77777777" w:rsidTr="00270082">
        <w:trPr>
          <w:trHeight w:val="287"/>
        </w:trPr>
        <w:tc>
          <w:tcPr>
            <w:tcW w:w="825" w:type="pct"/>
            <w:vMerge/>
            <w:shd w:val="clear" w:color="auto" w:fill="D9D9D9"/>
            <w:vAlign w:val="center"/>
          </w:tcPr>
          <w:p w14:paraId="677D393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A085BF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DBD68B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ljanja sistema za koordinaciju i praćenje </w:t>
            </w:r>
            <w:r w:rsidR="00F81C0F" w:rsidRPr="008D043F">
              <w:rPr>
                <w:rFonts w:asciiTheme="minorHAnsi" w:eastAsia="Calibri" w:hAnsiTheme="minorHAnsi" w:cstheme="minorHAnsi"/>
                <w:sz w:val="18"/>
                <w:szCs w:val="18"/>
                <w:lang w:val="hr-HR"/>
              </w:rPr>
              <w:t xml:space="preserve">provođenja </w:t>
            </w:r>
            <w:r w:rsidRPr="008D043F">
              <w:rPr>
                <w:rFonts w:asciiTheme="minorHAnsi" w:eastAsia="Calibri" w:hAnsiTheme="minorHAnsi" w:cstheme="minorHAnsi"/>
                <w:sz w:val="18"/>
                <w:szCs w:val="18"/>
                <w:lang w:val="hr-HR"/>
              </w:rPr>
              <w:t>mjera</w:t>
            </w:r>
          </w:p>
        </w:tc>
        <w:tc>
          <w:tcPr>
            <w:tcW w:w="1159" w:type="pct"/>
            <w:shd w:val="clear" w:color="auto" w:fill="FFFFFF"/>
            <w:tcMar>
              <w:top w:w="0" w:type="dxa"/>
              <w:left w:w="108" w:type="dxa"/>
              <w:bottom w:w="0" w:type="dxa"/>
              <w:right w:w="108" w:type="dxa"/>
            </w:tcMar>
            <w:vAlign w:val="center"/>
          </w:tcPr>
          <w:p w14:paraId="2667786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sistema za koordinaciju i praćenje </w:t>
            </w:r>
            <w:r w:rsidR="00F81C0F" w:rsidRPr="008D043F">
              <w:rPr>
                <w:rFonts w:asciiTheme="minorHAnsi" w:hAnsiTheme="minorHAnsi" w:cstheme="minorHAnsi"/>
                <w:sz w:val="18"/>
                <w:szCs w:val="18"/>
                <w:lang w:val="hr-HR" w:bidi="en-US"/>
              </w:rPr>
              <w:t xml:space="preserve">provođenja </w:t>
            </w:r>
            <w:r w:rsidRPr="008D043F">
              <w:rPr>
                <w:rFonts w:asciiTheme="minorHAnsi" w:hAnsiTheme="minorHAnsi" w:cstheme="minorHAnsi"/>
                <w:sz w:val="18"/>
                <w:szCs w:val="18"/>
                <w:lang w:val="hr-HR" w:bidi="en-US"/>
              </w:rPr>
              <w:t>mjera</w:t>
            </w:r>
          </w:p>
        </w:tc>
        <w:tc>
          <w:tcPr>
            <w:tcW w:w="1159" w:type="pct"/>
            <w:shd w:val="clear" w:color="auto" w:fill="FFFFFF"/>
            <w:vAlign w:val="center"/>
          </w:tcPr>
          <w:p w14:paraId="6A837A55"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sistem za koordinaciju i praćenje </w:t>
            </w:r>
            <w:r w:rsidR="00F81C0F" w:rsidRPr="008D043F">
              <w:rPr>
                <w:rFonts w:asciiTheme="minorHAnsi" w:hAnsiTheme="minorHAnsi" w:cstheme="minorHAnsi"/>
                <w:sz w:val="18"/>
                <w:szCs w:val="18"/>
                <w:lang w:val="hr-HR" w:bidi="en-US"/>
              </w:rPr>
              <w:t xml:space="preserve">provođenja </w:t>
            </w:r>
            <w:r w:rsidRPr="008D043F">
              <w:rPr>
                <w:rFonts w:asciiTheme="minorHAnsi" w:hAnsiTheme="minorHAnsi" w:cstheme="minorHAnsi"/>
                <w:sz w:val="18"/>
                <w:szCs w:val="18"/>
                <w:lang w:val="hr-HR" w:bidi="en-US"/>
              </w:rPr>
              <w:t xml:space="preserve">mjera </w:t>
            </w:r>
            <w:r w:rsidR="00F81C0F" w:rsidRPr="008D043F">
              <w:rPr>
                <w:rFonts w:asciiTheme="minorHAnsi" w:hAnsiTheme="minorHAnsi" w:cstheme="minorHAnsi"/>
                <w:sz w:val="18"/>
                <w:szCs w:val="18"/>
                <w:lang w:val="hr-HR" w:bidi="en-US"/>
              </w:rPr>
              <w:t>prilagođavanja klimatskim promjenama</w:t>
            </w:r>
          </w:p>
        </w:tc>
      </w:tr>
      <w:tr w:rsidR="00CC447D" w:rsidRPr="008D043F" w14:paraId="369557EC" w14:textId="77777777" w:rsidTr="00270082">
        <w:trPr>
          <w:trHeight w:val="287"/>
        </w:trPr>
        <w:tc>
          <w:tcPr>
            <w:tcW w:w="825" w:type="pct"/>
            <w:vMerge/>
            <w:shd w:val="clear" w:color="auto" w:fill="D9D9D9"/>
            <w:vAlign w:val="center"/>
          </w:tcPr>
          <w:p w14:paraId="7D12325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E21402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A6828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F81C0F" w:rsidRPr="008D043F">
              <w:rPr>
                <w:rFonts w:asciiTheme="minorHAnsi" w:eastAsia="Calibri" w:hAnsiTheme="minorHAnsi" w:cstheme="minorHAnsi"/>
                <w:sz w:val="18"/>
                <w:szCs w:val="18"/>
                <w:lang w:val="hr-HR"/>
              </w:rPr>
              <w:t xml:space="preserve">definiranja </w:t>
            </w:r>
            <w:r w:rsidRPr="008D043F">
              <w:rPr>
                <w:rFonts w:asciiTheme="minorHAnsi" w:eastAsia="Calibri" w:hAnsiTheme="minorHAnsi" w:cstheme="minorHAnsi"/>
                <w:sz w:val="18"/>
                <w:szCs w:val="18"/>
                <w:lang w:val="hr-HR"/>
              </w:rPr>
              <w:t>načina prikupljanja sredstava</w:t>
            </w:r>
          </w:p>
        </w:tc>
        <w:tc>
          <w:tcPr>
            <w:tcW w:w="1159" w:type="pct"/>
            <w:shd w:val="clear" w:color="auto" w:fill="FFFFFF"/>
            <w:tcMar>
              <w:top w:w="0" w:type="dxa"/>
              <w:left w:w="108" w:type="dxa"/>
              <w:bottom w:w="0" w:type="dxa"/>
              <w:right w:w="108" w:type="dxa"/>
            </w:tcMar>
            <w:vAlign w:val="center"/>
          </w:tcPr>
          <w:p w14:paraId="3AE9C8D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sistema prikupljanja I korištenja sredstava za realizaciju mjera za </w:t>
            </w:r>
            <w:r w:rsidR="00F81C0F" w:rsidRPr="008D043F">
              <w:rPr>
                <w:rFonts w:asciiTheme="minorHAnsi" w:hAnsiTheme="minorHAnsi" w:cstheme="minorHAnsi"/>
                <w:sz w:val="18"/>
                <w:szCs w:val="18"/>
                <w:lang w:val="hr-HR" w:bidi="en-US"/>
              </w:rPr>
              <w:t>prilagođavanje klimatskim promjenama</w:t>
            </w:r>
          </w:p>
        </w:tc>
        <w:tc>
          <w:tcPr>
            <w:tcW w:w="1159" w:type="pct"/>
            <w:shd w:val="clear" w:color="auto" w:fill="FFFFFF"/>
            <w:vAlign w:val="center"/>
          </w:tcPr>
          <w:p w14:paraId="35CA8D23" w14:textId="77777777" w:rsidR="00CC447D" w:rsidRPr="008D043F" w:rsidRDefault="00F81C0F"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efiniran </w:t>
            </w:r>
            <w:r w:rsidR="00CC447D" w:rsidRPr="008D043F">
              <w:rPr>
                <w:rFonts w:asciiTheme="minorHAnsi" w:hAnsiTheme="minorHAnsi" w:cstheme="minorHAnsi"/>
                <w:sz w:val="18"/>
                <w:szCs w:val="18"/>
                <w:lang w:val="hr-HR" w:bidi="en-US"/>
              </w:rPr>
              <w:t xml:space="preserve">način prikupljanja i korištenja sredstava za mjere za </w:t>
            </w:r>
            <w:r w:rsidRPr="008D043F">
              <w:rPr>
                <w:rFonts w:asciiTheme="minorHAnsi" w:hAnsiTheme="minorHAnsi" w:cstheme="minorHAnsi"/>
                <w:sz w:val="18"/>
                <w:szCs w:val="18"/>
                <w:lang w:val="hr-HR" w:bidi="en-US"/>
              </w:rPr>
              <w:t>prilagođavanje klimatskim promjenama</w:t>
            </w:r>
          </w:p>
        </w:tc>
      </w:tr>
      <w:tr w:rsidR="00CC447D" w:rsidRPr="008D043F" w14:paraId="37552C3E" w14:textId="77777777" w:rsidTr="00270082">
        <w:trPr>
          <w:trHeight w:val="483"/>
        </w:trPr>
        <w:tc>
          <w:tcPr>
            <w:tcW w:w="825" w:type="pct"/>
            <w:vMerge/>
            <w:shd w:val="clear" w:color="auto" w:fill="D9D9D9"/>
            <w:vAlign w:val="center"/>
            <w:hideMark/>
          </w:tcPr>
          <w:p w14:paraId="1A5ADB4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2A9A941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72F649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03387F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3F4F48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54AD0" w:rsidRPr="008D043F" w14:paraId="6FAED479" w14:textId="77777777" w:rsidTr="00270082">
        <w:trPr>
          <w:trHeight w:val="287"/>
        </w:trPr>
        <w:tc>
          <w:tcPr>
            <w:tcW w:w="825" w:type="pct"/>
            <w:vMerge/>
            <w:shd w:val="clear" w:color="auto" w:fill="D9D9D9"/>
            <w:vAlign w:val="center"/>
            <w:hideMark/>
          </w:tcPr>
          <w:p w14:paraId="598F1A84"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61F92B8B"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F085B6C"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47</w:t>
            </w:r>
          </w:p>
        </w:tc>
        <w:tc>
          <w:tcPr>
            <w:tcW w:w="1159" w:type="pct"/>
            <w:tcMar>
              <w:top w:w="0" w:type="dxa"/>
              <w:left w:w="108" w:type="dxa"/>
              <w:bottom w:w="0" w:type="dxa"/>
              <w:right w:w="108" w:type="dxa"/>
            </w:tcMar>
            <w:vAlign w:val="center"/>
          </w:tcPr>
          <w:p w14:paraId="6EA81599"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90</w:t>
            </w:r>
          </w:p>
        </w:tc>
        <w:tc>
          <w:tcPr>
            <w:tcW w:w="1159" w:type="pct"/>
            <w:tcMar>
              <w:top w:w="0" w:type="dxa"/>
              <w:left w:w="108" w:type="dxa"/>
              <w:bottom w:w="0" w:type="dxa"/>
              <w:right w:w="108" w:type="dxa"/>
            </w:tcMar>
            <w:vAlign w:val="center"/>
          </w:tcPr>
          <w:p w14:paraId="415186D8"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738</w:t>
            </w:r>
          </w:p>
        </w:tc>
      </w:tr>
      <w:tr w:rsidR="00CC447D" w:rsidRPr="008D043F" w14:paraId="5E814D4F" w14:textId="77777777" w:rsidTr="00270082">
        <w:trPr>
          <w:trHeight w:val="483"/>
        </w:trPr>
        <w:tc>
          <w:tcPr>
            <w:tcW w:w="825" w:type="pct"/>
            <w:vMerge w:val="restart"/>
            <w:shd w:val="clear" w:color="auto" w:fill="D9D9D9"/>
            <w:tcMar>
              <w:top w:w="0" w:type="dxa"/>
              <w:left w:w="108" w:type="dxa"/>
              <w:bottom w:w="0" w:type="dxa"/>
              <w:right w:w="108" w:type="dxa"/>
            </w:tcMar>
            <w:vAlign w:val="center"/>
            <w:hideMark/>
          </w:tcPr>
          <w:p w14:paraId="211A152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4.2. Mjera</w:t>
            </w:r>
          </w:p>
        </w:tc>
        <w:tc>
          <w:tcPr>
            <w:tcW w:w="698" w:type="pct"/>
            <w:vMerge w:val="restart"/>
            <w:tcMar>
              <w:top w:w="0" w:type="dxa"/>
              <w:left w:w="108" w:type="dxa"/>
              <w:bottom w:w="0" w:type="dxa"/>
              <w:right w:w="108" w:type="dxa"/>
            </w:tcMar>
            <w:vAlign w:val="center"/>
          </w:tcPr>
          <w:p w14:paraId="00AA41E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gradnja infrastrukturnih kapaciteta za jačanje otpornosti na klimatske promjene</w:t>
            </w:r>
          </w:p>
        </w:tc>
        <w:tc>
          <w:tcPr>
            <w:tcW w:w="1159" w:type="pct"/>
            <w:shd w:val="clear" w:color="auto" w:fill="D9D9D9"/>
            <w:tcMar>
              <w:top w:w="0" w:type="dxa"/>
              <w:left w:w="108" w:type="dxa"/>
              <w:bottom w:w="0" w:type="dxa"/>
              <w:right w:w="108" w:type="dxa"/>
            </w:tcMar>
            <w:vAlign w:val="center"/>
            <w:hideMark/>
          </w:tcPr>
          <w:p w14:paraId="1EAFE2E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C9FE45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D0907E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44AC4" w:rsidRPr="008D043F" w14:paraId="31E74CB1" w14:textId="77777777" w:rsidTr="00270082">
        <w:trPr>
          <w:trHeight w:val="287"/>
        </w:trPr>
        <w:tc>
          <w:tcPr>
            <w:tcW w:w="825" w:type="pct"/>
            <w:vMerge/>
            <w:shd w:val="clear" w:color="auto" w:fill="D9D9D9"/>
            <w:vAlign w:val="center"/>
          </w:tcPr>
          <w:p w14:paraId="217FBD9F"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C9A4225"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E866ED"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programa</w:t>
            </w:r>
          </w:p>
        </w:tc>
        <w:tc>
          <w:tcPr>
            <w:tcW w:w="1159" w:type="pct"/>
            <w:shd w:val="clear" w:color="auto" w:fill="FFFFFF"/>
            <w:tcMar>
              <w:top w:w="0" w:type="dxa"/>
              <w:left w:w="108" w:type="dxa"/>
              <w:bottom w:w="0" w:type="dxa"/>
              <w:right w:w="108" w:type="dxa"/>
            </w:tcMar>
            <w:vAlign w:val="center"/>
          </w:tcPr>
          <w:p w14:paraId="62C151A3"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programa </w:t>
            </w:r>
          </w:p>
        </w:tc>
        <w:tc>
          <w:tcPr>
            <w:tcW w:w="1159" w:type="pct"/>
            <w:shd w:val="clear" w:color="auto" w:fill="FFFFFF"/>
            <w:vAlign w:val="center"/>
          </w:tcPr>
          <w:p w14:paraId="2D65B541" w14:textId="77777777" w:rsidR="00444AC4" w:rsidRPr="008D043F" w:rsidRDefault="00444AC4"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rađen i usvojen program </w:t>
            </w:r>
          </w:p>
        </w:tc>
      </w:tr>
      <w:tr w:rsidR="00444AC4" w:rsidRPr="008D043F" w14:paraId="5A197D37" w14:textId="77777777" w:rsidTr="00270082">
        <w:trPr>
          <w:trHeight w:val="287"/>
        </w:trPr>
        <w:tc>
          <w:tcPr>
            <w:tcW w:w="825" w:type="pct"/>
            <w:vMerge/>
            <w:shd w:val="clear" w:color="auto" w:fill="D9D9D9"/>
            <w:vAlign w:val="center"/>
          </w:tcPr>
          <w:p w14:paraId="1175E01F"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223B31D"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E9B6608"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vo primjene principa održivosti korištenja vode za navodnjavanje i broj otvorenih savjetovališta </w:t>
            </w:r>
          </w:p>
        </w:tc>
        <w:tc>
          <w:tcPr>
            <w:tcW w:w="1159" w:type="pct"/>
            <w:shd w:val="clear" w:color="auto" w:fill="FFFFFF"/>
            <w:tcMar>
              <w:top w:w="0" w:type="dxa"/>
              <w:left w:w="108" w:type="dxa"/>
              <w:bottom w:w="0" w:type="dxa"/>
              <w:right w:w="108" w:type="dxa"/>
            </w:tcMar>
            <w:vAlign w:val="center"/>
          </w:tcPr>
          <w:p w14:paraId="0AA61C8C"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a primjena principa održivosti korištenja vode za navodnjavanje i nadovoljan broj savjetovališta za poljoprovrednike </w:t>
            </w:r>
          </w:p>
        </w:tc>
        <w:tc>
          <w:tcPr>
            <w:tcW w:w="1159" w:type="pct"/>
            <w:shd w:val="clear" w:color="auto" w:fill="FFFFFF"/>
            <w:vAlign w:val="center"/>
          </w:tcPr>
          <w:p w14:paraId="21A1DFF5" w14:textId="77777777" w:rsidR="00444AC4" w:rsidRPr="008D043F" w:rsidRDefault="00444AC4"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imjena </w:t>
            </w:r>
            <w:r w:rsidRPr="008D043F">
              <w:rPr>
                <w:rFonts w:asciiTheme="minorHAnsi" w:hAnsiTheme="minorHAnsi" w:cstheme="minorHAnsi"/>
                <w:sz w:val="18"/>
                <w:szCs w:val="18"/>
                <w:lang w:val="hr-HR" w:bidi="en-US"/>
              </w:rPr>
              <w:t xml:space="preserve">principa održivosti korištenja vode za navodnjavanje i adekvatan broj savjetovališta za poljoprivrednike </w:t>
            </w:r>
          </w:p>
        </w:tc>
      </w:tr>
      <w:tr w:rsidR="00444AC4" w:rsidRPr="008D043F" w14:paraId="7D2F49B1" w14:textId="77777777" w:rsidTr="00270082">
        <w:trPr>
          <w:trHeight w:val="287"/>
        </w:trPr>
        <w:tc>
          <w:tcPr>
            <w:tcW w:w="825" w:type="pct"/>
            <w:vMerge/>
            <w:shd w:val="clear" w:color="auto" w:fill="D9D9D9"/>
            <w:vAlign w:val="center"/>
          </w:tcPr>
          <w:p w14:paraId="1EE57E33"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5272E7C"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B2F4196"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studije; faza realizacije – nivo primjene ekoloških principa </w:t>
            </w:r>
          </w:p>
        </w:tc>
        <w:tc>
          <w:tcPr>
            <w:tcW w:w="1159" w:type="pct"/>
            <w:shd w:val="clear" w:color="auto" w:fill="FFFFFF"/>
            <w:tcMar>
              <w:top w:w="0" w:type="dxa"/>
              <w:left w:w="108" w:type="dxa"/>
              <w:bottom w:w="0" w:type="dxa"/>
              <w:right w:w="108" w:type="dxa"/>
            </w:tcMar>
            <w:vAlign w:val="center"/>
          </w:tcPr>
          <w:p w14:paraId="4EF3D89B"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a primjena ekoloških principa prilikom izradnje višenamjenskih akumulacija</w:t>
            </w:r>
          </w:p>
        </w:tc>
        <w:tc>
          <w:tcPr>
            <w:tcW w:w="1159" w:type="pct"/>
            <w:shd w:val="clear" w:color="auto" w:fill="FFFFFF"/>
            <w:vAlign w:val="center"/>
          </w:tcPr>
          <w:p w14:paraId="7BC9863A" w14:textId="77777777" w:rsidR="00444AC4" w:rsidRPr="008D043F" w:rsidRDefault="00444AC4"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e studije; visok nivo primjene ekoloških principa </w:t>
            </w:r>
          </w:p>
        </w:tc>
      </w:tr>
      <w:tr w:rsidR="00444AC4" w:rsidRPr="008D043F" w14:paraId="5E75F7CE" w14:textId="77777777" w:rsidTr="00270082">
        <w:trPr>
          <w:trHeight w:val="287"/>
        </w:trPr>
        <w:tc>
          <w:tcPr>
            <w:tcW w:w="825" w:type="pct"/>
            <w:vMerge/>
            <w:shd w:val="clear" w:color="auto" w:fill="D9D9D9"/>
            <w:vAlign w:val="center"/>
          </w:tcPr>
          <w:p w14:paraId="1A2AF76D"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D62C844"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1A9D755"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studije</w:t>
            </w:r>
          </w:p>
        </w:tc>
        <w:tc>
          <w:tcPr>
            <w:tcW w:w="1159" w:type="pct"/>
            <w:shd w:val="clear" w:color="auto" w:fill="FFFFFF"/>
            <w:tcMar>
              <w:top w:w="0" w:type="dxa"/>
              <w:left w:w="108" w:type="dxa"/>
              <w:bottom w:w="0" w:type="dxa"/>
              <w:right w:w="108" w:type="dxa"/>
            </w:tcMar>
            <w:vAlign w:val="center"/>
          </w:tcPr>
          <w:p w14:paraId="7BB6B0D1"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studije</w:t>
            </w:r>
          </w:p>
        </w:tc>
        <w:tc>
          <w:tcPr>
            <w:tcW w:w="1159" w:type="pct"/>
            <w:shd w:val="clear" w:color="auto" w:fill="FFFFFF"/>
            <w:vAlign w:val="center"/>
          </w:tcPr>
          <w:p w14:paraId="2AAA3312" w14:textId="77777777" w:rsidR="00444AC4" w:rsidRPr="008D043F" w:rsidRDefault="00444AC4"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ja i usvojena studija</w:t>
            </w:r>
          </w:p>
        </w:tc>
      </w:tr>
      <w:tr w:rsidR="00444AC4" w:rsidRPr="008D043F" w14:paraId="4B694C87" w14:textId="77777777" w:rsidTr="00270082">
        <w:trPr>
          <w:trHeight w:val="287"/>
        </w:trPr>
        <w:tc>
          <w:tcPr>
            <w:tcW w:w="825" w:type="pct"/>
            <w:vMerge/>
            <w:shd w:val="clear" w:color="auto" w:fill="D9D9D9"/>
            <w:vAlign w:val="center"/>
          </w:tcPr>
          <w:p w14:paraId="6EB07180"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01FF2946"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4DF19F4"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nabavke opreme   broj zaposlenih osoba.</w:t>
            </w:r>
          </w:p>
        </w:tc>
        <w:tc>
          <w:tcPr>
            <w:tcW w:w="1159" w:type="pct"/>
            <w:shd w:val="clear" w:color="auto" w:fill="FFFFFF"/>
            <w:tcMar>
              <w:top w:w="0" w:type="dxa"/>
              <w:left w:w="108" w:type="dxa"/>
              <w:bottom w:w="0" w:type="dxa"/>
              <w:right w:w="108" w:type="dxa"/>
            </w:tcMar>
            <w:vAlign w:val="center"/>
          </w:tcPr>
          <w:p w14:paraId="6DF36FF8"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an broj zaposlenih i neadekavtna oprema</w:t>
            </w:r>
          </w:p>
        </w:tc>
        <w:tc>
          <w:tcPr>
            <w:tcW w:w="1159" w:type="pct"/>
            <w:shd w:val="clear" w:color="auto" w:fill="FFFFFF"/>
            <w:vAlign w:val="center"/>
          </w:tcPr>
          <w:p w14:paraId="2F1B7521" w14:textId="77777777" w:rsidR="00444AC4" w:rsidRPr="008D043F" w:rsidRDefault="00444AC4"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bavljena oprema I zaposlen potreban broj osoba</w:t>
            </w:r>
          </w:p>
        </w:tc>
      </w:tr>
      <w:tr w:rsidR="00444AC4" w:rsidRPr="008D043F" w14:paraId="0558C856" w14:textId="77777777" w:rsidTr="00270082">
        <w:trPr>
          <w:trHeight w:val="287"/>
        </w:trPr>
        <w:tc>
          <w:tcPr>
            <w:tcW w:w="825" w:type="pct"/>
            <w:vMerge/>
            <w:shd w:val="clear" w:color="auto" w:fill="D9D9D9"/>
            <w:vAlign w:val="center"/>
          </w:tcPr>
          <w:p w14:paraId="21A9B335"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064CBBC5"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8CC1AEE"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studije</w:t>
            </w:r>
          </w:p>
        </w:tc>
        <w:tc>
          <w:tcPr>
            <w:tcW w:w="1159" w:type="pct"/>
            <w:shd w:val="clear" w:color="auto" w:fill="FFFFFF"/>
            <w:tcMar>
              <w:top w:w="0" w:type="dxa"/>
              <w:left w:w="108" w:type="dxa"/>
              <w:bottom w:w="0" w:type="dxa"/>
              <w:right w:w="108" w:type="dxa"/>
            </w:tcMar>
            <w:vAlign w:val="center"/>
          </w:tcPr>
          <w:p w14:paraId="5931F64C"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procjena potreba</w:t>
            </w:r>
          </w:p>
        </w:tc>
        <w:tc>
          <w:tcPr>
            <w:tcW w:w="1159" w:type="pct"/>
            <w:shd w:val="clear" w:color="auto" w:fill="FFFFFF"/>
            <w:vAlign w:val="center"/>
          </w:tcPr>
          <w:p w14:paraId="6CC2B9A4" w14:textId="77777777" w:rsidR="00444AC4" w:rsidRPr="008D043F" w:rsidRDefault="00444AC4" w:rsidP="0068355A">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a i usvojena studija</w:t>
            </w:r>
          </w:p>
        </w:tc>
      </w:tr>
      <w:tr w:rsidR="00444AC4" w:rsidRPr="008D043F" w14:paraId="6A72E5C1" w14:textId="77777777" w:rsidTr="00270082">
        <w:trPr>
          <w:trHeight w:val="287"/>
        </w:trPr>
        <w:tc>
          <w:tcPr>
            <w:tcW w:w="825" w:type="pct"/>
            <w:vMerge/>
            <w:shd w:val="clear" w:color="auto" w:fill="D9D9D9"/>
            <w:vAlign w:val="center"/>
          </w:tcPr>
          <w:p w14:paraId="3A0A332E"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45A3E6F"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519F02F"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građenosti kapaciteta</w:t>
            </w:r>
          </w:p>
        </w:tc>
        <w:tc>
          <w:tcPr>
            <w:tcW w:w="1159" w:type="pct"/>
            <w:shd w:val="clear" w:color="auto" w:fill="FFFFFF"/>
            <w:tcMar>
              <w:top w:w="0" w:type="dxa"/>
              <w:left w:w="108" w:type="dxa"/>
              <w:bottom w:w="0" w:type="dxa"/>
              <w:right w:w="108" w:type="dxa"/>
            </w:tcMar>
            <w:vAlign w:val="center"/>
          </w:tcPr>
          <w:p w14:paraId="4F1FF5F8"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i kapaciteti</w:t>
            </w:r>
          </w:p>
        </w:tc>
        <w:tc>
          <w:tcPr>
            <w:tcW w:w="1159" w:type="pct"/>
            <w:shd w:val="clear" w:color="auto" w:fill="FFFFFF"/>
            <w:vAlign w:val="center"/>
          </w:tcPr>
          <w:p w14:paraId="182BFC18" w14:textId="77777777" w:rsidR="00444AC4" w:rsidRPr="008D043F" w:rsidRDefault="00444AC4" w:rsidP="0068355A">
            <w:pPr>
              <w:spacing w:line="276" w:lineRule="auto"/>
              <w:ind w:left="196" w:hanging="26"/>
              <w:rPr>
                <w:rFonts w:asciiTheme="minorHAnsi" w:hAnsiTheme="minorHAnsi" w:cstheme="minorHAnsi"/>
                <w:sz w:val="18"/>
                <w:szCs w:val="18"/>
                <w:lang w:val="hr-HR"/>
              </w:rPr>
            </w:pPr>
            <w:r w:rsidRPr="008D043F">
              <w:rPr>
                <w:rFonts w:asciiTheme="minorHAnsi" w:hAnsiTheme="minorHAnsi" w:cstheme="minorHAnsi"/>
                <w:sz w:val="18"/>
                <w:szCs w:val="18"/>
                <w:lang w:val="hr-HR" w:bidi="en-US"/>
              </w:rPr>
              <w:t>Ojačani institucionalni i infrastrukturni kapaciteti</w:t>
            </w:r>
          </w:p>
        </w:tc>
      </w:tr>
      <w:tr w:rsidR="00CC447D" w:rsidRPr="008D043F" w14:paraId="7E9F1670" w14:textId="77777777" w:rsidTr="00270082">
        <w:trPr>
          <w:trHeight w:val="483"/>
        </w:trPr>
        <w:tc>
          <w:tcPr>
            <w:tcW w:w="825" w:type="pct"/>
            <w:vMerge/>
            <w:shd w:val="clear" w:color="auto" w:fill="D9D9D9"/>
            <w:vAlign w:val="center"/>
            <w:hideMark/>
          </w:tcPr>
          <w:p w14:paraId="54E5106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72B414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17D394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C0B336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4BF013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65C8F549" w14:textId="77777777" w:rsidTr="00270082">
        <w:trPr>
          <w:trHeight w:val="287"/>
        </w:trPr>
        <w:tc>
          <w:tcPr>
            <w:tcW w:w="825" w:type="pct"/>
            <w:vMerge/>
            <w:shd w:val="clear" w:color="auto" w:fill="D9D9D9"/>
            <w:vAlign w:val="center"/>
            <w:hideMark/>
          </w:tcPr>
          <w:p w14:paraId="382CB701"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267585FE"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5A238F2" w14:textId="42B9C051"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6</w:t>
            </w:r>
          </w:p>
        </w:tc>
        <w:tc>
          <w:tcPr>
            <w:tcW w:w="1159" w:type="pct"/>
            <w:tcMar>
              <w:top w:w="0" w:type="dxa"/>
              <w:left w:w="108" w:type="dxa"/>
              <w:bottom w:w="0" w:type="dxa"/>
              <w:right w:w="108" w:type="dxa"/>
            </w:tcMar>
            <w:vAlign w:val="center"/>
          </w:tcPr>
          <w:p w14:paraId="3B6F3CF5" w14:textId="713395A5"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7,2</w:t>
            </w:r>
          </w:p>
        </w:tc>
        <w:tc>
          <w:tcPr>
            <w:tcW w:w="1159" w:type="pct"/>
            <w:tcMar>
              <w:top w:w="0" w:type="dxa"/>
              <w:left w:w="108" w:type="dxa"/>
              <w:bottom w:w="0" w:type="dxa"/>
              <w:right w:w="108" w:type="dxa"/>
            </w:tcMar>
            <w:vAlign w:val="center"/>
          </w:tcPr>
          <w:p w14:paraId="358260D1" w14:textId="32936FC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6,9</w:t>
            </w:r>
          </w:p>
        </w:tc>
      </w:tr>
    </w:tbl>
    <w:p w14:paraId="6976D6AC"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04"/>
        <w:gridCol w:w="2012"/>
        <w:gridCol w:w="3286"/>
        <w:gridCol w:w="3286"/>
        <w:gridCol w:w="3286"/>
      </w:tblGrid>
      <w:tr w:rsidR="00CC447D" w:rsidRPr="008D043F" w14:paraId="59AF3F57" w14:textId="77777777" w:rsidTr="00270082">
        <w:trPr>
          <w:trHeight w:val="384"/>
        </w:trPr>
        <w:tc>
          <w:tcPr>
            <w:tcW w:w="813" w:type="pct"/>
            <w:vMerge w:val="restart"/>
            <w:shd w:val="clear" w:color="auto" w:fill="D9D9D9"/>
            <w:tcMar>
              <w:top w:w="0" w:type="dxa"/>
              <w:left w:w="108" w:type="dxa"/>
              <w:bottom w:w="0" w:type="dxa"/>
              <w:right w:w="108" w:type="dxa"/>
            </w:tcMar>
            <w:vAlign w:val="center"/>
          </w:tcPr>
          <w:p w14:paraId="0F16669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5. Prioritet</w:t>
            </w:r>
          </w:p>
          <w:p w14:paraId="6969999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0" w:type="pct"/>
            <w:vMerge w:val="restart"/>
            <w:tcMar>
              <w:top w:w="0" w:type="dxa"/>
              <w:left w:w="108" w:type="dxa"/>
              <w:bottom w:w="0" w:type="dxa"/>
              <w:right w:w="108" w:type="dxa"/>
            </w:tcMar>
            <w:vAlign w:val="center"/>
          </w:tcPr>
          <w:p w14:paraId="13366305"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Povećanje energijske efikasnosti u krajnjoj potrošnji u svim sektorima</w:t>
            </w:r>
          </w:p>
        </w:tc>
        <w:tc>
          <w:tcPr>
            <w:tcW w:w="1159" w:type="pct"/>
            <w:shd w:val="clear" w:color="auto" w:fill="D9D9D9"/>
            <w:tcMar>
              <w:top w:w="0" w:type="dxa"/>
              <w:left w:w="108" w:type="dxa"/>
              <w:bottom w:w="0" w:type="dxa"/>
              <w:right w:w="108" w:type="dxa"/>
            </w:tcMar>
            <w:vAlign w:val="center"/>
          </w:tcPr>
          <w:p w14:paraId="28816187"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0687400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DB0FB8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8D043F" w14:paraId="657066C0" w14:textId="77777777" w:rsidTr="00270082">
        <w:trPr>
          <w:trHeight w:val="287"/>
        </w:trPr>
        <w:tc>
          <w:tcPr>
            <w:tcW w:w="813" w:type="pct"/>
            <w:vMerge/>
            <w:shd w:val="clear" w:color="auto" w:fill="D9D9D9"/>
            <w:vAlign w:val="center"/>
            <w:hideMark/>
          </w:tcPr>
          <w:p w14:paraId="331DD4C2"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1A77DC63"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34E8781"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usvajanja unaprijeđenog zakonodavnog okvira</w:t>
            </w:r>
          </w:p>
        </w:tc>
        <w:tc>
          <w:tcPr>
            <w:tcW w:w="1159" w:type="pct"/>
            <w:tcMar>
              <w:top w:w="0" w:type="dxa"/>
              <w:left w:w="108" w:type="dxa"/>
              <w:bottom w:w="0" w:type="dxa"/>
              <w:right w:w="108" w:type="dxa"/>
            </w:tcMar>
          </w:tcPr>
          <w:p w14:paraId="76B1028D"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eći zakonodavni okvir nije dovoljan za značajnije unapr</w:t>
            </w:r>
            <w:r w:rsidR="00F81C0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eđenje stanja</w:t>
            </w:r>
          </w:p>
        </w:tc>
        <w:tc>
          <w:tcPr>
            <w:tcW w:w="1159" w:type="pct"/>
            <w:tcMar>
              <w:top w:w="0" w:type="dxa"/>
              <w:left w:w="108" w:type="dxa"/>
              <w:bottom w:w="0" w:type="dxa"/>
              <w:right w:w="108" w:type="dxa"/>
            </w:tcMar>
          </w:tcPr>
          <w:p w14:paraId="7FBBDF3F"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 unaprijeđen zakonodavni okvir do 2023. godine</w:t>
            </w:r>
          </w:p>
        </w:tc>
      </w:tr>
      <w:tr w:rsidR="00C81504" w:rsidRPr="008D043F" w14:paraId="4A0CB5E8" w14:textId="77777777" w:rsidTr="00270082">
        <w:trPr>
          <w:trHeight w:val="287"/>
        </w:trPr>
        <w:tc>
          <w:tcPr>
            <w:tcW w:w="813" w:type="pct"/>
            <w:vMerge/>
            <w:shd w:val="clear" w:color="auto" w:fill="D9D9D9"/>
            <w:vAlign w:val="center"/>
          </w:tcPr>
          <w:p w14:paraId="2422BF20"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640AED43"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23D1DDA" w14:textId="77777777" w:rsidR="00C81504" w:rsidRPr="008D043F" w:rsidRDefault="00F81C0F"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potrošnje energije</w:t>
            </w:r>
          </w:p>
        </w:tc>
        <w:tc>
          <w:tcPr>
            <w:tcW w:w="1159" w:type="pct"/>
            <w:tcMar>
              <w:top w:w="0" w:type="dxa"/>
              <w:left w:w="108" w:type="dxa"/>
              <w:bottom w:w="0" w:type="dxa"/>
              <w:right w:w="108" w:type="dxa"/>
            </w:tcMar>
          </w:tcPr>
          <w:p w14:paraId="4DAEE6FF"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TFEC u stambenim zgradama u 2020. godini iznosio 1.035 ktoe</w:t>
            </w:r>
          </w:p>
        </w:tc>
        <w:tc>
          <w:tcPr>
            <w:tcW w:w="1159" w:type="pct"/>
            <w:tcMar>
              <w:top w:w="0" w:type="dxa"/>
              <w:left w:w="108" w:type="dxa"/>
              <w:bottom w:w="0" w:type="dxa"/>
              <w:right w:w="108" w:type="dxa"/>
            </w:tcMar>
          </w:tcPr>
          <w:p w14:paraId="49E0A452"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energije u stambenim zgradama za 22% do 2030. u odnosu na 2018.</w:t>
            </w:r>
          </w:p>
        </w:tc>
      </w:tr>
      <w:tr w:rsidR="00C81504" w:rsidRPr="008D043F" w14:paraId="600B837D" w14:textId="77777777" w:rsidTr="00270082">
        <w:trPr>
          <w:trHeight w:val="287"/>
        </w:trPr>
        <w:tc>
          <w:tcPr>
            <w:tcW w:w="813" w:type="pct"/>
            <w:vMerge/>
            <w:shd w:val="clear" w:color="auto" w:fill="D9D9D9"/>
            <w:vAlign w:val="center"/>
          </w:tcPr>
          <w:p w14:paraId="64AB5022"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1B2E13CD"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1BA6515"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nos ušteda finalne energije</w:t>
            </w:r>
          </w:p>
        </w:tc>
        <w:tc>
          <w:tcPr>
            <w:tcW w:w="1159" w:type="pct"/>
            <w:tcMar>
              <w:top w:w="0" w:type="dxa"/>
              <w:left w:w="108" w:type="dxa"/>
              <w:bottom w:w="0" w:type="dxa"/>
              <w:right w:w="108" w:type="dxa"/>
            </w:tcMar>
          </w:tcPr>
          <w:p w14:paraId="76C4A6A6"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zak nivo efikasnosti javnih zgrada, potrošnja energije u javnom sektoru i uslugama 285 ktoe u 2020. godini</w:t>
            </w:r>
          </w:p>
        </w:tc>
        <w:tc>
          <w:tcPr>
            <w:tcW w:w="1159" w:type="pct"/>
            <w:tcMar>
              <w:top w:w="0" w:type="dxa"/>
              <w:left w:w="108" w:type="dxa"/>
              <w:bottom w:w="0" w:type="dxa"/>
              <w:right w:w="108" w:type="dxa"/>
            </w:tcMar>
          </w:tcPr>
          <w:p w14:paraId="713A2E34"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umulativna ušteda finalne energije do 2030. godine 19,28 ktoe (ukupno obnovljeni fond zgrada 18,4%)</w:t>
            </w:r>
          </w:p>
        </w:tc>
      </w:tr>
      <w:tr w:rsidR="00C81504" w:rsidRPr="008D043F" w14:paraId="424C6B83" w14:textId="77777777" w:rsidTr="00270082">
        <w:trPr>
          <w:trHeight w:val="287"/>
        </w:trPr>
        <w:tc>
          <w:tcPr>
            <w:tcW w:w="813" w:type="pct"/>
            <w:vMerge/>
            <w:shd w:val="clear" w:color="auto" w:fill="D9D9D9"/>
            <w:vAlign w:val="center"/>
          </w:tcPr>
          <w:p w14:paraId="34C04354"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4EE3BD17"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1D9F174" w14:textId="77777777" w:rsidR="00C81504" w:rsidRPr="008D043F" w:rsidRDefault="00F81C0F"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potrošnje finalne energije u industriji</w:t>
            </w:r>
          </w:p>
        </w:tc>
        <w:tc>
          <w:tcPr>
            <w:tcW w:w="1159" w:type="pct"/>
            <w:tcMar>
              <w:top w:w="0" w:type="dxa"/>
              <w:left w:w="108" w:type="dxa"/>
              <w:bottom w:w="0" w:type="dxa"/>
              <w:right w:w="108" w:type="dxa"/>
            </w:tcMar>
          </w:tcPr>
          <w:p w14:paraId="7110974D"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trošnja TFEC u industriji 384 ktoe u 2020. godini</w:t>
            </w:r>
          </w:p>
        </w:tc>
        <w:tc>
          <w:tcPr>
            <w:tcW w:w="1159" w:type="pct"/>
            <w:tcMar>
              <w:top w:w="0" w:type="dxa"/>
              <w:left w:w="108" w:type="dxa"/>
              <w:bottom w:w="0" w:type="dxa"/>
              <w:right w:w="108" w:type="dxa"/>
            </w:tcMar>
          </w:tcPr>
          <w:p w14:paraId="24894C9A"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finalne energije u industriji za 3,3% do 2030. u odnosu na 2020.</w:t>
            </w:r>
          </w:p>
        </w:tc>
      </w:tr>
      <w:tr w:rsidR="00C81504" w:rsidRPr="008D043F" w14:paraId="59ED8E79" w14:textId="77777777" w:rsidTr="00270082">
        <w:trPr>
          <w:trHeight w:val="287"/>
        </w:trPr>
        <w:tc>
          <w:tcPr>
            <w:tcW w:w="813" w:type="pct"/>
            <w:vMerge/>
            <w:shd w:val="clear" w:color="auto" w:fill="D9D9D9"/>
            <w:vAlign w:val="center"/>
          </w:tcPr>
          <w:p w14:paraId="08C569F1"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187E04DD"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58D629C" w14:textId="77777777" w:rsidR="00C81504" w:rsidRPr="008D043F" w:rsidRDefault="00F81C0F"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potrošnje primarne energije</w:t>
            </w:r>
          </w:p>
        </w:tc>
        <w:tc>
          <w:tcPr>
            <w:tcW w:w="1159" w:type="pct"/>
            <w:tcMar>
              <w:top w:w="0" w:type="dxa"/>
              <w:left w:w="108" w:type="dxa"/>
              <w:bottom w:w="0" w:type="dxa"/>
              <w:right w:w="108" w:type="dxa"/>
            </w:tcMar>
          </w:tcPr>
          <w:p w14:paraId="0C0CC9BA"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ojicirana potrošnja primarne energije 4.294 ktoe u 2020. godini</w:t>
            </w:r>
          </w:p>
        </w:tc>
        <w:tc>
          <w:tcPr>
            <w:tcW w:w="1159" w:type="pct"/>
            <w:tcMar>
              <w:top w:w="0" w:type="dxa"/>
              <w:left w:w="108" w:type="dxa"/>
              <w:bottom w:w="0" w:type="dxa"/>
              <w:right w:w="108" w:type="dxa"/>
            </w:tcMar>
          </w:tcPr>
          <w:p w14:paraId="61A389E2"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primarne energije za 11% do 2030. godine u odnosu na 2020. godinu</w:t>
            </w:r>
          </w:p>
        </w:tc>
      </w:tr>
      <w:tr w:rsidR="00CC447D" w:rsidRPr="008D043F" w14:paraId="3C446394" w14:textId="77777777" w:rsidTr="00270082">
        <w:trPr>
          <w:trHeight w:val="287"/>
        </w:trPr>
        <w:tc>
          <w:tcPr>
            <w:tcW w:w="813" w:type="pct"/>
            <w:vMerge/>
            <w:shd w:val="clear" w:color="auto" w:fill="D9D9D9"/>
            <w:vAlign w:val="center"/>
            <w:hideMark/>
          </w:tcPr>
          <w:p w14:paraId="097F9CF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7FB55D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BD143C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562122F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5046840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0E3756A1" w14:textId="77777777" w:rsidTr="00270082">
        <w:trPr>
          <w:trHeight w:val="287"/>
        </w:trPr>
        <w:tc>
          <w:tcPr>
            <w:tcW w:w="813" w:type="pct"/>
            <w:vMerge/>
            <w:shd w:val="clear" w:color="auto" w:fill="D9D9D9"/>
            <w:vAlign w:val="center"/>
          </w:tcPr>
          <w:p w14:paraId="26ACE67B"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5212BB9F"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3B4B2C8" w14:textId="493A3BC5"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4,9</w:t>
            </w:r>
          </w:p>
        </w:tc>
        <w:tc>
          <w:tcPr>
            <w:tcW w:w="1159" w:type="pct"/>
            <w:tcMar>
              <w:top w:w="0" w:type="dxa"/>
              <w:left w:w="108" w:type="dxa"/>
              <w:bottom w:w="0" w:type="dxa"/>
              <w:right w:w="108" w:type="dxa"/>
            </w:tcMar>
            <w:vAlign w:val="center"/>
          </w:tcPr>
          <w:p w14:paraId="363B6B56" w14:textId="434A0FD1"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843,2</w:t>
            </w:r>
          </w:p>
        </w:tc>
        <w:tc>
          <w:tcPr>
            <w:tcW w:w="1159" w:type="pct"/>
            <w:tcMar>
              <w:top w:w="0" w:type="dxa"/>
              <w:left w:w="108" w:type="dxa"/>
              <w:bottom w:w="0" w:type="dxa"/>
              <w:right w:w="108" w:type="dxa"/>
            </w:tcMar>
            <w:vAlign w:val="center"/>
          </w:tcPr>
          <w:p w14:paraId="2091A36D" w14:textId="3D3506D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48</w:t>
            </w:r>
          </w:p>
        </w:tc>
      </w:tr>
    </w:tbl>
    <w:p w14:paraId="7C0323A5"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81"/>
        <w:gridCol w:w="2004"/>
        <w:gridCol w:w="3262"/>
        <w:gridCol w:w="3262"/>
        <w:gridCol w:w="3262"/>
      </w:tblGrid>
      <w:tr w:rsidR="00CC447D" w:rsidRPr="008D043F" w14:paraId="746E4C8E"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1F7B63E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5.1. Mjera</w:t>
            </w:r>
          </w:p>
        </w:tc>
        <w:tc>
          <w:tcPr>
            <w:tcW w:w="712" w:type="pct"/>
            <w:vMerge w:val="restart"/>
            <w:tcMar>
              <w:top w:w="0" w:type="dxa"/>
              <w:left w:w="108" w:type="dxa"/>
              <w:bottom w:w="0" w:type="dxa"/>
              <w:right w:w="108" w:type="dxa"/>
            </w:tcMar>
            <w:vAlign w:val="center"/>
          </w:tcPr>
          <w:p w14:paraId="5BB3A12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reiranje povoljnog ambijenta za energijsku efikasnost</w:t>
            </w:r>
          </w:p>
        </w:tc>
        <w:tc>
          <w:tcPr>
            <w:tcW w:w="1159" w:type="pct"/>
            <w:shd w:val="clear" w:color="auto" w:fill="D9D9D9"/>
            <w:tcMar>
              <w:top w:w="0" w:type="dxa"/>
              <w:left w:w="108" w:type="dxa"/>
              <w:bottom w:w="0" w:type="dxa"/>
              <w:right w:w="108" w:type="dxa"/>
            </w:tcMar>
            <w:vAlign w:val="center"/>
            <w:hideMark/>
          </w:tcPr>
          <w:p w14:paraId="153A3D0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643B93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F25490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591E52" w:rsidRPr="008D043F" w14:paraId="0ED9642B" w14:textId="77777777" w:rsidTr="0041172A">
        <w:trPr>
          <w:trHeight w:val="287"/>
        </w:trPr>
        <w:tc>
          <w:tcPr>
            <w:tcW w:w="811" w:type="pct"/>
            <w:vMerge/>
            <w:shd w:val="clear" w:color="auto" w:fill="D9D9D9"/>
            <w:vAlign w:val="center"/>
          </w:tcPr>
          <w:p w14:paraId="467BCF55"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6CDD183"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0EB5C10" w14:textId="77777777" w:rsidR="00591E52" w:rsidRPr="008D043F" w:rsidRDefault="00591E5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vo provođenja kampanje i broj osnovanih savjetodavnih centara</w:t>
            </w:r>
          </w:p>
        </w:tc>
        <w:tc>
          <w:tcPr>
            <w:tcW w:w="1159" w:type="pct"/>
            <w:shd w:val="clear" w:color="auto" w:fill="FFFFFF"/>
            <w:tcMar>
              <w:top w:w="0" w:type="dxa"/>
              <w:left w:w="108" w:type="dxa"/>
              <w:bottom w:w="0" w:type="dxa"/>
              <w:right w:w="108" w:type="dxa"/>
            </w:tcMar>
            <w:vAlign w:val="center"/>
          </w:tcPr>
          <w:p w14:paraId="1037CAFA"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 nivo svijesti o energijskoj efikasnosti, jako mali broj savjetodavnih centara</w:t>
            </w:r>
          </w:p>
        </w:tc>
        <w:tc>
          <w:tcPr>
            <w:tcW w:w="1159" w:type="pct"/>
            <w:shd w:val="clear" w:color="auto" w:fill="FFFFFF"/>
            <w:vAlign w:val="center"/>
          </w:tcPr>
          <w:p w14:paraId="4772815B" w14:textId="77777777" w:rsidR="00591E52" w:rsidRPr="008D043F" w:rsidRDefault="00591E5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novana savjetovališta u svim općinama/gradovima</w:t>
            </w:r>
          </w:p>
        </w:tc>
      </w:tr>
      <w:tr w:rsidR="00591E52" w:rsidRPr="008D043F" w14:paraId="12B084F2" w14:textId="77777777" w:rsidTr="0041172A">
        <w:trPr>
          <w:trHeight w:val="287"/>
        </w:trPr>
        <w:tc>
          <w:tcPr>
            <w:tcW w:w="811" w:type="pct"/>
            <w:vMerge/>
            <w:shd w:val="clear" w:color="auto" w:fill="D9D9D9"/>
            <w:vAlign w:val="center"/>
          </w:tcPr>
          <w:p w14:paraId="44E46C82"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A239B7C"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1098E0" w14:textId="77777777" w:rsidR="00591E52" w:rsidRPr="008D043F" w:rsidRDefault="00591E5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izmjene Zakona o javnim nabavkama</w:t>
            </w:r>
          </w:p>
        </w:tc>
        <w:tc>
          <w:tcPr>
            <w:tcW w:w="1159" w:type="pct"/>
            <w:shd w:val="clear" w:color="auto" w:fill="FFFFFF"/>
            <w:tcMar>
              <w:top w:w="0" w:type="dxa"/>
              <w:left w:w="108" w:type="dxa"/>
              <w:bottom w:w="0" w:type="dxa"/>
              <w:right w:w="108" w:type="dxa"/>
            </w:tcMar>
            <w:vAlign w:val="center"/>
          </w:tcPr>
          <w:p w14:paraId="7EC57F05"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Zakon o javnim nabavkama ne omogućava zelene nabavke</w:t>
            </w:r>
          </w:p>
        </w:tc>
        <w:tc>
          <w:tcPr>
            <w:tcW w:w="1159" w:type="pct"/>
            <w:shd w:val="clear" w:color="auto" w:fill="FFFFFF"/>
            <w:vAlign w:val="center"/>
          </w:tcPr>
          <w:p w14:paraId="79A6E51D" w14:textId="77777777" w:rsidR="00591E52" w:rsidRPr="008D043F" w:rsidRDefault="00F81C0F"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mijenjen </w:t>
            </w:r>
            <w:r w:rsidR="00591E52" w:rsidRPr="008D043F">
              <w:rPr>
                <w:rFonts w:asciiTheme="minorHAnsi" w:hAnsiTheme="minorHAnsi" w:cstheme="minorHAnsi"/>
                <w:sz w:val="18"/>
                <w:szCs w:val="18"/>
                <w:lang w:val="hr-HR" w:bidi="en-US"/>
              </w:rPr>
              <w:t>Zakon o javnim nabavkama</w:t>
            </w:r>
          </w:p>
        </w:tc>
      </w:tr>
      <w:tr w:rsidR="00591E52" w:rsidRPr="008D043F" w14:paraId="1D6144BA" w14:textId="77777777" w:rsidTr="0041172A">
        <w:trPr>
          <w:trHeight w:val="287"/>
        </w:trPr>
        <w:tc>
          <w:tcPr>
            <w:tcW w:w="811" w:type="pct"/>
            <w:vMerge/>
            <w:shd w:val="clear" w:color="auto" w:fill="D9D9D9"/>
            <w:vAlign w:val="center"/>
          </w:tcPr>
          <w:p w14:paraId="18E8F1B0"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B8CA223"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D34F135" w14:textId="77777777" w:rsidR="00591E52" w:rsidRPr="008D043F" w:rsidRDefault="00591E5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159" w:type="pct"/>
            <w:shd w:val="clear" w:color="auto" w:fill="FFFFFF"/>
            <w:tcMar>
              <w:top w:w="0" w:type="dxa"/>
              <w:left w:w="108" w:type="dxa"/>
              <w:bottom w:w="0" w:type="dxa"/>
              <w:right w:w="108" w:type="dxa"/>
            </w:tcMar>
            <w:vAlign w:val="center"/>
          </w:tcPr>
          <w:p w14:paraId="13164597"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ropis o </w:t>
            </w:r>
            <w:r w:rsidR="00F81C0F" w:rsidRPr="008D043F">
              <w:rPr>
                <w:rFonts w:asciiTheme="minorHAnsi" w:hAnsiTheme="minorHAnsi" w:cstheme="minorHAnsi"/>
                <w:sz w:val="18"/>
                <w:szCs w:val="18"/>
                <w:lang w:val="hr-HR" w:bidi="en-US"/>
              </w:rPr>
              <w:t xml:space="preserve">obligacijskim </w:t>
            </w:r>
            <w:r w:rsidRPr="008D043F">
              <w:rPr>
                <w:rFonts w:asciiTheme="minorHAnsi" w:hAnsiTheme="minorHAnsi" w:cstheme="minorHAnsi"/>
                <w:sz w:val="18"/>
                <w:szCs w:val="18"/>
                <w:lang w:val="hr-HR" w:bidi="en-US"/>
              </w:rPr>
              <w:t>shemama</w:t>
            </w:r>
          </w:p>
        </w:tc>
        <w:tc>
          <w:tcPr>
            <w:tcW w:w="1159" w:type="pct"/>
            <w:shd w:val="clear" w:color="auto" w:fill="FFFFFF"/>
            <w:vAlign w:val="center"/>
          </w:tcPr>
          <w:p w14:paraId="58786255" w14:textId="77777777" w:rsidR="00591E52" w:rsidRPr="008D043F" w:rsidRDefault="00591E5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propis o </w:t>
            </w:r>
            <w:r w:rsidR="00F81C0F" w:rsidRPr="008D043F">
              <w:rPr>
                <w:rFonts w:asciiTheme="minorHAnsi" w:hAnsiTheme="minorHAnsi" w:cstheme="minorHAnsi"/>
                <w:sz w:val="18"/>
                <w:szCs w:val="18"/>
                <w:lang w:val="hr-HR" w:bidi="en-US"/>
              </w:rPr>
              <w:t xml:space="preserve">obligacijskim </w:t>
            </w:r>
            <w:r w:rsidRPr="008D043F">
              <w:rPr>
                <w:rFonts w:asciiTheme="minorHAnsi" w:hAnsiTheme="minorHAnsi" w:cstheme="minorHAnsi"/>
                <w:sz w:val="18"/>
                <w:szCs w:val="18"/>
                <w:lang w:val="hr-HR" w:bidi="en-US"/>
              </w:rPr>
              <w:t xml:space="preserve">shemama </w:t>
            </w:r>
            <w:r w:rsidR="00F81C0F" w:rsidRPr="008D043F">
              <w:rPr>
                <w:rFonts w:asciiTheme="minorHAnsi" w:hAnsiTheme="minorHAnsi" w:cstheme="minorHAnsi"/>
                <w:sz w:val="18"/>
                <w:szCs w:val="18"/>
                <w:lang w:val="hr-HR" w:bidi="en-US"/>
              </w:rPr>
              <w:t>Federacije BiH</w:t>
            </w:r>
          </w:p>
        </w:tc>
      </w:tr>
      <w:tr w:rsidR="00591E52" w:rsidRPr="008D043F" w14:paraId="5022B374" w14:textId="77777777" w:rsidTr="0041172A">
        <w:trPr>
          <w:trHeight w:val="287"/>
        </w:trPr>
        <w:tc>
          <w:tcPr>
            <w:tcW w:w="811" w:type="pct"/>
            <w:vMerge/>
            <w:shd w:val="clear" w:color="auto" w:fill="D9D9D9"/>
            <w:vAlign w:val="center"/>
          </w:tcPr>
          <w:p w14:paraId="379651FD"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CD41627"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F629556" w14:textId="77777777" w:rsidR="00591E52" w:rsidRPr="008D043F" w:rsidRDefault="00591E5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modela</w:t>
            </w:r>
          </w:p>
        </w:tc>
        <w:tc>
          <w:tcPr>
            <w:tcW w:w="1159" w:type="pct"/>
            <w:shd w:val="clear" w:color="auto" w:fill="FFFFFF"/>
            <w:tcMar>
              <w:top w:w="0" w:type="dxa"/>
              <w:left w:w="108" w:type="dxa"/>
              <w:bottom w:w="0" w:type="dxa"/>
              <w:right w:w="108" w:type="dxa"/>
            </w:tcMar>
            <w:vAlign w:val="center"/>
          </w:tcPr>
          <w:p w14:paraId="5407BC70"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sistemski model za EE javne rasvjete</w:t>
            </w:r>
          </w:p>
        </w:tc>
        <w:tc>
          <w:tcPr>
            <w:tcW w:w="1159" w:type="pct"/>
            <w:shd w:val="clear" w:color="auto" w:fill="FFFFFF"/>
            <w:vAlign w:val="center"/>
          </w:tcPr>
          <w:p w14:paraId="47D4F75E" w14:textId="77777777" w:rsidR="00591E52" w:rsidRPr="008D043F" w:rsidRDefault="00591E52"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 i usvojen model, osnovan revolving fond</w:t>
            </w:r>
          </w:p>
        </w:tc>
      </w:tr>
      <w:tr w:rsidR="00591E52" w:rsidRPr="008D043F" w14:paraId="6FBD1C68" w14:textId="77777777" w:rsidTr="0041172A">
        <w:trPr>
          <w:trHeight w:val="287"/>
        </w:trPr>
        <w:tc>
          <w:tcPr>
            <w:tcW w:w="811" w:type="pct"/>
            <w:vMerge/>
            <w:shd w:val="clear" w:color="auto" w:fill="D9D9D9"/>
            <w:vAlign w:val="center"/>
          </w:tcPr>
          <w:p w14:paraId="5E4B4EF7"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A21542B"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BA6A174" w14:textId="77777777" w:rsidR="00591E52" w:rsidRPr="008D043F" w:rsidRDefault="00591E5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unaprijeđenog zakona i broj usvojenih pravilnika</w:t>
            </w:r>
          </w:p>
        </w:tc>
        <w:tc>
          <w:tcPr>
            <w:tcW w:w="1159" w:type="pct"/>
            <w:shd w:val="clear" w:color="auto" w:fill="FFFFFF"/>
            <w:tcMar>
              <w:top w:w="0" w:type="dxa"/>
              <w:left w:w="108" w:type="dxa"/>
              <w:bottom w:w="0" w:type="dxa"/>
              <w:right w:w="108" w:type="dxa"/>
            </w:tcMar>
            <w:vAlign w:val="center"/>
          </w:tcPr>
          <w:p w14:paraId="028CC2F3"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o EE nije </w:t>
            </w:r>
            <w:r w:rsidR="00F81C0F" w:rsidRPr="008D043F">
              <w:rPr>
                <w:rFonts w:asciiTheme="minorHAnsi" w:hAnsiTheme="minorHAnsi" w:cstheme="minorHAnsi"/>
                <w:sz w:val="18"/>
                <w:szCs w:val="18"/>
                <w:lang w:val="hr-HR" w:bidi="en-US"/>
              </w:rPr>
              <w:t xml:space="preserve">definirao </w:t>
            </w:r>
            <w:r w:rsidRPr="008D043F">
              <w:rPr>
                <w:rFonts w:asciiTheme="minorHAnsi" w:hAnsiTheme="minorHAnsi" w:cstheme="minorHAnsi"/>
                <w:sz w:val="18"/>
                <w:szCs w:val="18"/>
                <w:lang w:val="hr-HR" w:bidi="en-US"/>
              </w:rPr>
              <w:t>neke aspekte EE i nedostaju neki pravilnici</w:t>
            </w:r>
          </w:p>
        </w:tc>
        <w:tc>
          <w:tcPr>
            <w:tcW w:w="1159" w:type="pct"/>
            <w:shd w:val="clear" w:color="auto" w:fill="FFFFFF"/>
            <w:vAlign w:val="center"/>
          </w:tcPr>
          <w:p w14:paraId="6D1F95A7" w14:textId="77777777" w:rsidR="00591E52" w:rsidRPr="008D043F" w:rsidRDefault="00591E52"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e izmjene i dopune Zakona, usvojeni nedostajući pravilnici</w:t>
            </w:r>
          </w:p>
        </w:tc>
      </w:tr>
      <w:tr w:rsidR="00591E52" w:rsidRPr="008D043F" w14:paraId="42CE9BF2" w14:textId="77777777" w:rsidTr="0041172A">
        <w:trPr>
          <w:trHeight w:val="287"/>
        </w:trPr>
        <w:tc>
          <w:tcPr>
            <w:tcW w:w="811" w:type="pct"/>
            <w:vMerge/>
            <w:shd w:val="clear" w:color="auto" w:fill="D9D9D9"/>
            <w:vAlign w:val="center"/>
          </w:tcPr>
          <w:p w14:paraId="44F7B28C"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D898CEF"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0F09220"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i </w:t>
            </w:r>
            <w:r w:rsidR="00F81C0F" w:rsidRPr="008D043F">
              <w:rPr>
                <w:rFonts w:asciiTheme="minorHAnsi" w:eastAsia="Calibri" w:hAnsiTheme="minorHAnsi" w:cstheme="minorHAnsi"/>
                <w:sz w:val="18"/>
                <w:szCs w:val="18"/>
                <w:lang w:val="hr-HR"/>
              </w:rPr>
              <w:t xml:space="preserve">postotak provođenja </w:t>
            </w:r>
            <w:r w:rsidRPr="008D043F">
              <w:rPr>
                <w:rFonts w:asciiTheme="minorHAnsi" w:eastAsia="Calibri" w:hAnsiTheme="minorHAnsi" w:cstheme="minorHAnsi"/>
                <w:sz w:val="18"/>
                <w:szCs w:val="18"/>
                <w:lang w:val="hr-HR"/>
              </w:rPr>
              <w:t>strategije</w:t>
            </w:r>
          </w:p>
        </w:tc>
        <w:tc>
          <w:tcPr>
            <w:tcW w:w="1159" w:type="pct"/>
            <w:shd w:val="clear" w:color="auto" w:fill="FFFFFF"/>
            <w:tcMar>
              <w:top w:w="0" w:type="dxa"/>
              <w:left w:w="108" w:type="dxa"/>
              <w:bottom w:w="0" w:type="dxa"/>
              <w:right w:w="108" w:type="dxa"/>
            </w:tcMar>
            <w:vAlign w:val="center"/>
          </w:tcPr>
          <w:p w14:paraId="3822C5A5"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rategija urađena, ali nije usvojena</w:t>
            </w:r>
          </w:p>
        </w:tc>
        <w:tc>
          <w:tcPr>
            <w:tcW w:w="1159" w:type="pct"/>
            <w:shd w:val="clear" w:color="auto" w:fill="FFFFFF"/>
            <w:vAlign w:val="center"/>
          </w:tcPr>
          <w:p w14:paraId="290513A0" w14:textId="77777777" w:rsidR="00591E52" w:rsidRPr="008D043F" w:rsidRDefault="00591E52"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a i provedena strategija obnove zgrada</w:t>
            </w:r>
          </w:p>
        </w:tc>
      </w:tr>
      <w:tr w:rsidR="00591E52" w:rsidRPr="008D043F" w14:paraId="14B31A4C" w14:textId="77777777" w:rsidTr="0041172A">
        <w:trPr>
          <w:trHeight w:val="287"/>
        </w:trPr>
        <w:tc>
          <w:tcPr>
            <w:tcW w:w="811" w:type="pct"/>
            <w:vMerge/>
            <w:shd w:val="clear" w:color="auto" w:fill="D9D9D9"/>
            <w:vAlign w:val="center"/>
          </w:tcPr>
          <w:p w14:paraId="0B415CF2"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5977512"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73267A" w14:textId="77777777" w:rsidR="00591E52" w:rsidRPr="008D043F" w:rsidRDefault="00F81C0F"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591E52" w:rsidRPr="008D043F">
              <w:rPr>
                <w:rFonts w:asciiTheme="minorHAnsi" w:eastAsia="Calibri" w:hAnsiTheme="minorHAnsi" w:cstheme="minorHAnsi"/>
                <w:sz w:val="18"/>
                <w:szCs w:val="18"/>
                <w:lang w:val="hr-HR"/>
              </w:rPr>
              <w:t xml:space="preserve">javnih zgrada čiji se kompletni podaci nalaze u </w:t>
            </w:r>
            <w:r w:rsidRPr="008D043F">
              <w:rPr>
                <w:rFonts w:asciiTheme="minorHAnsi" w:eastAsia="Calibri" w:hAnsiTheme="minorHAnsi" w:cstheme="minorHAnsi"/>
                <w:sz w:val="18"/>
                <w:szCs w:val="18"/>
                <w:lang w:val="hr-HR"/>
              </w:rPr>
              <w:t xml:space="preserve">Informacijskom </w:t>
            </w:r>
            <w:r w:rsidR="00591E52" w:rsidRPr="008D043F">
              <w:rPr>
                <w:rFonts w:asciiTheme="minorHAnsi" w:eastAsia="Calibri" w:hAnsiTheme="minorHAnsi" w:cstheme="minorHAnsi"/>
                <w:sz w:val="18"/>
                <w:szCs w:val="18"/>
                <w:lang w:val="hr-HR"/>
              </w:rPr>
              <w:t>sistem</w:t>
            </w:r>
            <w:r w:rsidRPr="008D043F">
              <w:rPr>
                <w:rFonts w:asciiTheme="minorHAnsi" w:eastAsia="Calibri" w:hAnsiTheme="minorHAnsi" w:cstheme="minorHAnsi"/>
                <w:sz w:val="18"/>
                <w:szCs w:val="18"/>
                <w:lang w:val="hr-HR"/>
              </w:rPr>
              <w:t>u</w:t>
            </w:r>
          </w:p>
        </w:tc>
        <w:tc>
          <w:tcPr>
            <w:tcW w:w="1159" w:type="pct"/>
            <w:shd w:val="clear" w:color="auto" w:fill="FFFFFF"/>
            <w:tcMar>
              <w:top w:w="0" w:type="dxa"/>
              <w:left w:w="108" w:type="dxa"/>
              <w:bottom w:w="0" w:type="dxa"/>
              <w:right w:w="108" w:type="dxa"/>
            </w:tcMar>
            <w:vAlign w:val="center"/>
          </w:tcPr>
          <w:p w14:paraId="22980897"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F81C0F" w:rsidRPr="008D043F">
              <w:rPr>
                <w:rFonts w:asciiTheme="minorHAnsi" w:hAnsiTheme="minorHAnsi" w:cstheme="minorHAnsi"/>
                <w:sz w:val="18"/>
                <w:szCs w:val="18"/>
                <w:lang w:val="hr-HR" w:bidi="en-US"/>
              </w:rPr>
              <w:t xml:space="preserve">Informacijski </w:t>
            </w:r>
            <w:r w:rsidRPr="008D043F">
              <w:rPr>
                <w:rFonts w:asciiTheme="minorHAnsi" w:hAnsiTheme="minorHAnsi" w:cstheme="minorHAnsi"/>
                <w:sz w:val="18"/>
                <w:szCs w:val="18"/>
                <w:lang w:val="hr-HR" w:bidi="en-US"/>
              </w:rPr>
              <w:t>sistem energijske efikasnosti</w:t>
            </w:r>
          </w:p>
        </w:tc>
        <w:tc>
          <w:tcPr>
            <w:tcW w:w="1159" w:type="pct"/>
            <w:shd w:val="clear" w:color="auto" w:fill="FFFFFF"/>
            <w:vAlign w:val="center"/>
          </w:tcPr>
          <w:p w14:paraId="3D8E3C7B" w14:textId="77777777" w:rsidR="00591E52" w:rsidRPr="008D043F" w:rsidRDefault="00591E52" w:rsidP="0068355A">
            <w:pPr>
              <w:spacing w:line="276" w:lineRule="auto"/>
              <w:ind w:left="21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an </w:t>
            </w:r>
            <w:r w:rsidR="00F81C0F" w:rsidRPr="008D043F">
              <w:rPr>
                <w:rFonts w:asciiTheme="minorHAnsi" w:eastAsia="Calibri" w:hAnsiTheme="minorHAnsi" w:cstheme="minorHAnsi"/>
                <w:sz w:val="18"/>
                <w:szCs w:val="18"/>
                <w:lang w:val="hr-HR"/>
              </w:rPr>
              <w:t xml:space="preserve">Informacijski </w:t>
            </w:r>
            <w:r w:rsidRPr="008D043F">
              <w:rPr>
                <w:rFonts w:asciiTheme="minorHAnsi" w:eastAsia="Calibri" w:hAnsiTheme="minorHAnsi" w:cstheme="minorHAnsi"/>
                <w:sz w:val="18"/>
                <w:szCs w:val="18"/>
                <w:lang w:val="hr-HR"/>
              </w:rPr>
              <w:t xml:space="preserve">sistem </w:t>
            </w:r>
          </w:p>
        </w:tc>
      </w:tr>
      <w:tr w:rsidR="00CC447D" w:rsidRPr="008D043F" w14:paraId="28D8B54D" w14:textId="77777777" w:rsidTr="0041172A">
        <w:trPr>
          <w:trHeight w:val="483"/>
        </w:trPr>
        <w:tc>
          <w:tcPr>
            <w:tcW w:w="811" w:type="pct"/>
            <w:vMerge/>
            <w:shd w:val="clear" w:color="auto" w:fill="D9D9D9"/>
            <w:vAlign w:val="center"/>
            <w:hideMark/>
          </w:tcPr>
          <w:p w14:paraId="3604806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5BE71A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61B71D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5EAC18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A0E7CD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57B8CCE1" w14:textId="77777777" w:rsidTr="0041172A">
        <w:trPr>
          <w:trHeight w:val="287"/>
        </w:trPr>
        <w:tc>
          <w:tcPr>
            <w:tcW w:w="811" w:type="pct"/>
            <w:vMerge/>
            <w:shd w:val="clear" w:color="auto" w:fill="D9D9D9"/>
            <w:vAlign w:val="center"/>
            <w:hideMark/>
          </w:tcPr>
          <w:p w14:paraId="1CB0195A"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2AC94506"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669BAEB" w14:textId="7BFA1C16"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5,6</w:t>
            </w:r>
          </w:p>
        </w:tc>
        <w:tc>
          <w:tcPr>
            <w:tcW w:w="1159" w:type="pct"/>
            <w:tcMar>
              <w:top w:w="0" w:type="dxa"/>
              <w:left w:w="108" w:type="dxa"/>
              <w:bottom w:w="0" w:type="dxa"/>
              <w:right w:w="108" w:type="dxa"/>
            </w:tcMar>
            <w:vAlign w:val="center"/>
          </w:tcPr>
          <w:p w14:paraId="213484A4" w14:textId="3F05F475"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60,4</w:t>
            </w:r>
          </w:p>
        </w:tc>
        <w:tc>
          <w:tcPr>
            <w:tcW w:w="1159" w:type="pct"/>
            <w:tcMar>
              <w:top w:w="0" w:type="dxa"/>
              <w:left w:w="108" w:type="dxa"/>
              <w:bottom w:w="0" w:type="dxa"/>
              <w:right w:w="108" w:type="dxa"/>
            </w:tcMar>
            <w:vAlign w:val="center"/>
          </w:tcPr>
          <w:p w14:paraId="76D1550D" w14:textId="6540C6F9"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56</w:t>
            </w:r>
          </w:p>
        </w:tc>
      </w:tr>
      <w:tr w:rsidR="00CC447D" w:rsidRPr="008D043F" w14:paraId="64424889"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6798C90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5.2. Mjera</w:t>
            </w:r>
          </w:p>
        </w:tc>
        <w:tc>
          <w:tcPr>
            <w:tcW w:w="712" w:type="pct"/>
            <w:vMerge w:val="restart"/>
            <w:tcMar>
              <w:top w:w="0" w:type="dxa"/>
              <w:left w:w="108" w:type="dxa"/>
              <w:bottom w:w="0" w:type="dxa"/>
              <w:right w:w="108" w:type="dxa"/>
            </w:tcMar>
            <w:vAlign w:val="center"/>
          </w:tcPr>
          <w:p w14:paraId="6B63E91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manjenje potrošnje finalne energije</w:t>
            </w:r>
          </w:p>
        </w:tc>
        <w:tc>
          <w:tcPr>
            <w:tcW w:w="1159" w:type="pct"/>
            <w:shd w:val="clear" w:color="auto" w:fill="D9D9D9"/>
            <w:tcMar>
              <w:top w:w="0" w:type="dxa"/>
              <w:left w:w="108" w:type="dxa"/>
              <w:bottom w:w="0" w:type="dxa"/>
              <w:right w:w="108" w:type="dxa"/>
            </w:tcMar>
            <w:vAlign w:val="center"/>
            <w:hideMark/>
          </w:tcPr>
          <w:p w14:paraId="72F27E0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BDAE9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847598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23679" w:rsidRPr="008D043F" w14:paraId="247B8066" w14:textId="77777777" w:rsidTr="00270082">
        <w:trPr>
          <w:trHeight w:val="287"/>
        </w:trPr>
        <w:tc>
          <w:tcPr>
            <w:tcW w:w="811" w:type="pct"/>
            <w:vMerge/>
            <w:shd w:val="clear" w:color="auto" w:fill="D9D9D9"/>
            <w:vAlign w:val="center"/>
          </w:tcPr>
          <w:p w14:paraId="5DE5AE79"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F6337B7"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C5D4691" w14:textId="77777777" w:rsidR="00323679" w:rsidRPr="008D043F" w:rsidRDefault="00F81C0F"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323679" w:rsidRPr="008D043F">
              <w:rPr>
                <w:rFonts w:asciiTheme="minorHAnsi" w:eastAsia="Calibri" w:hAnsiTheme="minorHAnsi" w:cstheme="minorHAnsi"/>
                <w:sz w:val="18"/>
                <w:szCs w:val="18"/>
                <w:lang w:val="hr-HR"/>
              </w:rPr>
              <w:t xml:space="preserve">kućanskih aparata na tržištu koji imaju </w:t>
            </w:r>
            <w:r w:rsidRPr="008D043F">
              <w:rPr>
                <w:rFonts w:asciiTheme="minorHAnsi" w:eastAsia="Calibri" w:hAnsiTheme="minorHAnsi" w:cstheme="minorHAnsi"/>
                <w:i/>
                <w:sz w:val="18"/>
                <w:szCs w:val="18"/>
                <w:lang w:val="hr-HR"/>
              </w:rPr>
              <w:t>Energy Labelling</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168EF69"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zvanični sistem označavanja energijske efikasnosti na uređaji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B5549B"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 </w:t>
            </w:r>
            <w:r w:rsidRPr="008D043F">
              <w:rPr>
                <w:rFonts w:asciiTheme="minorHAnsi" w:eastAsia="Calibri" w:hAnsiTheme="minorHAnsi" w:cstheme="minorHAnsi"/>
                <w:i/>
                <w:sz w:val="18"/>
                <w:szCs w:val="18"/>
                <w:lang w:val="hr-HR"/>
              </w:rPr>
              <w:t>Energy Labelling</w:t>
            </w:r>
            <w:r w:rsidRPr="008D043F">
              <w:rPr>
                <w:rFonts w:asciiTheme="minorHAnsi" w:eastAsia="Calibri" w:hAnsiTheme="minorHAnsi" w:cstheme="minorHAnsi"/>
                <w:sz w:val="18"/>
                <w:szCs w:val="18"/>
                <w:lang w:val="hr-HR"/>
              </w:rPr>
              <w:t xml:space="preserve"> standard za kućanske aparate</w:t>
            </w:r>
          </w:p>
        </w:tc>
      </w:tr>
      <w:tr w:rsidR="00323679" w:rsidRPr="008D043F" w14:paraId="61FEED0E" w14:textId="77777777" w:rsidTr="00270082">
        <w:trPr>
          <w:trHeight w:val="287"/>
        </w:trPr>
        <w:tc>
          <w:tcPr>
            <w:tcW w:w="811" w:type="pct"/>
            <w:vMerge/>
            <w:shd w:val="clear" w:color="auto" w:fill="D9D9D9"/>
            <w:vAlign w:val="center"/>
          </w:tcPr>
          <w:p w14:paraId="30F9847A"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F5C085F"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8BA0C5D"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model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4791C55"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sveobuhvatan model u cijeloj </w:t>
            </w:r>
            <w:r w:rsidR="00F81C0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bidi="en-US"/>
              </w:rPr>
              <w:t xml:space="preserve">koji </w:t>
            </w:r>
            <w:r w:rsidR="00F81C0F"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riterij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40CCD5"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rađen i usvojen model</w:t>
            </w:r>
          </w:p>
        </w:tc>
      </w:tr>
      <w:tr w:rsidR="00323679" w:rsidRPr="008D043F" w14:paraId="6D9B1F1E" w14:textId="77777777" w:rsidTr="00270082">
        <w:trPr>
          <w:trHeight w:val="287"/>
        </w:trPr>
        <w:tc>
          <w:tcPr>
            <w:tcW w:w="811" w:type="pct"/>
            <w:vMerge/>
            <w:shd w:val="clear" w:color="auto" w:fill="D9D9D9"/>
            <w:vAlign w:val="center"/>
          </w:tcPr>
          <w:p w14:paraId="0BD91E96"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3771492"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A5CE1BC"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dopuna pravilnik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84CA1B8"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propis ne uzima u obzir potrebe za hlađenjem i PTV-om, a dozvoljene potrebe za grijanjem su relativno velik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EE4E111"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e dopune pravilnika</w:t>
            </w:r>
          </w:p>
        </w:tc>
      </w:tr>
      <w:tr w:rsidR="00323679" w:rsidRPr="008D043F" w14:paraId="5DD7AA8B" w14:textId="77777777" w:rsidTr="00270082">
        <w:trPr>
          <w:trHeight w:val="287"/>
        </w:trPr>
        <w:tc>
          <w:tcPr>
            <w:tcW w:w="811" w:type="pct"/>
            <w:vMerge/>
            <w:shd w:val="clear" w:color="auto" w:fill="D9D9D9"/>
            <w:vAlign w:val="center"/>
          </w:tcPr>
          <w:p w14:paraId="7305A8D9"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B2B7CDA"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E617FF4"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model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D76756D"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sveobuhvatan model u cijeloj </w:t>
            </w:r>
            <w:r w:rsidR="00F81C0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bidi="en-US"/>
              </w:rPr>
              <w:t xml:space="preserve">koji </w:t>
            </w:r>
            <w:r w:rsidR="00F81C0F"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riterij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83C2DE"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 i usvojen model</w:t>
            </w:r>
          </w:p>
        </w:tc>
      </w:tr>
      <w:tr w:rsidR="00323679" w:rsidRPr="008D043F" w14:paraId="354061AD" w14:textId="77777777" w:rsidTr="00270082">
        <w:trPr>
          <w:trHeight w:val="287"/>
        </w:trPr>
        <w:tc>
          <w:tcPr>
            <w:tcW w:w="811" w:type="pct"/>
            <w:vMerge/>
            <w:shd w:val="clear" w:color="auto" w:fill="D9D9D9"/>
            <w:vAlign w:val="center"/>
          </w:tcPr>
          <w:p w14:paraId="35B685EA"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63C3FAB"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0635EE9"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provedenih ESCO projeka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F3CD7AD"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Mali broj provedenih ESCO projekata, u javnom sektoru u toku provođenje pilot</w:t>
            </w:r>
            <w:r w:rsidR="00F81C0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projek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2AE92F"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Razvijeno ESCO tržište</w:t>
            </w:r>
          </w:p>
        </w:tc>
      </w:tr>
      <w:tr w:rsidR="00323679" w:rsidRPr="008D043F" w14:paraId="7DAA8995" w14:textId="77777777" w:rsidTr="00270082">
        <w:trPr>
          <w:trHeight w:val="287"/>
        </w:trPr>
        <w:tc>
          <w:tcPr>
            <w:tcW w:w="811" w:type="pct"/>
            <w:vMerge/>
            <w:shd w:val="clear" w:color="auto" w:fill="D9D9D9"/>
            <w:vAlign w:val="center"/>
          </w:tcPr>
          <w:p w14:paraId="01F00D22"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1347850"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4F8804B" w14:textId="77777777" w:rsidR="00323679" w:rsidRPr="008D043F" w:rsidRDefault="00F81C0F"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323679" w:rsidRPr="008D043F">
              <w:rPr>
                <w:rFonts w:asciiTheme="minorHAnsi" w:eastAsia="Calibri" w:hAnsiTheme="minorHAnsi" w:cstheme="minorHAnsi"/>
                <w:sz w:val="18"/>
                <w:szCs w:val="18"/>
                <w:lang w:val="hr-HR"/>
              </w:rPr>
              <w:t xml:space="preserve">industrijskih postrojenja sa značajnom potrošnjom energije </w:t>
            </w:r>
            <w:r w:rsidRPr="008D043F">
              <w:rPr>
                <w:rFonts w:asciiTheme="minorHAnsi" w:eastAsia="Calibri" w:hAnsiTheme="minorHAnsi" w:cstheme="minorHAnsi"/>
                <w:sz w:val="18"/>
                <w:szCs w:val="18"/>
                <w:lang w:val="hr-HR"/>
              </w:rPr>
              <w:t xml:space="preserve">koja </w:t>
            </w:r>
            <w:r w:rsidR="00323679" w:rsidRPr="008D043F">
              <w:rPr>
                <w:rFonts w:asciiTheme="minorHAnsi" w:eastAsia="Calibri" w:hAnsiTheme="minorHAnsi" w:cstheme="minorHAnsi"/>
                <w:sz w:val="18"/>
                <w:szCs w:val="18"/>
                <w:lang w:val="hr-HR"/>
              </w:rPr>
              <w:t xml:space="preserve">su </w:t>
            </w:r>
            <w:r w:rsidRPr="008D043F">
              <w:rPr>
                <w:rFonts w:asciiTheme="minorHAnsi" w:eastAsia="Calibri" w:hAnsiTheme="minorHAnsi" w:cstheme="minorHAnsi"/>
                <w:sz w:val="18"/>
                <w:szCs w:val="18"/>
                <w:lang w:val="hr-HR"/>
              </w:rPr>
              <w:t xml:space="preserve">uradila </w:t>
            </w:r>
            <w:r w:rsidR="00323679" w:rsidRPr="008D043F">
              <w:rPr>
                <w:rFonts w:asciiTheme="minorHAnsi" w:eastAsia="Calibri" w:hAnsiTheme="minorHAnsi" w:cstheme="minorHAnsi"/>
                <w:sz w:val="18"/>
                <w:szCs w:val="18"/>
                <w:lang w:val="hr-HR"/>
              </w:rPr>
              <w:t>audi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C5E5E97"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Mali broj industrijskih postrojenja ima urađen audi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5F9A2D"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i energijski auditi u svim postrojenjima</w:t>
            </w:r>
          </w:p>
        </w:tc>
      </w:tr>
      <w:tr w:rsidR="00323679" w:rsidRPr="008D043F" w14:paraId="437463A8" w14:textId="77777777" w:rsidTr="00270082">
        <w:trPr>
          <w:trHeight w:val="287"/>
        </w:trPr>
        <w:tc>
          <w:tcPr>
            <w:tcW w:w="811" w:type="pct"/>
            <w:vMerge/>
            <w:shd w:val="clear" w:color="auto" w:fill="D9D9D9"/>
            <w:vAlign w:val="center"/>
          </w:tcPr>
          <w:p w14:paraId="126D2626"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05D2D97"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1AAACA9"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industrijskih </w:t>
            </w:r>
            <w:r w:rsidR="00F81C0F"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 xml:space="preserve">u mreži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BAE88B7"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mreža za E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BFBAF6" w14:textId="77777777" w:rsidR="00323679" w:rsidRPr="008D043F" w:rsidRDefault="00323679"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a mreža i povezana s državnom mrežom</w:t>
            </w:r>
          </w:p>
        </w:tc>
      </w:tr>
      <w:tr w:rsidR="00323679" w:rsidRPr="008D043F" w14:paraId="39CF34F2" w14:textId="77777777" w:rsidTr="00270082">
        <w:trPr>
          <w:trHeight w:val="287"/>
        </w:trPr>
        <w:tc>
          <w:tcPr>
            <w:tcW w:w="811" w:type="pct"/>
            <w:vMerge/>
            <w:shd w:val="clear" w:color="auto" w:fill="D9D9D9"/>
            <w:vAlign w:val="center"/>
          </w:tcPr>
          <w:p w14:paraId="631FFA46"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CD12BE4"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F8DA936" w14:textId="77777777" w:rsidR="00323679" w:rsidRPr="008D043F" w:rsidRDefault="00F81C0F"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323679" w:rsidRPr="008D043F">
              <w:rPr>
                <w:rFonts w:asciiTheme="minorHAnsi" w:eastAsia="Calibri" w:hAnsiTheme="minorHAnsi" w:cstheme="minorHAnsi"/>
                <w:sz w:val="18"/>
                <w:szCs w:val="18"/>
                <w:lang w:val="hr-HR"/>
              </w:rPr>
              <w:t xml:space="preserve">industrijskih postrojenja </w:t>
            </w:r>
            <w:r w:rsidRPr="008D043F">
              <w:rPr>
                <w:rFonts w:asciiTheme="minorHAnsi" w:eastAsia="Calibri" w:hAnsiTheme="minorHAnsi" w:cstheme="minorHAnsi"/>
                <w:sz w:val="18"/>
                <w:szCs w:val="18"/>
                <w:lang w:val="hr-HR"/>
              </w:rPr>
              <w:t xml:space="preserve">koja </w:t>
            </w:r>
            <w:r w:rsidR="00323679" w:rsidRPr="008D043F">
              <w:rPr>
                <w:rFonts w:asciiTheme="minorHAnsi" w:eastAsia="Calibri" w:hAnsiTheme="minorHAnsi" w:cstheme="minorHAnsi"/>
                <w:sz w:val="18"/>
                <w:szCs w:val="18"/>
                <w:lang w:val="hr-HR"/>
              </w:rPr>
              <w:t xml:space="preserve">su </w:t>
            </w:r>
            <w:r w:rsidRPr="008D043F">
              <w:rPr>
                <w:rFonts w:asciiTheme="minorHAnsi" w:eastAsia="Calibri" w:hAnsiTheme="minorHAnsi" w:cstheme="minorHAnsi"/>
                <w:sz w:val="18"/>
                <w:szCs w:val="18"/>
                <w:lang w:val="hr-HR"/>
              </w:rPr>
              <w:t xml:space="preserve">imenovala </w:t>
            </w:r>
            <w:r w:rsidR="00323679" w:rsidRPr="008D043F">
              <w:rPr>
                <w:rFonts w:asciiTheme="minorHAnsi" w:eastAsia="Calibri" w:hAnsiTheme="minorHAnsi" w:cstheme="minorHAnsi"/>
                <w:sz w:val="18"/>
                <w:szCs w:val="18"/>
                <w:lang w:val="hr-HR"/>
              </w:rPr>
              <w:t>menadžera za energij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8A15F39"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Mali broj industrijskih </w:t>
            </w:r>
            <w:r w:rsidR="00F81C0F"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ima imenovane menadžere za energij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CEE90B" w14:textId="77777777" w:rsidR="00323679" w:rsidRPr="008D043F" w:rsidRDefault="00323679"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Imenovani menadžeri za energiju</w:t>
            </w:r>
          </w:p>
        </w:tc>
      </w:tr>
      <w:tr w:rsidR="004A3290" w:rsidRPr="008D043F" w14:paraId="16E02C1E" w14:textId="77777777" w:rsidTr="0041172A">
        <w:trPr>
          <w:trHeight w:val="483"/>
        </w:trPr>
        <w:tc>
          <w:tcPr>
            <w:tcW w:w="811" w:type="pct"/>
            <w:vMerge/>
            <w:shd w:val="clear" w:color="auto" w:fill="D9D9D9"/>
            <w:vAlign w:val="center"/>
            <w:hideMark/>
          </w:tcPr>
          <w:p w14:paraId="5D2EFB9C"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E776563"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5797F5F"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1185BD1"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E8747F4"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465D77" w:rsidRPr="008D043F" w14:paraId="46F15DF3" w14:textId="77777777" w:rsidTr="0041172A">
        <w:trPr>
          <w:trHeight w:val="287"/>
        </w:trPr>
        <w:tc>
          <w:tcPr>
            <w:tcW w:w="811" w:type="pct"/>
            <w:vMerge/>
            <w:shd w:val="clear" w:color="auto" w:fill="D9D9D9"/>
            <w:vAlign w:val="center"/>
            <w:hideMark/>
          </w:tcPr>
          <w:p w14:paraId="31093186" w14:textId="77777777" w:rsidR="00465D77" w:rsidRPr="008D043F" w:rsidRDefault="00465D77"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8BDA51D" w14:textId="77777777" w:rsidR="00465D77" w:rsidRPr="008D043F" w:rsidRDefault="00465D7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E7435A8"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9</w:t>
            </w:r>
          </w:p>
        </w:tc>
        <w:tc>
          <w:tcPr>
            <w:tcW w:w="1159" w:type="pct"/>
            <w:tcMar>
              <w:top w:w="0" w:type="dxa"/>
              <w:left w:w="108" w:type="dxa"/>
              <w:bottom w:w="0" w:type="dxa"/>
              <w:right w:w="108" w:type="dxa"/>
            </w:tcMar>
            <w:vAlign w:val="center"/>
          </w:tcPr>
          <w:p w14:paraId="3B3B4BFE"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96</w:t>
            </w:r>
          </w:p>
        </w:tc>
        <w:tc>
          <w:tcPr>
            <w:tcW w:w="1159" w:type="pct"/>
            <w:tcMar>
              <w:top w:w="0" w:type="dxa"/>
              <w:left w:w="108" w:type="dxa"/>
              <w:bottom w:w="0" w:type="dxa"/>
              <w:right w:w="108" w:type="dxa"/>
            </w:tcMar>
            <w:vAlign w:val="center"/>
          </w:tcPr>
          <w:p w14:paraId="6CDF2091"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r>
      <w:tr w:rsidR="004A3290" w:rsidRPr="008D043F" w14:paraId="6C737E8C"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34AE161C"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4.5.3. Mjera</w:t>
            </w:r>
          </w:p>
        </w:tc>
        <w:tc>
          <w:tcPr>
            <w:tcW w:w="712" w:type="pct"/>
            <w:vMerge w:val="restart"/>
            <w:tcMar>
              <w:top w:w="0" w:type="dxa"/>
              <w:left w:w="108" w:type="dxa"/>
              <w:bottom w:w="0" w:type="dxa"/>
              <w:right w:w="108" w:type="dxa"/>
            </w:tcMar>
            <w:vAlign w:val="center"/>
          </w:tcPr>
          <w:p w14:paraId="1592FA0E"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manjenje potrošnje primarne energije</w:t>
            </w:r>
          </w:p>
        </w:tc>
        <w:tc>
          <w:tcPr>
            <w:tcW w:w="1159" w:type="pct"/>
            <w:shd w:val="clear" w:color="auto" w:fill="D9D9D9"/>
            <w:tcMar>
              <w:top w:w="0" w:type="dxa"/>
              <w:left w:w="108" w:type="dxa"/>
              <w:bottom w:w="0" w:type="dxa"/>
              <w:right w:w="108" w:type="dxa"/>
            </w:tcMar>
            <w:vAlign w:val="center"/>
            <w:hideMark/>
          </w:tcPr>
          <w:p w14:paraId="428FA24F"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B528585"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7D90A78"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23679" w:rsidRPr="008D043F" w14:paraId="48230821" w14:textId="77777777" w:rsidTr="0041172A">
        <w:trPr>
          <w:trHeight w:val="287"/>
        </w:trPr>
        <w:tc>
          <w:tcPr>
            <w:tcW w:w="811" w:type="pct"/>
            <w:vMerge/>
            <w:shd w:val="clear" w:color="auto" w:fill="D9D9D9"/>
            <w:vAlign w:val="center"/>
          </w:tcPr>
          <w:p w14:paraId="25CAC2B6"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E9C91B6"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78EEBE8"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159" w:type="pct"/>
            <w:shd w:val="clear" w:color="auto" w:fill="FFFFFF"/>
            <w:tcMar>
              <w:top w:w="0" w:type="dxa"/>
              <w:left w:w="108" w:type="dxa"/>
              <w:bottom w:w="0" w:type="dxa"/>
              <w:right w:w="108" w:type="dxa"/>
            </w:tcMar>
            <w:vAlign w:val="center"/>
          </w:tcPr>
          <w:p w14:paraId="10FCCF44"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ropis o obaveznoj usaglašenosti s </w:t>
            </w:r>
            <w:r w:rsidRPr="008D043F">
              <w:rPr>
                <w:rFonts w:asciiTheme="minorHAnsi" w:hAnsiTheme="minorHAnsi" w:cstheme="minorHAnsi"/>
                <w:i/>
                <w:sz w:val="18"/>
                <w:szCs w:val="18"/>
                <w:lang w:val="hr-HR" w:bidi="en-US"/>
              </w:rPr>
              <w:t>EcoDesignom</w:t>
            </w:r>
          </w:p>
        </w:tc>
        <w:tc>
          <w:tcPr>
            <w:tcW w:w="1159" w:type="pct"/>
            <w:shd w:val="clear" w:color="auto" w:fill="FFFFFF"/>
            <w:vAlign w:val="center"/>
          </w:tcPr>
          <w:p w14:paraId="4DA82F15"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propis (pravilnik na Zakon o EE)</w:t>
            </w:r>
          </w:p>
        </w:tc>
      </w:tr>
      <w:tr w:rsidR="00323679" w:rsidRPr="008D043F" w14:paraId="4610DBE5" w14:textId="77777777" w:rsidTr="0041172A">
        <w:trPr>
          <w:trHeight w:val="287"/>
        </w:trPr>
        <w:tc>
          <w:tcPr>
            <w:tcW w:w="811" w:type="pct"/>
            <w:vMerge/>
            <w:shd w:val="clear" w:color="auto" w:fill="D9D9D9"/>
            <w:vAlign w:val="center"/>
          </w:tcPr>
          <w:p w14:paraId="02FBA91E"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B93902F"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70F1BF7"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sistema podsticaja</w:t>
            </w:r>
          </w:p>
        </w:tc>
        <w:tc>
          <w:tcPr>
            <w:tcW w:w="1159" w:type="pct"/>
            <w:shd w:val="clear" w:color="auto" w:fill="FFFFFF"/>
            <w:tcMar>
              <w:top w:w="0" w:type="dxa"/>
              <w:left w:w="108" w:type="dxa"/>
              <w:bottom w:w="0" w:type="dxa"/>
              <w:right w:w="108" w:type="dxa"/>
            </w:tcMar>
            <w:vAlign w:val="center"/>
          </w:tcPr>
          <w:p w14:paraId="59B0A8BD"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sveobuhvatan sistem u cijeloj </w:t>
            </w:r>
            <w:r w:rsidR="00355CB5"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6946394B" w14:textId="77777777" w:rsidR="00323679" w:rsidRPr="008D043F" w:rsidRDefault="00323679" w:rsidP="0068355A">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veden sistem podsticaja</w:t>
            </w:r>
          </w:p>
        </w:tc>
      </w:tr>
      <w:tr w:rsidR="00323679" w:rsidRPr="008D043F" w14:paraId="2AD136FC" w14:textId="77777777" w:rsidTr="0041172A">
        <w:trPr>
          <w:trHeight w:val="287"/>
        </w:trPr>
        <w:tc>
          <w:tcPr>
            <w:tcW w:w="811" w:type="pct"/>
            <w:vMerge/>
            <w:shd w:val="clear" w:color="auto" w:fill="D9D9D9"/>
            <w:vAlign w:val="center"/>
          </w:tcPr>
          <w:p w14:paraId="0FD0BE61"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6244F13"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FA82D0" w14:textId="77777777" w:rsidR="00323679" w:rsidRPr="008D043F" w:rsidRDefault="00355CB5"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323679" w:rsidRPr="008D043F">
              <w:rPr>
                <w:rFonts w:asciiTheme="minorHAnsi" w:eastAsia="Calibri" w:hAnsiTheme="minorHAnsi" w:cstheme="minorHAnsi"/>
                <w:sz w:val="18"/>
                <w:szCs w:val="18"/>
                <w:lang w:val="hr-HR"/>
              </w:rPr>
              <w:t>smanjenja gubitaka energije u distribuciji toplotne i električne energije</w:t>
            </w:r>
          </w:p>
        </w:tc>
        <w:tc>
          <w:tcPr>
            <w:tcW w:w="1159" w:type="pct"/>
            <w:shd w:val="clear" w:color="auto" w:fill="FFFFFF"/>
            <w:tcMar>
              <w:top w:w="0" w:type="dxa"/>
              <w:left w:w="108" w:type="dxa"/>
              <w:bottom w:w="0" w:type="dxa"/>
              <w:right w:w="108" w:type="dxa"/>
            </w:tcMar>
            <w:vAlign w:val="center"/>
          </w:tcPr>
          <w:p w14:paraId="2A794985"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gubici, pogotovo u distribuciji toplote, relativno veliki</w:t>
            </w:r>
          </w:p>
        </w:tc>
        <w:tc>
          <w:tcPr>
            <w:tcW w:w="1159" w:type="pct"/>
            <w:shd w:val="clear" w:color="auto" w:fill="FFFFFF"/>
            <w:vAlign w:val="center"/>
          </w:tcPr>
          <w:p w14:paraId="0A0632A2" w14:textId="77777777" w:rsidR="00323679" w:rsidRPr="008D043F" w:rsidRDefault="00323679" w:rsidP="0068355A">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Smanjeni gubici energije</w:t>
            </w:r>
          </w:p>
        </w:tc>
      </w:tr>
      <w:tr w:rsidR="00323679" w:rsidRPr="008D043F" w14:paraId="4E96BAE8" w14:textId="77777777" w:rsidTr="0041172A">
        <w:trPr>
          <w:trHeight w:val="287"/>
        </w:trPr>
        <w:tc>
          <w:tcPr>
            <w:tcW w:w="811" w:type="pct"/>
            <w:vMerge/>
            <w:shd w:val="clear" w:color="auto" w:fill="D9D9D9"/>
            <w:vAlign w:val="center"/>
          </w:tcPr>
          <w:p w14:paraId="37373BFC"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D05159A"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1A93BB"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unaprijeđenog sistema </w:t>
            </w:r>
            <w:r w:rsidRPr="008D043F">
              <w:rPr>
                <w:rFonts w:asciiTheme="minorHAnsi" w:hAnsiTheme="minorHAnsi" w:cstheme="minorHAnsi"/>
                <w:sz w:val="18"/>
                <w:szCs w:val="18"/>
                <w:lang w:val="hr-HR" w:bidi="en-US"/>
              </w:rPr>
              <w:t>subvencioniranja kogeneracije</w:t>
            </w:r>
          </w:p>
        </w:tc>
        <w:tc>
          <w:tcPr>
            <w:tcW w:w="1159" w:type="pct"/>
            <w:shd w:val="clear" w:color="auto" w:fill="FFFFFF"/>
            <w:tcMar>
              <w:top w:w="0" w:type="dxa"/>
              <w:left w:w="108" w:type="dxa"/>
              <w:bottom w:w="0" w:type="dxa"/>
              <w:right w:w="108" w:type="dxa"/>
            </w:tcMar>
            <w:vAlign w:val="center"/>
          </w:tcPr>
          <w:p w14:paraId="41A23E28"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kvote za podsticanje kogeneracije</w:t>
            </w:r>
          </w:p>
        </w:tc>
        <w:tc>
          <w:tcPr>
            <w:tcW w:w="1159" w:type="pct"/>
            <w:shd w:val="clear" w:color="auto" w:fill="FFFFFF"/>
            <w:vAlign w:val="center"/>
          </w:tcPr>
          <w:p w14:paraId="08375A7A" w14:textId="77777777" w:rsidR="00323679" w:rsidRPr="008D043F" w:rsidRDefault="00323679"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ijeđen postojeći sistem subvencioniranja kogeneracije</w:t>
            </w:r>
          </w:p>
        </w:tc>
      </w:tr>
      <w:tr w:rsidR="004A3290" w:rsidRPr="008D043F" w14:paraId="43EB1C33" w14:textId="77777777" w:rsidTr="0041172A">
        <w:trPr>
          <w:trHeight w:val="483"/>
        </w:trPr>
        <w:tc>
          <w:tcPr>
            <w:tcW w:w="811" w:type="pct"/>
            <w:vMerge/>
            <w:shd w:val="clear" w:color="auto" w:fill="D9D9D9"/>
            <w:vAlign w:val="center"/>
            <w:hideMark/>
          </w:tcPr>
          <w:p w14:paraId="078D4627"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51C900E9"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734D412"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0B87FD2"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10C677E"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3476082F" w14:textId="77777777" w:rsidTr="0041172A">
        <w:trPr>
          <w:trHeight w:val="287"/>
        </w:trPr>
        <w:tc>
          <w:tcPr>
            <w:tcW w:w="811" w:type="pct"/>
            <w:vMerge/>
            <w:shd w:val="clear" w:color="auto" w:fill="D9D9D9"/>
            <w:vAlign w:val="center"/>
            <w:hideMark/>
          </w:tcPr>
          <w:p w14:paraId="2DA598AF"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4DF4857"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4E7187B"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09</w:t>
            </w:r>
          </w:p>
        </w:tc>
        <w:tc>
          <w:tcPr>
            <w:tcW w:w="1159" w:type="pct"/>
            <w:tcMar>
              <w:top w:w="0" w:type="dxa"/>
              <w:left w:w="108" w:type="dxa"/>
              <w:bottom w:w="0" w:type="dxa"/>
              <w:right w:w="108" w:type="dxa"/>
            </w:tcMar>
            <w:vAlign w:val="center"/>
          </w:tcPr>
          <w:p w14:paraId="70A30F95"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1,8</w:t>
            </w:r>
          </w:p>
        </w:tc>
        <w:tc>
          <w:tcPr>
            <w:tcW w:w="1159" w:type="pct"/>
            <w:tcMar>
              <w:top w:w="0" w:type="dxa"/>
              <w:left w:w="108" w:type="dxa"/>
              <w:bottom w:w="0" w:type="dxa"/>
              <w:right w:w="108" w:type="dxa"/>
            </w:tcMar>
            <w:vAlign w:val="center"/>
          </w:tcPr>
          <w:p w14:paraId="3A99AC5C"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0,9</w:t>
            </w:r>
          </w:p>
        </w:tc>
      </w:tr>
    </w:tbl>
    <w:p w14:paraId="2F24C6D8"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98"/>
        <w:gridCol w:w="2018"/>
        <w:gridCol w:w="3286"/>
        <w:gridCol w:w="3286"/>
        <w:gridCol w:w="3286"/>
      </w:tblGrid>
      <w:tr w:rsidR="00CC447D" w:rsidRPr="008D043F" w14:paraId="423B7BD4" w14:textId="77777777" w:rsidTr="0041172A">
        <w:trPr>
          <w:trHeight w:val="384"/>
        </w:trPr>
        <w:tc>
          <w:tcPr>
            <w:tcW w:w="811" w:type="pct"/>
            <w:vMerge w:val="restart"/>
            <w:shd w:val="clear" w:color="auto" w:fill="D9D9D9"/>
            <w:tcMar>
              <w:top w:w="0" w:type="dxa"/>
              <w:left w:w="108" w:type="dxa"/>
              <w:bottom w:w="0" w:type="dxa"/>
              <w:right w:w="108" w:type="dxa"/>
            </w:tcMar>
            <w:vAlign w:val="center"/>
          </w:tcPr>
          <w:p w14:paraId="30ED292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6. Prioritet</w:t>
            </w:r>
          </w:p>
          <w:p w14:paraId="1550B17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restart"/>
            <w:tcMar>
              <w:top w:w="0" w:type="dxa"/>
              <w:left w:w="108" w:type="dxa"/>
              <w:bottom w:w="0" w:type="dxa"/>
              <w:right w:w="108" w:type="dxa"/>
            </w:tcMar>
            <w:vAlign w:val="center"/>
          </w:tcPr>
          <w:p w14:paraId="53B4ABBF"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Povećanje udjela obnovljivih izvora energije uz reformu sistema podsticaja (usmjerenog prema građanskoj energiji)</w:t>
            </w:r>
          </w:p>
        </w:tc>
        <w:tc>
          <w:tcPr>
            <w:tcW w:w="1159" w:type="pct"/>
            <w:shd w:val="clear" w:color="auto" w:fill="D9D9D9"/>
            <w:tcMar>
              <w:top w:w="0" w:type="dxa"/>
              <w:left w:w="108" w:type="dxa"/>
              <w:bottom w:w="0" w:type="dxa"/>
              <w:right w:w="108" w:type="dxa"/>
            </w:tcMar>
            <w:vAlign w:val="center"/>
          </w:tcPr>
          <w:p w14:paraId="552D9AD9"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519A563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8EA5E9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8D043F" w14:paraId="621B5DD6" w14:textId="77777777" w:rsidTr="00270082">
        <w:trPr>
          <w:trHeight w:val="287"/>
        </w:trPr>
        <w:tc>
          <w:tcPr>
            <w:tcW w:w="811" w:type="pct"/>
            <w:vMerge/>
            <w:shd w:val="clear" w:color="auto" w:fill="D9D9D9"/>
            <w:vAlign w:val="center"/>
            <w:hideMark/>
          </w:tcPr>
          <w:p w14:paraId="7F0A5DF6"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BC3A06D"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AEE4B64" w14:textId="77777777" w:rsidR="00C81504" w:rsidRPr="008D043F" w:rsidRDefault="00355CB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udjela OIE</w:t>
            </w:r>
            <w:r w:rsidR="007E1963"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a</w:t>
            </w:r>
            <w:r w:rsidR="00C81504" w:rsidRPr="008D043F">
              <w:rPr>
                <w:rFonts w:asciiTheme="minorHAnsi" w:hAnsiTheme="minorHAnsi" w:cstheme="minorHAnsi"/>
                <w:sz w:val="18"/>
                <w:szCs w:val="18"/>
                <w:lang w:val="hr-HR"/>
              </w:rPr>
              <w:t xml:space="preserve"> u TFEC</w:t>
            </w:r>
            <w:r w:rsidRPr="008D043F">
              <w:rPr>
                <w:rFonts w:asciiTheme="minorHAnsi" w:hAnsiTheme="minorHAnsi" w:cstheme="minorHAnsi"/>
                <w:sz w:val="18"/>
                <w:szCs w:val="18"/>
                <w:lang w:val="hr-HR"/>
              </w:rPr>
              <w:t>-u</w:t>
            </w:r>
          </w:p>
        </w:tc>
        <w:tc>
          <w:tcPr>
            <w:tcW w:w="1159" w:type="pct"/>
            <w:tcMar>
              <w:top w:w="0" w:type="dxa"/>
              <w:left w:w="108" w:type="dxa"/>
              <w:bottom w:w="0" w:type="dxa"/>
              <w:right w:w="108" w:type="dxa"/>
            </w:tcMar>
          </w:tcPr>
          <w:p w14:paraId="12CF1459"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dio OIE</w:t>
            </w:r>
            <w:r w:rsidR="00355CB5"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2018. godini 49,3%</w:t>
            </w:r>
          </w:p>
        </w:tc>
        <w:tc>
          <w:tcPr>
            <w:tcW w:w="1159" w:type="pct"/>
            <w:tcMar>
              <w:top w:w="0" w:type="dxa"/>
              <w:left w:w="108" w:type="dxa"/>
              <w:bottom w:w="0" w:type="dxa"/>
              <w:right w:w="108" w:type="dxa"/>
            </w:tcMar>
          </w:tcPr>
          <w:p w14:paraId="2D4C45B8"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češće OIE</w:t>
            </w:r>
            <w:r w:rsidR="00355CB5"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TFEC</w:t>
            </w:r>
            <w:r w:rsidR="00355CB5" w:rsidRPr="008D043F">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 60% do 2030. godine</w:t>
            </w:r>
          </w:p>
        </w:tc>
      </w:tr>
      <w:tr w:rsidR="00C81504" w:rsidRPr="008D043F" w14:paraId="01187CB2" w14:textId="77777777" w:rsidTr="00270082">
        <w:trPr>
          <w:trHeight w:val="287"/>
        </w:trPr>
        <w:tc>
          <w:tcPr>
            <w:tcW w:w="811" w:type="pct"/>
            <w:vMerge/>
            <w:shd w:val="clear" w:color="auto" w:fill="D9D9D9"/>
            <w:vAlign w:val="center"/>
          </w:tcPr>
          <w:p w14:paraId="4EEBCB35"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6DFA2BF"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C7341D9" w14:textId="77777777" w:rsidR="00C81504" w:rsidRPr="008D043F" w:rsidRDefault="00355CB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udjela OIE</w:t>
            </w:r>
            <w:r w:rsidRPr="008D043F">
              <w:rPr>
                <w:rFonts w:asciiTheme="minorHAnsi" w:hAnsiTheme="minorHAnsi" w:cstheme="minorHAnsi"/>
                <w:sz w:val="18"/>
                <w:szCs w:val="18"/>
                <w:lang w:val="hr-HR"/>
              </w:rPr>
              <w:t>-a</w:t>
            </w:r>
            <w:r w:rsidR="00C81504" w:rsidRPr="008D043F">
              <w:rPr>
                <w:rFonts w:asciiTheme="minorHAnsi" w:hAnsiTheme="minorHAnsi" w:cstheme="minorHAnsi"/>
                <w:sz w:val="18"/>
                <w:szCs w:val="18"/>
                <w:lang w:val="hr-HR"/>
              </w:rPr>
              <w:t xml:space="preserve"> u proizvodnji električne energije</w:t>
            </w:r>
          </w:p>
        </w:tc>
        <w:tc>
          <w:tcPr>
            <w:tcW w:w="1159" w:type="pct"/>
            <w:tcMar>
              <w:top w:w="0" w:type="dxa"/>
              <w:left w:w="108" w:type="dxa"/>
              <w:bottom w:w="0" w:type="dxa"/>
              <w:right w:w="108" w:type="dxa"/>
            </w:tcMar>
          </w:tcPr>
          <w:p w14:paraId="3CB1C7BF"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dio OIE</w:t>
            </w:r>
            <w:r w:rsidR="00355CB5"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proizvodnji električne energije u 2018. </w:t>
            </w:r>
            <w:r w:rsidR="00355CB5" w:rsidRPr="008D043F">
              <w:rPr>
                <w:rFonts w:asciiTheme="minorHAnsi" w:hAnsiTheme="minorHAnsi" w:cstheme="minorHAnsi"/>
                <w:sz w:val="18"/>
                <w:szCs w:val="18"/>
                <w:lang w:val="hr-HR"/>
              </w:rPr>
              <w:t xml:space="preserve">godini </w:t>
            </w:r>
            <w:r w:rsidRPr="008D043F">
              <w:rPr>
                <w:rFonts w:asciiTheme="minorHAnsi" w:hAnsiTheme="minorHAnsi" w:cstheme="minorHAnsi"/>
                <w:sz w:val="18"/>
                <w:szCs w:val="18"/>
                <w:lang w:val="hr-HR"/>
              </w:rPr>
              <w:t xml:space="preserve">39%, udio u 2019. 49% </w:t>
            </w:r>
          </w:p>
        </w:tc>
        <w:tc>
          <w:tcPr>
            <w:tcW w:w="1159" w:type="pct"/>
            <w:tcMar>
              <w:top w:w="0" w:type="dxa"/>
              <w:left w:w="108" w:type="dxa"/>
              <w:bottom w:w="0" w:type="dxa"/>
              <w:right w:w="108" w:type="dxa"/>
            </w:tcMar>
          </w:tcPr>
          <w:p w14:paraId="0B48C0C8"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češće OIE</w:t>
            </w:r>
            <w:r w:rsidR="00355CB5"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proizvodnji električne energije 50% do 2030. </w:t>
            </w:r>
            <w:r w:rsidR="00355CB5" w:rsidRPr="008D043F">
              <w:rPr>
                <w:rFonts w:asciiTheme="minorHAnsi" w:hAnsiTheme="minorHAnsi" w:cstheme="minorHAnsi"/>
                <w:sz w:val="18"/>
                <w:szCs w:val="18"/>
                <w:lang w:val="hr-HR"/>
              </w:rPr>
              <w:t>godine</w:t>
            </w:r>
          </w:p>
        </w:tc>
      </w:tr>
      <w:tr w:rsidR="00C81504" w:rsidRPr="008D043F" w14:paraId="170A713D" w14:textId="77777777" w:rsidTr="00270082">
        <w:trPr>
          <w:trHeight w:val="287"/>
        </w:trPr>
        <w:tc>
          <w:tcPr>
            <w:tcW w:w="811" w:type="pct"/>
            <w:vMerge/>
            <w:shd w:val="clear" w:color="auto" w:fill="D9D9D9"/>
            <w:vAlign w:val="center"/>
          </w:tcPr>
          <w:p w14:paraId="23746972"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3FDF768"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1093095" w14:textId="77777777" w:rsidR="00C81504" w:rsidRPr="008D043F" w:rsidRDefault="00355CB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udjela OIE</w:t>
            </w:r>
            <w:r w:rsidRPr="008D043F">
              <w:rPr>
                <w:rFonts w:asciiTheme="minorHAnsi" w:hAnsiTheme="minorHAnsi" w:cstheme="minorHAnsi"/>
                <w:sz w:val="18"/>
                <w:szCs w:val="18"/>
                <w:lang w:val="hr-HR"/>
              </w:rPr>
              <w:t>-a</w:t>
            </w:r>
            <w:r w:rsidR="00C81504" w:rsidRPr="008D043F">
              <w:rPr>
                <w:rFonts w:asciiTheme="minorHAnsi" w:hAnsiTheme="minorHAnsi" w:cstheme="minorHAnsi"/>
                <w:sz w:val="18"/>
                <w:szCs w:val="18"/>
                <w:lang w:val="hr-HR"/>
              </w:rPr>
              <w:t xml:space="preserve"> u transportu</w:t>
            </w:r>
          </w:p>
        </w:tc>
        <w:tc>
          <w:tcPr>
            <w:tcW w:w="1159" w:type="pct"/>
            <w:tcMar>
              <w:top w:w="0" w:type="dxa"/>
              <w:left w:w="108" w:type="dxa"/>
              <w:bottom w:w="0" w:type="dxa"/>
              <w:right w:w="108" w:type="dxa"/>
            </w:tcMar>
          </w:tcPr>
          <w:p w14:paraId="58996D30"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dio OIE</w:t>
            </w:r>
            <w:r w:rsidR="00355CB5"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2018. </w:t>
            </w:r>
            <w:r w:rsidR="00355CB5" w:rsidRPr="008D043F">
              <w:rPr>
                <w:rFonts w:asciiTheme="minorHAnsi" w:hAnsiTheme="minorHAnsi" w:cstheme="minorHAnsi"/>
                <w:sz w:val="18"/>
                <w:szCs w:val="18"/>
                <w:lang w:val="hr-HR"/>
              </w:rPr>
              <w:t xml:space="preserve">ispod </w:t>
            </w:r>
            <w:r w:rsidRPr="008D043F">
              <w:rPr>
                <w:rFonts w:asciiTheme="minorHAnsi" w:hAnsiTheme="minorHAnsi" w:cstheme="minorHAnsi"/>
                <w:sz w:val="18"/>
                <w:szCs w:val="18"/>
                <w:lang w:val="hr-HR"/>
              </w:rPr>
              <w:t>1%</w:t>
            </w:r>
          </w:p>
        </w:tc>
        <w:tc>
          <w:tcPr>
            <w:tcW w:w="1159" w:type="pct"/>
            <w:tcMar>
              <w:top w:w="0" w:type="dxa"/>
              <w:left w:w="108" w:type="dxa"/>
              <w:bottom w:w="0" w:type="dxa"/>
              <w:right w:w="108" w:type="dxa"/>
            </w:tcMar>
          </w:tcPr>
          <w:p w14:paraId="10FEB8F6"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češće OIE</w:t>
            </w:r>
            <w:r w:rsidR="00355CB5"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transportu 9% do 2030.</w:t>
            </w:r>
          </w:p>
        </w:tc>
      </w:tr>
      <w:tr w:rsidR="00CC447D" w:rsidRPr="008D043F" w14:paraId="5252D6A3" w14:textId="77777777" w:rsidTr="0041172A">
        <w:trPr>
          <w:trHeight w:val="287"/>
        </w:trPr>
        <w:tc>
          <w:tcPr>
            <w:tcW w:w="811" w:type="pct"/>
            <w:vMerge/>
            <w:shd w:val="clear" w:color="auto" w:fill="D9D9D9"/>
            <w:vAlign w:val="center"/>
            <w:hideMark/>
          </w:tcPr>
          <w:p w14:paraId="06A6E9A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C5EAA3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6B51E8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4D61085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1E8AEA7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B02E00" w:rsidRPr="008D043F" w14:paraId="0027A3F4" w14:textId="77777777" w:rsidTr="0041172A">
        <w:trPr>
          <w:trHeight w:val="287"/>
        </w:trPr>
        <w:tc>
          <w:tcPr>
            <w:tcW w:w="811" w:type="pct"/>
            <w:vMerge/>
            <w:shd w:val="clear" w:color="auto" w:fill="D9D9D9"/>
            <w:vAlign w:val="center"/>
          </w:tcPr>
          <w:p w14:paraId="4F011683"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7C97D9F"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7E53B65"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w:t>
            </w:r>
          </w:p>
        </w:tc>
        <w:tc>
          <w:tcPr>
            <w:tcW w:w="1159" w:type="pct"/>
            <w:tcMar>
              <w:top w:w="0" w:type="dxa"/>
              <w:left w:w="108" w:type="dxa"/>
              <w:bottom w:w="0" w:type="dxa"/>
              <w:right w:w="108" w:type="dxa"/>
            </w:tcMar>
            <w:vAlign w:val="center"/>
          </w:tcPr>
          <w:p w14:paraId="00244446"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3,7</w:t>
            </w:r>
          </w:p>
        </w:tc>
        <w:tc>
          <w:tcPr>
            <w:tcW w:w="1159" w:type="pct"/>
            <w:tcMar>
              <w:top w:w="0" w:type="dxa"/>
              <w:left w:w="108" w:type="dxa"/>
              <w:bottom w:w="0" w:type="dxa"/>
              <w:right w:w="108" w:type="dxa"/>
            </w:tcMar>
            <w:vAlign w:val="center"/>
          </w:tcPr>
          <w:p w14:paraId="0A5BD5D9"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2</w:t>
            </w:r>
          </w:p>
        </w:tc>
      </w:tr>
    </w:tbl>
    <w:p w14:paraId="0BC97963"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81"/>
        <w:gridCol w:w="2004"/>
        <w:gridCol w:w="3262"/>
        <w:gridCol w:w="3262"/>
        <w:gridCol w:w="3262"/>
      </w:tblGrid>
      <w:tr w:rsidR="00CC447D" w:rsidRPr="008D043F" w14:paraId="3F7F1295"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4B42869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6.1. Mjera</w:t>
            </w:r>
          </w:p>
        </w:tc>
        <w:tc>
          <w:tcPr>
            <w:tcW w:w="712" w:type="pct"/>
            <w:vMerge w:val="restart"/>
            <w:tcMar>
              <w:top w:w="0" w:type="dxa"/>
              <w:left w:w="108" w:type="dxa"/>
              <w:bottom w:w="0" w:type="dxa"/>
              <w:right w:w="108" w:type="dxa"/>
            </w:tcMar>
            <w:vAlign w:val="center"/>
          </w:tcPr>
          <w:p w14:paraId="52311B1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reiranje povoljnog ambijenta za obnovljive izvore energije</w:t>
            </w:r>
          </w:p>
        </w:tc>
        <w:tc>
          <w:tcPr>
            <w:tcW w:w="1159" w:type="pct"/>
            <w:shd w:val="clear" w:color="auto" w:fill="D9D9D9"/>
            <w:tcMar>
              <w:top w:w="0" w:type="dxa"/>
              <w:left w:w="108" w:type="dxa"/>
              <w:bottom w:w="0" w:type="dxa"/>
              <w:right w:w="108" w:type="dxa"/>
            </w:tcMar>
            <w:vAlign w:val="center"/>
            <w:hideMark/>
          </w:tcPr>
          <w:p w14:paraId="40E8DFB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0DAC58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3D863F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23679" w:rsidRPr="008D043F" w14:paraId="43041A9D" w14:textId="77777777" w:rsidTr="0041172A">
        <w:trPr>
          <w:trHeight w:val="287"/>
        </w:trPr>
        <w:tc>
          <w:tcPr>
            <w:tcW w:w="811" w:type="pct"/>
            <w:vMerge/>
            <w:shd w:val="clear" w:color="auto" w:fill="D9D9D9"/>
            <w:vAlign w:val="center"/>
          </w:tcPr>
          <w:p w14:paraId="08F8A58A"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5F35694"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34D557E"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NECP-a</w:t>
            </w:r>
          </w:p>
        </w:tc>
        <w:tc>
          <w:tcPr>
            <w:tcW w:w="1159" w:type="pct"/>
            <w:shd w:val="clear" w:color="auto" w:fill="FFFFFF"/>
            <w:tcMar>
              <w:top w:w="0" w:type="dxa"/>
              <w:left w:w="108" w:type="dxa"/>
              <w:bottom w:w="0" w:type="dxa"/>
              <w:right w:w="108" w:type="dxa"/>
            </w:tcMar>
            <w:vAlign w:val="center"/>
          </w:tcPr>
          <w:p w14:paraId="68D58190"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da NECP-a u toku</w:t>
            </w:r>
          </w:p>
        </w:tc>
        <w:tc>
          <w:tcPr>
            <w:tcW w:w="1159" w:type="pct"/>
            <w:shd w:val="clear" w:color="auto" w:fill="FFFFFF"/>
            <w:vAlign w:val="center"/>
          </w:tcPr>
          <w:p w14:paraId="61D85364" w14:textId="77777777" w:rsidR="00323679" w:rsidRPr="008D043F" w:rsidRDefault="00323679"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 i usvojen </w:t>
            </w:r>
            <w:r w:rsidR="00355CB5" w:rsidRPr="008D043F">
              <w:rPr>
                <w:rFonts w:asciiTheme="minorHAnsi" w:hAnsiTheme="minorHAnsi" w:cstheme="minorHAnsi"/>
                <w:sz w:val="18"/>
                <w:szCs w:val="18"/>
                <w:lang w:val="hr-HR" w:bidi="en-US"/>
              </w:rPr>
              <w:t xml:space="preserve">Integrirani </w:t>
            </w:r>
            <w:r w:rsidRPr="008D043F">
              <w:rPr>
                <w:rFonts w:asciiTheme="minorHAnsi" w:hAnsiTheme="minorHAnsi" w:cstheme="minorHAnsi"/>
                <w:sz w:val="18"/>
                <w:szCs w:val="18"/>
                <w:lang w:val="hr-HR" w:bidi="en-US"/>
              </w:rPr>
              <w:t>plan za klimu i energiju</w:t>
            </w:r>
          </w:p>
        </w:tc>
      </w:tr>
      <w:tr w:rsidR="00323679" w:rsidRPr="008D043F" w14:paraId="331BB99D" w14:textId="77777777" w:rsidTr="00B25B10">
        <w:trPr>
          <w:trHeight w:val="287"/>
        </w:trPr>
        <w:tc>
          <w:tcPr>
            <w:tcW w:w="811" w:type="pct"/>
            <w:vMerge/>
            <w:shd w:val="clear" w:color="auto" w:fill="D9D9D9"/>
            <w:vAlign w:val="center"/>
          </w:tcPr>
          <w:p w14:paraId="0F7DD979"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A0CA1AA"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1A2E522"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dopunjenog Zakona</w:t>
            </w:r>
          </w:p>
        </w:tc>
        <w:tc>
          <w:tcPr>
            <w:tcW w:w="1159" w:type="pct"/>
            <w:shd w:val="clear" w:color="auto" w:fill="FFFFFF"/>
            <w:tcMar>
              <w:top w:w="0" w:type="dxa"/>
              <w:left w:w="108" w:type="dxa"/>
              <w:bottom w:w="0" w:type="dxa"/>
              <w:right w:w="108" w:type="dxa"/>
            </w:tcMar>
            <w:vAlign w:val="center"/>
          </w:tcPr>
          <w:p w14:paraId="613CEBD1"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Zakon o OIE ne predviđa podsticaje za korištenje OIE</w:t>
            </w:r>
            <w:r w:rsidR="007E1963" w:rsidRPr="008D043F">
              <w:rPr>
                <w:rFonts w:asciiTheme="minorHAnsi" w:hAnsiTheme="minorHAnsi" w:cstheme="minorHAnsi"/>
                <w:sz w:val="18"/>
                <w:szCs w:val="18"/>
                <w:lang w:val="hr-HR" w:bidi="en-US"/>
              </w:rPr>
              <w:t>-</w:t>
            </w:r>
            <w:r w:rsidR="00355CB5"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za grijanje i hlađenje</w:t>
            </w:r>
          </w:p>
        </w:tc>
        <w:tc>
          <w:tcPr>
            <w:tcW w:w="1159" w:type="pct"/>
            <w:tcBorders>
              <w:bottom w:val="single" w:sz="4" w:space="0" w:color="auto"/>
            </w:tcBorders>
            <w:shd w:val="clear" w:color="auto" w:fill="FFFFFF"/>
            <w:vAlign w:val="center"/>
          </w:tcPr>
          <w:p w14:paraId="792FA00B" w14:textId="77777777" w:rsidR="00323679" w:rsidRPr="008D043F" w:rsidRDefault="00323679"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dopunjen Zakon o OIE koji će podsticati korištenje OIE</w:t>
            </w:r>
            <w:r w:rsidR="007E1963" w:rsidRPr="008D043F">
              <w:rPr>
                <w:rFonts w:asciiTheme="minorHAnsi" w:hAnsiTheme="minorHAnsi" w:cstheme="minorHAnsi"/>
                <w:sz w:val="18"/>
                <w:szCs w:val="18"/>
                <w:lang w:val="hr-HR" w:bidi="en-US"/>
              </w:rPr>
              <w:t>-</w:t>
            </w:r>
            <w:r w:rsidR="00355CB5"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za grijanje i hlađenje</w:t>
            </w:r>
          </w:p>
        </w:tc>
      </w:tr>
      <w:tr w:rsidR="00323679" w:rsidRPr="008D043F" w14:paraId="48206613" w14:textId="77777777" w:rsidTr="00B25B10">
        <w:trPr>
          <w:trHeight w:val="287"/>
        </w:trPr>
        <w:tc>
          <w:tcPr>
            <w:tcW w:w="811" w:type="pct"/>
            <w:vMerge/>
            <w:shd w:val="clear" w:color="auto" w:fill="D9D9D9"/>
            <w:vAlign w:val="center"/>
          </w:tcPr>
          <w:p w14:paraId="49AC7A00"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8D13427"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CCABA6D"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159" w:type="pct"/>
            <w:shd w:val="clear" w:color="auto" w:fill="FFFFFF"/>
            <w:tcMar>
              <w:top w:w="0" w:type="dxa"/>
              <w:left w:w="108" w:type="dxa"/>
              <w:bottom w:w="0" w:type="dxa"/>
              <w:right w:w="108" w:type="dxa"/>
            </w:tcMar>
            <w:vAlign w:val="center"/>
          </w:tcPr>
          <w:p w14:paraId="585E9D9F"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propis o dokazivanju porijekla energije</w:t>
            </w:r>
          </w:p>
        </w:tc>
        <w:tc>
          <w:tcPr>
            <w:tcW w:w="1159" w:type="pct"/>
            <w:tcBorders>
              <w:top w:val="single" w:sz="4" w:space="0" w:color="auto"/>
            </w:tcBorders>
            <w:shd w:val="clear" w:color="auto" w:fill="FFFFFF"/>
            <w:vAlign w:val="center"/>
          </w:tcPr>
          <w:p w14:paraId="40D1B52D" w14:textId="77777777" w:rsidR="00323679" w:rsidRPr="008D043F" w:rsidRDefault="00323679"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propis o dokazivanju porijekla energije</w:t>
            </w:r>
          </w:p>
        </w:tc>
      </w:tr>
      <w:tr w:rsidR="00CC447D" w:rsidRPr="008D043F" w14:paraId="4756B85F" w14:textId="77777777" w:rsidTr="0041172A">
        <w:trPr>
          <w:trHeight w:val="483"/>
        </w:trPr>
        <w:tc>
          <w:tcPr>
            <w:tcW w:w="811" w:type="pct"/>
            <w:vMerge/>
            <w:shd w:val="clear" w:color="auto" w:fill="D9D9D9"/>
            <w:vAlign w:val="center"/>
            <w:hideMark/>
          </w:tcPr>
          <w:p w14:paraId="1DF8C1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B3228C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E525C6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8B0225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5822BA6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54AD0" w:rsidRPr="008D043F" w14:paraId="32D8197F" w14:textId="77777777" w:rsidTr="0041172A">
        <w:trPr>
          <w:trHeight w:val="287"/>
        </w:trPr>
        <w:tc>
          <w:tcPr>
            <w:tcW w:w="811" w:type="pct"/>
            <w:vMerge/>
            <w:shd w:val="clear" w:color="auto" w:fill="D9D9D9"/>
            <w:vAlign w:val="center"/>
            <w:hideMark/>
          </w:tcPr>
          <w:p w14:paraId="64EBE701"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90A110A"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23C9A41"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7</w:t>
            </w:r>
          </w:p>
        </w:tc>
        <w:tc>
          <w:tcPr>
            <w:tcW w:w="1159" w:type="pct"/>
            <w:tcMar>
              <w:top w:w="0" w:type="dxa"/>
              <w:left w:w="108" w:type="dxa"/>
              <w:bottom w:w="0" w:type="dxa"/>
              <w:right w:w="108" w:type="dxa"/>
            </w:tcMar>
            <w:vAlign w:val="center"/>
          </w:tcPr>
          <w:p w14:paraId="09F67F7E"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9</w:t>
            </w:r>
          </w:p>
        </w:tc>
        <w:tc>
          <w:tcPr>
            <w:tcW w:w="1159" w:type="pct"/>
            <w:tcMar>
              <w:top w:w="0" w:type="dxa"/>
              <w:left w:w="108" w:type="dxa"/>
              <w:bottom w:w="0" w:type="dxa"/>
              <w:right w:w="108" w:type="dxa"/>
            </w:tcMar>
            <w:vAlign w:val="center"/>
          </w:tcPr>
          <w:p w14:paraId="5085AA03"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37</w:t>
            </w:r>
          </w:p>
        </w:tc>
      </w:tr>
      <w:tr w:rsidR="00CC447D" w:rsidRPr="008D043F" w14:paraId="6321B344"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2756DFE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6.2. Mjera</w:t>
            </w:r>
          </w:p>
        </w:tc>
        <w:tc>
          <w:tcPr>
            <w:tcW w:w="712" w:type="pct"/>
            <w:vMerge w:val="restart"/>
            <w:tcMar>
              <w:top w:w="0" w:type="dxa"/>
              <w:left w:w="108" w:type="dxa"/>
              <w:bottom w:w="0" w:type="dxa"/>
              <w:right w:w="108" w:type="dxa"/>
            </w:tcMar>
            <w:vAlign w:val="center"/>
          </w:tcPr>
          <w:p w14:paraId="4AD84E5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većanje udjela obnovljivih izvora energije u proizvodnji električne energije i u transportu</w:t>
            </w:r>
          </w:p>
        </w:tc>
        <w:tc>
          <w:tcPr>
            <w:tcW w:w="1159" w:type="pct"/>
            <w:shd w:val="clear" w:color="auto" w:fill="D9D9D9"/>
            <w:tcMar>
              <w:top w:w="0" w:type="dxa"/>
              <w:left w:w="108" w:type="dxa"/>
              <w:bottom w:w="0" w:type="dxa"/>
              <w:right w:w="108" w:type="dxa"/>
            </w:tcMar>
            <w:vAlign w:val="center"/>
            <w:hideMark/>
          </w:tcPr>
          <w:p w14:paraId="6741A2D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C10E00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E6F692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23679" w:rsidRPr="008D043F" w14:paraId="4F329DC4" w14:textId="77777777" w:rsidTr="0041172A">
        <w:trPr>
          <w:trHeight w:val="287"/>
        </w:trPr>
        <w:tc>
          <w:tcPr>
            <w:tcW w:w="811" w:type="pct"/>
            <w:vMerge/>
            <w:shd w:val="clear" w:color="auto" w:fill="D9D9D9"/>
            <w:vAlign w:val="center"/>
          </w:tcPr>
          <w:p w14:paraId="1EE71717"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26D899A"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F448DEB"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64055A51"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zakon ne predviđa podsticaje za građansku energiju</w:t>
            </w:r>
          </w:p>
        </w:tc>
        <w:tc>
          <w:tcPr>
            <w:tcW w:w="1159" w:type="pct"/>
            <w:shd w:val="clear" w:color="auto" w:fill="FFFFFF"/>
            <w:vAlign w:val="center"/>
          </w:tcPr>
          <w:p w14:paraId="3C66CF7C"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dopunjen zakon o OIE</w:t>
            </w:r>
          </w:p>
        </w:tc>
      </w:tr>
      <w:tr w:rsidR="00323679" w:rsidRPr="008D043F" w14:paraId="070D68D0" w14:textId="77777777" w:rsidTr="0041172A">
        <w:trPr>
          <w:trHeight w:val="287"/>
        </w:trPr>
        <w:tc>
          <w:tcPr>
            <w:tcW w:w="811" w:type="pct"/>
            <w:vMerge/>
            <w:shd w:val="clear" w:color="auto" w:fill="D9D9D9"/>
            <w:vAlign w:val="center"/>
          </w:tcPr>
          <w:p w14:paraId="63DB3A3F"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C567F1E"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D5781E2"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usvojenih kataloga (jedan katalog za svaki tip OIE</w:t>
            </w:r>
            <w:r w:rsidR="00355CB5"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w:t>
            </w:r>
          </w:p>
        </w:tc>
        <w:tc>
          <w:tcPr>
            <w:tcW w:w="1159" w:type="pct"/>
            <w:shd w:val="clear" w:color="auto" w:fill="FFFFFF"/>
            <w:tcMar>
              <w:top w:w="0" w:type="dxa"/>
              <w:left w:w="108" w:type="dxa"/>
              <w:bottom w:w="0" w:type="dxa"/>
              <w:right w:w="108" w:type="dxa"/>
            </w:tcMar>
            <w:vAlign w:val="center"/>
          </w:tcPr>
          <w:p w14:paraId="311E88CE"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katalozi kriterija, za male hidroelektrane urađeni, ali nisu usvojeni</w:t>
            </w:r>
          </w:p>
        </w:tc>
        <w:tc>
          <w:tcPr>
            <w:tcW w:w="1159" w:type="pct"/>
            <w:shd w:val="clear" w:color="auto" w:fill="FFFFFF"/>
            <w:vAlign w:val="center"/>
          </w:tcPr>
          <w:p w14:paraId="7B73082C"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i katalozi kriterija za sve OIE</w:t>
            </w:r>
          </w:p>
        </w:tc>
      </w:tr>
      <w:tr w:rsidR="00323679" w:rsidRPr="008D043F" w14:paraId="74579FA5" w14:textId="77777777" w:rsidTr="0041172A">
        <w:trPr>
          <w:trHeight w:val="287"/>
        </w:trPr>
        <w:tc>
          <w:tcPr>
            <w:tcW w:w="811" w:type="pct"/>
            <w:vMerge/>
            <w:shd w:val="clear" w:color="auto" w:fill="D9D9D9"/>
            <w:vAlign w:val="center"/>
          </w:tcPr>
          <w:p w14:paraId="287AAB89"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513748D"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6AE72A"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5E331AF6"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zakon ne predviđa podsticaje za korištenje solarne energije u novim zgradama</w:t>
            </w:r>
          </w:p>
        </w:tc>
        <w:tc>
          <w:tcPr>
            <w:tcW w:w="1159" w:type="pct"/>
            <w:shd w:val="clear" w:color="auto" w:fill="FFFFFF"/>
            <w:vAlign w:val="center"/>
          </w:tcPr>
          <w:p w14:paraId="699E2E00"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dopunjen zakon o OIE</w:t>
            </w:r>
          </w:p>
        </w:tc>
      </w:tr>
      <w:tr w:rsidR="00323679" w:rsidRPr="008D043F" w14:paraId="34ACFC34" w14:textId="77777777" w:rsidTr="0041172A">
        <w:trPr>
          <w:trHeight w:val="287"/>
        </w:trPr>
        <w:tc>
          <w:tcPr>
            <w:tcW w:w="811" w:type="pct"/>
            <w:vMerge/>
            <w:shd w:val="clear" w:color="auto" w:fill="D9D9D9"/>
            <w:vAlign w:val="center"/>
          </w:tcPr>
          <w:p w14:paraId="6094817D"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C387EB0"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E60FD74"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studije</w:t>
            </w:r>
          </w:p>
        </w:tc>
        <w:tc>
          <w:tcPr>
            <w:tcW w:w="1159" w:type="pct"/>
            <w:shd w:val="clear" w:color="auto" w:fill="FFFFFF"/>
            <w:tcMar>
              <w:top w:w="0" w:type="dxa"/>
              <w:left w:w="108" w:type="dxa"/>
              <w:bottom w:w="0" w:type="dxa"/>
              <w:right w:w="108" w:type="dxa"/>
            </w:tcMar>
            <w:vAlign w:val="center"/>
          </w:tcPr>
          <w:p w14:paraId="49E82AF9"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sveobuhvatna analiza</w:t>
            </w:r>
          </w:p>
        </w:tc>
        <w:tc>
          <w:tcPr>
            <w:tcW w:w="1159" w:type="pct"/>
            <w:shd w:val="clear" w:color="auto" w:fill="FFFFFF"/>
            <w:vAlign w:val="center"/>
          </w:tcPr>
          <w:p w14:paraId="6AC57882"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a i usvojena studija</w:t>
            </w:r>
          </w:p>
        </w:tc>
      </w:tr>
      <w:tr w:rsidR="00323679" w:rsidRPr="008D043F" w14:paraId="6DEEE103" w14:textId="77777777" w:rsidTr="0041172A">
        <w:trPr>
          <w:trHeight w:val="287"/>
        </w:trPr>
        <w:tc>
          <w:tcPr>
            <w:tcW w:w="811" w:type="pct"/>
            <w:vMerge/>
            <w:shd w:val="clear" w:color="auto" w:fill="D9D9D9"/>
            <w:vAlign w:val="center"/>
          </w:tcPr>
          <w:p w14:paraId="6B541CCC"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4E1AA02"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043D7C8"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modela podsticaja</w:t>
            </w:r>
          </w:p>
        </w:tc>
        <w:tc>
          <w:tcPr>
            <w:tcW w:w="1159" w:type="pct"/>
            <w:shd w:val="clear" w:color="auto" w:fill="FFFFFF"/>
            <w:tcMar>
              <w:top w:w="0" w:type="dxa"/>
              <w:left w:w="108" w:type="dxa"/>
              <w:bottom w:w="0" w:type="dxa"/>
              <w:right w:w="108" w:type="dxa"/>
            </w:tcMar>
            <w:vAlign w:val="center"/>
          </w:tcPr>
          <w:p w14:paraId="35B9F151"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bilo kakav način podsticaja za </w:t>
            </w:r>
            <w:r w:rsidRPr="008D043F">
              <w:rPr>
                <w:rFonts w:asciiTheme="minorHAnsi" w:eastAsia="Calibri" w:hAnsiTheme="minorHAnsi" w:cstheme="minorHAnsi"/>
                <w:sz w:val="18"/>
                <w:szCs w:val="18"/>
                <w:lang w:val="hr-HR"/>
              </w:rPr>
              <w:t xml:space="preserve">hibridna, električna i </w:t>
            </w:r>
            <w:r w:rsidRPr="008D043F">
              <w:rPr>
                <w:rFonts w:asciiTheme="minorHAnsi" w:eastAsia="Calibri" w:hAnsiTheme="minorHAnsi" w:cstheme="minorHAnsi"/>
                <w:i/>
                <w:sz w:val="18"/>
                <w:szCs w:val="18"/>
                <w:lang w:val="hr-HR"/>
              </w:rPr>
              <w:t>plug</w:t>
            </w:r>
            <w:r w:rsidR="00355CB5"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in</w:t>
            </w:r>
            <w:r w:rsidRPr="008D043F">
              <w:rPr>
                <w:rFonts w:asciiTheme="minorHAnsi" w:eastAsia="Calibri" w:hAnsiTheme="minorHAnsi" w:cstheme="minorHAnsi"/>
                <w:sz w:val="18"/>
                <w:szCs w:val="18"/>
                <w:lang w:val="hr-HR"/>
              </w:rPr>
              <w:t xml:space="preserve"> putnička vozila</w:t>
            </w:r>
          </w:p>
        </w:tc>
        <w:tc>
          <w:tcPr>
            <w:tcW w:w="1159" w:type="pct"/>
            <w:shd w:val="clear" w:color="auto" w:fill="FFFFFF"/>
            <w:vAlign w:val="center"/>
          </w:tcPr>
          <w:p w14:paraId="396B8C37"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model podsticaja</w:t>
            </w:r>
          </w:p>
        </w:tc>
      </w:tr>
      <w:tr w:rsidR="00323679" w:rsidRPr="008D043F" w14:paraId="2075535D" w14:textId="77777777" w:rsidTr="0041172A">
        <w:trPr>
          <w:trHeight w:val="287"/>
        </w:trPr>
        <w:tc>
          <w:tcPr>
            <w:tcW w:w="811" w:type="pct"/>
            <w:vMerge/>
            <w:shd w:val="clear" w:color="auto" w:fill="D9D9D9"/>
            <w:vAlign w:val="center"/>
          </w:tcPr>
          <w:p w14:paraId="003B116D"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5183446"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C9A4BAE"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epen izgrađenosti infrastrukture u odnosu na studijom predviđenu</w:t>
            </w:r>
          </w:p>
        </w:tc>
        <w:tc>
          <w:tcPr>
            <w:tcW w:w="1159" w:type="pct"/>
            <w:shd w:val="clear" w:color="auto" w:fill="FFFFFF"/>
            <w:tcMar>
              <w:top w:w="0" w:type="dxa"/>
              <w:left w:w="108" w:type="dxa"/>
              <w:bottom w:w="0" w:type="dxa"/>
              <w:right w:w="108" w:type="dxa"/>
            </w:tcMar>
            <w:vAlign w:val="center"/>
          </w:tcPr>
          <w:p w14:paraId="065629CE"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o razvijena infrastruktura</w:t>
            </w:r>
          </w:p>
        </w:tc>
        <w:tc>
          <w:tcPr>
            <w:tcW w:w="1159" w:type="pct"/>
            <w:shd w:val="clear" w:color="auto" w:fill="FFFFFF"/>
            <w:vAlign w:val="center"/>
          </w:tcPr>
          <w:p w14:paraId="328E8447"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građena minimalna infrastruktura</w:t>
            </w:r>
          </w:p>
        </w:tc>
      </w:tr>
      <w:tr w:rsidR="00323679" w:rsidRPr="008D043F" w14:paraId="280982AB" w14:textId="77777777" w:rsidTr="0041172A">
        <w:trPr>
          <w:trHeight w:val="287"/>
        </w:trPr>
        <w:tc>
          <w:tcPr>
            <w:tcW w:w="811" w:type="pct"/>
            <w:vMerge/>
            <w:shd w:val="clear" w:color="auto" w:fill="D9D9D9"/>
            <w:vAlign w:val="center"/>
          </w:tcPr>
          <w:p w14:paraId="500BD9C5"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1AE433D"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55671D9"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kilometara izgrađenih biciklističkih i pješačkih staza</w:t>
            </w:r>
          </w:p>
        </w:tc>
        <w:tc>
          <w:tcPr>
            <w:tcW w:w="1159" w:type="pct"/>
            <w:shd w:val="clear" w:color="auto" w:fill="FFFFFF"/>
            <w:tcMar>
              <w:top w:w="0" w:type="dxa"/>
              <w:left w:w="108" w:type="dxa"/>
              <w:bottom w:w="0" w:type="dxa"/>
              <w:right w:w="108" w:type="dxa"/>
            </w:tcMar>
            <w:vAlign w:val="center"/>
          </w:tcPr>
          <w:p w14:paraId="205A60E2"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o razvijena infrastruktura</w:t>
            </w:r>
          </w:p>
        </w:tc>
        <w:tc>
          <w:tcPr>
            <w:tcW w:w="1159" w:type="pct"/>
            <w:shd w:val="clear" w:color="auto" w:fill="FFFFFF"/>
            <w:vAlign w:val="center"/>
          </w:tcPr>
          <w:p w14:paraId="464389C7" w14:textId="77777777" w:rsidR="00323679" w:rsidRPr="008D043F" w:rsidRDefault="00323679" w:rsidP="0068355A">
            <w:pPr>
              <w:spacing w:after="120" w:line="276" w:lineRule="auto"/>
              <w:ind w:left="211" w:hanging="4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građena minimalna infrastruktura</w:t>
            </w:r>
          </w:p>
        </w:tc>
      </w:tr>
      <w:tr w:rsidR="00CC447D" w:rsidRPr="008D043F" w14:paraId="204C58B6" w14:textId="77777777" w:rsidTr="0041172A">
        <w:trPr>
          <w:trHeight w:val="483"/>
        </w:trPr>
        <w:tc>
          <w:tcPr>
            <w:tcW w:w="811" w:type="pct"/>
            <w:vMerge/>
            <w:shd w:val="clear" w:color="auto" w:fill="D9D9D9"/>
            <w:vAlign w:val="center"/>
            <w:hideMark/>
          </w:tcPr>
          <w:p w14:paraId="0FE698C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C7F44F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98650B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0D335C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1C3D19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76CDA9BC" w14:textId="77777777" w:rsidTr="0041172A">
        <w:trPr>
          <w:trHeight w:val="287"/>
        </w:trPr>
        <w:tc>
          <w:tcPr>
            <w:tcW w:w="811" w:type="pct"/>
            <w:vMerge/>
            <w:shd w:val="clear" w:color="auto" w:fill="D9D9D9"/>
            <w:vAlign w:val="center"/>
            <w:hideMark/>
          </w:tcPr>
          <w:p w14:paraId="2BF40334"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B2BA780"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4C5A986"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w:t>
            </w:r>
          </w:p>
        </w:tc>
        <w:tc>
          <w:tcPr>
            <w:tcW w:w="1159" w:type="pct"/>
            <w:tcMar>
              <w:top w:w="0" w:type="dxa"/>
              <w:left w:w="108" w:type="dxa"/>
              <w:bottom w:w="0" w:type="dxa"/>
              <w:right w:w="108" w:type="dxa"/>
            </w:tcMar>
            <w:vAlign w:val="center"/>
          </w:tcPr>
          <w:p w14:paraId="0E055339"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3,6</w:t>
            </w:r>
          </w:p>
        </w:tc>
        <w:tc>
          <w:tcPr>
            <w:tcW w:w="1159" w:type="pct"/>
            <w:tcMar>
              <w:top w:w="0" w:type="dxa"/>
              <w:left w:w="108" w:type="dxa"/>
              <w:bottom w:w="0" w:type="dxa"/>
              <w:right w:w="108" w:type="dxa"/>
            </w:tcMar>
            <w:vAlign w:val="center"/>
          </w:tcPr>
          <w:p w14:paraId="7D566781"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06</w:t>
            </w:r>
          </w:p>
        </w:tc>
      </w:tr>
    </w:tbl>
    <w:p w14:paraId="4AF58476"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99"/>
        <w:gridCol w:w="2018"/>
        <w:gridCol w:w="3311"/>
        <w:gridCol w:w="3314"/>
        <w:gridCol w:w="3232"/>
      </w:tblGrid>
      <w:tr w:rsidR="00CC447D" w:rsidRPr="008D043F" w14:paraId="7E68D470" w14:textId="77777777" w:rsidTr="00B25B10">
        <w:trPr>
          <w:trHeight w:val="384"/>
        </w:trPr>
        <w:tc>
          <w:tcPr>
            <w:tcW w:w="811" w:type="pct"/>
            <w:vMerge w:val="restart"/>
            <w:shd w:val="clear" w:color="auto" w:fill="D9D9D9"/>
            <w:tcMar>
              <w:top w:w="0" w:type="dxa"/>
              <w:left w:w="108" w:type="dxa"/>
              <w:bottom w:w="0" w:type="dxa"/>
              <w:right w:w="108" w:type="dxa"/>
            </w:tcMar>
            <w:vAlign w:val="center"/>
          </w:tcPr>
          <w:p w14:paraId="17B63146" w14:textId="0166AFA0"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7. Prioritet</w:t>
            </w:r>
          </w:p>
        </w:tc>
        <w:tc>
          <w:tcPr>
            <w:tcW w:w="712" w:type="pct"/>
            <w:vMerge w:val="restart"/>
            <w:tcMar>
              <w:top w:w="0" w:type="dxa"/>
              <w:left w:w="108" w:type="dxa"/>
              <w:bottom w:w="0" w:type="dxa"/>
              <w:right w:w="108" w:type="dxa"/>
            </w:tcMar>
            <w:vAlign w:val="center"/>
          </w:tcPr>
          <w:p w14:paraId="438CF9B6"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Smanjenje svjetlosnog zagađenja</w:t>
            </w:r>
          </w:p>
        </w:tc>
        <w:tc>
          <w:tcPr>
            <w:tcW w:w="1168" w:type="pct"/>
            <w:shd w:val="clear" w:color="auto" w:fill="D9D9D9"/>
            <w:tcMar>
              <w:top w:w="0" w:type="dxa"/>
              <w:left w:w="108" w:type="dxa"/>
              <w:bottom w:w="0" w:type="dxa"/>
              <w:right w:w="108" w:type="dxa"/>
            </w:tcMar>
            <w:vAlign w:val="center"/>
          </w:tcPr>
          <w:p w14:paraId="1254863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69" w:type="pct"/>
            <w:shd w:val="clear" w:color="auto" w:fill="D9D9D9"/>
            <w:tcMar>
              <w:top w:w="0" w:type="dxa"/>
              <w:left w:w="108" w:type="dxa"/>
              <w:bottom w:w="0" w:type="dxa"/>
              <w:right w:w="108" w:type="dxa"/>
            </w:tcMar>
            <w:vAlign w:val="center"/>
          </w:tcPr>
          <w:p w14:paraId="4FAD062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40" w:type="pct"/>
            <w:shd w:val="clear" w:color="auto" w:fill="D9D9D9"/>
            <w:tcMar>
              <w:top w:w="0" w:type="dxa"/>
              <w:left w:w="108" w:type="dxa"/>
              <w:bottom w:w="0" w:type="dxa"/>
              <w:right w:w="108" w:type="dxa"/>
            </w:tcMar>
            <w:vAlign w:val="center"/>
          </w:tcPr>
          <w:p w14:paraId="3BD1E5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8D043F" w14:paraId="7A40DD62" w14:textId="77777777" w:rsidTr="00B25B10">
        <w:trPr>
          <w:trHeight w:val="287"/>
        </w:trPr>
        <w:tc>
          <w:tcPr>
            <w:tcW w:w="811" w:type="pct"/>
            <w:vMerge/>
            <w:shd w:val="clear" w:color="auto" w:fill="D9D9D9"/>
            <w:vAlign w:val="center"/>
            <w:hideMark/>
          </w:tcPr>
          <w:p w14:paraId="16AAC207"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2FE24B67"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1773857D"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usvajanja zakonodavnog okvira</w:t>
            </w:r>
          </w:p>
        </w:tc>
        <w:tc>
          <w:tcPr>
            <w:tcW w:w="1169" w:type="pct"/>
            <w:tcMar>
              <w:top w:w="0" w:type="dxa"/>
              <w:left w:w="108" w:type="dxa"/>
              <w:bottom w:w="0" w:type="dxa"/>
              <w:right w:w="108" w:type="dxa"/>
            </w:tcMar>
            <w:vAlign w:val="center"/>
          </w:tcPr>
          <w:p w14:paraId="45D4C26F"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postojanje zakonodavnog okvira o svjetlosnom zagađenju</w:t>
            </w:r>
          </w:p>
        </w:tc>
        <w:tc>
          <w:tcPr>
            <w:tcW w:w="1140" w:type="pct"/>
            <w:tcMar>
              <w:top w:w="0" w:type="dxa"/>
              <w:left w:w="108" w:type="dxa"/>
              <w:bottom w:w="0" w:type="dxa"/>
              <w:right w:w="108" w:type="dxa"/>
            </w:tcMar>
            <w:vAlign w:val="center"/>
          </w:tcPr>
          <w:p w14:paraId="0E33F4BE"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 zakonodavni okvir</w:t>
            </w:r>
          </w:p>
        </w:tc>
      </w:tr>
      <w:tr w:rsidR="00CC447D" w:rsidRPr="008D043F" w14:paraId="57450DEB" w14:textId="77777777" w:rsidTr="00B25B10">
        <w:trPr>
          <w:trHeight w:val="287"/>
        </w:trPr>
        <w:tc>
          <w:tcPr>
            <w:tcW w:w="811" w:type="pct"/>
            <w:vMerge/>
            <w:shd w:val="clear" w:color="auto" w:fill="D9D9D9"/>
            <w:vAlign w:val="center"/>
            <w:hideMark/>
          </w:tcPr>
          <w:p w14:paraId="2579F9E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5375E6B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shd w:val="clear" w:color="auto" w:fill="D9D9D9"/>
            <w:tcMar>
              <w:top w:w="0" w:type="dxa"/>
              <w:left w:w="108" w:type="dxa"/>
              <w:bottom w:w="0" w:type="dxa"/>
              <w:right w:w="108" w:type="dxa"/>
            </w:tcMar>
            <w:vAlign w:val="center"/>
          </w:tcPr>
          <w:p w14:paraId="6D20F0B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69" w:type="pct"/>
            <w:shd w:val="clear" w:color="auto" w:fill="D9D9D9"/>
            <w:tcMar>
              <w:top w:w="0" w:type="dxa"/>
              <w:left w:w="108" w:type="dxa"/>
              <w:bottom w:w="0" w:type="dxa"/>
              <w:right w:w="108" w:type="dxa"/>
            </w:tcMar>
            <w:vAlign w:val="center"/>
          </w:tcPr>
          <w:p w14:paraId="23BF8E7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40" w:type="pct"/>
            <w:shd w:val="clear" w:color="auto" w:fill="D9D9D9"/>
            <w:tcMar>
              <w:top w:w="0" w:type="dxa"/>
              <w:left w:w="108" w:type="dxa"/>
              <w:bottom w:w="0" w:type="dxa"/>
              <w:right w:w="108" w:type="dxa"/>
            </w:tcMar>
            <w:vAlign w:val="center"/>
          </w:tcPr>
          <w:p w14:paraId="06C88FE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54AD0" w:rsidRPr="008D043F" w14:paraId="75B415D1" w14:textId="77777777" w:rsidTr="00B25B10">
        <w:trPr>
          <w:trHeight w:val="287"/>
        </w:trPr>
        <w:tc>
          <w:tcPr>
            <w:tcW w:w="811" w:type="pct"/>
            <w:vMerge/>
            <w:shd w:val="clear" w:color="auto" w:fill="D9D9D9"/>
            <w:vAlign w:val="center"/>
          </w:tcPr>
          <w:p w14:paraId="0F33E663"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51A1AA9"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657DB629"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c>
          <w:tcPr>
            <w:tcW w:w="1169" w:type="pct"/>
            <w:tcMar>
              <w:top w:w="0" w:type="dxa"/>
              <w:left w:w="108" w:type="dxa"/>
              <w:bottom w:w="0" w:type="dxa"/>
              <w:right w:w="108" w:type="dxa"/>
            </w:tcMar>
            <w:vAlign w:val="center"/>
          </w:tcPr>
          <w:p w14:paraId="22C22AE6"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40" w:type="pct"/>
            <w:tcMar>
              <w:top w:w="0" w:type="dxa"/>
              <w:left w:w="108" w:type="dxa"/>
              <w:bottom w:w="0" w:type="dxa"/>
              <w:right w:w="108" w:type="dxa"/>
            </w:tcMar>
            <w:vAlign w:val="center"/>
          </w:tcPr>
          <w:p w14:paraId="0DF47188"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r>
    </w:tbl>
    <w:p w14:paraId="18B5E199"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81"/>
        <w:gridCol w:w="2004"/>
        <w:gridCol w:w="3262"/>
        <w:gridCol w:w="3262"/>
        <w:gridCol w:w="3262"/>
      </w:tblGrid>
      <w:tr w:rsidR="00CC447D" w:rsidRPr="008D043F" w14:paraId="4EB6353C"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149C690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7.1. Mjera</w:t>
            </w:r>
          </w:p>
        </w:tc>
        <w:tc>
          <w:tcPr>
            <w:tcW w:w="712" w:type="pct"/>
            <w:vMerge w:val="restart"/>
            <w:tcMar>
              <w:top w:w="0" w:type="dxa"/>
              <w:left w:w="108" w:type="dxa"/>
              <w:bottom w:w="0" w:type="dxa"/>
              <w:right w:w="108" w:type="dxa"/>
            </w:tcMar>
            <w:vAlign w:val="center"/>
          </w:tcPr>
          <w:p w14:paraId="4F74E43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vajanje zakonodavnog okvira za </w:t>
            </w:r>
            <w:r w:rsidR="00355CB5" w:rsidRPr="008D043F">
              <w:rPr>
                <w:rFonts w:asciiTheme="minorHAnsi" w:eastAsia="Calibri" w:hAnsiTheme="minorHAnsi" w:cstheme="minorHAnsi"/>
                <w:sz w:val="18"/>
                <w:szCs w:val="18"/>
                <w:lang w:val="hr-HR"/>
              </w:rPr>
              <w:t xml:space="preserve">reguliranje </w:t>
            </w:r>
            <w:r w:rsidRPr="008D043F">
              <w:rPr>
                <w:rFonts w:asciiTheme="minorHAnsi" w:eastAsia="Calibri" w:hAnsiTheme="minorHAnsi" w:cstheme="minorHAnsi"/>
                <w:sz w:val="18"/>
                <w:szCs w:val="18"/>
                <w:lang w:val="hr-HR"/>
              </w:rPr>
              <w:t xml:space="preserve">svjetlosnog </w:t>
            </w:r>
            <w:r w:rsidRPr="008D043F">
              <w:rPr>
                <w:rFonts w:asciiTheme="minorHAnsi" w:eastAsia="Calibri" w:hAnsiTheme="minorHAnsi" w:cstheme="minorHAnsi"/>
                <w:sz w:val="18"/>
                <w:szCs w:val="18"/>
                <w:lang w:val="hr-HR"/>
              </w:rPr>
              <w:lastRenderedPageBreak/>
              <w:t>zagađenja</w:t>
            </w:r>
          </w:p>
        </w:tc>
        <w:tc>
          <w:tcPr>
            <w:tcW w:w="1159" w:type="pct"/>
            <w:shd w:val="clear" w:color="auto" w:fill="D9D9D9"/>
            <w:tcMar>
              <w:top w:w="0" w:type="dxa"/>
              <w:left w:w="108" w:type="dxa"/>
              <w:bottom w:w="0" w:type="dxa"/>
              <w:right w:w="108" w:type="dxa"/>
            </w:tcMar>
            <w:vAlign w:val="center"/>
            <w:hideMark/>
          </w:tcPr>
          <w:p w14:paraId="5264DDB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0299878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6EFF5D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789E950F" w14:textId="77777777" w:rsidTr="0041172A">
        <w:trPr>
          <w:trHeight w:val="287"/>
        </w:trPr>
        <w:tc>
          <w:tcPr>
            <w:tcW w:w="811" w:type="pct"/>
            <w:vMerge/>
            <w:shd w:val="clear" w:color="auto" w:fill="D9D9D9"/>
            <w:vAlign w:val="center"/>
          </w:tcPr>
          <w:p w14:paraId="3F25154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CAD9CB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B619EC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pravilnika</w:t>
            </w:r>
          </w:p>
        </w:tc>
        <w:tc>
          <w:tcPr>
            <w:tcW w:w="1159" w:type="pct"/>
            <w:shd w:val="clear" w:color="auto" w:fill="FFFFFF"/>
            <w:tcMar>
              <w:top w:w="0" w:type="dxa"/>
              <w:left w:w="108" w:type="dxa"/>
              <w:bottom w:w="0" w:type="dxa"/>
              <w:right w:w="108" w:type="dxa"/>
            </w:tcMar>
            <w:vAlign w:val="center"/>
          </w:tcPr>
          <w:p w14:paraId="6B14F5A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avilnik predviđen Zakonom o zaštiti okoliša</w:t>
            </w:r>
          </w:p>
        </w:tc>
        <w:tc>
          <w:tcPr>
            <w:tcW w:w="1159" w:type="pct"/>
            <w:shd w:val="clear" w:color="auto" w:fill="FFFFFF"/>
            <w:vAlign w:val="center"/>
          </w:tcPr>
          <w:p w14:paraId="1E21253F"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 i usvojen pravilnik</w:t>
            </w:r>
          </w:p>
        </w:tc>
      </w:tr>
      <w:tr w:rsidR="00CC447D" w:rsidRPr="008D043F" w14:paraId="2637381E" w14:textId="77777777" w:rsidTr="0041172A">
        <w:trPr>
          <w:trHeight w:val="287"/>
        </w:trPr>
        <w:tc>
          <w:tcPr>
            <w:tcW w:w="811" w:type="pct"/>
            <w:vMerge/>
            <w:shd w:val="clear" w:color="auto" w:fill="D9D9D9"/>
            <w:vAlign w:val="center"/>
          </w:tcPr>
          <w:p w14:paraId="76C962F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6E6D47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0724D6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realizacije programa </w:t>
            </w:r>
            <w:r w:rsidRPr="008D043F">
              <w:rPr>
                <w:rFonts w:asciiTheme="minorHAnsi" w:hAnsiTheme="minorHAnsi" w:cstheme="minorHAnsi"/>
                <w:sz w:val="18"/>
                <w:szCs w:val="18"/>
                <w:lang w:val="hr-HR" w:bidi="en-US"/>
              </w:rPr>
              <w:t>jačanja kapaciteta</w:t>
            </w:r>
          </w:p>
        </w:tc>
        <w:tc>
          <w:tcPr>
            <w:tcW w:w="1159" w:type="pct"/>
            <w:shd w:val="clear" w:color="auto" w:fill="FFFFFF"/>
            <w:tcMar>
              <w:top w:w="0" w:type="dxa"/>
              <w:left w:w="108" w:type="dxa"/>
              <w:bottom w:w="0" w:type="dxa"/>
              <w:right w:w="108" w:type="dxa"/>
            </w:tcMar>
            <w:vAlign w:val="center"/>
          </w:tcPr>
          <w:p w14:paraId="3C1100C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i kapaciteti za </w:t>
            </w:r>
            <w:r w:rsidR="00355CB5" w:rsidRPr="008D043F">
              <w:rPr>
                <w:rFonts w:asciiTheme="minorHAnsi" w:hAnsiTheme="minorHAnsi" w:cstheme="minorHAnsi"/>
                <w:sz w:val="18"/>
                <w:szCs w:val="18"/>
                <w:lang w:val="hr-HR" w:bidi="en-US"/>
              </w:rPr>
              <w:t xml:space="preserve">reguliranje </w:t>
            </w:r>
            <w:r w:rsidRPr="008D043F">
              <w:rPr>
                <w:rFonts w:asciiTheme="minorHAnsi" w:hAnsiTheme="minorHAnsi" w:cstheme="minorHAnsi"/>
                <w:sz w:val="18"/>
                <w:szCs w:val="18"/>
                <w:lang w:val="hr-HR" w:bidi="en-US"/>
              </w:rPr>
              <w:t>svjetlosnog zagađenja</w:t>
            </w:r>
          </w:p>
        </w:tc>
        <w:tc>
          <w:tcPr>
            <w:tcW w:w="1159" w:type="pct"/>
            <w:shd w:val="clear" w:color="auto" w:fill="FFFFFF"/>
            <w:vAlign w:val="center"/>
          </w:tcPr>
          <w:p w14:paraId="735886C5" w14:textId="77777777" w:rsidR="00CC447D" w:rsidRPr="008D043F" w:rsidRDefault="00CC447D" w:rsidP="0068355A">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CC447D" w:rsidRPr="008D043F" w14:paraId="4DB9F259" w14:textId="77777777" w:rsidTr="0041172A">
        <w:trPr>
          <w:trHeight w:val="483"/>
        </w:trPr>
        <w:tc>
          <w:tcPr>
            <w:tcW w:w="811" w:type="pct"/>
            <w:vMerge/>
            <w:shd w:val="clear" w:color="auto" w:fill="D9D9D9"/>
            <w:vAlign w:val="center"/>
            <w:hideMark/>
          </w:tcPr>
          <w:p w14:paraId="2F7096D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D56811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AA2BC1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016F12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B2D8E5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54AD0" w:rsidRPr="008D043F" w14:paraId="6162CE4C" w14:textId="77777777" w:rsidTr="0041172A">
        <w:trPr>
          <w:trHeight w:val="287"/>
        </w:trPr>
        <w:tc>
          <w:tcPr>
            <w:tcW w:w="811" w:type="pct"/>
            <w:vMerge/>
            <w:shd w:val="clear" w:color="auto" w:fill="D9D9D9"/>
            <w:vAlign w:val="center"/>
            <w:hideMark/>
          </w:tcPr>
          <w:p w14:paraId="71932542"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5094884"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02FCD64"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c>
          <w:tcPr>
            <w:tcW w:w="1159" w:type="pct"/>
            <w:tcMar>
              <w:top w:w="0" w:type="dxa"/>
              <w:left w:w="108" w:type="dxa"/>
              <w:bottom w:w="0" w:type="dxa"/>
              <w:right w:w="108" w:type="dxa"/>
            </w:tcMar>
            <w:vAlign w:val="center"/>
          </w:tcPr>
          <w:p w14:paraId="04E73C37"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5FDB703"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r>
    </w:tbl>
    <w:p w14:paraId="26911C24" w14:textId="77777777" w:rsidR="00CC447D" w:rsidRPr="008D043F" w:rsidRDefault="00CC447D" w:rsidP="0068355A">
      <w:pPr>
        <w:spacing w:line="276" w:lineRule="auto"/>
        <w:rPr>
          <w:rFonts w:asciiTheme="minorHAnsi" w:hAnsiTheme="minorHAnsi" w:cstheme="minorHAnsi"/>
          <w:sz w:val="18"/>
          <w:szCs w:val="18"/>
          <w:lang w:val="hr-HR"/>
        </w:rPr>
      </w:pPr>
    </w:p>
    <w:p w14:paraId="27F16573" w14:textId="77777777" w:rsidR="00242590" w:rsidRPr="008D043F" w:rsidRDefault="00242590" w:rsidP="0068355A">
      <w:pPr>
        <w:pStyle w:val="Head3"/>
        <w:spacing w:line="276" w:lineRule="auto"/>
        <w:rPr>
          <w:rFonts w:asciiTheme="minorHAnsi" w:hAnsiTheme="minorHAnsi"/>
          <w:lang w:val="hr-HR"/>
        </w:rPr>
      </w:pPr>
      <w:bookmarkStart w:id="427" w:name="_Toc104460951"/>
      <w:r w:rsidRPr="008D043F">
        <w:rPr>
          <w:rFonts w:asciiTheme="minorHAnsi" w:hAnsiTheme="minorHAnsi"/>
          <w:lang w:val="hr-HR"/>
        </w:rPr>
        <w:t>Hemijska sigurnost i buka</w:t>
      </w:r>
      <w:bookmarkEnd w:id="427"/>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5573BB9E" w14:textId="77777777" w:rsidTr="00270082">
        <w:trPr>
          <w:trHeight w:val="286"/>
        </w:trPr>
        <w:tc>
          <w:tcPr>
            <w:tcW w:w="761" w:type="pct"/>
            <w:shd w:val="clear" w:color="auto" w:fill="009E73"/>
            <w:tcMar>
              <w:top w:w="0" w:type="dxa"/>
              <w:left w:w="108" w:type="dxa"/>
              <w:bottom w:w="0" w:type="dxa"/>
              <w:right w:w="108" w:type="dxa"/>
            </w:tcMar>
            <w:vAlign w:val="center"/>
            <w:hideMark/>
          </w:tcPr>
          <w:p w14:paraId="72CDB47B"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762" w:type="pct"/>
            <w:shd w:val="clear" w:color="auto" w:fill="009E73"/>
            <w:tcMar>
              <w:top w:w="0" w:type="dxa"/>
              <w:left w:w="108" w:type="dxa"/>
              <w:bottom w:w="0" w:type="dxa"/>
              <w:right w:w="108" w:type="dxa"/>
            </w:tcMar>
            <w:vAlign w:val="center"/>
            <w:hideMark/>
          </w:tcPr>
          <w:p w14:paraId="5891CC5E"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7" w:type="pct"/>
            <w:gridSpan w:val="3"/>
            <w:shd w:val="clear" w:color="auto" w:fill="009E73"/>
            <w:tcMar>
              <w:top w:w="0" w:type="dxa"/>
              <w:left w:w="108" w:type="dxa"/>
              <w:bottom w:w="0" w:type="dxa"/>
              <w:right w:w="108" w:type="dxa"/>
            </w:tcMar>
            <w:vAlign w:val="center"/>
            <w:hideMark/>
          </w:tcPr>
          <w:p w14:paraId="6C5A0B63"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I FINANSIJSKI IZVORI</w:t>
            </w:r>
          </w:p>
        </w:tc>
      </w:tr>
      <w:tr w:rsidR="00CC447D" w:rsidRPr="008D043F" w14:paraId="311BC47B" w14:textId="77777777" w:rsidTr="00270082">
        <w:trPr>
          <w:trHeight w:val="384"/>
        </w:trPr>
        <w:tc>
          <w:tcPr>
            <w:tcW w:w="761" w:type="pct"/>
            <w:vMerge w:val="restart"/>
            <w:shd w:val="clear" w:color="auto" w:fill="D9D9D9"/>
            <w:tcMar>
              <w:top w:w="0" w:type="dxa"/>
              <w:left w:w="108" w:type="dxa"/>
              <w:bottom w:w="0" w:type="dxa"/>
              <w:right w:w="108" w:type="dxa"/>
            </w:tcMar>
            <w:vAlign w:val="center"/>
            <w:hideMark/>
          </w:tcPr>
          <w:p w14:paraId="53F1708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
                <w:sz w:val="18"/>
                <w:szCs w:val="18"/>
                <w:lang w:val="hr-HR"/>
              </w:rPr>
              <w:t>5. Strateški cilj</w:t>
            </w:r>
          </w:p>
        </w:tc>
        <w:tc>
          <w:tcPr>
            <w:tcW w:w="762" w:type="pct"/>
            <w:vMerge w:val="restart"/>
            <w:tcMar>
              <w:top w:w="0" w:type="dxa"/>
              <w:left w:w="108" w:type="dxa"/>
              <w:bottom w:w="0" w:type="dxa"/>
              <w:right w:w="108" w:type="dxa"/>
            </w:tcMar>
            <w:vAlign w:val="center"/>
          </w:tcPr>
          <w:p w14:paraId="70775D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eastAsia="Calibri" w:hAnsiTheme="minorHAnsi" w:cstheme="minorHAnsi"/>
                <w:b/>
                <w:sz w:val="18"/>
                <w:szCs w:val="18"/>
                <w:lang w:val="hr-HR"/>
              </w:rPr>
              <w:t xml:space="preserve">Očuvanje ljudskog zdravlja, poboljšanje dobrobiti i </w:t>
            </w:r>
            <w:r w:rsidR="00355CB5" w:rsidRPr="008D043F">
              <w:rPr>
                <w:rFonts w:asciiTheme="minorHAnsi" w:eastAsia="Calibri" w:hAnsiTheme="minorHAnsi" w:cstheme="minorHAnsi"/>
                <w:b/>
                <w:sz w:val="18"/>
                <w:szCs w:val="18"/>
                <w:lang w:val="hr-HR"/>
              </w:rPr>
              <w:t xml:space="preserve">kvaliteta </w:t>
            </w:r>
            <w:r w:rsidRPr="008D043F">
              <w:rPr>
                <w:rFonts w:asciiTheme="minorHAnsi" w:eastAsia="Calibri" w:hAnsiTheme="minorHAnsi" w:cstheme="minorHAnsi"/>
                <w:b/>
                <w:sz w:val="18"/>
                <w:szCs w:val="18"/>
                <w:lang w:val="hr-HR"/>
              </w:rPr>
              <w:t>života za sve</w:t>
            </w:r>
          </w:p>
        </w:tc>
        <w:tc>
          <w:tcPr>
            <w:tcW w:w="1159" w:type="pct"/>
            <w:shd w:val="clear" w:color="auto" w:fill="D9D9D9"/>
            <w:tcMar>
              <w:top w:w="0" w:type="dxa"/>
              <w:left w:w="108" w:type="dxa"/>
              <w:bottom w:w="0" w:type="dxa"/>
              <w:right w:w="108" w:type="dxa"/>
            </w:tcMar>
            <w:vAlign w:val="center"/>
            <w:hideMark/>
          </w:tcPr>
          <w:p w14:paraId="2E50FC1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73E3637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hideMark/>
          </w:tcPr>
          <w:p w14:paraId="756B515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842A7" w:rsidRPr="008D043F" w14:paraId="4929A5C2" w14:textId="77777777" w:rsidTr="00682FE5">
        <w:trPr>
          <w:trHeight w:val="287"/>
        </w:trPr>
        <w:tc>
          <w:tcPr>
            <w:tcW w:w="761" w:type="pct"/>
            <w:vMerge/>
            <w:shd w:val="clear" w:color="auto" w:fill="D9D9D9"/>
            <w:vAlign w:val="center"/>
            <w:hideMark/>
          </w:tcPr>
          <w:p w14:paraId="114D68BF"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1B8147E"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DF70CF2" w14:textId="6ED6EF93" w:rsidR="00F842A7" w:rsidRPr="008D043F" w:rsidRDefault="00F842A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ivo učestalosti oboljenja ili smrti zbog trovanja uslijed neadekvatnog rukovanja hemijskim proizvodima</w:t>
            </w:r>
          </w:p>
        </w:tc>
        <w:tc>
          <w:tcPr>
            <w:tcW w:w="1159" w:type="pct"/>
            <w:tcMar>
              <w:top w:w="0" w:type="dxa"/>
              <w:left w:w="108" w:type="dxa"/>
              <w:bottom w:w="0" w:type="dxa"/>
              <w:right w:w="108" w:type="dxa"/>
            </w:tcMar>
            <w:vAlign w:val="center"/>
          </w:tcPr>
          <w:p w14:paraId="39B8A4B0" w14:textId="73F9D88D"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w:t>
            </w:r>
            <w:r w:rsidR="00635BF3" w:rsidRPr="008D043F">
              <w:rPr>
                <w:rFonts w:asciiTheme="minorHAnsi" w:hAnsiTheme="minorHAnsi" w:cstheme="minorHAnsi"/>
                <w:sz w:val="18"/>
                <w:szCs w:val="18"/>
                <w:lang w:val="hr-HR" w:eastAsia="hr-HR"/>
              </w:rPr>
              <w:t>/</w:t>
            </w:r>
            <w:r w:rsidRPr="008D043F">
              <w:rPr>
                <w:rFonts w:asciiTheme="minorHAnsi" w:hAnsiTheme="minorHAnsi" w:cstheme="minorHAnsi"/>
                <w:sz w:val="18"/>
                <w:szCs w:val="18"/>
                <w:lang w:val="hr-HR" w:eastAsia="hr-HR"/>
              </w:rPr>
              <w:t>D</w:t>
            </w:r>
          </w:p>
        </w:tc>
        <w:tc>
          <w:tcPr>
            <w:tcW w:w="1159" w:type="pct"/>
            <w:tcMar>
              <w:top w:w="0" w:type="dxa"/>
              <w:left w:w="108" w:type="dxa"/>
              <w:bottom w:w="0" w:type="dxa"/>
              <w:right w:w="108" w:type="dxa"/>
            </w:tcMar>
            <w:vAlign w:val="center"/>
          </w:tcPr>
          <w:p w14:paraId="7B92C8AE" w14:textId="31F7C8C3"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w:t>
            </w:r>
            <w:r w:rsidR="00635BF3" w:rsidRPr="008D043F">
              <w:rPr>
                <w:rFonts w:asciiTheme="minorHAnsi" w:hAnsiTheme="minorHAnsi" w:cstheme="minorHAnsi"/>
                <w:sz w:val="18"/>
                <w:szCs w:val="18"/>
                <w:lang w:val="hr-HR" w:eastAsia="hr-HR"/>
              </w:rPr>
              <w:t>/</w:t>
            </w:r>
            <w:r w:rsidRPr="008D043F">
              <w:rPr>
                <w:rFonts w:asciiTheme="minorHAnsi" w:hAnsiTheme="minorHAnsi" w:cstheme="minorHAnsi"/>
                <w:sz w:val="18"/>
                <w:szCs w:val="18"/>
                <w:lang w:val="hr-HR" w:eastAsia="hr-HR"/>
              </w:rPr>
              <w:t>D</w:t>
            </w:r>
          </w:p>
        </w:tc>
      </w:tr>
      <w:tr w:rsidR="00F842A7" w:rsidRPr="008D043F" w14:paraId="1BE75889" w14:textId="77777777" w:rsidTr="00682FE5">
        <w:trPr>
          <w:trHeight w:val="287"/>
        </w:trPr>
        <w:tc>
          <w:tcPr>
            <w:tcW w:w="761" w:type="pct"/>
            <w:vMerge/>
            <w:shd w:val="clear" w:color="auto" w:fill="D9D9D9"/>
            <w:vAlign w:val="center"/>
          </w:tcPr>
          <w:p w14:paraId="5DC8E8B4"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F942A70"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22CFDD9" w14:textId="184D9902" w:rsidR="00F842A7" w:rsidRPr="008D043F" w:rsidRDefault="00F842A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222222"/>
                <w:sz w:val="18"/>
                <w:szCs w:val="18"/>
                <w:lang w:val="hr-HR" w:eastAsia="hr-HR"/>
              </w:rPr>
              <w:t>Postotak stanovnika izloženih buci, prema razredima buke i starosnim grupama </w:t>
            </w:r>
          </w:p>
        </w:tc>
        <w:tc>
          <w:tcPr>
            <w:tcW w:w="1159" w:type="pct"/>
            <w:tcMar>
              <w:top w:w="0" w:type="dxa"/>
              <w:left w:w="108" w:type="dxa"/>
              <w:bottom w:w="0" w:type="dxa"/>
              <w:right w:w="108" w:type="dxa"/>
            </w:tcMar>
            <w:vAlign w:val="center"/>
          </w:tcPr>
          <w:p w14:paraId="43137514" w14:textId="52F5923B"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w:t>
            </w:r>
            <w:r w:rsidR="00635BF3" w:rsidRPr="008D043F">
              <w:rPr>
                <w:rFonts w:asciiTheme="minorHAnsi" w:hAnsiTheme="minorHAnsi" w:cstheme="minorHAnsi"/>
                <w:sz w:val="18"/>
                <w:szCs w:val="18"/>
                <w:lang w:val="hr-HR" w:eastAsia="hr-HR"/>
              </w:rPr>
              <w:t>/</w:t>
            </w:r>
            <w:r w:rsidRPr="008D043F">
              <w:rPr>
                <w:rFonts w:asciiTheme="minorHAnsi" w:hAnsiTheme="minorHAnsi" w:cstheme="minorHAnsi"/>
                <w:sz w:val="18"/>
                <w:szCs w:val="18"/>
                <w:lang w:val="hr-HR" w:eastAsia="hr-HR"/>
              </w:rPr>
              <w:t>D</w:t>
            </w:r>
          </w:p>
        </w:tc>
        <w:tc>
          <w:tcPr>
            <w:tcW w:w="1159" w:type="pct"/>
            <w:tcMar>
              <w:top w:w="0" w:type="dxa"/>
              <w:left w:w="108" w:type="dxa"/>
              <w:bottom w:w="0" w:type="dxa"/>
              <w:right w:w="108" w:type="dxa"/>
            </w:tcMar>
            <w:vAlign w:val="center"/>
          </w:tcPr>
          <w:p w14:paraId="5C7F54DC" w14:textId="09DDA6D4"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w:t>
            </w:r>
            <w:r w:rsidR="00635BF3" w:rsidRPr="008D043F">
              <w:rPr>
                <w:rFonts w:asciiTheme="minorHAnsi" w:hAnsiTheme="minorHAnsi" w:cstheme="minorHAnsi"/>
                <w:sz w:val="18"/>
                <w:szCs w:val="18"/>
                <w:lang w:val="hr-HR" w:eastAsia="hr-HR"/>
              </w:rPr>
              <w:t>/</w:t>
            </w:r>
            <w:r w:rsidRPr="008D043F">
              <w:rPr>
                <w:rFonts w:asciiTheme="minorHAnsi" w:hAnsiTheme="minorHAnsi" w:cstheme="minorHAnsi"/>
                <w:sz w:val="18"/>
                <w:szCs w:val="18"/>
                <w:lang w:val="hr-HR" w:eastAsia="hr-HR"/>
              </w:rPr>
              <w:t>D</w:t>
            </w:r>
          </w:p>
        </w:tc>
      </w:tr>
      <w:tr w:rsidR="00CC447D" w:rsidRPr="008D043F" w14:paraId="529D8EF2" w14:textId="77777777" w:rsidTr="00270082">
        <w:trPr>
          <w:trHeight w:val="375"/>
        </w:trPr>
        <w:tc>
          <w:tcPr>
            <w:tcW w:w="761" w:type="pct"/>
            <w:vMerge/>
            <w:shd w:val="clear" w:color="auto" w:fill="D9D9D9"/>
            <w:vAlign w:val="center"/>
            <w:hideMark/>
          </w:tcPr>
          <w:p w14:paraId="7D25618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1E1C729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4648A7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0216E0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D87824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38A94C78" w14:textId="77777777" w:rsidTr="00270082">
        <w:trPr>
          <w:trHeight w:val="287"/>
        </w:trPr>
        <w:tc>
          <w:tcPr>
            <w:tcW w:w="761" w:type="pct"/>
            <w:vMerge/>
            <w:shd w:val="clear" w:color="auto" w:fill="D9D9D9"/>
            <w:vAlign w:val="center"/>
            <w:hideMark/>
          </w:tcPr>
          <w:p w14:paraId="0181B9C0"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8BFBA70"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1E6043AA" w14:textId="43179CD9"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c>
          <w:tcPr>
            <w:tcW w:w="1159" w:type="pct"/>
            <w:shd w:val="clear" w:color="auto" w:fill="FFFFFF" w:themeFill="background1"/>
            <w:tcMar>
              <w:top w:w="0" w:type="dxa"/>
              <w:left w:w="108" w:type="dxa"/>
              <w:bottom w:w="0" w:type="dxa"/>
              <w:right w:w="108" w:type="dxa"/>
            </w:tcMar>
            <w:vAlign w:val="center"/>
          </w:tcPr>
          <w:p w14:paraId="6E10A20D" w14:textId="339C3911"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1</w:t>
            </w:r>
          </w:p>
        </w:tc>
        <w:tc>
          <w:tcPr>
            <w:tcW w:w="1159" w:type="pct"/>
            <w:shd w:val="clear" w:color="auto" w:fill="FFFFFF" w:themeFill="background1"/>
            <w:tcMar>
              <w:top w:w="0" w:type="dxa"/>
              <w:left w:w="108" w:type="dxa"/>
              <w:bottom w:w="0" w:type="dxa"/>
              <w:right w:w="108" w:type="dxa"/>
            </w:tcMar>
            <w:vAlign w:val="center"/>
          </w:tcPr>
          <w:p w14:paraId="0F25D000" w14:textId="1998D05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6</w:t>
            </w:r>
          </w:p>
        </w:tc>
      </w:tr>
    </w:tbl>
    <w:p w14:paraId="51E7617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7"/>
        <w:gridCol w:w="2160"/>
        <w:gridCol w:w="3311"/>
        <w:gridCol w:w="3314"/>
        <w:gridCol w:w="3232"/>
      </w:tblGrid>
      <w:tr w:rsidR="00CC447D" w:rsidRPr="008D043F" w14:paraId="0862DBE5"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34933C8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1. Prioritet</w:t>
            </w:r>
          </w:p>
          <w:p w14:paraId="0F86755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344F6F94"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ijediti regulativu u oblasti hemijske sigurnosti</w:t>
            </w:r>
          </w:p>
        </w:tc>
        <w:tc>
          <w:tcPr>
            <w:tcW w:w="1168" w:type="pct"/>
            <w:shd w:val="clear" w:color="auto" w:fill="D9D9D9"/>
            <w:tcMar>
              <w:top w:w="0" w:type="dxa"/>
              <w:left w:w="108" w:type="dxa"/>
              <w:bottom w:w="0" w:type="dxa"/>
              <w:right w:w="108" w:type="dxa"/>
            </w:tcMar>
            <w:vAlign w:val="center"/>
          </w:tcPr>
          <w:p w14:paraId="667861B9"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69" w:type="pct"/>
            <w:shd w:val="clear" w:color="auto" w:fill="D9D9D9"/>
            <w:tcMar>
              <w:top w:w="0" w:type="dxa"/>
              <w:left w:w="108" w:type="dxa"/>
              <w:bottom w:w="0" w:type="dxa"/>
              <w:right w:w="108" w:type="dxa"/>
            </w:tcMar>
            <w:vAlign w:val="center"/>
          </w:tcPr>
          <w:p w14:paraId="3349D1B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40" w:type="pct"/>
            <w:shd w:val="clear" w:color="auto" w:fill="D9D9D9"/>
            <w:tcMar>
              <w:top w:w="0" w:type="dxa"/>
              <w:left w:w="108" w:type="dxa"/>
              <w:bottom w:w="0" w:type="dxa"/>
              <w:right w:w="108" w:type="dxa"/>
            </w:tcMar>
            <w:vAlign w:val="center"/>
          </w:tcPr>
          <w:p w14:paraId="31FE6B3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FEEA9E4" w14:textId="77777777" w:rsidTr="00270082">
        <w:trPr>
          <w:trHeight w:val="287"/>
        </w:trPr>
        <w:tc>
          <w:tcPr>
            <w:tcW w:w="761" w:type="pct"/>
            <w:vMerge/>
            <w:shd w:val="clear" w:color="auto" w:fill="D9D9D9"/>
            <w:vAlign w:val="center"/>
            <w:hideMark/>
          </w:tcPr>
          <w:p w14:paraId="539A904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B9E7E9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3A6C200E" w14:textId="77777777" w:rsidR="00CC447D" w:rsidRPr="008D043F" w:rsidRDefault="00CC447D"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Nivo transpozicije</w:t>
            </w:r>
            <w:r w:rsidR="00355CB5" w:rsidRPr="008D043F">
              <w:rPr>
                <w:rFonts w:asciiTheme="minorHAnsi" w:hAnsiTheme="minorHAnsi" w:cstheme="minorHAnsi"/>
                <w:color w:val="000000"/>
                <w:sz w:val="18"/>
                <w:szCs w:val="18"/>
                <w:lang w:val="hr-HR"/>
              </w:rPr>
              <w:t xml:space="preserve"> pravne stečevine</w:t>
            </w:r>
            <w:r w:rsidRPr="008D043F">
              <w:rPr>
                <w:rFonts w:asciiTheme="minorHAnsi" w:hAnsiTheme="minorHAnsi" w:cstheme="minorHAnsi"/>
                <w:color w:val="000000"/>
                <w:sz w:val="18"/>
                <w:szCs w:val="18"/>
                <w:lang w:val="hr-HR"/>
              </w:rPr>
              <w:t xml:space="preserve"> EU i konvencija u oblasti hemijske sigurnosti (Uredbe (EZ) br. 1907/2006 (REACH), Uredbe (EZ) br.</w:t>
            </w:r>
            <w:r w:rsidR="00355CB5"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1272/2008 (CLP uredba), Uredbe (EZ) br. 648/2004 o </w:t>
            </w:r>
            <w:r w:rsidR="00355CB5" w:rsidRPr="008D043F">
              <w:rPr>
                <w:rFonts w:asciiTheme="minorHAnsi" w:hAnsiTheme="minorHAnsi" w:cstheme="minorHAnsi"/>
                <w:color w:val="000000"/>
                <w:sz w:val="18"/>
                <w:szCs w:val="18"/>
                <w:lang w:val="hr-HR"/>
              </w:rPr>
              <w:t>deterdžentima</w:t>
            </w:r>
            <w:r w:rsidRPr="008D043F">
              <w:rPr>
                <w:rFonts w:asciiTheme="minorHAnsi" w:hAnsiTheme="minorHAnsi" w:cstheme="minorHAnsi"/>
                <w:color w:val="000000"/>
                <w:sz w:val="18"/>
                <w:szCs w:val="18"/>
                <w:lang w:val="hr-HR"/>
              </w:rPr>
              <w:t xml:space="preserve">, Uredbe (EU) br. 649/2012 o izvozu i uvozu opasnih hemikalija, Uredbe (EU) 2019/1021 o POPs hemikalijama, Direktive 2004/10/EZ o primjeni principa dobre laboratorijske prakse, Roterdamske  i Štokholmske konvencije </w:t>
            </w:r>
          </w:p>
          <w:p w14:paraId="61169CD0" w14:textId="77777777" w:rsidR="00CC447D" w:rsidRPr="008D043F" w:rsidRDefault="00CC447D" w:rsidP="0068355A">
            <w:pPr>
              <w:widowControl w:val="0"/>
              <w:autoSpaceDE w:val="0"/>
              <w:autoSpaceDN w:val="0"/>
              <w:adjustRightInd w:val="0"/>
              <w:spacing w:after="120" w:line="276" w:lineRule="auto"/>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3B8ACEB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zak nivo </w:t>
            </w:r>
            <w:r w:rsidRPr="008D043F">
              <w:rPr>
                <w:rFonts w:asciiTheme="minorHAnsi" w:hAnsiTheme="minorHAnsi" w:cstheme="minorHAnsi"/>
                <w:color w:val="000000"/>
                <w:sz w:val="18"/>
                <w:szCs w:val="18"/>
                <w:lang w:val="hr-HR"/>
              </w:rPr>
              <w:t xml:space="preserve">transpozicije </w:t>
            </w:r>
            <w:r w:rsidR="00355CB5" w:rsidRPr="008D043F">
              <w:rPr>
                <w:rFonts w:asciiTheme="minorHAnsi" w:hAnsiTheme="minorHAnsi" w:cstheme="minorHAnsi"/>
                <w:color w:val="000000"/>
                <w:sz w:val="18"/>
                <w:szCs w:val="18"/>
                <w:lang w:val="hr-HR"/>
              </w:rPr>
              <w:t xml:space="preserve">pravne stečevine </w:t>
            </w:r>
            <w:r w:rsidRPr="008D043F">
              <w:rPr>
                <w:rFonts w:asciiTheme="minorHAnsi" w:hAnsiTheme="minorHAnsi" w:cstheme="minorHAnsi"/>
                <w:color w:val="000000"/>
                <w:sz w:val="18"/>
                <w:szCs w:val="18"/>
                <w:lang w:val="hr-HR"/>
              </w:rPr>
              <w:t>EU i konvencija u oblasti hemijske sigurnosti</w:t>
            </w:r>
          </w:p>
        </w:tc>
        <w:tc>
          <w:tcPr>
            <w:tcW w:w="1140" w:type="pct"/>
            <w:tcMar>
              <w:top w:w="0" w:type="dxa"/>
              <w:left w:w="108" w:type="dxa"/>
              <w:bottom w:w="0" w:type="dxa"/>
              <w:right w:w="108" w:type="dxa"/>
            </w:tcMar>
            <w:vAlign w:val="center"/>
          </w:tcPr>
          <w:p w14:paraId="57287B86" w14:textId="77777777" w:rsidR="00CC447D" w:rsidRPr="008D043F" w:rsidRDefault="00355CB5"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Djelimična </w:t>
            </w:r>
            <w:r w:rsidR="00CC447D" w:rsidRPr="008D043F">
              <w:rPr>
                <w:rFonts w:asciiTheme="minorHAnsi" w:hAnsiTheme="minorHAnsi" w:cstheme="minorHAnsi"/>
                <w:color w:val="000000"/>
                <w:sz w:val="18"/>
                <w:szCs w:val="18"/>
                <w:lang w:val="hr-HR"/>
              </w:rPr>
              <w:t xml:space="preserve">transpozicija </w:t>
            </w:r>
            <w:r w:rsidRPr="008D043F">
              <w:rPr>
                <w:rFonts w:asciiTheme="minorHAnsi" w:hAnsiTheme="minorHAnsi" w:cstheme="minorHAnsi"/>
                <w:color w:val="000000"/>
                <w:sz w:val="18"/>
                <w:szCs w:val="18"/>
                <w:lang w:val="hr-HR"/>
              </w:rPr>
              <w:t xml:space="preserve">pravne stečevine </w:t>
            </w:r>
            <w:r w:rsidR="00CC447D" w:rsidRPr="008D043F">
              <w:rPr>
                <w:rFonts w:asciiTheme="minorHAnsi" w:hAnsiTheme="minorHAnsi" w:cstheme="minorHAnsi"/>
                <w:color w:val="000000"/>
                <w:sz w:val="18"/>
                <w:szCs w:val="18"/>
                <w:lang w:val="hr-HR"/>
              </w:rPr>
              <w:t>EU</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i konvencija u oblasti hemijske sigurnosti (Uredbe (EZ) br. 1907/2006 (REACH), Uredbe (EZ) br.</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 xml:space="preserve">1272/2008 (CLP uredba), Uredbe (EZ) br. 648/2004 o </w:t>
            </w:r>
            <w:r w:rsidRPr="008D043F">
              <w:rPr>
                <w:rFonts w:asciiTheme="minorHAnsi" w:hAnsiTheme="minorHAnsi" w:cstheme="minorHAnsi"/>
                <w:color w:val="000000"/>
                <w:sz w:val="18"/>
                <w:szCs w:val="18"/>
                <w:lang w:val="hr-HR"/>
              </w:rPr>
              <w:t>deterdžentima</w:t>
            </w:r>
            <w:r w:rsidR="00CC447D" w:rsidRPr="008D043F">
              <w:rPr>
                <w:rFonts w:asciiTheme="minorHAnsi" w:hAnsiTheme="minorHAnsi" w:cstheme="minorHAnsi"/>
                <w:color w:val="000000"/>
                <w:sz w:val="18"/>
                <w:szCs w:val="18"/>
                <w:lang w:val="hr-HR"/>
              </w:rPr>
              <w:t xml:space="preserve"> Uredbe (EU) br. 649/2012 o izvozu i uvozu opasnih hemikalija, Uredbe (EU) 2019/1021 o POPs hemikalijama, Direktive 2004/10/EZ  o primjeni principa dobre laboratorijske prakse, Roterdamske i Štokholmske konvencije </w:t>
            </w:r>
          </w:p>
          <w:p w14:paraId="47179CF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4</w:t>
            </w:r>
            <w:r w:rsidR="00355CB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554C4A4C" w14:textId="77777777" w:rsidTr="00270082">
        <w:trPr>
          <w:trHeight w:val="287"/>
        </w:trPr>
        <w:tc>
          <w:tcPr>
            <w:tcW w:w="761" w:type="pct"/>
            <w:vMerge/>
            <w:shd w:val="clear" w:color="auto" w:fill="D9D9D9"/>
            <w:vAlign w:val="center"/>
          </w:tcPr>
          <w:p w14:paraId="31F8861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63C05E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67BC477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Nivo transpozicije SEVESO III direktive u zakonodavstvo </w:t>
            </w:r>
            <w:r w:rsidR="00355CB5" w:rsidRPr="008D043F">
              <w:rPr>
                <w:rFonts w:asciiTheme="minorHAnsi" w:hAnsiTheme="minorHAnsi" w:cstheme="minorHAnsi"/>
                <w:sz w:val="18"/>
                <w:szCs w:val="18"/>
                <w:lang w:val="hr-HR" w:bidi="en-US"/>
              </w:rPr>
              <w:t>Federacije BiH</w:t>
            </w:r>
          </w:p>
        </w:tc>
        <w:tc>
          <w:tcPr>
            <w:tcW w:w="1169" w:type="pct"/>
            <w:tcMar>
              <w:top w:w="0" w:type="dxa"/>
              <w:left w:w="108" w:type="dxa"/>
              <w:bottom w:w="0" w:type="dxa"/>
              <w:right w:w="108" w:type="dxa"/>
            </w:tcMar>
            <w:vAlign w:val="center"/>
          </w:tcPr>
          <w:p w14:paraId="3D0D7492" w14:textId="77777777" w:rsidR="00CC447D" w:rsidRPr="008D043F" w:rsidRDefault="00CC447D"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Stvoren</w:t>
            </w:r>
            <w:r w:rsidR="00355C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je zakonski osnov za transpoziciju Seveso III direktive u Zakonu o zaštiti okoliša, međutim</w:t>
            </w:r>
            <w:r w:rsidR="00355CB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potrebno je donijeti i propis kojim</w:t>
            </w:r>
            <w:r w:rsidR="00355CB5" w:rsidRPr="008D043F">
              <w:rPr>
                <w:rFonts w:asciiTheme="minorHAnsi" w:hAnsiTheme="minorHAnsi" w:cstheme="minorHAnsi"/>
                <w:sz w:val="18"/>
                <w:szCs w:val="18"/>
                <w:lang w:val="hr-HR"/>
              </w:rPr>
              <w:t xml:space="preserve"> se</w:t>
            </w:r>
            <w:r w:rsidRPr="008D043F">
              <w:rPr>
                <w:rFonts w:asciiTheme="minorHAnsi" w:hAnsiTheme="minorHAnsi" w:cstheme="minorHAnsi"/>
                <w:sz w:val="18"/>
                <w:szCs w:val="18"/>
                <w:lang w:val="hr-HR"/>
              </w:rPr>
              <w:t xml:space="preserve"> utvrđuje sadržaj i način vođenja Registra nesreća većih razmjera. </w:t>
            </w:r>
          </w:p>
          <w:p w14:paraId="483DD98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eći Pravilnik o sadržaju izvještaja o</w:t>
            </w:r>
            <w:r w:rsidR="00355C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stanju sigurnost</w:t>
            </w:r>
            <w:r w:rsidR="00355CB5"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 sadržaju informacija o sigurnosnim mjerama i sadržaju </w:t>
            </w:r>
            <w:r w:rsidR="00355CB5" w:rsidRPr="008D043F">
              <w:rPr>
                <w:rFonts w:asciiTheme="minorHAnsi" w:hAnsiTheme="minorHAnsi" w:cstheme="minorHAnsi"/>
                <w:sz w:val="18"/>
                <w:szCs w:val="18"/>
                <w:lang w:val="hr-HR"/>
              </w:rPr>
              <w:t xml:space="preserve">unutrašnjih </w:t>
            </w:r>
            <w:r w:rsidRPr="008D043F">
              <w:rPr>
                <w:rFonts w:asciiTheme="minorHAnsi" w:hAnsiTheme="minorHAnsi" w:cstheme="minorHAnsi"/>
                <w:sz w:val="18"/>
                <w:szCs w:val="18"/>
                <w:lang w:val="hr-HR"/>
              </w:rPr>
              <w:t xml:space="preserve">i </w:t>
            </w:r>
            <w:r w:rsidR="00355CB5" w:rsidRPr="008D043F">
              <w:rPr>
                <w:rFonts w:asciiTheme="minorHAnsi" w:hAnsiTheme="minorHAnsi" w:cstheme="minorHAnsi"/>
                <w:sz w:val="18"/>
                <w:szCs w:val="18"/>
                <w:lang w:val="hr-HR"/>
              </w:rPr>
              <w:t>vanjskih</w:t>
            </w:r>
            <w:r w:rsidRPr="008D043F">
              <w:rPr>
                <w:rFonts w:asciiTheme="minorHAnsi" w:hAnsiTheme="minorHAnsi" w:cstheme="minorHAnsi"/>
                <w:sz w:val="18"/>
                <w:szCs w:val="18"/>
                <w:lang w:val="hr-HR"/>
              </w:rPr>
              <w:t xml:space="preserve"> planova intervencije izrađen</w:t>
            </w:r>
            <w:r w:rsidR="00355CB5" w:rsidRPr="008D043F">
              <w:rPr>
                <w:rFonts w:asciiTheme="minorHAnsi" w:hAnsiTheme="minorHAnsi" w:cstheme="minorHAnsi"/>
                <w:sz w:val="18"/>
                <w:szCs w:val="18"/>
                <w:lang w:val="hr-HR"/>
              </w:rPr>
              <w:t xml:space="preserve"> je</w:t>
            </w:r>
            <w:r w:rsidRPr="008D043F">
              <w:rPr>
                <w:rFonts w:asciiTheme="minorHAnsi" w:hAnsiTheme="minorHAnsi" w:cstheme="minorHAnsi"/>
                <w:sz w:val="18"/>
                <w:szCs w:val="18"/>
                <w:lang w:val="hr-HR"/>
              </w:rPr>
              <w:t xml:space="preserve"> 2005</w:t>
            </w:r>
            <w:r w:rsidR="00355CB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i potrebno ga je ažurirati s novim zahtjevima</w:t>
            </w:r>
          </w:p>
        </w:tc>
        <w:tc>
          <w:tcPr>
            <w:tcW w:w="1140" w:type="pct"/>
            <w:tcMar>
              <w:top w:w="0" w:type="dxa"/>
              <w:left w:w="108" w:type="dxa"/>
              <w:bottom w:w="0" w:type="dxa"/>
              <w:right w:w="108" w:type="dxa"/>
            </w:tcMar>
            <w:vAlign w:val="center"/>
          </w:tcPr>
          <w:p w14:paraId="07D01899" w14:textId="77777777" w:rsidR="00CC447D" w:rsidRPr="008D043F" w:rsidRDefault="00355CB5"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jelimična </w:t>
            </w:r>
            <w:r w:rsidR="00CC447D" w:rsidRPr="008D043F">
              <w:rPr>
                <w:rFonts w:asciiTheme="minorHAnsi" w:hAnsiTheme="minorHAnsi" w:cstheme="minorHAnsi"/>
                <w:color w:val="000000"/>
                <w:sz w:val="18"/>
                <w:szCs w:val="18"/>
                <w:lang w:val="hr-HR"/>
              </w:rPr>
              <w:t xml:space="preserve">transpozicija SEVESO III direktive u zakonodavstvo </w:t>
            </w:r>
            <w:r w:rsidRPr="008D043F">
              <w:rPr>
                <w:rFonts w:asciiTheme="minorHAnsi" w:hAnsiTheme="minorHAnsi" w:cstheme="minorHAnsi"/>
                <w:sz w:val="18"/>
                <w:szCs w:val="18"/>
                <w:lang w:val="hr-HR" w:bidi="en-US"/>
              </w:rPr>
              <w:t xml:space="preserve">Federacije BiH </w:t>
            </w:r>
            <w:r w:rsidR="00CC447D" w:rsidRPr="008D043F">
              <w:rPr>
                <w:rFonts w:asciiTheme="minorHAnsi" w:hAnsiTheme="minorHAnsi" w:cstheme="minorHAnsi"/>
                <w:color w:val="000000"/>
                <w:sz w:val="18"/>
                <w:szCs w:val="18"/>
                <w:lang w:val="hr-HR"/>
              </w:rPr>
              <w:t>(2028</w:t>
            </w:r>
            <w:r w:rsidRPr="008D043F">
              <w:rPr>
                <w:rFonts w:asciiTheme="minorHAnsi" w:hAnsiTheme="minorHAnsi" w:cstheme="minorHAnsi"/>
                <w:color w:val="000000"/>
                <w:sz w:val="18"/>
                <w:szCs w:val="18"/>
                <w:lang w:val="hr-HR"/>
              </w:rPr>
              <w:t>.</w:t>
            </w:r>
            <w:r w:rsidR="00CC447D" w:rsidRPr="008D043F">
              <w:rPr>
                <w:rFonts w:asciiTheme="minorHAnsi" w:hAnsiTheme="minorHAnsi" w:cstheme="minorHAnsi"/>
                <w:color w:val="000000"/>
                <w:sz w:val="18"/>
                <w:szCs w:val="18"/>
                <w:lang w:val="hr-HR"/>
              </w:rPr>
              <w:t>)</w:t>
            </w:r>
          </w:p>
        </w:tc>
      </w:tr>
      <w:tr w:rsidR="00CC447D" w:rsidRPr="008D043F" w14:paraId="1421EAA9" w14:textId="77777777" w:rsidTr="00270082">
        <w:trPr>
          <w:trHeight w:val="287"/>
        </w:trPr>
        <w:tc>
          <w:tcPr>
            <w:tcW w:w="761" w:type="pct"/>
            <w:vMerge/>
            <w:shd w:val="clear" w:color="auto" w:fill="D9D9D9"/>
            <w:vAlign w:val="center"/>
          </w:tcPr>
          <w:p w14:paraId="6ACB1F9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D88103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37E1F8F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transpozicije </w:t>
            </w:r>
            <w:r w:rsidR="00355CB5" w:rsidRPr="008D043F">
              <w:rPr>
                <w:rFonts w:asciiTheme="minorHAnsi" w:hAnsiTheme="minorHAnsi" w:cstheme="minorHAnsi"/>
                <w:color w:val="000000"/>
                <w:sz w:val="18"/>
                <w:szCs w:val="18"/>
                <w:lang w:val="hr-HR"/>
              </w:rPr>
              <w:t xml:space="preserve">Uredbe </w:t>
            </w:r>
            <w:r w:rsidRPr="008D043F">
              <w:rPr>
                <w:rFonts w:asciiTheme="minorHAnsi" w:hAnsiTheme="minorHAnsi" w:cstheme="minorHAnsi"/>
                <w:color w:val="000000"/>
                <w:sz w:val="18"/>
                <w:szCs w:val="18"/>
                <w:lang w:val="hr-HR"/>
              </w:rPr>
              <w:t>(EU) br. 528/2012 o upravljanju biocidima</w:t>
            </w:r>
          </w:p>
        </w:tc>
        <w:tc>
          <w:tcPr>
            <w:tcW w:w="1169" w:type="pct"/>
            <w:tcMar>
              <w:top w:w="0" w:type="dxa"/>
              <w:left w:w="108" w:type="dxa"/>
              <w:bottom w:w="0" w:type="dxa"/>
              <w:right w:w="108" w:type="dxa"/>
            </w:tcMar>
            <w:vAlign w:val="center"/>
          </w:tcPr>
          <w:p w14:paraId="7318514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je usvojen zakon o biocidima</w:t>
            </w:r>
          </w:p>
        </w:tc>
        <w:tc>
          <w:tcPr>
            <w:tcW w:w="1140" w:type="pct"/>
            <w:tcMar>
              <w:top w:w="0" w:type="dxa"/>
              <w:left w:w="108" w:type="dxa"/>
              <w:bottom w:w="0" w:type="dxa"/>
              <w:right w:w="108" w:type="dxa"/>
            </w:tcMar>
            <w:vAlign w:val="center"/>
          </w:tcPr>
          <w:p w14:paraId="06F1EF54" w14:textId="77777777" w:rsidR="00CC447D" w:rsidRPr="008D043F" w:rsidRDefault="00CC447D"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Uspostavljen zakonodavni okvir upravljanja biocidima i </w:t>
            </w:r>
            <w:r w:rsidR="00355CB5" w:rsidRPr="008D043F">
              <w:rPr>
                <w:rFonts w:asciiTheme="minorHAnsi" w:hAnsiTheme="minorHAnsi" w:cstheme="minorHAnsi"/>
                <w:color w:val="000000"/>
                <w:sz w:val="18"/>
                <w:szCs w:val="18"/>
                <w:lang w:val="hr-HR"/>
              </w:rPr>
              <w:t xml:space="preserve">djelimična </w:t>
            </w:r>
            <w:r w:rsidRPr="008D043F">
              <w:rPr>
                <w:rFonts w:asciiTheme="minorHAnsi" w:hAnsiTheme="minorHAnsi" w:cstheme="minorHAnsi"/>
                <w:color w:val="000000"/>
                <w:sz w:val="18"/>
                <w:szCs w:val="18"/>
                <w:lang w:val="hr-HR"/>
              </w:rPr>
              <w:t xml:space="preserve">transpozicija </w:t>
            </w:r>
            <w:r w:rsidR="00355CB5" w:rsidRPr="008D043F">
              <w:rPr>
                <w:rFonts w:asciiTheme="minorHAnsi" w:hAnsiTheme="minorHAnsi" w:cstheme="minorHAnsi"/>
                <w:color w:val="000000"/>
                <w:sz w:val="18"/>
                <w:szCs w:val="18"/>
                <w:lang w:val="hr-HR"/>
              </w:rPr>
              <w:t xml:space="preserve">Uredbe </w:t>
            </w:r>
            <w:r w:rsidRPr="008D043F">
              <w:rPr>
                <w:rFonts w:asciiTheme="minorHAnsi" w:hAnsiTheme="minorHAnsi" w:cstheme="minorHAnsi"/>
                <w:color w:val="000000"/>
                <w:sz w:val="18"/>
                <w:szCs w:val="18"/>
                <w:lang w:val="hr-HR"/>
              </w:rPr>
              <w:t>(EU) br. 528/2012 (2025</w:t>
            </w:r>
            <w:r w:rsidR="00355CB5" w:rsidRPr="008D043F">
              <w:rPr>
                <w:rFonts w:asciiTheme="minorHAnsi" w:hAnsiTheme="minorHAnsi" w:cstheme="minorHAnsi"/>
                <w:color w:val="000000"/>
                <w:sz w:val="18"/>
                <w:szCs w:val="18"/>
                <w:lang w:val="hr-HR"/>
              </w:rPr>
              <w:t>.</w:t>
            </w:r>
            <w:r w:rsidRPr="008D043F">
              <w:rPr>
                <w:rFonts w:asciiTheme="minorHAnsi" w:hAnsiTheme="minorHAnsi" w:cstheme="minorHAnsi"/>
                <w:color w:val="000000"/>
                <w:sz w:val="18"/>
                <w:szCs w:val="18"/>
                <w:lang w:val="hr-HR"/>
              </w:rPr>
              <w:t>)</w:t>
            </w:r>
          </w:p>
          <w:p w14:paraId="0A770C5C"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r>
      <w:tr w:rsidR="00CC447D" w:rsidRPr="008D043F" w14:paraId="466D97A8" w14:textId="77777777" w:rsidTr="00270082">
        <w:trPr>
          <w:trHeight w:val="287"/>
        </w:trPr>
        <w:tc>
          <w:tcPr>
            <w:tcW w:w="761" w:type="pct"/>
            <w:vMerge/>
            <w:shd w:val="clear" w:color="auto" w:fill="D9D9D9"/>
            <w:vAlign w:val="center"/>
          </w:tcPr>
          <w:p w14:paraId="7434029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A53AF8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4782684C"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usklađenosti zakonodavnog okvira sa zahtjevima Minamata konvencije i nivo transpozicije </w:t>
            </w:r>
            <w:r w:rsidRPr="008D043F">
              <w:rPr>
                <w:rFonts w:asciiTheme="minorHAnsi" w:hAnsiTheme="minorHAnsi" w:cstheme="minorHAnsi"/>
                <w:color w:val="000000"/>
                <w:sz w:val="18"/>
                <w:szCs w:val="18"/>
                <w:lang w:val="hr-HR"/>
              </w:rPr>
              <w:t>Uredbe (EU) 2017/852 o živi</w:t>
            </w:r>
          </w:p>
        </w:tc>
        <w:tc>
          <w:tcPr>
            <w:tcW w:w="1169" w:type="pct"/>
            <w:tcMar>
              <w:top w:w="0" w:type="dxa"/>
              <w:left w:w="108" w:type="dxa"/>
              <w:bottom w:w="0" w:type="dxa"/>
              <w:right w:w="108" w:type="dxa"/>
            </w:tcMar>
            <w:vAlign w:val="center"/>
          </w:tcPr>
          <w:p w14:paraId="70E80EA9"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ma zakonodavnog okvira upravljanja živom i proizvodima od žive. Traspozicija  Uredbe (EU) 2017/852 o živi nije počela.  Minamata konvencija nije </w:t>
            </w:r>
            <w:r w:rsidR="00A742CD" w:rsidRPr="008D043F">
              <w:rPr>
                <w:rFonts w:asciiTheme="minorHAnsi" w:hAnsiTheme="minorHAnsi" w:cstheme="minorHAnsi"/>
                <w:sz w:val="18"/>
                <w:szCs w:val="18"/>
                <w:lang w:val="hr-HR"/>
              </w:rPr>
              <w:t>ratificirana</w:t>
            </w:r>
            <w:r w:rsidRPr="008D043F">
              <w:rPr>
                <w:rFonts w:asciiTheme="minorHAnsi" w:hAnsiTheme="minorHAnsi" w:cstheme="minorHAnsi"/>
                <w:sz w:val="18"/>
                <w:szCs w:val="18"/>
                <w:lang w:val="hr-HR"/>
              </w:rPr>
              <w:t>, te nema pravnog osnova za njenu implementaciju na entitetskom nivou</w:t>
            </w:r>
          </w:p>
        </w:tc>
        <w:tc>
          <w:tcPr>
            <w:tcW w:w="1140" w:type="pct"/>
            <w:tcMar>
              <w:top w:w="0" w:type="dxa"/>
              <w:left w:w="108" w:type="dxa"/>
              <w:bottom w:w="0" w:type="dxa"/>
              <w:right w:w="108" w:type="dxa"/>
            </w:tcMar>
            <w:vAlign w:val="center"/>
          </w:tcPr>
          <w:p w14:paraId="11876E8C" w14:textId="77777777" w:rsidR="00CC447D" w:rsidRPr="008D043F" w:rsidRDefault="00CC447D"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Uspostavljen zakonodavni okvir upravljanja živom i proizvodima od žive i </w:t>
            </w:r>
            <w:r w:rsidR="00A742CD" w:rsidRPr="008D043F">
              <w:rPr>
                <w:rFonts w:asciiTheme="minorHAnsi" w:hAnsiTheme="minorHAnsi" w:cstheme="minorHAnsi"/>
                <w:color w:val="000000"/>
                <w:sz w:val="18"/>
                <w:szCs w:val="18"/>
                <w:lang w:val="hr-HR"/>
              </w:rPr>
              <w:t xml:space="preserve">djelimična </w:t>
            </w:r>
            <w:r w:rsidRPr="008D043F">
              <w:rPr>
                <w:rFonts w:asciiTheme="minorHAnsi" w:hAnsiTheme="minorHAnsi" w:cstheme="minorHAnsi"/>
                <w:color w:val="000000"/>
                <w:sz w:val="18"/>
                <w:szCs w:val="18"/>
                <w:lang w:val="hr-HR"/>
              </w:rPr>
              <w:t>transpozicija Uredbe (EU) 2017/852 o živi, te Minamata konvencije do 2024</w:t>
            </w:r>
            <w:r w:rsidR="00A742CD" w:rsidRPr="008D043F">
              <w:rPr>
                <w:rFonts w:asciiTheme="minorHAnsi" w:hAnsiTheme="minorHAnsi" w:cstheme="minorHAnsi"/>
                <w:color w:val="000000"/>
                <w:sz w:val="18"/>
                <w:szCs w:val="18"/>
                <w:lang w:val="hr-HR"/>
              </w:rPr>
              <w:t>.</w:t>
            </w:r>
            <w:r w:rsidRPr="008D043F">
              <w:rPr>
                <w:rFonts w:asciiTheme="minorHAnsi" w:hAnsiTheme="minorHAnsi" w:cstheme="minorHAnsi"/>
                <w:color w:val="000000"/>
                <w:sz w:val="18"/>
                <w:szCs w:val="18"/>
                <w:lang w:val="hr-HR"/>
              </w:rPr>
              <w:t xml:space="preserve"> godine</w:t>
            </w:r>
          </w:p>
          <w:p w14:paraId="13A89BCC"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r>
      <w:tr w:rsidR="00CC447D" w:rsidRPr="008D043F" w14:paraId="58D8587F" w14:textId="77777777" w:rsidTr="00270082">
        <w:trPr>
          <w:trHeight w:val="287"/>
        </w:trPr>
        <w:tc>
          <w:tcPr>
            <w:tcW w:w="761" w:type="pct"/>
            <w:vMerge/>
            <w:shd w:val="clear" w:color="auto" w:fill="D9D9D9"/>
            <w:vAlign w:val="center"/>
          </w:tcPr>
          <w:p w14:paraId="755FEAD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BC1EA2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59412AFE"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transpozicije </w:t>
            </w:r>
            <w:r w:rsidRPr="008D043F">
              <w:rPr>
                <w:rFonts w:asciiTheme="minorHAnsi" w:hAnsiTheme="minorHAnsi" w:cstheme="minorHAnsi"/>
                <w:color w:val="000000"/>
                <w:sz w:val="18"/>
                <w:szCs w:val="18"/>
                <w:lang w:val="hr-HR"/>
              </w:rPr>
              <w:t xml:space="preserve">EU </w:t>
            </w:r>
            <w:r w:rsidR="00A742CD" w:rsidRPr="008D043F">
              <w:rPr>
                <w:rFonts w:asciiTheme="minorHAnsi" w:hAnsiTheme="minorHAnsi" w:cstheme="minorHAnsi"/>
                <w:color w:val="000000"/>
                <w:sz w:val="18"/>
                <w:szCs w:val="18"/>
                <w:lang w:val="hr-HR"/>
              </w:rPr>
              <w:t xml:space="preserve">direktive  </w:t>
            </w:r>
            <w:r w:rsidRPr="008D043F">
              <w:rPr>
                <w:rFonts w:asciiTheme="minorHAnsi" w:hAnsiTheme="minorHAnsi" w:cstheme="minorHAnsi"/>
                <w:color w:val="000000"/>
                <w:sz w:val="18"/>
                <w:szCs w:val="18"/>
                <w:lang w:val="hr-HR"/>
              </w:rPr>
              <w:t>87/217/EEZ o prevenciji i redukciji zagađenja okoliša/životne sredine azbestom</w:t>
            </w:r>
          </w:p>
        </w:tc>
        <w:tc>
          <w:tcPr>
            <w:tcW w:w="1169" w:type="pct"/>
            <w:tcMar>
              <w:top w:w="0" w:type="dxa"/>
              <w:left w:w="108" w:type="dxa"/>
              <w:bottom w:w="0" w:type="dxa"/>
              <w:right w:w="108" w:type="dxa"/>
            </w:tcMar>
            <w:vAlign w:val="center"/>
          </w:tcPr>
          <w:p w14:paraId="341B351B"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tak zakonodavnog okvira koji tretira problematiku emisije azbesta u zrak i vodu industrija za proizvodnju azbestnog cementa i azbestnog papira, te je stoga nizak nivo transpozicije EU </w:t>
            </w:r>
            <w:r w:rsidR="00A742CD" w:rsidRPr="008D043F">
              <w:rPr>
                <w:rFonts w:asciiTheme="minorHAnsi" w:hAnsiTheme="minorHAnsi" w:cstheme="minorHAnsi"/>
                <w:sz w:val="18"/>
                <w:szCs w:val="18"/>
                <w:lang w:val="hr-HR"/>
              </w:rPr>
              <w:t>direktive</w:t>
            </w:r>
            <w:r w:rsidRPr="008D043F">
              <w:rPr>
                <w:rFonts w:asciiTheme="minorHAnsi" w:hAnsiTheme="minorHAnsi" w:cstheme="minorHAnsi"/>
                <w:sz w:val="18"/>
                <w:szCs w:val="18"/>
                <w:lang w:val="hr-HR"/>
              </w:rPr>
              <w:t xml:space="preserve"> 87/217/EEZ o prevenciji i redukciji zagađenja okoliša/životne sredine azbestom. Prilikom transpozicije dirtektive trebaju se uzeti u obzir i </w:t>
            </w:r>
            <w:r w:rsidR="00A742CD" w:rsidRPr="008D043F">
              <w:rPr>
                <w:rFonts w:asciiTheme="minorHAnsi" w:hAnsiTheme="minorHAnsi" w:cstheme="minorHAnsi"/>
                <w:sz w:val="18"/>
                <w:szCs w:val="18"/>
                <w:lang w:val="hr-HR"/>
              </w:rPr>
              <w:t xml:space="preserve">pravilnici </w:t>
            </w:r>
            <w:r w:rsidRPr="008D043F">
              <w:rPr>
                <w:rFonts w:asciiTheme="minorHAnsi" w:hAnsiTheme="minorHAnsi" w:cstheme="minorHAnsi"/>
                <w:sz w:val="18"/>
                <w:szCs w:val="18"/>
                <w:lang w:val="hr-HR"/>
              </w:rPr>
              <w:t>kojima se propisuju tehnička svojstva cementa, kao i drugih građevinskih materijala</w:t>
            </w:r>
            <w:r w:rsidR="00A742CD" w:rsidRPr="008D043F">
              <w:rPr>
                <w:rFonts w:asciiTheme="minorHAnsi" w:hAnsiTheme="minorHAnsi" w:cstheme="minorHAnsi"/>
                <w:sz w:val="18"/>
                <w:szCs w:val="18"/>
                <w:lang w:val="hr-HR"/>
              </w:rPr>
              <w:t xml:space="preserve"> koji</w:t>
            </w:r>
            <w:r w:rsidRPr="008D043F">
              <w:rPr>
                <w:rFonts w:asciiTheme="minorHAnsi" w:hAnsiTheme="minorHAnsi" w:cstheme="minorHAnsi"/>
                <w:sz w:val="18"/>
                <w:szCs w:val="18"/>
                <w:lang w:val="hr-HR"/>
              </w:rPr>
              <w:t xml:space="preserve"> mogu sadržavati azbest, a čije je provođenje u </w:t>
            </w:r>
            <w:r w:rsidRPr="008D043F">
              <w:rPr>
                <w:rFonts w:asciiTheme="minorHAnsi" w:hAnsiTheme="minorHAnsi" w:cstheme="minorHAnsi"/>
                <w:sz w:val="18"/>
                <w:szCs w:val="18"/>
                <w:lang w:val="hr-HR"/>
              </w:rPr>
              <w:lastRenderedPageBreak/>
              <w:t>nadležnosti Federalnog ministarstva prostornog uređenja</w:t>
            </w:r>
          </w:p>
        </w:tc>
        <w:tc>
          <w:tcPr>
            <w:tcW w:w="1140" w:type="pct"/>
            <w:tcMar>
              <w:top w:w="0" w:type="dxa"/>
              <w:left w:w="108" w:type="dxa"/>
              <w:bottom w:w="0" w:type="dxa"/>
              <w:right w:w="108" w:type="dxa"/>
            </w:tcMar>
            <w:vAlign w:val="center"/>
          </w:tcPr>
          <w:p w14:paraId="12D116B1" w14:textId="77777777" w:rsidR="00CC447D" w:rsidRPr="008D043F" w:rsidRDefault="00CC447D"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lastRenderedPageBreak/>
              <w:t xml:space="preserve">Uspostavljen zakonodavni okvir i </w:t>
            </w:r>
            <w:r w:rsidR="00A742CD" w:rsidRPr="008D043F">
              <w:rPr>
                <w:rFonts w:asciiTheme="minorHAnsi" w:hAnsiTheme="minorHAnsi" w:cstheme="minorHAnsi"/>
                <w:color w:val="000000"/>
                <w:sz w:val="18"/>
                <w:szCs w:val="18"/>
                <w:lang w:val="hr-HR"/>
              </w:rPr>
              <w:t xml:space="preserve">djelimična </w:t>
            </w:r>
            <w:r w:rsidRPr="008D043F">
              <w:rPr>
                <w:rFonts w:asciiTheme="minorHAnsi" w:hAnsiTheme="minorHAnsi" w:cstheme="minorHAnsi"/>
                <w:color w:val="000000"/>
                <w:sz w:val="18"/>
                <w:szCs w:val="18"/>
                <w:lang w:val="hr-HR"/>
              </w:rPr>
              <w:t xml:space="preserve">transpozicija EU </w:t>
            </w:r>
            <w:r w:rsidR="00A742CD" w:rsidRPr="008D043F">
              <w:rPr>
                <w:rFonts w:asciiTheme="minorHAnsi" w:hAnsiTheme="minorHAnsi" w:cstheme="minorHAnsi"/>
                <w:color w:val="000000"/>
                <w:sz w:val="18"/>
                <w:szCs w:val="18"/>
                <w:lang w:val="hr-HR"/>
              </w:rPr>
              <w:t xml:space="preserve">direktive </w:t>
            </w:r>
            <w:r w:rsidRPr="008D043F">
              <w:rPr>
                <w:rFonts w:asciiTheme="minorHAnsi" w:hAnsiTheme="minorHAnsi" w:cstheme="minorHAnsi"/>
                <w:color w:val="000000"/>
                <w:sz w:val="18"/>
                <w:szCs w:val="18"/>
                <w:lang w:val="hr-HR"/>
              </w:rPr>
              <w:t>87/217/EEZ o prevenciji i redukciji zagađenja okoliša/životne sredine azbestom do 2024</w:t>
            </w:r>
            <w:r w:rsidR="00A742CD" w:rsidRPr="008D043F">
              <w:rPr>
                <w:rFonts w:asciiTheme="minorHAnsi" w:hAnsiTheme="minorHAnsi" w:cstheme="minorHAnsi"/>
                <w:color w:val="000000"/>
                <w:sz w:val="18"/>
                <w:szCs w:val="18"/>
                <w:lang w:val="hr-HR"/>
              </w:rPr>
              <w:t>.</w:t>
            </w:r>
          </w:p>
          <w:p w14:paraId="7A603B85"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r>
      <w:tr w:rsidR="00CC447D" w:rsidRPr="008D043F" w14:paraId="0733904B" w14:textId="77777777" w:rsidTr="00270082">
        <w:trPr>
          <w:trHeight w:val="287"/>
        </w:trPr>
        <w:tc>
          <w:tcPr>
            <w:tcW w:w="761" w:type="pct"/>
            <w:vMerge/>
            <w:shd w:val="clear" w:color="auto" w:fill="D9D9D9"/>
            <w:vAlign w:val="center"/>
          </w:tcPr>
          <w:p w14:paraId="7EC7F1A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78E74A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0F1CF9C4"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usklađenosti zakonodavnog okvira sa zahtjevima Montrealsnkog protokola, Kigali amandmana i </w:t>
            </w:r>
            <w:r w:rsidR="00A742CD" w:rsidRPr="008D043F">
              <w:rPr>
                <w:rFonts w:asciiTheme="minorHAnsi" w:hAnsiTheme="minorHAnsi" w:cstheme="minorHAnsi"/>
                <w:sz w:val="18"/>
                <w:szCs w:val="18"/>
                <w:lang w:val="hr-HR"/>
              </w:rPr>
              <w:t xml:space="preserve">pravnom stečevinom </w:t>
            </w:r>
            <w:r w:rsidRPr="008D043F">
              <w:rPr>
                <w:rFonts w:asciiTheme="minorHAnsi" w:hAnsiTheme="minorHAnsi" w:cstheme="minorHAnsi"/>
                <w:sz w:val="18"/>
                <w:szCs w:val="18"/>
                <w:lang w:val="hr-HR"/>
              </w:rPr>
              <w:t>EU u oblasti upravljanja supstancama koje oštećuju ozonski omotač</w:t>
            </w:r>
          </w:p>
        </w:tc>
        <w:tc>
          <w:tcPr>
            <w:tcW w:w="1169" w:type="pct"/>
            <w:tcMar>
              <w:top w:w="0" w:type="dxa"/>
              <w:left w:w="108" w:type="dxa"/>
              <w:bottom w:w="0" w:type="dxa"/>
              <w:right w:w="108" w:type="dxa"/>
            </w:tcMar>
            <w:vAlign w:val="center"/>
          </w:tcPr>
          <w:p w14:paraId="65A68D4C"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nacrt Zakona o zaštiti zraka stvara zakonski osnov za transponiranje Uredbe (EZ) br. 1005/2009 o tvarima koje oštećuju ozonski sloj i </w:t>
            </w:r>
            <w:r w:rsidR="00A742CD" w:rsidRPr="008D043F">
              <w:rPr>
                <w:rFonts w:asciiTheme="minorHAnsi" w:hAnsiTheme="minorHAnsi" w:cstheme="minorHAnsi"/>
                <w:sz w:val="18"/>
                <w:szCs w:val="18"/>
                <w:lang w:val="hr-HR"/>
              </w:rPr>
              <w:t xml:space="preserve">Uredbe </w:t>
            </w:r>
            <w:r w:rsidRPr="008D043F">
              <w:rPr>
                <w:rFonts w:asciiTheme="minorHAnsi" w:hAnsiTheme="minorHAnsi" w:cstheme="minorHAnsi"/>
                <w:sz w:val="18"/>
                <w:szCs w:val="18"/>
                <w:lang w:val="hr-HR"/>
              </w:rPr>
              <w:t xml:space="preserve">EZ 517/2014 o određenim fluoriranim stakleničkim plinovima, te </w:t>
            </w:r>
            <w:r w:rsidR="00A742CD" w:rsidRPr="008D043F">
              <w:rPr>
                <w:rFonts w:asciiTheme="minorHAnsi" w:hAnsiTheme="minorHAnsi" w:cstheme="minorHAnsi"/>
                <w:sz w:val="18"/>
                <w:szCs w:val="18"/>
                <w:lang w:val="hr-HR"/>
              </w:rPr>
              <w:t xml:space="preserve">Montrealskog </w:t>
            </w:r>
            <w:r w:rsidRPr="008D043F">
              <w:rPr>
                <w:rFonts w:asciiTheme="minorHAnsi" w:hAnsiTheme="minorHAnsi" w:cstheme="minorHAnsi"/>
                <w:sz w:val="18"/>
                <w:szCs w:val="18"/>
                <w:lang w:val="hr-HR"/>
              </w:rPr>
              <w:t>protokola i Kigali amandmama. Nacrt zakona je trenutno u postupku usvajanja</w:t>
            </w:r>
          </w:p>
        </w:tc>
        <w:tc>
          <w:tcPr>
            <w:tcW w:w="1140" w:type="pct"/>
            <w:tcMar>
              <w:top w:w="0" w:type="dxa"/>
              <w:left w:w="108" w:type="dxa"/>
              <w:bottom w:w="0" w:type="dxa"/>
              <w:right w:w="108" w:type="dxa"/>
            </w:tcMar>
            <w:vAlign w:val="center"/>
          </w:tcPr>
          <w:p w14:paraId="4187862F"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Uskladiti/izraditi podzakonske akte kako bi se omogućila </w:t>
            </w:r>
            <w:r w:rsidR="00A742CD" w:rsidRPr="008D043F">
              <w:rPr>
                <w:rFonts w:asciiTheme="minorHAnsi" w:hAnsiTheme="minorHAnsi" w:cstheme="minorHAnsi"/>
                <w:color w:val="000000"/>
                <w:sz w:val="18"/>
                <w:szCs w:val="18"/>
                <w:lang w:val="hr-HR"/>
              </w:rPr>
              <w:t xml:space="preserve">djelimična </w:t>
            </w:r>
            <w:r w:rsidRPr="008D043F">
              <w:rPr>
                <w:rFonts w:asciiTheme="minorHAnsi" w:hAnsiTheme="minorHAnsi" w:cstheme="minorHAnsi"/>
                <w:color w:val="000000"/>
                <w:sz w:val="18"/>
                <w:szCs w:val="18"/>
                <w:lang w:val="hr-HR"/>
              </w:rPr>
              <w:t xml:space="preserve">transpozicija </w:t>
            </w:r>
            <w:r w:rsidR="00A742CD" w:rsidRPr="008D043F">
              <w:rPr>
                <w:rFonts w:asciiTheme="minorHAnsi" w:hAnsiTheme="minorHAnsi" w:cstheme="minorHAnsi"/>
                <w:color w:val="000000"/>
                <w:sz w:val="18"/>
                <w:szCs w:val="18"/>
                <w:lang w:val="hr-HR"/>
              </w:rPr>
              <w:t xml:space="preserve">Uredbe </w:t>
            </w:r>
            <w:r w:rsidRPr="008D043F">
              <w:rPr>
                <w:rFonts w:asciiTheme="minorHAnsi" w:hAnsiTheme="minorHAnsi" w:cstheme="minorHAnsi"/>
                <w:color w:val="000000"/>
                <w:sz w:val="18"/>
                <w:szCs w:val="18"/>
                <w:lang w:val="hr-HR"/>
              </w:rPr>
              <w:t xml:space="preserve">(EZ) br. 1005/2009 o tvarima koje oštećuju ozonski sloj i </w:t>
            </w:r>
            <w:r w:rsidR="00A742CD" w:rsidRPr="008D043F">
              <w:rPr>
                <w:rFonts w:asciiTheme="minorHAnsi" w:hAnsiTheme="minorHAnsi" w:cstheme="minorHAnsi"/>
                <w:color w:val="000000"/>
                <w:sz w:val="18"/>
                <w:szCs w:val="18"/>
                <w:lang w:val="hr-HR"/>
              </w:rPr>
              <w:t xml:space="preserve">Uredbe </w:t>
            </w:r>
            <w:r w:rsidRPr="008D043F">
              <w:rPr>
                <w:rFonts w:asciiTheme="minorHAnsi" w:hAnsiTheme="minorHAnsi" w:cstheme="minorHAnsi"/>
                <w:color w:val="000000"/>
                <w:sz w:val="18"/>
                <w:szCs w:val="18"/>
                <w:lang w:val="hr-HR"/>
              </w:rPr>
              <w:t>EZ 517/2014 o određenim fluoriranim stakleničkim plinovima, kao i Kigali amandmana do 2023.</w:t>
            </w:r>
          </w:p>
        </w:tc>
      </w:tr>
      <w:tr w:rsidR="00CC447D" w:rsidRPr="008D043F" w14:paraId="3EF63BB1" w14:textId="77777777" w:rsidTr="00270082">
        <w:trPr>
          <w:trHeight w:val="287"/>
        </w:trPr>
        <w:tc>
          <w:tcPr>
            <w:tcW w:w="761" w:type="pct"/>
            <w:vMerge/>
            <w:shd w:val="clear" w:color="auto" w:fill="D9D9D9"/>
            <w:vAlign w:val="center"/>
            <w:hideMark/>
          </w:tcPr>
          <w:p w14:paraId="6033513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BBF2E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shd w:val="clear" w:color="auto" w:fill="D9D9D9"/>
            <w:tcMar>
              <w:top w:w="0" w:type="dxa"/>
              <w:left w:w="108" w:type="dxa"/>
              <w:bottom w:w="0" w:type="dxa"/>
              <w:right w:w="108" w:type="dxa"/>
            </w:tcMar>
            <w:vAlign w:val="center"/>
          </w:tcPr>
          <w:p w14:paraId="6064F31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69" w:type="pct"/>
            <w:shd w:val="clear" w:color="auto" w:fill="D9D9D9"/>
            <w:tcMar>
              <w:top w:w="0" w:type="dxa"/>
              <w:left w:w="108" w:type="dxa"/>
              <w:bottom w:w="0" w:type="dxa"/>
              <w:right w:w="108" w:type="dxa"/>
            </w:tcMar>
            <w:vAlign w:val="center"/>
          </w:tcPr>
          <w:p w14:paraId="1BCDF3D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40" w:type="pct"/>
            <w:shd w:val="clear" w:color="auto" w:fill="D9D9D9"/>
            <w:tcMar>
              <w:top w:w="0" w:type="dxa"/>
              <w:left w:w="108" w:type="dxa"/>
              <w:bottom w:w="0" w:type="dxa"/>
              <w:right w:w="108" w:type="dxa"/>
            </w:tcMar>
            <w:vAlign w:val="center"/>
          </w:tcPr>
          <w:p w14:paraId="470FA9E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05B03AE4" w14:textId="77777777" w:rsidTr="00270082">
        <w:trPr>
          <w:trHeight w:val="287"/>
        </w:trPr>
        <w:tc>
          <w:tcPr>
            <w:tcW w:w="761" w:type="pct"/>
            <w:vMerge/>
            <w:shd w:val="clear" w:color="auto" w:fill="D9D9D9"/>
            <w:vAlign w:val="center"/>
          </w:tcPr>
          <w:p w14:paraId="075CCC4C"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E162EAB"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04090C4C"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24</w:t>
            </w:r>
          </w:p>
        </w:tc>
        <w:tc>
          <w:tcPr>
            <w:tcW w:w="1169" w:type="pct"/>
            <w:tcMar>
              <w:top w:w="0" w:type="dxa"/>
              <w:left w:w="108" w:type="dxa"/>
              <w:bottom w:w="0" w:type="dxa"/>
              <w:right w:w="108" w:type="dxa"/>
            </w:tcMar>
            <w:vAlign w:val="center"/>
          </w:tcPr>
          <w:p w14:paraId="6A297F99"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7</w:t>
            </w:r>
          </w:p>
        </w:tc>
        <w:tc>
          <w:tcPr>
            <w:tcW w:w="1140" w:type="pct"/>
            <w:tcMar>
              <w:top w:w="0" w:type="dxa"/>
              <w:left w:w="108" w:type="dxa"/>
              <w:bottom w:w="0" w:type="dxa"/>
              <w:right w:w="108" w:type="dxa"/>
            </w:tcMar>
            <w:vAlign w:val="center"/>
          </w:tcPr>
          <w:p w14:paraId="5510EF11"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01</w:t>
            </w:r>
          </w:p>
        </w:tc>
      </w:tr>
    </w:tbl>
    <w:p w14:paraId="54CFFCE4"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1"/>
        <w:gridCol w:w="2144"/>
        <w:gridCol w:w="3262"/>
        <w:gridCol w:w="3262"/>
        <w:gridCol w:w="3262"/>
      </w:tblGrid>
      <w:tr w:rsidR="00CC447D" w:rsidRPr="008D043F" w14:paraId="2D84F9D0"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4A259C4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1.1. Mjera</w:t>
            </w:r>
          </w:p>
        </w:tc>
        <w:tc>
          <w:tcPr>
            <w:tcW w:w="762" w:type="pct"/>
            <w:vMerge w:val="restart"/>
            <w:tcMar>
              <w:top w:w="0" w:type="dxa"/>
              <w:left w:w="108" w:type="dxa"/>
              <w:bottom w:w="0" w:type="dxa"/>
              <w:right w:w="108" w:type="dxa"/>
            </w:tcMar>
            <w:vAlign w:val="center"/>
          </w:tcPr>
          <w:p w14:paraId="1FE94DC0" w14:textId="77777777" w:rsidR="00CC447D" w:rsidRPr="008D043F" w:rsidRDefault="00A742C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jelimična transpozicija</w:t>
            </w:r>
            <w:r w:rsidR="00CC447D" w:rsidRPr="008D043F">
              <w:rPr>
                <w:rFonts w:asciiTheme="minorHAnsi" w:eastAsia="Calibri" w:hAnsiTheme="minorHAnsi" w:cstheme="minorHAnsi"/>
                <w:sz w:val="18"/>
                <w:szCs w:val="18"/>
                <w:lang w:val="hr-HR"/>
              </w:rPr>
              <w:t xml:space="preserve"> EU zakonodavstva i međunarodnih ugovora/konvencija u oblasti hemijske sigurnosti</w:t>
            </w:r>
          </w:p>
        </w:tc>
        <w:tc>
          <w:tcPr>
            <w:tcW w:w="1159" w:type="pct"/>
            <w:shd w:val="clear" w:color="auto" w:fill="D9D9D9"/>
            <w:tcMar>
              <w:top w:w="0" w:type="dxa"/>
              <w:left w:w="108" w:type="dxa"/>
              <w:bottom w:w="0" w:type="dxa"/>
              <w:right w:w="108" w:type="dxa"/>
            </w:tcMar>
            <w:vAlign w:val="center"/>
            <w:hideMark/>
          </w:tcPr>
          <w:p w14:paraId="54587F3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214365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C769D8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AA7D03F" w14:textId="77777777" w:rsidTr="00270082">
        <w:trPr>
          <w:trHeight w:val="287"/>
        </w:trPr>
        <w:tc>
          <w:tcPr>
            <w:tcW w:w="761" w:type="pct"/>
            <w:vMerge/>
            <w:shd w:val="clear" w:color="auto" w:fill="D9D9D9"/>
            <w:vAlign w:val="center"/>
          </w:tcPr>
          <w:p w14:paraId="617070E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1A7838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6D2AA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ompletnost pravnog okvira za provedbu Zakona o hemikalijama</w:t>
            </w:r>
          </w:p>
        </w:tc>
        <w:tc>
          <w:tcPr>
            <w:tcW w:w="1159" w:type="pct"/>
            <w:shd w:val="clear" w:color="auto" w:fill="FFFFFF"/>
            <w:tcMar>
              <w:top w:w="0" w:type="dxa"/>
              <w:left w:w="108" w:type="dxa"/>
              <w:bottom w:w="0" w:type="dxa"/>
              <w:right w:w="108" w:type="dxa"/>
            </w:tcMar>
            <w:vAlign w:val="center"/>
          </w:tcPr>
          <w:p w14:paraId="31094DD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i zakonski osnov za transpoziciju EU zakonodavstva u oblasti hemijske sigurnosti, te Roterdamske, Štokholmske i Minamata konvencije</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 nisu doneseni </w:t>
            </w:r>
            <w:r w:rsidR="00A742CD" w:rsidRPr="008D043F">
              <w:rPr>
                <w:rFonts w:asciiTheme="minorHAnsi" w:hAnsiTheme="minorHAnsi" w:cstheme="minorHAnsi"/>
                <w:sz w:val="18"/>
                <w:szCs w:val="18"/>
                <w:lang w:val="hr-HR" w:bidi="en-US"/>
              </w:rPr>
              <w:t xml:space="preserve">podzakonski </w:t>
            </w:r>
            <w:r w:rsidRPr="008D043F">
              <w:rPr>
                <w:rFonts w:asciiTheme="minorHAnsi" w:hAnsiTheme="minorHAnsi" w:cstheme="minorHAnsi"/>
                <w:sz w:val="18"/>
                <w:szCs w:val="18"/>
                <w:lang w:val="hr-HR" w:bidi="en-US"/>
              </w:rPr>
              <w:t xml:space="preserve">akti predviđeni Zakonom o hemikalijama, te je transpozicija </w:t>
            </w:r>
            <w:r w:rsidR="00A742CD"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pomenutog EU zakonodavtsva i konvencija na niskom nivou</w:t>
            </w:r>
          </w:p>
        </w:tc>
        <w:tc>
          <w:tcPr>
            <w:tcW w:w="1159" w:type="pct"/>
            <w:shd w:val="clear" w:color="auto" w:fill="FFFFFF"/>
            <w:vAlign w:val="center"/>
          </w:tcPr>
          <w:p w14:paraId="4CFCD5E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o 19 podzakonskih akata navedniih u članu 58</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Zakona o hemikalijama, u okviru čega su jasno </w:t>
            </w:r>
            <w:r w:rsidR="00A742CD" w:rsidRPr="008D043F">
              <w:rPr>
                <w:rFonts w:asciiTheme="minorHAnsi" w:hAnsiTheme="minorHAnsi" w:cstheme="minorHAnsi"/>
                <w:sz w:val="18"/>
                <w:szCs w:val="18"/>
                <w:lang w:val="hr-HR" w:bidi="en-US"/>
              </w:rPr>
              <w:t>definirani uvjeti</w:t>
            </w:r>
            <w:r w:rsidRPr="008D043F">
              <w:rPr>
                <w:rFonts w:asciiTheme="minorHAnsi" w:hAnsiTheme="minorHAnsi" w:cstheme="minorHAnsi"/>
                <w:sz w:val="18"/>
                <w:szCs w:val="18"/>
                <w:lang w:val="hr-HR" w:bidi="en-US"/>
              </w:rPr>
              <w:t xml:space="preserve"> za obavljanje poslova savjetnika za hemikalije (2023</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743668A0" w14:textId="77777777" w:rsidTr="00270082">
        <w:trPr>
          <w:trHeight w:val="287"/>
        </w:trPr>
        <w:tc>
          <w:tcPr>
            <w:tcW w:w="761" w:type="pct"/>
            <w:vMerge/>
            <w:shd w:val="clear" w:color="auto" w:fill="D9D9D9"/>
            <w:vAlign w:val="center"/>
          </w:tcPr>
          <w:p w14:paraId="32ECD0F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21A340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4BD52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menovanja Centra za kontrolu trovanja (CKT) </w:t>
            </w:r>
            <w:r w:rsidR="00A742CD"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vAlign w:val="center"/>
          </w:tcPr>
          <w:p w14:paraId="323C16E0" w14:textId="3A80A0A1" w:rsidR="00CC447D"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Ne postoji Centar za kontrolu trovanja</w:t>
            </w:r>
          </w:p>
        </w:tc>
        <w:tc>
          <w:tcPr>
            <w:tcW w:w="1159" w:type="pct"/>
            <w:shd w:val="clear" w:color="auto" w:fill="FFFFFF"/>
            <w:vAlign w:val="center"/>
          </w:tcPr>
          <w:p w14:paraId="13C1285E" w14:textId="3071B273" w:rsidR="00CC447D" w:rsidRPr="008D043F" w:rsidRDefault="00CC447D"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alno imenovanje Centra za kontrolu trovanja (CKT) za </w:t>
            </w:r>
            <w:r w:rsidR="00A742CD" w:rsidRPr="008D043F">
              <w:rPr>
                <w:rFonts w:asciiTheme="minorHAnsi" w:hAnsiTheme="minorHAnsi" w:cstheme="minorHAnsi"/>
                <w:sz w:val="18"/>
                <w:szCs w:val="18"/>
                <w:lang w:val="hr-HR" w:bidi="en-US"/>
              </w:rPr>
              <w:t xml:space="preserve">Federaciju BiH </w:t>
            </w:r>
            <w:r w:rsidRPr="008D043F">
              <w:rPr>
                <w:rFonts w:asciiTheme="minorHAnsi" w:eastAsia="Calibri" w:hAnsiTheme="minorHAnsi" w:cstheme="minorHAnsi"/>
                <w:sz w:val="18"/>
                <w:szCs w:val="18"/>
                <w:lang w:val="hr-HR"/>
              </w:rPr>
              <w:t xml:space="preserve">ili sklapanje ugovora o </w:t>
            </w:r>
            <w:r w:rsidR="00A742CD" w:rsidRPr="008D043F">
              <w:rPr>
                <w:rFonts w:asciiTheme="minorHAnsi" w:eastAsia="Calibri" w:hAnsiTheme="minorHAnsi" w:cstheme="minorHAnsi"/>
                <w:sz w:val="18"/>
                <w:szCs w:val="18"/>
                <w:lang w:val="hr-HR"/>
              </w:rPr>
              <w:t xml:space="preserve">saradnji </w:t>
            </w:r>
            <w:r w:rsidRPr="008D043F">
              <w:rPr>
                <w:rFonts w:asciiTheme="minorHAnsi" w:eastAsia="Calibri" w:hAnsiTheme="minorHAnsi" w:cstheme="minorHAnsi"/>
                <w:sz w:val="18"/>
                <w:szCs w:val="18"/>
                <w:lang w:val="hr-HR"/>
              </w:rPr>
              <w:t>i izvještavanju s postojećim CKT</w:t>
            </w:r>
            <w:r w:rsidR="00A742CD" w:rsidRPr="008D043F">
              <w:rPr>
                <w:rFonts w:asciiTheme="minorHAnsi" w:eastAsia="Calibri" w:hAnsiTheme="minorHAnsi" w:cstheme="minorHAnsi"/>
                <w:sz w:val="18"/>
                <w:szCs w:val="18"/>
                <w:lang w:val="hr-HR"/>
              </w:rPr>
              <w:t>-om</w:t>
            </w:r>
            <w:r w:rsidRPr="008D043F">
              <w:rPr>
                <w:rFonts w:asciiTheme="minorHAnsi" w:eastAsia="Calibri" w:hAnsiTheme="minorHAnsi" w:cstheme="minorHAnsi"/>
                <w:sz w:val="18"/>
                <w:szCs w:val="18"/>
                <w:lang w:val="hr-HR"/>
              </w:rPr>
              <w:t xml:space="preserve"> u regiji (npr. VMA</w:t>
            </w:r>
            <w:r w:rsidR="00A742C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Beograd, Srbija;  Institut za medicinska istraživanja i medicinu rada, Zagreb) (2024</w:t>
            </w:r>
            <w:r w:rsidR="00A742C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301647A9" w14:textId="77777777" w:rsidTr="00270082">
        <w:trPr>
          <w:trHeight w:val="287"/>
        </w:trPr>
        <w:tc>
          <w:tcPr>
            <w:tcW w:w="761" w:type="pct"/>
            <w:vMerge/>
            <w:shd w:val="clear" w:color="auto" w:fill="D9D9D9"/>
            <w:vAlign w:val="center"/>
          </w:tcPr>
          <w:p w14:paraId="6658B11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38EC00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68E1D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zakonskog okvira u oblasti upravljanja biocidima </w:t>
            </w:r>
          </w:p>
        </w:tc>
        <w:tc>
          <w:tcPr>
            <w:tcW w:w="1159" w:type="pct"/>
            <w:shd w:val="clear" w:color="auto" w:fill="FFFFFF"/>
            <w:tcMar>
              <w:top w:w="0" w:type="dxa"/>
              <w:left w:w="108" w:type="dxa"/>
              <w:bottom w:w="0" w:type="dxa"/>
              <w:right w:w="108" w:type="dxa"/>
            </w:tcMar>
            <w:vAlign w:val="center"/>
          </w:tcPr>
          <w:p w14:paraId="40AD027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 Zakon o biocidima</w:t>
            </w:r>
          </w:p>
        </w:tc>
        <w:tc>
          <w:tcPr>
            <w:tcW w:w="1159" w:type="pct"/>
            <w:shd w:val="clear" w:color="auto" w:fill="FFFFFF"/>
            <w:vAlign w:val="center"/>
          </w:tcPr>
          <w:p w14:paraId="4845929C"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Zakon o biocidima od Vlade Federacije BiH (2023</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2320AF87" w14:textId="77777777" w:rsidTr="00270082">
        <w:trPr>
          <w:trHeight w:val="287"/>
        </w:trPr>
        <w:tc>
          <w:tcPr>
            <w:tcW w:w="761" w:type="pct"/>
            <w:vMerge/>
            <w:shd w:val="clear" w:color="auto" w:fill="D9D9D9"/>
            <w:vAlign w:val="center"/>
          </w:tcPr>
          <w:p w14:paraId="61C7E1D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C2F6E2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2A112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za provedbu </w:t>
            </w:r>
            <w:r w:rsidRPr="008D043F">
              <w:rPr>
                <w:rFonts w:asciiTheme="minorHAnsi" w:eastAsia="Calibri" w:hAnsiTheme="minorHAnsi" w:cstheme="minorHAnsi"/>
                <w:sz w:val="18"/>
                <w:szCs w:val="18"/>
                <w:lang w:val="hr-HR"/>
              </w:rPr>
              <w:lastRenderedPageBreak/>
              <w:t>Zakona o biocidima</w:t>
            </w:r>
          </w:p>
        </w:tc>
        <w:tc>
          <w:tcPr>
            <w:tcW w:w="1159" w:type="pct"/>
            <w:shd w:val="clear" w:color="auto" w:fill="FFFFFF"/>
            <w:tcMar>
              <w:top w:w="0" w:type="dxa"/>
              <w:left w:w="108" w:type="dxa"/>
              <w:bottom w:w="0" w:type="dxa"/>
              <w:right w:w="108" w:type="dxa"/>
            </w:tcMar>
            <w:vAlign w:val="center"/>
          </w:tcPr>
          <w:p w14:paraId="0856482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Nije usvojen Zakon o biocidima, te ne </w:t>
            </w:r>
            <w:r w:rsidRPr="008D043F">
              <w:rPr>
                <w:rFonts w:asciiTheme="minorHAnsi" w:hAnsiTheme="minorHAnsi" w:cstheme="minorHAnsi"/>
                <w:sz w:val="18"/>
                <w:szCs w:val="18"/>
                <w:lang w:val="hr-HR" w:bidi="en-US"/>
              </w:rPr>
              <w:lastRenderedPageBreak/>
              <w:t>postoji zakonski osnov za usvajanje podzakonskih akata</w:t>
            </w:r>
          </w:p>
        </w:tc>
        <w:tc>
          <w:tcPr>
            <w:tcW w:w="1159" w:type="pct"/>
            <w:shd w:val="clear" w:color="auto" w:fill="FFFFFF"/>
            <w:vAlign w:val="center"/>
          </w:tcPr>
          <w:p w14:paraId="711A905A"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Doneseni podzakonski akti u oblasti </w:t>
            </w:r>
            <w:r w:rsidRPr="008D043F">
              <w:rPr>
                <w:rFonts w:asciiTheme="minorHAnsi" w:hAnsiTheme="minorHAnsi" w:cstheme="minorHAnsi"/>
                <w:sz w:val="18"/>
                <w:szCs w:val="18"/>
                <w:lang w:val="hr-HR" w:bidi="en-US"/>
              </w:rPr>
              <w:lastRenderedPageBreak/>
              <w:t>upravljanja biocidima (2025</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4C9FF124" w14:textId="77777777" w:rsidTr="00270082">
        <w:trPr>
          <w:trHeight w:val="287"/>
        </w:trPr>
        <w:tc>
          <w:tcPr>
            <w:tcW w:w="761" w:type="pct"/>
            <w:vMerge/>
            <w:shd w:val="clear" w:color="auto" w:fill="D9D9D9"/>
            <w:vAlign w:val="center"/>
          </w:tcPr>
          <w:p w14:paraId="37FA97F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3A5F63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0E286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kojim se </w:t>
            </w:r>
            <w:r w:rsidR="00A742CD" w:rsidRPr="008D043F">
              <w:rPr>
                <w:rFonts w:asciiTheme="minorHAnsi" w:hAnsiTheme="minorHAnsi" w:cstheme="minorHAnsi"/>
                <w:sz w:val="18"/>
                <w:szCs w:val="18"/>
                <w:lang w:val="hr-HR" w:bidi="en-US"/>
              </w:rPr>
              <w:t xml:space="preserve">osigurava </w:t>
            </w:r>
            <w:r w:rsidRPr="008D043F">
              <w:rPr>
                <w:rFonts w:asciiTheme="minorHAnsi" w:hAnsiTheme="minorHAnsi" w:cstheme="minorHAnsi"/>
                <w:sz w:val="18"/>
                <w:szCs w:val="18"/>
                <w:lang w:val="hr-HR" w:bidi="en-US"/>
              </w:rPr>
              <w:t>zabrana upotrebe žive i ograničavanje stavljanja na tržište proizvoda koji sadrže živu i jedinjenja žive</w:t>
            </w:r>
          </w:p>
        </w:tc>
        <w:tc>
          <w:tcPr>
            <w:tcW w:w="1159" w:type="pct"/>
            <w:shd w:val="clear" w:color="auto" w:fill="FFFFFF"/>
            <w:tcMar>
              <w:top w:w="0" w:type="dxa"/>
              <w:left w:w="108" w:type="dxa"/>
              <w:bottom w:w="0" w:type="dxa"/>
              <w:right w:w="108" w:type="dxa"/>
            </w:tcMar>
            <w:vAlign w:val="center"/>
          </w:tcPr>
          <w:p w14:paraId="7D4EA80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na snazi legislativa kojom se </w:t>
            </w:r>
            <w:r w:rsidR="00A742CD" w:rsidRPr="008D043F">
              <w:rPr>
                <w:rFonts w:asciiTheme="minorHAnsi" w:hAnsiTheme="minorHAnsi" w:cstheme="minorHAnsi"/>
                <w:sz w:val="18"/>
                <w:szCs w:val="18"/>
                <w:lang w:val="hr-HR" w:bidi="en-US"/>
              </w:rPr>
              <w:t xml:space="preserve">osigurava </w:t>
            </w:r>
            <w:r w:rsidRPr="008D043F">
              <w:rPr>
                <w:rFonts w:asciiTheme="minorHAnsi" w:hAnsiTheme="minorHAnsi" w:cstheme="minorHAnsi"/>
                <w:sz w:val="18"/>
                <w:szCs w:val="18"/>
                <w:lang w:val="hr-HR" w:bidi="en-US"/>
              </w:rPr>
              <w:t>zabrana upotrebe žive i ograničavanje stavljanja na tržište proizvoda koji sadrže živu i jedinjenja žive</w:t>
            </w:r>
          </w:p>
        </w:tc>
        <w:tc>
          <w:tcPr>
            <w:tcW w:w="1159" w:type="pct"/>
            <w:shd w:val="clear" w:color="auto" w:fill="FFFFFF"/>
            <w:vAlign w:val="center"/>
          </w:tcPr>
          <w:p w14:paraId="4D90F1FA"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podzakonski akt kojim će se osigurati zabrana </w:t>
            </w:r>
            <w:r w:rsidR="00A742CD" w:rsidRPr="008D043F">
              <w:rPr>
                <w:rFonts w:asciiTheme="minorHAnsi" w:hAnsiTheme="minorHAnsi" w:cstheme="minorHAnsi"/>
                <w:sz w:val="18"/>
                <w:szCs w:val="18"/>
                <w:lang w:val="hr-HR" w:bidi="en-US"/>
              </w:rPr>
              <w:t xml:space="preserve">upotrebe </w:t>
            </w:r>
            <w:r w:rsidRPr="008D043F">
              <w:rPr>
                <w:rFonts w:asciiTheme="minorHAnsi" w:hAnsiTheme="minorHAnsi" w:cstheme="minorHAnsi"/>
                <w:sz w:val="18"/>
                <w:szCs w:val="18"/>
                <w:lang w:val="hr-HR" w:bidi="en-US"/>
              </w:rPr>
              <w:t>žive i ograničiti stavljanje na tržište proizvoda koje sadrže živu i jedinjenja žive (2025</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616925E8" w14:textId="77777777" w:rsidTr="00270082">
        <w:trPr>
          <w:trHeight w:val="287"/>
        </w:trPr>
        <w:tc>
          <w:tcPr>
            <w:tcW w:w="761" w:type="pct"/>
            <w:vMerge/>
            <w:shd w:val="clear" w:color="auto" w:fill="D9D9D9"/>
            <w:vAlign w:val="center"/>
          </w:tcPr>
          <w:p w14:paraId="2EF2CC7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399E72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450C9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kojim se </w:t>
            </w:r>
            <w:r w:rsidRPr="008D043F">
              <w:rPr>
                <w:rFonts w:asciiTheme="minorHAnsi" w:hAnsiTheme="minorHAnsi" w:cstheme="minorHAnsi"/>
                <w:sz w:val="18"/>
                <w:szCs w:val="18"/>
                <w:lang w:val="hr-HR" w:bidi="en-US"/>
              </w:rPr>
              <w:t xml:space="preserve">osigurava </w:t>
            </w:r>
            <w:r w:rsidRPr="008D043F">
              <w:rPr>
                <w:rFonts w:asciiTheme="minorHAnsi" w:eastAsia="Calibri" w:hAnsiTheme="minorHAnsi" w:cstheme="minorHAnsi"/>
                <w:sz w:val="18"/>
                <w:szCs w:val="18"/>
                <w:lang w:val="hr-HR"/>
              </w:rPr>
              <w:t xml:space="preserve">zabrana proizvodnje, stavljanje na tržište i upotreba proizvoda koji sadrže azbestna vlakna, te osiguravaju posebni </w:t>
            </w:r>
            <w:r w:rsidR="00A742CD"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p>
        </w:tc>
        <w:tc>
          <w:tcPr>
            <w:tcW w:w="1159" w:type="pct"/>
            <w:shd w:val="clear" w:color="auto" w:fill="FFFFFF"/>
            <w:tcMar>
              <w:top w:w="0" w:type="dxa"/>
              <w:left w:w="108" w:type="dxa"/>
              <w:bottom w:w="0" w:type="dxa"/>
              <w:right w:w="108" w:type="dxa"/>
            </w:tcMar>
            <w:vAlign w:val="center"/>
          </w:tcPr>
          <w:p w14:paraId="1E02009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na snazi legislativa kojom se osigurava </w:t>
            </w:r>
            <w:r w:rsidRPr="008D043F">
              <w:rPr>
                <w:rFonts w:asciiTheme="minorHAnsi" w:eastAsia="Calibri" w:hAnsiTheme="minorHAnsi" w:cstheme="minorHAnsi"/>
                <w:sz w:val="18"/>
                <w:szCs w:val="18"/>
                <w:lang w:val="hr-HR"/>
              </w:rPr>
              <w:t xml:space="preserve">zabrana proizvodnje, stavljanje na tržište i upotreba proizvoda koji sadrže azbestna vlakna, te osiguravaju posebni </w:t>
            </w:r>
            <w:r w:rsidR="00A742CD"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p>
        </w:tc>
        <w:tc>
          <w:tcPr>
            <w:tcW w:w="1159" w:type="pct"/>
            <w:shd w:val="clear" w:color="auto" w:fill="FFFFFF"/>
            <w:vAlign w:val="center"/>
          </w:tcPr>
          <w:p w14:paraId="4DDE3A23"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vojen podzakonski akt kojim će se zabraniti proizvodnja, stavljanje na tržište i upotreba proizvoda koji sadrže azbestna vlakna, te osigurati posebni </w:t>
            </w:r>
            <w:r w:rsidR="00A742CD"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r w:rsidR="00A742C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A742C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66B068A" w14:textId="77777777" w:rsidTr="00270082">
        <w:trPr>
          <w:trHeight w:val="483"/>
        </w:trPr>
        <w:tc>
          <w:tcPr>
            <w:tcW w:w="761" w:type="pct"/>
            <w:vMerge/>
            <w:shd w:val="clear" w:color="auto" w:fill="D9D9D9"/>
            <w:vAlign w:val="center"/>
            <w:hideMark/>
          </w:tcPr>
          <w:p w14:paraId="19E0234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6B6272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50893C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51B05C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8B86E4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4F6A1253" w14:textId="77777777" w:rsidTr="00270082">
        <w:trPr>
          <w:trHeight w:val="287"/>
        </w:trPr>
        <w:tc>
          <w:tcPr>
            <w:tcW w:w="761" w:type="pct"/>
            <w:vMerge/>
            <w:shd w:val="clear" w:color="auto" w:fill="D9D9D9"/>
            <w:vAlign w:val="center"/>
            <w:hideMark/>
          </w:tcPr>
          <w:p w14:paraId="22E69BD3"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3F4B045"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D1AE689"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0</w:t>
            </w:r>
          </w:p>
        </w:tc>
        <w:tc>
          <w:tcPr>
            <w:tcW w:w="1159" w:type="pct"/>
            <w:tcMar>
              <w:top w:w="0" w:type="dxa"/>
              <w:left w:w="108" w:type="dxa"/>
              <w:bottom w:w="0" w:type="dxa"/>
              <w:right w:w="108" w:type="dxa"/>
            </w:tcMar>
            <w:vAlign w:val="center"/>
          </w:tcPr>
          <w:p w14:paraId="6C0AFAB2"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7</w:t>
            </w:r>
          </w:p>
        </w:tc>
        <w:tc>
          <w:tcPr>
            <w:tcW w:w="1159" w:type="pct"/>
            <w:tcMar>
              <w:top w:w="0" w:type="dxa"/>
              <w:left w:w="108" w:type="dxa"/>
              <w:bottom w:w="0" w:type="dxa"/>
              <w:right w:w="108" w:type="dxa"/>
            </w:tcMar>
            <w:vAlign w:val="center"/>
          </w:tcPr>
          <w:p w14:paraId="7C407233"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57</w:t>
            </w:r>
          </w:p>
        </w:tc>
      </w:tr>
      <w:tr w:rsidR="00CC447D" w:rsidRPr="008D043F" w14:paraId="2097B2D4"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334DE77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1.2. Mjera</w:t>
            </w:r>
          </w:p>
        </w:tc>
        <w:tc>
          <w:tcPr>
            <w:tcW w:w="762" w:type="pct"/>
            <w:vMerge w:val="restart"/>
            <w:tcMar>
              <w:top w:w="0" w:type="dxa"/>
              <w:left w:w="108" w:type="dxa"/>
              <w:bottom w:w="0" w:type="dxa"/>
              <w:right w:w="108" w:type="dxa"/>
            </w:tcMar>
            <w:vAlign w:val="center"/>
          </w:tcPr>
          <w:p w14:paraId="4EB5E752" w14:textId="77777777" w:rsidR="00CC447D" w:rsidRPr="008D043F" w:rsidRDefault="00A742C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Djelimična </w:t>
            </w:r>
            <w:r w:rsidR="00CC447D" w:rsidRPr="008D043F">
              <w:rPr>
                <w:rFonts w:asciiTheme="minorHAnsi" w:eastAsia="Calibri" w:hAnsiTheme="minorHAnsi" w:cstheme="minorHAnsi"/>
                <w:sz w:val="18"/>
                <w:szCs w:val="18"/>
                <w:lang w:val="hr-HR"/>
              </w:rPr>
              <w:t xml:space="preserve">transpozicija SEVESO III direktive u zakonodavstvo </w:t>
            </w:r>
            <w:r w:rsidRPr="008D043F">
              <w:rPr>
                <w:rFonts w:asciiTheme="minorHAnsi" w:hAnsiTheme="minorHAnsi" w:cstheme="minorHAnsi"/>
                <w:sz w:val="18"/>
                <w:szCs w:val="18"/>
                <w:lang w:val="hr-HR" w:bidi="en-US"/>
              </w:rPr>
              <w:t>Federacije BiH</w:t>
            </w:r>
          </w:p>
        </w:tc>
        <w:tc>
          <w:tcPr>
            <w:tcW w:w="1159" w:type="pct"/>
            <w:shd w:val="clear" w:color="auto" w:fill="D9D9D9"/>
            <w:tcMar>
              <w:top w:w="0" w:type="dxa"/>
              <w:left w:w="108" w:type="dxa"/>
              <w:bottom w:w="0" w:type="dxa"/>
              <w:right w:w="108" w:type="dxa"/>
            </w:tcMar>
            <w:vAlign w:val="center"/>
            <w:hideMark/>
          </w:tcPr>
          <w:p w14:paraId="337810E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02C444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D444F0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D207172" w14:textId="77777777" w:rsidTr="00270082">
        <w:trPr>
          <w:trHeight w:val="287"/>
        </w:trPr>
        <w:tc>
          <w:tcPr>
            <w:tcW w:w="761" w:type="pct"/>
            <w:vMerge/>
            <w:shd w:val="clear" w:color="auto" w:fill="D9D9D9"/>
            <w:vAlign w:val="center"/>
          </w:tcPr>
          <w:p w14:paraId="76B4443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CA9933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082CA9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za provedbu Zakona o </w:t>
            </w:r>
            <w:r w:rsidR="00A742CD" w:rsidRPr="008D043F">
              <w:rPr>
                <w:rFonts w:asciiTheme="minorHAnsi" w:eastAsia="Calibri" w:hAnsiTheme="minorHAnsi" w:cstheme="minorHAnsi"/>
                <w:sz w:val="18"/>
                <w:szCs w:val="18"/>
                <w:lang w:val="hr-HR"/>
              </w:rPr>
              <w:t xml:space="preserve">zaštiti </w:t>
            </w:r>
            <w:r w:rsidRPr="008D043F">
              <w:rPr>
                <w:rFonts w:asciiTheme="minorHAnsi" w:eastAsia="Calibri" w:hAnsiTheme="minorHAnsi" w:cstheme="minorHAnsi"/>
                <w:sz w:val="18"/>
                <w:szCs w:val="18"/>
                <w:lang w:val="hr-HR"/>
              </w:rPr>
              <w:t>okoliša u smislu transpozicije SEVESO III direktive</w:t>
            </w:r>
          </w:p>
        </w:tc>
        <w:tc>
          <w:tcPr>
            <w:tcW w:w="1159" w:type="pct"/>
            <w:shd w:val="clear" w:color="auto" w:fill="FFFFFF"/>
            <w:tcMar>
              <w:top w:w="0" w:type="dxa"/>
              <w:left w:w="108" w:type="dxa"/>
              <w:bottom w:w="0" w:type="dxa"/>
              <w:right w:w="108" w:type="dxa"/>
            </w:tcMar>
            <w:vAlign w:val="center"/>
          </w:tcPr>
          <w:p w14:paraId="04A3536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voren</w:t>
            </w:r>
            <w:r w:rsidR="00A742C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je zakonski osnov za transpoziciju </w:t>
            </w:r>
            <w:r w:rsidR="00A742CD" w:rsidRPr="008D043F">
              <w:rPr>
                <w:rFonts w:asciiTheme="minorHAnsi" w:hAnsiTheme="minorHAnsi" w:cstheme="minorHAnsi"/>
                <w:sz w:val="18"/>
                <w:szCs w:val="18"/>
                <w:lang w:val="hr-HR" w:bidi="en-US"/>
              </w:rPr>
              <w:t xml:space="preserve">SEVESO </w:t>
            </w:r>
            <w:r w:rsidRPr="008D043F">
              <w:rPr>
                <w:rFonts w:asciiTheme="minorHAnsi" w:hAnsiTheme="minorHAnsi" w:cstheme="minorHAnsi"/>
                <w:sz w:val="18"/>
                <w:szCs w:val="18"/>
                <w:lang w:val="hr-HR" w:bidi="en-US"/>
              </w:rPr>
              <w:t>III direktive u Zakonu o zaštiti okoliša, međutim</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trebno je donijeti i propis kojim</w:t>
            </w:r>
            <w:r w:rsidR="00A742CD" w:rsidRPr="008D043F">
              <w:rPr>
                <w:rFonts w:asciiTheme="minorHAnsi" w:hAnsiTheme="minorHAnsi" w:cstheme="minorHAnsi"/>
                <w:sz w:val="18"/>
                <w:szCs w:val="18"/>
                <w:lang w:val="hr-HR" w:bidi="en-US"/>
              </w:rPr>
              <w:t xml:space="preserve"> se</w:t>
            </w:r>
            <w:r w:rsidRPr="008D043F">
              <w:rPr>
                <w:rFonts w:asciiTheme="minorHAnsi" w:hAnsiTheme="minorHAnsi" w:cstheme="minorHAnsi"/>
                <w:sz w:val="18"/>
                <w:szCs w:val="18"/>
                <w:lang w:val="hr-HR" w:bidi="en-US"/>
              </w:rPr>
              <w:t xml:space="preserve"> utvrđuje sadržaj i način vođenja Registra nesreća većih razmjera.</w:t>
            </w:r>
          </w:p>
        </w:tc>
        <w:tc>
          <w:tcPr>
            <w:tcW w:w="1159" w:type="pct"/>
            <w:shd w:val="clear" w:color="auto" w:fill="FFFFFF"/>
            <w:vAlign w:val="center"/>
          </w:tcPr>
          <w:p w14:paraId="08C29D7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raditi i usvojiti propis kojim se utvrđuje sadržaj i način vođenja Registra nesreća većih razmjera</w:t>
            </w:r>
            <w:r w:rsidRPr="008D043F">
              <w:rPr>
                <w:rFonts w:asciiTheme="minorHAnsi" w:hAnsiTheme="minorHAnsi" w:cstheme="minorHAnsi"/>
                <w:sz w:val="18"/>
                <w:szCs w:val="18"/>
                <w:lang w:val="hr-HR" w:bidi="en-US"/>
              </w:rPr>
              <w:t xml:space="preserve"> (2023</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49608000" w14:textId="77777777" w:rsidTr="00270082">
        <w:trPr>
          <w:trHeight w:val="287"/>
        </w:trPr>
        <w:tc>
          <w:tcPr>
            <w:tcW w:w="761" w:type="pct"/>
            <w:vMerge/>
            <w:shd w:val="clear" w:color="auto" w:fill="D9D9D9"/>
            <w:vAlign w:val="center"/>
          </w:tcPr>
          <w:p w14:paraId="50ACDC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28AB2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DEEF99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Status Pravilnika o sadržaju izvještaja o stanju sigurnost, sadržaju informacija o sigurnosnim mjerama i sadržaju </w:t>
            </w:r>
            <w:r w:rsidR="00A742CD" w:rsidRPr="008D043F">
              <w:rPr>
                <w:rFonts w:asciiTheme="minorHAnsi" w:eastAsia="Calibri" w:hAnsiTheme="minorHAnsi" w:cstheme="minorHAnsi"/>
                <w:sz w:val="18"/>
                <w:szCs w:val="18"/>
                <w:lang w:val="hr-HR"/>
              </w:rPr>
              <w:t xml:space="preserve">unutrašnjih </w:t>
            </w:r>
            <w:r w:rsidRPr="008D043F">
              <w:rPr>
                <w:rFonts w:asciiTheme="minorHAnsi" w:eastAsia="Calibri" w:hAnsiTheme="minorHAnsi" w:cstheme="minorHAnsi"/>
                <w:sz w:val="18"/>
                <w:szCs w:val="18"/>
                <w:lang w:val="hr-HR"/>
              </w:rPr>
              <w:t xml:space="preserve">i </w:t>
            </w:r>
            <w:r w:rsidR="00A742CD" w:rsidRPr="008D043F">
              <w:rPr>
                <w:rFonts w:asciiTheme="minorHAnsi" w:eastAsia="Calibri" w:hAnsiTheme="minorHAnsi" w:cstheme="minorHAnsi"/>
                <w:sz w:val="18"/>
                <w:szCs w:val="18"/>
                <w:lang w:val="hr-HR"/>
              </w:rPr>
              <w:t>vanjskih</w:t>
            </w:r>
            <w:r w:rsidRPr="008D043F">
              <w:rPr>
                <w:rFonts w:asciiTheme="minorHAnsi" w:eastAsia="Calibri" w:hAnsiTheme="minorHAnsi" w:cstheme="minorHAnsi"/>
                <w:sz w:val="18"/>
                <w:szCs w:val="18"/>
                <w:lang w:val="hr-HR"/>
              </w:rPr>
              <w:t xml:space="preserve"> planova intervencije</w:t>
            </w:r>
          </w:p>
        </w:tc>
        <w:tc>
          <w:tcPr>
            <w:tcW w:w="1159" w:type="pct"/>
            <w:shd w:val="clear" w:color="auto" w:fill="FFFFFF"/>
            <w:tcMar>
              <w:top w:w="0" w:type="dxa"/>
              <w:left w:w="108" w:type="dxa"/>
              <w:bottom w:w="0" w:type="dxa"/>
              <w:right w:w="108" w:type="dxa"/>
            </w:tcMar>
            <w:vAlign w:val="center"/>
          </w:tcPr>
          <w:p w14:paraId="03EA2A4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Pravilnik o sadržaju izvještaja o stanju sigurnost</w:t>
            </w:r>
            <w:r w:rsidR="0041643A"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adržaju informacija o sigurnosnim mjerama i sadržaju </w:t>
            </w:r>
            <w:r w:rsidR="00A742CD" w:rsidRPr="008D043F">
              <w:rPr>
                <w:rFonts w:asciiTheme="minorHAnsi" w:hAnsiTheme="minorHAnsi" w:cstheme="minorHAnsi"/>
                <w:sz w:val="18"/>
                <w:szCs w:val="18"/>
                <w:lang w:val="hr-HR" w:bidi="en-US"/>
              </w:rPr>
              <w:t xml:space="preserve">unutrašnjih </w:t>
            </w:r>
            <w:r w:rsidRPr="008D043F">
              <w:rPr>
                <w:rFonts w:asciiTheme="minorHAnsi" w:hAnsiTheme="minorHAnsi" w:cstheme="minorHAnsi"/>
                <w:sz w:val="18"/>
                <w:szCs w:val="18"/>
                <w:lang w:val="hr-HR" w:bidi="en-US"/>
              </w:rPr>
              <w:t xml:space="preserve">i </w:t>
            </w:r>
            <w:r w:rsidR="00A742CD" w:rsidRPr="008D043F">
              <w:rPr>
                <w:rFonts w:asciiTheme="minorHAnsi" w:hAnsiTheme="minorHAnsi" w:cstheme="minorHAnsi"/>
                <w:sz w:val="18"/>
                <w:szCs w:val="18"/>
                <w:lang w:val="hr-HR" w:bidi="en-US"/>
              </w:rPr>
              <w:t>vanjskih</w:t>
            </w:r>
            <w:r w:rsidRPr="008D043F">
              <w:rPr>
                <w:rFonts w:asciiTheme="minorHAnsi" w:hAnsiTheme="minorHAnsi" w:cstheme="minorHAnsi"/>
                <w:sz w:val="18"/>
                <w:szCs w:val="18"/>
                <w:lang w:val="hr-HR" w:bidi="en-US"/>
              </w:rPr>
              <w:t xml:space="preserve"> planova intervencije izrađen</w:t>
            </w:r>
            <w:r w:rsidR="00A742CD" w:rsidRPr="008D043F">
              <w:rPr>
                <w:rFonts w:asciiTheme="minorHAnsi" w:hAnsiTheme="minorHAnsi" w:cstheme="minorHAnsi"/>
                <w:sz w:val="18"/>
                <w:szCs w:val="18"/>
                <w:lang w:val="hr-HR" w:bidi="en-US"/>
              </w:rPr>
              <w:t xml:space="preserve"> je</w:t>
            </w:r>
            <w:r w:rsidRPr="008D043F">
              <w:rPr>
                <w:rFonts w:asciiTheme="minorHAnsi" w:hAnsiTheme="minorHAnsi" w:cstheme="minorHAnsi"/>
                <w:sz w:val="18"/>
                <w:szCs w:val="18"/>
                <w:lang w:val="hr-HR" w:bidi="en-US"/>
              </w:rPr>
              <w:t xml:space="preserve"> 2005</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i potrebno ga je ažurirati s novim zahtjevima</w:t>
            </w:r>
          </w:p>
        </w:tc>
        <w:tc>
          <w:tcPr>
            <w:tcW w:w="1159" w:type="pct"/>
            <w:shd w:val="clear" w:color="auto" w:fill="FFFFFF"/>
            <w:vAlign w:val="center"/>
          </w:tcPr>
          <w:p w14:paraId="49652C4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žuriranje ili izrada novog </w:t>
            </w:r>
            <w:r w:rsidR="0041643A" w:rsidRPr="008D043F">
              <w:rPr>
                <w:rFonts w:asciiTheme="minorHAnsi" w:eastAsia="Calibri" w:hAnsiTheme="minorHAnsi" w:cstheme="minorHAnsi"/>
                <w:sz w:val="18"/>
                <w:szCs w:val="18"/>
                <w:lang w:val="hr-HR"/>
              </w:rPr>
              <w:t xml:space="preserve">pravilnika </w:t>
            </w:r>
            <w:r w:rsidRPr="008D043F">
              <w:rPr>
                <w:rFonts w:asciiTheme="minorHAnsi" w:eastAsia="Calibri" w:hAnsiTheme="minorHAnsi" w:cstheme="minorHAnsi"/>
                <w:sz w:val="18"/>
                <w:szCs w:val="18"/>
                <w:lang w:val="hr-HR"/>
              </w:rPr>
              <w:t>o sadržaju izvještaja o stanju sigurnost</w:t>
            </w:r>
            <w:r w:rsidR="0041643A"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adržaju informacija o sigurnosnim mjerama i sadržaju </w:t>
            </w:r>
            <w:r w:rsidR="00A742CD" w:rsidRPr="008D043F">
              <w:rPr>
                <w:rFonts w:asciiTheme="minorHAnsi" w:eastAsia="Calibri" w:hAnsiTheme="minorHAnsi" w:cstheme="minorHAnsi"/>
                <w:sz w:val="18"/>
                <w:szCs w:val="18"/>
                <w:lang w:val="hr-HR"/>
              </w:rPr>
              <w:t xml:space="preserve">unutrašnjih </w:t>
            </w:r>
            <w:r w:rsidRPr="008D043F">
              <w:rPr>
                <w:rFonts w:asciiTheme="minorHAnsi" w:eastAsia="Calibri" w:hAnsiTheme="minorHAnsi" w:cstheme="minorHAnsi"/>
                <w:sz w:val="18"/>
                <w:szCs w:val="18"/>
                <w:lang w:val="hr-HR"/>
              </w:rPr>
              <w:t xml:space="preserve">i </w:t>
            </w:r>
            <w:r w:rsidR="00A742CD" w:rsidRPr="008D043F">
              <w:rPr>
                <w:rFonts w:asciiTheme="minorHAnsi" w:eastAsia="Calibri" w:hAnsiTheme="minorHAnsi" w:cstheme="minorHAnsi"/>
                <w:sz w:val="18"/>
                <w:szCs w:val="18"/>
                <w:lang w:val="hr-HR"/>
              </w:rPr>
              <w:t xml:space="preserve">vanjskih </w:t>
            </w:r>
            <w:r w:rsidRPr="008D043F">
              <w:rPr>
                <w:rFonts w:asciiTheme="minorHAnsi" w:eastAsia="Calibri" w:hAnsiTheme="minorHAnsi" w:cstheme="minorHAnsi"/>
                <w:sz w:val="18"/>
                <w:szCs w:val="18"/>
                <w:lang w:val="hr-HR"/>
              </w:rPr>
              <w:t>planova intervencije</w:t>
            </w:r>
            <w:r w:rsidRPr="008D043F">
              <w:rPr>
                <w:rFonts w:asciiTheme="minorHAnsi" w:hAnsiTheme="minorHAnsi" w:cstheme="minorHAnsi"/>
                <w:sz w:val="18"/>
                <w:szCs w:val="18"/>
                <w:lang w:val="hr-HR" w:bidi="en-US"/>
              </w:rPr>
              <w:t xml:space="preserve"> (2023</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60205631" w14:textId="77777777" w:rsidTr="00270082">
        <w:trPr>
          <w:trHeight w:val="483"/>
        </w:trPr>
        <w:tc>
          <w:tcPr>
            <w:tcW w:w="761" w:type="pct"/>
            <w:vMerge/>
            <w:shd w:val="clear" w:color="auto" w:fill="D9D9D9"/>
            <w:vAlign w:val="center"/>
            <w:hideMark/>
          </w:tcPr>
          <w:p w14:paraId="161B628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39FCFC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4F2CD0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1AF4C5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D0FBF0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38731CEF" w14:textId="77777777" w:rsidTr="00270082">
        <w:trPr>
          <w:trHeight w:val="287"/>
        </w:trPr>
        <w:tc>
          <w:tcPr>
            <w:tcW w:w="761" w:type="pct"/>
            <w:vMerge/>
            <w:shd w:val="clear" w:color="auto" w:fill="D9D9D9"/>
            <w:vAlign w:val="center"/>
            <w:hideMark/>
          </w:tcPr>
          <w:p w14:paraId="5397904F"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887FFDC"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46FA0F9"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9</w:t>
            </w:r>
          </w:p>
        </w:tc>
        <w:tc>
          <w:tcPr>
            <w:tcW w:w="1159" w:type="pct"/>
            <w:tcMar>
              <w:top w:w="0" w:type="dxa"/>
              <w:left w:w="108" w:type="dxa"/>
              <w:bottom w:w="0" w:type="dxa"/>
              <w:right w:w="108" w:type="dxa"/>
            </w:tcMar>
            <w:vAlign w:val="center"/>
          </w:tcPr>
          <w:p w14:paraId="197F2249"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D531C57"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9</w:t>
            </w:r>
          </w:p>
        </w:tc>
      </w:tr>
      <w:tr w:rsidR="00CC447D" w:rsidRPr="008D043F" w14:paraId="146D4630"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3329C2C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1.3. Mjera</w:t>
            </w:r>
          </w:p>
        </w:tc>
        <w:tc>
          <w:tcPr>
            <w:tcW w:w="762" w:type="pct"/>
            <w:vMerge w:val="restart"/>
            <w:tcMar>
              <w:top w:w="0" w:type="dxa"/>
              <w:left w:w="108" w:type="dxa"/>
              <w:bottom w:w="0" w:type="dxa"/>
              <w:right w:w="108" w:type="dxa"/>
            </w:tcMar>
            <w:vAlign w:val="center"/>
          </w:tcPr>
          <w:p w14:paraId="64234BB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diti/izraditi podzakonske akte kako bi se omogućila </w:t>
            </w:r>
            <w:r w:rsidR="0041643A" w:rsidRPr="008D043F">
              <w:rPr>
                <w:rFonts w:asciiTheme="minorHAnsi" w:eastAsia="Calibri" w:hAnsiTheme="minorHAnsi" w:cstheme="minorHAnsi"/>
                <w:sz w:val="18"/>
                <w:szCs w:val="18"/>
                <w:lang w:val="hr-HR"/>
              </w:rPr>
              <w:lastRenderedPageBreak/>
              <w:t xml:space="preserve">implementacija </w:t>
            </w:r>
            <w:r w:rsidRPr="008D043F">
              <w:rPr>
                <w:rFonts w:asciiTheme="minorHAnsi" w:eastAsia="Calibri" w:hAnsiTheme="minorHAnsi" w:cstheme="minorHAnsi"/>
                <w:sz w:val="18"/>
                <w:szCs w:val="18"/>
                <w:lang w:val="hr-HR"/>
              </w:rPr>
              <w:t>Montrealskog protokola, Kigali amandmana</w:t>
            </w:r>
            <w:r w:rsidR="0041643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i EU zakonodavstva kojim se omogućava njihova zakonska provedba u zemljama članicama EU</w:t>
            </w:r>
          </w:p>
        </w:tc>
        <w:tc>
          <w:tcPr>
            <w:tcW w:w="1159" w:type="pct"/>
            <w:shd w:val="clear" w:color="auto" w:fill="D9D9D9"/>
            <w:tcMar>
              <w:top w:w="0" w:type="dxa"/>
              <w:left w:w="108" w:type="dxa"/>
              <w:bottom w:w="0" w:type="dxa"/>
              <w:right w:w="108" w:type="dxa"/>
            </w:tcMar>
            <w:vAlign w:val="center"/>
            <w:hideMark/>
          </w:tcPr>
          <w:p w14:paraId="391BFD5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01D2373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89C04B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185A720" w14:textId="77777777" w:rsidTr="00270082">
        <w:trPr>
          <w:trHeight w:val="287"/>
        </w:trPr>
        <w:tc>
          <w:tcPr>
            <w:tcW w:w="761" w:type="pct"/>
            <w:vMerge/>
            <w:shd w:val="clear" w:color="auto" w:fill="D9D9D9"/>
            <w:vAlign w:val="center"/>
          </w:tcPr>
          <w:p w14:paraId="3F2A4CE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4D5B70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5DB515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ompletnost pravnog okvira</w:t>
            </w:r>
            <w:r w:rsidR="0041643A" w:rsidRPr="008D043F">
              <w:rPr>
                <w:rFonts w:asciiTheme="minorHAnsi" w:eastAsia="Calibri" w:hAnsiTheme="minorHAnsi" w:cstheme="minorHAnsi"/>
                <w:sz w:val="18"/>
                <w:szCs w:val="18"/>
                <w:lang w:val="hr-HR"/>
              </w:rPr>
              <w:t xml:space="preserve"> za</w:t>
            </w:r>
            <w:r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lastRenderedPageBreak/>
              <w:t xml:space="preserve">implementaciju zahtjeva Kigali amandmana </w:t>
            </w:r>
            <w:r w:rsidR="0041643A"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Uredbe EZ 517/2014 o određenim fluoriranim stakleničkim plinovima u smislu upravljanja supstancama koje oštećuju ozonski omotač</w:t>
            </w:r>
          </w:p>
        </w:tc>
        <w:tc>
          <w:tcPr>
            <w:tcW w:w="1159" w:type="pct"/>
            <w:shd w:val="clear" w:color="auto" w:fill="FFFFFF"/>
            <w:tcMar>
              <w:top w:w="0" w:type="dxa"/>
              <w:left w:w="108" w:type="dxa"/>
              <w:bottom w:w="0" w:type="dxa"/>
              <w:right w:w="108" w:type="dxa"/>
            </w:tcMar>
            <w:vAlign w:val="center"/>
          </w:tcPr>
          <w:p w14:paraId="69CC99F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Na snazi je Pravilnik o postepenom </w:t>
            </w:r>
            <w:r w:rsidRPr="008D043F">
              <w:rPr>
                <w:rFonts w:asciiTheme="minorHAnsi" w:eastAsia="Calibri" w:hAnsiTheme="minorHAnsi" w:cstheme="minorHAnsi"/>
                <w:sz w:val="18"/>
                <w:szCs w:val="18"/>
                <w:lang w:val="hr-HR"/>
              </w:rPr>
              <w:lastRenderedPageBreak/>
              <w:t>isključivanju supstanci koje oštećuju ozonski omotač („Službene novine Federacije BiH</w:t>
            </w:r>
            <w:r w:rsidR="0041643A" w:rsidRPr="008D043F">
              <w:rPr>
                <w:rFonts w:asciiTheme="minorHAnsi" w:eastAsia="Calibri" w:hAnsiTheme="minorHAnsi" w:cstheme="minorHAnsi"/>
                <w:sz w:val="18"/>
                <w:szCs w:val="18"/>
                <w:lang w:val="hr-HR"/>
              </w:rPr>
              <w:t>“, broj</w:t>
            </w:r>
            <w:r w:rsidRPr="008D043F">
              <w:rPr>
                <w:rFonts w:asciiTheme="minorHAnsi" w:eastAsia="Calibri" w:hAnsiTheme="minorHAnsi" w:cstheme="minorHAnsi"/>
                <w:sz w:val="18"/>
                <w:szCs w:val="18"/>
                <w:lang w:val="hr-HR"/>
              </w:rPr>
              <w:t xml:space="preserve"> 39/05) koji se mora prilagoditi zahtjevima Kigali amandmana i </w:t>
            </w:r>
            <w:r w:rsidR="0041643A" w:rsidRPr="008D043F">
              <w:rPr>
                <w:rFonts w:asciiTheme="minorHAnsi" w:eastAsia="Calibri" w:hAnsiTheme="minorHAnsi" w:cstheme="minorHAnsi"/>
                <w:sz w:val="18"/>
                <w:szCs w:val="18"/>
                <w:lang w:val="hr-HR"/>
              </w:rPr>
              <w:t>Uredbe</w:t>
            </w:r>
            <w:r w:rsidRPr="008D043F">
              <w:rPr>
                <w:rFonts w:asciiTheme="minorHAnsi" w:eastAsia="Calibri" w:hAnsiTheme="minorHAnsi" w:cstheme="minorHAnsi"/>
                <w:sz w:val="18"/>
                <w:szCs w:val="18"/>
                <w:lang w:val="hr-HR"/>
              </w:rPr>
              <w:t xml:space="preserve"> EZ 517/2014</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 xml:space="preserve"> </w:t>
            </w:r>
          </w:p>
        </w:tc>
        <w:tc>
          <w:tcPr>
            <w:tcW w:w="1159" w:type="pct"/>
            <w:shd w:val="clear" w:color="auto" w:fill="FFFFFF"/>
            <w:vAlign w:val="center"/>
          </w:tcPr>
          <w:p w14:paraId="693AD83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Usvojen Pravilnik o upravljanju </w:t>
            </w:r>
            <w:r w:rsidRPr="008D043F">
              <w:rPr>
                <w:rFonts w:asciiTheme="minorHAnsi" w:eastAsia="Calibri" w:hAnsiTheme="minorHAnsi" w:cstheme="minorHAnsi"/>
                <w:sz w:val="18"/>
                <w:szCs w:val="18"/>
                <w:lang w:val="hr-HR"/>
              </w:rPr>
              <w:lastRenderedPageBreak/>
              <w:t xml:space="preserve">supstancama koje oštećuju ozonski omotač  </w:t>
            </w:r>
            <w:r w:rsidRPr="008D043F">
              <w:rPr>
                <w:rFonts w:asciiTheme="minorHAnsi" w:hAnsiTheme="minorHAnsi" w:cstheme="minorHAnsi"/>
                <w:sz w:val="18"/>
                <w:szCs w:val="18"/>
                <w:lang w:val="hr-HR" w:bidi="en-US"/>
              </w:rPr>
              <w:t>(2024</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7D0823C9" w14:textId="77777777" w:rsidTr="00270082">
        <w:trPr>
          <w:trHeight w:val="287"/>
        </w:trPr>
        <w:tc>
          <w:tcPr>
            <w:tcW w:w="761" w:type="pct"/>
            <w:vMerge/>
            <w:shd w:val="clear" w:color="auto" w:fill="D9D9D9"/>
            <w:vAlign w:val="center"/>
          </w:tcPr>
          <w:p w14:paraId="4F6934B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21926C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F089C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Kompletnost pravnog okvira za  implementaciju zahtjeva Kigali amandmana </w:t>
            </w:r>
            <w:r w:rsidR="0041643A"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Uredbe EZ 517/2014 u smislu uspostavljanja certificiranja i programa osposobljavanja za poslovanja i osobe uključene u ugrađivanje, servisiranje, održavanje, popravljanje ili stavljanje izvan pogona opreme F-plinova</w:t>
            </w:r>
          </w:p>
        </w:tc>
        <w:tc>
          <w:tcPr>
            <w:tcW w:w="1159" w:type="pct"/>
            <w:shd w:val="clear" w:color="auto" w:fill="FFFFFF"/>
            <w:tcMar>
              <w:top w:w="0" w:type="dxa"/>
              <w:left w:w="108" w:type="dxa"/>
              <w:bottom w:w="0" w:type="dxa"/>
              <w:right w:w="108" w:type="dxa"/>
            </w:tcMar>
            <w:vAlign w:val="center"/>
          </w:tcPr>
          <w:p w14:paraId="4BE1DAE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ravilnik kojim se </w:t>
            </w:r>
            <w:r w:rsidR="0041643A" w:rsidRPr="008D043F">
              <w:rPr>
                <w:rFonts w:asciiTheme="minorHAnsi" w:hAnsiTheme="minorHAnsi" w:cstheme="minorHAnsi"/>
                <w:sz w:val="18"/>
                <w:szCs w:val="18"/>
                <w:lang w:val="hr-HR" w:bidi="en-US"/>
              </w:rPr>
              <w:t xml:space="preserve">regulira </w:t>
            </w:r>
            <w:r w:rsidRPr="008D043F">
              <w:rPr>
                <w:rFonts w:asciiTheme="minorHAnsi" w:eastAsia="Calibri" w:hAnsiTheme="minorHAnsi" w:cstheme="minorHAnsi"/>
                <w:sz w:val="18"/>
                <w:szCs w:val="18"/>
                <w:lang w:val="hr-HR"/>
              </w:rPr>
              <w:t>obrazovanje servisera u skladu s programima obuke usklađenim s Uredbom EZ 517/2014 u smislu uspostavljanja certificiranja i programa osposobljavanja za poslovanja i osobe uključene u ugrađivanje, servisiranje, održavanje, popravljanje ili stavljanje izvan pogona opreme F-plinova</w:t>
            </w:r>
          </w:p>
        </w:tc>
        <w:tc>
          <w:tcPr>
            <w:tcW w:w="1159" w:type="pct"/>
            <w:shd w:val="clear" w:color="auto" w:fill="FFFFFF"/>
            <w:vAlign w:val="center"/>
          </w:tcPr>
          <w:p w14:paraId="32979A5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 propis kojim će se omogućiti obrazovanje servisera u skladu s programima obuke usklađenim s Uredbom EZ 517/2014 u smislu uspostavljanja certificiranja i programa osposobljavanja za poslovanja i osobe uključene u ugrađivanje, servisiranje, održavanje, popravljanje ili stavljanje izvan pogona opreme F-plinova (2024</w:t>
            </w:r>
            <w:r w:rsidR="0041643A" w:rsidRPr="008D043F">
              <w:rPr>
                <w:rFonts w:asciiTheme="minorHAnsi" w:eastAsia="Calibri" w:hAnsiTheme="minorHAnsi" w:cstheme="minorHAnsi"/>
                <w:sz w:val="18"/>
                <w:szCs w:val="18"/>
                <w:lang w:val="hr-HR"/>
              </w:rPr>
              <w:t>.</w:t>
            </w:r>
            <w:r w:rsidRPr="008D043F">
              <w:rPr>
                <w:rFonts w:asciiTheme="minorHAnsi" w:hAnsiTheme="minorHAnsi" w:cstheme="minorHAnsi"/>
                <w:sz w:val="18"/>
                <w:szCs w:val="18"/>
                <w:lang w:val="hr-HR" w:bidi="en-US"/>
              </w:rPr>
              <w:t>)</w:t>
            </w:r>
          </w:p>
        </w:tc>
      </w:tr>
      <w:tr w:rsidR="00CC447D" w:rsidRPr="008D043F" w14:paraId="60C7A987" w14:textId="77777777" w:rsidTr="00270082">
        <w:trPr>
          <w:trHeight w:val="483"/>
        </w:trPr>
        <w:tc>
          <w:tcPr>
            <w:tcW w:w="761" w:type="pct"/>
            <w:vMerge/>
            <w:shd w:val="clear" w:color="auto" w:fill="D9D9D9"/>
            <w:vAlign w:val="center"/>
            <w:hideMark/>
          </w:tcPr>
          <w:p w14:paraId="3C51DAB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B4092B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74885F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44728C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8F3EC9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4194DCA2" w14:textId="77777777" w:rsidTr="00270082">
        <w:trPr>
          <w:trHeight w:val="287"/>
        </w:trPr>
        <w:tc>
          <w:tcPr>
            <w:tcW w:w="761" w:type="pct"/>
            <w:vMerge/>
            <w:shd w:val="clear" w:color="auto" w:fill="D9D9D9"/>
            <w:vAlign w:val="center"/>
            <w:hideMark/>
          </w:tcPr>
          <w:p w14:paraId="66BF8FFC"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E039E9F"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BE91F10"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4</w:t>
            </w:r>
          </w:p>
        </w:tc>
        <w:tc>
          <w:tcPr>
            <w:tcW w:w="1159" w:type="pct"/>
            <w:tcMar>
              <w:top w:w="0" w:type="dxa"/>
              <w:left w:w="108" w:type="dxa"/>
              <w:bottom w:w="0" w:type="dxa"/>
              <w:right w:w="108" w:type="dxa"/>
            </w:tcMar>
            <w:vAlign w:val="center"/>
          </w:tcPr>
          <w:p w14:paraId="495998D4"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D48EC10"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4</w:t>
            </w:r>
          </w:p>
        </w:tc>
      </w:tr>
    </w:tbl>
    <w:p w14:paraId="06E0FCE2"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2D6DC749"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00522F4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2. Prioritet</w:t>
            </w:r>
          </w:p>
          <w:p w14:paraId="6BEBE9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5479A846"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spostaviti održiv sistem upravljanja hemikalijama i implementacije propisa iz </w:t>
            </w:r>
            <w:r w:rsidR="0041643A" w:rsidRPr="008D043F">
              <w:rPr>
                <w:rFonts w:asciiTheme="minorHAnsi" w:hAnsiTheme="minorHAnsi" w:cstheme="minorHAnsi"/>
                <w:b/>
                <w:sz w:val="18"/>
                <w:szCs w:val="18"/>
                <w:lang w:val="hr-HR"/>
              </w:rPr>
              <w:t xml:space="preserve">pravne stečevine </w:t>
            </w:r>
            <w:r w:rsidRPr="008D043F">
              <w:rPr>
                <w:rFonts w:asciiTheme="minorHAnsi" w:hAnsiTheme="minorHAnsi" w:cstheme="minorHAnsi"/>
                <w:b/>
                <w:sz w:val="18"/>
                <w:szCs w:val="18"/>
                <w:lang w:val="hr-HR"/>
              </w:rPr>
              <w:t>EU u oblasti hemijske sigurnosti</w:t>
            </w:r>
          </w:p>
        </w:tc>
        <w:tc>
          <w:tcPr>
            <w:tcW w:w="1159" w:type="pct"/>
            <w:shd w:val="clear" w:color="auto" w:fill="D9D9D9"/>
            <w:tcMar>
              <w:top w:w="0" w:type="dxa"/>
              <w:left w:w="108" w:type="dxa"/>
              <w:bottom w:w="0" w:type="dxa"/>
              <w:right w:w="108" w:type="dxa"/>
            </w:tcMar>
            <w:vAlign w:val="center"/>
          </w:tcPr>
          <w:p w14:paraId="5A396DCE"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683652A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70D89D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1FAC598" w14:textId="77777777" w:rsidTr="00270082">
        <w:trPr>
          <w:trHeight w:val="287"/>
        </w:trPr>
        <w:tc>
          <w:tcPr>
            <w:tcW w:w="761" w:type="pct"/>
            <w:vMerge/>
            <w:shd w:val="clear" w:color="auto" w:fill="D9D9D9"/>
            <w:vAlign w:val="center"/>
            <w:hideMark/>
          </w:tcPr>
          <w:p w14:paraId="67830E9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9D487B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96803F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implementacije </w:t>
            </w:r>
            <w:r w:rsidR="0041643A" w:rsidRPr="008D043F">
              <w:rPr>
                <w:rFonts w:asciiTheme="minorHAnsi" w:hAnsiTheme="minorHAnsi" w:cstheme="minorHAnsi"/>
                <w:sz w:val="18"/>
                <w:szCs w:val="18"/>
                <w:lang w:val="hr-HR"/>
              </w:rPr>
              <w:t xml:space="preserve">transponiranih </w:t>
            </w:r>
            <w:r w:rsidRPr="008D043F">
              <w:rPr>
                <w:rFonts w:asciiTheme="minorHAnsi" w:hAnsiTheme="minorHAnsi" w:cstheme="minorHAnsi"/>
                <w:sz w:val="18"/>
                <w:szCs w:val="18"/>
                <w:lang w:val="hr-HR"/>
              </w:rPr>
              <w:t xml:space="preserve">propisa </w:t>
            </w:r>
            <w:r w:rsidR="0041643A" w:rsidRPr="008D043F">
              <w:rPr>
                <w:rFonts w:asciiTheme="minorHAnsi" w:hAnsiTheme="minorHAnsi" w:cstheme="minorHAnsi"/>
                <w:sz w:val="18"/>
                <w:szCs w:val="18"/>
                <w:lang w:val="hr-HR"/>
              </w:rPr>
              <w:t xml:space="preserve">pravne stečevine  </w:t>
            </w:r>
            <w:r w:rsidRPr="008D043F">
              <w:rPr>
                <w:rFonts w:asciiTheme="minorHAnsi" w:hAnsiTheme="minorHAnsi" w:cstheme="minorHAnsi"/>
                <w:sz w:val="18"/>
                <w:szCs w:val="18"/>
                <w:lang w:val="hr-HR"/>
              </w:rPr>
              <w:t>EU u oblasti hemijske sigurnosti</w:t>
            </w:r>
          </w:p>
        </w:tc>
        <w:tc>
          <w:tcPr>
            <w:tcW w:w="1159" w:type="pct"/>
            <w:tcMar>
              <w:top w:w="0" w:type="dxa"/>
              <w:left w:w="108" w:type="dxa"/>
              <w:bottom w:w="0" w:type="dxa"/>
              <w:right w:w="108" w:type="dxa"/>
            </w:tcMar>
            <w:vAlign w:val="center"/>
          </w:tcPr>
          <w:p w14:paraId="066C542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dzakonski akti u oblasti upravljanja hemikalijama nisu izrađeni, te je nizak nivo implementacije propisa</w:t>
            </w:r>
          </w:p>
        </w:tc>
        <w:tc>
          <w:tcPr>
            <w:tcW w:w="1159" w:type="pct"/>
            <w:tcMar>
              <w:top w:w="0" w:type="dxa"/>
              <w:left w:w="108" w:type="dxa"/>
              <w:bottom w:w="0" w:type="dxa"/>
              <w:right w:w="108" w:type="dxa"/>
            </w:tcMar>
            <w:vAlign w:val="center"/>
          </w:tcPr>
          <w:p w14:paraId="04E50B9A"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mplementacije</w:t>
            </w:r>
            <w:r w:rsidR="0041643A" w:rsidRPr="008D043F">
              <w:rPr>
                <w:rFonts w:asciiTheme="minorHAnsi" w:hAnsiTheme="minorHAnsi" w:cstheme="minorHAnsi"/>
                <w:sz w:val="18"/>
                <w:szCs w:val="18"/>
                <w:lang w:val="hr-HR"/>
              </w:rPr>
              <w:t xml:space="preserve"> transponiranih</w:t>
            </w:r>
            <w:r w:rsidRPr="008D043F">
              <w:rPr>
                <w:rFonts w:asciiTheme="minorHAnsi" w:hAnsiTheme="minorHAnsi" w:cstheme="minorHAnsi"/>
                <w:sz w:val="18"/>
                <w:szCs w:val="18"/>
                <w:lang w:val="hr-HR"/>
              </w:rPr>
              <w:t xml:space="preserve"> propisa </w:t>
            </w:r>
            <w:r w:rsidR="0041643A" w:rsidRPr="008D043F">
              <w:rPr>
                <w:rFonts w:asciiTheme="minorHAnsi" w:hAnsiTheme="minorHAnsi" w:cstheme="minorHAnsi"/>
                <w:sz w:val="18"/>
                <w:szCs w:val="18"/>
                <w:lang w:val="hr-HR"/>
              </w:rPr>
              <w:t xml:space="preserve">pravne stečevine  </w:t>
            </w:r>
            <w:r w:rsidRPr="008D043F">
              <w:rPr>
                <w:rFonts w:asciiTheme="minorHAnsi" w:hAnsiTheme="minorHAnsi" w:cstheme="minorHAnsi"/>
                <w:sz w:val="18"/>
                <w:szCs w:val="18"/>
                <w:lang w:val="hr-HR"/>
              </w:rPr>
              <w:t>EU u oblasti hemijske sigurnosti</w:t>
            </w:r>
            <w:r w:rsidR="004164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6</w:t>
            </w:r>
            <w:r w:rsidR="0041643A"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6158877F" w14:textId="77777777" w:rsidTr="00270082">
        <w:trPr>
          <w:trHeight w:val="287"/>
        </w:trPr>
        <w:tc>
          <w:tcPr>
            <w:tcW w:w="761" w:type="pct"/>
            <w:vMerge/>
            <w:shd w:val="clear" w:color="auto" w:fill="D9D9D9"/>
            <w:vAlign w:val="center"/>
          </w:tcPr>
          <w:p w14:paraId="6C7B505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1C586D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1D409A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implementacije </w:t>
            </w:r>
            <w:r w:rsidR="0041643A" w:rsidRPr="008D043F">
              <w:rPr>
                <w:rFonts w:asciiTheme="minorHAnsi" w:hAnsiTheme="minorHAnsi" w:cstheme="minorHAnsi"/>
                <w:sz w:val="18"/>
                <w:szCs w:val="18"/>
                <w:lang w:val="hr-HR"/>
              </w:rPr>
              <w:t xml:space="preserve">SEVESO </w:t>
            </w:r>
            <w:r w:rsidRPr="008D043F">
              <w:rPr>
                <w:rFonts w:asciiTheme="minorHAnsi" w:hAnsiTheme="minorHAnsi" w:cstheme="minorHAnsi"/>
                <w:sz w:val="18"/>
                <w:szCs w:val="18"/>
                <w:lang w:val="hr-HR"/>
              </w:rPr>
              <w:t xml:space="preserve">III direktive </w:t>
            </w:r>
          </w:p>
        </w:tc>
        <w:tc>
          <w:tcPr>
            <w:tcW w:w="1159" w:type="pct"/>
            <w:tcMar>
              <w:top w:w="0" w:type="dxa"/>
              <w:left w:w="108" w:type="dxa"/>
              <w:bottom w:w="0" w:type="dxa"/>
              <w:right w:w="108" w:type="dxa"/>
            </w:tcMar>
            <w:vAlign w:val="center"/>
          </w:tcPr>
          <w:p w14:paraId="5E823F8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Registar nesreća većih razmjera zahtjevan SEVESO III direktivom.</w:t>
            </w:r>
          </w:p>
        </w:tc>
        <w:tc>
          <w:tcPr>
            <w:tcW w:w="1159" w:type="pct"/>
            <w:tcMar>
              <w:top w:w="0" w:type="dxa"/>
              <w:left w:w="108" w:type="dxa"/>
              <w:bottom w:w="0" w:type="dxa"/>
              <w:right w:w="108" w:type="dxa"/>
            </w:tcMar>
            <w:vAlign w:val="center"/>
          </w:tcPr>
          <w:p w14:paraId="45CCEACD"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 nivo implementacije </w:t>
            </w:r>
            <w:r w:rsidR="0041643A" w:rsidRPr="008D043F">
              <w:rPr>
                <w:rFonts w:asciiTheme="minorHAnsi" w:hAnsiTheme="minorHAnsi" w:cstheme="minorHAnsi"/>
                <w:sz w:val="18"/>
                <w:szCs w:val="18"/>
                <w:lang w:val="hr-HR"/>
              </w:rPr>
              <w:t xml:space="preserve">SEVESO </w:t>
            </w:r>
            <w:r w:rsidRPr="008D043F">
              <w:rPr>
                <w:rFonts w:asciiTheme="minorHAnsi" w:hAnsiTheme="minorHAnsi" w:cstheme="minorHAnsi"/>
                <w:sz w:val="18"/>
                <w:szCs w:val="18"/>
                <w:lang w:val="hr-HR"/>
              </w:rPr>
              <w:t>III direktive (2026</w:t>
            </w:r>
            <w:r w:rsidR="0041643A"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047DA6E2" w14:textId="77777777" w:rsidTr="00270082">
        <w:trPr>
          <w:trHeight w:val="287"/>
        </w:trPr>
        <w:tc>
          <w:tcPr>
            <w:tcW w:w="761" w:type="pct"/>
            <w:vMerge/>
            <w:shd w:val="clear" w:color="auto" w:fill="D9D9D9"/>
            <w:vAlign w:val="center"/>
          </w:tcPr>
          <w:p w14:paraId="1C5308D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887546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ABD0E7D"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atus izvještavanja po pitanju registracije i servisa rashladne opreme i KGH</w:t>
            </w:r>
            <w:r w:rsidR="006A775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uređaja u skladu s</w:t>
            </w:r>
            <w:r w:rsidR="0041643A" w:rsidRPr="008D043F">
              <w:rPr>
                <w:rFonts w:asciiTheme="minorHAnsi" w:hAnsiTheme="minorHAnsi" w:cstheme="minorHAnsi"/>
                <w:sz w:val="18"/>
                <w:szCs w:val="18"/>
                <w:lang w:val="hr-HR"/>
              </w:rPr>
              <w:t xml:space="preserve"> pravnom stečevinom</w:t>
            </w:r>
            <w:r w:rsidRPr="008D043F">
              <w:rPr>
                <w:rFonts w:asciiTheme="minorHAnsi" w:hAnsiTheme="minorHAnsi" w:cstheme="minorHAnsi"/>
                <w:sz w:val="18"/>
                <w:szCs w:val="18"/>
                <w:lang w:val="hr-HR"/>
              </w:rPr>
              <w:t xml:space="preserve"> EU u oblasti upravljanja supstancama koje oštećuju ozonski omotač</w:t>
            </w:r>
          </w:p>
        </w:tc>
        <w:tc>
          <w:tcPr>
            <w:tcW w:w="1159" w:type="pct"/>
            <w:tcMar>
              <w:top w:w="0" w:type="dxa"/>
              <w:left w:w="108" w:type="dxa"/>
              <w:bottom w:w="0" w:type="dxa"/>
              <w:right w:w="108" w:type="dxa"/>
            </w:tcMar>
            <w:vAlign w:val="center"/>
          </w:tcPr>
          <w:p w14:paraId="01E1B7EB" w14:textId="77777777" w:rsidR="00CC447D" w:rsidRPr="008D043F" w:rsidRDefault="00CC447D"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Ne postoji uspostavljen registar servisnih radionica i vlasnika opreme (operatera) rashladne i KGH</w:t>
            </w:r>
            <w:r w:rsidR="006A775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opreme. </w:t>
            </w:r>
          </w:p>
          <w:p w14:paraId="4B595211" w14:textId="77777777" w:rsidR="00CC447D" w:rsidRPr="008D043F" w:rsidRDefault="00CC447D"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Ne postoji uspostavljen plan obuke servisera, kako je to zahtijevano</w:t>
            </w:r>
            <w:r w:rsidR="0041643A" w:rsidRPr="008D043F">
              <w:rPr>
                <w:rFonts w:asciiTheme="minorHAnsi" w:hAnsiTheme="minorHAnsi" w:cstheme="minorHAnsi"/>
                <w:sz w:val="18"/>
                <w:szCs w:val="18"/>
                <w:lang w:val="hr-HR"/>
              </w:rPr>
              <w:t xml:space="preserve"> pravnom stečevinom</w:t>
            </w:r>
            <w:r w:rsidRPr="008D043F">
              <w:rPr>
                <w:rFonts w:asciiTheme="minorHAnsi" w:hAnsiTheme="minorHAnsi" w:cstheme="minorHAnsi"/>
                <w:sz w:val="18"/>
                <w:szCs w:val="18"/>
                <w:lang w:val="hr-HR"/>
              </w:rPr>
              <w:t xml:space="preserve"> EU. </w:t>
            </w:r>
          </w:p>
          <w:p w14:paraId="3CAE29A6" w14:textId="77777777" w:rsidR="00CC447D" w:rsidRPr="008D043F" w:rsidRDefault="00CC447D"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propisani kriteriji za osnivanje </w:t>
            </w:r>
            <w:r w:rsidR="0041643A" w:rsidRPr="008D043F">
              <w:rPr>
                <w:rFonts w:asciiTheme="minorHAnsi" w:hAnsiTheme="minorHAnsi" w:cstheme="minorHAnsi"/>
                <w:sz w:val="18"/>
                <w:szCs w:val="18"/>
                <w:lang w:val="hr-HR"/>
              </w:rPr>
              <w:t xml:space="preserve">edukacijskog </w:t>
            </w:r>
            <w:r w:rsidRPr="008D043F">
              <w:rPr>
                <w:rFonts w:asciiTheme="minorHAnsi" w:hAnsiTheme="minorHAnsi" w:cstheme="minorHAnsi"/>
                <w:sz w:val="18"/>
                <w:szCs w:val="18"/>
                <w:lang w:val="hr-HR"/>
              </w:rPr>
              <w:t>centra</w:t>
            </w:r>
            <w:r w:rsidR="004164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oji će izvoditi obuke servisera</w:t>
            </w:r>
            <w:r w:rsidR="0041643A" w:rsidRPr="008D043F">
              <w:rPr>
                <w:rFonts w:asciiTheme="minorHAnsi" w:hAnsiTheme="minorHAnsi" w:cstheme="minorHAnsi"/>
                <w:sz w:val="18"/>
                <w:szCs w:val="18"/>
                <w:lang w:val="hr-HR"/>
              </w:rPr>
              <w:t>.</w:t>
            </w:r>
          </w:p>
          <w:p w14:paraId="00809D2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Nisu imenovani </w:t>
            </w:r>
            <w:r w:rsidR="0041643A" w:rsidRPr="008D043F">
              <w:rPr>
                <w:rFonts w:asciiTheme="minorHAnsi" w:hAnsiTheme="minorHAnsi" w:cstheme="minorHAnsi"/>
                <w:sz w:val="18"/>
                <w:szCs w:val="18"/>
                <w:lang w:val="hr-HR"/>
              </w:rPr>
              <w:t xml:space="preserve">edukacijski </w:t>
            </w:r>
            <w:r w:rsidRPr="008D043F">
              <w:rPr>
                <w:rFonts w:asciiTheme="minorHAnsi" w:hAnsiTheme="minorHAnsi" w:cstheme="minorHAnsi"/>
                <w:sz w:val="18"/>
                <w:szCs w:val="18"/>
                <w:lang w:val="hr-HR"/>
              </w:rPr>
              <w:t>centri za osposobljavanje servisera KGH</w:t>
            </w:r>
            <w:r w:rsidR="006A775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uređaja</w:t>
            </w:r>
          </w:p>
        </w:tc>
        <w:tc>
          <w:tcPr>
            <w:tcW w:w="1159" w:type="pct"/>
            <w:tcMar>
              <w:top w:w="0" w:type="dxa"/>
              <w:left w:w="108" w:type="dxa"/>
              <w:bottom w:w="0" w:type="dxa"/>
              <w:right w:w="108" w:type="dxa"/>
            </w:tcMar>
            <w:vAlign w:val="center"/>
          </w:tcPr>
          <w:p w14:paraId="6118839A"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Uspostavljen sistem izvještavanja po pitanju registracije i servisa rashladne opreme i KGH</w:t>
            </w:r>
            <w:r w:rsidR="006A775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uređaja u skladu s</w:t>
            </w:r>
            <w:r w:rsidR="0041643A" w:rsidRPr="008D043F">
              <w:rPr>
                <w:rFonts w:asciiTheme="minorHAnsi" w:hAnsiTheme="minorHAnsi" w:cstheme="minorHAnsi"/>
                <w:sz w:val="18"/>
                <w:szCs w:val="18"/>
                <w:lang w:val="hr-HR"/>
              </w:rPr>
              <w:t xml:space="preserve"> pravnom stečevinom</w:t>
            </w:r>
            <w:r w:rsidRPr="008D043F">
              <w:rPr>
                <w:rFonts w:asciiTheme="minorHAnsi" w:hAnsiTheme="minorHAnsi" w:cstheme="minorHAnsi"/>
                <w:sz w:val="18"/>
                <w:szCs w:val="18"/>
                <w:lang w:val="hr-HR"/>
              </w:rPr>
              <w:t xml:space="preserve"> EU u oblasti upravljanja supstancama koje oštećuju ozonski omotač</w:t>
            </w:r>
            <w:r w:rsidR="004164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8</w:t>
            </w:r>
            <w:r w:rsidR="0041643A"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4764D2D6" w14:textId="77777777" w:rsidTr="00270082">
        <w:trPr>
          <w:trHeight w:val="287"/>
        </w:trPr>
        <w:tc>
          <w:tcPr>
            <w:tcW w:w="761" w:type="pct"/>
            <w:vMerge/>
            <w:shd w:val="clear" w:color="auto" w:fill="D9D9D9"/>
            <w:vAlign w:val="center"/>
            <w:hideMark/>
          </w:tcPr>
          <w:p w14:paraId="6377D54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73F342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EC0B10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61554DB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209320F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403317C9" w14:textId="77777777" w:rsidTr="00270082">
        <w:trPr>
          <w:trHeight w:val="287"/>
        </w:trPr>
        <w:tc>
          <w:tcPr>
            <w:tcW w:w="761" w:type="pct"/>
            <w:vMerge/>
            <w:shd w:val="clear" w:color="auto" w:fill="D9D9D9"/>
            <w:vAlign w:val="center"/>
          </w:tcPr>
          <w:p w14:paraId="01F9488B"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360A615"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DD04634"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64</w:t>
            </w:r>
          </w:p>
        </w:tc>
        <w:tc>
          <w:tcPr>
            <w:tcW w:w="1159" w:type="pct"/>
            <w:tcMar>
              <w:top w:w="0" w:type="dxa"/>
              <w:left w:w="108" w:type="dxa"/>
              <w:bottom w:w="0" w:type="dxa"/>
              <w:right w:w="108" w:type="dxa"/>
            </w:tcMar>
            <w:vAlign w:val="center"/>
          </w:tcPr>
          <w:p w14:paraId="7A2209CF"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8</w:t>
            </w:r>
          </w:p>
        </w:tc>
        <w:tc>
          <w:tcPr>
            <w:tcW w:w="1159" w:type="pct"/>
            <w:tcMar>
              <w:top w:w="0" w:type="dxa"/>
              <w:left w:w="108" w:type="dxa"/>
              <w:bottom w:w="0" w:type="dxa"/>
              <w:right w:w="108" w:type="dxa"/>
            </w:tcMar>
            <w:vAlign w:val="center"/>
          </w:tcPr>
          <w:p w14:paraId="06DF5100"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032448FF"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1"/>
        <w:gridCol w:w="2144"/>
        <w:gridCol w:w="3262"/>
        <w:gridCol w:w="3262"/>
        <w:gridCol w:w="3262"/>
      </w:tblGrid>
      <w:tr w:rsidR="00CC447D" w:rsidRPr="008D043F" w14:paraId="1D915096"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2211235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2.1. Mjera</w:t>
            </w:r>
          </w:p>
        </w:tc>
        <w:tc>
          <w:tcPr>
            <w:tcW w:w="762" w:type="pct"/>
            <w:vMerge w:val="restart"/>
            <w:tcMar>
              <w:top w:w="0" w:type="dxa"/>
              <w:left w:w="108" w:type="dxa"/>
              <w:bottom w:w="0" w:type="dxa"/>
              <w:right w:w="108" w:type="dxa"/>
            </w:tcMar>
            <w:vAlign w:val="center"/>
          </w:tcPr>
          <w:p w14:paraId="0685D67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Efikasna implementacija propisa </w:t>
            </w:r>
            <w:r w:rsidR="0041643A" w:rsidRPr="008D043F">
              <w:rPr>
                <w:rFonts w:asciiTheme="minorHAnsi" w:eastAsia="Calibri" w:hAnsiTheme="minorHAnsi" w:cstheme="minorHAnsi"/>
                <w:sz w:val="18"/>
                <w:szCs w:val="18"/>
                <w:lang w:val="hr-HR"/>
              </w:rPr>
              <w:t xml:space="preserve">djelimično transponiranog </w:t>
            </w:r>
            <w:r w:rsidRPr="008D043F">
              <w:rPr>
                <w:rFonts w:asciiTheme="minorHAnsi" w:eastAsia="Calibri" w:hAnsiTheme="minorHAnsi" w:cstheme="minorHAnsi"/>
                <w:sz w:val="18"/>
                <w:szCs w:val="18"/>
                <w:lang w:val="hr-HR"/>
              </w:rPr>
              <w:t>EU zakonodavstva i konvencija u oblasti hemijske sigurnosti</w:t>
            </w:r>
          </w:p>
        </w:tc>
        <w:tc>
          <w:tcPr>
            <w:tcW w:w="1159" w:type="pct"/>
            <w:shd w:val="clear" w:color="auto" w:fill="D9D9D9"/>
            <w:tcMar>
              <w:top w:w="0" w:type="dxa"/>
              <w:left w:w="108" w:type="dxa"/>
              <w:bottom w:w="0" w:type="dxa"/>
              <w:right w:w="108" w:type="dxa"/>
            </w:tcMar>
            <w:vAlign w:val="center"/>
            <w:hideMark/>
          </w:tcPr>
          <w:p w14:paraId="5781687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A92C51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BA03EA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365F96B" w14:textId="77777777" w:rsidTr="00270082">
        <w:trPr>
          <w:trHeight w:val="287"/>
        </w:trPr>
        <w:tc>
          <w:tcPr>
            <w:tcW w:w="761" w:type="pct"/>
            <w:vMerge/>
            <w:shd w:val="clear" w:color="auto" w:fill="D9D9D9"/>
            <w:vAlign w:val="center"/>
          </w:tcPr>
          <w:p w14:paraId="6ACD46E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025356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E7D85A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fikasnost provođenja Zakona o hemikalijama</w:t>
            </w:r>
          </w:p>
        </w:tc>
        <w:tc>
          <w:tcPr>
            <w:tcW w:w="1159" w:type="pct"/>
            <w:shd w:val="clear" w:color="auto" w:fill="FFFFFF"/>
            <w:tcMar>
              <w:top w:w="0" w:type="dxa"/>
              <w:left w:w="108" w:type="dxa"/>
              <w:bottom w:w="0" w:type="dxa"/>
              <w:right w:w="108" w:type="dxa"/>
            </w:tcMar>
            <w:vAlign w:val="center"/>
          </w:tcPr>
          <w:p w14:paraId="007D5973"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rategija hemijske sigurnosti nije izrađena i usvojena. Ne postoji izađen sistem inventarizacije hemikalija, kao ni registracija uvoznika hemikalija. Još uvijek nisu usvojeni podzakonski akti koji bi doveli do ravnopravnog prometovanja hemikalijama za </w:t>
            </w:r>
            <w:r w:rsidR="0041643A" w:rsidRPr="008D043F">
              <w:rPr>
                <w:rFonts w:asciiTheme="minorHAnsi" w:eastAsia="Calibri" w:hAnsiTheme="minorHAnsi" w:cstheme="minorHAnsi"/>
                <w:sz w:val="18"/>
                <w:szCs w:val="18"/>
                <w:lang w:val="hr-HR"/>
              </w:rPr>
              <w:t xml:space="preserve">privrednike </w:t>
            </w:r>
            <w:r w:rsidR="0041643A"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na cijeloj teritoriji BIH. </w:t>
            </w:r>
          </w:p>
          <w:p w14:paraId="63DD34F7"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e postoji ustanovljen inspekcijski nadzor u oblasti upravljanja hemikalijama.</w:t>
            </w:r>
          </w:p>
          <w:p w14:paraId="3845DDA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je propisan plan i program obuke savjetnika za hemikalije. Nisu </w:t>
            </w:r>
            <w:r w:rsidR="0041643A" w:rsidRPr="008D043F">
              <w:rPr>
                <w:rFonts w:asciiTheme="minorHAnsi" w:eastAsia="Calibri" w:hAnsiTheme="minorHAnsi" w:cstheme="minorHAnsi"/>
                <w:sz w:val="18"/>
                <w:szCs w:val="18"/>
                <w:lang w:val="hr-HR"/>
              </w:rPr>
              <w:t xml:space="preserve">definirani uvjeti </w:t>
            </w:r>
            <w:r w:rsidRPr="008D043F">
              <w:rPr>
                <w:rFonts w:asciiTheme="minorHAnsi" w:eastAsia="Calibri" w:hAnsiTheme="minorHAnsi" w:cstheme="minorHAnsi"/>
                <w:sz w:val="18"/>
                <w:szCs w:val="18"/>
                <w:lang w:val="hr-HR"/>
              </w:rPr>
              <w:t xml:space="preserve">za obavljanje poslova savjetnika za hemikalije.  </w:t>
            </w:r>
          </w:p>
        </w:tc>
        <w:tc>
          <w:tcPr>
            <w:tcW w:w="1159" w:type="pct"/>
            <w:shd w:val="clear" w:color="auto" w:fill="FFFFFF"/>
            <w:vAlign w:val="center"/>
          </w:tcPr>
          <w:p w14:paraId="02F21EB7" w14:textId="77777777" w:rsidR="00B25B10" w:rsidRPr="008D043F" w:rsidRDefault="00CC447D" w:rsidP="0068355A">
            <w:pPr>
              <w:pStyle w:val="ListParagraph"/>
              <w:numPr>
                <w:ilvl w:val="0"/>
                <w:numId w:val="37"/>
              </w:num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da i usvajanje strategije hemijske sigurnosti </w:t>
            </w:r>
          </w:p>
          <w:p w14:paraId="0369AB09" w14:textId="77777777" w:rsidR="00B25B10" w:rsidRPr="008D043F" w:rsidRDefault="00CC447D" w:rsidP="0068355A">
            <w:pPr>
              <w:pStyle w:val="ListParagraph"/>
              <w:numPr>
                <w:ilvl w:val="0"/>
                <w:numId w:val="37"/>
              </w:num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postavljen sistem registracije hemikalija, evaluacije prijava i izdavanja odobrenja</w:t>
            </w:r>
          </w:p>
          <w:p w14:paraId="2C3CB3EB" w14:textId="77777777" w:rsidR="00B25B10" w:rsidRPr="008D043F" w:rsidRDefault="00CC447D" w:rsidP="0068355A">
            <w:pPr>
              <w:pStyle w:val="ListParagraph"/>
              <w:numPr>
                <w:ilvl w:val="0"/>
                <w:numId w:val="37"/>
              </w:num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i redovno ažuriran Inventar hemikalija</w:t>
            </w:r>
          </w:p>
          <w:p w14:paraId="12761880" w14:textId="77777777" w:rsidR="00B25B10" w:rsidRPr="008D043F" w:rsidRDefault="00CC447D" w:rsidP="0068355A">
            <w:pPr>
              <w:pStyle w:val="ListParagraph"/>
              <w:numPr>
                <w:ilvl w:val="0"/>
                <w:numId w:val="37"/>
              </w:num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i redovno ažuriran registar proizvođača i uvoznika hemikalija</w:t>
            </w:r>
          </w:p>
          <w:p w14:paraId="4586846E" w14:textId="1187668E" w:rsidR="00CC447D" w:rsidRPr="008D043F" w:rsidRDefault="00CC447D" w:rsidP="0068355A">
            <w:pPr>
              <w:pStyle w:val="ListParagraph"/>
              <w:numPr>
                <w:ilvl w:val="0"/>
                <w:numId w:val="37"/>
              </w:numPr>
              <w:spacing w:before="40" w:after="40" w:line="276" w:lineRule="auto"/>
              <w:ind w:left="211" w:hanging="142"/>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rađen plan i program obuke za savjetnike za hemikalije i započeta kontinuirana </w:t>
            </w:r>
            <w:r w:rsidR="0041643A" w:rsidRPr="008D043F">
              <w:rPr>
                <w:rFonts w:asciiTheme="minorHAnsi" w:eastAsia="Calibri" w:hAnsiTheme="minorHAnsi" w:cstheme="minorHAnsi"/>
                <w:sz w:val="18"/>
                <w:szCs w:val="18"/>
                <w:lang w:val="hr-HR"/>
              </w:rPr>
              <w:t>edukacija</w:t>
            </w:r>
          </w:p>
          <w:p w14:paraId="5493566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4</w:t>
            </w:r>
            <w:r w:rsidR="0041643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72848FF3" w14:textId="77777777" w:rsidTr="00270082">
        <w:trPr>
          <w:trHeight w:val="287"/>
        </w:trPr>
        <w:tc>
          <w:tcPr>
            <w:tcW w:w="761" w:type="pct"/>
            <w:vMerge/>
            <w:shd w:val="clear" w:color="auto" w:fill="D9D9D9"/>
            <w:vAlign w:val="center"/>
          </w:tcPr>
          <w:p w14:paraId="6A1E557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8C176A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0F2600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fikasnost provođenja Zakona o biocidima</w:t>
            </w:r>
          </w:p>
        </w:tc>
        <w:tc>
          <w:tcPr>
            <w:tcW w:w="1159" w:type="pct"/>
            <w:shd w:val="clear" w:color="auto" w:fill="FFFFFF"/>
            <w:tcMar>
              <w:top w:w="0" w:type="dxa"/>
              <w:left w:w="108" w:type="dxa"/>
              <w:bottom w:w="0" w:type="dxa"/>
              <w:right w:w="108" w:type="dxa"/>
            </w:tcMar>
            <w:vAlign w:val="center"/>
          </w:tcPr>
          <w:p w14:paraId="0D5BBC1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izrađen Zakon o biocidima. Očekuje se da će sadržaj Zakona biti </w:t>
            </w:r>
            <w:r w:rsidR="0041643A" w:rsidRPr="008D043F">
              <w:rPr>
                <w:rFonts w:asciiTheme="minorHAnsi" w:hAnsiTheme="minorHAnsi" w:cstheme="minorHAnsi"/>
                <w:sz w:val="18"/>
                <w:szCs w:val="18"/>
                <w:lang w:val="hr-HR" w:bidi="en-US"/>
              </w:rPr>
              <w:t xml:space="preserve">harmoniziran </w:t>
            </w:r>
            <w:r w:rsidRPr="008D043F">
              <w:rPr>
                <w:rFonts w:asciiTheme="minorHAnsi" w:hAnsiTheme="minorHAnsi" w:cstheme="minorHAnsi"/>
                <w:sz w:val="18"/>
                <w:szCs w:val="18"/>
                <w:lang w:val="hr-HR" w:bidi="en-US"/>
              </w:rPr>
              <w:t>s onim koji je na snazi u</w:t>
            </w:r>
            <w:r w:rsidR="0041643A" w:rsidRPr="008D043F">
              <w:rPr>
                <w:rFonts w:asciiTheme="minorHAnsi" w:hAnsiTheme="minorHAnsi" w:cstheme="minorHAnsi"/>
                <w:sz w:val="18"/>
                <w:szCs w:val="18"/>
                <w:lang w:val="hr-HR" w:bidi="en-US"/>
              </w:rPr>
              <w:t xml:space="preserve"> Republici Srpskoj</w:t>
            </w:r>
            <w:r w:rsidRPr="008D043F">
              <w:rPr>
                <w:rFonts w:asciiTheme="minorHAnsi" w:hAnsiTheme="minorHAnsi" w:cstheme="minorHAnsi"/>
                <w:sz w:val="18"/>
                <w:szCs w:val="18"/>
                <w:lang w:val="hr-HR" w:bidi="en-US"/>
              </w:rPr>
              <w:t>, te da će za efikasno provođenje biti potrebno izraditi inventar biocida i registar proizvođača i uvoznika biocida</w:t>
            </w:r>
          </w:p>
        </w:tc>
        <w:tc>
          <w:tcPr>
            <w:tcW w:w="1159" w:type="pct"/>
            <w:shd w:val="clear" w:color="auto" w:fill="FFFFFF"/>
            <w:vAlign w:val="center"/>
          </w:tcPr>
          <w:p w14:paraId="5F8F321E" w14:textId="77777777" w:rsidR="00B25B10" w:rsidRPr="008D043F" w:rsidRDefault="0041643A" w:rsidP="0068355A">
            <w:pPr>
              <w:pStyle w:val="ListParagraph"/>
              <w:numPr>
                <w:ilvl w:val="0"/>
                <w:numId w:val="276"/>
              </w:numPr>
              <w:spacing w:before="40" w:after="40" w:line="276" w:lineRule="auto"/>
              <w:ind w:left="353" w:hanging="284"/>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CC447D" w:rsidRPr="008D043F">
              <w:rPr>
                <w:rFonts w:asciiTheme="minorHAnsi" w:hAnsiTheme="minorHAnsi" w:cstheme="minorHAnsi"/>
                <w:sz w:val="18"/>
                <w:szCs w:val="18"/>
                <w:lang w:val="hr-HR" w:bidi="en-US"/>
              </w:rPr>
              <w:t>sistem registracije biocidnih sredstava, evaluacije prijava i izdavanja odobrenja</w:t>
            </w:r>
          </w:p>
          <w:p w14:paraId="6FDC1722" w14:textId="77777777" w:rsidR="00B25B10" w:rsidRPr="008D043F" w:rsidRDefault="00CC447D" w:rsidP="0068355A">
            <w:pPr>
              <w:pStyle w:val="ListParagraph"/>
              <w:numPr>
                <w:ilvl w:val="0"/>
                <w:numId w:val="276"/>
              </w:numPr>
              <w:spacing w:before="40" w:after="40" w:line="276" w:lineRule="auto"/>
              <w:ind w:left="353" w:hanging="284"/>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i redovno ažuriran Inventar biocida</w:t>
            </w:r>
          </w:p>
          <w:p w14:paraId="5D2CF462" w14:textId="7C8E0829" w:rsidR="00CC447D" w:rsidRPr="008D043F" w:rsidRDefault="00CC447D" w:rsidP="0068355A">
            <w:pPr>
              <w:pStyle w:val="ListParagraph"/>
              <w:numPr>
                <w:ilvl w:val="0"/>
                <w:numId w:val="276"/>
              </w:numPr>
              <w:spacing w:before="40" w:after="40" w:line="276" w:lineRule="auto"/>
              <w:ind w:left="353" w:hanging="284"/>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i redovno ažuriran registar proizvođača  i uvoznika biocida</w:t>
            </w:r>
          </w:p>
          <w:p w14:paraId="20A845A5" w14:textId="77777777" w:rsidR="00CC447D" w:rsidRPr="008D043F" w:rsidRDefault="00CC447D" w:rsidP="0068355A">
            <w:pPr>
              <w:spacing w:line="276" w:lineRule="auto"/>
              <w:ind w:firstLine="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6</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7408F4D6" w14:textId="77777777" w:rsidTr="00270082">
        <w:trPr>
          <w:trHeight w:val="287"/>
        </w:trPr>
        <w:tc>
          <w:tcPr>
            <w:tcW w:w="761" w:type="pct"/>
            <w:vMerge/>
            <w:shd w:val="clear" w:color="auto" w:fill="D9D9D9"/>
            <w:vAlign w:val="center"/>
          </w:tcPr>
          <w:p w14:paraId="6293424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662984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F799B2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Pr="008D043F">
              <w:rPr>
                <w:rFonts w:asciiTheme="minorHAnsi" w:eastAsia="Calibri" w:hAnsiTheme="minorHAnsi" w:cstheme="minorHAnsi"/>
                <w:i/>
                <w:sz w:val="18"/>
                <w:szCs w:val="18"/>
                <w:lang w:val="hr-HR"/>
              </w:rPr>
              <w:t>helpdeska</w:t>
            </w:r>
            <w:r w:rsidRPr="008D043F">
              <w:rPr>
                <w:rFonts w:asciiTheme="minorHAnsi" w:eastAsia="Calibri" w:hAnsiTheme="minorHAnsi" w:cstheme="minorHAnsi"/>
                <w:sz w:val="18"/>
                <w:szCs w:val="18"/>
                <w:lang w:val="hr-HR"/>
              </w:rPr>
              <w:t>, odnosno kontakt</w:t>
            </w:r>
            <w:r w:rsidR="0041643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osobe/institucije za pomoć privrednicima u ispunjavanju zakonskih obaveza prijave </w:t>
            </w:r>
            <w:r w:rsidRPr="008D043F">
              <w:rPr>
                <w:rFonts w:asciiTheme="minorHAnsi" w:eastAsia="Calibri" w:hAnsiTheme="minorHAnsi" w:cstheme="minorHAnsi"/>
                <w:sz w:val="18"/>
                <w:szCs w:val="18"/>
                <w:lang w:val="hr-HR"/>
              </w:rPr>
              <w:lastRenderedPageBreak/>
              <w:t>hemikalija</w:t>
            </w:r>
          </w:p>
        </w:tc>
        <w:tc>
          <w:tcPr>
            <w:tcW w:w="1159" w:type="pct"/>
            <w:shd w:val="clear" w:color="auto" w:fill="FFFFFF"/>
            <w:tcMar>
              <w:top w:w="0" w:type="dxa"/>
              <w:left w:w="108" w:type="dxa"/>
              <w:bottom w:w="0" w:type="dxa"/>
              <w:right w:w="108" w:type="dxa"/>
            </w:tcMar>
            <w:vAlign w:val="center"/>
          </w:tcPr>
          <w:p w14:paraId="07416D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Nije uspostavljen </w:t>
            </w:r>
            <w:r w:rsidRPr="008D043F">
              <w:rPr>
                <w:rFonts w:asciiTheme="minorHAnsi" w:hAnsiTheme="minorHAnsi" w:cstheme="minorHAnsi"/>
                <w:i/>
                <w:iCs/>
                <w:sz w:val="18"/>
                <w:szCs w:val="18"/>
                <w:lang w:val="hr-HR" w:bidi="en-US"/>
              </w:rPr>
              <w:t>helpdesk</w:t>
            </w:r>
            <w:r w:rsidRPr="008D043F">
              <w:rPr>
                <w:rFonts w:asciiTheme="minorHAnsi" w:hAnsiTheme="minorHAnsi" w:cstheme="minorHAnsi"/>
                <w:sz w:val="18"/>
                <w:szCs w:val="18"/>
                <w:lang w:val="hr-HR" w:bidi="en-US"/>
              </w:rPr>
              <w:t xml:space="preserve"> – tj. kontakt</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broj i </w:t>
            </w:r>
            <w:r w:rsidRPr="008D043F">
              <w:rPr>
                <w:rFonts w:asciiTheme="minorHAnsi" w:hAnsiTheme="minorHAnsi" w:cstheme="minorHAnsi"/>
                <w:i/>
                <w:sz w:val="18"/>
                <w:szCs w:val="18"/>
                <w:lang w:val="hr-HR" w:bidi="en-US"/>
              </w:rPr>
              <w:t>e-mail</w:t>
            </w:r>
            <w:r w:rsidRPr="008D043F">
              <w:rPr>
                <w:rFonts w:asciiTheme="minorHAnsi" w:hAnsiTheme="minorHAnsi" w:cstheme="minorHAnsi"/>
                <w:sz w:val="18"/>
                <w:szCs w:val="18"/>
                <w:lang w:val="hr-HR" w:bidi="en-US"/>
              </w:rPr>
              <w:t xml:space="preserve"> koji mogu koristiti privrednici </w:t>
            </w:r>
            <w:r w:rsidRPr="008D043F">
              <w:rPr>
                <w:rFonts w:asciiTheme="minorHAnsi" w:eastAsia="Calibri" w:hAnsiTheme="minorHAnsi" w:cstheme="minorHAnsi"/>
                <w:sz w:val="18"/>
                <w:szCs w:val="18"/>
                <w:lang w:val="hr-HR"/>
              </w:rPr>
              <w:t xml:space="preserve">za pomoć u ispunjavanju </w:t>
            </w:r>
            <w:r w:rsidRPr="008D043F">
              <w:rPr>
                <w:rFonts w:asciiTheme="minorHAnsi" w:eastAsia="Calibri" w:hAnsiTheme="minorHAnsi" w:cstheme="minorHAnsi"/>
                <w:sz w:val="18"/>
                <w:szCs w:val="18"/>
                <w:lang w:val="hr-HR"/>
              </w:rPr>
              <w:lastRenderedPageBreak/>
              <w:t>zakonskih obaveza prijave hemikalija</w:t>
            </w:r>
          </w:p>
        </w:tc>
        <w:tc>
          <w:tcPr>
            <w:tcW w:w="1159" w:type="pct"/>
            <w:shd w:val="clear" w:color="auto" w:fill="FFFFFF"/>
            <w:vAlign w:val="center"/>
          </w:tcPr>
          <w:p w14:paraId="740EBA2B" w14:textId="77777777" w:rsidR="00CC447D" w:rsidRPr="008D043F" w:rsidRDefault="00CC447D"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Uspostavljanje </w:t>
            </w:r>
            <w:r w:rsidRPr="008D043F">
              <w:rPr>
                <w:rFonts w:asciiTheme="minorHAnsi" w:eastAsia="Calibri" w:hAnsiTheme="minorHAnsi" w:cstheme="minorHAnsi"/>
                <w:i/>
                <w:iCs/>
                <w:sz w:val="18"/>
                <w:szCs w:val="18"/>
                <w:lang w:val="hr-HR"/>
              </w:rPr>
              <w:t>helpdesk</w:t>
            </w:r>
            <w:r w:rsidRPr="008D043F">
              <w:rPr>
                <w:rFonts w:asciiTheme="minorHAnsi" w:eastAsia="Calibri" w:hAnsiTheme="minorHAnsi" w:cstheme="minorHAnsi"/>
                <w:sz w:val="18"/>
                <w:szCs w:val="18"/>
                <w:lang w:val="hr-HR"/>
              </w:rPr>
              <w:t xml:space="preserve">-a  (telefona, </w:t>
            </w:r>
            <w:r w:rsidR="00CC126A" w:rsidRPr="008D043F">
              <w:rPr>
                <w:rFonts w:asciiTheme="minorHAnsi" w:eastAsia="Calibri" w:hAnsiTheme="minorHAnsi" w:cstheme="minorHAnsi"/>
                <w:sz w:val="18"/>
                <w:szCs w:val="18"/>
                <w:lang w:val="hr-HR"/>
              </w:rPr>
              <w:t>internet</w:t>
            </w:r>
            <w:r w:rsidR="0041643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a, </w:t>
            </w:r>
            <w:r w:rsidRPr="008D043F">
              <w:rPr>
                <w:rFonts w:asciiTheme="minorHAnsi" w:eastAsia="Calibri" w:hAnsiTheme="minorHAnsi" w:cstheme="minorHAnsi"/>
                <w:i/>
                <w:sz w:val="18"/>
                <w:szCs w:val="18"/>
                <w:lang w:val="hr-HR"/>
              </w:rPr>
              <w:t>e-mail</w:t>
            </w:r>
            <w:r w:rsidRPr="008D043F">
              <w:rPr>
                <w:rFonts w:asciiTheme="minorHAnsi" w:eastAsia="Calibri" w:hAnsiTheme="minorHAnsi" w:cstheme="minorHAnsi"/>
                <w:sz w:val="18"/>
                <w:szCs w:val="18"/>
                <w:lang w:val="hr-HR"/>
              </w:rPr>
              <w:t xml:space="preserve">) za pomoć privrednicima u ispunjavanju zakonskih </w:t>
            </w:r>
            <w:r w:rsidRPr="008D043F">
              <w:rPr>
                <w:rFonts w:asciiTheme="minorHAnsi" w:eastAsia="Calibri" w:hAnsiTheme="minorHAnsi" w:cstheme="minorHAnsi"/>
                <w:sz w:val="18"/>
                <w:szCs w:val="18"/>
                <w:lang w:val="hr-HR"/>
              </w:rPr>
              <w:lastRenderedPageBreak/>
              <w:t>obaveza prijave hemikalija (2023</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0135E54E" w14:textId="77777777" w:rsidTr="00270082">
        <w:trPr>
          <w:trHeight w:val="287"/>
        </w:trPr>
        <w:tc>
          <w:tcPr>
            <w:tcW w:w="761" w:type="pct"/>
            <w:vMerge/>
            <w:shd w:val="clear" w:color="auto" w:fill="D9D9D9"/>
            <w:vAlign w:val="center"/>
          </w:tcPr>
          <w:p w14:paraId="16A5A14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B287A5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AEAC7E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istematičnost inventarizacije hemikalija i biocida </w:t>
            </w:r>
          </w:p>
        </w:tc>
        <w:tc>
          <w:tcPr>
            <w:tcW w:w="1159" w:type="pct"/>
            <w:shd w:val="clear" w:color="auto" w:fill="FFFFFF"/>
            <w:tcMar>
              <w:top w:w="0" w:type="dxa"/>
              <w:left w:w="108" w:type="dxa"/>
              <w:bottom w:w="0" w:type="dxa"/>
              <w:right w:w="108" w:type="dxa"/>
            </w:tcMar>
            <w:vAlign w:val="center"/>
          </w:tcPr>
          <w:p w14:paraId="6C04CB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usvojen </w:t>
            </w:r>
            <w:r w:rsidR="0041643A" w:rsidRPr="008D043F">
              <w:rPr>
                <w:rFonts w:asciiTheme="minorHAnsi" w:hAnsiTheme="minorHAnsi" w:cstheme="minorHAnsi"/>
                <w:sz w:val="18"/>
                <w:szCs w:val="18"/>
                <w:lang w:val="hr-HR" w:bidi="en-US"/>
              </w:rPr>
              <w:t xml:space="preserve">informacijski </w:t>
            </w:r>
            <w:r w:rsidRPr="008D043F">
              <w:rPr>
                <w:rFonts w:asciiTheme="minorHAnsi" w:hAnsiTheme="minorHAnsi" w:cstheme="minorHAnsi"/>
                <w:sz w:val="18"/>
                <w:szCs w:val="18"/>
                <w:lang w:val="hr-HR" w:bidi="en-US"/>
              </w:rPr>
              <w:t xml:space="preserve">alat kojim će se omogućiti jednostavan unos novih podataka i redovno </w:t>
            </w:r>
            <w:r w:rsidR="0041643A" w:rsidRPr="008D043F">
              <w:rPr>
                <w:rFonts w:asciiTheme="minorHAnsi" w:hAnsiTheme="minorHAnsi" w:cstheme="minorHAnsi"/>
                <w:sz w:val="18"/>
                <w:szCs w:val="18"/>
                <w:lang w:val="hr-HR" w:bidi="en-US"/>
              </w:rPr>
              <w:t xml:space="preserve">ažuriranje </w:t>
            </w:r>
            <w:r w:rsidRPr="008D043F">
              <w:rPr>
                <w:rFonts w:asciiTheme="minorHAnsi" w:hAnsiTheme="minorHAnsi" w:cstheme="minorHAnsi"/>
                <w:sz w:val="18"/>
                <w:szCs w:val="18"/>
                <w:lang w:val="hr-HR" w:bidi="en-US"/>
              </w:rPr>
              <w:t>inventara hemikalija i biocida</w:t>
            </w:r>
          </w:p>
        </w:tc>
        <w:tc>
          <w:tcPr>
            <w:tcW w:w="1159" w:type="pct"/>
            <w:shd w:val="clear" w:color="auto" w:fill="FFFFFF"/>
            <w:vAlign w:val="center"/>
          </w:tcPr>
          <w:p w14:paraId="77CCA72A" w14:textId="6970787F" w:rsidR="00CC447D" w:rsidRPr="008D043F" w:rsidRDefault="00CC447D"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w:t>
            </w:r>
            <w:r w:rsidR="00CC126A" w:rsidRPr="008D043F">
              <w:rPr>
                <w:rFonts w:asciiTheme="minorHAnsi" w:eastAsia="Calibri" w:hAnsiTheme="minorHAnsi" w:cstheme="minorHAnsi"/>
                <w:sz w:val="18"/>
                <w:szCs w:val="18"/>
                <w:lang w:val="hr-HR"/>
              </w:rPr>
              <w:t xml:space="preserve">informacijski </w:t>
            </w:r>
            <w:r w:rsidRPr="008D043F">
              <w:rPr>
                <w:rFonts w:asciiTheme="minorHAnsi" w:eastAsia="Calibri" w:hAnsiTheme="minorHAnsi" w:cstheme="minorHAnsi"/>
                <w:sz w:val="18"/>
                <w:szCs w:val="18"/>
                <w:lang w:val="hr-HR"/>
              </w:rPr>
              <w:t>alat za efikasno vođenje Inventara hemikalija i spiska biocida koji će omogućiti statističku obradu podataka</w:t>
            </w:r>
          </w:p>
        </w:tc>
      </w:tr>
      <w:tr w:rsidR="00CC447D" w:rsidRPr="008D043F" w14:paraId="6724B355" w14:textId="77777777" w:rsidTr="00270082">
        <w:trPr>
          <w:trHeight w:val="287"/>
        </w:trPr>
        <w:tc>
          <w:tcPr>
            <w:tcW w:w="761" w:type="pct"/>
            <w:vMerge/>
            <w:shd w:val="clear" w:color="auto" w:fill="D9D9D9"/>
            <w:vAlign w:val="center"/>
          </w:tcPr>
          <w:p w14:paraId="0BAA9C4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B3B344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9525CC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fikasnost kontrole provođenja propisa u oblasti hemijske sigurnosti</w:t>
            </w:r>
          </w:p>
        </w:tc>
        <w:tc>
          <w:tcPr>
            <w:tcW w:w="1159" w:type="pct"/>
            <w:shd w:val="clear" w:color="auto" w:fill="FFFFFF"/>
            <w:tcMar>
              <w:top w:w="0" w:type="dxa"/>
              <w:left w:w="108" w:type="dxa"/>
              <w:bottom w:w="0" w:type="dxa"/>
              <w:right w:w="108" w:type="dxa"/>
            </w:tcMar>
            <w:vAlign w:val="center"/>
          </w:tcPr>
          <w:p w14:paraId="07BD341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dzakonski </w:t>
            </w:r>
            <w:r w:rsidR="0041643A" w:rsidRPr="008D043F">
              <w:rPr>
                <w:rFonts w:asciiTheme="minorHAnsi" w:hAnsiTheme="minorHAnsi" w:cstheme="minorHAnsi"/>
                <w:sz w:val="18"/>
                <w:szCs w:val="18"/>
                <w:lang w:val="hr-HR" w:bidi="en-US"/>
              </w:rPr>
              <w:t xml:space="preserve">akti </w:t>
            </w:r>
            <w:r w:rsidRPr="008D043F">
              <w:rPr>
                <w:rFonts w:asciiTheme="minorHAnsi" w:hAnsiTheme="minorHAnsi" w:cstheme="minorHAnsi"/>
                <w:sz w:val="18"/>
                <w:szCs w:val="18"/>
                <w:lang w:val="hr-HR" w:bidi="en-US"/>
              </w:rPr>
              <w:t xml:space="preserve">Zakona o hemikalijama nisu izrađeni, te nema </w:t>
            </w:r>
            <w:r w:rsidR="0041643A"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za inspekcijski nadzor. Zakon i podzakonski akti u oblasti upravljanja biocidima nije uspostavljen</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nema </w:t>
            </w:r>
            <w:r w:rsidR="0041643A"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za inspekcijski nadzor</w:t>
            </w:r>
          </w:p>
        </w:tc>
        <w:tc>
          <w:tcPr>
            <w:tcW w:w="1159" w:type="pct"/>
            <w:shd w:val="clear" w:color="auto" w:fill="FFFFFF"/>
            <w:vAlign w:val="center"/>
          </w:tcPr>
          <w:p w14:paraId="00841BA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inspekcijski nadzor i formiran registar prekršajnih naloga u oblasti upravljanja </w:t>
            </w:r>
            <w:r w:rsidR="00CC126A" w:rsidRPr="008D043F">
              <w:rPr>
                <w:rFonts w:asciiTheme="minorHAnsi" w:hAnsiTheme="minorHAnsi" w:cstheme="minorHAnsi"/>
                <w:sz w:val="18"/>
                <w:szCs w:val="18"/>
                <w:lang w:val="hr-HR" w:bidi="en-US"/>
              </w:rPr>
              <w:t xml:space="preserve">hemikalijama </w:t>
            </w:r>
            <w:r w:rsidRPr="008D043F">
              <w:rPr>
                <w:rFonts w:asciiTheme="minorHAnsi" w:hAnsiTheme="minorHAnsi" w:cstheme="minorHAnsi"/>
                <w:sz w:val="18"/>
                <w:szCs w:val="18"/>
                <w:lang w:val="hr-HR" w:bidi="en-US"/>
              </w:rPr>
              <w:t>i biocidima (2025</w:t>
            </w:r>
            <w:r w:rsidR="00CC126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07CCA721" w14:textId="77777777" w:rsidTr="00270082">
        <w:trPr>
          <w:trHeight w:val="483"/>
        </w:trPr>
        <w:tc>
          <w:tcPr>
            <w:tcW w:w="761" w:type="pct"/>
            <w:vMerge/>
            <w:shd w:val="clear" w:color="auto" w:fill="D9D9D9"/>
            <w:vAlign w:val="center"/>
            <w:hideMark/>
          </w:tcPr>
          <w:p w14:paraId="0600C32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64B486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12612E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CAF0BB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26069E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18055C4A" w14:textId="77777777" w:rsidTr="00270082">
        <w:trPr>
          <w:trHeight w:val="287"/>
        </w:trPr>
        <w:tc>
          <w:tcPr>
            <w:tcW w:w="761" w:type="pct"/>
            <w:vMerge/>
            <w:shd w:val="clear" w:color="auto" w:fill="D9D9D9"/>
            <w:vAlign w:val="center"/>
            <w:hideMark/>
          </w:tcPr>
          <w:p w14:paraId="51346465"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1FC5480"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8429C3A"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0</w:t>
            </w:r>
          </w:p>
        </w:tc>
        <w:tc>
          <w:tcPr>
            <w:tcW w:w="1159" w:type="pct"/>
            <w:tcMar>
              <w:top w:w="0" w:type="dxa"/>
              <w:left w:w="108" w:type="dxa"/>
              <w:bottom w:w="0" w:type="dxa"/>
              <w:right w:w="108" w:type="dxa"/>
            </w:tcMar>
            <w:vAlign w:val="center"/>
          </w:tcPr>
          <w:p w14:paraId="1E701BDD"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8</w:t>
            </w:r>
          </w:p>
        </w:tc>
        <w:tc>
          <w:tcPr>
            <w:tcW w:w="1159" w:type="pct"/>
            <w:tcMar>
              <w:top w:w="0" w:type="dxa"/>
              <w:left w:w="108" w:type="dxa"/>
              <w:bottom w:w="0" w:type="dxa"/>
              <w:right w:w="108" w:type="dxa"/>
            </w:tcMar>
            <w:vAlign w:val="center"/>
          </w:tcPr>
          <w:p w14:paraId="4DE9A901"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w:t>
            </w:r>
          </w:p>
        </w:tc>
      </w:tr>
      <w:tr w:rsidR="00CC447D" w:rsidRPr="008D043F" w14:paraId="223941D6"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20B23CF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2.2. Mjera</w:t>
            </w:r>
          </w:p>
        </w:tc>
        <w:tc>
          <w:tcPr>
            <w:tcW w:w="762" w:type="pct"/>
            <w:vMerge w:val="restart"/>
            <w:tcMar>
              <w:top w:w="0" w:type="dxa"/>
              <w:left w:w="108" w:type="dxa"/>
              <w:bottom w:w="0" w:type="dxa"/>
              <w:right w:w="108" w:type="dxa"/>
            </w:tcMar>
            <w:vAlign w:val="center"/>
          </w:tcPr>
          <w:p w14:paraId="70D92DB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Visok nivo implementacije </w:t>
            </w:r>
            <w:r w:rsidR="00CC126A" w:rsidRPr="008D043F">
              <w:rPr>
                <w:rFonts w:asciiTheme="minorHAnsi" w:eastAsia="Calibri" w:hAnsiTheme="minorHAnsi" w:cstheme="minorHAnsi"/>
                <w:sz w:val="18"/>
                <w:szCs w:val="18"/>
                <w:lang w:val="hr-HR"/>
              </w:rPr>
              <w:t xml:space="preserve">SEVESO </w:t>
            </w:r>
            <w:r w:rsidRPr="008D043F">
              <w:rPr>
                <w:rFonts w:asciiTheme="minorHAnsi" w:eastAsia="Calibri" w:hAnsiTheme="minorHAnsi" w:cstheme="minorHAnsi"/>
                <w:sz w:val="18"/>
                <w:szCs w:val="18"/>
                <w:lang w:val="hr-HR"/>
              </w:rPr>
              <w:t>III direktive</w:t>
            </w:r>
          </w:p>
        </w:tc>
        <w:tc>
          <w:tcPr>
            <w:tcW w:w="1159" w:type="pct"/>
            <w:shd w:val="clear" w:color="auto" w:fill="D9D9D9"/>
            <w:tcMar>
              <w:top w:w="0" w:type="dxa"/>
              <w:left w:w="108" w:type="dxa"/>
              <w:bottom w:w="0" w:type="dxa"/>
              <w:right w:w="108" w:type="dxa"/>
            </w:tcMar>
            <w:vAlign w:val="center"/>
            <w:hideMark/>
          </w:tcPr>
          <w:p w14:paraId="56BB8D7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42FBD5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67E9C2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85E9C5D" w14:textId="77777777" w:rsidTr="00270082">
        <w:trPr>
          <w:trHeight w:val="287"/>
        </w:trPr>
        <w:tc>
          <w:tcPr>
            <w:tcW w:w="761" w:type="pct"/>
            <w:vMerge/>
            <w:shd w:val="clear" w:color="auto" w:fill="D9D9D9"/>
            <w:vAlign w:val="center"/>
            <w:hideMark/>
          </w:tcPr>
          <w:p w14:paraId="099F750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5594F8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E4DD567"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atus registra nesreća većih razmjera</w:t>
            </w:r>
          </w:p>
        </w:tc>
        <w:tc>
          <w:tcPr>
            <w:tcW w:w="1159" w:type="pct"/>
            <w:shd w:val="clear" w:color="auto" w:fill="FFFFFF"/>
            <w:tcMar>
              <w:top w:w="0" w:type="dxa"/>
              <w:left w:w="108" w:type="dxa"/>
              <w:bottom w:w="0" w:type="dxa"/>
              <w:right w:w="108" w:type="dxa"/>
            </w:tcMar>
            <w:vAlign w:val="center"/>
          </w:tcPr>
          <w:p w14:paraId="5B00899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i objavljen registar nesreća većih razmjera</w:t>
            </w:r>
          </w:p>
        </w:tc>
        <w:tc>
          <w:tcPr>
            <w:tcW w:w="1159" w:type="pct"/>
            <w:shd w:val="clear" w:color="auto" w:fill="FFFFFF"/>
            <w:vAlign w:val="center"/>
          </w:tcPr>
          <w:p w14:paraId="3EAB3009" w14:textId="77777777" w:rsidR="00CC447D" w:rsidRPr="008D043F" w:rsidRDefault="00CC447D" w:rsidP="0068355A">
            <w:pPr>
              <w:spacing w:after="120" w:line="276" w:lineRule="auto"/>
              <w:ind w:left="211"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rađen Registar nesreća većih razmjera (2024</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5B6AE22C" w14:textId="77777777" w:rsidTr="00270082">
        <w:trPr>
          <w:trHeight w:val="287"/>
        </w:trPr>
        <w:tc>
          <w:tcPr>
            <w:tcW w:w="761" w:type="pct"/>
            <w:vMerge/>
            <w:shd w:val="clear" w:color="auto" w:fill="D9D9D9"/>
            <w:vAlign w:val="center"/>
          </w:tcPr>
          <w:p w14:paraId="70A1867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FB10FB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B418F9"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Efikasnost prijave opasnih tvari, </w:t>
            </w:r>
            <w:r w:rsidR="00CC126A"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zahtijevanih zakonskom legislativom implementacije SEVESO III</w:t>
            </w:r>
            <w:r w:rsidR="00CC126A" w:rsidRPr="008D043F">
              <w:rPr>
                <w:rFonts w:asciiTheme="minorHAnsi" w:eastAsia="Calibri" w:hAnsiTheme="minorHAnsi" w:cstheme="minorHAnsi"/>
                <w:sz w:val="18"/>
                <w:szCs w:val="18"/>
                <w:lang w:val="hr-HR"/>
              </w:rPr>
              <w:t xml:space="preserve"> direktive</w:t>
            </w:r>
          </w:p>
        </w:tc>
        <w:tc>
          <w:tcPr>
            <w:tcW w:w="1159" w:type="pct"/>
            <w:shd w:val="clear" w:color="auto" w:fill="FFFFFF"/>
            <w:tcMar>
              <w:top w:w="0" w:type="dxa"/>
              <w:left w:w="108" w:type="dxa"/>
              <w:bottom w:w="0" w:type="dxa"/>
              <w:right w:w="108" w:type="dxa"/>
            </w:tcMar>
            <w:vAlign w:val="center"/>
          </w:tcPr>
          <w:p w14:paraId="062EE54C"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ije izvršena </w:t>
            </w:r>
            <w:r w:rsidRPr="008D043F">
              <w:rPr>
                <w:rFonts w:asciiTheme="minorHAnsi" w:eastAsia="Calibri" w:hAnsiTheme="minorHAnsi" w:cstheme="minorHAnsi"/>
                <w:sz w:val="18"/>
                <w:szCs w:val="18"/>
                <w:lang w:val="hr-HR"/>
              </w:rPr>
              <w:t xml:space="preserve">prijava opasnih tvari, </w:t>
            </w:r>
            <w:r w:rsidR="00CC126A"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zahtijevanih zakonskom legislativom implementacije SEVESO III</w:t>
            </w:r>
            <w:r w:rsidR="00CC126A" w:rsidRPr="008D043F">
              <w:rPr>
                <w:rFonts w:asciiTheme="minorHAnsi" w:eastAsia="Calibri" w:hAnsiTheme="minorHAnsi" w:cstheme="minorHAnsi"/>
                <w:sz w:val="18"/>
                <w:szCs w:val="18"/>
                <w:lang w:val="hr-HR"/>
              </w:rPr>
              <w:t xml:space="preserve"> direktive</w:t>
            </w:r>
          </w:p>
        </w:tc>
        <w:tc>
          <w:tcPr>
            <w:tcW w:w="1159" w:type="pct"/>
            <w:shd w:val="clear" w:color="auto" w:fill="FFFFFF"/>
            <w:vAlign w:val="center"/>
          </w:tcPr>
          <w:p w14:paraId="501F4A1C" w14:textId="77777777" w:rsidR="00CC447D" w:rsidRPr="008D043F" w:rsidRDefault="00CC447D" w:rsidP="0068355A">
            <w:pPr>
              <w:spacing w:after="120" w:line="276" w:lineRule="auto"/>
              <w:ind w:left="211"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vršena prijava opasnih tvari, </w:t>
            </w:r>
            <w:r w:rsidR="00CC126A"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zahtijevanih zakonskom legislativom implementacije SEVESO III</w:t>
            </w:r>
            <w:r w:rsidR="00CC126A" w:rsidRPr="008D043F">
              <w:rPr>
                <w:rFonts w:asciiTheme="minorHAnsi" w:eastAsia="Calibri" w:hAnsiTheme="minorHAnsi" w:cstheme="minorHAnsi"/>
                <w:sz w:val="18"/>
                <w:szCs w:val="18"/>
                <w:lang w:val="hr-HR"/>
              </w:rPr>
              <w:t xml:space="preserve"> direktive </w:t>
            </w:r>
            <w:r w:rsidRPr="008D043F">
              <w:rPr>
                <w:rFonts w:asciiTheme="minorHAnsi" w:eastAsia="Calibri" w:hAnsiTheme="minorHAnsi" w:cstheme="minorHAnsi"/>
                <w:sz w:val="18"/>
                <w:szCs w:val="18"/>
                <w:lang w:val="hr-HR"/>
              </w:rPr>
              <w:t>(2026</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0F69FE02" w14:textId="77777777" w:rsidTr="00270082">
        <w:trPr>
          <w:trHeight w:val="483"/>
        </w:trPr>
        <w:tc>
          <w:tcPr>
            <w:tcW w:w="761" w:type="pct"/>
            <w:vMerge/>
            <w:shd w:val="clear" w:color="auto" w:fill="D9D9D9"/>
            <w:vAlign w:val="center"/>
            <w:hideMark/>
          </w:tcPr>
          <w:p w14:paraId="2E738F3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24949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095B99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AFEE7D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01136A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227D1F" w:rsidRPr="008D043F" w14:paraId="00225A75" w14:textId="77777777" w:rsidTr="00270082">
        <w:trPr>
          <w:trHeight w:val="287"/>
        </w:trPr>
        <w:tc>
          <w:tcPr>
            <w:tcW w:w="761" w:type="pct"/>
            <w:vMerge/>
            <w:shd w:val="clear" w:color="auto" w:fill="D9D9D9"/>
            <w:vAlign w:val="center"/>
            <w:hideMark/>
          </w:tcPr>
          <w:p w14:paraId="704250B1"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B1E7875"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AFFF88C"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5</w:t>
            </w:r>
          </w:p>
        </w:tc>
        <w:tc>
          <w:tcPr>
            <w:tcW w:w="1159" w:type="pct"/>
            <w:tcMar>
              <w:top w:w="0" w:type="dxa"/>
              <w:left w:w="108" w:type="dxa"/>
              <w:bottom w:w="0" w:type="dxa"/>
              <w:right w:w="108" w:type="dxa"/>
            </w:tcMar>
            <w:vAlign w:val="center"/>
          </w:tcPr>
          <w:p w14:paraId="68EED6BE"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2DB12698"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5</w:t>
            </w:r>
          </w:p>
        </w:tc>
      </w:tr>
      <w:tr w:rsidR="00CC447D" w:rsidRPr="008D043F" w14:paraId="1228CD2B"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40F4E7B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2.3. Mjera</w:t>
            </w:r>
          </w:p>
        </w:tc>
        <w:tc>
          <w:tcPr>
            <w:tcW w:w="762" w:type="pct"/>
            <w:vMerge w:val="restart"/>
            <w:tcMar>
              <w:top w:w="0" w:type="dxa"/>
              <w:left w:w="108" w:type="dxa"/>
              <w:bottom w:w="0" w:type="dxa"/>
              <w:right w:w="108" w:type="dxa"/>
            </w:tcMar>
            <w:vAlign w:val="center"/>
          </w:tcPr>
          <w:p w14:paraId="0E6912B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ljen sistem izvještavanja po pitanju registracije i servisa rashladne opreme 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u skladu s</w:t>
            </w:r>
            <w:r w:rsidR="00CC126A"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oblasti upravljanja </w:t>
            </w:r>
            <w:r w:rsidRPr="008D043F">
              <w:rPr>
                <w:rFonts w:asciiTheme="minorHAnsi" w:eastAsia="Calibri" w:hAnsiTheme="minorHAnsi" w:cstheme="minorHAnsi"/>
                <w:sz w:val="18"/>
                <w:szCs w:val="18"/>
                <w:lang w:val="hr-HR"/>
              </w:rPr>
              <w:lastRenderedPageBreak/>
              <w:t xml:space="preserve">supstancama koje oštećuju ozonski omotač i obuke servisera </w:t>
            </w:r>
            <w:r w:rsidR="006A775F" w:rsidRPr="008D043F">
              <w:rPr>
                <w:rFonts w:asciiTheme="minorHAnsi" w:eastAsia="Calibri" w:hAnsiTheme="minorHAnsi" w:cstheme="minorHAnsi"/>
                <w:sz w:val="18"/>
                <w:szCs w:val="18"/>
                <w:lang w:val="hr-HR"/>
              </w:rPr>
              <w:t xml:space="preserve">KGH- </w:t>
            </w:r>
            <w:r w:rsidRPr="008D043F">
              <w:rPr>
                <w:rFonts w:asciiTheme="minorHAnsi" w:eastAsia="Calibri" w:hAnsiTheme="minorHAnsi" w:cstheme="minorHAnsi"/>
                <w:sz w:val="18"/>
                <w:szCs w:val="18"/>
                <w:lang w:val="hr-HR"/>
              </w:rPr>
              <w:t>uređaja</w:t>
            </w:r>
          </w:p>
        </w:tc>
        <w:tc>
          <w:tcPr>
            <w:tcW w:w="1159" w:type="pct"/>
            <w:shd w:val="clear" w:color="auto" w:fill="D9D9D9"/>
            <w:tcMar>
              <w:top w:w="0" w:type="dxa"/>
              <w:left w:w="108" w:type="dxa"/>
              <w:bottom w:w="0" w:type="dxa"/>
              <w:right w:w="108" w:type="dxa"/>
            </w:tcMar>
            <w:vAlign w:val="center"/>
            <w:hideMark/>
          </w:tcPr>
          <w:p w14:paraId="7000058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4BE08FA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0F355A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021D14B" w14:textId="77777777" w:rsidTr="00270082">
        <w:trPr>
          <w:trHeight w:val="287"/>
        </w:trPr>
        <w:tc>
          <w:tcPr>
            <w:tcW w:w="761" w:type="pct"/>
            <w:vMerge/>
            <w:shd w:val="clear" w:color="auto" w:fill="D9D9D9"/>
            <w:vAlign w:val="center"/>
            <w:hideMark/>
          </w:tcPr>
          <w:p w14:paraId="4253AFA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1F85A3F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4F12A07"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A221CF" w:rsidRPr="008D043F">
              <w:rPr>
                <w:rFonts w:asciiTheme="minorHAnsi" w:hAnsiTheme="minorHAnsi" w:cstheme="minorHAnsi"/>
                <w:sz w:val="18"/>
                <w:szCs w:val="18"/>
                <w:lang w:val="hr-HR" w:bidi="en-US"/>
              </w:rPr>
              <w:t xml:space="preserve">informacijskog </w:t>
            </w:r>
            <w:r w:rsidRPr="008D043F">
              <w:rPr>
                <w:rFonts w:asciiTheme="minorHAnsi" w:hAnsiTheme="minorHAnsi" w:cstheme="minorHAnsi"/>
                <w:sz w:val="18"/>
                <w:szCs w:val="18"/>
                <w:lang w:val="hr-HR" w:bidi="en-US"/>
              </w:rPr>
              <w:t>sistema za registraciju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koji sadrže SOOO</w:t>
            </w:r>
            <w:r w:rsidR="00A221CF" w:rsidRPr="008D043F">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i zamjenske supstance</w:t>
            </w:r>
          </w:p>
        </w:tc>
        <w:tc>
          <w:tcPr>
            <w:tcW w:w="1159" w:type="pct"/>
            <w:shd w:val="clear" w:color="auto" w:fill="FFFFFF"/>
            <w:tcMar>
              <w:top w:w="0" w:type="dxa"/>
              <w:left w:w="108" w:type="dxa"/>
              <w:bottom w:w="0" w:type="dxa"/>
              <w:right w:w="108" w:type="dxa"/>
            </w:tcMar>
            <w:vAlign w:val="center"/>
          </w:tcPr>
          <w:p w14:paraId="12E637D2" w14:textId="77777777" w:rsidR="00CC447D" w:rsidRPr="008D043F" w:rsidRDefault="00CC447D" w:rsidP="0068355A">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uspostavljen </w:t>
            </w:r>
            <w:r w:rsidR="00A221CF" w:rsidRPr="008D043F">
              <w:rPr>
                <w:rFonts w:asciiTheme="minorHAnsi" w:hAnsiTheme="minorHAnsi" w:cstheme="minorHAnsi"/>
                <w:sz w:val="18"/>
                <w:szCs w:val="18"/>
                <w:lang w:val="hr-HR" w:bidi="en-US"/>
              </w:rPr>
              <w:t xml:space="preserve">informacijski </w:t>
            </w:r>
            <w:r w:rsidRPr="008D043F">
              <w:rPr>
                <w:rFonts w:asciiTheme="minorHAnsi" w:hAnsiTheme="minorHAnsi" w:cstheme="minorHAnsi"/>
                <w:sz w:val="18"/>
                <w:szCs w:val="18"/>
                <w:lang w:val="hr-HR" w:bidi="en-US"/>
              </w:rPr>
              <w:t>sistem  kojim će se osigurati registracija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i servisnih radionica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uređaja </w:t>
            </w:r>
          </w:p>
        </w:tc>
        <w:tc>
          <w:tcPr>
            <w:tcW w:w="1159" w:type="pct"/>
            <w:shd w:val="clear" w:color="auto" w:fill="FFFFFF"/>
            <w:vAlign w:val="center"/>
          </w:tcPr>
          <w:p w14:paraId="24F82EA2"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w:t>
            </w:r>
            <w:r w:rsidR="00A221CF" w:rsidRPr="008D043F">
              <w:rPr>
                <w:rFonts w:asciiTheme="minorHAnsi" w:hAnsiTheme="minorHAnsi" w:cstheme="minorHAnsi"/>
                <w:sz w:val="18"/>
                <w:szCs w:val="18"/>
                <w:lang w:val="hr-HR" w:bidi="en-US"/>
              </w:rPr>
              <w:t xml:space="preserve">informacijski </w:t>
            </w:r>
            <w:r w:rsidRPr="008D043F">
              <w:rPr>
                <w:rFonts w:asciiTheme="minorHAnsi" w:hAnsiTheme="minorHAnsi" w:cstheme="minorHAnsi"/>
                <w:sz w:val="18"/>
                <w:szCs w:val="18"/>
                <w:lang w:val="hr-HR" w:bidi="en-US"/>
              </w:rPr>
              <w:t>sistem za registraciju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koji sadrže SOOO</w:t>
            </w:r>
            <w:r w:rsidR="00A221CF" w:rsidRPr="008D043F">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i zamjenske supstance (2024</w:t>
            </w:r>
            <w:r w:rsidR="00A221C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05B2A449" w14:textId="77777777" w:rsidTr="00270082">
        <w:trPr>
          <w:trHeight w:val="287"/>
        </w:trPr>
        <w:tc>
          <w:tcPr>
            <w:tcW w:w="761" w:type="pct"/>
            <w:vMerge/>
            <w:shd w:val="clear" w:color="auto" w:fill="D9D9D9"/>
            <w:vAlign w:val="center"/>
          </w:tcPr>
          <w:p w14:paraId="0C671F4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B2802B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8FD2674"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Efikasnost registracije servisnih radionica i vlasnika opreme (operatera) rashladne i </w:t>
            </w:r>
            <w:r w:rsidRPr="008D043F">
              <w:rPr>
                <w:rFonts w:asciiTheme="minorHAnsi" w:eastAsia="Calibri" w:hAnsiTheme="minorHAnsi" w:cstheme="minorHAnsi"/>
                <w:sz w:val="18"/>
                <w:szCs w:val="18"/>
                <w:lang w:val="hr-HR"/>
              </w:rPr>
              <w:lastRenderedPageBreak/>
              <w:t>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preme.</w:t>
            </w:r>
          </w:p>
        </w:tc>
        <w:tc>
          <w:tcPr>
            <w:tcW w:w="1159" w:type="pct"/>
            <w:shd w:val="clear" w:color="auto" w:fill="FFFFFF"/>
            <w:tcMar>
              <w:top w:w="0" w:type="dxa"/>
              <w:left w:w="108" w:type="dxa"/>
              <w:bottom w:w="0" w:type="dxa"/>
              <w:right w:w="108" w:type="dxa"/>
            </w:tcMar>
            <w:vAlign w:val="center"/>
          </w:tcPr>
          <w:p w14:paraId="22B939A3" w14:textId="77777777" w:rsidR="00CC447D" w:rsidRPr="008D043F" w:rsidRDefault="00CC447D" w:rsidP="0068355A">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Ne postoji uspostavljen registar servisnih radionica i vlasnika </w:t>
            </w:r>
            <w:r w:rsidRPr="008D043F">
              <w:rPr>
                <w:rFonts w:asciiTheme="minorHAnsi" w:hAnsiTheme="minorHAnsi" w:cstheme="minorHAnsi"/>
                <w:sz w:val="18"/>
                <w:szCs w:val="18"/>
                <w:lang w:val="hr-HR" w:bidi="en-US"/>
              </w:rPr>
              <w:lastRenderedPageBreak/>
              <w:t>opreme (operatera) rashladne i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w:t>
            </w:r>
            <w:r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Prema preliminarnoj procjeni koja je izvršena u okviru HFC </w:t>
            </w:r>
            <w:r w:rsidRPr="008D043F">
              <w:rPr>
                <w:rFonts w:asciiTheme="minorHAnsi" w:hAnsiTheme="minorHAnsi" w:cstheme="minorHAnsi"/>
                <w:i/>
                <w:sz w:val="18"/>
                <w:szCs w:val="18"/>
                <w:lang w:val="hr-HR" w:bidi="en-US"/>
              </w:rPr>
              <w:t>Outlook</w:t>
            </w:r>
            <w:r w:rsidRPr="008D043F">
              <w:rPr>
                <w:rFonts w:asciiTheme="minorHAnsi" w:hAnsiTheme="minorHAnsi" w:cstheme="minorHAnsi"/>
                <w:sz w:val="18"/>
                <w:szCs w:val="18"/>
                <w:lang w:val="hr-HR" w:bidi="en-US"/>
              </w:rPr>
              <w:t xml:space="preserve"> modela za BiH, kroz projekat finansiran od organizacije UNIDO, u BIH je prisutno oko 67062 uređaja s preko 3kg rashladnog medija</w:t>
            </w:r>
          </w:p>
        </w:tc>
        <w:tc>
          <w:tcPr>
            <w:tcW w:w="1159" w:type="pct"/>
            <w:shd w:val="clear" w:color="auto" w:fill="FFFFFF"/>
            <w:vAlign w:val="center"/>
          </w:tcPr>
          <w:p w14:paraId="36E4E1AE"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lastRenderedPageBreak/>
              <w:t>Izvršena registracija najmanje 30% operatera/vlasnika uređaja</w:t>
            </w:r>
            <w:r w:rsidR="00A221C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uređaja  i </w:t>
            </w:r>
            <w:r w:rsidRPr="008D043F">
              <w:rPr>
                <w:rFonts w:asciiTheme="minorHAnsi" w:eastAsia="Calibri" w:hAnsiTheme="minorHAnsi" w:cstheme="minorHAnsi"/>
                <w:sz w:val="18"/>
                <w:szCs w:val="18"/>
                <w:lang w:val="hr-HR"/>
              </w:rPr>
              <w:lastRenderedPageBreak/>
              <w:t>100% servisnih radionica (2030</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3F367A0" w14:textId="77777777" w:rsidTr="00270082">
        <w:trPr>
          <w:trHeight w:val="287"/>
        </w:trPr>
        <w:tc>
          <w:tcPr>
            <w:tcW w:w="761" w:type="pct"/>
            <w:vMerge/>
            <w:shd w:val="clear" w:color="auto" w:fill="D9D9D9"/>
            <w:vAlign w:val="center"/>
          </w:tcPr>
          <w:p w14:paraId="3155305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C2CD0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47963E"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atus</w:t>
            </w:r>
            <w:r w:rsidRPr="008D043F">
              <w:rPr>
                <w:rFonts w:asciiTheme="minorHAnsi" w:hAnsiTheme="minorHAnsi" w:cstheme="minorHAnsi"/>
                <w:sz w:val="18"/>
                <w:szCs w:val="18"/>
                <w:lang w:val="hr-HR" w:bidi="en-US"/>
              </w:rPr>
              <w:t xml:space="preserve"> plana i programa za obuku servisera rashladnih i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w:t>
            </w:r>
          </w:p>
        </w:tc>
        <w:tc>
          <w:tcPr>
            <w:tcW w:w="1159" w:type="pct"/>
            <w:shd w:val="clear" w:color="auto" w:fill="FFFFFF"/>
            <w:tcMar>
              <w:top w:w="0" w:type="dxa"/>
              <w:left w:w="108" w:type="dxa"/>
              <w:bottom w:w="0" w:type="dxa"/>
              <w:right w:w="108" w:type="dxa"/>
            </w:tcMar>
            <w:vAlign w:val="center"/>
          </w:tcPr>
          <w:p w14:paraId="2B5B96E6" w14:textId="77777777" w:rsidR="00CC447D" w:rsidRPr="008D043F" w:rsidRDefault="00CC447D" w:rsidP="0068355A">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uspostavljen plan obuke servisera</w:t>
            </w:r>
          </w:p>
        </w:tc>
        <w:tc>
          <w:tcPr>
            <w:tcW w:w="1159" w:type="pct"/>
            <w:shd w:val="clear" w:color="auto" w:fill="FFFFFF"/>
            <w:vAlign w:val="center"/>
          </w:tcPr>
          <w:p w14:paraId="73B8CF3E"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plan i program za obuku servisera rashladnih i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2024</w:t>
            </w:r>
            <w:r w:rsidR="00A221C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301861FE" w14:textId="77777777" w:rsidTr="00270082">
        <w:trPr>
          <w:trHeight w:val="287"/>
        </w:trPr>
        <w:tc>
          <w:tcPr>
            <w:tcW w:w="761" w:type="pct"/>
            <w:vMerge/>
            <w:shd w:val="clear" w:color="auto" w:fill="D9D9D9"/>
            <w:vAlign w:val="center"/>
          </w:tcPr>
          <w:p w14:paraId="7BDB206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076902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F859490"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imenovanja </w:t>
            </w:r>
            <w:r w:rsidR="00A221CF"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centara za obuku servisera rashladnih 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koji ispunjavaju propisane kriterije</w:t>
            </w:r>
          </w:p>
        </w:tc>
        <w:tc>
          <w:tcPr>
            <w:tcW w:w="1159" w:type="pct"/>
            <w:shd w:val="clear" w:color="auto" w:fill="FFFFFF"/>
            <w:tcMar>
              <w:top w:w="0" w:type="dxa"/>
              <w:left w:w="108" w:type="dxa"/>
              <w:bottom w:w="0" w:type="dxa"/>
              <w:right w:w="108" w:type="dxa"/>
            </w:tcMar>
            <w:vAlign w:val="center"/>
          </w:tcPr>
          <w:p w14:paraId="42A15B70"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Pravilnik kojim se pripisuju kriteriji koje </w:t>
            </w:r>
            <w:r w:rsidR="00A221CF" w:rsidRPr="008D043F">
              <w:rPr>
                <w:rFonts w:asciiTheme="minorHAnsi" w:eastAsia="Calibri" w:hAnsiTheme="minorHAnsi" w:cstheme="minorHAnsi"/>
                <w:sz w:val="18"/>
                <w:szCs w:val="18"/>
                <w:lang w:val="hr-HR"/>
              </w:rPr>
              <w:t>trebaju ispunjavati edukacijski</w:t>
            </w:r>
            <w:r w:rsidRPr="008D043F">
              <w:rPr>
                <w:rFonts w:asciiTheme="minorHAnsi" w:hAnsiTheme="minorHAnsi" w:cstheme="minorHAnsi"/>
                <w:sz w:val="18"/>
                <w:szCs w:val="18"/>
                <w:lang w:val="hr-HR" w:bidi="en-US"/>
              </w:rPr>
              <w:t xml:space="preserve"> centri </w:t>
            </w:r>
          </w:p>
        </w:tc>
        <w:tc>
          <w:tcPr>
            <w:tcW w:w="1159" w:type="pct"/>
            <w:shd w:val="clear" w:color="auto" w:fill="FFFFFF"/>
            <w:vAlign w:val="center"/>
          </w:tcPr>
          <w:p w14:paraId="433DACBB"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menovanje </w:t>
            </w:r>
            <w:r w:rsidR="00A221CF"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centara za obuku servisera rashladnih 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koji ispunjavaju propisane kriterije (2023</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065D2B68" w14:textId="77777777" w:rsidTr="00270082">
        <w:trPr>
          <w:trHeight w:val="483"/>
        </w:trPr>
        <w:tc>
          <w:tcPr>
            <w:tcW w:w="761" w:type="pct"/>
            <w:vMerge/>
            <w:shd w:val="clear" w:color="auto" w:fill="D9D9D9"/>
            <w:vAlign w:val="center"/>
            <w:hideMark/>
          </w:tcPr>
          <w:p w14:paraId="327421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C441E4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C49B74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309B8F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70A048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05C08DC9" w14:textId="77777777" w:rsidTr="00270082">
        <w:trPr>
          <w:trHeight w:val="287"/>
        </w:trPr>
        <w:tc>
          <w:tcPr>
            <w:tcW w:w="761" w:type="pct"/>
            <w:vMerge/>
            <w:shd w:val="clear" w:color="auto" w:fill="D9D9D9"/>
            <w:vAlign w:val="center"/>
            <w:hideMark/>
          </w:tcPr>
          <w:p w14:paraId="3F56DF44"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2C00D2C"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CC5FFD1"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8</w:t>
            </w:r>
          </w:p>
        </w:tc>
        <w:tc>
          <w:tcPr>
            <w:tcW w:w="1159" w:type="pct"/>
            <w:tcMar>
              <w:top w:w="0" w:type="dxa"/>
              <w:left w:w="108" w:type="dxa"/>
              <w:bottom w:w="0" w:type="dxa"/>
              <w:right w:w="108" w:type="dxa"/>
            </w:tcMar>
            <w:vAlign w:val="center"/>
          </w:tcPr>
          <w:p w14:paraId="72F3BC8F"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w:t>
            </w:r>
          </w:p>
        </w:tc>
        <w:tc>
          <w:tcPr>
            <w:tcW w:w="1159" w:type="pct"/>
            <w:tcMar>
              <w:top w:w="0" w:type="dxa"/>
              <w:left w:w="108" w:type="dxa"/>
              <w:bottom w:w="0" w:type="dxa"/>
              <w:right w:w="108" w:type="dxa"/>
            </w:tcMar>
            <w:vAlign w:val="center"/>
          </w:tcPr>
          <w:p w14:paraId="0B959D4F"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8</w:t>
            </w:r>
          </w:p>
        </w:tc>
      </w:tr>
    </w:tbl>
    <w:p w14:paraId="470C005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7"/>
        <w:gridCol w:w="2160"/>
        <w:gridCol w:w="3164"/>
        <w:gridCol w:w="3410"/>
        <w:gridCol w:w="3283"/>
      </w:tblGrid>
      <w:tr w:rsidR="00CC447D" w:rsidRPr="008D043F" w14:paraId="4BD9AA48" w14:textId="77777777" w:rsidTr="0068355A">
        <w:trPr>
          <w:trHeight w:val="384"/>
        </w:trPr>
        <w:tc>
          <w:tcPr>
            <w:tcW w:w="761" w:type="pct"/>
            <w:vMerge w:val="restart"/>
            <w:shd w:val="clear" w:color="auto" w:fill="D9D9D9"/>
            <w:tcMar>
              <w:top w:w="0" w:type="dxa"/>
              <w:left w:w="108" w:type="dxa"/>
              <w:bottom w:w="0" w:type="dxa"/>
              <w:right w:w="108" w:type="dxa"/>
            </w:tcMar>
            <w:vAlign w:val="center"/>
          </w:tcPr>
          <w:p w14:paraId="32758C1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3. Prioritet</w:t>
            </w:r>
          </w:p>
          <w:p w14:paraId="628BB4E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24A6FEDF"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Efikasan rad institucija </w:t>
            </w:r>
            <w:r w:rsidR="00A221CF"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BIH u oblasti hemijske sigurnosti</w:t>
            </w:r>
          </w:p>
        </w:tc>
        <w:tc>
          <w:tcPr>
            <w:tcW w:w="1116" w:type="pct"/>
            <w:shd w:val="clear" w:color="auto" w:fill="D9D9D9"/>
            <w:tcMar>
              <w:top w:w="0" w:type="dxa"/>
              <w:left w:w="108" w:type="dxa"/>
              <w:bottom w:w="0" w:type="dxa"/>
              <w:right w:w="108" w:type="dxa"/>
            </w:tcMar>
            <w:vAlign w:val="center"/>
          </w:tcPr>
          <w:p w14:paraId="358C7067"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203" w:type="pct"/>
            <w:shd w:val="clear" w:color="auto" w:fill="D9D9D9"/>
            <w:tcMar>
              <w:top w:w="0" w:type="dxa"/>
              <w:left w:w="108" w:type="dxa"/>
              <w:bottom w:w="0" w:type="dxa"/>
              <w:right w:w="108" w:type="dxa"/>
            </w:tcMar>
            <w:vAlign w:val="center"/>
          </w:tcPr>
          <w:p w14:paraId="67C0EC8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6F3E80A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7F780B0" w14:textId="77777777" w:rsidTr="0068355A">
        <w:trPr>
          <w:trHeight w:val="287"/>
        </w:trPr>
        <w:tc>
          <w:tcPr>
            <w:tcW w:w="761" w:type="pct"/>
            <w:vMerge/>
            <w:shd w:val="clear" w:color="auto" w:fill="D9D9D9"/>
            <w:vAlign w:val="center"/>
            <w:hideMark/>
          </w:tcPr>
          <w:p w14:paraId="7866677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B9D36B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vAlign w:val="center"/>
          </w:tcPr>
          <w:p w14:paraId="29492B0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je i adekvatnost ljudskih i tehničkih kapaciteta javnih službi u oblasti hemijske sigurnosti</w:t>
            </w:r>
          </w:p>
        </w:tc>
        <w:tc>
          <w:tcPr>
            <w:tcW w:w="1203" w:type="pct"/>
            <w:tcMar>
              <w:top w:w="0" w:type="dxa"/>
              <w:left w:w="108" w:type="dxa"/>
              <w:bottom w:w="0" w:type="dxa"/>
              <w:right w:w="108" w:type="dxa"/>
            </w:tcMar>
            <w:vAlign w:val="center"/>
          </w:tcPr>
          <w:p w14:paraId="7705756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Kapaciteti nadležnih institucija za provođenje legislative upravljanja hemikalijama su na izrazito niskom nivou. Nije formalno imenovano pravno lice za kontrolu trovanja koje bi bilo nadležno za sprovođenje preventivnih mjera i liječenja</w:t>
            </w:r>
            <w:r w:rsidR="00A221C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naročito u hitnim slučajevima.  Nije uspostavljen </w:t>
            </w:r>
            <w:r w:rsidRPr="008D043F">
              <w:rPr>
                <w:rFonts w:asciiTheme="minorHAnsi" w:hAnsiTheme="minorHAnsi" w:cstheme="minorHAnsi"/>
                <w:i/>
                <w:sz w:val="18"/>
                <w:szCs w:val="18"/>
                <w:lang w:val="hr-HR"/>
              </w:rPr>
              <w:t>helpdesk</w:t>
            </w:r>
            <w:r w:rsidRPr="008D043F">
              <w:rPr>
                <w:rFonts w:asciiTheme="minorHAnsi" w:hAnsiTheme="minorHAnsi" w:cstheme="minorHAnsi"/>
                <w:sz w:val="18"/>
                <w:szCs w:val="18"/>
                <w:lang w:val="hr-HR"/>
              </w:rPr>
              <w:t xml:space="preserve"> za pomoć privrednicima prilikom prijave hemikalija</w:t>
            </w:r>
            <w:r w:rsidR="00A221C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što je zahtijevano REACH direktivom</w:t>
            </w:r>
          </w:p>
        </w:tc>
        <w:tc>
          <w:tcPr>
            <w:tcW w:w="1159" w:type="pct"/>
            <w:tcMar>
              <w:top w:w="0" w:type="dxa"/>
              <w:left w:w="108" w:type="dxa"/>
              <w:bottom w:w="0" w:type="dxa"/>
              <w:right w:w="108" w:type="dxa"/>
            </w:tcMar>
            <w:vAlign w:val="center"/>
          </w:tcPr>
          <w:p w14:paraId="2774D40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naprijeđeni ljudski i tehnički kapaciteti i kompetencije javnih službi u oblasti hemijske sigurnosti (2026</w:t>
            </w:r>
            <w:r w:rsidR="00A221C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262F91DD" w14:textId="77777777" w:rsidTr="0068355A">
        <w:trPr>
          <w:trHeight w:val="287"/>
        </w:trPr>
        <w:tc>
          <w:tcPr>
            <w:tcW w:w="761" w:type="pct"/>
            <w:vMerge/>
            <w:shd w:val="clear" w:color="auto" w:fill="D9D9D9"/>
            <w:vAlign w:val="center"/>
          </w:tcPr>
          <w:p w14:paraId="7D10BFD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69CAE7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vAlign w:val="center"/>
          </w:tcPr>
          <w:p w14:paraId="43DED65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w:t>
            </w:r>
            <w:r w:rsidR="00A221CF" w:rsidRPr="008D043F">
              <w:rPr>
                <w:rFonts w:asciiTheme="minorHAnsi" w:hAnsiTheme="minorHAnsi" w:cstheme="minorHAnsi"/>
                <w:sz w:val="18"/>
                <w:szCs w:val="18"/>
                <w:lang w:val="hr-HR"/>
              </w:rPr>
              <w:t xml:space="preserve">saradnje </w:t>
            </w:r>
            <w:r w:rsidRPr="008D043F">
              <w:rPr>
                <w:rFonts w:asciiTheme="minorHAnsi" w:hAnsiTheme="minorHAnsi" w:cstheme="minorHAnsi"/>
                <w:sz w:val="18"/>
                <w:szCs w:val="18"/>
                <w:lang w:val="hr-HR"/>
              </w:rPr>
              <w:t>i sinergijskog pristupa nadležnih institucija u oblasti zaštite okoliša i zdravstva u cilju bolje implementacije propisa u oblasti hemijske sigurnosti</w:t>
            </w:r>
          </w:p>
        </w:tc>
        <w:tc>
          <w:tcPr>
            <w:tcW w:w="1203" w:type="pct"/>
            <w:tcMar>
              <w:top w:w="0" w:type="dxa"/>
              <w:left w:w="108" w:type="dxa"/>
              <w:bottom w:w="0" w:type="dxa"/>
              <w:right w:w="108" w:type="dxa"/>
            </w:tcMar>
            <w:vAlign w:val="center"/>
          </w:tcPr>
          <w:p w14:paraId="56D194C8"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zvaničan sistem izvještavanja i koordinacije između inspekcijskih službi entiteta i </w:t>
            </w:r>
            <w:r w:rsidR="00A221CF" w:rsidRPr="008D043F">
              <w:rPr>
                <w:rFonts w:asciiTheme="minorHAnsi" w:hAnsiTheme="minorHAnsi" w:cstheme="minorHAnsi"/>
                <w:sz w:val="18"/>
                <w:szCs w:val="18"/>
                <w:lang w:val="hr-HR"/>
              </w:rPr>
              <w:t>Brčko distrikta</w:t>
            </w:r>
            <w:r w:rsidRPr="008D043F">
              <w:rPr>
                <w:rFonts w:asciiTheme="minorHAnsi" w:hAnsiTheme="minorHAnsi" w:cstheme="minorHAnsi"/>
                <w:sz w:val="18"/>
                <w:szCs w:val="18"/>
                <w:lang w:val="hr-HR"/>
              </w:rPr>
              <w:t xml:space="preserve"> BiH u oblasti hemijske sigurnosti</w:t>
            </w:r>
          </w:p>
        </w:tc>
        <w:tc>
          <w:tcPr>
            <w:tcW w:w="1159" w:type="pct"/>
            <w:tcMar>
              <w:top w:w="0" w:type="dxa"/>
              <w:left w:w="108" w:type="dxa"/>
              <w:bottom w:w="0" w:type="dxa"/>
              <w:right w:w="108" w:type="dxa"/>
            </w:tcMar>
            <w:vAlign w:val="center"/>
          </w:tcPr>
          <w:p w14:paraId="414599F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 nivo </w:t>
            </w:r>
            <w:r w:rsidR="00A221CF" w:rsidRPr="008D043F">
              <w:rPr>
                <w:rFonts w:asciiTheme="minorHAnsi" w:hAnsiTheme="minorHAnsi" w:cstheme="minorHAnsi"/>
                <w:sz w:val="18"/>
                <w:szCs w:val="18"/>
                <w:lang w:val="hr-HR"/>
              </w:rPr>
              <w:t>saradnje</w:t>
            </w:r>
            <w:r w:rsidRPr="008D043F">
              <w:rPr>
                <w:rFonts w:asciiTheme="minorHAnsi" w:hAnsiTheme="minorHAnsi" w:cstheme="minorHAnsi"/>
                <w:sz w:val="18"/>
                <w:szCs w:val="18"/>
                <w:lang w:val="hr-HR"/>
              </w:rPr>
              <w:t xml:space="preserve"> i sinergijskog pristupa nadležnih institucija u oblasti zaštite okoliša i zdravstva u cilju bolje implementacije propisa u oblasti hemijske sigurnosti (2026</w:t>
            </w:r>
            <w:r w:rsidR="00A221C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4167C95D" w14:textId="77777777" w:rsidTr="0068355A">
        <w:trPr>
          <w:trHeight w:val="287"/>
        </w:trPr>
        <w:tc>
          <w:tcPr>
            <w:tcW w:w="761" w:type="pct"/>
            <w:vMerge/>
            <w:shd w:val="clear" w:color="auto" w:fill="D9D9D9"/>
            <w:vAlign w:val="center"/>
          </w:tcPr>
          <w:p w14:paraId="09FB809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07FCD6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tcPr>
          <w:p w14:paraId="11F7F85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 i pouzdanost sistema za prikupljanje podataka o trovanju stanovništva uslijed neadekvatnog korištenja hemikalija i hemijskih prozvoda</w:t>
            </w:r>
          </w:p>
        </w:tc>
        <w:tc>
          <w:tcPr>
            <w:tcW w:w="1203" w:type="pct"/>
            <w:tcMar>
              <w:top w:w="0" w:type="dxa"/>
              <w:left w:w="108" w:type="dxa"/>
              <w:bottom w:w="0" w:type="dxa"/>
              <w:right w:w="108" w:type="dxa"/>
            </w:tcMar>
          </w:tcPr>
          <w:p w14:paraId="70FF9246"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godišnjacima Zavoda za javno zdravstvo (ZZJZ) </w:t>
            </w:r>
            <w:r w:rsidR="00A221CF"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se ne prati učestalost oboljenja ili smrti zbog trovanja uslijed neadekvatnog rukovanja hemijskim proizvodima. Međutim, od 2019</w:t>
            </w:r>
            <w:r w:rsidR="00A221C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godine ZZJZ raspolaže detaljnim podacima o trovanjima, razvrstani</w:t>
            </w:r>
            <w:r w:rsidR="00A221CF" w:rsidRPr="008D043F">
              <w:rPr>
                <w:rFonts w:asciiTheme="minorHAnsi" w:hAnsiTheme="minorHAnsi" w:cstheme="minorHAnsi"/>
                <w:sz w:val="18"/>
                <w:szCs w:val="18"/>
                <w:lang w:val="hr-HR"/>
              </w:rPr>
              <w:t>ma</w:t>
            </w:r>
            <w:r w:rsidRPr="008D043F">
              <w:rPr>
                <w:rFonts w:asciiTheme="minorHAnsi" w:hAnsiTheme="minorHAnsi" w:cstheme="minorHAnsi"/>
                <w:sz w:val="18"/>
                <w:szCs w:val="18"/>
                <w:lang w:val="hr-HR"/>
              </w:rPr>
              <w:t xml:space="preserve"> prema spolu i starosnoj </w:t>
            </w:r>
            <w:r w:rsidR="00A221CF" w:rsidRPr="008D043F">
              <w:rPr>
                <w:rFonts w:asciiTheme="minorHAnsi" w:hAnsiTheme="minorHAnsi" w:cstheme="minorHAnsi"/>
                <w:sz w:val="18"/>
                <w:szCs w:val="18"/>
                <w:lang w:val="hr-HR"/>
              </w:rPr>
              <w:t>grupi</w:t>
            </w:r>
            <w:r w:rsidRPr="008D043F">
              <w:rPr>
                <w:rFonts w:asciiTheme="minorHAnsi" w:hAnsiTheme="minorHAnsi" w:cstheme="minorHAnsi"/>
                <w:sz w:val="18"/>
                <w:szCs w:val="18"/>
                <w:lang w:val="hr-HR"/>
              </w:rPr>
              <w:t xml:space="preserve">. Iako postoji sistem prikupljanja i obrade podataka, upitan je postupak upisa podataka, odnosno da li su svi javni i privatni domovi zdravlja revnosni u prijavi trovanja, </w:t>
            </w:r>
            <w:r w:rsidR="00A221CF" w:rsidRPr="008D043F">
              <w:rPr>
                <w:rFonts w:asciiTheme="minorHAnsi" w:hAnsiTheme="minorHAnsi" w:cstheme="minorHAnsi"/>
                <w:sz w:val="18"/>
                <w:szCs w:val="18"/>
                <w:lang w:val="hr-HR"/>
              </w:rPr>
              <w:t xml:space="preserve">s </w:t>
            </w:r>
            <w:r w:rsidRPr="008D043F">
              <w:rPr>
                <w:rFonts w:asciiTheme="minorHAnsi" w:hAnsiTheme="minorHAnsi" w:cstheme="minorHAnsi"/>
                <w:sz w:val="18"/>
                <w:szCs w:val="18"/>
                <w:lang w:val="hr-HR"/>
              </w:rPr>
              <w:t>obzirom</w:t>
            </w:r>
            <w:r w:rsidR="00A221CF" w:rsidRPr="008D043F">
              <w:rPr>
                <w:rFonts w:asciiTheme="minorHAnsi" w:hAnsiTheme="minorHAnsi" w:cstheme="minorHAnsi"/>
                <w:sz w:val="18"/>
                <w:szCs w:val="18"/>
                <w:lang w:val="hr-HR"/>
              </w:rPr>
              <w:t xml:space="preserve"> na to</w:t>
            </w:r>
            <w:r w:rsidRPr="008D043F">
              <w:rPr>
                <w:rFonts w:asciiTheme="minorHAnsi" w:hAnsiTheme="minorHAnsi" w:cstheme="minorHAnsi"/>
                <w:sz w:val="18"/>
                <w:szCs w:val="18"/>
                <w:lang w:val="hr-HR"/>
              </w:rPr>
              <w:t xml:space="preserve"> da ne postoji jasna metodologija i </w:t>
            </w:r>
            <w:r w:rsidR="00A221CF" w:rsidRPr="008D043F">
              <w:rPr>
                <w:rFonts w:asciiTheme="minorHAnsi" w:hAnsiTheme="minorHAnsi" w:cstheme="minorHAnsi"/>
                <w:sz w:val="18"/>
                <w:szCs w:val="18"/>
                <w:lang w:val="hr-HR"/>
              </w:rPr>
              <w:t>uputstva</w:t>
            </w:r>
            <w:r w:rsidRPr="008D043F">
              <w:rPr>
                <w:rFonts w:asciiTheme="minorHAnsi" w:hAnsiTheme="minorHAnsi" w:cstheme="minorHAnsi"/>
                <w:sz w:val="18"/>
                <w:szCs w:val="18"/>
                <w:lang w:val="hr-HR"/>
              </w:rPr>
              <w:t xml:space="preserve"> za prijavu</w:t>
            </w:r>
          </w:p>
        </w:tc>
        <w:tc>
          <w:tcPr>
            <w:tcW w:w="1159" w:type="pct"/>
            <w:tcMar>
              <w:top w:w="0" w:type="dxa"/>
              <w:left w:w="108" w:type="dxa"/>
              <w:bottom w:w="0" w:type="dxa"/>
              <w:right w:w="108" w:type="dxa"/>
            </w:tcMar>
          </w:tcPr>
          <w:p w14:paraId="179B71C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a efikasna i pouzdana metodologija prikupljanja podataka o trovanju stanovništva uslijed neadekvatnog korištenja hemikalija i hemijskih prozvoda, čiji rezultati će se pravovremeno izvještavati u Zdravstveno statističkom godišnjaku Federacije Bosne i Hercegovine</w:t>
            </w:r>
          </w:p>
        </w:tc>
      </w:tr>
      <w:tr w:rsidR="00CC447D" w:rsidRPr="008D043F" w14:paraId="68C0CE4D" w14:textId="77777777" w:rsidTr="0068355A">
        <w:trPr>
          <w:trHeight w:val="287"/>
        </w:trPr>
        <w:tc>
          <w:tcPr>
            <w:tcW w:w="761" w:type="pct"/>
            <w:vMerge/>
            <w:shd w:val="clear" w:color="auto" w:fill="D9D9D9"/>
            <w:vAlign w:val="center"/>
            <w:hideMark/>
          </w:tcPr>
          <w:p w14:paraId="45A4BC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BEE607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16" w:type="pct"/>
            <w:shd w:val="clear" w:color="auto" w:fill="D9D9D9"/>
            <w:tcMar>
              <w:top w:w="0" w:type="dxa"/>
              <w:left w:w="108" w:type="dxa"/>
              <w:bottom w:w="0" w:type="dxa"/>
              <w:right w:w="108" w:type="dxa"/>
            </w:tcMar>
            <w:vAlign w:val="center"/>
          </w:tcPr>
          <w:p w14:paraId="62F6E06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203" w:type="pct"/>
            <w:shd w:val="clear" w:color="auto" w:fill="D9D9D9"/>
            <w:tcMar>
              <w:top w:w="0" w:type="dxa"/>
              <w:left w:w="108" w:type="dxa"/>
              <w:bottom w:w="0" w:type="dxa"/>
              <w:right w:w="108" w:type="dxa"/>
            </w:tcMar>
            <w:vAlign w:val="center"/>
          </w:tcPr>
          <w:p w14:paraId="340C04A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4C1BFCD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70DBE827" w14:textId="77777777" w:rsidTr="0068355A">
        <w:trPr>
          <w:trHeight w:val="287"/>
        </w:trPr>
        <w:tc>
          <w:tcPr>
            <w:tcW w:w="761" w:type="pct"/>
            <w:vMerge/>
            <w:shd w:val="clear" w:color="auto" w:fill="D9D9D9"/>
            <w:vAlign w:val="center"/>
          </w:tcPr>
          <w:p w14:paraId="47B75144"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EB569C1"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vAlign w:val="center"/>
          </w:tcPr>
          <w:p w14:paraId="70A6F8F6" w14:textId="40AA9892"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67</w:t>
            </w:r>
          </w:p>
        </w:tc>
        <w:tc>
          <w:tcPr>
            <w:tcW w:w="1203" w:type="pct"/>
            <w:tcMar>
              <w:top w:w="0" w:type="dxa"/>
              <w:left w:w="108" w:type="dxa"/>
              <w:bottom w:w="0" w:type="dxa"/>
              <w:right w:w="108" w:type="dxa"/>
            </w:tcMar>
            <w:vAlign w:val="center"/>
          </w:tcPr>
          <w:p w14:paraId="50A9EC21" w14:textId="3D9A3E88"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5</w:t>
            </w:r>
          </w:p>
        </w:tc>
        <w:tc>
          <w:tcPr>
            <w:tcW w:w="1159" w:type="pct"/>
            <w:tcMar>
              <w:top w:w="0" w:type="dxa"/>
              <w:left w:w="108" w:type="dxa"/>
              <w:bottom w:w="0" w:type="dxa"/>
              <w:right w:w="108" w:type="dxa"/>
            </w:tcMar>
            <w:vAlign w:val="center"/>
          </w:tcPr>
          <w:p w14:paraId="21D48415" w14:textId="6618D08E"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w:t>
            </w:r>
          </w:p>
        </w:tc>
      </w:tr>
    </w:tbl>
    <w:p w14:paraId="3F6607CB"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82"/>
        <w:gridCol w:w="2203"/>
        <w:gridCol w:w="3262"/>
        <w:gridCol w:w="3262"/>
        <w:gridCol w:w="3262"/>
      </w:tblGrid>
      <w:tr w:rsidR="00CC447D" w:rsidRPr="008D043F" w14:paraId="724471C4" w14:textId="77777777" w:rsidTr="00270082">
        <w:trPr>
          <w:trHeight w:val="456"/>
        </w:trPr>
        <w:tc>
          <w:tcPr>
            <w:tcW w:w="740" w:type="pct"/>
            <w:vMerge w:val="restart"/>
            <w:shd w:val="clear" w:color="auto" w:fill="D9D9D9"/>
            <w:tcMar>
              <w:top w:w="0" w:type="dxa"/>
              <w:left w:w="108" w:type="dxa"/>
              <w:bottom w:w="0" w:type="dxa"/>
              <w:right w:w="108" w:type="dxa"/>
            </w:tcMar>
            <w:vAlign w:val="center"/>
            <w:hideMark/>
          </w:tcPr>
          <w:p w14:paraId="4845D8A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3.1. Mjera</w:t>
            </w:r>
          </w:p>
        </w:tc>
        <w:tc>
          <w:tcPr>
            <w:tcW w:w="783" w:type="pct"/>
            <w:vMerge w:val="restart"/>
            <w:tcMar>
              <w:top w:w="0" w:type="dxa"/>
              <w:left w:w="108" w:type="dxa"/>
              <w:bottom w:w="0" w:type="dxa"/>
              <w:right w:w="108" w:type="dxa"/>
            </w:tcMar>
            <w:vAlign w:val="center"/>
          </w:tcPr>
          <w:p w14:paraId="3A964E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naprijediti ljudske i tehničke kapacitete i kompetencije javnih službi u oblasti hemijske sigurnosti</w:t>
            </w:r>
          </w:p>
        </w:tc>
        <w:tc>
          <w:tcPr>
            <w:tcW w:w="1159" w:type="pct"/>
            <w:shd w:val="clear" w:color="auto" w:fill="D9D9D9"/>
            <w:tcMar>
              <w:top w:w="0" w:type="dxa"/>
              <w:left w:w="108" w:type="dxa"/>
              <w:bottom w:w="0" w:type="dxa"/>
              <w:right w:w="108" w:type="dxa"/>
            </w:tcMar>
            <w:vAlign w:val="center"/>
            <w:hideMark/>
          </w:tcPr>
          <w:p w14:paraId="3342BCD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253546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1DACF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60636C1" w14:textId="77777777" w:rsidTr="00270082">
        <w:trPr>
          <w:trHeight w:val="271"/>
        </w:trPr>
        <w:tc>
          <w:tcPr>
            <w:tcW w:w="740" w:type="pct"/>
            <w:vMerge/>
            <w:shd w:val="clear" w:color="auto" w:fill="D9D9D9"/>
            <w:vAlign w:val="center"/>
          </w:tcPr>
          <w:p w14:paraId="46CD57B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4EAB473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BD8289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naliza kapaciteta nadležnih institucija </w:t>
            </w:r>
            <w:r w:rsidR="00A221CF"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u oblasti hemijske sigurnosti nakon usvajanja legislative</w:t>
            </w:r>
          </w:p>
        </w:tc>
        <w:tc>
          <w:tcPr>
            <w:tcW w:w="1159" w:type="pct"/>
            <w:shd w:val="clear" w:color="auto" w:fill="FFFFFF"/>
            <w:tcMar>
              <w:top w:w="0" w:type="dxa"/>
              <w:left w:w="108" w:type="dxa"/>
              <w:bottom w:w="0" w:type="dxa"/>
              <w:right w:w="108" w:type="dxa"/>
            </w:tcMar>
            <w:vAlign w:val="center"/>
          </w:tcPr>
          <w:p w14:paraId="4E998B8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relevantna analiza kapaciteta nadležnih institucija </w:t>
            </w:r>
            <w:r w:rsidR="00A221CF"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u oblasti hemijske sigurnosti</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A221CF" w:rsidRPr="008D043F">
              <w:rPr>
                <w:rFonts w:asciiTheme="minorHAnsi" w:hAnsiTheme="minorHAnsi" w:cstheme="minorHAnsi"/>
                <w:sz w:val="18"/>
                <w:szCs w:val="18"/>
                <w:lang w:val="hr-HR" w:bidi="en-US"/>
              </w:rPr>
              <w:t>Ona</w:t>
            </w:r>
            <w:r w:rsidRPr="008D043F">
              <w:rPr>
                <w:rFonts w:asciiTheme="minorHAnsi" w:hAnsiTheme="minorHAnsi" w:cstheme="minorHAnsi"/>
                <w:sz w:val="18"/>
                <w:szCs w:val="18"/>
                <w:lang w:val="hr-HR" w:bidi="en-US"/>
              </w:rPr>
              <w:t xml:space="preserve"> se treba izraditi, te eventualno i nadopuniti nakon izrade predložene legislative </w:t>
            </w:r>
          </w:p>
        </w:tc>
        <w:tc>
          <w:tcPr>
            <w:tcW w:w="1159" w:type="pct"/>
            <w:shd w:val="clear" w:color="auto" w:fill="FFFFFF"/>
            <w:vAlign w:val="center"/>
          </w:tcPr>
          <w:p w14:paraId="738BC5F6" w14:textId="77777777" w:rsidR="00CC447D" w:rsidRPr="008D043F" w:rsidRDefault="00CC447D" w:rsidP="0068355A">
            <w:pPr>
              <w:spacing w:before="40" w:after="40" w:line="276" w:lineRule="auto"/>
              <w:ind w:left="211"/>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ačinjen izvještaj o izvršenoj analizi kapaciteta nadležnih institucija </w:t>
            </w:r>
            <w:r w:rsidR="00A221CF" w:rsidRPr="008D043F">
              <w:rPr>
                <w:rFonts w:asciiTheme="minorHAnsi" w:hAnsiTheme="minorHAnsi" w:cstheme="minorHAnsi"/>
                <w:sz w:val="18"/>
                <w:szCs w:val="18"/>
                <w:lang w:val="hr-HR" w:bidi="en-US"/>
              </w:rPr>
              <w:t>Federacije BiH</w:t>
            </w:r>
            <w:r w:rsidRPr="008D043F">
              <w:rPr>
                <w:rFonts w:asciiTheme="minorHAnsi" w:eastAsia="Calibri" w:hAnsiTheme="minorHAnsi" w:cstheme="minorHAnsi"/>
                <w:sz w:val="18"/>
                <w:szCs w:val="18"/>
                <w:lang w:val="hr-HR"/>
              </w:rPr>
              <w:t xml:space="preserve"> u oblasti hemijske sigurnosti, nakon usvajanja legislative (2024</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5436667A" w14:textId="77777777" w:rsidR="00CC447D" w:rsidRPr="008D043F" w:rsidRDefault="00CC447D" w:rsidP="0068355A">
            <w:pPr>
              <w:spacing w:line="276" w:lineRule="auto"/>
              <w:ind w:left="211"/>
              <w:rPr>
                <w:rFonts w:asciiTheme="minorHAnsi" w:hAnsiTheme="minorHAnsi" w:cstheme="minorHAnsi"/>
                <w:sz w:val="18"/>
                <w:szCs w:val="18"/>
                <w:lang w:val="hr-HR"/>
              </w:rPr>
            </w:pPr>
          </w:p>
        </w:tc>
      </w:tr>
      <w:tr w:rsidR="00CC447D" w:rsidRPr="008D043F" w14:paraId="0D4A6A0D" w14:textId="77777777" w:rsidTr="00270082">
        <w:trPr>
          <w:trHeight w:val="271"/>
        </w:trPr>
        <w:tc>
          <w:tcPr>
            <w:tcW w:w="740" w:type="pct"/>
            <w:vMerge/>
            <w:shd w:val="clear" w:color="auto" w:fill="D9D9D9"/>
            <w:vAlign w:val="center"/>
          </w:tcPr>
          <w:p w14:paraId="776F5B2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060A087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F2C65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realizacije ustanovljenih nedostataka analize kapaciteta nadležnih institucija nakon usvajanja legislative</w:t>
            </w:r>
          </w:p>
        </w:tc>
        <w:tc>
          <w:tcPr>
            <w:tcW w:w="1159" w:type="pct"/>
            <w:shd w:val="clear" w:color="auto" w:fill="FFFFFF"/>
            <w:tcMar>
              <w:top w:w="0" w:type="dxa"/>
              <w:left w:w="108" w:type="dxa"/>
              <w:bottom w:w="0" w:type="dxa"/>
              <w:right w:w="108" w:type="dxa"/>
            </w:tcMar>
            <w:vAlign w:val="center"/>
          </w:tcPr>
          <w:p w14:paraId="01AF078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relevantna analiza kapaciteta nadležnih institucija. </w:t>
            </w:r>
            <w:r w:rsidR="00A221CF" w:rsidRPr="008D043F">
              <w:rPr>
                <w:rFonts w:asciiTheme="minorHAnsi" w:hAnsiTheme="minorHAnsi" w:cstheme="minorHAnsi"/>
                <w:sz w:val="18"/>
                <w:szCs w:val="18"/>
                <w:lang w:val="hr-HR" w:bidi="en-US"/>
              </w:rPr>
              <w:t xml:space="preserve">Ona </w:t>
            </w:r>
            <w:r w:rsidRPr="008D043F">
              <w:rPr>
                <w:rFonts w:asciiTheme="minorHAnsi" w:hAnsiTheme="minorHAnsi" w:cstheme="minorHAnsi"/>
                <w:sz w:val="18"/>
                <w:szCs w:val="18"/>
                <w:lang w:val="hr-HR" w:bidi="en-US"/>
              </w:rPr>
              <w:t xml:space="preserve">se treba izraditi, te eventualno i nadopuniti nakon izrade predložene legislative </w:t>
            </w:r>
          </w:p>
        </w:tc>
        <w:tc>
          <w:tcPr>
            <w:tcW w:w="1159" w:type="pct"/>
            <w:shd w:val="clear" w:color="auto" w:fill="FFFFFF"/>
            <w:vAlign w:val="center"/>
          </w:tcPr>
          <w:p w14:paraId="32C0109F"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vršen prijem i obuka novih radnika u institucijama u oblasti hemijske sigurnosti, shodno zahtjevima novih propisa i prethodno izvršenoj analizi (2025</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50EF1073" w14:textId="77777777" w:rsidTr="00270082">
        <w:trPr>
          <w:trHeight w:val="271"/>
        </w:trPr>
        <w:tc>
          <w:tcPr>
            <w:tcW w:w="740" w:type="pct"/>
            <w:vMerge/>
            <w:shd w:val="clear" w:color="auto" w:fill="D9D9D9"/>
            <w:vAlign w:val="center"/>
          </w:tcPr>
          <w:p w14:paraId="7AD3275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119A5FA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A53373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realizacije plana i programa godišnje obuke javnih službenika </w:t>
            </w:r>
            <w:r w:rsidR="00A221CF" w:rsidRPr="008D043F">
              <w:rPr>
                <w:rFonts w:asciiTheme="minorHAnsi" w:eastAsia="Calibri" w:hAnsiTheme="minorHAnsi" w:cstheme="minorHAnsi"/>
                <w:sz w:val="18"/>
                <w:szCs w:val="18"/>
                <w:lang w:val="hr-HR"/>
              </w:rPr>
              <w:t>na temu</w:t>
            </w:r>
            <w:r w:rsidRPr="008D043F">
              <w:rPr>
                <w:rFonts w:asciiTheme="minorHAnsi" w:eastAsia="Calibri" w:hAnsiTheme="minorHAnsi" w:cstheme="minorHAnsi"/>
                <w:sz w:val="18"/>
                <w:szCs w:val="18"/>
                <w:lang w:val="hr-HR"/>
              </w:rPr>
              <w:t xml:space="preserve"> hemijske sigurnosti </w:t>
            </w:r>
          </w:p>
        </w:tc>
        <w:tc>
          <w:tcPr>
            <w:tcW w:w="1159" w:type="pct"/>
            <w:shd w:val="clear" w:color="auto" w:fill="FFFFFF"/>
            <w:tcMar>
              <w:top w:w="0" w:type="dxa"/>
              <w:left w:w="108" w:type="dxa"/>
              <w:bottom w:w="0" w:type="dxa"/>
              <w:right w:w="108" w:type="dxa"/>
            </w:tcMar>
            <w:vAlign w:val="center"/>
          </w:tcPr>
          <w:p w14:paraId="15794A3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lan i program obuke javnih službenika </w:t>
            </w:r>
            <w:r w:rsidR="00A221CF" w:rsidRPr="008D043F">
              <w:rPr>
                <w:rFonts w:asciiTheme="minorHAnsi" w:hAnsiTheme="minorHAnsi" w:cstheme="minorHAnsi"/>
                <w:sz w:val="18"/>
                <w:szCs w:val="18"/>
                <w:lang w:val="hr-HR" w:bidi="en-US"/>
              </w:rPr>
              <w:t>na temu</w:t>
            </w:r>
            <w:r w:rsidRPr="008D043F">
              <w:rPr>
                <w:rFonts w:asciiTheme="minorHAnsi" w:hAnsiTheme="minorHAnsi" w:cstheme="minorHAnsi"/>
                <w:sz w:val="18"/>
                <w:szCs w:val="18"/>
                <w:lang w:val="hr-HR" w:bidi="en-US"/>
              </w:rPr>
              <w:t xml:space="preserve"> hemijske sigurnosti</w:t>
            </w:r>
          </w:p>
        </w:tc>
        <w:tc>
          <w:tcPr>
            <w:tcW w:w="1159" w:type="pct"/>
            <w:shd w:val="clear" w:color="auto" w:fill="FFFFFF"/>
            <w:vAlign w:val="center"/>
          </w:tcPr>
          <w:p w14:paraId="6921CE2A"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apravljen plan i program godišnje obuke javnih službenika u oblasti hemijske sigurnosti i izvršena prva obuka (2026</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2BE329DC" w14:textId="77777777" w:rsidTr="00270082">
        <w:trPr>
          <w:trHeight w:val="271"/>
        </w:trPr>
        <w:tc>
          <w:tcPr>
            <w:tcW w:w="740" w:type="pct"/>
            <w:vMerge/>
            <w:shd w:val="clear" w:color="auto" w:fill="D9D9D9"/>
            <w:vAlign w:val="center"/>
          </w:tcPr>
          <w:p w14:paraId="7E56FAE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69E40B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93F50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naliza ljudskih i tehničkih kapaciteta i finansijskih potreba za uspostavljanje Centra za kontrolu trovanja </w:t>
            </w:r>
            <w:r w:rsidR="00A221CF"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i </w:t>
            </w:r>
            <w:r w:rsidR="00A221CF" w:rsidRPr="008D043F">
              <w:rPr>
                <w:rFonts w:asciiTheme="minorHAnsi" w:eastAsia="Calibri" w:hAnsiTheme="minorHAnsi" w:cstheme="minorHAnsi"/>
                <w:sz w:val="18"/>
                <w:szCs w:val="18"/>
                <w:lang w:val="hr-HR"/>
              </w:rPr>
              <w:t xml:space="preserve">donesena </w:t>
            </w:r>
            <w:r w:rsidRPr="008D043F">
              <w:rPr>
                <w:rFonts w:asciiTheme="minorHAnsi" w:eastAsia="Calibri" w:hAnsiTheme="minorHAnsi" w:cstheme="minorHAnsi"/>
                <w:sz w:val="18"/>
                <w:szCs w:val="18"/>
                <w:lang w:val="hr-HR"/>
              </w:rPr>
              <w:t xml:space="preserve">odluka o odabiru/imenovanju pravnih lica nadležniih za kontrolu trovanja </w:t>
            </w:r>
          </w:p>
        </w:tc>
        <w:tc>
          <w:tcPr>
            <w:tcW w:w="1159" w:type="pct"/>
            <w:shd w:val="clear" w:color="auto" w:fill="FFFFFF"/>
            <w:tcMar>
              <w:top w:w="0" w:type="dxa"/>
              <w:left w:w="108" w:type="dxa"/>
              <w:bottom w:w="0" w:type="dxa"/>
              <w:right w:w="108" w:type="dxa"/>
            </w:tcMar>
            <w:vAlign w:val="center"/>
          </w:tcPr>
          <w:p w14:paraId="032BE10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Trenutno nisu imenovana pravna lica </w:t>
            </w:r>
            <w:r w:rsidRPr="008D043F">
              <w:rPr>
                <w:rFonts w:asciiTheme="minorHAnsi" w:eastAsia="Calibri" w:hAnsiTheme="minorHAnsi" w:cstheme="minorHAnsi"/>
                <w:sz w:val="18"/>
                <w:szCs w:val="18"/>
                <w:lang w:val="hr-HR"/>
              </w:rPr>
              <w:t xml:space="preserve">nadležna za kontrolu trovanja. Obaveze imenovanih </w:t>
            </w:r>
            <w:r w:rsidR="00A221CF" w:rsidRPr="008D043F">
              <w:rPr>
                <w:rFonts w:asciiTheme="minorHAnsi" w:eastAsia="Calibri" w:hAnsiTheme="minorHAnsi" w:cstheme="minorHAnsi"/>
                <w:sz w:val="18"/>
                <w:szCs w:val="18"/>
                <w:lang w:val="hr-HR"/>
              </w:rPr>
              <w:t xml:space="preserve">pravnih </w:t>
            </w:r>
            <w:r w:rsidRPr="008D043F">
              <w:rPr>
                <w:rFonts w:asciiTheme="minorHAnsi" w:eastAsia="Calibri" w:hAnsiTheme="minorHAnsi" w:cstheme="minorHAnsi"/>
                <w:sz w:val="18"/>
                <w:szCs w:val="18"/>
                <w:lang w:val="hr-HR"/>
              </w:rPr>
              <w:t xml:space="preserve">lica </w:t>
            </w:r>
            <w:r w:rsidR="00A221CF"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iz čl. 45</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Zakona o hemikalijama (</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A221CF" w:rsidRPr="008D043F">
              <w:rPr>
                <w:rFonts w:asciiTheme="minorHAnsi" w:hAnsiTheme="minorHAnsi" w:cstheme="minorHAnsi"/>
                <w:sz w:val="18"/>
                <w:szCs w:val="18"/>
                <w:lang w:val="hr-HR" w:bidi="en-US"/>
              </w:rPr>
              <w:t xml:space="preserve">Federacije BiH“, broj </w:t>
            </w:r>
            <w:r w:rsidRPr="008D043F">
              <w:rPr>
                <w:rFonts w:asciiTheme="minorHAnsi" w:eastAsia="Calibri" w:hAnsiTheme="minorHAnsi" w:cstheme="minorHAnsi"/>
                <w:sz w:val="18"/>
                <w:szCs w:val="18"/>
                <w:lang w:val="hr-HR"/>
              </w:rPr>
              <w:t>77/20)</w:t>
            </w:r>
          </w:p>
        </w:tc>
        <w:tc>
          <w:tcPr>
            <w:tcW w:w="1159" w:type="pct"/>
            <w:shd w:val="clear" w:color="auto" w:fill="FFFFFF"/>
            <w:vAlign w:val="center"/>
          </w:tcPr>
          <w:p w14:paraId="4564176A" w14:textId="77777777" w:rsidR="00CC447D" w:rsidRPr="008D043F" w:rsidRDefault="00CC447D" w:rsidP="0068355A">
            <w:pPr>
              <w:spacing w:line="276" w:lineRule="auto"/>
              <w:ind w:left="211" w:firstLine="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vršena analiza ljudskih</w:t>
            </w:r>
            <w:r w:rsidR="00A221CF"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tehničkih kapaciteta i finansijskih potreba za uspostavljanje Centra za kontrolu trovanja </w:t>
            </w:r>
            <w:r w:rsidR="00A221CF"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i </w:t>
            </w:r>
            <w:r w:rsidR="00A221CF" w:rsidRPr="008D043F">
              <w:rPr>
                <w:rFonts w:asciiTheme="minorHAnsi" w:eastAsia="Calibri" w:hAnsiTheme="minorHAnsi" w:cstheme="minorHAnsi"/>
                <w:sz w:val="18"/>
                <w:szCs w:val="18"/>
                <w:lang w:val="hr-HR"/>
              </w:rPr>
              <w:t xml:space="preserve">donesena </w:t>
            </w:r>
            <w:r w:rsidRPr="008D043F">
              <w:rPr>
                <w:rFonts w:asciiTheme="minorHAnsi" w:eastAsia="Calibri" w:hAnsiTheme="minorHAnsi" w:cstheme="minorHAnsi"/>
                <w:sz w:val="18"/>
                <w:szCs w:val="18"/>
                <w:lang w:val="hr-HR"/>
              </w:rPr>
              <w:t>odluka o odabiru/imenovanju pravnih lica nadležniih za kontrolu trovanja (2023</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8E0223D" w14:textId="77777777" w:rsidTr="00270082">
        <w:trPr>
          <w:trHeight w:val="456"/>
        </w:trPr>
        <w:tc>
          <w:tcPr>
            <w:tcW w:w="740" w:type="pct"/>
            <w:vMerge/>
            <w:shd w:val="clear" w:color="auto" w:fill="D9D9D9"/>
            <w:vAlign w:val="center"/>
            <w:hideMark/>
          </w:tcPr>
          <w:p w14:paraId="44C99A1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05283A0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34796D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C7327C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08C8C2A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6EEFCAF2" w14:textId="77777777" w:rsidTr="00270082">
        <w:trPr>
          <w:trHeight w:val="271"/>
        </w:trPr>
        <w:tc>
          <w:tcPr>
            <w:tcW w:w="740" w:type="pct"/>
            <w:vMerge/>
            <w:shd w:val="clear" w:color="auto" w:fill="D9D9D9"/>
            <w:vAlign w:val="center"/>
            <w:hideMark/>
          </w:tcPr>
          <w:p w14:paraId="698E4005"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113AF30F"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D8B47DD" w14:textId="21641EA9"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28</w:t>
            </w:r>
          </w:p>
        </w:tc>
        <w:tc>
          <w:tcPr>
            <w:tcW w:w="1159" w:type="pct"/>
            <w:tcMar>
              <w:top w:w="0" w:type="dxa"/>
              <w:left w:w="108" w:type="dxa"/>
              <w:bottom w:w="0" w:type="dxa"/>
              <w:right w:w="108" w:type="dxa"/>
            </w:tcMar>
            <w:vAlign w:val="center"/>
          </w:tcPr>
          <w:p w14:paraId="0350B2B8" w14:textId="236CD89D"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5</w:t>
            </w:r>
          </w:p>
        </w:tc>
        <w:tc>
          <w:tcPr>
            <w:tcW w:w="1159" w:type="pct"/>
            <w:tcMar>
              <w:top w:w="0" w:type="dxa"/>
              <w:left w:w="108" w:type="dxa"/>
              <w:bottom w:w="0" w:type="dxa"/>
              <w:right w:w="108" w:type="dxa"/>
            </w:tcMar>
            <w:vAlign w:val="center"/>
          </w:tcPr>
          <w:p w14:paraId="49E4F09E" w14:textId="2DD2C63E"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2</w:t>
            </w:r>
          </w:p>
        </w:tc>
      </w:tr>
      <w:tr w:rsidR="00CC447D" w:rsidRPr="008D043F" w14:paraId="0E918D1D" w14:textId="77777777" w:rsidTr="00270082">
        <w:trPr>
          <w:trHeight w:val="456"/>
        </w:trPr>
        <w:tc>
          <w:tcPr>
            <w:tcW w:w="740" w:type="pct"/>
            <w:vMerge w:val="restart"/>
            <w:shd w:val="clear" w:color="auto" w:fill="D9D9D9"/>
            <w:tcMar>
              <w:top w:w="0" w:type="dxa"/>
              <w:left w:w="108" w:type="dxa"/>
              <w:bottom w:w="0" w:type="dxa"/>
              <w:right w:w="108" w:type="dxa"/>
            </w:tcMar>
            <w:vAlign w:val="center"/>
            <w:hideMark/>
          </w:tcPr>
          <w:p w14:paraId="004985D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3.2. Mjera</w:t>
            </w:r>
          </w:p>
        </w:tc>
        <w:tc>
          <w:tcPr>
            <w:tcW w:w="783" w:type="pct"/>
            <w:vMerge w:val="restart"/>
            <w:tcMar>
              <w:top w:w="0" w:type="dxa"/>
              <w:left w:w="108" w:type="dxa"/>
              <w:bottom w:w="0" w:type="dxa"/>
              <w:right w:w="108" w:type="dxa"/>
            </w:tcMar>
            <w:vAlign w:val="center"/>
          </w:tcPr>
          <w:p w14:paraId="1F9FB6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naprijeđena koordinacija, </w:t>
            </w:r>
            <w:r w:rsidR="00A221CF" w:rsidRPr="008D043F">
              <w:rPr>
                <w:rFonts w:asciiTheme="minorHAnsi" w:eastAsia="Calibri" w:hAnsiTheme="minorHAnsi" w:cstheme="minorHAnsi"/>
                <w:sz w:val="18"/>
                <w:szCs w:val="18"/>
                <w:lang w:val="hr-HR"/>
              </w:rPr>
              <w:t xml:space="preserve">saradnja </w:t>
            </w:r>
            <w:r w:rsidRPr="008D043F">
              <w:rPr>
                <w:rFonts w:asciiTheme="minorHAnsi" w:eastAsia="Calibri" w:hAnsiTheme="minorHAnsi" w:cstheme="minorHAnsi"/>
                <w:sz w:val="18"/>
                <w:szCs w:val="18"/>
                <w:lang w:val="hr-HR"/>
              </w:rPr>
              <w:t>i sinergijski pristup nadležnih institucija u oblasti zaštite okoliša i zdravstva</w:t>
            </w:r>
          </w:p>
        </w:tc>
        <w:tc>
          <w:tcPr>
            <w:tcW w:w="1159" w:type="pct"/>
            <w:shd w:val="clear" w:color="auto" w:fill="D9D9D9"/>
            <w:tcMar>
              <w:top w:w="0" w:type="dxa"/>
              <w:left w:w="108" w:type="dxa"/>
              <w:bottom w:w="0" w:type="dxa"/>
              <w:right w:w="108" w:type="dxa"/>
            </w:tcMar>
            <w:vAlign w:val="center"/>
            <w:hideMark/>
          </w:tcPr>
          <w:p w14:paraId="4D21D98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6A3F12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A684E5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0303251" w14:textId="77777777" w:rsidTr="00270082">
        <w:trPr>
          <w:trHeight w:val="271"/>
        </w:trPr>
        <w:tc>
          <w:tcPr>
            <w:tcW w:w="740" w:type="pct"/>
            <w:vMerge/>
            <w:shd w:val="clear" w:color="auto" w:fill="D9D9D9"/>
            <w:vAlign w:val="center"/>
          </w:tcPr>
          <w:p w14:paraId="00DF459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107E54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985425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fikasnost razmjene podataka i iskustava entitetskih</w:t>
            </w:r>
            <w:r w:rsidR="00A221CF"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inspekcijskih tijela</w:t>
            </w:r>
            <w:r w:rsidR="00A221CF" w:rsidRPr="008D043F">
              <w:rPr>
                <w:rFonts w:asciiTheme="minorHAnsi" w:eastAsia="Calibri" w:hAnsiTheme="minorHAnsi" w:cstheme="minorHAnsi"/>
                <w:sz w:val="18"/>
                <w:szCs w:val="18"/>
                <w:lang w:val="hr-HR"/>
              </w:rPr>
              <w:t xml:space="preserve"> Brčko distrikta BiH</w:t>
            </w:r>
            <w:r w:rsidRPr="008D043F">
              <w:rPr>
                <w:rFonts w:asciiTheme="minorHAnsi" w:eastAsia="Calibri" w:hAnsiTheme="minorHAnsi" w:cstheme="minorHAnsi"/>
                <w:sz w:val="18"/>
                <w:szCs w:val="18"/>
                <w:lang w:val="hr-HR"/>
              </w:rPr>
              <w:t xml:space="preserve"> u oblasti hemijske sigurnosti</w:t>
            </w:r>
          </w:p>
        </w:tc>
        <w:tc>
          <w:tcPr>
            <w:tcW w:w="1159" w:type="pct"/>
            <w:shd w:val="clear" w:color="auto" w:fill="FFFFFF"/>
            <w:tcMar>
              <w:top w:w="0" w:type="dxa"/>
              <w:left w:w="108" w:type="dxa"/>
              <w:bottom w:w="0" w:type="dxa"/>
              <w:right w:w="108" w:type="dxa"/>
            </w:tcMar>
            <w:vAlign w:val="center"/>
          </w:tcPr>
          <w:p w14:paraId="684F79C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zvaničan sistem izvještavanja i koordinacije  između inspekcijskih  službi entiteta i </w:t>
            </w:r>
            <w:r w:rsidR="001A1809" w:rsidRPr="008D043F">
              <w:rPr>
                <w:rFonts w:asciiTheme="minorHAnsi" w:hAnsiTheme="minorHAnsi" w:cstheme="minorHAnsi"/>
                <w:sz w:val="18"/>
                <w:szCs w:val="18"/>
                <w:lang w:val="hr-HR" w:bidi="en-US"/>
              </w:rPr>
              <w:t xml:space="preserve">Brčko distrikta </w:t>
            </w:r>
            <w:r w:rsidRPr="008D043F">
              <w:rPr>
                <w:rFonts w:asciiTheme="minorHAnsi" w:hAnsiTheme="minorHAnsi" w:cstheme="minorHAnsi"/>
                <w:sz w:val="18"/>
                <w:szCs w:val="18"/>
                <w:lang w:val="hr-HR" w:bidi="en-US"/>
              </w:rPr>
              <w:t>BiH u oblasti hemijske sigurnosti</w:t>
            </w:r>
          </w:p>
        </w:tc>
        <w:tc>
          <w:tcPr>
            <w:tcW w:w="1159" w:type="pct"/>
            <w:shd w:val="clear" w:color="auto" w:fill="FFFFFF"/>
            <w:vAlign w:val="center"/>
          </w:tcPr>
          <w:p w14:paraId="4BFFD236"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Formirati tim/mehanizam za saradnju Republičke uprave za inspekcijske poslove Republike Srpske i Federalne uprave za inspekcijske poslove</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i Inspektorata Brčko Distrikta </w:t>
            </w:r>
            <w:r w:rsidR="001A1809"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oblasti hemijske sigurnosti (2023</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08BD53D5" w14:textId="77777777" w:rsidTr="00270082">
        <w:trPr>
          <w:trHeight w:val="271"/>
        </w:trPr>
        <w:tc>
          <w:tcPr>
            <w:tcW w:w="740" w:type="pct"/>
            <w:vMerge/>
            <w:shd w:val="clear" w:color="auto" w:fill="D9D9D9"/>
            <w:vAlign w:val="center"/>
          </w:tcPr>
          <w:p w14:paraId="440718F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F55261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A2942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fikasnost razmjene podataka i iskustava entitetskih</w:t>
            </w:r>
            <w:r w:rsidR="001A1809"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ministarstava</w:t>
            </w:r>
            <w:r w:rsidR="001A1809" w:rsidRPr="008D043F">
              <w:rPr>
                <w:rFonts w:asciiTheme="minorHAnsi" w:eastAsia="Calibri" w:hAnsiTheme="minorHAnsi" w:cstheme="minorHAnsi"/>
                <w:sz w:val="18"/>
                <w:szCs w:val="18"/>
                <w:lang w:val="hr-HR"/>
              </w:rPr>
              <w:t xml:space="preserve"> Brčko distrikta Bih</w:t>
            </w:r>
            <w:r w:rsidRPr="008D043F">
              <w:rPr>
                <w:rFonts w:asciiTheme="minorHAnsi" w:eastAsia="Calibri" w:hAnsiTheme="minorHAnsi" w:cstheme="minorHAnsi"/>
                <w:sz w:val="18"/>
                <w:szCs w:val="18"/>
                <w:lang w:val="hr-HR"/>
              </w:rPr>
              <w:t xml:space="preserve"> u oblasti zdravstva o rezultatima kontrole trovanja </w:t>
            </w:r>
          </w:p>
        </w:tc>
        <w:tc>
          <w:tcPr>
            <w:tcW w:w="1159" w:type="pct"/>
            <w:shd w:val="clear" w:color="auto" w:fill="FFFFFF"/>
            <w:tcMar>
              <w:top w:w="0" w:type="dxa"/>
              <w:left w:w="108" w:type="dxa"/>
              <w:bottom w:w="0" w:type="dxa"/>
              <w:right w:w="108" w:type="dxa"/>
            </w:tcMar>
            <w:vAlign w:val="center"/>
          </w:tcPr>
          <w:p w14:paraId="581A49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imenovani centri za kontrolu trovanja u BIH, te do sada nije bilo izvještavanja po tom pitanju</w:t>
            </w:r>
          </w:p>
        </w:tc>
        <w:tc>
          <w:tcPr>
            <w:tcW w:w="1159" w:type="pct"/>
            <w:shd w:val="clear" w:color="auto" w:fill="FFFFFF"/>
            <w:vAlign w:val="center"/>
          </w:tcPr>
          <w:p w14:paraId="037709BD"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čestvovanje Federalnog ministarstva zdravlja i CKT</w:t>
            </w:r>
            <w:r w:rsidR="001A180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na sastanku (jednom godišnje) </w:t>
            </w:r>
            <w:r w:rsidR="001A1809" w:rsidRPr="008D043F">
              <w:rPr>
                <w:rFonts w:asciiTheme="minorHAnsi" w:eastAsia="Calibri" w:hAnsiTheme="minorHAnsi" w:cstheme="minorHAnsi"/>
                <w:sz w:val="18"/>
                <w:szCs w:val="18"/>
                <w:lang w:val="hr-HR"/>
              </w:rPr>
              <w:t xml:space="preserve">organiziranog </w:t>
            </w:r>
            <w:r w:rsidRPr="008D043F">
              <w:rPr>
                <w:rFonts w:asciiTheme="minorHAnsi" w:eastAsia="Calibri" w:hAnsiTheme="minorHAnsi" w:cstheme="minorHAnsi"/>
                <w:sz w:val="18"/>
                <w:szCs w:val="18"/>
                <w:lang w:val="hr-HR"/>
              </w:rPr>
              <w:t>od MCP</w:t>
            </w:r>
            <w:r w:rsidR="001A180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IH u cilju razmjene iskustava i planiranja budućih aktivnosti na prevenciji, suzbijanju, liječenju i izvještavanju na temu trovanja prema institucijama u BIH i Svjetskoj zdravstvenoj organizaciji (2025</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05F4C075" w14:textId="77777777" w:rsidTr="00270082">
        <w:trPr>
          <w:trHeight w:val="271"/>
        </w:trPr>
        <w:tc>
          <w:tcPr>
            <w:tcW w:w="740" w:type="pct"/>
            <w:vMerge/>
            <w:shd w:val="clear" w:color="auto" w:fill="D9D9D9"/>
            <w:vAlign w:val="center"/>
          </w:tcPr>
          <w:p w14:paraId="6245C06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28F25DA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50062C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ednostavnost i efikasnost razmjene podataka u oblasti hemijske sigurnosti između BIH i entitetskih</w:t>
            </w:r>
            <w:r w:rsidR="001A1809" w:rsidRPr="008D043F">
              <w:rPr>
                <w:rFonts w:asciiTheme="minorHAnsi" w:eastAsia="Calibri" w:hAnsiTheme="minorHAnsi" w:cstheme="minorHAnsi"/>
                <w:sz w:val="18"/>
                <w:szCs w:val="18"/>
                <w:lang w:val="hr-HR"/>
              </w:rPr>
              <w:t>, te</w:t>
            </w:r>
            <w:r w:rsidRPr="008D043F">
              <w:rPr>
                <w:rFonts w:asciiTheme="minorHAnsi" w:eastAsia="Calibri" w:hAnsiTheme="minorHAnsi" w:cstheme="minorHAnsi"/>
                <w:sz w:val="18"/>
                <w:szCs w:val="18"/>
                <w:lang w:val="hr-HR"/>
              </w:rPr>
              <w:t xml:space="preserve"> institucija </w:t>
            </w:r>
            <w:r w:rsidR="001A1809" w:rsidRPr="008D043F">
              <w:rPr>
                <w:rFonts w:asciiTheme="minorHAnsi" w:eastAsia="Calibri" w:hAnsiTheme="minorHAnsi" w:cstheme="minorHAnsi"/>
                <w:sz w:val="18"/>
                <w:szCs w:val="18"/>
                <w:lang w:val="hr-HR"/>
              </w:rPr>
              <w:t xml:space="preserve">Brččo distrikta BiH </w:t>
            </w:r>
            <w:r w:rsidRPr="008D043F">
              <w:rPr>
                <w:rFonts w:asciiTheme="minorHAnsi" w:eastAsia="Calibri" w:hAnsiTheme="minorHAnsi" w:cstheme="minorHAnsi"/>
                <w:sz w:val="18"/>
                <w:szCs w:val="18"/>
                <w:lang w:val="hr-HR"/>
              </w:rPr>
              <w:t>u oblasti hemijske sigurnosti</w:t>
            </w:r>
          </w:p>
        </w:tc>
        <w:tc>
          <w:tcPr>
            <w:tcW w:w="1159" w:type="pct"/>
            <w:shd w:val="clear" w:color="auto" w:fill="FFFFFF"/>
            <w:tcMar>
              <w:top w:w="0" w:type="dxa"/>
              <w:left w:w="108" w:type="dxa"/>
              <w:bottom w:w="0" w:type="dxa"/>
              <w:right w:w="108" w:type="dxa"/>
            </w:tcMar>
            <w:vAlign w:val="center"/>
          </w:tcPr>
          <w:p w14:paraId="2ADB52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daci u oblasti hemijske sigurnosti su nesistematično raspoređeni u institucijama u oblasti zdravlja i zaštite okoliša </w:t>
            </w:r>
          </w:p>
        </w:tc>
        <w:tc>
          <w:tcPr>
            <w:tcW w:w="1159" w:type="pct"/>
            <w:shd w:val="clear" w:color="auto" w:fill="FFFFFF"/>
            <w:vAlign w:val="center"/>
          </w:tcPr>
          <w:p w14:paraId="3AE889A1"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ormirati tim za </w:t>
            </w:r>
            <w:r w:rsidR="001A1809" w:rsidRPr="008D043F">
              <w:rPr>
                <w:rFonts w:asciiTheme="minorHAnsi" w:eastAsia="Calibri" w:hAnsiTheme="minorHAnsi" w:cstheme="minorHAnsi"/>
                <w:sz w:val="18"/>
                <w:szCs w:val="18"/>
                <w:lang w:val="hr-HR"/>
              </w:rPr>
              <w:t xml:space="preserve">informacijske </w:t>
            </w:r>
            <w:r w:rsidRPr="008D043F">
              <w:rPr>
                <w:rFonts w:asciiTheme="minorHAnsi" w:eastAsia="Calibri" w:hAnsiTheme="minorHAnsi" w:cstheme="minorHAnsi"/>
                <w:sz w:val="18"/>
                <w:szCs w:val="18"/>
                <w:lang w:val="hr-HR"/>
              </w:rPr>
              <w:t>tehnologije koji će uvezati i rukovoditi bazama podataka kojima raspolažu nadležna ministarstva za upravljanje hemikalijama (2026</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290EF982" w14:textId="77777777" w:rsidTr="00270082">
        <w:trPr>
          <w:trHeight w:val="456"/>
        </w:trPr>
        <w:tc>
          <w:tcPr>
            <w:tcW w:w="740" w:type="pct"/>
            <w:vMerge/>
            <w:shd w:val="clear" w:color="auto" w:fill="D9D9D9"/>
            <w:vAlign w:val="center"/>
            <w:hideMark/>
          </w:tcPr>
          <w:p w14:paraId="1987E94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0E0BFE3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D234B4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E0BECC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A88B18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64615FE6" w14:textId="77777777" w:rsidTr="00270082">
        <w:trPr>
          <w:trHeight w:val="271"/>
        </w:trPr>
        <w:tc>
          <w:tcPr>
            <w:tcW w:w="740" w:type="pct"/>
            <w:vMerge/>
            <w:shd w:val="clear" w:color="auto" w:fill="D9D9D9"/>
            <w:vAlign w:val="center"/>
            <w:hideMark/>
          </w:tcPr>
          <w:p w14:paraId="3E86C0ED"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2A40FA0"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AF84A8F"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3</w:t>
            </w:r>
          </w:p>
        </w:tc>
        <w:tc>
          <w:tcPr>
            <w:tcW w:w="1159" w:type="pct"/>
            <w:tcMar>
              <w:top w:w="0" w:type="dxa"/>
              <w:left w:w="108" w:type="dxa"/>
              <w:bottom w:w="0" w:type="dxa"/>
              <w:right w:w="108" w:type="dxa"/>
            </w:tcMar>
            <w:vAlign w:val="center"/>
          </w:tcPr>
          <w:p w14:paraId="22513D32"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21A57AB6"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3</w:t>
            </w:r>
          </w:p>
        </w:tc>
      </w:tr>
      <w:tr w:rsidR="00CC447D" w:rsidRPr="008D043F" w14:paraId="37AE53F3" w14:textId="77777777" w:rsidTr="00270082">
        <w:trPr>
          <w:trHeight w:val="271"/>
        </w:trPr>
        <w:tc>
          <w:tcPr>
            <w:tcW w:w="740" w:type="pct"/>
            <w:vMerge w:val="restart"/>
            <w:shd w:val="clear" w:color="auto" w:fill="D9D9D9"/>
            <w:vAlign w:val="center"/>
          </w:tcPr>
          <w:p w14:paraId="06A8D4D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3.3. Mjera</w:t>
            </w:r>
          </w:p>
        </w:tc>
        <w:tc>
          <w:tcPr>
            <w:tcW w:w="783" w:type="pct"/>
            <w:vMerge w:val="restart"/>
            <w:vAlign w:val="center"/>
          </w:tcPr>
          <w:p w14:paraId="15FA3797" w14:textId="77777777" w:rsidR="00CC447D" w:rsidRPr="008D043F" w:rsidRDefault="00CC447D" w:rsidP="0068355A">
            <w:pPr>
              <w:spacing w:after="120" w:line="276" w:lineRule="auto"/>
              <w:ind w:left="147"/>
              <w:contextualSpacing/>
              <w:rPr>
                <w:rFonts w:asciiTheme="minorHAnsi" w:hAnsiTheme="minorHAnsi" w:cstheme="minorHAnsi"/>
                <w:sz w:val="18"/>
                <w:szCs w:val="18"/>
                <w:lang w:val="hr-HR"/>
              </w:rPr>
            </w:pPr>
            <w:r w:rsidRPr="008D043F">
              <w:rPr>
                <w:rFonts w:asciiTheme="minorHAnsi" w:eastAsia="Calibri" w:hAnsiTheme="minorHAnsi" w:cstheme="minorHAnsi"/>
                <w:b/>
                <w:bCs/>
                <w:sz w:val="18"/>
                <w:szCs w:val="18"/>
                <w:lang w:val="hr-HR"/>
              </w:rPr>
              <w:t xml:space="preserve">Unaprijeđen sistem </w:t>
            </w:r>
            <w:r w:rsidRPr="008D043F">
              <w:rPr>
                <w:rFonts w:asciiTheme="minorHAnsi" w:eastAsia="Calibri" w:hAnsiTheme="minorHAnsi" w:cstheme="minorHAnsi"/>
                <w:b/>
                <w:bCs/>
                <w:sz w:val="18"/>
                <w:szCs w:val="18"/>
                <w:lang w:val="hr-HR"/>
              </w:rPr>
              <w:lastRenderedPageBreak/>
              <w:t xml:space="preserve">evidencije oboljelih i umrlih osoba zbog trovanja uslijed neadekvatnog rukovanja hemijskim proizvodima    </w:t>
            </w:r>
          </w:p>
        </w:tc>
        <w:tc>
          <w:tcPr>
            <w:tcW w:w="1159" w:type="pct"/>
            <w:shd w:val="clear" w:color="auto" w:fill="D9D9D9"/>
            <w:tcMar>
              <w:top w:w="0" w:type="dxa"/>
              <w:left w:w="108" w:type="dxa"/>
              <w:bottom w:w="0" w:type="dxa"/>
              <w:right w:w="108" w:type="dxa"/>
            </w:tcMar>
            <w:vAlign w:val="center"/>
          </w:tcPr>
          <w:p w14:paraId="3B335C85" w14:textId="77777777" w:rsidR="00CC447D" w:rsidRPr="008D043F" w:rsidRDefault="00CC447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tcPr>
          <w:p w14:paraId="3C712ACA" w14:textId="77777777" w:rsidR="00CC447D" w:rsidRPr="008D043F" w:rsidRDefault="00CC447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5C83645E" w14:textId="77777777" w:rsidR="00CC447D" w:rsidRPr="008D043F" w:rsidRDefault="00CC447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9CA1CEE" w14:textId="77777777" w:rsidTr="00270082">
        <w:trPr>
          <w:trHeight w:val="271"/>
        </w:trPr>
        <w:tc>
          <w:tcPr>
            <w:tcW w:w="740" w:type="pct"/>
            <w:vMerge/>
            <w:shd w:val="clear" w:color="auto" w:fill="D9D9D9"/>
            <w:vAlign w:val="center"/>
          </w:tcPr>
          <w:p w14:paraId="35D7570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2132D23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35B7F2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Metodologija prikupljanja podataka za potrebe izrade statističkog godišnjaka Zavoda za javno zdravstvo </w:t>
            </w:r>
            <w:r w:rsidR="001A180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koji će uključiti podatke o </w:t>
            </w:r>
            <w:r w:rsidR="001A1809" w:rsidRPr="008D043F">
              <w:rPr>
                <w:rFonts w:asciiTheme="minorHAnsi" w:eastAsia="Calibri" w:hAnsiTheme="minorHAnsi" w:cstheme="minorHAnsi"/>
                <w:sz w:val="18"/>
                <w:szCs w:val="18"/>
                <w:lang w:val="hr-HR"/>
              </w:rPr>
              <w:t xml:space="preserve">slučajevima </w:t>
            </w:r>
            <w:r w:rsidRPr="008D043F">
              <w:rPr>
                <w:rFonts w:asciiTheme="minorHAnsi" w:eastAsia="Calibri" w:hAnsiTheme="minorHAnsi" w:cstheme="minorHAnsi"/>
                <w:sz w:val="18"/>
                <w:szCs w:val="18"/>
                <w:lang w:val="hr-HR"/>
              </w:rPr>
              <w:t>smrti trovanjem uslijed neadekvatnog rukovanja hemijskim proizvodima, podjeljen</w:t>
            </w:r>
            <w:r w:rsidR="001A1809" w:rsidRPr="008D043F">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po rodnim i starosnim </w:t>
            </w:r>
            <w:r w:rsidR="001A1809" w:rsidRPr="008D043F">
              <w:rPr>
                <w:rFonts w:asciiTheme="minorHAnsi" w:eastAsia="Calibri" w:hAnsiTheme="minorHAnsi" w:cstheme="minorHAnsi"/>
                <w:sz w:val="18"/>
                <w:szCs w:val="18"/>
                <w:lang w:val="hr-HR"/>
              </w:rPr>
              <w:t>grupama</w:t>
            </w:r>
          </w:p>
        </w:tc>
        <w:tc>
          <w:tcPr>
            <w:tcW w:w="1159" w:type="pct"/>
            <w:shd w:val="clear" w:color="auto" w:fill="FFFFFF"/>
            <w:tcMar>
              <w:top w:w="0" w:type="dxa"/>
              <w:left w:w="108" w:type="dxa"/>
              <w:bottom w:w="0" w:type="dxa"/>
              <w:right w:w="108" w:type="dxa"/>
            </w:tcMar>
          </w:tcPr>
          <w:p w14:paraId="6CE7CCD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godišnjacima Zavoda za javno zdravstvo (ZZJZ) </w:t>
            </w:r>
            <w:r w:rsidR="001A180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 xml:space="preserve">se ne prati učestalost oboljenja ili </w:t>
            </w:r>
            <w:r w:rsidR="001A1809" w:rsidRPr="008D043F">
              <w:rPr>
                <w:rFonts w:asciiTheme="minorHAnsi" w:hAnsiTheme="minorHAnsi" w:cstheme="minorHAnsi"/>
                <w:sz w:val="18"/>
                <w:szCs w:val="18"/>
                <w:lang w:val="hr-HR" w:bidi="en-US"/>
              </w:rPr>
              <w:t xml:space="preserve">slučajeva </w:t>
            </w:r>
            <w:r w:rsidRPr="008D043F">
              <w:rPr>
                <w:rFonts w:asciiTheme="minorHAnsi" w:hAnsiTheme="minorHAnsi" w:cstheme="minorHAnsi"/>
                <w:sz w:val="18"/>
                <w:szCs w:val="18"/>
                <w:lang w:val="hr-HR" w:bidi="en-US"/>
              </w:rPr>
              <w:t>smrti zbog trovanja uslijed neadekvatnog rukovanja hemijskim proizvodima. Međutim, od 2019</w:t>
            </w:r>
            <w:r w:rsidR="001A18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godine ZZJZ raspolaže detaljnim podacima o trovanjima, razvrstani</w:t>
            </w:r>
            <w:r w:rsidR="001A1809" w:rsidRPr="008D043F">
              <w:rPr>
                <w:rFonts w:asciiTheme="minorHAnsi" w:hAnsiTheme="minorHAnsi" w:cstheme="minorHAnsi"/>
                <w:sz w:val="18"/>
                <w:szCs w:val="18"/>
                <w:lang w:val="hr-HR" w:bidi="en-US"/>
              </w:rPr>
              <w:t>m</w:t>
            </w:r>
            <w:r w:rsidRPr="008D043F">
              <w:rPr>
                <w:rFonts w:asciiTheme="minorHAnsi" w:hAnsiTheme="minorHAnsi" w:cstheme="minorHAnsi"/>
                <w:sz w:val="18"/>
                <w:szCs w:val="18"/>
                <w:lang w:val="hr-HR" w:bidi="en-US"/>
              </w:rPr>
              <w:t xml:space="preserve"> prema spolu i starosnoj </w:t>
            </w:r>
            <w:r w:rsidR="001A1809" w:rsidRPr="008D043F">
              <w:rPr>
                <w:rFonts w:asciiTheme="minorHAnsi" w:hAnsiTheme="minorHAnsi" w:cstheme="minorHAnsi"/>
                <w:sz w:val="18"/>
                <w:szCs w:val="18"/>
                <w:lang w:val="hr-HR" w:bidi="en-US"/>
              </w:rPr>
              <w:t>grupi</w:t>
            </w:r>
            <w:r w:rsidRPr="008D043F">
              <w:rPr>
                <w:rFonts w:asciiTheme="minorHAnsi" w:hAnsiTheme="minorHAnsi" w:cstheme="minorHAnsi"/>
                <w:sz w:val="18"/>
                <w:szCs w:val="18"/>
                <w:lang w:val="hr-HR" w:bidi="en-US"/>
              </w:rPr>
              <w:t xml:space="preserve">. Iako postoji sistem prikupljanja i obrade podataka, upitan je postupak upisa podataka, odnosno da li su svi javni i privatni domovi zdravlja revnosni u prijavi trovanja, </w:t>
            </w:r>
            <w:r w:rsidR="001A1809" w:rsidRPr="008D043F">
              <w:rPr>
                <w:rFonts w:asciiTheme="minorHAnsi" w:hAnsiTheme="minorHAnsi" w:cstheme="minorHAnsi"/>
                <w:sz w:val="18"/>
                <w:szCs w:val="18"/>
                <w:lang w:val="hr-HR" w:bidi="en-US"/>
              </w:rPr>
              <w:t xml:space="preserve">s </w:t>
            </w:r>
            <w:r w:rsidRPr="008D043F">
              <w:rPr>
                <w:rFonts w:asciiTheme="minorHAnsi" w:hAnsiTheme="minorHAnsi" w:cstheme="minorHAnsi"/>
                <w:sz w:val="18"/>
                <w:szCs w:val="18"/>
                <w:lang w:val="hr-HR" w:bidi="en-US"/>
              </w:rPr>
              <w:t xml:space="preserve">obzirom </w:t>
            </w:r>
            <w:r w:rsidR="001A1809" w:rsidRPr="008D043F">
              <w:rPr>
                <w:rFonts w:asciiTheme="minorHAnsi" w:hAnsiTheme="minorHAnsi" w:cstheme="minorHAnsi"/>
                <w:sz w:val="18"/>
                <w:szCs w:val="18"/>
                <w:lang w:val="hr-HR" w:bidi="en-US"/>
              </w:rPr>
              <w:t xml:space="preserve">na to </w:t>
            </w:r>
            <w:r w:rsidRPr="008D043F">
              <w:rPr>
                <w:rFonts w:asciiTheme="minorHAnsi" w:hAnsiTheme="minorHAnsi" w:cstheme="minorHAnsi"/>
                <w:sz w:val="18"/>
                <w:szCs w:val="18"/>
                <w:lang w:val="hr-HR" w:bidi="en-US"/>
              </w:rPr>
              <w:t xml:space="preserve">da ne postoji jasna metodologija i </w:t>
            </w:r>
            <w:r w:rsidR="001A1809" w:rsidRPr="008D043F">
              <w:rPr>
                <w:rFonts w:asciiTheme="minorHAnsi" w:hAnsiTheme="minorHAnsi" w:cstheme="minorHAnsi"/>
                <w:sz w:val="18"/>
                <w:szCs w:val="18"/>
                <w:lang w:val="hr-HR" w:bidi="en-US"/>
              </w:rPr>
              <w:t>uputstva</w:t>
            </w:r>
            <w:r w:rsidRPr="008D043F">
              <w:rPr>
                <w:rFonts w:asciiTheme="minorHAnsi" w:hAnsiTheme="minorHAnsi" w:cstheme="minorHAnsi"/>
                <w:sz w:val="18"/>
                <w:szCs w:val="18"/>
                <w:lang w:val="hr-HR" w:bidi="en-US"/>
              </w:rPr>
              <w:t xml:space="preserve"> za prijavu</w:t>
            </w:r>
          </w:p>
        </w:tc>
        <w:tc>
          <w:tcPr>
            <w:tcW w:w="1159" w:type="pct"/>
            <w:shd w:val="clear" w:color="auto" w:fill="FFFFFF"/>
            <w:tcMar>
              <w:top w:w="0" w:type="dxa"/>
              <w:left w:w="108" w:type="dxa"/>
              <w:bottom w:w="0" w:type="dxa"/>
              <w:right w:w="108" w:type="dxa"/>
            </w:tcMar>
          </w:tcPr>
          <w:p w14:paraId="13AA5D4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avnim aktom </w:t>
            </w:r>
            <w:r w:rsidR="001A1809" w:rsidRPr="008D043F">
              <w:rPr>
                <w:rFonts w:asciiTheme="minorHAnsi" w:eastAsia="Calibri" w:hAnsiTheme="minorHAnsi" w:cstheme="minorHAnsi"/>
                <w:sz w:val="18"/>
                <w:szCs w:val="18"/>
                <w:lang w:val="hr-HR"/>
              </w:rPr>
              <w:t xml:space="preserve">regulirana </w:t>
            </w:r>
            <w:r w:rsidRPr="008D043F">
              <w:rPr>
                <w:rFonts w:asciiTheme="minorHAnsi" w:eastAsia="Calibri" w:hAnsiTheme="minorHAnsi" w:cstheme="minorHAnsi"/>
                <w:sz w:val="18"/>
                <w:szCs w:val="18"/>
                <w:lang w:val="hr-HR"/>
              </w:rPr>
              <w:t xml:space="preserve">metodologija prikupljanja podataka za potrebe izrade statističkog godišnjaka Zavoda za javno zdravstvo </w:t>
            </w:r>
            <w:r w:rsidR="001A180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koji će uključiti podatke o </w:t>
            </w:r>
            <w:r w:rsidR="001A1809" w:rsidRPr="008D043F">
              <w:rPr>
                <w:rFonts w:asciiTheme="minorHAnsi" w:eastAsia="Calibri" w:hAnsiTheme="minorHAnsi" w:cstheme="minorHAnsi"/>
                <w:sz w:val="18"/>
                <w:szCs w:val="18"/>
                <w:lang w:val="hr-HR"/>
              </w:rPr>
              <w:t xml:space="preserve">slučajevima </w:t>
            </w:r>
            <w:r w:rsidRPr="008D043F">
              <w:rPr>
                <w:rFonts w:asciiTheme="minorHAnsi" w:eastAsia="Calibri" w:hAnsiTheme="minorHAnsi" w:cstheme="minorHAnsi"/>
                <w:sz w:val="18"/>
                <w:szCs w:val="18"/>
                <w:lang w:val="hr-HR"/>
              </w:rPr>
              <w:t>smrti trovanjem uslijed neadekvatnog rukovanja hemijskim proizvodima, podijeljen</w:t>
            </w:r>
            <w:r w:rsidR="001A1809" w:rsidRPr="008D043F">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po rodnim i starosnim </w:t>
            </w:r>
            <w:r w:rsidR="001A1809" w:rsidRPr="008D043F">
              <w:rPr>
                <w:rFonts w:asciiTheme="minorHAnsi" w:eastAsia="Calibri" w:hAnsiTheme="minorHAnsi" w:cstheme="minorHAnsi"/>
                <w:sz w:val="18"/>
                <w:szCs w:val="18"/>
                <w:lang w:val="hr-HR"/>
              </w:rPr>
              <w:t>grupama</w:t>
            </w:r>
            <w:r w:rsidRPr="008D043F">
              <w:rPr>
                <w:rFonts w:asciiTheme="minorHAnsi" w:eastAsia="Calibri" w:hAnsiTheme="minorHAnsi" w:cstheme="minorHAnsi"/>
                <w:sz w:val="18"/>
                <w:szCs w:val="18"/>
                <w:lang w:val="hr-HR"/>
              </w:rPr>
              <w:t xml:space="preserve"> (2025</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7FDE27C1" w14:textId="77777777" w:rsidTr="00270082">
        <w:trPr>
          <w:trHeight w:val="271"/>
        </w:trPr>
        <w:tc>
          <w:tcPr>
            <w:tcW w:w="740" w:type="pct"/>
            <w:vMerge/>
            <w:shd w:val="clear" w:color="auto" w:fill="D9D9D9"/>
            <w:vAlign w:val="center"/>
          </w:tcPr>
          <w:p w14:paraId="29C494A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75879B5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6E6030AC" w14:textId="77777777" w:rsidR="00CC447D" w:rsidRPr="008D043F" w:rsidRDefault="00CC447D"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vno dostupni podaci o smrtnosti od nenamjernog trovanja, razvrstani po rodnim i starosnim </w:t>
            </w:r>
            <w:r w:rsidR="001A1809" w:rsidRPr="008D043F">
              <w:rPr>
                <w:rFonts w:asciiTheme="minorHAnsi" w:eastAsia="Calibri" w:hAnsiTheme="minorHAnsi" w:cstheme="minorHAnsi"/>
                <w:sz w:val="18"/>
                <w:szCs w:val="18"/>
                <w:lang w:val="hr-HR"/>
              </w:rPr>
              <w:t>grupama</w:t>
            </w:r>
            <w:r w:rsidRPr="008D043F">
              <w:rPr>
                <w:rFonts w:asciiTheme="minorHAnsi" w:eastAsia="Calibri" w:hAnsiTheme="minorHAnsi" w:cstheme="minorHAnsi"/>
                <w:sz w:val="18"/>
                <w:szCs w:val="18"/>
                <w:lang w:val="hr-HR"/>
              </w:rPr>
              <w:t xml:space="preserve"> </w:t>
            </w:r>
          </w:p>
        </w:tc>
        <w:tc>
          <w:tcPr>
            <w:tcW w:w="1159" w:type="pct"/>
            <w:shd w:val="clear" w:color="auto" w:fill="FFFFFF"/>
            <w:tcMar>
              <w:top w:w="0" w:type="dxa"/>
              <w:left w:w="108" w:type="dxa"/>
              <w:bottom w:w="0" w:type="dxa"/>
              <w:right w:w="108" w:type="dxa"/>
            </w:tcMar>
          </w:tcPr>
          <w:p w14:paraId="7B383A4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godišnjacima Zavoda za javno zdravstvo (ZZJZ) se ne prati učestalost oboljenja ili </w:t>
            </w:r>
            <w:r w:rsidR="001A1809" w:rsidRPr="008D043F">
              <w:rPr>
                <w:rFonts w:asciiTheme="minorHAnsi" w:hAnsiTheme="minorHAnsi" w:cstheme="minorHAnsi"/>
                <w:sz w:val="18"/>
                <w:szCs w:val="18"/>
                <w:lang w:val="hr-HR" w:bidi="en-US"/>
              </w:rPr>
              <w:t xml:space="preserve">slučajeva </w:t>
            </w:r>
            <w:r w:rsidRPr="008D043F">
              <w:rPr>
                <w:rFonts w:asciiTheme="minorHAnsi" w:hAnsiTheme="minorHAnsi" w:cstheme="minorHAnsi"/>
                <w:sz w:val="18"/>
                <w:szCs w:val="18"/>
                <w:lang w:val="hr-HR" w:bidi="en-US"/>
              </w:rPr>
              <w:t>smrti zbog trovanja uslijed neadekvatnog rukovanja hemijskim proizvodima</w:t>
            </w:r>
          </w:p>
        </w:tc>
        <w:tc>
          <w:tcPr>
            <w:tcW w:w="1159" w:type="pct"/>
            <w:shd w:val="clear" w:color="auto" w:fill="FFFFFF"/>
            <w:tcMar>
              <w:top w:w="0" w:type="dxa"/>
              <w:left w:w="108" w:type="dxa"/>
              <w:bottom w:w="0" w:type="dxa"/>
              <w:right w:w="108" w:type="dxa"/>
            </w:tcMar>
          </w:tcPr>
          <w:p w14:paraId="3720C97A" w14:textId="77777777" w:rsidR="00CC447D" w:rsidRPr="008D043F" w:rsidRDefault="00CC447D"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Zdravstveno</w:t>
            </w:r>
            <w:r w:rsidR="001A18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tatistički godišnjak Federacije Bosne i Hercegovine (izdaje ga Zavod za javno zdravstvo Federacije BiH) s podacima o morbiditetu zbog trovanja usljed neadekvatnog rukovanja hemijskim proizvodima, podijeljeno po rodnim i starosnim </w:t>
            </w:r>
            <w:r w:rsidR="001A1809" w:rsidRPr="008D043F">
              <w:rPr>
                <w:rFonts w:asciiTheme="minorHAnsi" w:hAnsiTheme="minorHAnsi" w:cstheme="minorHAnsi"/>
                <w:sz w:val="18"/>
                <w:szCs w:val="18"/>
                <w:lang w:val="hr-HR" w:bidi="en-US"/>
              </w:rPr>
              <w:t xml:space="preserve">grupama </w:t>
            </w:r>
            <w:r w:rsidRPr="008D043F">
              <w:rPr>
                <w:rFonts w:asciiTheme="minorHAnsi" w:hAnsiTheme="minorHAnsi" w:cstheme="minorHAnsi"/>
                <w:sz w:val="18"/>
                <w:szCs w:val="18"/>
                <w:lang w:val="hr-HR" w:bidi="en-US"/>
              </w:rPr>
              <w:t>(2025</w:t>
            </w:r>
            <w:r w:rsidR="001A18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128ADB3A" w14:textId="77777777" w:rsidTr="00270082">
        <w:trPr>
          <w:trHeight w:val="271"/>
        </w:trPr>
        <w:tc>
          <w:tcPr>
            <w:tcW w:w="740" w:type="pct"/>
            <w:vMerge/>
            <w:shd w:val="clear" w:color="auto" w:fill="D9D9D9"/>
            <w:vAlign w:val="center"/>
          </w:tcPr>
          <w:p w14:paraId="08A8208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34F4E0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14F48C4" w14:textId="77777777" w:rsidR="00CC447D" w:rsidRPr="008D043F" w:rsidRDefault="00CC447D" w:rsidP="0068355A">
            <w:pPr>
              <w:spacing w:after="120" w:line="276" w:lineRule="auto"/>
              <w:ind w:hanging="2"/>
              <w:contextualSpacing/>
              <w:jc w:val="center"/>
              <w:rPr>
                <w:rFonts w:asciiTheme="minorHAnsi" w:eastAsia="Calibri" w:hAnsiTheme="minorHAnsi" w:cstheme="minorHAnsi"/>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49A754E7" w14:textId="77777777" w:rsidR="00CC447D" w:rsidRPr="008D043F" w:rsidRDefault="00CC447D" w:rsidP="0068355A">
            <w:pPr>
              <w:spacing w:after="120" w:line="276" w:lineRule="auto"/>
              <w:ind w:hanging="2"/>
              <w:contextualSpacing/>
              <w:jc w:val="center"/>
              <w:rPr>
                <w:rFonts w:asciiTheme="minorHAnsi" w:hAnsiTheme="minorHAnsi" w:cstheme="minorHAnsi"/>
                <w:sz w:val="18"/>
                <w:szCs w:val="18"/>
                <w:lang w:val="hr-HR" w:bidi="en-US"/>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3371099F" w14:textId="77777777" w:rsidR="00CC447D" w:rsidRPr="008D043F" w:rsidRDefault="00CC447D" w:rsidP="0068355A">
            <w:pPr>
              <w:spacing w:after="120" w:line="276" w:lineRule="auto"/>
              <w:ind w:hanging="2"/>
              <w:contextualSpacing/>
              <w:jc w:val="center"/>
              <w:rPr>
                <w:rFonts w:asciiTheme="minorHAnsi" w:eastAsia="Calibri" w:hAnsiTheme="minorHAnsi" w:cstheme="minorHAnsi"/>
                <w:sz w:val="18"/>
                <w:szCs w:val="18"/>
                <w:lang w:val="hr-HR"/>
              </w:rPr>
            </w:pPr>
            <w:r w:rsidRPr="008D043F">
              <w:rPr>
                <w:rFonts w:asciiTheme="minorHAnsi" w:hAnsiTheme="minorHAnsi" w:cstheme="minorHAnsi"/>
                <w:b/>
                <w:sz w:val="18"/>
                <w:szCs w:val="18"/>
                <w:lang w:val="hr-HR"/>
              </w:rPr>
              <w:t>Ukupno (milion KM)</w:t>
            </w:r>
          </w:p>
        </w:tc>
      </w:tr>
      <w:tr w:rsidR="00CC447D" w:rsidRPr="008D043F" w14:paraId="2485F94C" w14:textId="77777777" w:rsidTr="00270082">
        <w:trPr>
          <w:trHeight w:val="271"/>
        </w:trPr>
        <w:tc>
          <w:tcPr>
            <w:tcW w:w="740" w:type="pct"/>
            <w:vMerge/>
            <w:shd w:val="clear" w:color="auto" w:fill="D9D9D9"/>
            <w:vAlign w:val="center"/>
          </w:tcPr>
          <w:p w14:paraId="7408F7F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171DABE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858896B" w14:textId="77777777" w:rsidR="00CC447D" w:rsidRPr="008D043F" w:rsidRDefault="00CF2247" w:rsidP="0068355A">
            <w:pPr>
              <w:spacing w:after="120" w:line="276" w:lineRule="auto"/>
              <w:ind w:hanging="2"/>
              <w:contextualSpacing/>
              <w:jc w:val="center"/>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0,004</w:t>
            </w:r>
          </w:p>
        </w:tc>
        <w:tc>
          <w:tcPr>
            <w:tcW w:w="1159" w:type="pct"/>
            <w:tcMar>
              <w:top w:w="0" w:type="dxa"/>
              <w:left w:w="108" w:type="dxa"/>
              <w:bottom w:w="0" w:type="dxa"/>
              <w:right w:w="108" w:type="dxa"/>
            </w:tcMar>
            <w:vAlign w:val="center"/>
          </w:tcPr>
          <w:p w14:paraId="279CB92C" w14:textId="77777777" w:rsidR="00CC447D" w:rsidRPr="008D043F" w:rsidRDefault="00CF2247" w:rsidP="0068355A">
            <w:pPr>
              <w:spacing w:after="120" w:line="276" w:lineRule="auto"/>
              <w:ind w:hanging="2"/>
              <w:contextualSpacing/>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27884A8" w14:textId="77777777" w:rsidR="00CC447D" w:rsidRPr="008D043F" w:rsidRDefault="00CF2247" w:rsidP="0068355A">
            <w:pPr>
              <w:spacing w:after="120" w:line="276" w:lineRule="auto"/>
              <w:ind w:hanging="2"/>
              <w:contextualSpacing/>
              <w:jc w:val="center"/>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0,004</w:t>
            </w:r>
          </w:p>
        </w:tc>
      </w:tr>
    </w:tbl>
    <w:p w14:paraId="42B9B16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2E545137"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68D779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4. Prioritet</w:t>
            </w:r>
          </w:p>
          <w:p w14:paraId="2D53C5B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01D42D03" w14:textId="77777777" w:rsidR="00CC447D" w:rsidRPr="008D043F" w:rsidRDefault="00CC447D" w:rsidP="0068355A">
            <w:pPr>
              <w:spacing w:after="120" w:line="276" w:lineRule="auto"/>
              <w:ind w:hanging="2"/>
              <w:contextualSpacing/>
              <w:rPr>
                <w:rFonts w:asciiTheme="minorHAnsi" w:hAnsiTheme="minorHAnsi" w:cstheme="minorHAnsi"/>
                <w:b/>
                <w:bCs/>
                <w:color w:val="000000"/>
                <w:sz w:val="18"/>
                <w:szCs w:val="18"/>
                <w:lang w:val="hr-HR"/>
              </w:rPr>
            </w:pPr>
            <w:r w:rsidRPr="008D043F">
              <w:rPr>
                <w:rFonts w:asciiTheme="minorHAnsi" w:eastAsia="Calibri" w:hAnsiTheme="minorHAnsi" w:cstheme="minorHAnsi"/>
                <w:b/>
                <w:bCs/>
                <w:sz w:val="18"/>
                <w:szCs w:val="18"/>
                <w:lang w:val="hr-HR"/>
              </w:rPr>
              <w:t>Unaprijeđena znanja korisnika hemikalija  i opće javnosti u oblasti upravljanja hemikalijama</w:t>
            </w:r>
          </w:p>
        </w:tc>
        <w:tc>
          <w:tcPr>
            <w:tcW w:w="1159" w:type="pct"/>
            <w:shd w:val="clear" w:color="auto" w:fill="D9D9D9"/>
            <w:tcMar>
              <w:top w:w="0" w:type="dxa"/>
              <w:left w:w="108" w:type="dxa"/>
              <w:bottom w:w="0" w:type="dxa"/>
              <w:right w:w="108" w:type="dxa"/>
            </w:tcMar>
            <w:vAlign w:val="center"/>
          </w:tcPr>
          <w:p w14:paraId="43CF7C6B"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09E4F4C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F8F7A5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43799ED" w14:textId="77777777" w:rsidTr="00270082">
        <w:trPr>
          <w:trHeight w:val="287"/>
        </w:trPr>
        <w:tc>
          <w:tcPr>
            <w:tcW w:w="761" w:type="pct"/>
            <w:vMerge/>
            <w:shd w:val="clear" w:color="auto" w:fill="D9D9D9"/>
            <w:vAlign w:val="center"/>
            <w:hideMark/>
          </w:tcPr>
          <w:p w14:paraId="73BC720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1F6EBE6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68C0D46"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vo informiranosti i edukacije šire javnosti i korisnika hemikalija u oblasti upravljanja hemikalijama</w:t>
            </w:r>
          </w:p>
        </w:tc>
        <w:tc>
          <w:tcPr>
            <w:tcW w:w="1159" w:type="pct"/>
            <w:tcMar>
              <w:top w:w="0" w:type="dxa"/>
              <w:left w:w="108" w:type="dxa"/>
              <w:bottom w:w="0" w:type="dxa"/>
              <w:right w:w="108" w:type="dxa"/>
            </w:tcMar>
            <w:vAlign w:val="center"/>
          </w:tcPr>
          <w:p w14:paraId="75E620AD"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dukativne aktivnosti i kampanje po pitanju štetnog </w:t>
            </w:r>
            <w:r w:rsidR="001A1809" w:rsidRPr="008D043F">
              <w:rPr>
                <w:rFonts w:asciiTheme="minorHAnsi" w:hAnsiTheme="minorHAnsi" w:cstheme="minorHAnsi"/>
                <w:sz w:val="18"/>
                <w:szCs w:val="18"/>
                <w:lang w:val="hr-HR"/>
              </w:rPr>
              <w:t xml:space="preserve">utjecaja </w:t>
            </w:r>
            <w:r w:rsidRPr="008D043F">
              <w:rPr>
                <w:rFonts w:asciiTheme="minorHAnsi" w:hAnsiTheme="minorHAnsi" w:cstheme="minorHAnsi"/>
                <w:sz w:val="18"/>
                <w:szCs w:val="18"/>
                <w:lang w:val="hr-HR"/>
              </w:rPr>
              <w:t>opasnih hemikalija su veoma rijetke i provode se nesistematski u okviru pojedinačnih projekata</w:t>
            </w:r>
          </w:p>
        </w:tc>
        <w:tc>
          <w:tcPr>
            <w:tcW w:w="1159" w:type="pct"/>
            <w:tcMar>
              <w:top w:w="0" w:type="dxa"/>
              <w:left w:w="108" w:type="dxa"/>
              <w:bottom w:w="0" w:type="dxa"/>
              <w:right w:w="108" w:type="dxa"/>
            </w:tcMar>
            <w:vAlign w:val="center"/>
          </w:tcPr>
          <w:p w14:paraId="18807C9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nformiranosti i edukacije šire javnosti i korisnika hemikalija u oblasti upravljanja hemikalijama (2030</w:t>
            </w:r>
            <w:r w:rsidR="001A180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1D1EE7B2" w14:textId="77777777" w:rsidTr="00270082">
        <w:trPr>
          <w:trHeight w:val="287"/>
        </w:trPr>
        <w:tc>
          <w:tcPr>
            <w:tcW w:w="761" w:type="pct"/>
            <w:vMerge/>
            <w:shd w:val="clear" w:color="auto" w:fill="D9D9D9"/>
            <w:vAlign w:val="center"/>
            <w:hideMark/>
          </w:tcPr>
          <w:p w14:paraId="3418C50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54AA22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B3AEC5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6E896DF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294D7F7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746E28BB" w14:textId="77777777" w:rsidTr="00270082">
        <w:trPr>
          <w:trHeight w:val="287"/>
        </w:trPr>
        <w:tc>
          <w:tcPr>
            <w:tcW w:w="761" w:type="pct"/>
            <w:vMerge/>
            <w:shd w:val="clear" w:color="auto" w:fill="D9D9D9"/>
            <w:vAlign w:val="center"/>
          </w:tcPr>
          <w:p w14:paraId="45AB62BE"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AF7ED03"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44C6BB2"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0</w:t>
            </w:r>
          </w:p>
        </w:tc>
        <w:tc>
          <w:tcPr>
            <w:tcW w:w="1159" w:type="pct"/>
            <w:tcMar>
              <w:top w:w="0" w:type="dxa"/>
              <w:left w:w="108" w:type="dxa"/>
              <w:bottom w:w="0" w:type="dxa"/>
              <w:right w:w="108" w:type="dxa"/>
            </w:tcMar>
            <w:vAlign w:val="center"/>
          </w:tcPr>
          <w:p w14:paraId="32CC832D"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51</w:t>
            </w:r>
          </w:p>
        </w:tc>
        <w:tc>
          <w:tcPr>
            <w:tcW w:w="1159" w:type="pct"/>
            <w:tcMar>
              <w:top w:w="0" w:type="dxa"/>
              <w:left w:w="108" w:type="dxa"/>
              <w:bottom w:w="0" w:type="dxa"/>
              <w:right w:w="108" w:type="dxa"/>
            </w:tcMar>
            <w:vAlign w:val="center"/>
          </w:tcPr>
          <w:p w14:paraId="6AD12465"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01</w:t>
            </w:r>
          </w:p>
        </w:tc>
      </w:tr>
    </w:tbl>
    <w:p w14:paraId="411D7975"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1"/>
        <w:gridCol w:w="2144"/>
        <w:gridCol w:w="3262"/>
        <w:gridCol w:w="3262"/>
        <w:gridCol w:w="3262"/>
      </w:tblGrid>
      <w:tr w:rsidR="00CC447D" w:rsidRPr="008D043F" w14:paraId="5D6871F0"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22C94A2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5.4.1. Mjera</w:t>
            </w:r>
          </w:p>
        </w:tc>
        <w:tc>
          <w:tcPr>
            <w:tcW w:w="762" w:type="pct"/>
            <w:vMerge w:val="restart"/>
            <w:tcMar>
              <w:top w:w="0" w:type="dxa"/>
              <w:left w:w="108" w:type="dxa"/>
              <w:bottom w:w="0" w:type="dxa"/>
              <w:right w:w="108" w:type="dxa"/>
            </w:tcMar>
            <w:vAlign w:val="center"/>
          </w:tcPr>
          <w:p w14:paraId="1F2EB3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naprijediti znanja korisnika hemikalija  i opće javnosti u oblasti upravljanja hemikalijama</w:t>
            </w:r>
          </w:p>
        </w:tc>
        <w:tc>
          <w:tcPr>
            <w:tcW w:w="1159" w:type="pct"/>
            <w:shd w:val="clear" w:color="auto" w:fill="D9D9D9"/>
            <w:tcMar>
              <w:top w:w="0" w:type="dxa"/>
              <w:left w:w="108" w:type="dxa"/>
              <w:bottom w:w="0" w:type="dxa"/>
              <w:right w:w="108" w:type="dxa"/>
            </w:tcMar>
            <w:vAlign w:val="center"/>
            <w:hideMark/>
          </w:tcPr>
          <w:p w14:paraId="5DA54C3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9698CA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144F49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28DCFAB" w14:textId="77777777" w:rsidTr="00270082">
        <w:trPr>
          <w:trHeight w:val="287"/>
        </w:trPr>
        <w:tc>
          <w:tcPr>
            <w:tcW w:w="761" w:type="pct"/>
            <w:vMerge/>
            <w:shd w:val="clear" w:color="auto" w:fill="D9D9D9"/>
            <w:vAlign w:val="center"/>
          </w:tcPr>
          <w:p w14:paraId="0AE7F4A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FA19D2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616F65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ntinuirano provedene promotivne i edukativne aktivnosti u oblasti </w:t>
            </w:r>
            <w:r w:rsidR="001A1809" w:rsidRPr="008D043F">
              <w:rPr>
                <w:rFonts w:asciiTheme="minorHAnsi" w:eastAsia="Calibri" w:hAnsiTheme="minorHAnsi" w:cstheme="minorHAnsi"/>
                <w:sz w:val="18"/>
                <w:szCs w:val="18"/>
                <w:lang w:val="hr-HR"/>
              </w:rPr>
              <w:t xml:space="preserve">upravljanja </w:t>
            </w:r>
            <w:r w:rsidRPr="008D043F">
              <w:rPr>
                <w:rFonts w:asciiTheme="minorHAnsi" w:eastAsia="Calibri" w:hAnsiTheme="minorHAnsi" w:cstheme="minorHAnsi"/>
                <w:sz w:val="18"/>
                <w:szCs w:val="18"/>
                <w:lang w:val="hr-HR"/>
              </w:rPr>
              <w:t>hemikalijama uzevši u obzir aspekte rodne ravnopravnosti, društvene jednakosti i siromaštva</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i </w:t>
            </w:r>
            <w:r w:rsidR="001A1809"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w:t>
            </w:r>
          </w:p>
        </w:tc>
        <w:tc>
          <w:tcPr>
            <w:tcW w:w="1159" w:type="pct"/>
            <w:shd w:val="clear" w:color="auto" w:fill="FFFFFF"/>
            <w:tcMar>
              <w:top w:w="0" w:type="dxa"/>
              <w:left w:w="108" w:type="dxa"/>
              <w:bottom w:w="0" w:type="dxa"/>
              <w:right w:w="108" w:type="dxa"/>
            </w:tcMar>
            <w:vAlign w:val="center"/>
          </w:tcPr>
          <w:p w14:paraId="69F5A70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Kampanje o obavještavanju javnosti putem medija o rizicima koji </w:t>
            </w:r>
            <w:r w:rsidR="001A1809" w:rsidRPr="008D043F">
              <w:rPr>
                <w:rFonts w:asciiTheme="minorHAnsi" w:hAnsiTheme="minorHAnsi" w:cstheme="minorHAnsi"/>
                <w:sz w:val="18"/>
                <w:szCs w:val="18"/>
                <w:lang w:val="hr-HR" w:bidi="en-US"/>
              </w:rPr>
              <w:t xml:space="preserve">proizilaze </w:t>
            </w:r>
            <w:r w:rsidRPr="008D043F">
              <w:rPr>
                <w:rFonts w:asciiTheme="minorHAnsi" w:hAnsiTheme="minorHAnsi" w:cstheme="minorHAnsi"/>
                <w:sz w:val="18"/>
                <w:szCs w:val="18"/>
                <w:lang w:val="hr-HR" w:bidi="en-US"/>
              </w:rPr>
              <w:t xml:space="preserve">iz upotrebe hemikalija, </w:t>
            </w:r>
            <w:r w:rsidR="001A1809" w:rsidRPr="008D043F">
              <w:rPr>
                <w:rFonts w:asciiTheme="minorHAnsi" w:hAnsiTheme="minorHAnsi" w:cstheme="minorHAnsi"/>
                <w:sz w:val="18"/>
                <w:szCs w:val="18"/>
                <w:lang w:val="hr-HR" w:bidi="en-US"/>
              </w:rPr>
              <w:t xml:space="preserve">zbog </w:t>
            </w:r>
            <w:r w:rsidRPr="008D043F">
              <w:rPr>
                <w:rFonts w:asciiTheme="minorHAnsi" w:hAnsiTheme="minorHAnsi" w:cstheme="minorHAnsi"/>
                <w:sz w:val="18"/>
                <w:szCs w:val="18"/>
                <w:lang w:val="hr-HR" w:bidi="en-US"/>
              </w:rPr>
              <w:t xml:space="preserve">zaštite zdravlja ljudi i </w:t>
            </w:r>
            <w:r w:rsidR="001A1809"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su rijetke i provode se samo u sklopu pojedinačnih projekata, a ne u sklopu redovnog rada institucija</w:t>
            </w:r>
          </w:p>
        </w:tc>
        <w:tc>
          <w:tcPr>
            <w:tcW w:w="1159" w:type="pct"/>
            <w:shd w:val="clear" w:color="auto" w:fill="FFFFFF"/>
          </w:tcPr>
          <w:p w14:paraId="101654CC" w14:textId="77777777" w:rsidR="00CC447D" w:rsidRPr="008D043F" w:rsidRDefault="00CC447D"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Periodično izrađeni e</w:t>
            </w:r>
            <w:r w:rsidRPr="008D043F">
              <w:rPr>
                <w:rFonts w:asciiTheme="minorHAnsi" w:hAnsiTheme="minorHAnsi" w:cstheme="minorHAnsi"/>
                <w:sz w:val="18"/>
                <w:szCs w:val="18"/>
                <w:lang w:val="hr-HR"/>
              </w:rPr>
              <w:t>dukativni vodiči/brošure/</w:t>
            </w:r>
            <w:r w:rsidR="001A1809" w:rsidRPr="008D043F">
              <w:rPr>
                <w:rFonts w:asciiTheme="minorHAnsi" w:hAnsiTheme="minorHAnsi" w:cstheme="minorHAnsi"/>
                <w:sz w:val="18"/>
                <w:szCs w:val="18"/>
                <w:lang w:val="hr-HR"/>
              </w:rPr>
              <w:t>leci</w:t>
            </w:r>
            <w:r w:rsidR="001A1809"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 xml:space="preserve">dostupni u zdravstvenim ustanovama </w:t>
            </w:r>
            <w:r w:rsidR="001A180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color w:val="000000" w:themeColor="text1"/>
                <w:sz w:val="18"/>
                <w:szCs w:val="18"/>
                <w:lang w:val="hr-HR"/>
              </w:rPr>
              <w:t>(2030</w:t>
            </w:r>
            <w:r w:rsidR="001A1809" w:rsidRPr="008D043F">
              <w:rPr>
                <w:rFonts w:asciiTheme="minorHAnsi" w:eastAsia="Calibri" w:hAnsiTheme="minorHAnsi" w:cstheme="minorHAnsi"/>
                <w:color w:val="000000" w:themeColor="text1"/>
                <w:sz w:val="18"/>
                <w:szCs w:val="18"/>
                <w:lang w:val="hr-HR"/>
              </w:rPr>
              <w:t>.</w:t>
            </w:r>
            <w:r w:rsidRPr="008D043F">
              <w:rPr>
                <w:rFonts w:asciiTheme="minorHAnsi" w:eastAsia="Calibri" w:hAnsiTheme="minorHAnsi" w:cstheme="minorHAnsi"/>
                <w:color w:val="000000" w:themeColor="text1"/>
                <w:sz w:val="18"/>
                <w:szCs w:val="18"/>
                <w:lang w:val="hr-HR"/>
              </w:rPr>
              <w:t>)</w:t>
            </w:r>
          </w:p>
          <w:p w14:paraId="43BFDCF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Obraćanje javnosti putem medija o rizicima </w:t>
            </w:r>
            <w:r w:rsidR="001A1809" w:rsidRPr="008D043F">
              <w:rPr>
                <w:rFonts w:asciiTheme="minorHAnsi" w:eastAsia="Calibri" w:hAnsiTheme="minorHAnsi" w:cstheme="minorHAnsi"/>
                <w:color w:val="000000" w:themeColor="text1"/>
                <w:sz w:val="18"/>
                <w:szCs w:val="18"/>
                <w:lang w:val="hr-HR"/>
              </w:rPr>
              <w:t>koji proizilaze</w:t>
            </w:r>
            <w:r w:rsidRPr="008D043F">
              <w:rPr>
                <w:rFonts w:asciiTheme="minorHAnsi" w:eastAsia="Calibri" w:hAnsiTheme="minorHAnsi" w:cstheme="minorHAnsi"/>
                <w:color w:val="000000" w:themeColor="text1"/>
                <w:sz w:val="18"/>
                <w:szCs w:val="18"/>
                <w:lang w:val="hr-HR"/>
              </w:rPr>
              <w:t xml:space="preserve"> od upotrebe hemikalija provedeno na godišnjem nivou uz prigodne datume kojima se ovakvi rizici posebno naglašavaju na međunarodnom nivou (npr. trovanje olovom, korištenje pesticida, trovanje živom i sl.) ili u okviru posebnih projektnih aktivnosti</w:t>
            </w:r>
          </w:p>
        </w:tc>
      </w:tr>
      <w:tr w:rsidR="00CC447D" w:rsidRPr="008D043F" w14:paraId="5D2F6C17" w14:textId="77777777" w:rsidTr="00270082">
        <w:trPr>
          <w:trHeight w:val="287"/>
        </w:trPr>
        <w:tc>
          <w:tcPr>
            <w:tcW w:w="761" w:type="pct"/>
            <w:vMerge/>
            <w:shd w:val="clear" w:color="auto" w:fill="D9D9D9"/>
            <w:vAlign w:val="center"/>
          </w:tcPr>
          <w:p w14:paraId="0564B35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340800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C7D20B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avni poziv za organizacije civilnog društva, istraživačke i </w:t>
            </w:r>
            <w:r w:rsidR="001A1809"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centre na temu podizanja svijesti stanovništva o hemijskoj sigurnosti raspisan na godišnjoj osnovi</w:t>
            </w:r>
          </w:p>
        </w:tc>
        <w:tc>
          <w:tcPr>
            <w:tcW w:w="1159" w:type="pct"/>
            <w:shd w:val="clear" w:color="auto" w:fill="FFFFFF"/>
            <w:tcMar>
              <w:top w:w="0" w:type="dxa"/>
              <w:left w:w="108" w:type="dxa"/>
              <w:bottom w:w="0" w:type="dxa"/>
              <w:right w:w="108" w:type="dxa"/>
            </w:tcMar>
            <w:vAlign w:val="center"/>
          </w:tcPr>
          <w:p w14:paraId="475D6DA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nd za zaštitu okoliša redovno raspisuje javne pozive na temu implementacije mjera iz Strategije zaštite okoliša. U okviru </w:t>
            </w:r>
            <w:r w:rsidR="001A1809" w:rsidRPr="008D043F">
              <w:rPr>
                <w:rFonts w:asciiTheme="minorHAnsi" w:hAnsiTheme="minorHAnsi" w:cstheme="minorHAnsi"/>
                <w:sz w:val="18"/>
                <w:szCs w:val="18"/>
                <w:lang w:val="hr-HR" w:bidi="en-US"/>
              </w:rPr>
              <w:t xml:space="preserve">javnog </w:t>
            </w:r>
            <w:r w:rsidRPr="008D043F">
              <w:rPr>
                <w:rFonts w:asciiTheme="minorHAnsi" w:hAnsiTheme="minorHAnsi" w:cstheme="minorHAnsi"/>
                <w:sz w:val="18"/>
                <w:szCs w:val="18"/>
                <w:lang w:val="hr-HR" w:bidi="en-US"/>
              </w:rPr>
              <w:t>poziva do sada nije bila zastupljena hemijska sigurnost</w:t>
            </w:r>
          </w:p>
        </w:tc>
        <w:tc>
          <w:tcPr>
            <w:tcW w:w="1159" w:type="pct"/>
            <w:shd w:val="clear" w:color="auto" w:fill="FFFFFF"/>
            <w:vAlign w:val="center"/>
          </w:tcPr>
          <w:p w14:paraId="664416E6"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 okviru postojećih javnih poziva za podizanje javne svijesti, istraživačke i </w:t>
            </w:r>
            <w:r w:rsidR="001A1809"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u oblasti okoliš</w:t>
            </w:r>
            <w:r w:rsidR="001A180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oje raspisuje Fond za zaštitu okoliša </w:t>
            </w:r>
            <w:r w:rsidR="001A180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prepoznati i oblast hemijske sigurnosti (2030</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5785445" w14:textId="77777777" w:rsidTr="00270082">
        <w:trPr>
          <w:trHeight w:val="287"/>
        </w:trPr>
        <w:tc>
          <w:tcPr>
            <w:tcW w:w="761" w:type="pct"/>
            <w:vMerge/>
            <w:shd w:val="clear" w:color="auto" w:fill="D9D9D9"/>
            <w:vAlign w:val="center"/>
          </w:tcPr>
          <w:p w14:paraId="7F5295D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E4AE04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98BAE3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čestalost i adekvatnost edukacije savjetnika za hemikalije i korisnika hemikalija kao i bolja </w:t>
            </w:r>
            <w:r w:rsidR="001A1809" w:rsidRPr="008D043F">
              <w:rPr>
                <w:rFonts w:asciiTheme="minorHAnsi" w:eastAsia="Calibri" w:hAnsiTheme="minorHAnsi" w:cstheme="minorHAnsi"/>
                <w:sz w:val="18"/>
                <w:szCs w:val="18"/>
                <w:lang w:val="hr-HR"/>
              </w:rPr>
              <w:t xml:space="preserve">informiranost </w:t>
            </w:r>
            <w:r w:rsidRPr="008D043F">
              <w:rPr>
                <w:rFonts w:asciiTheme="minorHAnsi" w:eastAsia="Calibri" w:hAnsiTheme="minorHAnsi" w:cstheme="minorHAnsi"/>
                <w:sz w:val="18"/>
                <w:szCs w:val="18"/>
                <w:lang w:val="hr-HR"/>
              </w:rPr>
              <w:t xml:space="preserve">pravnih subjekata u lancu hemijske sigurnosti </w:t>
            </w:r>
          </w:p>
        </w:tc>
        <w:tc>
          <w:tcPr>
            <w:tcW w:w="1159" w:type="pct"/>
            <w:shd w:val="clear" w:color="auto" w:fill="FFFFFF"/>
            <w:tcMar>
              <w:top w:w="0" w:type="dxa"/>
              <w:left w:w="108" w:type="dxa"/>
              <w:bottom w:w="0" w:type="dxa"/>
              <w:right w:w="108" w:type="dxa"/>
            </w:tcMar>
            <w:vAlign w:val="center"/>
          </w:tcPr>
          <w:p w14:paraId="3EA7F97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postavljen sistem periodičnih edukacija savjetnika za hemikalije</w:t>
            </w:r>
          </w:p>
        </w:tc>
        <w:tc>
          <w:tcPr>
            <w:tcW w:w="1159" w:type="pct"/>
            <w:shd w:val="clear" w:color="auto" w:fill="FFFFFF"/>
            <w:vAlign w:val="center"/>
          </w:tcPr>
          <w:p w14:paraId="4D1ABAA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Kontinuirana edukacija savjetnika za hemikalije usklađena s podacima Federalne uprave za inspekcijske poslove u oblasti zdravstvene inspekcije o najčešćim nepravilnostima na terenu i s podacima iz FMZ</w:t>
            </w:r>
            <w:r w:rsidR="001A180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CKT</w:t>
            </w:r>
            <w:r w:rsidR="001A180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kao i s pitanjima rodne ravnopravnosti, društvene jednakosti i siromaštva u hemijskoj sigurnostii (2030</w:t>
            </w:r>
            <w:r w:rsidR="001A18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024A6866" w14:textId="77777777" w:rsidTr="00270082">
        <w:trPr>
          <w:trHeight w:val="287"/>
        </w:trPr>
        <w:tc>
          <w:tcPr>
            <w:tcW w:w="761" w:type="pct"/>
            <w:vMerge/>
            <w:shd w:val="clear" w:color="auto" w:fill="D9D9D9"/>
            <w:vAlign w:val="center"/>
          </w:tcPr>
          <w:p w14:paraId="4445913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BE1B7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D49FB1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čestalost i adekvatnost </w:t>
            </w:r>
            <w:r w:rsidR="002D31DB" w:rsidRPr="008D043F">
              <w:rPr>
                <w:rFonts w:asciiTheme="minorHAnsi" w:eastAsia="Calibri" w:hAnsiTheme="minorHAnsi" w:cstheme="minorHAnsi"/>
                <w:sz w:val="18"/>
                <w:szCs w:val="18"/>
                <w:lang w:val="hr-HR"/>
              </w:rPr>
              <w:t xml:space="preserve">edukativnih </w:t>
            </w:r>
            <w:r w:rsidRPr="008D043F">
              <w:rPr>
                <w:rFonts w:asciiTheme="minorHAnsi" w:eastAsia="Calibri" w:hAnsiTheme="minorHAnsi" w:cstheme="minorHAnsi"/>
                <w:sz w:val="18"/>
                <w:szCs w:val="18"/>
                <w:lang w:val="hr-HR"/>
              </w:rPr>
              <w:t xml:space="preserve">aktivnosti usmjerenih prema široj javnosti o rizicima koji </w:t>
            </w:r>
            <w:r w:rsidR="002D31DB"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iz upotrebe hemikalija</w:t>
            </w:r>
          </w:p>
        </w:tc>
        <w:tc>
          <w:tcPr>
            <w:tcW w:w="1159" w:type="pct"/>
            <w:shd w:val="clear" w:color="auto" w:fill="FFFFFF"/>
            <w:tcMar>
              <w:top w:w="0" w:type="dxa"/>
              <w:left w:w="108" w:type="dxa"/>
              <w:bottom w:w="0" w:type="dxa"/>
              <w:right w:w="108" w:type="dxa"/>
            </w:tcMar>
            <w:vAlign w:val="center"/>
          </w:tcPr>
          <w:p w14:paraId="7A31E39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adležne institucije u oblasti zdravstva i upravljanja hemikalijama ne </w:t>
            </w:r>
            <w:r w:rsidR="002D31DB" w:rsidRPr="008D043F">
              <w:rPr>
                <w:rFonts w:asciiTheme="minorHAnsi" w:hAnsiTheme="minorHAnsi" w:cstheme="minorHAnsi"/>
                <w:sz w:val="18"/>
                <w:szCs w:val="18"/>
                <w:lang w:val="hr-HR" w:bidi="en-US"/>
              </w:rPr>
              <w:t xml:space="preserve">informiraju </w:t>
            </w:r>
            <w:r w:rsidRPr="008D043F">
              <w:rPr>
                <w:rFonts w:asciiTheme="minorHAnsi" w:hAnsiTheme="minorHAnsi" w:cstheme="minorHAnsi"/>
                <w:sz w:val="18"/>
                <w:szCs w:val="18"/>
                <w:lang w:val="hr-HR" w:bidi="en-US"/>
              </w:rPr>
              <w:t>javnost o</w:t>
            </w:r>
            <w:r w:rsidRPr="008D043F">
              <w:rPr>
                <w:rFonts w:asciiTheme="minorHAnsi" w:eastAsia="Calibri" w:hAnsiTheme="minorHAnsi" w:cstheme="minorHAnsi"/>
                <w:sz w:val="18"/>
                <w:szCs w:val="18"/>
                <w:lang w:val="hr-HR"/>
              </w:rPr>
              <w:t xml:space="preserve"> rizicima koji </w:t>
            </w:r>
            <w:r w:rsidR="002D31DB"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iz upotrebe hemikalija, naročito o najčešćim slučajevima trovanja i povređivanja</w:t>
            </w:r>
          </w:p>
        </w:tc>
        <w:tc>
          <w:tcPr>
            <w:tcW w:w="1159" w:type="pct"/>
            <w:shd w:val="clear" w:color="auto" w:fill="FFFFFF"/>
            <w:vAlign w:val="center"/>
          </w:tcPr>
          <w:p w14:paraId="66F5E476"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eriodično provedene zajedničke edukativne aktivnosti za širu javnost od nadležnih entitetskih ministarstava i inspekorata </w:t>
            </w:r>
            <w:r w:rsidR="002D31DB" w:rsidRPr="008D043F">
              <w:rPr>
                <w:rFonts w:asciiTheme="minorHAnsi" w:eastAsia="Calibri" w:hAnsiTheme="minorHAnsi" w:cstheme="minorHAnsi"/>
                <w:sz w:val="18"/>
                <w:szCs w:val="18"/>
                <w:lang w:val="hr-HR"/>
              </w:rPr>
              <w:t xml:space="preserve">Brčko distrikta BiH </w:t>
            </w:r>
            <w:r w:rsidRPr="008D043F">
              <w:rPr>
                <w:rFonts w:asciiTheme="minorHAnsi" w:eastAsia="Calibri" w:hAnsiTheme="minorHAnsi" w:cstheme="minorHAnsi"/>
                <w:sz w:val="18"/>
                <w:szCs w:val="18"/>
                <w:lang w:val="hr-HR"/>
              </w:rPr>
              <w:t xml:space="preserve">u oblasti zdravstva o rizicima koji </w:t>
            </w:r>
            <w:r w:rsidR="002D31DB"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 xml:space="preserve">iz upotrebe hemikalija, radi zaštite zdravlja ljudi, uzevši u obzir aspekte rodne </w:t>
            </w:r>
            <w:r w:rsidRPr="008D043F">
              <w:rPr>
                <w:rFonts w:asciiTheme="minorHAnsi" w:eastAsia="Calibri" w:hAnsiTheme="minorHAnsi" w:cstheme="minorHAnsi"/>
                <w:sz w:val="18"/>
                <w:szCs w:val="18"/>
                <w:lang w:val="hr-HR"/>
              </w:rPr>
              <w:lastRenderedPageBreak/>
              <w:t xml:space="preserve">ravnopravnosti, društvene jednakosti i siromaštva i </w:t>
            </w:r>
            <w:r w:rsidR="002D31DB" w:rsidRPr="008D043F">
              <w:rPr>
                <w:rFonts w:asciiTheme="minorHAnsi" w:eastAsia="Calibri" w:hAnsiTheme="minorHAnsi" w:cstheme="minorHAnsi"/>
                <w:sz w:val="18"/>
                <w:szCs w:val="18"/>
                <w:lang w:val="hr-HR"/>
              </w:rPr>
              <w:t>okoliša</w:t>
            </w:r>
            <w:r w:rsidRPr="008D043F">
              <w:rPr>
                <w:rFonts w:asciiTheme="minorHAnsi" w:eastAsia="Calibri" w:hAnsiTheme="minorHAnsi" w:cstheme="minorHAnsi"/>
                <w:sz w:val="18"/>
                <w:szCs w:val="18"/>
                <w:lang w:val="hr-HR"/>
              </w:rPr>
              <w:t xml:space="preserve"> (2030</w:t>
            </w:r>
            <w:r w:rsidR="002D31D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9E1D629" w14:textId="77777777" w:rsidTr="00270082">
        <w:trPr>
          <w:trHeight w:val="287"/>
        </w:trPr>
        <w:tc>
          <w:tcPr>
            <w:tcW w:w="761" w:type="pct"/>
            <w:vMerge/>
            <w:shd w:val="clear" w:color="auto" w:fill="D9D9D9"/>
            <w:vAlign w:val="center"/>
          </w:tcPr>
          <w:p w14:paraId="7B93C93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F9C7EE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1BE69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Periodična organizacija i izvođenje obuke servisera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preme i uručenje uvjerenja/certifikata</w:t>
            </w:r>
          </w:p>
        </w:tc>
        <w:tc>
          <w:tcPr>
            <w:tcW w:w="1159" w:type="pct"/>
            <w:shd w:val="clear" w:color="auto" w:fill="FFFFFF"/>
            <w:tcMar>
              <w:top w:w="0" w:type="dxa"/>
              <w:left w:w="108" w:type="dxa"/>
              <w:bottom w:w="0" w:type="dxa"/>
              <w:right w:w="108" w:type="dxa"/>
            </w:tcMar>
            <w:vAlign w:val="center"/>
          </w:tcPr>
          <w:p w14:paraId="60EC87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Još uvijek nije usvojen propis kojim se </w:t>
            </w:r>
            <w:r w:rsidR="002D31DB" w:rsidRPr="008D043F">
              <w:rPr>
                <w:rFonts w:asciiTheme="minorHAnsi" w:hAnsiTheme="minorHAnsi" w:cstheme="minorHAnsi"/>
                <w:sz w:val="18"/>
                <w:szCs w:val="18"/>
                <w:lang w:val="hr-HR" w:bidi="en-US"/>
              </w:rPr>
              <w:t xml:space="preserve">regulira </w:t>
            </w:r>
            <w:r w:rsidRPr="008D043F">
              <w:rPr>
                <w:rFonts w:asciiTheme="minorHAnsi" w:hAnsiTheme="minorHAnsi" w:cstheme="minorHAnsi"/>
                <w:sz w:val="18"/>
                <w:szCs w:val="18"/>
                <w:lang w:val="hr-HR" w:bidi="en-US"/>
              </w:rPr>
              <w:t>osposobljavanje servisera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w:t>
            </w:r>
          </w:p>
        </w:tc>
        <w:tc>
          <w:tcPr>
            <w:tcW w:w="1159" w:type="pct"/>
            <w:shd w:val="clear" w:color="auto" w:fill="FFFFFF"/>
            <w:vAlign w:val="center"/>
          </w:tcPr>
          <w:p w14:paraId="6D135647"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erviser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preme obučeni i stekli uvjerenja o položenom ispitu prema važećim propisima u oblasti upravljanja supstancama koje oštećuju ozonski omotač (2024</w:t>
            </w:r>
            <w:r w:rsidR="002D31D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7DD3E6A" w14:textId="77777777" w:rsidTr="00270082">
        <w:trPr>
          <w:trHeight w:val="483"/>
        </w:trPr>
        <w:tc>
          <w:tcPr>
            <w:tcW w:w="761" w:type="pct"/>
            <w:vMerge/>
            <w:shd w:val="clear" w:color="auto" w:fill="D9D9D9"/>
            <w:vAlign w:val="center"/>
            <w:hideMark/>
          </w:tcPr>
          <w:p w14:paraId="07E199D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4D6C63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E7FC76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712CCD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749DE2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56847" w:rsidRPr="008D043F" w14:paraId="43235B66" w14:textId="77777777" w:rsidTr="00270082">
        <w:trPr>
          <w:trHeight w:val="287"/>
        </w:trPr>
        <w:tc>
          <w:tcPr>
            <w:tcW w:w="761" w:type="pct"/>
            <w:vMerge/>
            <w:shd w:val="clear" w:color="auto" w:fill="D9D9D9"/>
            <w:vAlign w:val="center"/>
            <w:hideMark/>
          </w:tcPr>
          <w:p w14:paraId="1DB028B9"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A170E3D"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189E326"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0</w:t>
            </w:r>
          </w:p>
        </w:tc>
        <w:tc>
          <w:tcPr>
            <w:tcW w:w="1159" w:type="pct"/>
            <w:tcMar>
              <w:top w:w="0" w:type="dxa"/>
              <w:left w:w="108" w:type="dxa"/>
              <w:bottom w:w="0" w:type="dxa"/>
              <w:right w:w="108" w:type="dxa"/>
            </w:tcMar>
            <w:vAlign w:val="center"/>
          </w:tcPr>
          <w:p w14:paraId="11DBE9FF"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51</w:t>
            </w:r>
          </w:p>
        </w:tc>
        <w:tc>
          <w:tcPr>
            <w:tcW w:w="1159" w:type="pct"/>
            <w:tcMar>
              <w:top w:w="0" w:type="dxa"/>
              <w:left w:w="108" w:type="dxa"/>
              <w:bottom w:w="0" w:type="dxa"/>
              <w:right w:w="108" w:type="dxa"/>
            </w:tcMar>
            <w:vAlign w:val="center"/>
          </w:tcPr>
          <w:p w14:paraId="3CAC9029"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01</w:t>
            </w:r>
          </w:p>
        </w:tc>
      </w:tr>
    </w:tbl>
    <w:p w14:paraId="3E761E1D"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39"/>
        <w:gridCol w:w="2177"/>
        <w:gridCol w:w="3286"/>
        <w:gridCol w:w="3286"/>
        <w:gridCol w:w="3286"/>
      </w:tblGrid>
      <w:tr w:rsidR="00CC447D" w:rsidRPr="008D043F" w14:paraId="487ACEFB" w14:textId="77777777" w:rsidTr="00270082">
        <w:trPr>
          <w:trHeight w:val="384"/>
        </w:trPr>
        <w:tc>
          <w:tcPr>
            <w:tcW w:w="755" w:type="pct"/>
            <w:vMerge w:val="restart"/>
            <w:shd w:val="clear" w:color="auto" w:fill="D9D9D9"/>
            <w:tcMar>
              <w:top w:w="0" w:type="dxa"/>
              <w:left w:w="108" w:type="dxa"/>
              <w:bottom w:w="0" w:type="dxa"/>
              <w:right w:w="108" w:type="dxa"/>
            </w:tcMar>
            <w:vAlign w:val="center"/>
          </w:tcPr>
          <w:p w14:paraId="546E120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5. Prioritet</w:t>
            </w:r>
          </w:p>
        </w:tc>
        <w:tc>
          <w:tcPr>
            <w:tcW w:w="768" w:type="pct"/>
            <w:vMerge w:val="restart"/>
            <w:tcMar>
              <w:top w:w="0" w:type="dxa"/>
              <w:left w:w="108" w:type="dxa"/>
              <w:bottom w:w="0" w:type="dxa"/>
              <w:right w:w="108" w:type="dxa"/>
            </w:tcMar>
            <w:vAlign w:val="center"/>
          </w:tcPr>
          <w:p w14:paraId="1DB5978B"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spostaviti zakonodavni okvir i jasne institucionalne nadležnosti kojim se transponira </w:t>
            </w:r>
            <w:r w:rsidR="002D31DB" w:rsidRPr="008D043F">
              <w:rPr>
                <w:rFonts w:asciiTheme="minorHAnsi" w:hAnsiTheme="minorHAnsi" w:cstheme="minorHAnsi"/>
                <w:b/>
                <w:sz w:val="18"/>
                <w:szCs w:val="18"/>
                <w:lang w:val="hr-HR"/>
              </w:rPr>
              <w:t xml:space="preserve">pravna stečevina </w:t>
            </w:r>
            <w:r w:rsidRPr="008D043F">
              <w:rPr>
                <w:rFonts w:asciiTheme="minorHAnsi" w:hAnsiTheme="minorHAnsi" w:cstheme="minorHAnsi"/>
                <w:b/>
                <w:sz w:val="18"/>
                <w:szCs w:val="18"/>
                <w:lang w:val="hr-HR"/>
              </w:rPr>
              <w:t xml:space="preserve">EU iz oblasti buke u okolišu u zakonodavstvo </w:t>
            </w:r>
            <w:r w:rsidR="002D31DB"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BIH</w:t>
            </w:r>
          </w:p>
        </w:tc>
        <w:tc>
          <w:tcPr>
            <w:tcW w:w="1159" w:type="pct"/>
            <w:shd w:val="clear" w:color="auto" w:fill="D9D9D9"/>
            <w:tcMar>
              <w:top w:w="0" w:type="dxa"/>
              <w:left w:w="108" w:type="dxa"/>
              <w:bottom w:w="0" w:type="dxa"/>
              <w:right w:w="108" w:type="dxa"/>
            </w:tcMar>
            <w:vAlign w:val="center"/>
          </w:tcPr>
          <w:p w14:paraId="5A83678B"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E28143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629D52B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51089970" w14:textId="77777777" w:rsidTr="00270082">
        <w:trPr>
          <w:trHeight w:val="287"/>
        </w:trPr>
        <w:tc>
          <w:tcPr>
            <w:tcW w:w="755" w:type="pct"/>
            <w:vMerge/>
            <w:shd w:val="clear" w:color="auto" w:fill="D9D9D9"/>
            <w:vAlign w:val="center"/>
            <w:hideMark/>
          </w:tcPr>
          <w:p w14:paraId="2A635C3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vAlign w:val="center"/>
            <w:hideMark/>
          </w:tcPr>
          <w:p w14:paraId="40D6369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4F96C6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vo transpozicija</w:t>
            </w:r>
            <w:r w:rsidR="002D31DB" w:rsidRPr="008D043F">
              <w:rPr>
                <w:rFonts w:asciiTheme="minorHAnsi" w:hAnsiTheme="minorHAnsi" w:cstheme="minorHAnsi"/>
                <w:sz w:val="18"/>
                <w:szCs w:val="18"/>
                <w:lang w:val="hr-HR"/>
              </w:rPr>
              <w:t xml:space="preserve"> pravne stečevine</w:t>
            </w:r>
            <w:r w:rsidRPr="008D043F">
              <w:rPr>
                <w:rFonts w:asciiTheme="minorHAnsi" w:hAnsiTheme="minorHAnsi" w:cstheme="minorHAnsi"/>
                <w:sz w:val="18"/>
                <w:szCs w:val="18"/>
                <w:lang w:val="hr-HR"/>
              </w:rPr>
              <w:t xml:space="preserve"> EU u oblasti buke u okolišu (Direktiva 2002/49/EZ)</w:t>
            </w:r>
          </w:p>
        </w:tc>
        <w:tc>
          <w:tcPr>
            <w:tcW w:w="1159" w:type="pct"/>
            <w:tcMar>
              <w:top w:w="0" w:type="dxa"/>
              <w:left w:w="108" w:type="dxa"/>
              <w:bottom w:w="0" w:type="dxa"/>
              <w:right w:w="108" w:type="dxa"/>
            </w:tcMar>
            <w:vAlign w:val="center"/>
          </w:tcPr>
          <w:p w14:paraId="1FC005E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zakon nije postavio obavezu razvoja i usvajanja Planova prevencije buke, iako to Direktiva </w:t>
            </w:r>
            <w:r w:rsidR="002D31DB" w:rsidRPr="008D043F">
              <w:rPr>
                <w:rFonts w:asciiTheme="minorHAnsi" w:hAnsiTheme="minorHAnsi" w:cstheme="minorHAnsi"/>
                <w:sz w:val="18"/>
                <w:szCs w:val="18"/>
                <w:lang w:val="hr-HR"/>
              </w:rPr>
              <w:t>zahtijeva</w:t>
            </w:r>
            <w:r w:rsidRPr="008D043F">
              <w:rPr>
                <w:rFonts w:asciiTheme="minorHAnsi" w:hAnsiTheme="minorHAnsi" w:cstheme="minorHAnsi"/>
                <w:sz w:val="18"/>
                <w:szCs w:val="18"/>
                <w:lang w:val="hr-HR"/>
              </w:rPr>
              <w:t xml:space="preserve">. Osim toga, zakonom se ne tretira potreba izrade strateških karata buke i </w:t>
            </w:r>
            <w:r w:rsidR="002D31DB" w:rsidRPr="008D043F">
              <w:rPr>
                <w:rFonts w:asciiTheme="minorHAnsi" w:hAnsiTheme="minorHAnsi" w:cstheme="minorHAnsi"/>
                <w:sz w:val="18"/>
                <w:szCs w:val="18"/>
                <w:lang w:val="hr-HR"/>
              </w:rPr>
              <w:t xml:space="preserve">akcijskih </w:t>
            </w:r>
            <w:r w:rsidRPr="008D043F">
              <w:rPr>
                <w:rFonts w:asciiTheme="minorHAnsi" w:hAnsiTheme="minorHAnsi" w:cstheme="minorHAnsi"/>
                <w:sz w:val="18"/>
                <w:szCs w:val="18"/>
                <w:lang w:val="hr-HR"/>
              </w:rPr>
              <w:t>planova kojima će se na duži period predvidjeti aktivnosti preveniranja/ukidanja izvora buke</w:t>
            </w:r>
          </w:p>
        </w:tc>
        <w:tc>
          <w:tcPr>
            <w:tcW w:w="1159" w:type="pct"/>
            <w:tcMar>
              <w:top w:w="0" w:type="dxa"/>
              <w:left w:w="108" w:type="dxa"/>
              <w:bottom w:w="0" w:type="dxa"/>
              <w:right w:w="108" w:type="dxa"/>
            </w:tcMar>
            <w:vAlign w:val="center"/>
          </w:tcPr>
          <w:p w14:paraId="24AE6294" w14:textId="77777777" w:rsidR="00CC447D" w:rsidRPr="008D043F" w:rsidRDefault="002D31DB"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a </w:t>
            </w:r>
            <w:r w:rsidR="00CC447D" w:rsidRPr="008D043F">
              <w:rPr>
                <w:rFonts w:asciiTheme="minorHAnsi" w:hAnsiTheme="minorHAnsi" w:cstheme="minorHAnsi"/>
                <w:sz w:val="18"/>
                <w:szCs w:val="18"/>
                <w:lang w:val="hr-HR"/>
              </w:rPr>
              <w:t xml:space="preserve">transpozicija </w:t>
            </w:r>
            <w:r w:rsidRPr="008D043F">
              <w:rPr>
                <w:rFonts w:asciiTheme="minorHAnsi" w:hAnsiTheme="minorHAnsi" w:cstheme="minorHAnsi"/>
                <w:sz w:val="18"/>
                <w:szCs w:val="18"/>
                <w:lang w:val="hr-HR"/>
              </w:rPr>
              <w:t xml:space="preserve">pravne stečevine </w:t>
            </w:r>
            <w:r w:rsidR="00CC447D" w:rsidRPr="008D043F">
              <w:rPr>
                <w:rFonts w:asciiTheme="minorHAnsi" w:hAnsiTheme="minorHAnsi" w:cstheme="minorHAnsi"/>
                <w:sz w:val="18"/>
                <w:szCs w:val="18"/>
                <w:lang w:val="hr-HR"/>
              </w:rPr>
              <w:t>EU u oblasti buke u okolišu (Direktiva 2002/49/EZ</w:t>
            </w:r>
            <w:r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 xml:space="preserve"> (2026</w:t>
            </w:r>
            <w:r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w:t>
            </w:r>
          </w:p>
        </w:tc>
      </w:tr>
      <w:tr w:rsidR="00CC447D" w:rsidRPr="008D043F" w14:paraId="18F05997" w14:textId="77777777" w:rsidTr="00270082">
        <w:trPr>
          <w:trHeight w:val="287"/>
        </w:trPr>
        <w:tc>
          <w:tcPr>
            <w:tcW w:w="755" w:type="pct"/>
            <w:vMerge/>
            <w:shd w:val="clear" w:color="auto" w:fill="D9D9D9"/>
            <w:vAlign w:val="center"/>
          </w:tcPr>
          <w:p w14:paraId="51F3371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vAlign w:val="center"/>
          </w:tcPr>
          <w:p w14:paraId="7A94C87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8DC5587"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transpozicija </w:t>
            </w:r>
            <w:r w:rsidR="002D31DB" w:rsidRPr="008D043F">
              <w:rPr>
                <w:rFonts w:asciiTheme="minorHAnsi" w:hAnsiTheme="minorHAnsi" w:cstheme="minorHAnsi"/>
                <w:sz w:val="18"/>
                <w:szCs w:val="18"/>
                <w:lang w:val="hr-HR"/>
              </w:rPr>
              <w:t xml:space="preserve">pravne stečevine </w:t>
            </w:r>
            <w:r w:rsidRPr="008D043F">
              <w:rPr>
                <w:rFonts w:asciiTheme="minorHAnsi" w:hAnsiTheme="minorHAnsi" w:cstheme="minorHAnsi"/>
                <w:sz w:val="18"/>
                <w:szCs w:val="18"/>
                <w:lang w:val="hr-HR"/>
              </w:rPr>
              <w:t xml:space="preserve">EU u oblasti buke uzrokovane opremom za </w:t>
            </w:r>
            <w:r w:rsidR="002D31DB" w:rsidRPr="008D043F">
              <w:rPr>
                <w:rFonts w:asciiTheme="minorHAnsi" w:hAnsiTheme="minorHAnsi" w:cstheme="minorHAnsi"/>
                <w:sz w:val="18"/>
                <w:szCs w:val="18"/>
                <w:lang w:val="hr-HR"/>
              </w:rPr>
              <w:t xml:space="preserve">upotrebu </w:t>
            </w:r>
            <w:r w:rsidRPr="008D043F">
              <w:rPr>
                <w:rFonts w:asciiTheme="minorHAnsi" w:hAnsiTheme="minorHAnsi" w:cstheme="minorHAnsi"/>
                <w:sz w:val="18"/>
                <w:szCs w:val="18"/>
                <w:lang w:val="hr-HR"/>
              </w:rPr>
              <w:t xml:space="preserve">na otvorenom, prema zahtjevima </w:t>
            </w:r>
            <w:r w:rsidR="002D31DB" w:rsidRPr="008D043F">
              <w:rPr>
                <w:rFonts w:asciiTheme="minorHAnsi" w:hAnsiTheme="minorHAnsi" w:cstheme="minorHAnsi"/>
                <w:sz w:val="18"/>
                <w:szCs w:val="18"/>
                <w:lang w:val="hr-HR"/>
              </w:rPr>
              <w:t xml:space="preserve">Direktive </w:t>
            </w:r>
            <w:r w:rsidRPr="008D043F">
              <w:rPr>
                <w:rFonts w:asciiTheme="minorHAnsi" w:hAnsiTheme="minorHAnsi" w:cstheme="minorHAnsi"/>
                <w:sz w:val="18"/>
                <w:szCs w:val="18"/>
                <w:lang w:val="hr-HR"/>
              </w:rPr>
              <w:t>2000/14/EZ</w:t>
            </w:r>
          </w:p>
        </w:tc>
        <w:tc>
          <w:tcPr>
            <w:tcW w:w="1159" w:type="pct"/>
            <w:tcMar>
              <w:top w:w="0" w:type="dxa"/>
              <w:left w:w="108" w:type="dxa"/>
              <w:bottom w:w="0" w:type="dxa"/>
              <w:right w:w="108" w:type="dxa"/>
            </w:tcMar>
            <w:vAlign w:val="center"/>
          </w:tcPr>
          <w:p w14:paraId="77C9E818"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ozicija nije započela</w:t>
            </w:r>
          </w:p>
        </w:tc>
        <w:tc>
          <w:tcPr>
            <w:tcW w:w="1159" w:type="pct"/>
            <w:tcMar>
              <w:top w:w="0" w:type="dxa"/>
              <w:left w:w="108" w:type="dxa"/>
              <w:bottom w:w="0" w:type="dxa"/>
              <w:right w:w="108" w:type="dxa"/>
            </w:tcMar>
            <w:vAlign w:val="center"/>
          </w:tcPr>
          <w:p w14:paraId="17D9C892" w14:textId="77777777" w:rsidR="00CC447D" w:rsidRPr="008D043F" w:rsidRDefault="002D31DB"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a </w:t>
            </w:r>
            <w:r w:rsidR="00CC447D" w:rsidRPr="008D043F">
              <w:rPr>
                <w:rFonts w:asciiTheme="minorHAnsi" w:hAnsiTheme="minorHAnsi" w:cstheme="minorHAnsi"/>
                <w:sz w:val="18"/>
                <w:szCs w:val="18"/>
                <w:lang w:val="hr-HR"/>
              </w:rPr>
              <w:t>transpozicija</w:t>
            </w:r>
            <w:r w:rsidRPr="008D043F">
              <w:rPr>
                <w:rFonts w:asciiTheme="minorHAnsi" w:hAnsiTheme="minorHAnsi" w:cstheme="minorHAnsi"/>
                <w:sz w:val="18"/>
                <w:szCs w:val="18"/>
                <w:lang w:val="hr-HR"/>
              </w:rPr>
              <w:t xml:space="preserve"> pravne stečevine</w:t>
            </w:r>
            <w:r w:rsidR="00CC447D" w:rsidRPr="008D043F">
              <w:rPr>
                <w:rFonts w:asciiTheme="minorHAnsi" w:hAnsiTheme="minorHAnsi" w:cstheme="minorHAnsi"/>
                <w:sz w:val="18"/>
                <w:szCs w:val="18"/>
                <w:lang w:val="hr-HR"/>
              </w:rPr>
              <w:t xml:space="preserve"> EU u oblasti buke uzrokovane opremom za </w:t>
            </w:r>
            <w:r w:rsidRPr="008D043F">
              <w:rPr>
                <w:rFonts w:asciiTheme="minorHAnsi" w:hAnsiTheme="minorHAnsi" w:cstheme="minorHAnsi"/>
                <w:sz w:val="18"/>
                <w:szCs w:val="18"/>
                <w:lang w:val="hr-HR"/>
              </w:rPr>
              <w:t xml:space="preserve">upotrebu </w:t>
            </w:r>
            <w:r w:rsidR="00CC447D" w:rsidRPr="008D043F">
              <w:rPr>
                <w:rFonts w:asciiTheme="minorHAnsi" w:hAnsiTheme="minorHAnsi" w:cstheme="minorHAnsi"/>
                <w:sz w:val="18"/>
                <w:szCs w:val="18"/>
                <w:lang w:val="hr-HR"/>
              </w:rPr>
              <w:t xml:space="preserve">na otvorenom, prema zahtjevima </w:t>
            </w:r>
            <w:r w:rsidRPr="008D043F">
              <w:rPr>
                <w:rFonts w:asciiTheme="minorHAnsi" w:hAnsiTheme="minorHAnsi" w:cstheme="minorHAnsi"/>
                <w:sz w:val="18"/>
                <w:szCs w:val="18"/>
                <w:lang w:val="hr-HR"/>
              </w:rPr>
              <w:t xml:space="preserve">Direktive </w:t>
            </w:r>
            <w:r w:rsidR="00CC447D" w:rsidRPr="008D043F">
              <w:rPr>
                <w:rFonts w:asciiTheme="minorHAnsi" w:hAnsiTheme="minorHAnsi" w:cstheme="minorHAnsi"/>
                <w:sz w:val="18"/>
                <w:szCs w:val="18"/>
                <w:lang w:val="hr-HR"/>
              </w:rPr>
              <w:t>2000/14/EZ (2031</w:t>
            </w:r>
            <w:r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w:t>
            </w:r>
          </w:p>
        </w:tc>
      </w:tr>
      <w:tr w:rsidR="00CC447D" w:rsidRPr="008D043F" w14:paraId="787B6D10" w14:textId="77777777" w:rsidTr="00270082">
        <w:trPr>
          <w:trHeight w:val="287"/>
        </w:trPr>
        <w:tc>
          <w:tcPr>
            <w:tcW w:w="755" w:type="pct"/>
            <w:vMerge/>
            <w:shd w:val="clear" w:color="auto" w:fill="D9D9D9"/>
            <w:vAlign w:val="center"/>
            <w:hideMark/>
          </w:tcPr>
          <w:p w14:paraId="57A9B37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vAlign w:val="center"/>
            <w:hideMark/>
          </w:tcPr>
          <w:p w14:paraId="2456021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29B18D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63153DA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40EA52E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227D1F" w:rsidRPr="008D043F" w14:paraId="3BEDED78" w14:textId="77777777" w:rsidTr="00270082">
        <w:trPr>
          <w:trHeight w:val="287"/>
        </w:trPr>
        <w:tc>
          <w:tcPr>
            <w:tcW w:w="755" w:type="pct"/>
            <w:vMerge/>
            <w:shd w:val="clear" w:color="auto" w:fill="D9D9D9"/>
            <w:vAlign w:val="center"/>
          </w:tcPr>
          <w:p w14:paraId="3213F666"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68" w:type="pct"/>
            <w:vMerge/>
            <w:vAlign w:val="center"/>
          </w:tcPr>
          <w:p w14:paraId="42E07CFF"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9282997"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5</w:t>
            </w:r>
          </w:p>
        </w:tc>
        <w:tc>
          <w:tcPr>
            <w:tcW w:w="1159" w:type="pct"/>
            <w:tcMar>
              <w:top w:w="0" w:type="dxa"/>
              <w:left w:w="108" w:type="dxa"/>
              <w:bottom w:w="0" w:type="dxa"/>
              <w:right w:w="108" w:type="dxa"/>
            </w:tcMar>
            <w:vAlign w:val="center"/>
          </w:tcPr>
          <w:p w14:paraId="54D04F5C"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6815D87"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5</w:t>
            </w:r>
          </w:p>
        </w:tc>
      </w:tr>
    </w:tbl>
    <w:p w14:paraId="31BBDDE0"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6"/>
        <w:gridCol w:w="2139"/>
        <w:gridCol w:w="3262"/>
        <w:gridCol w:w="3262"/>
        <w:gridCol w:w="3262"/>
      </w:tblGrid>
      <w:tr w:rsidR="00CC447D" w:rsidRPr="008D043F" w14:paraId="39EF1FD6" w14:textId="77777777" w:rsidTr="00270082">
        <w:trPr>
          <w:trHeight w:val="483"/>
        </w:trPr>
        <w:tc>
          <w:tcPr>
            <w:tcW w:w="763" w:type="pct"/>
            <w:vMerge w:val="restart"/>
            <w:shd w:val="clear" w:color="auto" w:fill="D9D9D9"/>
            <w:tcMar>
              <w:top w:w="0" w:type="dxa"/>
              <w:left w:w="108" w:type="dxa"/>
              <w:bottom w:w="0" w:type="dxa"/>
              <w:right w:w="108" w:type="dxa"/>
            </w:tcMar>
            <w:vAlign w:val="center"/>
            <w:hideMark/>
          </w:tcPr>
          <w:p w14:paraId="0F3BA69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5.1. Mjera</w:t>
            </w:r>
          </w:p>
        </w:tc>
        <w:tc>
          <w:tcPr>
            <w:tcW w:w="760" w:type="pct"/>
            <w:vMerge w:val="restart"/>
            <w:tcMar>
              <w:top w:w="0" w:type="dxa"/>
              <w:left w:w="108" w:type="dxa"/>
              <w:bottom w:w="0" w:type="dxa"/>
              <w:right w:w="108" w:type="dxa"/>
            </w:tcMar>
            <w:vAlign w:val="center"/>
          </w:tcPr>
          <w:p w14:paraId="7E724B3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w:t>
            </w:r>
            <w:r w:rsidRPr="008D043F">
              <w:rPr>
                <w:rFonts w:asciiTheme="minorHAnsi" w:hAnsiTheme="minorHAnsi" w:cstheme="minorHAnsi"/>
                <w:sz w:val="18"/>
                <w:szCs w:val="18"/>
                <w:lang w:val="hr-HR"/>
              </w:rPr>
              <w:t xml:space="preserve">spostavljen zakonodavni okvir i institucionalna nadležnost o procjeni i upravljanju bukom, emisiji buke u okoliš uzrokovane opremom za </w:t>
            </w:r>
            <w:r w:rsidR="002D31DB" w:rsidRPr="008D043F">
              <w:rPr>
                <w:rFonts w:asciiTheme="minorHAnsi" w:hAnsiTheme="minorHAnsi" w:cstheme="minorHAnsi"/>
                <w:sz w:val="18"/>
                <w:szCs w:val="18"/>
                <w:lang w:val="hr-HR"/>
              </w:rPr>
              <w:lastRenderedPageBreak/>
              <w:t xml:space="preserve">upotrebu </w:t>
            </w:r>
            <w:r w:rsidRPr="008D043F">
              <w:rPr>
                <w:rFonts w:asciiTheme="minorHAnsi" w:hAnsiTheme="minorHAnsi" w:cstheme="minorHAnsi"/>
                <w:sz w:val="18"/>
                <w:szCs w:val="18"/>
                <w:lang w:val="hr-HR"/>
              </w:rPr>
              <w:t xml:space="preserve">na otvorenom, prema zahtjevima </w:t>
            </w:r>
            <w:r w:rsidR="002D31DB" w:rsidRPr="008D043F">
              <w:rPr>
                <w:rFonts w:asciiTheme="minorHAnsi" w:hAnsiTheme="minorHAnsi" w:cstheme="minorHAnsi"/>
                <w:sz w:val="18"/>
                <w:szCs w:val="18"/>
                <w:lang w:val="hr-HR"/>
              </w:rPr>
              <w:t xml:space="preserve">Direktiva  </w:t>
            </w:r>
            <w:r w:rsidRPr="008D043F">
              <w:rPr>
                <w:rFonts w:asciiTheme="minorHAnsi" w:hAnsiTheme="minorHAnsi" w:cstheme="minorHAnsi"/>
                <w:sz w:val="18"/>
                <w:szCs w:val="18"/>
                <w:lang w:val="hr-HR"/>
              </w:rPr>
              <w:t>2002/49/EZ i 2000/14/EZ</w:t>
            </w:r>
          </w:p>
        </w:tc>
        <w:tc>
          <w:tcPr>
            <w:tcW w:w="1159" w:type="pct"/>
            <w:shd w:val="clear" w:color="auto" w:fill="D9D9D9"/>
            <w:tcMar>
              <w:top w:w="0" w:type="dxa"/>
              <w:left w:w="108" w:type="dxa"/>
              <w:bottom w:w="0" w:type="dxa"/>
              <w:right w:w="108" w:type="dxa"/>
            </w:tcMar>
            <w:vAlign w:val="center"/>
            <w:hideMark/>
          </w:tcPr>
          <w:p w14:paraId="01BB5EF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0C36B3D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99E535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51EFC979" w14:textId="77777777" w:rsidTr="00270082">
        <w:trPr>
          <w:trHeight w:val="287"/>
        </w:trPr>
        <w:tc>
          <w:tcPr>
            <w:tcW w:w="763" w:type="pct"/>
            <w:vMerge/>
            <w:shd w:val="clear" w:color="auto" w:fill="D9D9D9"/>
            <w:vAlign w:val="center"/>
          </w:tcPr>
          <w:p w14:paraId="25A5220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tcPr>
          <w:p w14:paraId="4B17616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B01683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transpozicije EU zakonodavstva u oblasti buke u okolišu  </w:t>
            </w:r>
          </w:p>
        </w:tc>
        <w:tc>
          <w:tcPr>
            <w:tcW w:w="1159" w:type="pct"/>
            <w:shd w:val="clear" w:color="auto" w:fill="FFFFFF"/>
            <w:tcMar>
              <w:top w:w="0" w:type="dxa"/>
              <w:left w:w="108" w:type="dxa"/>
              <w:bottom w:w="0" w:type="dxa"/>
              <w:right w:w="108" w:type="dxa"/>
            </w:tcMar>
            <w:vAlign w:val="center"/>
          </w:tcPr>
          <w:p w14:paraId="6008DD9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nivo transpozicije </w:t>
            </w:r>
            <w:r w:rsidR="002D31DB" w:rsidRPr="008D043F">
              <w:rPr>
                <w:rFonts w:asciiTheme="minorHAnsi" w:hAnsiTheme="minorHAnsi" w:cstheme="minorHAnsi"/>
                <w:sz w:val="18"/>
                <w:szCs w:val="18"/>
                <w:lang w:val="hr-HR"/>
              </w:rPr>
              <w:t xml:space="preserve">Direktive  </w:t>
            </w:r>
            <w:r w:rsidRPr="008D043F">
              <w:rPr>
                <w:rFonts w:asciiTheme="minorHAnsi" w:hAnsiTheme="minorHAnsi" w:cstheme="minorHAnsi"/>
                <w:sz w:val="18"/>
                <w:szCs w:val="18"/>
                <w:lang w:val="hr-HR"/>
              </w:rPr>
              <w:t xml:space="preserve">2002/49/EZ o buci u okolišu  </w:t>
            </w:r>
          </w:p>
        </w:tc>
        <w:tc>
          <w:tcPr>
            <w:tcW w:w="1159" w:type="pct"/>
            <w:shd w:val="clear" w:color="auto" w:fill="FFFFFF"/>
            <w:vAlign w:val="center"/>
          </w:tcPr>
          <w:p w14:paraId="4F2A36EF" w14:textId="77777777" w:rsidR="00CC447D" w:rsidRPr="008D043F" w:rsidRDefault="00CC447D"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žuriran postojeći Zakon o zaštiti od buke, s jasno istaknutim institucionalnim nadležnostima (2025</w:t>
            </w:r>
            <w:r w:rsidR="002D31D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218A4E6F" w14:textId="77777777" w:rsidR="00CC447D" w:rsidRPr="008D043F" w:rsidRDefault="00CC447D" w:rsidP="0068355A">
            <w:pPr>
              <w:spacing w:line="276" w:lineRule="auto"/>
              <w:ind w:left="69"/>
              <w:rPr>
                <w:rFonts w:asciiTheme="minorHAnsi" w:hAnsiTheme="minorHAnsi" w:cstheme="minorHAnsi"/>
                <w:sz w:val="18"/>
                <w:szCs w:val="18"/>
                <w:lang w:val="hr-HR"/>
              </w:rPr>
            </w:pPr>
          </w:p>
        </w:tc>
      </w:tr>
      <w:tr w:rsidR="00CC447D" w:rsidRPr="008D043F" w14:paraId="66FDDD4A" w14:textId="77777777" w:rsidTr="00270082">
        <w:trPr>
          <w:trHeight w:val="287"/>
        </w:trPr>
        <w:tc>
          <w:tcPr>
            <w:tcW w:w="763" w:type="pct"/>
            <w:vMerge/>
            <w:shd w:val="clear" w:color="auto" w:fill="D9D9D9"/>
            <w:vAlign w:val="center"/>
          </w:tcPr>
          <w:p w14:paraId="7710F5E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tcPr>
          <w:p w14:paraId="60B7968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16CEF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odzakonskih akata koji </w:t>
            </w:r>
            <w:r w:rsidR="002D31DB"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 xml:space="preserve">iz Zakona o buci, a kojima se </w:t>
            </w:r>
            <w:r w:rsidR="002D31DB"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izrada strateških karat</w:t>
            </w:r>
            <w:r w:rsidR="002D31DB"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uke i </w:t>
            </w:r>
            <w:r w:rsidR="002D31DB" w:rsidRPr="008D043F">
              <w:rPr>
                <w:rFonts w:asciiTheme="minorHAnsi" w:eastAsia="Calibri" w:hAnsiTheme="minorHAnsi" w:cstheme="minorHAnsi"/>
                <w:sz w:val="18"/>
                <w:szCs w:val="18"/>
                <w:lang w:val="hr-HR"/>
              </w:rPr>
              <w:t xml:space="preserve">akcijskih </w:t>
            </w:r>
            <w:r w:rsidRPr="008D043F">
              <w:rPr>
                <w:rFonts w:asciiTheme="minorHAnsi" w:eastAsia="Calibri" w:hAnsiTheme="minorHAnsi" w:cstheme="minorHAnsi"/>
                <w:sz w:val="18"/>
                <w:szCs w:val="18"/>
                <w:lang w:val="hr-HR"/>
              </w:rPr>
              <w:t>planova zaštite od buke u skladu sa zahtjevima Direktive 2002/49/EZ</w:t>
            </w:r>
          </w:p>
        </w:tc>
        <w:tc>
          <w:tcPr>
            <w:tcW w:w="1159" w:type="pct"/>
            <w:shd w:val="clear" w:color="auto" w:fill="FFFFFF"/>
            <w:tcMar>
              <w:top w:w="0" w:type="dxa"/>
              <w:left w:w="108" w:type="dxa"/>
              <w:bottom w:w="0" w:type="dxa"/>
              <w:right w:w="108" w:type="dxa"/>
            </w:tcMar>
            <w:vAlign w:val="center"/>
          </w:tcPr>
          <w:p w14:paraId="4C0F120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nivo transpozicije </w:t>
            </w:r>
            <w:r w:rsidR="002D31DB" w:rsidRPr="008D043F">
              <w:rPr>
                <w:rFonts w:asciiTheme="minorHAnsi" w:hAnsiTheme="minorHAnsi" w:cstheme="minorHAnsi"/>
                <w:sz w:val="18"/>
                <w:szCs w:val="18"/>
                <w:lang w:val="hr-HR"/>
              </w:rPr>
              <w:t xml:space="preserve">Direktive </w:t>
            </w:r>
            <w:r w:rsidRPr="008D043F">
              <w:rPr>
                <w:rFonts w:asciiTheme="minorHAnsi" w:hAnsiTheme="minorHAnsi" w:cstheme="minorHAnsi"/>
                <w:sz w:val="18"/>
                <w:szCs w:val="18"/>
                <w:lang w:val="hr-HR"/>
              </w:rPr>
              <w:t xml:space="preserve">2002/49/EZ o buci u okolišu. Po usklađivanju Zakona o zaštiti od buke, potrebno je usvojiti i podzakonske akte kojima se pobliže uređuje oblast izrade strateških karata buke i </w:t>
            </w:r>
            <w:r w:rsidR="002D31DB" w:rsidRPr="008D043F">
              <w:rPr>
                <w:rFonts w:asciiTheme="minorHAnsi" w:hAnsiTheme="minorHAnsi" w:cstheme="minorHAnsi"/>
                <w:sz w:val="18"/>
                <w:szCs w:val="18"/>
                <w:lang w:val="hr-HR"/>
              </w:rPr>
              <w:t xml:space="preserve">akcijskih </w:t>
            </w:r>
            <w:r w:rsidRPr="008D043F">
              <w:rPr>
                <w:rFonts w:asciiTheme="minorHAnsi" w:hAnsiTheme="minorHAnsi" w:cstheme="minorHAnsi"/>
                <w:sz w:val="18"/>
                <w:szCs w:val="18"/>
                <w:lang w:val="hr-HR"/>
              </w:rPr>
              <w:t>planova zaštite od buke</w:t>
            </w:r>
          </w:p>
        </w:tc>
        <w:tc>
          <w:tcPr>
            <w:tcW w:w="1159" w:type="pct"/>
            <w:shd w:val="clear" w:color="auto" w:fill="FFFFFF"/>
            <w:vAlign w:val="center"/>
          </w:tcPr>
          <w:p w14:paraId="793476A1" w14:textId="77777777" w:rsidR="00CC447D" w:rsidRPr="008D043F" w:rsidRDefault="00CC447D" w:rsidP="0068355A">
            <w:pPr>
              <w:spacing w:before="40" w:after="40" w:line="276" w:lineRule="auto"/>
              <w:ind w:left="69"/>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i i usvojeni podzakonski </w:t>
            </w:r>
            <w:r w:rsidR="002D31DB" w:rsidRPr="008D043F">
              <w:rPr>
                <w:rFonts w:asciiTheme="minorHAnsi" w:eastAsia="Calibri" w:hAnsiTheme="minorHAnsi" w:cstheme="minorHAnsi"/>
                <w:sz w:val="18"/>
                <w:szCs w:val="18"/>
                <w:lang w:val="hr-HR"/>
              </w:rPr>
              <w:t xml:space="preserve">akti </w:t>
            </w:r>
            <w:r w:rsidRPr="008D043F">
              <w:rPr>
                <w:rFonts w:asciiTheme="minorHAnsi" w:eastAsia="Calibri" w:hAnsiTheme="minorHAnsi" w:cstheme="minorHAnsi"/>
                <w:sz w:val="18"/>
                <w:szCs w:val="18"/>
                <w:lang w:val="hr-HR"/>
              </w:rPr>
              <w:t xml:space="preserve">koji </w:t>
            </w:r>
            <w:r w:rsidR="002D31DB" w:rsidRPr="008D043F">
              <w:rPr>
                <w:rFonts w:asciiTheme="minorHAnsi" w:eastAsia="Calibri" w:hAnsiTheme="minorHAnsi" w:cstheme="minorHAnsi"/>
                <w:sz w:val="18"/>
                <w:szCs w:val="18"/>
                <w:lang w:val="hr-HR"/>
              </w:rPr>
              <w:t xml:space="preserve">proizilaze </w:t>
            </w:r>
            <w:r w:rsidRPr="008D043F">
              <w:rPr>
                <w:rFonts w:asciiTheme="minorHAnsi" w:eastAsia="Calibri" w:hAnsiTheme="minorHAnsi" w:cstheme="minorHAnsi"/>
                <w:sz w:val="18"/>
                <w:szCs w:val="18"/>
                <w:lang w:val="hr-HR"/>
              </w:rPr>
              <w:t xml:space="preserve">iz Zakona o buci, a kojima se </w:t>
            </w:r>
            <w:r w:rsidR="002D31DB"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izrada strateških karat</w:t>
            </w:r>
            <w:r w:rsidR="002D31DB"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uke i </w:t>
            </w:r>
            <w:r w:rsidR="002D31DB" w:rsidRPr="008D043F">
              <w:rPr>
                <w:rFonts w:asciiTheme="minorHAnsi" w:eastAsia="Calibri" w:hAnsiTheme="minorHAnsi" w:cstheme="minorHAnsi"/>
                <w:sz w:val="18"/>
                <w:szCs w:val="18"/>
                <w:lang w:val="hr-HR"/>
              </w:rPr>
              <w:t xml:space="preserve">akcijskih </w:t>
            </w:r>
            <w:r w:rsidRPr="008D043F">
              <w:rPr>
                <w:rFonts w:asciiTheme="minorHAnsi" w:eastAsia="Calibri" w:hAnsiTheme="minorHAnsi" w:cstheme="minorHAnsi"/>
                <w:sz w:val="18"/>
                <w:szCs w:val="18"/>
                <w:lang w:val="hr-HR"/>
              </w:rPr>
              <w:t>planova zaštite od buke u skladu sa zahtjevima Direktive 2002/49/EZ</w:t>
            </w:r>
          </w:p>
          <w:p w14:paraId="6CB7ECA1"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6</w:t>
            </w:r>
            <w:r w:rsidR="002D31D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52EEA9AC" w14:textId="77777777" w:rsidTr="00270082">
        <w:trPr>
          <w:trHeight w:val="287"/>
        </w:trPr>
        <w:tc>
          <w:tcPr>
            <w:tcW w:w="763" w:type="pct"/>
            <w:vMerge/>
            <w:shd w:val="clear" w:color="auto" w:fill="D9D9D9"/>
            <w:vAlign w:val="center"/>
          </w:tcPr>
          <w:p w14:paraId="341F430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tcPr>
          <w:p w14:paraId="2E5AAFD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818BE9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transpozicije EU zakonodavstva u oblasti buke u okoliš</w:t>
            </w:r>
            <w:r w:rsidR="002D31DB"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uzrokovane opremom za </w:t>
            </w:r>
            <w:r w:rsidR="002D31DB" w:rsidRPr="008D043F">
              <w:rPr>
                <w:rFonts w:asciiTheme="minorHAnsi" w:eastAsia="Calibri" w:hAnsiTheme="minorHAnsi" w:cstheme="minorHAnsi"/>
                <w:sz w:val="18"/>
                <w:szCs w:val="18"/>
                <w:lang w:val="hr-HR"/>
              </w:rPr>
              <w:t xml:space="preserve">upotrebu </w:t>
            </w:r>
            <w:r w:rsidRPr="008D043F">
              <w:rPr>
                <w:rFonts w:asciiTheme="minorHAnsi" w:eastAsia="Calibri" w:hAnsiTheme="minorHAnsi" w:cstheme="minorHAnsi"/>
                <w:sz w:val="18"/>
                <w:szCs w:val="18"/>
                <w:lang w:val="hr-HR"/>
              </w:rPr>
              <w:t>na otvorenom</w:t>
            </w:r>
          </w:p>
        </w:tc>
        <w:tc>
          <w:tcPr>
            <w:tcW w:w="1159" w:type="pct"/>
            <w:shd w:val="clear" w:color="auto" w:fill="FFFFFF"/>
            <w:tcMar>
              <w:top w:w="0" w:type="dxa"/>
              <w:left w:w="108" w:type="dxa"/>
              <w:bottom w:w="0" w:type="dxa"/>
              <w:right w:w="108" w:type="dxa"/>
            </w:tcMar>
            <w:vAlign w:val="center"/>
          </w:tcPr>
          <w:p w14:paraId="1853BD5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w:t>
            </w:r>
            <w:r w:rsidRPr="008D043F">
              <w:rPr>
                <w:rFonts w:asciiTheme="minorHAnsi" w:eastAsia="Calibri" w:hAnsiTheme="minorHAnsi" w:cstheme="minorHAnsi"/>
                <w:sz w:val="18"/>
                <w:szCs w:val="18"/>
                <w:lang w:val="hr-HR"/>
              </w:rPr>
              <w:t xml:space="preserve">ema zakonskog osnova za transpoziciju Direktive 2000/14/EZ o usklađivanju zakonodavstava država članica u odnosu na emisiju buke u okoliš uzrokovane opremom za </w:t>
            </w:r>
            <w:r w:rsidR="002D31DB" w:rsidRPr="008D043F">
              <w:rPr>
                <w:rFonts w:asciiTheme="minorHAnsi" w:eastAsia="Calibri" w:hAnsiTheme="minorHAnsi" w:cstheme="minorHAnsi"/>
                <w:sz w:val="18"/>
                <w:szCs w:val="18"/>
                <w:lang w:val="hr-HR"/>
              </w:rPr>
              <w:t xml:space="preserve">upotrebu </w:t>
            </w:r>
            <w:r w:rsidRPr="008D043F">
              <w:rPr>
                <w:rFonts w:asciiTheme="minorHAnsi" w:eastAsia="Calibri" w:hAnsiTheme="minorHAnsi" w:cstheme="minorHAnsi"/>
                <w:sz w:val="18"/>
                <w:szCs w:val="18"/>
                <w:lang w:val="hr-HR"/>
              </w:rPr>
              <w:t>na otvorenom</w:t>
            </w:r>
          </w:p>
        </w:tc>
        <w:tc>
          <w:tcPr>
            <w:tcW w:w="1159" w:type="pct"/>
            <w:shd w:val="clear" w:color="auto" w:fill="FFFFFF"/>
            <w:vAlign w:val="center"/>
          </w:tcPr>
          <w:p w14:paraId="5F942F7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Zakonom ili podzakonskim aktima propisati obaveze i uspostaviti jasne institucionalne nadležnosti i obaveze u oblasti buke koju stvaraju uređaji za </w:t>
            </w:r>
            <w:r w:rsidR="002D31DB" w:rsidRPr="008D043F">
              <w:rPr>
                <w:rFonts w:asciiTheme="minorHAnsi" w:eastAsia="Calibri" w:hAnsiTheme="minorHAnsi" w:cstheme="minorHAnsi"/>
                <w:sz w:val="18"/>
                <w:szCs w:val="18"/>
                <w:lang w:val="hr-HR"/>
              </w:rPr>
              <w:t xml:space="preserve">upotrebu </w:t>
            </w:r>
            <w:r w:rsidRPr="008D043F">
              <w:rPr>
                <w:rFonts w:asciiTheme="minorHAnsi" w:eastAsia="Calibri" w:hAnsiTheme="minorHAnsi" w:cstheme="minorHAnsi"/>
                <w:sz w:val="18"/>
                <w:szCs w:val="18"/>
                <w:lang w:val="hr-HR"/>
              </w:rPr>
              <w:t>na otvorenom (2031</w:t>
            </w:r>
            <w:r w:rsidR="002D31D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399FB96F" w14:textId="77777777" w:rsidTr="00270082">
        <w:trPr>
          <w:trHeight w:val="483"/>
        </w:trPr>
        <w:tc>
          <w:tcPr>
            <w:tcW w:w="763" w:type="pct"/>
            <w:vMerge/>
            <w:shd w:val="clear" w:color="auto" w:fill="D9D9D9"/>
            <w:vAlign w:val="center"/>
            <w:hideMark/>
          </w:tcPr>
          <w:p w14:paraId="28F00E7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hideMark/>
          </w:tcPr>
          <w:p w14:paraId="1C67C30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3B278B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0CD66F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2F3AF7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227D1F" w:rsidRPr="008D043F" w14:paraId="0A19471D" w14:textId="77777777" w:rsidTr="00270082">
        <w:trPr>
          <w:trHeight w:val="287"/>
        </w:trPr>
        <w:tc>
          <w:tcPr>
            <w:tcW w:w="763" w:type="pct"/>
            <w:vMerge/>
            <w:shd w:val="clear" w:color="auto" w:fill="D9D9D9"/>
            <w:vAlign w:val="center"/>
            <w:hideMark/>
          </w:tcPr>
          <w:p w14:paraId="3F999BA9"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hideMark/>
          </w:tcPr>
          <w:p w14:paraId="02F56F0D"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CB1F23C"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5</w:t>
            </w:r>
          </w:p>
        </w:tc>
        <w:tc>
          <w:tcPr>
            <w:tcW w:w="1159" w:type="pct"/>
            <w:tcMar>
              <w:top w:w="0" w:type="dxa"/>
              <w:left w:w="108" w:type="dxa"/>
              <w:bottom w:w="0" w:type="dxa"/>
              <w:right w:w="108" w:type="dxa"/>
            </w:tcMar>
            <w:vAlign w:val="center"/>
          </w:tcPr>
          <w:p w14:paraId="71A6973A"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1F047C17"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5</w:t>
            </w:r>
          </w:p>
        </w:tc>
      </w:tr>
    </w:tbl>
    <w:p w14:paraId="06C9E55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20A05BEE"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0A6F671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6. Prioritet</w:t>
            </w:r>
          </w:p>
          <w:p w14:paraId="6ED196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79819D62"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ijediti strateško planiranje i monitoring buke u oblasti okoliša</w:t>
            </w:r>
          </w:p>
        </w:tc>
        <w:tc>
          <w:tcPr>
            <w:tcW w:w="1159" w:type="pct"/>
            <w:shd w:val="clear" w:color="auto" w:fill="D9D9D9"/>
            <w:tcMar>
              <w:top w:w="0" w:type="dxa"/>
              <w:left w:w="108" w:type="dxa"/>
              <w:bottom w:w="0" w:type="dxa"/>
              <w:right w:w="108" w:type="dxa"/>
            </w:tcMar>
            <w:vAlign w:val="center"/>
          </w:tcPr>
          <w:p w14:paraId="7C7FBCB2"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4B7701D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F8F1EE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3A1FCB4" w14:textId="77777777" w:rsidTr="00270082">
        <w:trPr>
          <w:trHeight w:val="287"/>
        </w:trPr>
        <w:tc>
          <w:tcPr>
            <w:tcW w:w="761" w:type="pct"/>
            <w:vMerge/>
            <w:shd w:val="clear" w:color="auto" w:fill="D9D9D9"/>
            <w:vAlign w:val="center"/>
            <w:hideMark/>
          </w:tcPr>
          <w:p w14:paraId="42F38A2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1408126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4B796A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strateške karte buke za </w:t>
            </w:r>
            <w:r w:rsidR="002D31DB" w:rsidRPr="008D043F">
              <w:rPr>
                <w:rFonts w:asciiTheme="minorHAnsi" w:hAnsiTheme="minorHAnsi" w:cstheme="minorHAnsi"/>
                <w:sz w:val="18"/>
                <w:szCs w:val="18"/>
                <w:lang w:val="hr-HR" w:bidi="en-US"/>
              </w:rPr>
              <w:t>Federaciju BiH</w:t>
            </w:r>
          </w:p>
        </w:tc>
        <w:tc>
          <w:tcPr>
            <w:tcW w:w="1159" w:type="pct"/>
            <w:tcMar>
              <w:top w:w="0" w:type="dxa"/>
              <w:left w:w="108" w:type="dxa"/>
              <w:bottom w:w="0" w:type="dxa"/>
              <w:right w:w="108" w:type="dxa"/>
            </w:tcMar>
            <w:vAlign w:val="center"/>
          </w:tcPr>
          <w:p w14:paraId="621C0B5D"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je izrađena strateška karta buke</w:t>
            </w:r>
          </w:p>
        </w:tc>
        <w:tc>
          <w:tcPr>
            <w:tcW w:w="1159" w:type="pct"/>
            <w:tcMar>
              <w:top w:w="0" w:type="dxa"/>
              <w:left w:w="108" w:type="dxa"/>
              <w:bottom w:w="0" w:type="dxa"/>
              <w:right w:w="108" w:type="dxa"/>
            </w:tcMar>
            <w:vAlign w:val="center"/>
          </w:tcPr>
          <w:p w14:paraId="68ECE88B" w14:textId="16C2660D"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strateške karte buke u skladu sa aktivnostima u EU (svakih 5 god</w:t>
            </w:r>
            <w:r w:rsidR="00AA10D2" w:rsidRPr="008D043F">
              <w:rPr>
                <w:rFonts w:asciiTheme="minorHAnsi" w:hAnsiTheme="minorHAnsi" w:cstheme="minorHAnsi"/>
                <w:sz w:val="18"/>
                <w:szCs w:val="18"/>
                <w:lang w:val="hr-HR"/>
              </w:rPr>
              <w:t>ina</w:t>
            </w:r>
            <w:r w:rsidRPr="008D043F">
              <w:rPr>
                <w:rFonts w:asciiTheme="minorHAnsi" w:hAnsiTheme="minorHAnsi" w:cstheme="minorHAnsi"/>
                <w:sz w:val="18"/>
                <w:szCs w:val="18"/>
                <w:lang w:val="hr-HR"/>
              </w:rPr>
              <w:t>) (2027</w:t>
            </w:r>
            <w:r w:rsidR="002D31D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5F5BC3C5" w14:textId="77777777" w:rsidTr="00270082">
        <w:trPr>
          <w:trHeight w:val="287"/>
        </w:trPr>
        <w:tc>
          <w:tcPr>
            <w:tcW w:w="761" w:type="pct"/>
            <w:vMerge/>
            <w:shd w:val="clear" w:color="auto" w:fill="D9D9D9"/>
            <w:vAlign w:val="center"/>
          </w:tcPr>
          <w:p w14:paraId="586867E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8679D1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A02DC8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w:t>
            </w:r>
            <w:r w:rsidR="002D31DB" w:rsidRPr="008D043F">
              <w:rPr>
                <w:rFonts w:asciiTheme="minorHAnsi" w:hAnsiTheme="minorHAnsi" w:cstheme="minorHAnsi"/>
                <w:sz w:val="18"/>
                <w:szCs w:val="18"/>
                <w:lang w:val="hr-HR"/>
              </w:rPr>
              <w:t xml:space="preserve">akcijskog </w:t>
            </w:r>
            <w:r w:rsidRPr="008D043F">
              <w:rPr>
                <w:rFonts w:asciiTheme="minorHAnsi" w:hAnsiTheme="minorHAnsi" w:cstheme="minorHAnsi"/>
                <w:sz w:val="18"/>
                <w:szCs w:val="18"/>
                <w:lang w:val="hr-HR"/>
              </w:rPr>
              <w:t xml:space="preserve">plana zaštite od buke za </w:t>
            </w:r>
            <w:r w:rsidR="002D31DB" w:rsidRPr="008D043F">
              <w:rPr>
                <w:rFonts w:asciiTheme="minorHAnsi" w:hAnsiTheme="minorHAnsi" w:cstheme="minorHAnsi"/>
                <w:sz w:val="18"/>
                <w:szCs w:val="18"/>
                <w:lang w:val="hr-HR" w:bidi="en-US"/>
              </w:rPr>
              <w:t>Federaciju BiH</w:t>
            </w:r>
          </w:p>
        </w:tc>
        <w:tc>
          <w:tcPr>
            <w:tcW w:w="1159" w:type="pct"/>
            <w:tcMar>
              <w:top w:w="0" w:type="dxa"/>
              <w:left w:w="108" w:type="dxa"/>
              <w:bottom w:w="0" w:type="dxa"/>
              <w:right w:w="108" w:type="dxa"/>
            </w:tcMar>
            <w:vAlign w:val="center"/>
          </w:tcPr>
          <w:p w14:paraId="5AD28746"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je izrađen </w:t>
            </w:r>
            <w:r w:rsidR="002D31DB" w:rsidRPr="008D043F">
              <w:rPr>
                <w:rFonts w:asciiTheme="minorHAnsi" w:hAnsiTheme="minorHAnsi" w:cstheme="minorHAnsi"/>
                <w:sz w:val="18"/>
                <w:szCs w:val="18"/>
                <w:lang w:val="hr-HR"/>
              </w:rPr>
              <w:t xml:space="preserve">akcijski </w:t>
            </w:r>
            <w:r w:rsidRPr="008D043F">
              <w:rPr>
                <w:rFonts w:asciiTheme="minorHAnsi" w:hAnsiTheme="minorHAnsi" w:cstheme="minorHAnsi"/>
                <w:sz w:val="18"/>
                <w:szCs w:val="18"/>
                <w:lang w:val="hr-HR"/>
              </w:rPr>
              <w:t>plan zaštite od buke</w:t>
            </w:r>
          </w:p>
        </w:tc>
        <w:tc>
          <w:tcPr>
            <w:tcW w:w="1159" w:type="pct"/>
            <w:tcMar>
              <w:top w:w="0" w:type="dxa"/>
              <w:left w:w="108" w:type="dxa"/>
              <w:bottom w:w="0" w:type="dxa"/>
              <w:right w:w="108" w:type="dxa"/>
            </w:tcMar>
            <w:vAlign w:val="center"/>
          </w:tcPr>
          <w:p w14:paraId="599C61A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da </w:t>
            </w:r>
            <w:r w:rsidR="002D31DB" w:rsidRPr="008D043F">
              <w:rPr>
                <w:rFonts w:asciiTheme="minorHAnsi" w:hAnsiTheme="minorHAnsi" w:cstheme="minorHAnsi"/>
                <w:sz w:val="18"/>
                <w:szCs w:val="18"/>
                <w:lang w:val="hr-HR"/>
              </w:rPr>
              <w:t xml:space="preserve">akcijskog </w:t>
            </w:r>
            <w:r w:rsidRPr="008D043F">
              <w:rPr>
                <w:rFonts w:asciiTheme="minorHAnsi" w:hAnsiTheme="minorHAnsi" w:cstheme="minorHAnsi"/>
                <w:sz w:val="18"/>
                <w:szCs w:val="18"/>
                <w:lang w:val="hr-HR"/>
              </w:rPr>
              <w:t>plana zaštite od buke (2029</w:t>
            </w:r>
            <w:r w:rsidR="002D31D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4D1A20AE" w14:textId="77777777" w:rsidTr="00270082">
        <w:trPr>
          <w:trHeight w:val="287"/>
        </w:trPr>
        <w:tc>
          <w:tcPr>
            <w:tcW w:w="761" w:type="pct"/>
            <w:vMerge/>
            <w:shd w:val="clear" w:color="auto" w:fill="D9D9D9"/>
            <w:vAlign w:val="center"/>
            <w:hideMark/>
          </w:tcPr>
          <w:p w14:paraId="5E7256E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37D8D5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2A3911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380183A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2D23AFC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F14B99" w:rsidRPr="008D043F" w14:paraId="256F59E0" w14:textId="77777777" w:rsidTr="00270082">
        <w:trPr>
          <w:trHeight w:val="287"/>
        </w:trPr>
        <w:tc>
          <w:tcPr>
            <w:tcW w:w="761" w:type="pct"/>
            <w:vMerge/>
            <w:shd w:val="clear" w:color="auto" w:fill="D9D9D9"/>
            <w:vAlign w:val="center"/>
          </w:tcPr>
          <w:p w14:paraId="7E649B6F" w14:textId="77777777" w:rsidR="00F14B99" w:rsidRPr="008D043F" w:rsidRDefault="00F14B9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4ABE490" w14:textId="77777777" w:rsidR="00F14B99" w:rsidRPr="008D043F" w:rsidRDefault="00F14B9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16C503E"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0</w:t>
            </w:r>
          </w:p>
        </w:tc>
        <w:tc>
          <w:tcPr>
            <w:tcW w:w="1159" w:type="pct"/>
            <w:tcMar>
              <w:top w:w="0" w:type="dxa"/>
              <w:left w:w="108" w:type="dxa"/>
              <w:bottom w:w="0" w:type="dxa"/>
              <w:right w:w="108" w:type="dxa"/>
            </w:tcMar>
            <w:vAlign w:val="center"/>
          </w:tcPr>
          <w:p w14:paraId="334F0B9A"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15</w:t>
            </w:r>
          </w:p>
        </w:tc>
        <w:tc>
          <w:tcPr>
            <w:tcW w:w="1159" w:type="pct"/>
            <w:tcMar>
              <w:top w:w="0" w:type="dxa"/>
              <w:left w:w="108" w:type="dxa"/>
              <w:bottom w:w="0" w:type="dxa"/>
              <w:right w:w="108" w:type="dxa"/>
            </w:tcMar>
            <w:vAlign w:val="center"/>
          </w:tcPr>
          <w:p w14:paraId="7A7CEBCF"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05</w:t>
            </w:r>
          </w:p>
        </w:tc>
      </w:tr>
    </w:tbl>
    <w:p w14:paraId="3BD7B760"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1"/>
        <w:gridCol w:w="2144"/>
        <w:gridCol w:w="3262"/>
        <w:gridCol w:w="3262"/>
        <w:gridCol w:w="3262"/>
      </w:tblGrid>
      <w:tr w:rsidR="00CC447D" w:rsidRPr="008D043F" w14:paraId="4513EB64"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5DA29EE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6.1. Mjera</w:t>
            </w:r>
          </w:p>
        </w:tc>
        <w:tc>
          <w:tcPr>
            <w:tcW w:w="762" w:type="pct"/>
            <w:vMerge w:val="restart"/>
            <w:tcMar>
              <w:top w:w="0" w:type="dxa"/>
              <w:left w:w="108" w:type="dxa"/>
              <w:bottom w:w="0" w:type="dxa"/>
              <w:right w:w="108" w:type="dxa"/>
            </w:tcMar>
            <w:vAlign w:val="center"/>
          </w:tcPr>
          <w:p w14:paraId="42B743F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rada strateške karte buke i </w:t>
            </w:r>
            <w:r w:rsidR="002D31DB"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zaštite od buke</w:t>
            </w:r>
          </w:p>
        </w:tc>
        <w:tc>
          <w:tcPr>
            <w:tcW w:w="1159" w:type="pct"/>
            <w:shd w:val="clear" w:color="auto" w:fill="D9D9D9"/>
            <w:tcMar>
              <w:top w:w="0" w:type="dxa"/>
              <w:left w:w="108" w:type="dxa"/>
              <w:bottom w:w="0" w:type="dxa"/>
              <w:right w:w="108" w:type="dxa"/>
            </w:tcMar>
            <w:vAlign w:val="center"/>
            <w:hideMark/>
          </w:tcPr>
          <w:p w14:paraId="0BB6FCC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60B17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28074F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D4FE4B1" w14:textId="77777777" w:rsidTr="00270082">
        <w:trPr>
          <w:trHeight w:val="287"/>
        </w:trPr>
        <w:tc>
          <w:tcPr>
            <w:tcW w:w="761" w:type="pct"/>
            <w:vMerge/>
            <w:shd w:val="clear" w:color="auto" w:fill="D9D9D9"/>
            <w:vAlign w:val="center"/>
          </w:tcPr>
          <w:p w14:paraId="283A361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C3902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22B0154" w14:textId="62E56730" w:rsidR="00CC447D" w:rsidRPr="008D043F" w:rsidRDefault="00595EB8" w:rsidP="0068355A">
            <w:pPr>
              <w:tabs>
                <w:tab w:val="left" w:pos="254"/>
              </w:tabs>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Status  uspostavljanja prioritetnih dionica cestovnog i željezničkog saobraćaja, te aerodroma (glavne ceste, glavne željezničke pruge i glavni aerodromi) za koje će se izrađivati strateške karte buke po preporukama Direktive 2002/49/EZ</w:t>
            </w:r>
          </w:p>
        </w:tc>
        <w:tc>
          <w:tcPr>
            <w:tcW w:w="1159" w:type="pct"/>
            <w:shd w:val="clear" w:color="auto" w:fill="FFFFFF"/>
            <w:tcMar>
              <w:top w:w="0" w:type="dxa"/>
              <w:left w:w="108" w:type="dxa"/>
              <w:bottom w:w="0" w:type="dxa"/>
              <w:right w:w="108" w:type="dxa"/>
            </w:tcMar>
            <w:vAlign w:val="center"/>
          </w:tcPr>
          <w:p w14:paraId="16DE9FE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određene prioritetne dionice cestovnig i željezničkog saobraćaja, aerodromi</w:t>
            </w:r>
            <w:r w:rsidR="002D31D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niti administrativni centri nad kojima će se izraživati strateške karte buke </w:t>
            </w:r>
          </w:p>
        </w:tc>
        <w:tc>
          <w:tcPr>
            <w:tcW w:w="1159" w:type="pct"/>
            <w:shd w:val="clear" w:color="auto" w:fill="FFFFFF"/>
            <w:vAlign w:val="center"/>
          </w:tcPr>
          <w:p w14:paraId="75A81C3A"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tanovljene „glavne ceste“, „glavni aerodromi“ i „glavne željezničke pruge“ po preporukama Direktive 2002/49/EZ  i određeni prioriteti</w:t>
            </w:r>
            <w:r w:rsidR="00DD346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B1FD3" w:rsidRPr="008D043F" w14:paraId="03995931" w14:textId="77777777" w:rsidTr="00270082">
        <w:trPr>
          <w:trHeight w:val="287"/>
        </w:trPr>
        <w:tc>
          <w:tcPr>
            <w:tcW w:w="761" w:type="pct"/>
            <w:vMerge/>
            <w:shd w:val="clear" w:color="auto" w:fill="D9D9D9"/>
            <w:vAlign w:val="center"/>
          </w:tcPr>
          <w:p w14:paraId="0D052B74" w14:textId="77777777" w:rsidR="002B1FD3" w:rsidRPr="008D043F" w:rsidRDefault="002B1FD3"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A60A9C1" w14:textId="77777777" w:rsidR="002B1FD3" w:rsidRPr="008D043F" w:rsidRDefault="002B1FD3"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tcPr>
          <w:p w14:paraId="095D15D4" w14:textId="77777777" w:rsidR="002B1FD3" w:rsidRPr="008D043F" w:rsidRDefault="002B1FD3"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strateških karata buke za </w:t>
            </w:r>
            <w:r w:rsidRPr="008D043F">
              <w:rPr>
                <w:rFonts w:asciiTheme="minorHAnsi" w:eastAsia="Calibri" w:hAnsiTheme="minorHAnsi" w:cstheme="minorHAnsi"/>
                <w:sz w:val="18"/>
                <w:szCs w:val="18"/>
                <w:lang w:val="hr-HR"/>
              </w:rPr>
              <w:lastRenderedPageBreak/>
              <w:t xml:space="preserve">naseljena područja, ustanovljene glavne ceste, aerodromi i željezničke pruge po prethodno ustanovljenim prioritetima u </w:t>
            </w:r>
            <w:r w:rsidR="002D31DB" w:rsidRPr="008D043F">
              <w:rPr>
                <w:rFonts w:asciiTheme="minorHAnsi" w:hAnsiTheme="minorHAnsi" w:cstheme="minorHAnsi"/>
                <w:sz w:val="18"/>
                <w:szCs w:val="18"/>
                <w:lang w:val="hr-HR" w:bidi="en-US"/>
              </w:rPr>
              <w:t>Federaciji BiH</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tcPr>
          <w:p w14:paraId="531B08C8" w14:textId="77777777" w:rsidR="002B1FD3" w:rsidRPr="008D043F" w:rsidRDefault="002B1FD3"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Nisu izrađene karte buke za naseljena </w:t>
            </w:r>
            <w:r w:rsidRPr="008D043F">
              <w:rPr>
                <w:rFonts w:asciiTheme="minorHAnsi" w:hAnsiTheme="minorHAnsi" w:cstheme="minorHAnsi"/>
                <w:sz w:val="18"/>
                <w:szCs w:val="18"/>
                <w:lang w:val="hr-HR" w:bidi="en-US"/>
              </w:rPr>
              <w:lastRenderedPageBreak/>
              <w:t xml:space="preserve">područja, ceste, aerodrome i željezničke pruge u </w:t>
            </w:r>
            <w:r w:rsidR="009A45B8" w:rsidRPr="008D043F">
              <w:rPr>
                <w:rFonts w:asciiTheme="minorHAnsi" w:hAnsiTheme="minorHAnsi" w:cstheme="minorHAnsi"/>
                <w:sz w:val="18"/>
                <w:szCs w:val="18"/>
                <w:lang w:val="hr-HR" w:bidi="en-US"/>
              </w:rPr>
              <w:t>Federaciji BiH</w:t>
            </w:r>
            <w:r w:rsidRPr="008D043F">
              <w:rPr>
                <w:rFonts w:asciiTheme="minorHAnsi" w:hAnsiTheme="minorHAnsi" w:cstheme="minorHAnsi"/>
                <w:sz w:val="18"/>
                <w:szCs w:val="18"/>
                <w:lang w:val="hr-HR" w:bidi="en-US"/>
              </w:rPr>
              <w:t xml:space="preserv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Pr>
          <w:p w14:paraId="4F2CC549" w14:textId="77777777" w:rsidR="002B1FD3" w:rsidRPr="008D043F" w:rsidRDefault="002B1FD3"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Izrađene strateške karate buke za </w:t>
            </w:r>
            <w:r w:rsidRPr="008D043F">
              <w:rPr>
                <w:rFonts w:asciiTheme="minorHAnsi" w:eastAsia="Calibri" w:hAnsiTheme="minorHAnsi" w:cstheme="minorHAnsi"/>
                <w:sz w:val="18"/>
                <w:szCs w:val="18"/>
                <w:lang w:val="hr-HR"/>
              </w:rPr>
              <w:lastRenderedPageBreak/>
              <w:t xml:space="preserve">naseljena područja, ustanovljene glavne ceste, </w:t>
            </w:r>
            <w:r w:rsidR="009A45B8" w:rsidRPr="008D043F">
              <w:rPr>
                <w:rFonts w:asciiTheme="minorHAnsi" w:eastAsia="Calibri" w:hAnsiTheme="minorHAnsi" w:cstheme="minorHAnsi"/>
                <w:sz w:val="18"/>
                <w:szCs w:val="18"/>
                <w:lang w:val="hr-HR"/>
              </w:rPr>
              <w:t xml:space="preserve">aerodromi </w:t>
            </w:r>
            <w:r w:rsidRPr="008D043F">
              <w:rPr>
                <w:rFonts w:asciiTheme="minorHAnsi" w:eastAsia="Calibri" w:hAnsiTheme="minorHAnsi" w:cstheme="minorHAnsi"/>
                <w:sz w:val="18"/>
                <w:szCs w:val="18"/>
                <w:lang w:val="hr-HR"/>
              </w:rPr>
              <w:t xml:space="preserve">i željezničke pruge po prethodno ustanovljenim prioritetima u </w:t>
            </w:r>
            <w:r w:rsidR="009A45B8" w:rsidRPr="008D043F">
              <w:rPr>
                <w:rFonts w:asciiTheme="minorHAnsi" w:hAnsiTheme="minorHAnsi" w:cstheme="minorHAnsi"/>
                <w:sz w:val="18"/>
                <w:szCs w:val="18"/>
                <w:lang w:val="hr-HR" w:bidi="en-US"/>
              </w:rPr>
              <w:t xml:space="preserve">Federaciji BiH </w:t>
            </w:r>
            <w:r w:rsidRPr="008D043F">
              <w:rPr>
                <w:rFonts w:asciiTheme="minorHAnsi" w:eastAsia="Calibri" w:hAnsiTheme="minorHAnsi" w:cstheme="minorHAnsi"/>
                <w:sz w:val="18"/>
                <w:szCs w:val="18"/>
                <w:lang w:val="hr-HR"/>
              </w:rPr>
              <w:t>(2027</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757FAF7D" w14:textId="77777777" w:rsidTr="00270082">
        <w:trPr>
          <w:trHeight w:val="287"/>
        </w:trPr>
        <w:tc>
          <w:tcPr>
            <w:tcW w:w="761" w:type="pct"/>
            <w:vMerge/>
            <w:shd w:val="clear" w:color="auto" w:fill="D9D9D9"/>
            <w:vAlign w:val="center"/>
          </w:tcPr>
          <w:p w14:paraId="2CFF4DD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95A354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4BACE84"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ocjene broja stanovnika izloženih buci, prema razredima buke i starosnim </w:t>
            </w:r>
            <w:r w:rsidR="002D31DB" w:rsidRPr="008D043F">
              <w:rPr>
                <w:rFonts w:asciiTheme="minorHAnsi" w:eastAsia="Calibri" w:hAnsiTheme="minorHAnsi" w:cstheme="minorHAnsi"/>
                <w:sz w:val="18"/>
                <w:szCs w:val="18"/>
                <w:lang w:val="hr-HR"/>
              </w:rPr>
              <w:t>grupama</w:t>
            </w:r>
          </w:p>
        </w:tc>
        <w:tc>
          <w:tcPr>
            <w:tcW w:w="1159" w:type="pct"/>
            <w:shd w:val="clear" w:color="auto" w:fill="FFFFFF"/>
            <w:tcMar>
              <w:top w:w="0" w:type="dxa"/>
              <w:left w:w="108" w:type="dxa"/>
              <w:bottom w:w="0" w:type="dxa"/>
              <w:right w:w="108" w:type="dxa"/>
            </w:tcMar>
            <w:vAlign w:val="center"/>
          </w:tcPr>
          <w:p w14:paraId="3D91831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ma procjene broja stanovnika koji su izloženi buci u </w:t>
            </w:r>
            <w:r w:rsidR="009A45B8"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125F850B"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ocijenjen broj stanovnika koji je izložen buci, prema razredima buke i starosnim </w:t>
            </w:r>
            <w:r w:rsidR="009A45B8" w:rsidRPr="008D043F">
              <w:rPr>
                <w:rFonts w:asciiTheme="minorHAnsi" w:eastAsia="Calibri" w:hAnsiTheme="minorHAnsi" w:cstheme="minorHAnsi"/>
                <w:sz w:val="18"/>
                <w:szCs w:val="18"/>
                <w:lang w:val="hr-HR"/>
              </w:rPr>
              <w:t xml:space="preserve">grupama </w:t>
            </w:r>
            <w:r w:rsidRPr="008D043F">
              <w:rPr>
                <w:rFonts w:asciiTheme="minorHAnsi" w:eastAsia="Calibri" w:hAnsiTheme="minorHAnsi" w:cstheme="minorHAnsi"/>
                <w:sz w:val="18"/>
                <w:szCs w:val="18"/>
                <w:lang w:val="hr-HR"/>
              </w:rPr>
              <w:t>(2027</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9B91FEF" w14:textId="77777777" w:rsidTr="00270082">
        <w:trPr>
          <w:trHeight w:val="287"/>
        </w:trPr>
        <w:tc>
          <w:tcPr>
            <w:tcW w:w="761" w:type="pct"/>
            <w:vMerge/>
            <w:shd w:val="clear" w:color="auto" w:fill="D9D9D9"/>
            <w:vAlign w:val="center"/>
          </w:tcPr>
          <w:p w14:paraId="3E7C4CF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1A171A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90F56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2D31DB"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 xml:space="preserve">plana zaštite od buke u </w:t>
            </w:r>
            <w:r w:rsidR="002D31DB" w:rsidRPr="008D043F">
              <w:rPr>
                <w:rFonts w:asciiTheme="minorHAnsi" w:hAnsiTheme="minorHAnsi" w:cstheme="minorHAnsi"/>
                <w:sz w:val="18"/>
                <w:szCs w:val="18"/>
                <w:lang w:val="hr-HR" w:bidi="en-US"/>
              </w:rPr>
              <w:t>Federaciji BiH</w:t>
            </w:r>
          </w:p>
        </w:tc>
        <w:tc>
          <w:tcPr>
            <w:tcW w:w="1159" w:type="pct"/>
            <w:shd w:val="clear" w:color="auto" w:fill="FFFFFF"/>
            <w:tcMar>
              <w:top w:w="0" w:type="dxa"/>
              <w:left w:w="108" w:type="dxa"/>
              <w:bottom w:w="0" w:type="dxa"/>
              <w:right w:w="108" w:type="dxa"/>
            </w:tcMar>
            <w:vAlign w:val="center"/>
          </w:tcPr>
          <w:p w14:paraId="7923F21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ma izrađenih </w:t>
            </w:r>
            <w:r w:rsidR="009A45B8" w:rsidRPr="008D043F">
              <w:rPr>
                <w:rFonts w:asciiTheme="minorHAnsi" w:hAnsiTheme="minorHAnsi" w:cstheme="minorHAnsi"/>
                <w:sz w:val="18"/>
                <w:szCs w:val="18"/>
                <w:lang w:val="hr-HR" w:bidi="en-US"/>
              </w:rPr>
              <w:t xml:space="preserve">akcijskih </w:t>
            </w:r>
            <w:r w:rsidRPr="008D043F">
              <w:rPr>
                <w:rFonts w:asciiTheme="minorHAnsi" w:hAnsiTheme="minorHAnsi" w:cstheme="minorHAnsi"/>
                <w:sz w:val="18"/>
                <w:szCs w:val="18"/>
                <w:lang w:val="hr-HR" w:bidi="en-US"/>
              </w:rPr>
              <w:t xml:space="preserve">planova zaštite od buke u </w:t>
            </w:r>
            <w:r w:rsidR="009A45B8"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730B75F5" w14:textId="77777777" w:rsidR="00CC447D" w:rsidRPr="008D043F" w:rsidRDefault="009A45B8"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kcijski planovi </w:t>
            </w:r>
            <w:r w:rsidR="00CC447D" w:rsidRPr="008D043F">
              <w:rPr>
                <w:rFonts w:asciiTheme="minorHAnsi" w:eastAsia="Calibri" w:hAnsiTheme="minorHAnsi" w:cstheme="minorHAnsi"/>
                <w:sz w:val="18"/>
                <w:szCs w:val="18"/>
                <w:lang w:val="hr-HR"/>
              </w:rPr>
              <w:t xml:space="preserve">upravljanja bukom za </w:t>
            </w:r>
            <w:r w:rsidRPr="008D043F">
              <w:rPr>
                <w:rFonts w:asciiTheme="minorHAnsi" w:eastAsia="Calibri" w:hAnsiTheme="minorHAnsi" w:cstheme="minorHAnsi"/>
                <w:sz w:val="18"/>
                <w:szCs w:val="18"/>
                <w:lang w:val="hr-HR"/>
              </w:rPr>
              <w:t>petogodišnji period</w:t>
            </w:r>
            <w:r w:rsidR="00CC447D" w:rsidRPr="008D043F">
              <w:rPr>
                <w:rFonts w:asciiTheme="minorHAnsi" w:eastAsia="Calibri" w:hAnsiTheme="minorHAnsi" w:cstheme="minorHAnsi"/>
                <w:sz w:val="18"/>
                <w:szCs w:val="18"/>
                <w:lang w:val="hr-HR"/>
              </w:rPr>
              <w:t>, a koji će se zasnivati na ulaznim podacima i rezultatima strateških karata buke (2029</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w:t>
            </w:r>
          </w:p>
        </w:tc>
      </w:tr>
      <w:tr w:rsidR="00CC447D" w:rsidRPr="008D043F" w14:paraId="24D946B1" w14:textId="77777777" w:rsidTr="00270082">
        <w:trPr>
          <w:trHeight w:val="287"/>
        </w:trPr>
        <w:tc>
          <w:tcPr>
            <w:tcW w:w="761" w:type="pct"/>
            <w:vMerge/>
            <w:shd w:val="clear" w:color="auto" w:fill="D9D9D9"/>
            <w:vAlign w:val="center"/>
          </w:tcPr>
          <w:p w14:paraId="6E0AC4E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E30AAC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14A4F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drživ sistem monitoringa buke</w:t>
            </w:r>
          </w:p>
        </w:tc>
        <w:tc>
          <w:tcPr>
            <w:tcW w:w="1159" w:type="pct"/>
            <w:shd w:val="clear" w:color="auto" w:fill="FFFFFF"/>
            <w:tcMar>
              <w:top w:w="0" w:type="dxa"/>
              <w:left w:w="108" w:type="dxa"/>
              <w:bottom w:w="0" w:type="dxa"/>
              <w:right w:w="108" w:type="dxa"/>
            </w:tcMar>
            <w:vAlign w:val="center"/>
          </w:tcPr>
          <w:p w14:paraId="5F0A015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postavljen sistem monitoringa buke kojim će se </w:t>
            </w:r>
            <w:r w:rsidRPr="008D043F">
              <w:rPr>
                <w:rFonts w:asciiTheme="minorHAnsi" w:eastAsia="Calibri" w:hAnsiTheme="minorHAnsi" w:cstheme="minorHAnsi"/>
                <w:sz w:val="18"/>
                <w:szCs w:val="18"/>
                <w:lang w:val="hr-HR"/>
              </w:rPr>
              <w:t xml:space="preserve">na odabranim mjestima izvršiti provjera buke ustanovljene modelom za predviđanje, kao i provjera uspješnosti implementacije mjera </w:t>
            </w:r>
            <w:r w:rsidR="009A45B8"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izrađenog nakon karte buke</w:t>
            </w:r>
          </w:p>
        </w:tc>
        <w:tc>
          <w:tcPr>
            <w:tcW w:w="1159" w:type="pct"/>
            <w:shd w:val="clear" w:color="auto" w:fill="FFFFFF"/>
            <w:vAlign w:val="center"/>
          </w:tcPr>
          <w:p w14:paraId="1DE2E789"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sistem monitoringa buke, kojim će se na odabranim mjestima izvršiti provjera buke ustanovljene modelom za predviđanje, kao i provjera uspješnosti implementacije mjera </w:t>
            </w:r>
            <w:r w:rsidR="009A45B8"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izrađenog nakon karte buke (2031</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74EEF746" w14:textId="77777777" w:rsidTr="00B87AD8">
        <w:trPr>
          <w:trHeight w:val="278"/>
        </w:trPr>
        <w:tc>
          <w:tcPr>
            <w:tcW w:w="761" w:type="pct"/>
            <w:vMerge/>
            <w:shd w:val="clear" w:color="auto" w:fill="D9D9D9"/>
            <w:vAlign w:val="center"/>
            <w:hideMark/>
          </w:tcPr>
          <w:p w14:paraId="3E79B89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EAA31F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24CDAA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96C27E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543CBD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227D1F" w:rsidRPr="008D043F" w14:paraId="2EE5668D" w14:textId="77777777" w:rsidTr="00270082">
        <w:trPr>
          <w:trHeight w:val="287"/>
        </w:trPr>
        <w:tc>
          <w:tcPr>
            <w:tcW w:w="761" w:type="pct"/>
            <w:vMerge/>
            <w:shd w:val="clear" w:color="auto" w:fill="D9D9D9"/>
            <w:vAlign w:val="center"/>
            <w:hideMark/>
          </w:tcPr>
          <w:p w14:paraId="0E913D48"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4E8A894"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C98232A"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0</w:t>
            </w:r>
          </w:p>
        </w:tc>
        <w:tc>
          <w:tcPr>
            <w:tcW w:w="1159" w:type="pct"/>
            <w:tcMar>
              <w:top w:w="0" w:type="dxa"/>
              <w:left w:w="108" w:type="dxa"/>
              <w:bottom w:w="0" w:type="dxa"/>
              <w:right w:w="108" w:type="dxa"/>
            </w:tcMar>
            <w:vAlign w:val="center"/>
          </w:tcPr>
          <w:p w14:paraId="1389BD3B"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15</w:t>
            </w:r>
          </w:p>
        </w:tc>
        <w:tc>
          <w:tcPr>
            <w:tcW w:w="1159" w:type="pct"/>
            <w:tcMar>
              <w:top w:w="0" w:type="dxa"/>
              <w:left w:w="108" w:type="dxa"/>
              <w:bottom w:w="0" w:type="dxa"/>
              <w:right w:w="108" w:type="dxa"/>
            </w:tcMar>
            <w:vAlign w:val="center"/>
          </w:tcPr>
          <w:p w14:paraId="262D320A"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05</w:t>
            </w:r>
          </w:p>
        </w:tc>
      </w:tr>
    </w:tbl>
    <w:p w14:paraId="319BFC8D"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334F0D90"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4834721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7. Prioritet</w:t>
            </w:r>
          </w:p>
          <w:p w14:paraId="1F0966B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46B5970D"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eastAsia="Calibri" w:hAnsiTheme="minorHAnsi" w:cstheme="minorHAnsi"/>
                <w:b/>
                <w:sz w:val="18"/>
                <w:szCs w:val="18"/>
                <w:lang w:val="hr-HR"/>
              </w:rPr>
              <w:t>Efikasan rad institucija u oblasti buke u okolišu</w:t>
            </w:r>
          </w:p>
        </w:tc>
        <w:tc>
          <w:tcPr>
            <w:tcW w:w="1159" w:type="pct"/>
            <w:shd w:val="clear" w:color="auto" w:fill="D9D9D9"/>
            <w:tcMar>
              <w:top w:w="0" w:type="dxa"/>
              <w:left w:w="108" w:type="dxa"/>
              <w:bottom w:w="0" w:type="dxa"/>
              <w:right w:w="108" w:type="dxa"/>
            </w:tcMar>
            <w:vAlign w:val="center"/>
          </w:tcPr>
          <w:p w14:paraId="3F70A62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5FA2737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7633910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9E97B9B" w14:textId="77777777" w:rsidTr="00270082">
        <w:trPr>
          <w:trHeight w:val="287"/>
        </w:trPr>
        <w:tc>
          <w:tcPr>
            <w:tcW w:w="761" w:type="pct"/>
            <w:vMerge/>
            <w:shd w:val="clear" w:color="auto" w:fill="D9D9D9"/>
            <w:vAlign w:val="center"/>
            <w:hideMark/>
          </w:tcPr>
          <w:p w14:paraId="7AC80F5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800BDF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F848C4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anje i adekvatnost  ljudskih i tehničkih kapaciteta javnih službi u oblasti buke u okolišu</w:t>
            </w:r>
          </w:p>
        </w:tc>
        <w:tc>
          <w:tcPr>
            <w:tcW w:w="1159" w:type="pct"/>
            <w:tcMar>
              <w:top w:w="0" w:type="dxa"/>
              <w:left w:w="108" w:type="dxa"/>
              <w:bottom w:w="0" w:type="dxa"/>
              <w:right w:w="108" w:type="dxa"/>
            </w:tcMar>
            <w:vAlign w:val="center"/>
          </w:tcPr>
          <w:p w14:paraId="1B05D6E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Loše stanje po pitanju ljudskih i tehničkih kapaciteta, </w:t>
            </w:r>
            <w:r w:rsidR="009A45B8" w:rsidRPr="008D043F">
              <w:rPr>
                <w:rFonts w:asciiTheme="minorHAnsi" w:hAnsiTheme="minorHAnsi" w:cstheme="minorHAnsi"/>
                <w:sz w:val="18"/>
                <w:szCs w:val="18"/>
                <w:lang w:val="hr-HR"/>
              </w:rPr>
              <w:t xml:space="preserve">s </w:t>
            </w:r>
            <w:r w:rsidRPr="008D043F">
              <w:rPr>
                <w:rFonts w:asciiTheme="minorHAnsi" w:hAnsiTheme="minorHAnsi" w:cstheme="minorHAnsi"/>
                <w:sz w:val="18"/>
                <w:szCs w:val="18"/>
                <w:lang w:val="hr-HR"/>
              </w:rPr>
              <w:t xml:space="preserve">obzirom </w:t>
            </w:r>
            <w:r w:rsidR="009A45B8" w:rsidRPr="008D043F">
              <w:rPr>
                <w:rFonts w:asciiTheme="minorHAnsi" w:hAnsiTheme="minorHAnsi" w:cstheme="minorHAnsi"/>
                <w:sz w:val="18"/>
                <w:szCs w:val="18"/>
                <w:lang w:val="hr-HR"/>
              </w:rPr>
              <w:t xml:space="preserve">na to </w:t>
            </w:r>
            <w:r w:rsidRPr="008D043F">
              <w:rPr>
                <w:rFonts w:asciiTheme="minorHAnsi" w:hAnsiTheme="minorHAnsi" w:cstheme="minorHAnsi"/>
                <w:sz w:val="18"/>
                <w:szCs w:val="18"/>
                <w:lang w:val="hr-HR"/>
              </w:rPr>
              <w:t xml:space="preserve">da je i legislativa neadekvatna i ne provodi se </w:t>
            </w:r>
          </w:p>
        </w:tc>
        <w:tc>
          <w:tcPr>
            <w:tcW w:w="1159" w:type="pct"/>
            <w:tcMar>
              <w:top w:w="0" w:type="dxa"/>
              <w:left w:w="108" w:type="dxa"/>
              <w:bottom w:w="0" w:type="dxa"/>
              <w:right w:w="108" w:type="dxa"/>
            </w:tcMar>
            <w:vAlign w:val="center"/>
          </w:tcPr>
          <w:p w14:paraId="4A116F59"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naprijeđeni tehnički i ljudski kapaciteti i kompetencije nadležnh institucija (2028</w:t>
            </w:r>
            <w:r w:rsidR="009A45B8"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14E0C7F2" w14:textId="77777777" w:rsidTr="00270082">
        <w:trPr>
          <w:trHeight w:val="287"/>
        </w:trPr>
        <w:tc>
          <w:tcPr>
            <w:tcW w:w="761" w:type="pct"/>
            <w:vMerge/>
            <w:shd w:val="clear" w:color="auto" w:fill="D9D9D9"/>
            <w:vAlign w:val="center"/>
            <w:hideMark/>
          </w:tcPr>
          <w:p w14:paraId="2D37ADB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C103F7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65F86F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39CA215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1A6E4F3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44B7211B" w14:textId="77777777" w:rsidTr="00270082">
        <w:trPr>
          <w:trHeight w:val="287"/>
        </w:trPr>
        <w:tc>
          <w:tcPr>
            <w:tcW w:w="761" w:type="pct"/>
            <w:vMerge/>
            <w:shd w:val="clear" w:color="auto" w:fill="D9D9D9"/>
            <w:vAlign w:val="center"/>
          </w:tcPr>
          <w:p w14:paraId="0E634AC9"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238B985"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531D525" w14:textId="69997590"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3</w:t>
            </w:r>
          </w:p>
        </w:tc>
        <w:tc>
          <w:tcPr>
            <w:tcW w:w="1159" w:type="pct"/>
            <w:tcMar>
              <w:top w:w="0" w:type="dxa"/>
              <w:left w:w="108" w:type="dxa"/>
              <w:bottom w:w="0" w:type="dxa"/>
              <w:right w:w="108" w:type="dxa"/>
            </w:tcMar>
            <w:vAlign w:val="center"/>
          </w:tcPr>
          <w:p w14:paraId="03CABE44" w14:textId="14252D11"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9</w:t>
            </w:r>
          </w:p>
        </w:tc>
        <w:tc>
          <w:tcPr>
            <w:tcW w:w="1159" w:type="pct"/>
            <w:tcMar>
              <w:top w:w="0" w:type="dxa"/>
              <w:left w:w="108" w:type="dxa"/>
              <w:bottom w:w="0" w:type="dxa"/>
              <w:right w:w="108" w:type="dxa"/>
            </w:tcMar>
            <w:vAlign w:val="center"/>
          </w:tcPr>
          <w:p w14:paraId="13F1F7AB" w14:textId="08C6981A"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w:t>
            </w:r>
          </w:p>
        </w:tc>
      </w:tr>
    </w:tbl>
    <w:p w14:paraId="407DD550"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1"/>
        <w:gridCol w:w="2144"/>
        <w:gridCol w:w="3262"/>
        <w:gridCol w:w="3262"/>
        <w:gridCol w:w="3262"/>
      </w:tblGrid>
      <w:tr w:rsidR="00CC447D" w:rsidRPr="008D043F" w14:paraId="34156EF7"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366D22F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7.1. Mjera</w:t>
            </w:r>
          </w:p>
        </w:tc>
        <w:tc>
          <w:tcPr>
            <w:tcW w:w="762" w:type="pct"/>
            <w:vMerge w:val="restart"/>
            <w:tcMar>
              <w:top w:w="0" w:type="dxa"/>
              <w:left w:w="108" w:type="dxa"/>
              <w:bottom w:w="0" w:type="dxa"/>
              <w:right w:w="108" w:type="dxa"/>
            </w:tcMar>
            <w:vAlign w:val="center"/>
          </w:tcPr>
          <w:p w14:paraId="13E46E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naprijediti kapacitete i kompetencije javnih službenika u oblasti upravljanja bukom</w:t>
            </w:r>
          </w:p>
        </w:tc>
        <w:tc>
          <w:tcPr>
            <w:tcW w:w="1159" w:type="pct"/>
            <w:shd w:val="clear" w:color="auto" w:fill="D9D9D9"/>
            <w:tcMar>
              <w:top w:w="0" w:type="dxa"/>
              <w:left w:w="108" w:type="dxa"/>
              <w:bottom w:w="0" w:type="dxa"/>
              <w:right w:w="108" w:type="dxa"/>
            </w:tcMar>
            <w:vAlign w:val="center"/>
            <w:hideMark/>
          </w:tcPr>
          <w:p w14:paraId="3D7694C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935628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0122B5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595EB8" w:rsidRPr="008D043F" w14:paraId="58103D38" w14:textId="77777777" w:rsidTr="001240FD">
        <w:trPr>
          <w:trHeight w:val="287"/>
        </w:trPr>
        <w:tc>
          <w:tcPr>
            <w:tcW w:w="761" w:type="pct"/>
            <w:vMerge/>
            <w:shd w:val="clear" w:color="auto" w:fill="D9D9D9"/>
            <w:vAlign w:val="center"/>
          </w:tcPr>
          <w:p w14:paraId="354EC2B6"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99096D0"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AF6631C" w14:textId="1471EE8F"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Status analize kapaciteta javnih službenika u nadležnim institucijama nakon usvajanja legislative predviđene ovim planom</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944EFD4" w14:textId="1FAAB969"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Ne postoji analiza kapaciteta javnih službenika u nadležnim institucij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B17CDE" w14:textId="7397A9DD" w:rsidR="00595EB8" w:rsidRPr="008D043F" w:rsidRDefault="00595EB8"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Analiza kapaciteta javnih službenika u  nadležnim institucijama nakon usvajanja legislative predviđene ovim planom (2024.) urađena</w:t>
            </w:r>
          </w:p>
        </w:tc>
      </w:tr>
      <w:tr w:rsidR="00595EB8" w:rsidRPr="008D043F" w14:paraId="4FF8A468" w14:textId="77777777" w:rsidTr="001240FD">
        <w:trPr>
          <w:trHeight w:val="287"/>
        </w:trPr>
        <w:tc>
          <w:tcPr>
            <w:tcW w:w="761" w:type="pct"/>
            <w:vMerge/>
            <w:shd w:val="clear" w:color="auto" w:fill="D9D9D9"/>
            <w:vAlign w:val="center"/>
          </w:tcPr>
          <w:p w14:paraId="02096ED4"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EED7A8E"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78374A1" w14:textId="3ED7CF07"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Status realizacije ustanovljenih nedostataka analize kapaciteta nadležnih institucija nakon usvajanja legislative u oblasti buke u okoliš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91E0334" w14:textId="18299D76"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 xml:space="preserve">Ne postoji relevantna analiza kapaciteta nadležnih institucija. Ona se treba izraditi, te eventualno i nadopuniti nakon izrade predložene legislativ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6DBD01" w14:textId="4F5E3CF2" w:rsidR="00595EB8" w:rsidRPr="008D043F" w:rsidRDefault="00595EB8" w:rsidP="0068355A">
            <w:pPr>
              <w:spacing w:line="276" w:lineRule="auto"/>
              <w:ind w:left="69" w:hanging="69"/>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Izvršen prijem i obuka novih radnika u institucijama u oblasti buke, shodno zahtjevima novih propisa i prethodno izvršenoj analizi (2025.)</w:t>
            </w:r>
          </w:p>
        </w:tc>
      </w:tr>
      <w:tr w:rsidR="00595EB8" w:rsidRPr="008D043F" w14:paraId="1769C497" w14:textId="77777777" w:rsidTr="001240FD">
        <w:trPr>
          <w:trHeight w:val="287"/>
        </w:trPr>
        <w:tc>
          <w:tcPr>
            <w:tcW w:w="761" w:type="pct"/>
            <w:vMerge/>
            <w:shd w:val="clear" w:color="auto" w:fill="D9D9D9"/>
            <w:vAlign w:val="center"/>
          </w:tcPr>
          <w:p w14:paraId="10C809D8"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52E51B3"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D011CA4" w14:textId="6F8C8C48"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Status realizacije plana i programa godišnje obuke javnih službenika na temu buke u okoliš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EB48688" w14:textId="436617BA"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Ne postoji plan i program obuke javnih službenika na temu buke u okoliš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9A1023" w14:textId="769ADC29" w:rsidR="00595EB8" w:rsidRPr="008D043F" w:rsidRDefault="00595EB8" w:rsidP="0068355A">
            <w:pPr>
              <w:spacing w:line="276" w:lineRule="auto"/>
              <w:ind w:left="69" w:hanging="69"/>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Napravljen plan i program godišnje obuke javnih službenika u oblasti buke i izvršena prva obuka (2026.)</w:t>
            </w:r>
          </w:p>
        </w:tc>
      </w:tr>
      <w:tr w:rsidR="00595EB8" w:rsidRPr="008D043F" w14:paraId="34FBD3F9" w14:textId="77777777" w:rsidTr="001240FD">
        <w:trPr>
          <w:trHeight w:val="287"/>
        </w:trPr>
        <w:tc>
          <w:tcPr>
            <w:tcW w:w="761" w:type="pct"/>
            <w:vMerge/>
            <w:shd w:val="clear" w:color="auto" w:fill="D9D9D9"/>
            <w:vAlign w:val="center"/>
          </w:tcPr>
          <w:p w14:paraId="4FA79F55"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C986ED8"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EE1550C" w14:textId="5E1E9981"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Unaprjeđenje stručnih i tehničkih kompetencija za izradu starteških karata buke i utvrđivanja polaznih parametar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5887B83" w14:textId="7E489A58"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Nedostatni ljudski i tehnički kapaciteti za unapređenje stručnih i tehničkih kompetencija za izradu strateških karata buke i utvrđivanje polaznih parametar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F71560" w14:textId="01765DF1" w:rsidR="00595EB8" w:rsidRPr="008D043F" w:rsidRDefault="00595EB8" w:rsidP="0068355A">
            <w:pPr>
              <w:spacing w:after="120" w:line="276" w:lineRule="auto"/>
              <w:ind w:left="69"/>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Unaprojeđeni ljudski i tehnički kapaciteti za unapređenje stručnih i tehničkih kompetencija za izradu strateških karata buke i utvrđivanje polaznih parametara (2026)</w:t>
            </w:r>
          </w:p>
        </w:tc>
      </w:tr>
      <w:tr w:rsidR="00595EB8" w:rsidRPr="008D043F" w14:paraId="0019CB0B" w14:textId="77777777" w:rsidTr="001240FD">
        <w:trPr>
          <w:trHeight w:val="287"/>
        </w:trPr>
        <w:tc>
          <w:tcPr>
            <w:tcW w:w="761" w:type="pct"/>
            <w:vMerge/>
            <w:shd w:val="clear" w:color="auto" w:fill="D9D9D9"/>
            <w:vAlign w:val="center"/>
          </w:tcPr>
          <w:p w14:paraId="3BFFD7F7"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10CF6C5"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963CDD1" w14:textId="2695CE26"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Status </w:t>
            </w:r>
            <w:r w:rsidRPr="008D043F">
              <w:rPr>
                <w:rFonts w:asciiTheme="minorHAnsi" w:hAnsiTheme="minorHAnsi" w:cstheme="minorHAnsi"/>
                <w:sz w:val="18"/>
                <w:szCs w:val="18"/>
                <w:lang w:val="bs-Latn-BA" w:bidi="en-US"/>
              </w:rPr>
              <w:t>izrade pilot projekata strateškog mapiranja buke u nekim od gradova ili dijelovima grada, kao i uz neku od glavnih saobraćajnica zbog sticanja stručnih i tehničkih kompetencija i utvrđivanja polaznih parametar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4DB9422" w14:textId="45BEF521"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bs-Latn-BA" w:bidi="en-US"/>
              </w:rPr>
              <w:t>Nedovoljna iskustva i kometencije predstavnika javnih institucija u izradi strateških karata buk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94872E" w14:textId="77777777" w:rsidR="00595EB8" w:rsidRPr="008D043F" w:rsidRDefault="00595EB8" w:rsidP="0068355A">
            <w:pPr>
              <w:spacing w:before="40" w:after="40" w:line="276" w:lineRule="auto"/>
              <w:ind w:left="69"/>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Sprovesti pilot-projekat strateškog mapiranja buke u nekim od gradova ili dijelovima grada, kao i uz neku od glavnih saobraćajnica zbog sticanja stručnih i tehničkih kompetencija i utvrđivanja polaznih parametara (2026.)</w:t>
            </w:r>
          </w:p>
          <w:p w14:paraId="46CEA196" w14:textId="49CED37F" w:rsidR="00595EB8" w:rsidRPr="008D043F" w:rsidRDefault="00595EB8" w:rsidP="0068355A">
            <w:pPr>
              <w:spacing w:after="120" w:line="276" w:lineRule="auto"/>
              <w:ind w:left="69" w:hanging="69"/>
              <w:contextualSpacing/>
              <w:rPr>
                <w:rFonts w:asciiTheme="minorHAnsi" w:hAnsiTheme="minorHAnsi" w:cstheme="minorHAnsi"/>
                <w:sz w:val="18"/>
                <w:szCs w:val="18"/>
                <w:lang w:val="hr-HR"/>
              </w:rPr>
            </w:pPr>
          </w:p>
        </w:tc>
      </w:tr>
      <w:tr w:rsidR="00595EB8" w:rsidRPr="008D043F" w14:paraId="0DE74AFB" w14:textId="77777777" w:rsidTr="001240FD">
        <w:trPr>
          <w:trHeight w:val="287"/>
        </w:trPr>
        <w:tc>
          <w:tcPr>
            <w:tcW w:w="761" w:type="pct"/>
            <w:vMerge/>
            <w:shd w:val="clear" w:color="auto" w:fill="D9D9D9"/>
            <w:vAlign w:val="center"/>
          </w:tcPr>
          <w:p w14:paraId="44094599"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2BFE6A9"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700A057" w14:textId="4E76FC2A" w:rsidR="00595EB8" w:rsidRPr="008D043F" w:rsidRDefault="00595EB8"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Status informacijskog sistema Fonda za zaštitu okoliša </w:t>
            </w:r>
            <w:r w:rsidRPr="008D043F">
              <w:rPr>
                <w:rFonts w:asciiTheme="minorHAnsi" w:hAnsiTheme="minorHAnsi" w:cstheme="minorHAnsi"/>
                <w:sz w:val="18"/>
                <w:szCs w:val="18"/>
                <w:lang w:val="bs-Latn-BA" w:bidi="en-US"/>
              </w:rPr>
              <w:t>Federacije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za javnu objavu strateških karata buk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E13CCE6" w14:textId="3F80BDCA" w:rsidR="00595EB8" w:rsidRPr="008D043F" w:rsidRDefault="00595EB8"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Nema inforacijskog sistema u Federaciji BiH</w:t>
            </w:r>
            <w:r w:rsidRPr="008D043F" w:rsidDel="00F1061A">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za prezentaciju starteških karata buk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A85C3D" w14:textId="48FDB39E" w:rsidR="00595EB8" w:rsidRPr="008D043F" w:rsidRDefault="00595EB8" w:rsidP="0068355A">
            <w:pPr>
              <w:spacing w:after="120" w:line="276" w:lineRule="auto"/>
              <w:ind w:left="69"/>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Informacijski sistem Fonda za zaštitu okoliša </w:t>
            </w:r>
            <w:r w:rsidRPr="008D043F">
              <w:rPr>
                <w:rFonts w:asciiTheme="minorHAnsi" w:hAnsiTheme="minorHAnsi" w:cstheme="minorHAnsi"/>
                <w:sz w:val="18"/>
                <w:szCs w:val="18"/>
                <w:lang w:val="bs-Latn-BA" w:bidi="en-US"/>
              </w:rPr>
              <w:t>Federacije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prilagođen za prezentiranje strateških karata buke u </w:t>
            </w:r>
            <w:r w:rsidRPr="008D043F">
              <w:rPr>
                <w:rFonts w:asciiTheme="minorHAnsi" w:hAnsiTheme="minorHAnsi" w:cstheme="minorHAnsi"/>
                <w:sz w:val="18"/>
                <w:szCs w:val="18"/>
                <w:lang w:val="bs-Latn-BA" w:bidi="en-US"/>
              </w:rPr>
              <w:t>Federaciji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2028.)</w:t>
            </w:r>
          </w:p>
        </w:tc>
      </w:tr>
      <w:tr w:rsidR="00595EB8" w:rsidRPr="008D043F" w14:paraId="4C608A42" w14:textId="77777777" w:rsidTr="001240FD">
        <w:trPr>
          <w:trHeight w:val="287"/>
        </w:trPr>
        <w:tc>
          <w:tcPr>
            <w:tcW w:w="761" w:type="pct"/>
            <w:vMerge/>
            <w:shd w:val="clear" w:color="auto" w:fill="D9D9D9"/>
            <w:vAlign w:val="center"/>
          </w:tcPr>
          <w:p w14:paraId="174FB23F"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775E464"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0C7B170" w14:textId="47E087F1" w:rsidR="00595EB8" w:rsidRPr="008D043F" w:rsidRDefault="00595EB8"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Status inspekcijskog nadzora u oblasti buke u okoliš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7EED8BF" w14:textId="4D9BEDDE" w:rsidR="00595EB8" w:rsidRPr="008D043F" w:rsidRDefault="00595EB8" w:rsidP="0068355A">
            <w:pPr>
              <w:spacing w:line="276" w:lineRule="auto"/>
              <w:rPr>
                <w:rFonts w:asciiTheme="minorHAnsi" w:hAnsiTheme="minorHAnsi" w:cstheme="minorHAnsi"/>
                <w:lang w:val="hr-HR"/>
              </w:rPr>
            </w:pPr>
            <w:r w:rsidRPr="008D043F">
              <w:rPr>
                <w:rFonts w:asciiTheme="minorHAnsi" w:eastAsia="Calibri" w:hAnsiTheme="minorHAnsi" w:cstheme="minorHAnsi"/>
                <w:sz w:val="18"/>
                <w:szCs w:val="18"/>
                <w:lang w:val="bs-Latn-BA"/>
              </w:rPr>
              <w:t>Inspekcjski nadzor u pogledu zaštite od buke nije uspostavljen</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FE0708" w14:textId="2FEC59C3" w:rsidR="00595EB8" w:rsidRPr="008D043F" w:rsidRDefault="00595EB8" w:rsidP="0068355A">
            <w:pPr>
              <w:spacing w:after="120" w:line="276" w:lineRule="auto"/>
              <w:ind w:left="69"/>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bs-Latn-BA" w:bidi="en-US"/>
              </w:rPr>
              <w:t>Uspostavljen inspekcjski nadzor u pogledu zaštite od buke u okolišu (2026.)</w:t>
            </w:r>
          </w:p>
        </w:tc>
      </w:tr>
      <w:tr w:rsidR="00CC447D" w:rsidRPr="008D043F" w14:paraId="1E5A916C" w14:textId="77777777" w:rsidTr="00270082">
        <w:trPr>
          <w:trHeight w:val="483"/>
        </w:trPr>
        <w:tc>
          <w:tcPr>
            <w:tcW w:w="761" w:type="pct"/>
            <w:vMerge/>
            <w:shd w:val="clear" w:color="auto" w:fill="D9D9D9"/>
            <w:vAlign w:val="center"/>
            <w:hideMark/>
          </w:tcPr>
          <w:p w14:paraId="788F066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1F5EAC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23D76F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B08C56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5A8AEAB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1F3D7F3A" w14:textId="77777777" w:rsidTr="00270082">
        <w:trPr>
          <w:trHeight w:val="287"/>
        </w:trPr>
        <w:tc>
          <w:tcPr>
            <w:tcW w:w="761" w:type="pct"/>
            <w:vMerge/>
            <w:shd w:val="clear" w:color="auto" w:fill="D9D9D9"/>
            <w:vAlign w:val="center"/>
            <w:hideMark/>
          </w:tcPr>
          <w:p w14:paraId="13899F26"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1AB3026"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F62F640" w14:textId="68E9E6F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3</w:t>
            </w:r>
          </w:p>
        </w:tc>
        <w:tc>
          <w:tcPr>
            <w:tcW w:w="1159" w:type="pct"/>
            <w:tcMar>
              <w:top w:w="0" w:type="dxa"/>
              <w:left w:w="108" w:type="dxa"/>
              <w:bottom w:w="0" w:type="dxa"/>
              <w:right w:w="108" w:type="dxa"/>
            </w:tcMar>
            <w:vAlign w:val="center"/>
          </w:tcPr>
          <w:p w14:paraId="528DC3ED" w14:textId="0DD776D1"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9</w:t>
            </w:r>
          </w:p>
        </w:tc>
        <w:tc>
          <w:tcPr>
            <w:tcW w:w="1159" w:type="pct"/>
            <w:tcMar>
              <w:top w:w="0" w:type="dxa"/>
              <w:left w:w="108" w:type="dxa"/>
              <w:bottom w:w="0" w:type="dxa"/>
              <w:right w:w="108" w:type="dxa"/>
            </w:tcMar>
            <w:vAlign w:val="center"/>
          </w:tcPr>
          <w:p w14:paraId="23A22A4D" w14:textId="7B1C4F5D"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w:t>
            </w:r>
          </w:p>
        </w:tc>
      </w:tr>
    </w:tbl>
    <w:p w14:paraId="154690D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shd w:val="clear" w:color="auto" w:fill="D9D9D9"/>
        <w:tblCellMar>
          <w:left w:w="0" w:type="dxa"/>
          <w:right w:w="0" w:type="dxa"/>
        </w:tblCellMar>
        <w:tblLook w:val="04A0" w:firstRow="1" w:lastRow="0" w:firstColumn="1" w:lastColumn="0" w:noHBand="0" w:noVBand="1"/>
      </w:tblPr>
      <w:tblGrid>
        <w:gridCol w:w="2139"/>
        <w:gridCol w:w="2177"/>
        <w:gridCol w:w="3286"/>
        <w:gridCol w:w="3286"/>
        <w:gridCol w:w="3286"/>
      </w:tblGrid>
      <w:tr w:rsidR="00CC447D" w:rsidRPr="008D043F" w14:paraId="6A2B0218" w14:textId="77777777" w:rsidTr="00270082">
        <w:trPr>
          <w:trHeight w:val="384"/>
        </w:trPr>
        <w:tc>
          <w:tcPr>
            <w:tcW w:w="755" w:type="pct"/>
            <w:vMerge w:val="restart"/>
            <w:shd w:val="clear" w:color="auto" w:fill="D9D9D9"/>
            <w:tcMar>
              <w:top w:w="0" w:type="dxa"/>
              <w:left w:w="108" w:type="dxa"/>
              <w:bottom w:w="0" w:type="dxa"/>
              <w:right w:w="108" w:type="dxa"/>
            </w:tcMar>
            <w:vAlign w:val="center"/>
          </w:tcPr>
          <w:p w14:paraId="4F2F477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8. Prioritet</w:t>
            </w:r>
          </w:p>
          <w:p w14:paraId="63D6A03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val="restart"/>
            <w:shd w:val="clear" w:color="auto" w:fill="FFFFFF" w:themeFill="background1"/>
            <w:tcMar>
              <w:top w:w="0" w:type="dxa"/>
              <w:left w:w="108" w:type="dxa"/>
              <w:bottom w:w="0" w:type="dxa"/>
              <w:right w:w="108" w:type="dxa"/>
            </w:tcMar>
            <w:vAlign w:val="center"/>
          </w:tcPr>
          <w:p w14:paraId="3BCE1A7A"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Smanjenje ugroženosti zdravlja stanovništva zbog buke u okolišu</w:t>
            </w:r>
          </w:p>
        </w:tc>
        <w:tc>
          <w:tcPr>
            <w:tcW w:w="1159" w:type="pct"/>
            <w:shd w:val="clear" w:color="auto" w:fill="D9D9D9"/>
            <w:tcMar>
              <w:top w:w="0" w:type="dxa"/>
              <w:left w:w="108" w:type="dxa"/>
              <w:bottom w:w="0" w:type="dxa"/>
              <w:right w:w="108" w:type="dxa"/>
            </w:tcMar>
            <w:vAlign w:val="center"/>
          </w:tcPr>
          <w:p w14:paraId="6CDA9DBF"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19E2AA0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7A1183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CA00570" w14:textId="77777777" w:rsidTr="00270082">
        <w:trPr>
          <w:trHeight w:val="287"/>
        </w:trPr>
        <w:tc>
          <w:tcPr>
            <w:tcW w:w="755" w:type="pct"/>
            <w:vMerge/>
            <w:shd w:val="clear" w:color="auto" w:fill="D9D9D9"/>
            <w:vAlign w:val="center"/>
            <w:hideMark/>
          </w:tcPr>
          <w:p w14:paraId="0EFC463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shd w:val="clear" w:color="auto" w:fill="FFFFFF" w:themeFill="background1"/>
            <w:vAlign w:val="center"/>
            <w:hideMark/>
          </w:tcPr>
          <w:p w14:paraId="7F1D4F6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227B92C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w:t>
            </w:r>
            <w:r w:rsidR="009A45B8" w:rsidRPr="008D043F">
              <w:rPr>
                <w:rFonts w:asciiTheme="minorHAnsi" w:hAnsiTheme="minorHAnsi" w:cstheme="minorHAnsi"/>
                <w:sz w:val="18"/>
                <w:szCs w:val="18"/>
                <w:lang w:val="hr-HR"/>
              </w:rPr>
              <w:t xml:space="preserve">informiranja </w:t>
            </w:r>
            <w:r w:rsidRPr="008D043F">
              <w:rPr>
                <w:rFonts w:asciiTheme="minorHAnsi" w:hAnsiTheme="minorHAnsi" w:cstheme="minorHAnsi"/>
                <w:sz w:val="18"/>
                <w:szCs w:val="18"/>
                <w:lang w:val="hr-HR"/>
              </w:rPr>
              <w:t>javnosti o buci i njenim učincima naročito u zonama s povećanim nivoima buke</w:t>
            </w:r>
          </w:p>
        </w:tc>
        <w:tc>
          <w:tcPr>
            <w:tcW w:w="1159" w:type="pct"/>
            <w:shd w:val="clear" w:color="auto" w:fill="FFFFFF" w:themeFill="background1"/>
            <w:tcMar>
              <w:top w:w="0" w:type="dxa"/>
              <w:left w:w="108" w:type="dxa"/>
              <w:bottom w:w="0" w:type="dxa"/>
              <w:right w:w="108" w:type="dxa"/>
            </w:tcMar>
            <w:vAlign w:val="center"/>
          </w:tcPr>
          <w:p w14:paraId="79B9F7D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prisutni mehanizmi </w:t>
            </w:r>
            <w:r w:rsidR="009A45B8" w:rsidRPr="008D043F">
              <w:rPr>
                <w:rFonts w:asciiTheme="minorHAnsi" w:hAnsiTheme="minorHAnsi" w:cstheme="minorHAnsi"/>
                <w:sz w:val="18"/>
                <w:szCs w:val="18"/>
                <w:lang w:val="hr-HR"/>
              </w:rPr>
              <w:t xml:space="preserve">informiranja </w:t>
            </w:r>
            <w:r w:rsidRPr="008D043F">
              <w:rPr>
                <w:rFonts w:asciiTheme="minorHAnsi" w:hAnsiTheme="minorHAnsi" w:cstheme="minorHAnsi"/>
                <w:sz w:val="18"/>
                <w:szCs w:val="18"/>
                <w:lang w:val="hr-HR"/>
              </w:rPr>
              <w:t>javnosti o buci i njenim učincima na zdravlje niti su ustanovljene zone koje su naročito izložene buci</w:t>
            </w:r>
          </w:p>
        </w:tc>
        <w:tc>
          <w:tcPr>
            <w:tcW w:w="1159" w:type="pct"/>
            <w:shd w:val="clear" w:color="auto" w:fill="FFFFFF" w:themeFill="background1"/>
            <w:tcMar>
              <w:top w:w="0" w:type="dxa"/>
              <w:left w:w="108" w:type="dxa"/>
              <w:bottom w:w="0" w:type="dxa"/>
              <w:right w:w="108" w:type="dxa"/>
            </w:tcMar>
            <w:vAlign w:val="center"/>
          </w:tcPr>
          <w:p w14:paraId="6E64D08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 nivo </w:t>
            </w:r>
            <w:r w:rsidR="009A45B8" w:rsidRPr="008D043F">
              <w:rPr>
                <w:rFonts w:asciiTheme="minorHAnsi" w:hAnsiTheme="minorHAnsi" w:cstheme="minorHAnsi"/>
                <w:sz w:val="18"/>
                <w:szCs w:val="18"/>
                <w:lang w:val="hr-HR"/>
              </w:rPr>
              <w:t xml:space="preserve">informiranja </w:t>
            </w:r>
            <w:r w:rsidRPr="008D043F">
              <w:rPr>
                <w:rFonts w:asciiTheme="minorHAnsi" w:hAnsiTheme="minorHAnsi" w:cstheme="minorHAnsi"/>
                <w:sz w:val="18"/>
                <w:szCs w:val="18"/>
                <w:lang w:val="hr-HR"/>
              </w:rPr>
              <w:t>javnosti o buci i njenim učincima naročito u zonama s povećanim nivoima buke (2030</w:t>
            </w:r>
            <w:r w:rsidR="009A45B8"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7ACDBC89" w14:textId="77777777" w:rsidTr="00270082">
        <w:trPr>
          <w:trHeight w:val="287"/>
        </w:trPr>
        <w:tc>
          <w:tcPr>
            <w:tcW w:w="755" w:type="pct"/>
            <w:vMerge/>
            <w:shd w:val="clear" w:color="auto" w:fill="D9D9D9"/>
            <w:vAlign w:val="center"/>
            <w:hideMark/>
          </w:tcPr>
          <w:p w14:paraId="11FD570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shd w:val="clear" w:color="auto" w:fill="FFFFFF" w:themeFill="background1"/>
            <w:vAlign w:val="center"/>
            <w:hideMark/>
          </w:tcPr>
          <w:p w14:paraId="3F0184D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852BE6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595FE82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4F5B40B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F14B99" w:rsidRPr="008D043F" w14:paraId="5ECFC99F" w14:textId="77777777" w:rsidTr="00270082">
        <w:trPr>
          <w:trHeight w:val="287"/>
        </w:trPr>
        <w:tc>
          <w:tcPr>
            <w:tcW w:w="755" w:type="pct"/>
            <w:vMerge/>
            <w:shd w:val="clear" w:color="auto" w:fill="D9D9D9"/>
            <w:vAlign w:val="center"/>
          </w:tcPr>
          <w:p w14:paraId="41C6C5BC" w14:textId="77777777" w:rsidR="00F14B99" w:rsidRPr="008D043F" w:rsidRDefault="00F14B99" w:rsidP="0068355A">
            <w:pPr>
              <w:spacing w:after="120" w:line="276" w:lineRule="auto"/>
              <w:ind w:hanging="2"/>
              <w:contextualSpacing/>
              <w:rPr>
                <w:rFonts w:asciiTheme="minorHAnsi" w:hAnsiTheme="minorHAnsi" w:cstheme="minorHAnsi"/>
                <w:b/>
                <w:sz w:val="18"/>
                <w:szCs w:val="18"/>
                <w:lang w:val="hr-HR"/>
              </w:rPr>
            </w:pPr>
          </w:p>
        </w:tc>
        <w:tc>
          <w:tcPr>
            <w:tcW w:w="768" w:type="pct"/>
            <w:vMerge/>
            <w:shd w:val="clear" w:color="auto" w:fill="FFFFFF" w:themeFill="background1"/>
            <w:vAlign w:val="center"/>
          </w:tcPr>
          <w:p w14:paraId="019CA1C8" w14:textId="77777777" w:rsidR="00F14B99" w:rsidRPr="008D043F" w:rsidRDefault="00F14B9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0F71905"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287CAD4"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76</w:t>
            </w:r>
          </w:p>
        </w:tc>
        <w:tc>
          <w:tcPr>
            <w:tcW w:w="1159" w:type="pct"/>
            <w:tcMar>
              <w:top w:w="0" w:type="dxa"/>
              <w:left w:w="108" w:type="dxa"/>
              <w:bottom w:w="0" w:type="dxa"/>
              <w:right w:w="108" w:type="dxa"/>
            </w:tcMar>
            <w:vAlign w:val="center"/>
          </w:tcPr>
          <w:p w14:paraId="3E7D0FB1"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76</w:t>
            </w:r>
          </w:p>
        </w:tc>
      </w:tr>
    </w:tbl>
    <w:p w14:paraId="6476CE2C"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10"/>
        <w:gridCol w:w="2175"/>
        <w:gridCol w:w="3262"/>
        <w:gridCol w:w="3262"/>
        <w:gridCol w:w="3262"/>
      </w:tblGrid>
      <w:tr w:rsidR="00CC447D" w:rsidRPr="008D043F" w14:paraId="5C5DD246" w14:textId="77777777" w:rsidTr="00270082">
        <w:trPr>
          <w:trHeight w:val="483"/>
        </w:trPr>
        <w:tc>
          <w:tcPr>
            <w:tcW w:w="750" w:type="pct"/>
            <w:vMerge w:val="restart"/>
            <w:shd w:val="clear" w:color="auto" w:fill="D9D9D9"/>
            <w:tcMar>
              <w:top w:w="0" w:type="dxa"/>
              <w:left w:w="108" w:type="dxa"/>
              <w:bottom w:w="0" w:type="dxa"/>
              <w:right w:w="108" w:type="dxa"/>
            </w:tcMar>
            <w:vAlign w:val="center"/>
            <w:hideMark/>
          </w:tcPr>
          <w:p w14:paraId="3CD0600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8.1. Mjera</w:t>
            </w:r>
          </w:p>
        </w:tc>
        <w:tc>
          <w:tcPr>
            <w:tcW w:w="773" w:type="pct"/>
            <w:vMerge w:val="restart"/>
            <w:tcMar>
              <w:top w:w="0" w:type="dxa"/>
              <w:left w:w="108" w:type="dxa"/>
              <w:bottom w:w="0" w:type="dxa"/>
              <w:right w:w="108" w:type="dxa"/>
            </w:tcMar>
            <w:vAlign w:val="center"/>
          </w:tcPr>
          <w:p w14:paraId="2100B18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diti informiranost i znanja javnosti o negativnim </w:t>
            </w:r>
            <w:r w:rsidR="009A45B8" w:rsidRPr="008D043F">
              <w:rPr>
                <w:rFonts w:asciiTheme="minorHAnsi" w:hAnsiTheme="minorHAnsi" w:cstheme="minorHAnsi"/>
                <w:sz w:val="18"/>
                <w:szCs w:val="18"/>
                <w:lang w:val="hr-HR"/>
              </w:rPr>
              <w:t xml:space="preserve">utjecajima </w:t>
            </w:r>
            <w:r w:rsidRPr="008D043F">
              <w:rPr>
                <w:rFonts w:asciiTheme="minorHAnsi" w:hAnsiTheme="minorHAnsi" w:cstheme="minorHAnsi"/>
                <w:sz w:val="18"/>
                <w:szCs w:val="18"/>
                <w:lang w:val="hr-HR"/>
              </w:rPr>
              <w:t>buke i njihovoj ulozi u postupku odlučivanja</w:t>
            </w:r>
          </w:p>
        </w:tc>
        <w:tc>
          <w:tcPr>
            <w:tcW w:w="1159" w:type="pct"/>
            <w:shd w:val="clear" w:color="auto" w:fill="D9D9D9"/>
            <w:tcMar>
              <w:top w:w="0" w:type="dxa"/>
              <w:left w:w="108" w:type="dxa"/>
              <w:bottom w:w="0" w:type="dxa"/>
              <w:right w:w="108" w:type="dxa"/>
            </w:tcMar>
            <w:vAlign w:val="center"/>
            <w:hideMark/>
          </w:tcPr>
          <w:p w14:paraId="32A8533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E8DAC3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C14932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5EDA87A2" w14:textId="77777777" w:rsidTr="00270082">
        <w:trPr>
          <w:trHeight w:val="287"/>
        </w:trPr>
        <w:tc>
          <w:tcPr>
            <w:tcW w:w="750" w:type="pct"/>
            <w:vMerge/>
            <w:shd w:val="clear" w:color="auto" w:fill="D9D9D9"/>
            <w:vAlign w:val="center"/>
          </w:tcPr>
          <w:p w14:paraId="1658AD7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630430A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CB893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nformiranost stanovništva o štetnosti  buke po zdravlje</w:t>
            </w:r>
          </w:p>
        </w:tc>
        <w:tc>
          <w:tcPr>
            <w:tcW w:w="1159" w:type="pct"/>
            <w:shd w:val="clear" w:color="auto" w:fill="FFFFFF"/>
            <w:tcMar>
              <w:top w:w="0" w:type="dxa"/>
              <w:left w:w="108" w:type="dxa"/>
              <w:bottom w:w="0" w:type="dxa"/>
              <w:right w:w="108" w:type="dxa"/>
            </w:tcMar>
            <w:vAlign w:val="center"/>
          </w:tcPr>
          <w:p w14:paraId="455C5B0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ma kamapanja u smislu zaštite okoliša i zdravlja stanovništva</w:t>
            </w:r>
          </w:p>
        </w:tc>
        <w:tc>
          <w:tcPr>
            <w:tcW w:w="1159" w:type="pct"/>
            <w:shd w:val="clear" w:color="auto" w:fill="FFFFFF"/>
            <w:vAlign w:val="center"/>
          </w:tcPr>
          <w:p w14:paraId="031BDC2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ovedena minimalno jedna kampanja u pet godina od nadležnih institucija o štetnosti buke na zdravlje stanovništva (uzevši u obzir aspekte rodne ravnopravnosti, društvene jednakosti i siromaštva) i </w:t>
            </w:r>
            <w:r w:rsidR="009A45B8" w:rsidRPr="008D043F">
              <w:rPr>
                <w:rFonts w:asciiTheme="minorHAnsi" w:eastAsia="Calibri" w:hAnsiTheme="minorHAnsi" w:cstheme="minorHAnsi"/>
                <w:sz w:val="18"/>
                <w:szCs w:val="18"/>
                <w:lang w:val="hr-HR"/>
              </w:rPr>
              <w:t>okoliša,</w:t>
            </w:r>
            <w:r w:rsidRPr="008D043F">
              <w:rPr>
                <w:rFonts w:asciiTheme="minorHAnsi" w:eastAsia="Calibri" w:hAnsiTheme="minorHAnsi" w:cstheme="minorHAnsi"/>
                <w:sz w:val="18"/>
                <w:szCs w:val="18"/>
                <w:lang w:val="hr-HR"/>
              </w:rPr>
              <w:t xml:space="preserve"> te njihovoj ulozi u postupku odlučivanja (2025</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072BBE2" w14:textId="77777777" w:rsidTr="00270082">
        <w:trPr>
          <w:trHeight w:val="287"/>
        </w:trPr>
        <w:tc>
          <w:tcPr>
            <w:tcW w:w="750" w:type="pct"/>
            <w:vMerge/>
            <w:shd w:val="clear" w:color="auto" w:fill="D9D9D9"/>
            <w:vAlign w:val="center"/>
          </w:tcPr>
          <w:p w14:paraId="0092312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0374E48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70322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vo </w:t>
            </w:r>
            <w:r w:rsidR="009A45B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buke na zdravlje stanovništva u zonama povećane izloženosti buci </w:t>
            </w:r>
          </w:p>
        </w:tc>
        <w:tc>
          <w:tcPr>
            <w:tcW w:w="1159" w:type="pct"/>
            <w:shd w:val="clear" w:color="auto" w:fill="FFFFFF"/>
            <w:tcMar>
              <w:top w:w="0" w:type="dxa"/>
              <w:left w:w="108" w:type="dxa"/>
              <w:bottom w:w="0" w:type="dxa"/>
              <w:right w:w="108" w:type="dxa"/>
            </w:tcMar>
          </w:tcPr>
          <w:p w14:paraId="094144C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Nisu poznati </w:t>
            </w:r>
            <w:r w:rsidR="009A45B8" w:rsidRPr="008D043F">
              <w:rPr>
                <w:rFonts w:asciiTheme="minorHAnsi" w:hAnsiTheme="minorHAnsi" w:cstheme="minorHAnsi"/>
                <w:color w:val="000000" w:themeColor="text1"/>
                <w:sz w:val="18"/>
                <w:szCs w:val="18"/>
                <w:lang w:val="hr-HR" w:bidi="en-US"/>
              </w:rPr>
              <w:t xml:space="preserve">utjecaji </w:t>
            </w:r>
            <w:r w:rsidRPr="008D043F">
              <w:rPr>
                <w:rFonts w:asciiTheme="minorHAnsi" w:hAnsiTheme="minorHAnsi" w:cstheme="minorHAnsi"/>
                <w:color w:val="000000" w:themeColor="text1"/>
                <w:sz w:val="18"/>
                <w:szCs w:val="18"/>
                <w:lang w:val="hr-HR" w:bidi="en-US"/>
              </w:rPr>
              <w:t>buke na opće zdravlje stanovništva</w:t>
            </w:r>
            <w:r w:rsidR="009A45B8" w:rsidRPr="008D043F">
              <w:rPr>
                <w:rFonts w:asciiTheme="minorHAnsi" w:hAnsiTheme="minorHAnsi" w:cstheme="minorHAnsi"/>
                <w:color w:val="000000" w:themeColor="text1"/>
                <w:sz w:val="18"/>
                <w:szCs w:val="18"/>
                <w:lang w:val="hr-HR" w:bidi="en-US"/>
              </w:rPr>
              <w:t>,</w:t>
            </w:r>
            <w:r w:rsidRPr="008D043F">
              <w:rPr>
                <w:rFonts w:asciiTheme="minorHAnsi" w:hAnsiTheme="minorHAnsi" w:cstheme="minorHAnsi"/>
                <w:color w:val="000000" w:themeColor="text1"/>
                <w:sz w:val="18"/>
                <w:szCs w:val="18"/>
                <w:lang w:val="hr-HR" w:bidi="en-US"/>
              </w:rPr>
              <w:t xml:space="preserve">  tj</w:t>
            </w:r>
            <w:r w:rsidR="009A45B8" w:rsidRPr="008D043F">
              <w:rPr>
                <w:rFonts w:asciiTheme="minorHAnsi" w:hAnsiTheme="minorHAnsi" w:cstheme="minorHAnsi"/>
                <w:color w:val="000000" w:themeColor="text1"/>
                <w:sz w:val="18"/>
                <w:szCs w:val="18"/>
                <w:lang w:val="hr-HR" w:bidi="en-US"/>
              </w:rPr>
              <w:t>.</w:t>
            </w:r>
            <w:r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bCs/>
                <w:color w:val="000000" w:themeColor="text1"/>
                <w:sz w:val="18"/>
                <w:szCs w:val="18"/>
                <w:lang w:val="hr-HR"/>
              </w:rPr>
              <w:t xml:space="preserve"> najčešća oboljenja </w:t>
            </w:r>
            <w:r w:rsidRPr="008D043F">
              <w:rPr>
                <w:rFonts w:asciiTheme="minorHAnsi" w:hAnsiTheme="minorHAnsi" w:cstheme="minorHAnsi"/>
                <w:color w:val="000000" w:themeColor="text1"/>
                <w:sz w:val="18"/>
                <w:szCs w:val="18"/>
                <w:lang w:val="hr-HR"/>
              </w:rPr>
              <w:t>u zonama s povećanim nivoima buke</w:t>
            </w:r>
            <w:r w:rsidRPr="008D043F">
              <w:rPr>
                <w:rFonts w:asciiTheme="minorHAnsi" w:eastAsia="Calibri" w:hAnsiTheme="minorHAnsi" w:cstheme="minorHAnsi"/>
                <w:color w:val="000000" w:themeColor="text1"/>
                <w:sz w:val="18"/>
                <w:szCs w:val="18"/>
                <w:lang w:val="hr-HR"/>
              </w:rPr>
              <w:t xml:space="preserve"> </w:t>
            </w:r>
          </w:p>
        </w:tc>
        <w:tc>
          <w:tcPr>
            <w:tcW w:w="1159" w:type="pct"/>
            <w:shd w:val="clear" w:color="auto" w:fill="FFFFFF"/>
          </w:tcPr>
          <w:p w14:paraId="27F8D79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Izrađeno </w:t>
            </w:r>
            <w:r w:rsidR="009A45B8" w:rsidRPr="008D043F">
              <w:rPr>
                <w:rFonts w:asciiTheme="minorHAnsi" w:hAnsiTheme="minorHAnsi" w:cstheme="minorHAnsi"/>
                <w:bCs/>
                <w:color w:val="000000" w:themeColor="text1"/>
                <w:sz w:val="18"/>
                <w:szCs w:val="18"/>
                <w:lang w:val="hr-HR"/>
              </w:rPr>
              <w:t xml:space="preserve">populacijsko </w:t>
            </w:r>
            <w:r w:rsidRPr="008D043F">
              <w:rPr>
                <w:rFonts w:asciiTheme="minorHAnsi" w:hAnsiTheme="minorHAnsi" w:cstheme="minorHAnsi"/>
                <w:bCs/>
                <w:color w:val="000000" w:themeColor="text1"/>
                <w:sz w:val="18"/>
                <w:szCs w:val="18"/>
                <w:lang w:val="hr-HR"/>
              </w:rPr>
              <w:t xml:space="preserve">naučno istraživanje od zdravstvenih institucija o najčešćim oboljenjima  </w:t>
            </w:r>
            <w:r w:rsidRPr="008D043F">
              <w:rPr>
                <w:rFonts w:asciiTheme="minorHAnsi" w:hAnsiTheme="minorHAnsi" w:cstheme="minorHAnsi"/>
                <w:color w:val="000000" w:themeColor="text1"/>
                <w:sz w:val="18"/>
                <w:szCs w:val="18"/>
                <w:lang w:val="hr-HR"/>
              </w:rPr>
              <w:t>u zonama s povećanim nivoima buke</w:t>
            </w:r>
            <w:r w:rsidRPr="008D043F">
              <w:rPr>
                <w:rFonts w:asciiTheme="minorHAnsi" w:eastAsia="Calibri" w:hAnsiTheme="minorHAnsi" w:cstheme="minorHAnsi"/>
                <w:color w:val="000000" w:themeColor="text1"/>
                <w:sz w:val="18"/>
                <w:szCs w:val="18"/>
                <w:lang w:val="hr-HR"/>
              </w:rPr>
              <w:t xml:space="preserve"> (uzevši u obzir aspekte rodne ravnopravnosti, društvene jednakosti i siromaštva) (2029</w:t>
            </w:r>
            <w:r w:rsidR="009A45B8" w:rsidRPr="008D043F">
              <w:rPr>
                <w:rFonts w:asciiTheme="minorHAnsi" w:eastAsia="Calibri" w:hAnsiTheme="minorHAnsi" w:cstheme="minorHAnsi"/>
                <w:color w:val="000000" w:themeColor="text1"/>
                <w:sz w:val="18"/>
                <w:szCs w:val="18"/>
                <w:lang w:val="hr-HR"/>
              </w:rPr>
              <w:t>.</w:t>
            </w:r>
            <w:r w:rsidRPr="008D043F">
              <w:rPr>
                <w:rFonts w:asciiTheme="minorHAnsi" w:eastAsia="Calibri" w:hAnsiTheme="minorHAnsi" w:cstheme="minorHAnsi"/>
                <w:color w:val="000000" w:themeColor="text1"/>
                <w:sz w:val="18"/>
                <w:szCs w:val="18"/>
                <w:lang w:val="hr-HR"/>
              </w:rPr>
              <w:t>)</w:t>
            </w:r>
          </w:p>
        </w:tc>
      </w:tr>
      <w:tr w:rsidR="00CC447D" w:rsidRPr="008D043F" w14:paraId="299545A0" w14:textId="77777777" w:rsidTr="00270082">
        <w:trPr>
          <w:trHeight w:val="287"/>
        </w:trPr>
        <w:tc>
          <w:tcPr>
            <w:tcW w:w="750" w:type="pct"/>
            <w:vMerge/>
            <w:shd w:val="clear" w:color="auto" w:fill="D9D9D9"/>
            <w:vAlign w:val="center"/>
          </w:tcPr>
          <w:p w14:paraId="1C9E774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06530F7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B857AA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avni poziv za organizacije civilnog društva, istraživačke i </w:t>
            </w:r>
            <w:r w:rsidR="009A45B8"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 xml:space="preserve">centre na temu podizanja svijesti stanovništva o temi buke u okolišu i </w:t>
            </w:r>
            <w:r w:rsidR="009A45B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zdravlje raspisan na godišnjoj osnovi </w:t>
            </w:r>
          </w:p>
        </w:tc>
        <w:tc>
          <w:tcPr>
            <w:tcW w:w="1159" w:type="pct"/>
            <w:shd w:val="clear" w:color="auto" w:fill="FFFFFF"/>
            <w:tcMar>
              <w:top w:w="0" w:type="dxa"/>
              <w:left w:w="108" w:type="dxa"/>
              <w:bottom w:w="0" w:type="dxa"/>
              <w:right w:w="108" w:type="dxa"/>
            </w:tcMar>
            <w:vAlign w:val="center"/>
          </w:tcPr>
          <w:p w14:paraId="0ABE855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nd za zaštitu okoliša redovno raspisuje javne pozive na temu implementacije mjera iz Strategije zaštite okoliša. U okviru javnog poziva do sada nije bila zastupljena tema buke u okolišu i </w:t>
            </w:r>
            <w:r w:rsidR="009A45B8"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buke na zdravlje stanovništva</w:t>
            </w:r>
          </w:p>
        </w:tc>
        <w:tc>
          <w:tcPr>
            <w:tcW w:w="1159" w:type="pct"/>
            <w:shd w:val="clear" w:color="auto" w:fill="FFFFFF"/>
            <w:vAlign w:val="center"/>
          </w:tcPr>
          <w:p w14:paraId="4A0E81C5" w14:textId="77777777" w:rsidR="00CC447D" w:rsidRPr="008D043F" w:rsidRDefault="00CC447D" w:rsidP="0068355A">
            <w:pPr>
              <w:spacing w:before="40" w:after="40" w:line="276" w:lineRule="auto"/>
              <w:ind w:left="69"/>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okviru postojećih javnih poziva za podizanje javne svijesti, istraživačkih i </w:t>
            </w:r>
            <w:r w:rsidR="009A45B8"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aktivnosti u oblasti okoliš</w:t>
            </w:r>
            <w:r w:rsidR="009A45B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oje raspisuje Fond za zaštitu okoliša </w:t>
            </w:r>
            <w:r w:rsidR="009A45B8"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prepoznati i oblast buke u okolišu i </w:t>
            </w:r>
            <w:r w:rsidR="009A45B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buke na zdravlje stanovništva (2030</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9E72343" w14:textId="77777777" w:rsidTr="00270082">
        <w:trPr>
          <w:trHeight w:val="287"/>
        </w:trPr>
        <w:tc>
          <w:tcPr>
            <w:tcW w:w="750" w:type="pct"/>
            <w:vMerge/>
            <w:shd w:val="clear" w:color="auto" w:fill="D9D9D9"/>
            <w:vAlign w:val="center"/>
          </w:tcPr>
          <w:p w14:paraId="5E9CC38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3F06A31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AB329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Zastupljenost institucija primarne zdravstvene zaštite (domovi zdravlja) u promotivnim i edukativnim aktivnostima s ciljem informiranja šire javnosti o rizicima štetnog </w:t>
            </w:r>
            <w:r w:rsidR="009A45B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buke po zdravlje stanovništva</w:t>
            </w:r>
          </w:p>
        </w:tc>
        <w:tc>
          <w:tcPr>
            <w:tcW w:w="1159" w:type="pct"/>
            <w:shd w:val="clear" w:color="auto" w:fill="FFFFFF"/>
            <w:tcMar>
              <w:top w:w="0" w:type="dxa"/>
              <w:left w:w="108" w:type="dxa"/>
              <w:bottom w:w="0" w:type="dxa"/>
              <w:right w:w="108" w:type="dxa"/>
            </w:tcMar>
            <w:vAlign w:val="center"/>
          </w:tcPr>
          <w:p w14:paraId="4EBFF1F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dravstvene institucije primarne zdravstvene zaštite su najbliže široj javnosti i u mogućnosti da preventivno utječu na sprječavanje rizika po zdravlje stanovništva, putem edukativnih plakata, brošura i sl. Do sada buka nije bila zastupljena kao rizik po zdravlje u okviru edukativnih kampanja </w:t>
            </w:r>
          </w:p>
        </w:tc>
        <w:tc>
          <w:tcPr>
            <w:tcW w:w="1159" w:type="pct"/>
            <w:shd w:val="clear" w:color="auto" w:fill="FFFFFF"/>
            <w:vAlign w:val="center"/>
          </w:tcPr>
          <w:p w14:paraId="34B366EE" w14:textId="77777777" w:rsidR="00CC447D" w:rsidRPr="008D043F" w:rsidRDefault="00CC447D" w:rsidP="0068355A">
            <w:pPr>
              <w:spacing w:before="40" w:after="40" w:line="276" w:lineRule="auto"/>
              <w:ind w:left="69"/>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ođenje kontinuiranih promotivnih i edukativnih aktivnosti na nivou zdravstvenih institucija o rizicima </w:t>
            </w:r>
            <w:r w:rsidR="009A45B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buke na zdravlje, kao i </w:t>
            </w:r>
            <w:r w:rsidR="009A45B8" w:rsidRPr="008D043F">
              <w:rPr>
                <w:rFonts w:asciiTheme="minorHAnsi" w:eastAsia="Calibri" w:hAnsiTheme="minorHAnsi" w:cstheme="minorHAnsi"/>
                <w:sz w:val="18"/>
                <w:szCs w:val="18"/>
                <w:lang w:val="hr-HR"/>
              </w:rPr>
              <w:t xml:space="preserve">preventivnim </w:t>
            </w:r>
            <w:r w:rsidRPr="008D043F">
              <w:rPr>
                <w:rFonts w:asciiTheme="minorHAnsi" w:eastAsia="Calibri" w:hAnsiTheme="minorHAnsi" w:cstheme="minorHAnsi"/>
                <w:sz w:val="18"/>
                <w:szCs w:val="18"/>
                <w:lang w:val="hr-HR"/>
              </w:rPr>
              <w:t>mjerama koje se mogu implementirati (2028</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61808124" w14:textId="77777777" w:rsidR="00CC447D" w:rsidRPr="008D043F" w:rsidRDefault="00CC447D" w:rsidP="0068355A">
            <w:pPr>
              <w:spacing w:line="276" w:lineRule="auto"/>
              <w:ind w:left="69"/>
              <w:rPr>
                <w:rFonts w:asciiTheme="minorHAnsi" w:hAnsiTheme="minorHAnsi" w:cstheme="minorHAnsi"/>
                <w:sz w:val="18"/>
                <w:szCs w:val="18"/>
                <w:lang w:val="hr-HR"/>
              </w:rPr>
            </w:pPr>
          </w:p>
        </w:tc>
      </w:tr>
      <w:tr w:rsidR="00CC447D" w:rsidRPr="008D043F" w14:paraId="39A9151D" w14:textId="77777777" w:rsidTr="00270082">
        <w:trPr>
          <w:trHeight w:val="287"/>
        </w:trPr>
        <w:tc>
          <w:tcPr>
            <w:tcW w:w="750" w:type="pct"/>
            <w:vMerge/>
            <w:shd w:val="clear" w:color="auto" w:fill="D9D9D9"/>
            <w:vAlign w:val="center"/>
          </w:tcPr>
          <w:p w14:paraId="53408B5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6E2F80A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F68131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ntinuirano skretanje pažnje </w:t>
            </w:r>
            <w:r w:rsidRPr="008D043F">
              <w:rPr>
                <w:rFonts w:asciiTheme="minorHAnsi" w:eastAsia="Calibri" w:hAnsiTheme="minorHAnsi" w:cstheme="minorHAnsi"/>
                <w:sz w:val="18"/>
                <w:szCs w:val="18"/>
                <w:lang w:val="hr-HR"/>
              </w:rPr>
              <w:lastRenderedPageBreak/>
              <w:t>stanovništva na povećanu buku u bližoj okolini</w:t>
            </w:r>
          </w:p>
        </w:tc>
        <w:tc>
          <w:tcPr>
            <w:tcW w:w="1159" w:type="pct"/>
            <w:shd w:val="clear" w:color="auto" w:fill="FFFFFF"/>
            <w:tcMar>
              <w:top w:w="0" w:type="dxa"/>
              <w:left w:w="108" w:type="dxa"/>
              <w:bottom w:w="0" w:type="dxa"/>
              <w:right w:w="108" w:type="dxa"/>
            </w:tcMar>
            <w:vAlign w:val="center"/>
          </w:tcPr>
          <w:p w14:paraId="46B018D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Stanovništvo nije upoznato o povišenim </w:t>
            </w:r>
            <w:r w:rsidRPr="008D043F">
              <w:rPr>
                <w:rFonts w:asciiTheme="minorHAnsi" w:hAnsiTheme="minorHAnsi" w:cstheme="minorHAnsi"/>
                <w:sz w:val="18"/>
                <w:szCs w:val="18"/>
                <w:lang w:val="hr-HR" w:bidi="en-US"/>
              </w:rPr>
              <w:lastRenderedPageBreak/>
              <w:t xml:space="preserve">nivoima buke uz glavne </w:t>
            </w:r>
            <w:r w:rsidR="009A45B8" w:rsidRPr="008D043F">
              <w:rPr>
                <w:rFonts w:asciiTheme="minorHAnsi" w:hAnsiTheme="minorHAnsi" w:cstheme="minorHAnsi"/>
                <w:sz w:val="18"/>
                <w:szCs w:val="18"/>
                <w:lang w:val="hr-HR" w:bidi="en-US"/>
              </w:rPr>
              <w:t xml:space="preserve">saobraćajnice </w:t>
            </w:r>
            <w:r w:rsidRPr="008D043F">
              <w:rPr>
                <w:rFonts w:asciiTheme="minorHAnsi" w:hAnsiTheme="minorHAnsi" w:cstheme="minorHAnsi"/>
                <w:sz w:val="18"/>
                <w:szCs w:val="18"/>
                <w:lang w:val="hr-HR" w:bidi="en-US"/>
              </w:rPr>
              <w:t xml:space="preserve">koju i </w:t>
            </w:r>
            <w:r w:rsidR="009A45B8" w:rsidRPr="008D043F">
              <w:rPr>
                <w:rFonts w:asciiTheme="minorHAnsi" w:hAnsiTheme="minorHAnsi" w:cstheme="minorHAnsi"/>
                <w:sz w:val="18"/>
                <w:szCs w:val="18"/>
                <w:lang w:val="hr-HR" w:bidi="en-US"/>
              </w:rPr>
              <w:t xml:space="preserve">sami </w:t>
            </w:r>
            <w:r w:rsidRPr="008D043F">
              <w:rPr>
                <w:rFonts w:asciiTheme="minorHAnsi" w:hAnsiTheme="minorHAnsi" w:cstheme="minorHAnsi"/>
                <w:sz w:val="18"/>
                <w:szCs w:val="18"/>
                <w:lang w:val="hr-HR" w:bidi="en-US"/>
              </w:rPr>
              <w:t xml:space="preserve">eventualno stvaraju, ili su izloženi </w:t>
            </w:r>
          </w:p>
        </w:tc>
        <w:tc>
          <w:tcPr>
            <w:tcW w:w="1159" w:type="pct"/>
            <w:shd w:val="clear" w:color="auto" w:fill="FFFFFF"/>
            <w:vAlign w:val="center"/>
          </w:tcPr>
          <w:p w14:paraId="6CB6BE2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Instaliran displej uz saobraćajnice u većim </w:t>
            </w:r>
            <w:r w:rsidRPr="008D043F">
              <w:rPr>
                <w:rFonts w:asciiTheme="minorHAnsi" w:eastAsia="Calibri" w:hAnsiTheme="minorHAnsi" w:cstheme="minorHAnsi"/>
                <w:sz w:val="18"/>
                <w:szCs w:val="18"/>
                <w:lang w:val="hr-HR"/>
              </w:rPr>
              <w:lastRenderedPageBreak/>
              <w:t>gradskim područjima za trenutno mjerenje i prikazivanje nivo</w:t>
            </w:r>
            <w:r w:rsidR="00FC0DE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uke (2026</w:t>
            </w:r>
            <w:r w:rsidR="00FC0DE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7220138E" w14:textId="77777777" w:rsidTr="00270082">
        <w:trPr>
          <w:trHeight w:val="483"/>
        </w:trPr>
        <w:tc>
          <w:tcPr>
            <w:tcW w:w="750" w:type="pct"/>
            <w:vMerge/>
            <w:shd w:val="clear" w:color="auto" w:fill="D9D9D9"/>
            <w:vAlign w:val="center"/>
            <w:hideMark/>
          </w:tcPr>
          <w:p w14:paraId="269BCFA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4279220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C1AB4B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793B25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82D6FA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227D1F" w:rsidRPr="008D043F" w14:paraId="07071218" w14:textId="77777777" w:rsidTr="00270082">
        <w:trPr>
          <w:trHeight w:val="287"/>
        </w:trPr>
        <w:tc>
          <w:tcPr>
            <w:tcW w:w="750" w:type="pct"/>
            <w:vMerge/>
            <w:shd w:val="clear" w:color="auto" w:fill="D9D9D9"/>
            <w:vAlign w:val="center"/>
            <w:hideMark/>
          </w:tcPr>
          <w:p w14:paraId="539B24E6"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01E35E34"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AA1B1C8"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782E04AC"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76</w:t>
            </w:r>
          </w:p>
        </w:tc>
        <w:tc>
          <w:tcPr>
            <w:tcW w:w="1159" w:type="pct"/>
            <w:tcMar>
              <w:top w:w="0" w:type="dxa"/>
              <w:left w:w="108" w:type="dxa"/>
              <w:bottom w:w="0" w:type="dxa"/>
              <w:right w:w="108" w:type="dxa"/>
            </w:tcMar>
            <w:vAlign w:val="center"/>
          </w:tcPr>
          <w:p w14:paraId="1876221B"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76</w:t>
            </w:r>
          </w:p>
        </w:tc>
      </w:tr>
    </w:tbl>
    <w:p w14:paraId="082196B1" w14:textId="081DAF6E" w:rsidR="00CC447D" w:rsidRPr="008D043F" w:rsidRDefault="00CC447D" w:rsidP="0068355A">
      <w:pPr>
        <w:spacing w:after="160" w:line="276" w:lineRule="auto"/>
        <w:rPr>
          <w:rFonts w:asciiTheme="minorHAnsi" w:hAnsiTheme="minorHAnsi" w:cstheme="minorHAnsi"/>
          <w:sz w:val="18"/>
          <w:szCs w:val="18"/>
          <w:lang w:val="hr-HR"/>
        </w:rPr>
      </w:pPr>
    </w:p>
    <w:p w14:paraId="0B9EAE90" w14:textId="77777777" w:rsidR="00242590" w:rsidRPr="008D043F" w:rsidRDefault="00242590" w:rsidP="0068355A">
      <w:pPr>
        <w:pStyle w:val="Head3"/>
        <w:spacing w:line="276" w:lineRule="auto"/>
        <w:rPr>
          <w:rFonts w:asciiTheme="minorHAnsi" w:hAnsiTheme="minorHAnsi"/>
          <w:lang w:val="hr-HR"/>
        </w:rPr>
      </w:pPr>
      <w:bookmarkStart w:id="428" w:name="_Toc104460952"/>
      <w:r w:rsidRPr="008D043F">
        <w:rPr>
          <w:rFonts w:asciiTheme="minorHAnsi" w:hAnsiTheme="minorHAnsi"/>
          <w:lang w:val="hr-HR"/>
        </w:rPr>
        <w:t>Održivo upravljanje resursima</w:t>
      </w:r>
      <w:bookmarkEnd w:id="428"/>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4DF1EEC7" w14:textId="77777777" w:rsidTr="00270082">
        <w:trPr>
          <w:trHeight w:val="286"/>
        </w:trPr>
        <w:tc>
          <w:tcPr>
            <w:tcW w:w="761" w:type="pct"/>
            <w:shd w:val="clear" w:color="auto" w:fill="009E73"/>
            <w:tcMar>
              <w:top w:w="0" w:type="dxa"/>
              <w:left w:w="108" w:type="dxa"/>
              <w:bottom w:w="0" w:type="dxa"/>
              <w:right w:w="108" w:type="dxa"/>
            </w:tcMar>
            <w:vAlign w:val="center"/>
            <w:hideMark/>
          </w:tcPr>
          <w:p w14:paraId="619B8EDF"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762" w:type="pct"/>
            <w:shd w:val="clear" w:color="auto" w:fill="009E73"/>
            <w:tcMar>
              <w:top w:w="0" w:type="dxa"/>
              <w:left w:w="108" w:type="dxa"/>
              <w:bottom w:w="0" w:type="dxa"/>
              <w:right w:w="108" w:type="dxa"/>
            </w:tcMar>
            <w:vAlign w:val="center"/>
            <w:hideMark/>
          </w:tcPr>
          <w:p w14:paraId="27C4E292"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7" w:type="pct"/>
            <w:gridSpan w:val="3"/>
            <w:shd w:val="clear" w:color="auto" w:fill="009E73"/>
            <w:tcMar>
              <w:top w:w="0" w:type="dxa"/>
              <w:left w:w="108" w:type="dxa"/>
              <w:bottom w:w="0" w:type="dxa"/>
              <w:right w:w="108" w:type="dxa"/>
            </w:tcMar>
            <w:vAlign w:val="center"/>
            <w:hideMark/>
          </w:tcPr>
          <w:p w14:paraId="4734C18C"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I FINANSIJSKI IZVORI</w:t>
            </w:r>
          </w:p>
        </w:tc>
      </w:tr>
      <w:tr w:rsidR="00CC447D" w:rsidRPr="008D043F" w14:paraId="52AACCC7" w14:textId="77777777" w:rsidTr="00270082">
        <w:trPr>
          <w:trHeight w:val="384"/>
        </w:trPr>
        <w:tc>
          <w:tcPr>
            <w:tcW w:w="761" w:type="pct"/>
            <w:vMerge w:val="restart"/>
            <w:shd w:val="clear" w:color="auto" w:fill="D9D9D9"/>
            <w:tcMar>
              <w:top w:w="0" w:type="dxa"/>
              <w:left w:w="108" w:type="dxa"/>
              <w:bottom w:w="0" w:type="dxa"/>
              <w:right w:w="108" w:type="dxa"/>
            </w:tcMar>
            <w:vAlign w:val="center"/>
            <w:hideMark/>
          </w:tcPr>
          <w:p w14:paraId="556216B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 Strateški cilj</w:t>
            </w:r>
          </w:p>
        </w:tc>
        <w:tc>
          <w:tcPr>
            <w:tcW w:w="762" w:type="pct"/>
            <w:vMerge w:val="restart"/>
            <w:tcMar>
              <w:top w:w="0" w:type="dxa"/>
              <w:left w:w="108" w:type="dxa"/>
              <w:bottom w:w="0" w:type="dxa"/>
              <w:right w:w="108" w:type="dxa"/>
            </w:tcMar>
            <w:vAlign w:val="center"/>
          </w:tcPr>
          <w:p w14:paraId="2F0F57AF" w14:textId="77777777" w:rsidR="00CC447D" w:rsidRPr="008D043F" w:rsidRDefault="00735B7B"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drživo upravljanje prirodnim resursima</w:t>
            </w:r>
          </w:p>
        </w:tc>
        <w:tc>
          <w:tcPr>
            <w:tcW w:w="1159" w:type="pct"/>
            <w:shd w:val="clear" w:color="auto" w:fill="D9D9D9"/>
            <w:tcMar>
              <w:top w:w="0" w:type="dxa"/>
              <w:left w:w="108" w:type="dxa"/>
              <w:bottom w:w="0" w:type="dxa"/>
              <w:right w:w="108" w:type="dxa"/>
            </w:tcMar>
            <w:vAlign w:val="center"/>
            <w:hideMark/>
          </w:tcPr>
          <w:p w14:paraId="7AA3942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7078D77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hideMark/>
          </w:tcPr>
          <w:p w14:paraId="66EDFA5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842A7" w:rsidRPr="008D043F" w14:paraId="1F86F067" w14:textId="77777777" w:rsidTr="00F32487">
        <w:trPr>
          <w:trHeight w:val="287"/>
        </w:trPr>
        <w:tc>
          <w:tcPr>
            <w:tcW w:w="761" w:type="pct"/>
            <w:vMerge/>
            <w:shd w:val="clear" w:color="auto" w:fill="D9D9D9"/>
            <w:vAlign w:val="center"/>
            <w:hideMark/>
          </w:tcPr>
          <w:p w14:paraId="7D7EC5F5"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37D35C7"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584CAD0" w14:textId="2E8F83E7" w:rsidR="00F842A7" w:rsidRPr="008D043F" w:rsidRDefault="00F842A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Pregled šumskih površina, Federacija BiH – ukupno (ha)</w:t>
            </w:r>
          </w:p>
        </w:tc>
        <w:tc>
          <w:tcPr>
            <w:tcW w:w="1159" w:type="pct"/>
            <w:tcMar>
              <w:top w:w="0" w:type="dxa"/>
              <w:left w:w="108" w:type="dxa"/>
              <w:bottom w:w="0" w:type="dxa"/>
              <w:right w:w="108" w:type="dxa"/>
            </w:tcMar>
            <w:vAlign w:val="center"/>
          </w:tcPr>
          <w:p w14:paraId="46D2F603" w14:textId="77777777" w:rsidR="00F842A7" w:rsidRPr="008D043F" w:rsidRDefault="00F842A7"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1.510.938</w:t>
            </w:r>
          </w:p>
          <w:p w14:paraId="02657E42" w14:textId="263499B2"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59" w:type="pct"/>
            <w:tcMar>
              <w:top w:w="0" w:type="dxa"/>
              <w:left w:w="108" w:type="dxa"/>
              <w:bottom w:w="0" w:type="dxa"/>
              <w:right w:w="108" w:type="dxa"/>
            </w:tcMar>
            <w:vAlign w:val="center"/>
          </w:tcPr>
          <w:p w14:paraId="0AA964A6" w14:textId="51AF54E3"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D</w:t>
            </w:r>
          </w:p>
        </w:tc>
      </w:tr>
      <w:tr w:rsidR="00F842A7" w:rsidRPr="008D043F" w14:paraId="7BF77B62" w14:textId="77777777" w:rsidTr="00F32487">
        <w:trPr>
          <w:trHeight w:val="287"/>
        </w:trPr>
        <w:tc>
          <w:tcPr>
            <w:tcW w:w="761" w:type="pct"/>
            <w:vMerge/>
            <w:shd w:val="clear" w:color="auto" w:fill="D9D9D9"/>
            <w:vAlign w:val="center"/>
          </w:tcPr>
          <w:p w14:paraId="16C15D74"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32ADEA8"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2581E22" w14:textId="77777777" w:rsidR="00F842A7" w:rsidRPr="008D043F" w:rsidRDefault="00F842A7"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ovršina degradiranog zemljišta (ha)</w:t>
            </w:r>
          </w:p>
          <w:p w14:paraId="7988DEDB" w14:textId="77777777" w:rsidR="00F842A7" w:rsidRPr="008D043F" w:rsidRDefault="00F842A7" w:rsidP="0068355A">
            <w:pPr>
              <w:tabs>
                <w:tab w:val="left" w:pos="955"/>
              </w:tabs>
              <w:spacing w:line="276" w:lineRule="auto"/>
              <w:rPr>
                <w:rFonts w:asciiTheme="minorHAnsi" w:hAnsiTheme="minorHAnsi" w:cstheme="minorHAnsi"/>
                <w:sz w:val="18"/>
                <w:szCs w:val="18"/>
                <w:lang w:val="hr-HR" w:eastAsia="hr-HR"/>
              </w:rPr>
            </w:pPr>
          </w:p>
          <w:p w14:paraId="6EAC9501" w14:textId="4E58739D" w:rsidR="00F842A7" w:rsidRPr="008D043F" w:rsidRDefault="00F842A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EC48B0" w14:textId="77777777" w:rsidR="00F842A7" w:rsidRPr="008D043F" w:rsidRDefault="00F842A7"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p w14:paraId="6DDD31DF" w14:textId="40AD7E79"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Federacija BiH nema egzaktno utvrđenu površinu degradiranog zemljišta</w:t>
            </w:r>
          </w:p>
        </w:tc>
        <w:tc>
          <w:tcPr>
            <w:tcW w:w="1159" w:type="pct"/>
            <w:tcMar>
              <w:top w:w="0" w:type="dxa"/>
              <w:left w:w="108" w:type="dxa"/>
              <w:bottom w:w="0" w:type="dxa"/>
              <w:right w:w="108" w:type="dxa"/>
            </w:tcMar>
            <w:vAlign w:val="center"/>
          </w:tcPr>
          <w:p w14:paraId="59CF2CD3" w14:textId="70F7A93E"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Dostignut je nulti stepen degradacije zemljišta</w:t>
            </w:r>
          </w:p>
        </w:tc>
      </w:tr>
      <w:tr w:rsidR="00CC447D" w:rsidRPr="008D043F" w14:paraId="4CD1C099" w14:textId="77777777" w:rsidTr="00270082">
        <w:trPr>
          <w:trHeight w:val="375"/>
        </w:trPr>
        <w:tc>
          <w:tcPr>
            <w:tcW w:w="761" w:type="pct"/>
            <w:vMerge/>
            <w:shd w:val="clear" w:color="auto" w:fill="D9D9D9"/>
            <w:vAlign w:val="center"/>
            <w:hideMark/>
          </w:tcPr>
          <w:p w14:paraId="599E487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84F6D6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A23DBC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CB374A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B8FF5B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782B0989" w14:textId="77777777" w:rsidTr="00270082">
        <w:trPr>
          <w:trHeight w:val="287"/>
        </w:trPr>
        <w:tc>
          <w:tcPr>
            <w:tcW w:w="761" w:type="pct"/>
            <w:vMerge/>
            <w:shd w:val="clear" w:color="auto" w:fill="D9D9D9"/>
            <w:vAlign w:val="center"/>
            <w:hideMark/>
          </w:tcPr>
          <w:p w14:paraId="25D68EFE"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3385ED8"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149B63A1" w14:textId="08C7FC8A"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48,9</w:t>
            </w:r>
          </w:p>
        </w:tc>
        <w:tc>
          <w:tcPr>
            <w:tcW w:w="1159" w:type="pct"/>
            <w:shd w:val="clear" w:color="auto" w:fill="FFFFFF" w:themeFill="background1"/>
            <w:tcMar>
              <w:top w:w="0" w:type="dxa"/>
              <w:left w:w="108" w:type="dxa"/>
              <w:bottom w:w="0" w:type="dxa"/>
              <w:right w:w="108" w:type="dxa"/>
            </w:tcMar>
            <w:vAlign w:val="center"/>
          </w:tcPr>
          <w:p w14:paraId="2849E531" w14:textId="76E3E08D"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30,5</w:t>
            </w:r>
          </w:p>
        </w:tc>
        <w:tc>
          <w:tcPr>
            <w:tcW w:w="1159" w:type="pct"/>
            <w:shd w:val="clear" w:color="auto" w:fill="FFFFFF" w:themeFill="background1"/>
            <w:tcMar>
              <w:top w:w="0" w:type="dxa"/>
              <w:left w:w="108" w:type="dxa"/>
              <w:bottom w:w="0" w:type="dxa"/>
              <w:right w:w="108" w:type="dxa"/>
            </w:tcMar>
            <w:vAlign w:val="center"/>
          </w:tcPr>
          <w:p w14:paraId="35EA4A24" w14:textId="3A751E36"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479</w:t>
            </w:r>
          </w:p>
        </w:tc>
      </w:tr>
    </w:tbl>
    <w:p w14:paraId="2619D16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36"/>
        <w:gridCol w:w="2180"/>
        <w:gridCol w:w="3286"/>
        <w:gridCol w:w="3286"/>
        <w:gridCol w:w="3286"/>
      </w:tblGrid>
      <w:tr w:rsidR="00CC447D" w:rsidRPr="008D043F" w14:paraId="66F0E2C4" w14:textId="77777777" w:rsidTr="00270082">
        <w:trPr>
          <w:trHeight w:val="384"/>
        </w:trPr>
        <w:tc>
          <w:tcPr>
            <w:tcW w:w="754" w:type="pct"/>
            <w:vMerge w:val="restart"/>
            <w:shd w:val="clear" w:color="auto" w:fill="D9D9D9"/>
            <w:tcMar>
              <w:top w:w="0" w:type="dxa"/>
              <w:left w:w="108" w:type="dxa"/>
              <w:bottom w:w="0" w:type="dxa"/>
              <w:right w:w="108" w:type="dxa"/>
            </w:tcMar>
            <w:vAlign w:val="center"/>
          </w:tcPr>
          <w:p w14:paraId="4782D6A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 Prioritet</w:t>
            </w:r>
          </w:p>
          <w:p w14:paraId="017178A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restart"/>
            <w:tcMar>
              <w:top w:w="0" w:type="dxa"/>
              <w:left w:w="108" w:type="dxa"/>
              <w:bottom w:w="0" w:type="dxa"/>
              <w:right w:w="108" w:type="dxa"/>
            </w:tcMar>
            <w:vAlign w:val="center"/>
          </w:tcPr>
          <w:p w14:paraId="792F1434"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spostaviti efikasan zakonski, strateški i institucionalni okvir za održivo upravljanje šumama i šumskim resursima u </w:t>
            </w:r>
            <w:r w:rsidR="00FC0DE9" w:rsidRPr="008D043F">
              <w:rPr>
                <w:rFonts w:asciiTheme="minorHAnsi" w:hAnsiTheme="minorHAnsi" w:cstheme="minorHAnsi"/>
                <w:b/>
                <w:sz w:val="18"/>
                <w:szCs w:val="18"/>
                <w:lang w:val="hr-HR"/>
              </w:rPr>
              <w:t>Federaciji</w:t>
            </w:r>
            <w:r w:rsidRPr="008D043F">
              <w:rPr>
                <w:rFonts w:asciiTheme="minorHAnsi" w:hAnsiTheme="minorHAnsi" w:cstheme="minorHAnsi"/>
                <w:b/>
                <w:sz w:val="18"/>
                <w:szCs w:val="18"/>
                <w:lang w:val="hr-HR"/>
              </w:rPr>
              <w:t xml:space="preserve"> BiH, adekvatno vrednovanje šumskih resursa, kao i integraciju rodno osjetljive problematike klimatskih promjena</w:t>
            </w:r>
          </w:p>
        </w:tc>
        <w:tc>
          <w:tcPr>
            <w:tcW w:w="1159" w:type="pct"/>
            <w:shd w:val="clear" w:color="auto" w:fill="D9D9D9"/>
            <w:tcMar>
              <w:top w:w="0" w:type="dxa"/>
              <w:left w:w="108" w:type="dxa"/>
              <w:bottom w:w="0" w:type="dxa"/>
              <w:right w:w="108" w:type="dxa"/>
            </w:tcMar>
            <w:vAlign w:val="center"/>
          </w:tcPr>
          <w:p w14:paraId="1E27182A"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5CD6B94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48ED79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2F4D5CA" w14:textId="77777777" w:rsidTr="00270082">
        <w:trPr>
          <w:trHeight w:val="287"/>
        </w:trPr>
        <w:tc>
          <w:tcPr>
            <w:tcW w:w="754" w:type="pct"/>
            <w:vMerge/>
            <w:shd w:val="clear" w:color="auto" w:fill="D9D9D9"/>
            <w:vAlign w:val="center"/>
            <w:hideMark/>
          </w:tcPr>
          <w:p w14:paraId="4238542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hideMark/>
          </w:tcPr>
          <w:p w14:paraId="0601BC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BB213E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zakona i strateškog okvira za održivo upravljanje šumama </w:t>
            </w:r>
          </w:p>
        </w:tc>
        <w:tc>
          <w:tcPr>
            <w:tcW w:w="1159" w:type="pct"/>
            <w:tcMar>
              <w:top w:w="0" w:type="dxa"/>
              <w:left w:w="108" w:type="dxa"/>
              <w:bottom w:w="0" w:type="dxa"/>
              <w:right w:w="108" w:type="dxa"/>
            </w:tcMar>
            <w:vAlign w:val="center"/>
          </w:tcPr>
          <w:p w14:paraId="49B125DB" w14:textId="77777777" w:rsidR="00CC447D" w:rsidRPr="008D043F" w:rsidRDefault="00FC0DE9"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ederacija </w:t>
            </w:r>
            <w:r w:rsidR="00CC447D" w:rsidRPr="008D043F">
              <w:rPr>
                <w:rFonts w:asciiTheme="minorHAnsi" w:hAnsiTheme="minorHAnsi" w:cstheme="minorHAnsi"/>
                <w:sz w:val="18"/>
                <w:szCs w:val="18"/>
                <w:lang w:val="hr-HR"/>
              </w:rPr>
              <w:t>BiH nema zakonski i strateški okvir za održivo upravljanje šumama</w:t>
            </w:r>
          </w:p>
        </w:tc>
        <w:tc>
          <w:tcPr>
            <w:tcW w:w="1159" w:type="pct"/>
            <w:tcMar>
              <w:top w:w="0" w:type="dxa"/>
              <w:left w:w="108" w:type="dxa"/>
              <w:bottom w:w="0" w:type="dxa"/>
              <w:right w:w="108" w:type="dxa"/>
            </w:tcMar>
            <w:vAlign w:val="center"/>
          </w:tcPr>
          <w:p w14:paraId="2C062637"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godine </w:t>
            </w:r>
            <w:r w:rsidR="00FC0DE9" w:rsidRPr="008D043F">
              <w:rPr>
                <w:rFonts w:asciiTheme="minorHAnsi" w:hAnsiTheme="minorHAnsi" w:cstheme="minorHAnsi"/>
                <w:sz w:val="18"/>
                <w:szCs w:val="18"/>
                <w:lang w:val="hr-HR" w:bidi="en-US"/>
              </w:rPr>
              <w:t xml:space="preserve">Federacija BiH </w:t>
            </w:r>
            <w:r w:rsidRPr="008D043F">
              <w:rPr>
                <w:rFonts w:asciiTheme="minorHAnsi" w:hAnsiTheme="minorHAnsi" w:cstheme="minorHAnsi"/>
                <w:sz w:val="18"/>
                <w:szCs w:val="18"/>
                <w:lang w:val="hr-HR"/>
              </w:rPr>
              <w:t>usvojila strateški i zakonski okvir kojima se utvrđuju principi i kriteriji održivog upravljanja šumama, standardna metodologija za izradu šumsko-</w:t>
            </w:r>
            <w:r w:rsidR="00FC0DE9" w:rsidRPr="008D043F">
              <w:rPr>
                <w:rFonts w:asciiTheme="minorHAnsi" w:hAnsiTheme="minorHAnsi" w:cstheme="minorHAnsi"/>
                <w:sz w:val="18"/>
                <w:szCs w:val="18"/>
                <w:lang w:val="hr-HR"/>
              </w:rPr>
              <w:t xml:space="preserve">privrednih </w:t>
            </w:r>
            <w:r w:rsidRPr="008D043F">
              <w:rPr>
                <w:rFonts w:asciiTheme="minorHAnsi" w:hAnsiTheme="minorHAnsi" w:cstheme="minorHAnsi"/>
                <w:sz w:val="18"/>
                <w:szCs w:val="18"/>
                <w:lang w:val="hr-HR"/>
              </w:rPr>
              <w:t xml:space="preserve">osnova, na principima multifunkcionalnosti i zaštite biodiverziteta šumskih ekosistema za privatne i državne šume, obuhvat i metodologija monitoringa zdravstvenog stanja šuma, praćenje indikatora održivog korištenja šuma i izvještavanje, izdavanje </w:t>
            </w:r>
            <w:r w:rsidRPr="008D043F">
              <w:rPr>
                <w:rFonts w:asciiTheme="minorHAnsi" w:hAnsiTheme="minorHAnsi" w:cstheme="minorHAnsi"/>
                <w:sz w:val="18"/>
                <w:szCs w:val="18"/>
                <w:lang w:val="hr-HR"/>
              </w:rPr>
              <w:lastRenderedPageBreak/>
              <w:t>licenci za sakupljače nedrvnih šumskih proizvoda, upravljanje privatnim šumama</w:t>
            </w:r>
          </w:p>
        </w:tc>
      </w:tr>
      <w:tr w:rsidR="00CC447D" w:rsidRPr="008D043F" w14:paraId="45F9B537" w14:textId="77777777" w:rsidTr="00270082">
        <w:trPr>
          <w:trHeight w:val="287"/>
        </w:trPr>
        <w:tc>
          <w:tcPr>
            <w:tcW w:w="754" w:type="pct"/>
            <w:vMerge/>
            <w:shd w:val="clear" w:color="auto" w:fill="D9D9D9"/>
            <w:vAlign w:val="center"/>
          </w:tcPr>
          <w:p w14:paraId="05BA56A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589A842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ACCD44E"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anje sistematskog okvira za registraciju i kontrolu sakupljanja ljekovitog</w:t>
            </w:r>
            <w:r w:rsidR="00FC0DE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r w:rsidRPr="008D043F">
              <w:rPr>
                <w:rFonts w:asciiTheme="minorHAnsi" w:hAnsiTheme="minorHAnsi" w:cstheme="minorHAnsi"/>
                <w:color w:val="000000"/>
                <w:sz w:val="18"/>
                <w:szCs w:val="18"/>
                <w:lang w:val="hr-HR"/>
              </w:rPr>
              <w:t xml:space="preserve">jestivog i </w:t>
            </w:r>
            <w:r w:rsidR="00FC0DE9" w:rsidRPr="008D043F">
              <w:rPr>
                <w:rFonts w:asciiTheme="minorHAnsi" w:hAnsiTheme="minorHAnsi" w:cstheme="minorHAnsi"/>
                <w:color w:val="000000"/>
                <w:sz w:val="18"/>
                <w:szCs w:val="18"/>
                <w:lang w:val="hr-HR"/>
              </w:rPr>
              <w:t xml:space="preserve">aromatičnog </w:t>
            </w:r>
            <w:r w:rsidRPr="008D043F">
              <w:rPr>
                <w:rFonts w:asciiTheme="minorHAnsi" w:hAnsiTheme="minorHAnsi" w:cstheme="minorHAnsi"/>
                <w:color w:val="000000"/>
                <w:sz w:val="18"/>
                <w:szCs w:val="18"/>
                <w:lang w:val="hr-HR"/>
              </w:rPr>
              <w:t>bilja i nedrvnih šumskih proizvoda</w:t>
            </w:r>
          </w:p>
        </w:tc>
        <w:tc>
          <w:tcPr>
            <w:tcW w:w="1159" w:type="pct"/>
            <w:tcMar>
              <w:top w:w="0" w:type="dxa"/>
              <w:left w:w="108" w:type="dxa"/>
              <w:bottom w:w="0" w:type="dxa"/>
              <w:right w:w="108" w:type="dxa"/>
            </w:tcMar>
            <w:vAlign w:val="center"/>
          </w:tcPr>
          <w:p w14:paraId="5EF98076" w14:textId="77777777" w:rsidR="00CC447D" w:rsidRPr="008D043F" w:rsidRDefault="00FC0DE9"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CC447D" w:rsidRPr="008D043F">
              <w:rPr>
                <w:rFonts w:asciiTheme="minorHAnsi" w:hAnsiTheme="minorHAnsi" w:cstheme="minorHAnsi"/>
                <w:sz w:val="18"/>
                <w:szCs w:val="18"/>
                <w:lang w:val="hr-HR"/>
              </w:rPr>
              <w:t>nema zakonski i institucionalni okvir za održivo upravljanje ljekovitim</w:t>
            </w:r>
            <w:r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 xml:space="preserve"> </w:t>
            </w:r>
            <w:r w:rsidR="00CC447D" w:rsidRPr="008D043F">
              <w:rPr>
                <w:rFonts w:asciiTheme="minorHAnsi" w:hAnsiTheme="minorHAnsi" w:cstheme="minorHAnsi"/>
                <w:color w:val="000000"/>
                <w:sz w:val="18"/>
                <w:szCs w:val="18"/>
                <w:lang w:val="hr-HR"/>
              </w:rPr>
              <w:t xml:space="preserve">jestivim i </w:t>
            </w:r>
            <w:r w:rsidRPr="008D043F">
              <w:rPr>
                <w:rFonts w:asciiTheme="minorHAnsi" w:hAnsiTheme="minorHAnsi" w:cstheme="minorHAnsi"/>
                <w:color w:val="000000"/>
                <w:sz w:val="18"/>
                <w:szCs w:val="18"/>
                <w:lang w:val="hr-HR"/>
              </w:rPr>
              <w:t xml:space="preserve">aromatičnim </w:t>
            </w:r>
            <w:r w:rsidR="00CC447D" w:rsidRPr="008D043F">
              <w:rPr>
                <w:rFonts w:asciiTheme="minorHAnsi" w:hAnsiTheme="minorHAnsi" w:cstheme="minorHAnsi"/>
                <w:color w:val="000000"/>
                <w:sz w:val="18"/>
                <w:szCs w:val="18"/>
                <w:lang w:val="hr-HR"/>
              </w:rPr>
              <w:t>biljem i nedrvnim šumskim proizvodima</w:t>
            </w:r>
          </w:p>
        </w:tc>
        <w:tc>
          <w:tcPr>
            <w:tcW w:w="1159" w:type="pct"/>
            <w:tcMar>
              <w:top w:w="0" w:type="dxa"/>
              <w:left w:w="108" w:type="dxa"/>
              <w:bottom w:w="0" w:type="dxa"/>
              <w:right w:w="108" w:type="dxa"/>
            </w:tcMar>
            <w:vAlign w:val="center"/>
          </w:tcPr>
          <w:p w14:paraId="24C21DB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o kraja 2025. uspostavljen sistem kontrole sakupljanja ljekovitog, jestivog i </w:t>
            </w:r>
            <w:r w:rsidR="00FC0DE9" w:rsidRPr="008D043F">
              <w:rPr>
                <w:rFonts w:asciiTheme="minorHAnsi" w:hAnsiTheme="minorHAnsi" w:cstheme="minorHAnsi"/>
                <w:color w:val="000000"/>
                <w:sz w:val="18"/>
                <w:szCs w:val="18"/>
                <w:lang w:val="hr-HR"/>
              </w:rPr>
              <w:t xml:space="preserve">aromatičnog </w:t>
            </w:r>
            <w:r w:rsidRPr="008D043F">
              <w:rPr>
                <w:rFonts w:asciiTheme="minorHAnsi" w:hAnsiTheme="minorHAnsi" w:cstheme="minorHAnsi"/>
                <w:color w:val="000000"/>
                <w:sz w:val="18"/>
                <w:szCs w:val="18"/>
                <w:lang w:val="hr-HR"/>
              </w:rPr>
              <w:t>bilja i nedrvnih šumskih proizvoda</w:t>
            </w:r>
          </w:p>
        </w:tc>
      </w:tr>
      <w:tr w:rsidR="00CC447D" w:rsidRPr="008D043F" w14:paraId="2F2FE1CC" w14:textId="77777777" w:rsidTr="00270082">
        <w:trPr>
          <w:trHeight w:val="287"/>
        </w:trPr>
        <w:tc>
          <w:tcPr>
            <w:tcW w:w="754" w:type="pct"/>
            <w:vMerge/>
            <w:shd w:val="clear" w:color="auto" w:fill="D9D9D9"/>
            <w:vAlign w:val="center"/>
          </w:tcPr>
          <w:p w14:paraId="17A9D56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696B87E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D49CCC9"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anje redovnog monitoringa zdravstvenog stanja šuma</w:t>
            </w:r>
          </w:p>
        </w:tc>
        <w:tc>
          <w:tcPr>
            <w:tcW w:w="1159" w:type="pct"/>
            <w:tcMar>
              <w:top w:w="0" w:type="dxa"/>
              <w:left w:w="108" w:type="dxa"/>
              <w:bottom w:w="0" w:type="dxa"/>
              <w:right w:w="108" w:type="dxa"/>
            </w:tcMar>
            <w:vAlign w:val="center"/>
          </w:tcPr>
          <w:p w14:paraId="73421E5F"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U </w:t>
            </w:r>
            <w:r w:rsidR="00FC0DE9"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color w:val="000000"/>
                <w:sz w:val="18"/>
                <w:szCs w:val="18"/>
                <w:lang w:val="hr-HR"/>
              </w:rPr>
              <w:t xml:space="preserve">ne postoje metode za usklađeno uzorkovanje, te procjenu i  praćenje stanja šuma, prema prethodno utvrđenim indikatorima. Nije uspostavljena mreža monitoring tačaka.  Šumske uprave imaju nedostatak kapaciteta za vršenje monitoringa. </w:t>
            </w:r>
          </w:p>
        </w:tc>
        <w:tc>
          <w:tcPr>
            <w:tcW w:w="1159" w:type="pct"/>
            <w:tcMar>
              <w:top w:w="0" w:type="dxa"/>
              <w:left w:w="108" w:type="dxa"/>
              <w:bottom w:w="0" w:type="dxa"/>
              <w:right w:w="108" w:type="dxa"/>
            </w:tcMar>
            <w:vAlign w:val="center"/>
          </w:tcPr>
          <w:p w14:paraId="4A941D2B"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o kraja 2025. u funkciji je redovan monitoring zdravstvenog stanja šuma koji obuhvata praćenje promjena u šumskim ekosistemima u smislu stanja diverziteta vrsta, promjena površina, zdravstvenog stanja i drugih biotskih i abiotskih faktora .  </w:t>
            </w:r>
          </w:p>
        </w:tc>
      </w:tr>
      <w:tr w:rsidR="00CC447D" w:rsidRPr="008D043F" w14:paraId="21DA4344" w14:textId="77777777" w:rsidTr="00270082">
        <w:trPr>
          <w:trHeight w:val="287"/>
        </w:trPr>
        <w:tc>
          <w:tcPr>
            <w:tcW w:w="754" w:type="pct"/>
            <w:vMerge/>
            <w:shd w:val="clear" w:color="auto" w:fill="D9D9D9"/>
            <w:vAlign w:val="center"/>
          </w:tcPr>
          <w:p w14:paraId="5AF62D8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313D1C1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06A560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anje kapaciteta i tehničkih uvjeta za sprječavanije šumskih požara</w:t>
            </w:r>
          </w:p>
        </w:tc>
        <w:tc>
          <w:tcPr>
            <w:tcW w:w="1159" w:type="pct"/>
            <w:tcMar>
              <w:top w:w="0" w:type="dxa"/>
              <w:left w:w="108" w:type="dxa"/>
              <w:bottom w:w="0" w:type="dxa"/>
              <w:right w:w="108" w:type="dxa"/>
            </w:tcMar>
            <w:vAlign w:val="center"/>
          </w:tcPr>
          <w:p w14:paraId="5A71FCB7"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Šume </w:t>
            </w:r>
            <w:r w:rsidR="00FC0DE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color w:val="000000"/>
                <w:sz w:val="18"/>
                <w:szCs w:val="18"/>
                <w:lang w:val="hr-HR"/>
              </w:rPr>
              <w:t>nisu dovoljno prohodne za brzi pristup požarištu, šumske uprave nisu opremljene kako za osmatranje i rano uočavanje požara, tako ni za brzi pristup i gašenje požara</w:t>
            </w:r>
          </w:p>
        </w:tc>
        <w:tc>
          <w:tcPr>
            <w:tcW w:w="1159" w:type="pct"/>
            <w:tcMar>
              <w:top w:w="0" w:type="dxa"/>
              <w:left w:w="108" w:type="dxa"/>
              <w:bottom w:w="0" w:type="dxa"/>
              <w:right w:w="108" w:type="dxa"/>
            </w:tcMar>
            <w:vAlign w:val="center"/>
          </w:tcPr>
          <w:p w14:paraId="61F8D397"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Do 2027. šumske uprave kapacitirane za rano oktrivanje i sprječavanje požara</w:t>
            </w:r>
          </w:p>
        </w:tc>
      </w:tr>
      <w:tr w:rsidR="004D4378" w:rsidRPr="008D043F" w14:paraId="734B37D3" w14:textId="77777777" w:rsidTr="00270082">
        <w:trPr>
          <w:trHeight w:val="287"/>
        </w:trPr>
        <w:tc>
          <w:tcPr>
            <w:tcW w:w="754" w:type="pct"/>
            <w:vMerge/>
            <w:shd w:val="clear" w:color="auto" w:fill="D9D9D9"/>
            <w:vAlign w:val="center"/>
          </w:tcPr>
          <w:p w14:paraId="4D534166"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0E00BAA7"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D054EEA"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 xml:space="preserve">Površina produktivnih goleti pogodnih za pošumljavanje  </w:t>
            </w:r>
          </w:p>
        </w:tc>
        <w:tc>
          <w:tcPr>
            <w:tcW w:w="1159" w:type="pct"/>
            <w:tcMar>
              <w:top w:w="0" w:type="dxa"/>
              <w:left w:w="108" w:type="dxa"/>
              <w:bottom w:w="0" w:type="dxa"/>
              <w:right w:w="108" w:type="dxa"/>
            </w:tcMar>
            <w:vAlign w:val="center"/>
          </w:tcPr>
          <w:p w14:paraId="5FB15454"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Površina produktivnih goleti pogodnih</w:t>
            </w:r>
            <w:r w:rsidRPr="008D043F" w:rsidDel="00121C14">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za pošumljavanje iznosi 159.913,5 ha</w:t>
            </w:r>
          </w:p>
        </w:tc>
        <w:tc>
          <w:tcPr>
            <w:tcW w:w="1159" w:type="pct"/>
            <w:tcMar>
              <w:top w:w="0" w:type="dxa"/>
              <w:left w:w="108" w:type="dxa"/>
              <w:bottom w:w="0" w:type="dxa"/>
              <w:right w:w="108" w:type="dxa"/>
            </w:tcMar>
            <w:vAlign w:val="center"/>
          </w:tcPr>
          <w:p w14:paraId="30FCF4E1"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Pošumljavanje 15.991 ha sadašnje teritorije krša i goleti</w:t>
            </w:r>
          </w:p>
        </w:tc>
      </w:tr>
      <w:tr w:rsidR="004D4378" w:rsidRPr="008D043F" w14:paraId="3C060855" w14:textId="77777777" w:rsidTr="00270082">
        <w:trPr>
          <w:trHeight w:val="287"/>
        </w:trPr>
        <w:tc>
          <w:tcPr>
            <w:tcW w:w="754" w:type="pct"/>
            <w:vMerge/>
            <w:shd w:val="clear" w:color="auto" w:fill="D9D9D9"/>
            <w:vAlign w:val="center"/>
          </w:tcPr>
          <w:p w14:paraId="27A97C8F"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2C1C4ACC"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46E4D93"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e izdanačkih šuma </w:t>
            </w:r>
          </w:p>
        </w:tc>
        <w:tc>
          <w:tcPr>
            <w:tcW w:w="1159" w:type="pct"/>
            <w:tcMar>
              <w:top w:w="0" w:type="dxa"/>
              <w:left w:w="108" w:type="dxa"/>
              <w:bottom w:w="0" w:type="dxa"/>
              <w:right w:w="108" w:type="dxa"/>
            </w:tcMar>
          </w:tcPr>
          <w:p w14:paraId="26A2D599"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Površina izdanačkih šuma iznosi 257.879,6 ha</w:t>
            </w:r>
          </w:p>
        </w:tc>
        <w:tc>
          <w:tcPr>
            <w:tcW w:w="1159" w:type="pct"/>
            <w:tcMar>
              <w:top w:w="0" w:type="dxa"/>
              <w:left w:w="108" w:type="dxa"/>
              <w:bottom w:w="0" w:type="dxa"/>
              <w:right w:w="108" w:type="dxa"/>
            </w:tcMar>
          </w:tcPr>
          <w:p w14:paraId="4FE91636"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 xml:space="preserve">Smanjiti površine izdanačkih </w:t>
            </w:r>
            <w:r w:rsidR="00FC0DE9" w:rsidRPr="008D043F">
              <w:rPr>
                <w:rFonts w:asciiTheme="minorHAnsi" w:hAnsiTheme="minorHAnsi" w:cstheme="minorHAnsi"/>
                <w:color w:val="000000" w:themeColor="text1"/>
                <w:sz w:val="18"/>
                <w:szCs w:val="18"/>
                <w:lang w:val="hr-HR"/>
              </w:rPr>
              <w:t xml:space="preserve">šuma </w:t>
            </w:r>
            <w:r w:rsidRPr="008D043F">
              <w:rPr>
                <w:rFonts w:asciiTheme="minorHAnsi" w:hAnsiTheme="minorHAnsi" w:cstheme="minorHAnsi"/>
                <w:color w:val="000000" w:themeColor="text1"/>
                <w:sz w:val="18"/>
                <w:szCs w:val="18"/>
                <w:lang w:val="hr-HR"/>
              </w:rPr>
              <w:t>50.000 ha sadašnje površine izdanačkih šuma i šikara u viši uzgojni oblik</w:t>
            </w:r>
          </w:p>
        </w:tc>
      </w:tr>
      <w:tr w:rsidR="00CC447D" w:rsidRPr="008D043F" w14:paraId="1DA8ADF4" w14:textId="77777777" w:rsidTr="00270082">
        <w:trPr>
          <w:trHeight w:val="287"/>
        </w:trPr>
        <w:tc>
          <w:tcPr>
            <w:tcW w:w="754" w:type="pct"/>
            <w:vMerge/>
            <w:shd w:val="clear" w:color="auto" w:fill="D9D9D9"/>
            <w:vAlign w:val="center"/>
            <w:hideMark/>
          </w:tcPr>
          <w:p w14:paraId="4E7A823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hideMark/>
          </w:tcPr>
          <w:p w14:paraId="4CE3447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5C5543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3E3C2EB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25D9554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F14B99" w:rsidRPr="008D043F" w14:paraId="429B09CD" w14:textId="77777777" w:rsidTr="00270082">
        <w:trPr>
          <w:trHeight w:val="287"/>
        </w:trPr>
        <w:tc>
          <w:tcPr>
            <w:tcW w:w="754" w:type="pct"/>
            <w:vMerge/>
            <w:shd w:val="clear" w:color="auto" w:fill="D9D9D9"/>
            <w:vAlign w:val="center"/>
          </w:tcPr>
          <w:p w14:paraId="6B262F79" w14:textId="77777777" w:rsidR="00F14B99" w:rsidRPr="008D043F" w:rsidRDefault="00F14B99"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32F819E3" w14:textId="77777777" w:rsidR="00F14B99" w:rsidRPr="008D043F" w:rsidRDefault="00F14B9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305E6B7"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3</w:t>
            </w:r>
          </w:p>
        </w:tc>
        <w:tc>
          <w:tcPr>
            <w:tcW w:w="1159" w:type="pct"/>
            <w:tcMar>
              <w:top w:w="0" w:type="dxa"/>
              <w:left w:w="108" w:type="dxa"/>
              <w:bottom w:w="0" w:type="dxa"/>
              <w:right w:w="108" w:type="dxa"/>
            </w:tcMar>
            <w:vAlign w:val="center"/>
          </w:tcPr>
          <w:p w14:paraId="4470DEBC"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7,5</w:t>
            </w:r>
          </w:p>
        </w:tc>
        <w:tc>
          <w:tcPr>
            <w:tcW w:w="1159" w:type="pct"/>
            <w:tcMar>
              <w:top w:w="0" w:type="dxa"/>
              <w:left w:w="108" w:type="dxa"/>
              <w:bottom w:w="0" w:type="dxa"/>
              <w:right w:w="108" w:type="dxa"/>
            </w:tcMar>
            <w:vAlign w:val="center"/>
          </w:tcPr>
          <w:p w14:paraId="391DADA3"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1,8</w:t>
            </w:r>
          </w:p>
        </w:tc>
      </w:tr>
    </w:tbl>
    <w:p w14:paraId="50D3D12B"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4"/>
        <w:gridCol w:w="2131"/>
        <w:gridCol w:w="3262"/>
        <w:gridCol w:w="3262"/>
        <w:gridCol w:w="3262"/>
      </w:tblGrid>
      <w:tr w:rsidR="00CC447D" w:rsidRPr="008D043F" w14:paraId="5F5E8264"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690C345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1. Mjera</w:t>
            </w:r>
          </w:p>
        </w:tc>
        <w:tc>
          <w:tcPr>
            <w:tcW w:w="757" w:type="pct"/>
            <w:vMerge w:val="restart"/>
            <w:tcMar>
              <w:top w:w="0" w:type="dxa"/>
              <w:left w:w="108" w:type="dxa"/>
              <w:bottom w:w="0" w:type="dxa"/>
              <w:right w:w="108" w:type="dxa"/>
            </w:tcMar>
            <w:vAlign w:val="center"/>
          </w:tcPr>
          <w:p w14:paraId="1440BFA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ljanje strateškog i pravnog okvira za održivo upravljanje šumskim resursima</w:t>
            </w:r>
          </w:p>
        </w:tc>
        <w:tc>
          <w:tcPr>
            <w:tcW w:w="1159" w:type="pct"/>
            <w:shd w:val="clear" w:color="auto" w:fill="D9D9D9"/>
            <w:tcMar>
              <w:top w:w="0" w:type="dxa"/>
              <w:left w:w="108" w:type="dxa"/>
              <w:bottom w:w="0" w:type="dxa"/>
              <w:right w:w="108" w:type="dxa"/>
            </w:tcMar>
            <w:vAlign w:val="center"/>
            <w:hideMark/>
          </w:tcPr>
          <w:p w14:paraId="13053F8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B634AC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B379BB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75EC8" w:rsidRPr="008D043F" w14:paraId="7CB55DB8" w14:textId="77777777" w:rsidTr="00270082">
        <w:trPr>
          <w:trHeight w:val="38"/>
        </w:trPr>
        <w:tc>
          <w:tcPr>
            <w:tcW w:w="765" w:type="pct"/>
            <w:vMerge/>
            <w:shd w:val="clear" w:color="auto" w:fill="D9D9D9"/>
            <w:vAlign w:val="center"/>
          </w:tcPr>
          <w:p w14:paraId="47BD2346"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DFF1251"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D6E77C0"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w:t>
            </w:r>
            <w:r w:rsidRPr="008D043F">
              <w:rPr>
                <w:rFonts w:asciiTheme="minorHAnsi" w:eastAsiaTheme="minorHAnsi" w:hAnsiTheme="minorHAnsi" w:cstheme="minorHAnsi"/>
                <w:color w:val="000000" w:themeColor="text1"/>
                <w:sz w:val="18"/>
                <w:szCs w:val="18"/>
                <w:lang w:val="hr-HR" w:eastAsia="en-US"/>
              </w:rPr>
              <w:t xml:space="preserve">zakona o šumam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F50826"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ma zakon </w:t>
            </w:r>
            <w:r w:rsidRPr="008D043F">
              <w:rPr>
                <w:rFonts w:asciiTheme="minorHAnsi" w:eastAsiaTheme="minorHAnsi" w:hAnsiTheme="minorHAnsi" w:cstheme="minorHAnsi"/>
                <w:color w:val="000000" w:themeColor="text1"/>
                <w:sz w:val="18"/>
                <w:szCs w:val="18"/>
                <w:lang w:val="hr-HR" w:eastAsia="en-US"/>
              </w:rPr>
              <w:t>o šum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4655FA" w14:textId="77777777" w:rsidR="00275EC8" w:rsidRPr="008D043F" w:rsidRDefault="00275EC8" w:rsidP="0068355A">
            <w:pPr>
              <w:spacing w:before="40" w:after="40" w:line="276" w:lineRule="auto"/>
              <w:ind w:left="69"/>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2. godine </w:t>
            </w: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ila zakon o šumama</w:t>
            </w:r>
          </w:p>
          <w:p w14:paraId="255D05D4"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 xml:space="preserve">Do 2023. </w:t>
            </w: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ila amandmane na zakon o šumama</w:t>
            </w:r>
          </w:p>
        </w:tc>
      </w:tr>
      <w:tr w:rsidR="00275EC8" w:rsidRPr="008D043F" w14:paraId="58486D4A" w14:textId="77777777" w:rsidTr="00270082">
        <w:trPr>
          <w:trHeight w:val="31"/>
        </w:trPr>
        <w:tc>
          <w:tcPr>
            <w:tcW w:w="765" w:type="pct"/>
            <w:vMerge/>
            <w:shd w:val="clear" w:color="auto" w:fill="D9D9D9"/>
            <w:vAlign w:val="center"/>
          </w:tcPr>
          <w:p w14:paraId="54D963EA"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2DADC74"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1481CD2"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anje podzakonskih aka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864D21"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nema podzakonske akte </w:t>
            </w:r>
            <w:r w:rsidRPr="008D043F">
              <w:rPr>
                <w:rFonts w:asciiTheme="minorHAnsi" w:eastAsiaTheme="minorHAnsi" w:hAnsiTheme="minorHAnsi" w:cstheme="minorHAnsi"/>
                <w:color w:val="000000" w:themeColor="text1"/>
                <w:sz w:val="18"/>
                <w:szCs w:val="18"/>
                <w:lang w:val="hr-HR" w:eastAsia="en-US"/>
              </w:rPr>
              <w:lastRenderedPageBreak/>
              <w:t xml:space="preserve">kojima se propisuje sadržaj i način izrade šumskoprivrednih osnova za privatne i državne šume </w:t>
            </w:r>
            <w:r w:rsidRPr="008D043F">
              <w:rPr>
                <w:rFonts w:asciiTheme="minorHAnsi" w:eastAsiaTheme="minorHAnsi" w:hAnsiTheme="minorHAnsi" w:cstheme="minorHAnsi"/>
                <w:sz w:val="18"/>
                <w:szCs w:val="18"/>
                <w:lang w:val="hr-HR" w:eastAsia="en-US"/>
              </w:rPr>
              <w:t xml:space="preserve">na principima multifunkcionalnosti i zaštite biodiverziteta, </w:t>
            </w:r>
            <w:r w:rsidRPr="008D043F">
              <w:rPr>
                <w:rFonts w:asciiTheme="minorHAnsi" w:eastAsiaTheme="minorHAnsi" w:hAnsiTheme="minorHAnsi" w:cstheme="minorHAnsi"/>
                <w:color w:val="000000" w:themeColor="text1"/>
                <w:sz w:val="18"/>
                <w:szCs w:val="18"/>
                <w:lang w:val="hr-HR" w:eastAsia="en-US"/>
              </w:rPr>
              <w:t xml:space="preserve">obuhvat i metodologija praćenja zdravstvenog stanja šuma, praćenje indikatora održivog korištenja šuma i izvještavanje, izdavanje licenci za sakupljače nedrvnih šumskih proizvod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499E3D"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lastRenderedPageBreak/>
              <w:t>Do kraja 2023. doneseni podzakonski akti</w:t>
            </w:r>
          </w:p>
        </w:tc>
      </w:tr>
      <w:tr w:rsidR="00275EC8" w:rsidRPr="008D043F" w14:paraId="317E2F9A" w14:textId="77777777" w:rsidTr="00270082">
        <w:trPr>
          <w:trHeight w:val="31"/>
        </w:trPr>
        <w:tc>
          <w:tcPr>
            <w:tcW w:w="765" w:type="pct"/>
            <w:vMerge/>
            <w:shd w:val="clear" w:color="auto" w:fill="D9D9D9"/>
            <w:vAlign w:val="center"/>
          </w:tcPr>
          <w:p w14:paraId="6D9595A2"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E9A5B52"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2AE08D2"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janje principa i kriterija </w:t>
            </w:r>
            <w:r w:rsidRPr="008D043F">
              <w:rPr>
                <w:rFonts w:asciiTheme="minorHAnsi" w:eastAsiaTheme="minorHAnsi" w:hAnsiTheme="minorHAnsi" w:cstheme="minorHAnsi"/>
                <w:sz w:val="18"/>
                <w:szCs w:val="18"/>
                <w:lang w:val="hr-HR" w:eastAsia="en-US" w:bidi="en-US"/>
              </w:rPr>
              <w:t>održivog upravljanja šum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952454"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nije utvrdila principe i kriterije održivog upravljanja, osjetljive na pitanja društvene nejednakosti, slijedom EU strategije za šume, Evropskog zelenog plana i mape pu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9F5B4B"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Do kraja 2023. usvojeni principi i kriteriji održivog upravljanja šumama</w:t>
            </w:r>
          </w:p>
        </w:tc>
      </w:tr>
      <w:tr w:rsidR="00275EC8" w:rsidRPr="008D043F" w14:paraId="60CFF415" w14:textId="77777777" w:rsidTr="00270082">
        <w:trPr>
          <w:trHeight w:val="31"/>
        </w:trPr>
        <w:tc>
          <w:tcPr>
            <w:tcW w:w="765" w:type="pct"/>
            <w:vMerge/>
            <w:shd w:val="clear" w:color="auto" w:fill="D9D9D9"/>
            <w:vAlign w:val="center"/>
          </w:tcPr>
          <w:p w14:paraId="50F4FB3D"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1573A43"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right w:val="single" w:sz="4" w:space="0" w:color="A6A6A6"/>
            </w:tcBorders>
            <w:shd w:val="clear" w:color="auto" w:fill="FFFFFF"/>
            <w:tcMar>
              <w:top w:w="0" w:type="dxa"/>
              <w:left w:w="108" w:type="dxa"/>
              <w:bottom w:w="0" w:type="dxa"/>
              <w:right w:w="108" w:type="dxa"/>
            </w:tcMar>
            <w:vAlign w:val="center"/>
          </w:tcPr>
          <w:p w14:paraId="6A62F3C7"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 xml:space="preserve">Postojanje Šumarskog programa </w:t>
            </w:r>
            <w:r w:rsidRPr="008D043F">
              <w:rPr>
                <w:rFonts w:asciiTheme="minorHAnsi" w:hAnsiTheme="minorHAnsi" w:cstheme="minorHAnsi"/>
                <w:sz w:val="18"/>
                <w:szCs w:val="18"/>
                <w:lang w:val="hr-HR" w:bidi="en-US"/>
              </w:rPr>
              <w:t>Federacije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i Izvedbenog dijela Šumarskog programa (dokumenti kojima je definirana dugoročna politika i strategija razvoja šumarstva i lovstva)</w:t>
            </w:r>
          </w:p>
        </w:tc>
        <w:tc>
          <w:tcPr>
            <w:tcW w:w="1159" w:type="pct"/>
            <w:tcBorders>
              <w:top w:val="single" w:sz="4" w:space="0" w:color="A6A6A6"/>
              <w:left w:val="single" w:sz="4" w:space="0" w:color="A6A6A6"/>
              <w:right w:val="single" w:sz="4" w:space="0" w:color="A6A6A6"/>
            </w:tcBorders>
            <w:shd w:val="clear" w:color="auto" w:fill="FFFFFF"/>
            <w:vAlign w:val="center"/>
          </w:tcPr>
          <w:p w14:paraId="712F1885"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nije usvojila Šumarski program i Izvedbeni dio</w:t>
            </w:r>
          </w:p>
        </w:tc>
        <w:tc>
          <w:tcPr>
            <w:tcW w:w="1159" w:type="pct"/>
            <w:tcBorders>
              <w:top w:val="single" w:sz="4" w:space="0" w:color="A6A6A6"/>
              <w:left w:val="single" w:sz="4" w:space="0" w:color="A6A6A6"/>
              <w:right w:val="single" w:sz="4" w:space="0" w:color="A6A6A6"/>
            </w:tcBorders>
            <w:shd w:val="clear" w:color="auto" w:fill="FFFFFF"/>
            <w:vAlign w:val="center"/>
          </w:tcPr>
          <w:p w14:paraId="36CC907E"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bidi="en-US"/>
              </w:rPr>
              <w:t xml:space="preserve">Do kraja 2022. usvojiti Šumarski program </w:t>
            </w:r>
            <w:r w:rsidRPr="008D043F">
              <w:rPr>
                <w:rFonts w:asciiTheme="minorHAnsi" w:hAnsiTheme="minorHAnsi" w:cstheme="minorHAnsi"/>
                <w:sz w:val="18"/>
                <w:szCs w:val="18"/>
                <w:lang w:val="hr-HR" w:bidi="en-US"/>
              </w:rPr>
              <w:t>Federacije BiH,</w:t>
            </w:r>
            <w:r w:rsidRPr="008D043F" w:rsidDel="00F1061A">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 xml:space="preserve">a Izvedbeni dio Šumarskog programa do kraja 2024. </w:t>
            </w:r>
          </w:p>
        </w:tc>
      </w:tr>
      <w:tr w:rsidR="00275EC8" w:rsidRPr="008D043F" w14:paraId="56B10A14" w14:textId="77777777" w:rsidTr="00270082">
        <w:trPr>
          <w:trHeight w:val="31"/>
        </w:trPr>
        <w:tc>
          <w:tcPr>
            <w:tcW w:w="765" w:type="pct"/>
            <w:vMerge/>
            <w:shd w:val="clear" w:color="auto" w:fill="D9D9D9"/>
            <w:vAlign w:val="center"/>
          </w:tcPr>
          <w:p w14:paraId="24D3C051"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A85B279"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61CBE00"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 xml:space="preserve">Postojanje </w:t>
            </w:r>
            <w:r w:rsidRPr="008D043F">
              <w:rPr>
                <w:rFonts w:asciiTheme="minorHAnsi" w:eastAsiaTheme="minorHAnsi" w:hAnsiTheme="minorHAnsi" w:cstheme="minorHAnsi"/>
                <w:color w:val="000000" w:themeColor="text1"/>
                <w:sz w:val="18"/>
                <w:szCs w:val="18"/>
                <w:lang w:val="hr-HR" w:eastAsia="en-US"/>
              </w:rPr>
              <w:t>standardne metodologije za izradu šumskoprivrednih osnova (ŠPO)</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B1CB03"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 xml:space="preserve">Postojeća metodologija izrade ŠPO-a ne uvažava u potpunosti planiranje po ostalim šumskim funkcijama, planiranje korištenja biomas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C5F0BB"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Do kraja 2025. usvojena standardna metodologija za izradu ŠPO-a</w:t>
            </w:r>
          </w:p>
        </w:tc>
      </w:tr>
      <w:tr w:rsidR="00275EC8" w:rsidRPr="008D043F" w14:paraId="6FA366D7" w14:textId="77777777" w:rsidTr="00270082">
        <w:trPr>
          <w:trHeight w:val="31"/>
        </w:trPr>
        <w:tc>
          <w:tcPr>
            <w:tcW w:w="765" w:type="pct"/>
            <w:vMerge/>
            <w:shd w:val="clear" w:color="auto" w:fill="D9D9D9"/>
            <w:vAlign w:val="center"/>
          </w:tcPr>
          <w:p w14:paraId="60DC7A6E"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551ADA6"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97F6B0F"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Postotak zaposlenika za primjenu  nove metodologije izrade ŠPO-a, te njihovu primjenu i monitoring</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3AE94E"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Zaposlenici angažirani na izradi ŠPO-a nemaju zadovoljavajući nivo znanja i vještina za planiranje po ostalim šumskim funkcijama, planiranje korištenja biomase i nedrvnih šumskih proizvoda, kao i zaštitne uloge šuma. 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151A6C"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Do kraja 2025. 100% zaposlenika završilo program obuke za novu metodologiju ŠPO-a, primjenu i monitoring</w:t>
            </w:r>
          </w:p>
        </w:tc>
      </w:tr>
      <w:tr w:rsidR="00275EC8" w:rsidRPr="008D043F" w14:paraId="2BC5D366" w14:textId="77777777" w:rsidTr="00270082">
        <w:trPr>
          <w:trHeight w:val="31"/>
        </w:trPr>
        <w:tc>
          <w:tcPr>
            <w:tcW w:w="765" w:type="pct"/>
            <w:vMerge/>
            <w:shd w:val="clear" w:color="auto" w:fill="D9D9D9"/>
            <w:vAlign w:val="center"/>
          </w:tcPr>
          <w:p w14:paraId="6AAD3C7D"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2F68751"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6B1E43A"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Broj područja na kojima je primijenjena nova metodologija ŠPO-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8D4895"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2648DB"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 xml:space="preserve">2 pilot-područja do kraja 2025. </w:t>
            </w:r>
          </w:p>
        </w:tc>
      </w:tr>
      <w:tr w:rsidR="00275EC8" w:rsidRPr="008D043F" w14:paraId="49E58D35" w14:textId="77777777" w:rsidTr="00270082">
        <w:trPr>
          <w:trHeight w:val="31"/>
        </w:trPr>
        <w:tc>
          <w:tcPr>
            <w:tcW w:w="765" w:type="pct"/>
            <w:vMerge/>
            <w:shd w:val="clear" w:color="auto" w:fill="D9D9D9"/>
            <w:vAlign w:val="center"/>
          </w:tcPr>
          <w:p w14:paraId="5F4BC1BA"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853D5F5"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3440C98"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 xml:space="preserve">Broj ŠPO-a izrađen </w:t>
            </w:r>
            <w:r w:rsidRPr="008D043F">
              <w:rPr>
                <w:rFonts w:asciiTheme="minorHAnsi" w:eastAsiaTheme="minorHAnsi" w:hAnsiTheme="minorHAnsi" w:cstheme="minorHAnsi"/>
                <w:color w:val="000000" w:themeColor="text1"/>
                <w:sz w:val="18"/>
                <w:szCs w:val="18"/>
                <w:lang w:val="hr-HR" w:eastAsia="en-US"/>
              </w:rPr>
              <w:t>prema novoj standardnoj metodologiji</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A3EEF9"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13926F"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Sukcesivno izrađivati ŠPO za sva šumskoprivredna područja (100%)</w:t>
            </w:r>
          </w:p>
        </w:tc>
      </w:tr>
      <w:tr w:rsidR="00275EC8" w:rsidRPr="008D043F" w14:paraId="3DAFD0DE" w14:textId="77777777" w:rsidTr="00270082">
        <w:trPr>
          <w:trHeight w:val="31"/>
        </w:trPr>
        <w:tc>
          <w:tcPr>
            <w:tcW w:w="765" w:type="pct"/>
            <w:vMerge/>
            <w:shd w:val="clear" w:color="auto" w:fill="D9D9D9"/>
            <w:vAlign w:val="center"/>
          </w:tcPr>
          <w:p w14:paraId="0666FEC7"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848C793"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B1D1D7B"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 xml:space="preserve">Postotak privatnih šumoposjednika obučenih o novim načinima </w:t>
            </w:r>
            <w:r w:rsidRPr="008D043F">
              <w:rPr>
                <w:rFonts w:asciiTheme="minorHAnsi" w:eastAsiaTheme="minorHAnsi" w:hAnsiTheme="minorHAnsi" w:cstheme="minorHAnsi"/>
                <w:color w:val="000000" w:themeColor="text1"/>
                <w:sz w:val="18"/>
                <w:szCs w:val="18"/>
                <w:lang w:val="hr-HR" w:eastAsia="en-US"/>
              </w:rPr>
              <w:lastRenderedPageBreak/>
              <w:t>gospodarenja šum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00D1AD"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lastRenderedPageBreak/>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789318"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 xml:space="preserve">Do 2028. izvršiti 100% obuku privatnih šumoposjednika o novim načinima </w:t>
            </w:r>
            <w:r w:rsidRPr="008D043F">
              <w:rPr>
                <w:rFonts w:asciiTheme="minorHAnsi" w:eastAsiaTheme="minorHAnsi" w:hAnsiTheme="minorHAnsi" w:cstheme="minorHAnsi"/>
                <w:color w:val="000000" w:themeColor="text1"/>
                <w:sz w:val="18"/>
                <w:szCs w:val="18"/>
                <w:lang w:val="hr-HR" w:eastAsia="en-US"/>
              </w:rPr>
              <w:lastRenderedPageBreak/>
              <w:t>gospodarenja šumama</w:t>
            </w:r>
          </w:p>
        </w:tc>
      </w:tr>
      <w:tr w:rsidR="002F5D0D" w:rsidRPr="008D043F" w14:paraId="48AA452A" w14:textId="77777777" w:rsidTr="00270082">
        <w:trPr>
          <w:trHeight w:val="483"/>
        </w:trPr>
        <w:tc>
          <w:tcPr>
            <w:tcW w:w="765" w:type="pct"/>
            <w:vMerge/>
            <w:shd w:val="clear" w:color="auto" w:fill="D9D9D9"/>
            <w:vAlign w:val="center"/>
            <w:hideMark/>
          </w:tcPr>
          <w:p w14:paraId="1CECA3A0"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D4DF5D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2DCDBDF"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DEBDEA5"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CC91151"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57026626" w14:textId="77777777" w:rsidTr="00270082">
        <w:trPr>
          <w:trHeight w:val="287"/>
        </w:trPr>
        <w:tc>
          <w:tcPr>
            <w:tcW w:w="765" w:type="pct"/>
            <w:vMerge/>
            <w:shd w:val="clear" w:color="auto" w:fill="D9D9D9"/>
            <w:vAlign w:val="center"/>
            <w:hideMark/>
          </w:tcPr>
          <w:p w14:paraId="472C3619"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6242EC2"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5227B81" w14:textId="744C061B"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6</w:t>
            </w:r>
          </w:p>
        </w:tc>
        <w:tc>
          <w:tcPr>
            <w:tcW w:w="1159" w:type="pct"/>
            <w:tcMar>
              <w:top w:w="0" w:type="dxa"/>
              <w:left w:w="108" w:type="dxa"/>
              <w:bottom w:w="0" w:type="dxa"/>
              <w:right w:w="108" w:type="dxa"/>
            </w:tcMar>
            <w:vAlign w:val="center"/>
          </w:tcPr>
          <w:p w14:paraId="06E8D218" w14:textId="5E3FE3A3"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49</w:t>
            </w:r>
          </w:p>
        </w:tc>
        <w:tc>
          <w:tcPr>
            <w:tcW w:w="1159" w:type="pct"/>
            <w:tcMar>
              <w:top w:w="0" w:type="dxa"/>
              <w:left w:w="108" w:type="dxa"/>
              <w:bottom w:w="0" w:type="dxa"/>
              <w:right w:w="108" w:type="dxa"/>
            </w:tcMar>
            <w:vAlign w:val="center"/>
          </w:tcPr>
          <w:p w14:paraId="2CD0881C" w14:textId="0967FF4D"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5</w:t>
            </w:r>
          </w:p>
        </w:tc>
      </w:tr>
      <w:tr w:rsidR="002F5D0D" w:rsidRPr="008D043F" w14:paraId="60E2EFF6"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1215A0B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2. Mjera</w:t>
            </w:r>
          </w:p>
        </w:tc>
        <w:tc>
          <w:tcPr>
            <w:tcW w:w="757" w:type="pct"/>
            <w:vMerge w:val="restart"/>
            <w:tcMar>
              <w:top w:w="0" w:type="dxa"/>
              <w:left w:w="108" w:type="dxa"/>
              <w:bottom w:w="0" w:type="dxa"/>
              <w:right w:w="108" w:type="dxa"/>
            </w:tcMar>
            <w:vAlign w:val="center"/>
          </w:tcPr>
          <w:p w14:paraId="62C25474"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sistema kontrole sakupljanja ljekovitog, jestivog i </w:t>
            </w:r>
            <w:r w:rsidR="00FC0DE9" w:rsidRPr="008D043F">
              <w:rPr>
                <w:rFonts w:asciiTheme="minorHAnsi" w:eastAsia="Calibri" w:hAnsiTheme="minorHAnsi" w:cstheme="minorHAnsi"/>
                <w:sz w:val="18"/>
                <w:szCs w:val="18"/>
                <w:lang w:val="hr-HR"/>
              </w:rPr>
              <w:t xml:space="preserve">aromatičnog </w:t>
            </w:r>
            <w:r w:rsidRPr="008D043F">
              <w:rPr>
                <w:rFonts w:asciiTheme="minorHAnsi" w:eastAsia="Calibri" w:hAnsiTheme="minorHAnsi" w:cstheme="minorHAnsi"/>
                <w:sz w:val="18"/>
                <w:szCs w:val="18"/>
                <w:lang w:val="hr-HR"/>
              </w:rPr>
              <w:t>bilja i nedrvnih šumskih proizvoda</w:t>
            </w:r>
          </w:p>
        </w:tc>
        <w:tc>
          <w:tcPr>
            <w:tcW w:w="1159" w:type="pct"/>
            <w:shd w:val="clear" w:color="auto" w:fill="D9D9D9"/>
            <w:tcMar>
              <w:top w:w="0" w:type="dxa"/>
              <w:left w:w="108" w:type="dxa"/>
              <w:bottom w:w="0" w:type="dxa"/>
              <w:right w:w="108" w:type="dxa"/>
            </w:tcMar>
            <w:vAlign w:val="center"/>
            <w:hideMark/>
          </w:tcPr>
          <w:p w14:paraId="542EE225"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5A696E3"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2F73618"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8D043F" w14:paraId="7FAAE981" w14:textId="77777777" w:rsidTr="00270082">
        <w:trPr>
          <w:trHeight w:val="287"/>
        </w:trPr>
        <w:tc>
          <w:tcPr>
            <w:tcW w:w="765" w:type="pct"/>
            <w:vMerge/>
            <w:shd w:val="clear" w:color="auto" w:fill="D9D9D9"/>
            <w:vAlign w:val="center"/>
          </w:tcPr>
          <w:p w14:paraId="7D1CA7E0"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F6148B7"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22F768F"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00FC0DE9" w:rsidRPr="008D043F">
              <w:rPr>
                <w:rFonts w:asciiTheme="minorHAnsi" w:eastAsia="Calibri" w:hAnsiTheme="minorHAnsi" w:cstheme="minorHAnsi"/>
                <w:color w:val="000000" w:themeColor="text1"/>
                <w:sz w:val="18"/>
                <w:szCs w:val="18"/>
                <w:lang w:val="hr-HR"/>
              </w:rPr>
              <w:t xml:space="preserve">akcijskog </w:t>
            </w:r>
            <w:r w:rsidRPr="008D043F">
              <w:rPr>
                <w:rFonts w:asciiTheme="minorHAnsi" w:eastAsia="Calibri" w:hAnsiTheme="minorHAnsi" w:cstheme="minorHAnsi"/>
                <w:color w:val="000000" w:themeColor="text1"/>
                <w:sz w:val="18"/>
                <w:szCs w:val="18"/>
                <w:lang w:val="hr-HR"/>
              </w:rPr>
              <w:t xml:space="preserve">plana za uvođenje sistema certifikacije u </w:t>
            </w:r>
            <w:r w:rsidRPr="008D043F">
              <w:rPr>
                <w:rFonts w:asciiTheme="minorHAnsi" w:eastAsia="Calibri" w:hAnsiTheme="minorHAnsi" w:cstheme="minorHAnsi"/>
                <w:bCs/>
                <w:color w:val="000000" w:themeColor="text1"/>
                <w:sz w:val="18"/>
                <w:szCs w:val="18"/>
                <w:lang w:val="hr-HR"/>
              </w:rPr>
              <w:t xml:space="preserve">sektor korištenja ljekovitog, jestivog i </w:t>
            </w:r>
            <w:r w:rsidR="00FC0DE9" w:rsidRPr="008D043F">
              <w:rPr>
                <w:rFonts w:asciiTheme="minorHAnsi" w:eastAsia="Calibri" w:hAnsiTheme="minorHAnsi" w:cstheme="minorHAnsi"/>
                <w:bCs/>
                <w:color w:val="000000" w:themeColor="text1"/>
                <w:sz w:val="18"/>
                <w:szCs w:val="18"/>
                <w:lang w:val="hr-HR"/>
              </w:rPr>
              <w:t xml:space="preserve">aromatičnog </w:t>
            </w:r>
            <w:r w:rsidRPr="008D043F">
              <w:rPr>
                <w:rFonts w:asciiTheme="minorHAnsi" w:eastAsia="Calibri" w:hAnsiTheme="minorHAnsi" w:cstheme="minorHAnsi"/>
                <w:bCs/>
                <w:color w:val="000000" w:themeColor="text1"/>
                <w:sz w:val="18"/>
                <w:szCs w:val="18"/>
                <w:lang w:val="hr-HR"/>
              </w:rPr>
              <w:t>bilja i ostalih nedrvnih šumskih proizvoda</w:t>
            </w:r>
          </w:p>
        </w:tc>
        <w:tc>
          <w:tcPr>
            <w:tcW w:w="1159" w:type="pct"/>
            <w:shd w:val="clear" w:color="auto" w:fill="FFFFFF"/>
            <w:tcMar>
              <w:top w:w="0" w:type="dxa"/>
              <w:left w:w="108" w:type="dxa"/>
              <w:bottom w:w="0" w:type="dxa"/>
              <w:right w:w="108" w:type="dxa"/>
            </w:tcMar>
            <w:vAlign w:val="center"/>
          </w:tcPr>
          <w:p w14:paraId="51E4433C"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bCs/>
                <w:color w:val="000000" w:themeColor="text1"/>
                <w:sz w:val="18"/>
                <w:szCs w:val="18"/>
                <w:lang w:val="hr-HR"/>
              </w:rPr>
              <w:t xml:space="preserve">U </w:t>
            </w:r>
            <w:r w:rsidR="00FC0DE9" w:rsidRPr="008D043F">
              <w:rPr>
                <w:rFonts w:asciiTheme="minorHAnsi" w:hAnsiTheme="minorHAnsi" w:cstheme="minorHAnsi"/>
                <w:sz w:val="18"/>
                <w:szCs w:val="18"/>
                <w:lang w:val="hr-HR" w:bidi="en-US"/>
              </w:rPr>
              <w:t xml:space="preserve">Federaciji BiH </w:t>
            </w:r>
            <w:r w:rsidRPr="008D043F">
              <w:rPr>
                <w:rFonts w:asciiTheme="minorHAnsi" w:eastAsia="Calibri" w:hAnsiTheme="minorHAnsi" w:cstheme="minorHAnsi"/>
                <w:bCs/>
                <w:color w:val="000000" w:themeColor="text1"/>
                <w:sz w:val="18"/>
                <w:szCs w:val="18"/>
                <w:lang w:val="hr-HR"/>
              </w:rPr>
              <w:t xml:space="preserve">ne postoji sistem certifikacije u sektoru korištenja ljekovitog, jestivog i </w:t>
            </w:r>
            <w:r w:rsidR="00FC0DE9" w:rsidRPr="008D043F">
              <w:rPr>
                <w:rFonts w:asciiTheme="minorHAnsi" w:eastAsia="Calibri" w:hAnsiTheme="minorHAnsi" w:cstheme="minorHAnsi"/>
                <w:bCs/>
                <w:color w:val="000000" w:themeColor="text1"/>
                <w:sz w:val="18"/>
                <w:szCs w:val="18"/>
                <w:lang w:val="hr-HR"/>
              </w:rPr>
              <w:t xml:space="preserve">aromatičnog </w:t>
            </w:r>
            <w:r w:rsidRPr="008D043F">
              <w:rPr>
                <w:rFonts w:asciiTheme="minorHAnsi" w:eastAsia="Calibri" w:hAnsiTheme="minorHAnsi" w:cstheme="minorHAnsi"/>
                <w:bCs/>
                <w:color w:val="000000" w:themeColor="text1"/>
                <w:sz w:val="18"/>
                <w:szCs w:val="18"/>
                <w:lang w:val="hr-HR"/>
              </w:rPr>
              <w:t xml:space="preserve">bilja i ostalih nedrvnih šumskih proizvoda </w:t>
            </w:r>
          </w:p>
        </w:tc>
        <w:tc>
          <w:tcPr>
            <w:tcW w:w="1159" w:type="pct"/>
            <w:shd w:val="clear" w:color="auto" w:fill="FFFFFF"/>
            <w:vAlign w:val="center"/>
          </w:tcPr>
          <w:p w14:paraId="3CF4353B"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Do kraja 2025. usvojen </w:t>
            </w:r>
            <w:r w:rsidR="00FC0DE9" w:rsidRPr="008D043F">
              <w:rPr>
                <w:rFonts w:asciiTheme="minorHAnsi" w:hAnsiTheme="minorHAnsi" w:cstheme="minorHAnsi"/>
                <w:color w:val="000000" w:themeColor="text1"/>
                <w:sz w:val="18"/>
                <w:szCs w:val="18"/>
                <w:lang w:val="hr-HR" w:bidi="en-US"/>
              </w:rPr>
              <w:t xml:space="preserve">akcijski </w:t>
            </w:r>
            <w:r w:rsidRPr="008D043F">
              <w:rPr>
                <w:rFonts w:asciiTheme="minorHAnsi" w:hAnsiTheme="minorHAnsi" w:cstheme="minorHAnsi"/>
                <w:color w:val="000000" w:themeColor="text1"/>
                <w:sz w:val="18"/>
                <w:szCs w:val="18"/>
                <w:lang w:val="hr-HR" w:bidi="en-US"/>
              </w:rPr>
              <w:t xml:space="preserve">plan </w:t>
            </w:r>
          </w:p>
        </w:tc>
      </w:tr>
      <w:tr w:rsidR="002F5D0D" w:rsidRPr="008D043F" w14:paraId="78530EAC" w14:textId="77777777" w:rsidTr="00270082">
        <w:trPr>
          <w:trHeight w:val="287"/>
        </w:trPr>
        <w:tc>
          <w:tcPr>
            <w:tcW w:w="765" w:type="pct"/>
            <w:vMerge/>
            <w:shd w:val="clear" w:color="auto" w:fill="D9D9D9"/>
            <w:vAlign w:val="center"/>
          </w:tcPr>
          <w:p w14:paraId="5ACCE83B"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1F60EB5"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79EDF1D"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bCs/>
                <w:color w:val="000000" w:themeColor="text1"/>
                <w:sz w:val="18"/>
                <w:szCs w:val="18"/>
                <w:lang w:val="hr-HR"/>
              </w:rPr>
              <w:t xml:space="preserve">Postojanje sistema certifikacije u sektoru korištenja ljekovitog, jestivog i </w:t>
            </w:r>
            <w:r w:rsidR="00FC0DE9" w:rsidRPr="008D043F">
              <w:rPr>
                <w:rFonts w:asciiTheme="minorHAnsi" w:eastAsia="Calibri" w:hAnsiTheme="minorHAnsi" w:cstheme="minorHAnsi"/>
                <w:bCs/>
                <w:color w:val="000000" w:themeColor="text1"/>
                <w:sz w:val="18"/>
                <w:szCs w:val="18"/>
                <w:lang w:val="hr-HR"/>
              </w:rPr>
              <w:t xml:space="preserve">aromatičnog </w:t>
            </w:r>
            <w:r w:rsidRPr="008D043F">
              <w:rPr>
                <w:rFonts w:asciiTheme="minorHAnsi" w:eastAsia="Calibri" w:hAnsiTheme="minorHAnsi" w:cstheme="minorHAnsi"/>
                <w:bCs/>
                <w:color w:val="000000" w:themeColor="text1"/>
                <w:sz w:val="18"/>
                <w:szCs w:val="18"/>
                <w:lang w:val="hr-HR"/>
              </w:rPr>
              <w:t>bilja i ostalih nedrvnih šumskih proizvoda na fer i inkluzivnoj osnovi</w:t>
            </w:r>
          </w:p>
        </w:tc>
        <w:tc>
          <w:tcPr>
            <w:tcW w:w="1159" w:type="pct"/>
            <w:shd w:val="clear" w:color="auto" w:fill="FFFFFF"/>
            <w:tcMar>
              <w:top w:w="0" w:type="dxa"/>
              <w:left w:w="108" w:type="dxa"/>
              <w:bottom w:w="0" w:type="dxa"/>
              <w:right w:w="108" w:type="dxa"/>
            </w:tcMar>
            <w:vAlign w:val="center"/>
          </w:tcPr>
          <w:p w14:paraId="04E23F92"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bCs/>
                <w:color w:val="000000" w:themeColor="text1"/>
                <w:sz w:val="18"/>
                <w:szCs w:val="18"/>
                <w:lang w:val="hr-HR"/>
              </w:rPr>
              <w:t xml:space="preserve">U </w:t>
            </w:r>
            <w:r w:rsidR="00FC0DE9" w:rsidRPr="008D043F">
              <w:rPr>
                <w:rFonts w:asciiTheme="minorHAnsi" w:hAnsiTheme="minorHAnsi" w:cstheme="minorHAnsi"/>
                <w:sz w:val="18"/>
                <w:szCs w:val="18"/>
                <w:lang w:val="hr-HR" w:bidi="en-US"/>
              </w:rPr>
              <w:t xml:space="preserve">Federaciji BiH </w:t>
            </w:r>
            <w:r w:rsidRPr="008D043F">
              <w:rPr>
                <w:rFonts w:asciiTheme="minorHAnsi" w:eastAsia="Calibri" w:hAnsiTheme="minorHAnsi" w:cstheme="minorHAnsi"/>
                <w:bCs/>
                <w:color w:val="000000" w:themeColor="text1"/>
                <w:sz w:val="18"/>
                <w:szCs w:val="18"/>
                <w:lang w:val="hr-HR"/>
              </w:rPr>
              <w:t xml:space="preserve">ne postoji sistem certifikacije u sektoru korištenja ljekovitog, jestivog i </w:t>
            </w:r>
            <w:r w:rsidR="00FC0DE9" w:rsidRPr="008D043F">
              <w:rPr>
                <w:rFonts w:asciiTheme="minorHAnsi" w:eastAsia="Calibri" w:hAnsiTheme="minorHAnsi" w:cstheme="minorHAnsi"/>
                <w:bCs/>
                <w:color w:val="000000" w:themeColor="text1"/>
                <w:sz w:val="18"/>
                <w:szCs w:val="18"/>
                <w:lang w:val="hr-HR"/>
              </w:rPr>
              <w:t xml:space="preserve">aromatičnog </w:t>
            </w:r>
            <w:r w:rsidRPr="008D043F">
              <w:rPr>
                <w:rFonts w:asciiTheme="minorHAnsi" w:eastAsia="Calibri" w:hAnsiTheme="minorHAnsi" w:cstheme="minorHAnsi"/>
                <w:bCs/>
                <w:color w:val="000000" w:themeColor="text1"/>
                <w:sz w:val="18"/>
                <w:szCs w:val="18"/>
                <w:lang w:val="hr-HR"/>
              </w:rPr>
              <w:t>bilja i ostalih nedrvnih šumskih proizvoda</w:t>
            </w:r>
          </w:p>
        </w:tc>
        <w:tc>
          <w:tcPr>
            <w:tcW w:w="1159" w:type="pct"/>
            <w:shd w:val="clear" w:color="auto" w:fill="FFFFFF"/>
            <w:vAlign w:val="center"/>
          </w:tcPr>
          <w:p w14:paraId="76AD7AF5"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Do kraja 2027. uspostavljen sistem certifikacije</w:t>
            </w:r>
          </w:p>
        </w:tc>
      </w:tr>
      <w:tr w:rsidR="002F5D0D" w:rsidRPr="008D043F" w14:paraId="640B74D8" w14:textId="77777777" w:rsidTr="00270082">
        <w:trPr>
          <w:trHeight w:val="483"/>
        </w:trPr>
        <w:tc>
          <w:tcPr>
            <w:tcW w:w="765" w:type="pct"/>
            <w:vMerge/>
            <w:shd w:val="clear" w:color="auto" w:fill="D9D9D9"/>
            <w:vAlign w:val="center"/>
            <w:hideMark/>
          </w:tcPr>
          <w:p w14:paraId="2566DE7D"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6721A94"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2729050"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016F9F2"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C7F8B30"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F2368" w:rsidRPr="008D043F" w14:paraId="3B046CE0" w14:textId="77777777" w:rsidTr="00270082">
        <w:trPr>
          <w:trHeight w:val="287"/>
        </w:trPr>
        <w:tc>
          <w:tcPr>
            <w:tcW w:w="765" w:type="pct"/>
            <w:vMerge/>
            <w:shd w:val="clear" w:color="auto" w:fill="D9D9D9"/>
            <w:vAlign w:val="center"/>
            <w:hideMark/>
          </w:tcPr>
          <w:p w14:paraId="268E7C74"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3493CE4"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BB1CCFE"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2</w:t>
            </w:r>
          </w:p>
        </w:tc>
        <w:tc>
          <w:tcPr>
            <w:tcW w:w="1159" w:type="pct"/>
            <w:tcMar>
              <w:top w:w="0" w:type="dxa"/>
              <w:left w:w="108" w:type="dxa"/>
              <w:bottom w:w="0" w:type="dxa"/>
              <w:right w:w="108" w:type="dxa"/>
            </w:tcMar>
            <w:vAlign w:val="center"/>
          </w:tcPr>
          <w:p w14:paraId="1F122822"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50</w:t>
            </w:r>
          </w:p>
        </w:tc>
        <w:tc>
          <w:tcPr>
            <w:tcW w:w="1159" w:type="pct"/>
            <w:tcMar>
              <w:top w:w="0" w:type="dxa"/>
              <w:left w:w="108" w:type="dxa"/>
              <w:bottom w:w="0" w:type="dxa"/>
              <w:right w:w="108" w:type="dxa"/>
            </w:tcMar>
            <w:vAlign w:val="center"/>
          </w:tcPr>
          <w:p w14:paraId="169A5D92"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13</w:t>
            </w:r>
          </w:p>
        </w:tc>
      </w:tr>
      <w:tr w:rsidR="002F5D0D" w:rsidRPr="008D043F" w14:paraId="506D49CD"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33D1A81D"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3. Mjera</w:t>
            </w:r>
          </w:p>
        </w:tc>
        <w:tc>
          <w:tcPr>
            <w:tcW w:w="757" w:type="pct"/>
            <w:vMerge w:val="restart"/>
            <w:tcMar>
              <w:top w:w="0" w:type="dxa"/>
              <w:left w:w="108" w:type="dxa"/>
              <w:bottom w:w="0" w:type="dxa"/>
              <w:right w:w="108" w:type="dxa"/>
            </w:tcMar>
            <w:vAlign w:val="center"/>
          </w:tcPr>
          <w:p w14:paraId="0D2B391B"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Uspostavljanje redovnog praćenja zdravstvenog stanja šuma</w:t>
            </w:r>
          </w:p>
        </w:tc>
        <w:tc>
          <w:tcPr>
            <w:tcW w:w="1159" w:type="pct"/>
            <w:shd w:val="clear" w:color="auto" w:fill="D9D9D9"/>
            <w:tcMar>
              <w:top w:w="0" w:type="dxa"/>
              <w:left w:w="108" w:type="dxa"/>
              <w:bottom w:w="0" w:type="dxa"/>
              <w:right w:w="108" w:type="dxa"/>
            </w:tcMar>
            <w:vAlign w:val="center"/>
            <w:hideMark/>
          </w:tcPr>
          <w:p w14:paraId="4E3A68BF"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1D13A1C"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2AF0C07"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8D043F" w14:paraId="7A5E732E" w14:textId="77777777" w:rsidTr="00270082">
        <w:trPr>
          <w:trHeight w:val="287"/>
        </w:trPr>
        <w:tc>
          <w:tcPr>
            <w:tcW w:w="765" w:type="pct"/>
            <w:vMerge/>
            <w:shd w:val="clear" w:color="auto" w:fill="D9D9D9"/>
            <w:vAlign w:val="center"/>
          </w:tcPr>
          <w:p w14:paraId="0BB50E79"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BF8F8FF"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9751B9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janje </w:t>
            </w:r>
            <w:r w:rsidRPr="008D043F">
              <w:rPr>
                <w:rFonts w:asciiTheme="minorHAnsi" w:hAnsiTheme="minorHAnsi" w:cstheme="minorHAnsi"/>
                <w:sz w:val="18"/>
                <w:szCs w:val="18"/>
                <w:lang w:val="hr-HR" w:bidi="en-US"/>
              </w:rPr>
              <w:t>metode za usklađeno uzorkovanje, procjenu i  praćenje stanja šuma, prema prethodno utvrđenim indikatorima</w:t>
            </w:r>
          </w:p>
        </w:tc>
        <w:tc>
          <w:tcPr>
            <w:tcW w:w="1159" w:type="pct"/>
            <w:shd w:val="clear" w:color="auto" w:fill="FFFFFF"/>
            <w:tcMar>
              <w:top w:w="0" w:type="dxa"/>
              <w:left w:w="108" w:type="dxa"/>
              <w:bottom w:w="0" w:type="dxa"/>
              <w:right w:w="108" w:type="dxa"/>
            </w:tcMar>
            <w:vAlign w:val="center"/>
          </w:tcPr>
          <w:p w14:paraId="7CB0383C"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w:t>
            </w:r>
            <w:r w:rsidR="004D7604" w:rsidRPr="008D043F">
              <w:rPr>
                <w:rFonts w:asciiTheme="minorHAnsi" w:hAnsiTheme="minorHAnsi" w:cstheme="minorHAnsi"/>
                <w:sz w:val="18"/>
                <w:szCs w:val="18"/>
                <w:lang w:val="hr-HR" w:bidi="en-US"/>
              </w:rPr>
              <w:t>Federaciji</w:t>
            </w:r>
            <w:r w:rsidRPr="008D043F">
              <w:rPr>
                <w:rFonts w:asciiTheme="minorHAnsi" w:hAnsiTheme="minorHAnsi" w:cstheme="minorHAnsi"/>
                <w:sz w:val="18"/>
                <w:szCs w:val="18"/>
                <w:lang w:val="hr-HR" w:bidi="en-US"/>
              </w:rPr>
              <w:t xml:space="preserve"> BiH nije utvrđena standardizirana metoda za uzorkovanje, procjenu i praćenje stanja šuma </w:t>
            </w:r>
          </w:p>
        </w:tc>
        <w:tc>
          <w:tcPr>
            <w:tcW w:w="1159" w:type="pct"/>
            <w:shd w:val="clear" w:color="auto" w:fill="FFFFFF"/>
            <w:vAlign w:val="center"/>
          </w:tcPr>
          <w:p w14:paraId="0F6A4179"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Do kraja 2023. usvojena standardizirana metoda</w:t>
            </w:r>
          </w:p>
        </w:tc>
      </w:tr>
      <w:tr w:rsidR="002F5D0D" w:rsidRPr="008D043F" w14:paraId="6F0DBA69" w14:textId="77777777" w:rsidTr="00270082">
        <w:trPr>
          <w:trHeight w:val="287"/>
        </w:trPr>
        <w:tc>
          <w:tcPr>
            <w:tcW w:w="765" w:type="pct"/>
            <w:vMerge/>
            <w:shd w:val="clear" w:color="auto" w:fill="D9D9D9"/>
            <w:vAlign w:val="center"/>
          </w:tcPr>
          <w:p w14:paraId="14759CB5"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F097BEE"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9E451CC"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anje pravilnika </w:t>
            </w:r>
            <w:r w:rsidRPr="008D043F">
              <w:rPr>
                <w:rFonts w:asciiTheme="minorHAnsi" w:hAnsiTheme="minorHAnsi" w:cstheme="minorHAnsi"/>
                <w:color w:val="000000"/>
                <w:sz w:val="18"/>
                <w:szCs w:val="18"/>
                <w:lang w:val="hr-HR"/>
              </w:rPr>
              <w:t>kojim se određuje način praćenja zdravstvenog stanja šuma, način obavljanja zdravstvene zaštite šuma i način izvještavanja</w:t>
            </w:r>
          </w:p>
        </w:tc>
        <w:tc>
          <w:tcPr>
            <w:tcW w:w="1159" w:type="pct"/>
            <w:shd w:val="clear" w:color="auto" w:fill="FFFFFF"/>
            <w:tcMar>
              <w:top w:w="0" w:type="dxa"/>
              <w:left w:w="108" w:type="dxa"/>
              <w:bottom w:w="0" w:type="dxa"/>
              <w:right w:w="108" w:type="dxa"/>
            </w:tcMar>
            <w:vAlign w:val="center"/>
          </w:tcPr>
          <w:p w14:paraId="3722CE29"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w:t>
            </w:r>
            <w:r w:rsidR="004D7604" w:rsidRPr="008D043F">
              <w:rPr>
                <w:rFonts w:asciiTheme="minorHAnsi" w:hAnsiTheme="minorHAnsi" w:cstheme="minorHAnsi"/>
                <w:sz w:val="18"/>
                <w:szCs w:val="18"/>
                <w:lang w:val="hr-HR" w:bidi="en-US"/>
              </w:rPr>
              <w:t>Federaciji</w:t>
            </w:r>
            <w:r w:rsidRPr="008D043F">
              <w:rPr>
                <w:rFonts w:asciiTheme="minorHAnsi" w:hAnsiTheme="minorHAnsi" w:cstheme="minorHAnsi"/>
                <w:sz w:val="18"/>
                <w:szCs w:val="18"/>
                <w:lang w:val="hr-HR" w:bidi="en-US"/>
              </w:rPr>
              <w:t xml:space="preserve"> BiH </w:t>
            </w:r>
            <w:r w:rsidR="004D7604" w:rsidRPr="008D043F">
              <w:rPr>
                <w:rFonts w:asciiTheme="minorHAnsi" w:hAnsiTheme="minorHAnsi" w:cstheme="minorHAnsi"/>
                <w:sz w:val="18"/>
                <w:szCs w:val="18"/>
                <w:lang w:val="hr-HR" w:bidi="en-US"/>
              </w:rPr>
              <w:t>postojanje</w:t>
            </w:r>
            <w:r w:rsidRPr="008D043F">
              <w:rPr>
                <w:rFonts w:asciiTheme="minorHAnsi" w:hAnsiTheme="minorHAnsi" w:cstheme="minorHAnsi"/>
                <w:sz w:val="18"/>
                <w:szCs w:val="18"/>
                <w:lang w:val="hr-HR" w:bidi="en-US"/>
              </w:rPr>
              <w:t xml:space="preserve"> standardiziranog uzorkovanja, procjene i praćenje stanja šuma nije pravno regulirano</w:t>
            </w:r>
          </w:p>
        </w:tc>
        <w:tc>
          <w:tcPr>
            <w:tcW w:w="1159" w:type="pct"/>
            <w:shd w:val="clear" w:color="auto" w:fill="FFFFFF"/>
            <w:vAlign w:val="center"/>
          </w:tcPr>
          <w:p w14:paraId="4D4BC692"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Do kraja 2024. usvojiti Pravilnik</w:t>
            </w:r>
          </w:p>
        </w:tc>
      </w:tr>
      <w:tr w:rsidR="002F5D0D" w:rsidRPr="008D043F" w14:paraId="2A8E0A62" w14:textId="77777777" w:rsidTr="00270082">
        <w:trPr>
          <w:trHeight w:val="287"/>
        </w:trPr>
        <w:tc>
          <w:tcPr>
            <w:tcW w:w="765" w:type="pct"/>
            <w:vMerge/>
            <w:shd w:val="clear" w:color="auto" w:fill="D9D9D9"/>
            <w:vAlign w:val="center"/>
          </w:tcPr>
          <w:p w14:paraId="7CB53325"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E780CF3"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E959F84"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Postojanje mreže monitoring tačaka</w:t>
            </w:r>
          </w:p>
        </w:tc>
        <w:tc>
          <w:tcPr>
            <w:tcW w:w="1159" w:type="pct"/>
            <w:shd w:val="clear" w:color="auto" w:fill="FFFFFF"/>
            <w:tcMar>
              <w:top w:w="0" w:type="dxa"/>
              <w:left w:w="108" w:type="dxa"/>
              <w:bottom w:w="0" w:type="dxa"/>
              <w:right w:w="108" w:type="dxa"/>
            </w:tcMar>
            <w:vAlign w:val="center"/>
          </w:tcPr>
          <w:p w14:paraId="7D15719A"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U </w:t>
            </w:r>
            <w:r w:rsidR="004D7604"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nije utvrđena mreža monitoring tačaka</w:t>
            </w:r>
          </w:p>
        </w:tc>
        <w:tc>
          <w:tcPr>
            <w:tcW w:w="1159" w:type="pct"/>
            <w:shd w:val="clear" w:color="auto" w:fill="FFFFFF"/>
            <w:vAlign w:val="center"/>
          </w:tcPr>
          <w:p w14:paraId="3AB41B74"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5. utvrditi i postaviti mrežu monitoring tačaka</w:t>
            </w:r>
          </w:p>
        </w:tc>
      </w:tr>
      <w:tr w:rsidR="002F5D0D" w:rsidRPr="008D043F" w14:paraId="1C5F0986" w14:textId="77777777" w:rsidTr="00270082">
        <w:trPr>
          <w:trHeight w:val="287"/>
        </w:trPr>
        <w:tc>
          <w:tcPr>
            <w:tcW w:w="765" w:type="pct"/>
            <w:vMerge/>
            <w:shd w:val="clear" w:color="auto" w:fill="D9D9D9"/>
            <w:vAlign w:val="center"/>
          </w:tcPr>
          <w:p w14:paraId="263111E4"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3882BD3"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A0608E1"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Postotak </w:t>
            </w:r>
            <w:r w:rsidR="002F5D0D" w:rsidRPr="008D043F">
              <w:rPr>
                <w:rFonts w:asciiTheme="minorHAnsi" w:hAnsiTheme="minorHAnsi" w:cstheme="minorHAnsi"/>
                <w:color w:val="000000" w:themeColor="text1"/>
                <w:sz w:val="18"/>
                <w:szCs w:val="18"/>
                <w:lang w:val="hr-HR" w:bidi="en-US"/>
              </w:rPr>
              <w:t>korisnika šuma i kantonalnih uprava za šumarstvo obučenih za vršenje praćenja stanja šuma prema novoj metodi</w:t>
            </w:r>
          </w:p>
        </w:tc>
        <w:tc>
          <w:tcPr>
            <w:tcW w:w="1159" w:type="pct"/>
            <w:shd w:val="clear" w:color="auto" w:fill="FFFFFF"/>
            <w:tcMar>
              <w:top w:w="0" w:type="dxa"/>
              <w:left w:w="108" w:type="dxa"/>
              <w:bottom w:w="0" w:type="dxa"/>
              <w:right w:w="108" w:type="dxa"/>
            </w:tcMar>
            <w:vAlign w:val="center"/>
          </w:tcPr>
          <w:p w14:paraId="348F87AA"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Korisnici šuma i kantonalne uprave za šumarstvo nisu imale programe obuke za uzorkovanje, procjenu i  praćenje stanja šuma</w:t>
            </w:r>
          </w:p>
        </w:tc>
        <w:tc>
          <w:tcPr>
            <w:tcW w:w="1159" w:type="pct"/>
            <w:shd w:val="clear" w:color="auto" w:fill="FFFFFF"/>
            <w:vAlign w:val="center"/>
          </w:tcPr>
          <w:p w14:paraId="01545C21"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6. svi korisnici šuma i kantonalne uprave za šumarstvo su prošle program obuke (100%)</w:t>
            </w:r>
          </w:p>
        </w:tc>
      </w:tr>
      <w:tr w:rsidR="002F5D0D" w:rsidRPr="008D043F" w14:paraId="501C34BB" w14:textId="77777777" w:rsidTr="00270082">
        <w:trPr>
          <w:trHeight w:val="483"/>
        </w:trPr>
        <w:tc>
          <w:tcPr>
            <w:tcW w:w="765" w:type="pct"/>
            <w:vMerge/>
            <w:shd w:val="clear" w:color="auto" w:fill="D9D9D9"/>
            <w:vAlign w:val="center"/>
            <w:hideMark/>
          </w:tcPr>
          <w:p w14:paraId="04FD219E"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DFF5165"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6E29194"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CF7C2FD"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8005726"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F2368" w:rsidRPr="008D043F" w14:paraId="50EEFB65" w14:textId="77777777" w:rsidTr="00270082">
        <w:trPr>
          <w:trHeight w:val="287"/>
        </w:trPr>
        <w:tc>
          <w:tcPr>
            <w:tcW w:w="765" w:type="pct"/>
            <w:vMerge/>
            <w:shd w:val="clear" w:color="auto" w:fill="D9D9D9"/>
            <w:vAlign w:val="center"/>
            <w:hideMark/>
          </w:tcPr>
          <w:p w14:paraId="651FC14C"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E4778DF"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6F4CAF1"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0</w:t>
            </w:r>
          </w:p>
        </w:tc>
        <w:tc>
          <w:tcPr>
            <w:tcW w:w="1159" w:type="pct"/>
            <w:tcMar>
              <w:top w:w="0" w:type="dxa"/>
              <w:left w:w="108" w:type="dxa"/>
              <w:bottom w:w="0" w:type="dxa"/>
              <w:right w:w="108" w:type="dxa"/>
            </w:tcMar>
            <w:vAlign w:val="center"/>
          </w:tcPr>
          <w:p w14:paraId="581A67C6"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80C0A2C"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0</w:t>
            </w:r>
          </w:p>
        </w:tc>
      </w:tr>
      <w:tr w:rsidR="002F5D0D" w:rsidRPr="008D043F" w14:paraId="0AC605B4"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7B2F417B"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4. Mjera</w:t>
            </w:r>
          </w:p>
        </w:tc>
        <w:tc>
          <w:tcPr>
            <w:tcW w:w="757" w:type="pct"/>
            <w:vMerge w:val="restart"/>
            <w:tcMar>
              <w:top w:w="0" w:type="dxa"/>
              <w:left w:w="108" w:type="dxa"/>
              <w:bottom w:w="0" w:type="dxa"/>
              <w:right w:w="108" w:type="dxa"/>
            </w:tcMar>
            <w:vAlign w:val="center"/>
          </w:tcPr>
          <w:p w14:paraId="5EF00C2F"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većanje prohodnosti šuma i kapacitiranje korisnika šuma za rano otkrivanje i sprječavanje požara</w:t>
            </w:r>
          </w:p>
        </w:tc>
        <w:tc>
          <w:tcPr>
            <w:tcW w:w="1159" w:type="pct"/>
            <w:shd w:val="clear" w:color="auto" w:fill="D9D9D9"/>
            <w:tcMar>
              <w:top w:w="0" w:type="dxa"/>
              <w:left w:w="108" w:type="dxa"/>
              <w:bottom w:w="0" w:type="dxa"/>
              <w:right w:w="108" w:type="dxa"/>
            </w:tcMar>
            <w:vAlign w:val="center"/>
            <w:hideMark/>
          </w:tcPr>
          <w:p w14:paraId="3A1054B2"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F8E008A"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5B779BD"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8D043F" w14:paraId="3CD1D484" w14:textId="77777777" w:rsidTr="00270082">
        <w:trPr>
          <w:trHeight w:val="287"/>
        </w:trPr>
        <w:tc>
          <w:tcPr>
            <w:tcW w:w="765" w:type="pct"/>
            <w:vMerge/>
            <w:shd w:val="clear" w:color="auto" w:fill="D9D9D9"/>
            <w:vAlign w:val="center"/>
          </w:tcPr>
          <w:p w14:paraId="69D58D26"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094E4F0"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B1FA7E0"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Postojanje planova za izgradnju protupožarnih prosjeka</w:t>
            </w:r>
          </w:p>
        </w:tc>
        <w:tc>
          <w:tcPr>
            <w:tcW w:w="1159" w:type="pct"/>
            <w:shd w:val="clear" w:color="auto" w:fill="FFFFFF"/>
            <w:tcMar>
              <w:top w:w="0" w:type="dxa"/>
              <w:left w:w="108" w:type="dxa"/>
              <w:bottom w:w="0" w:type="dxa"/>
              <w:right w:w="108" w:type="dxa"/>
            </w:tcMar>
            <w:vAlign w:val="center"/>
          </w:tcPr>
          <w:p w14:paraId="78780A4C"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Šumsko</w:t>
            </w:r>
            <w:r w:rsidR="004D7604" w:rsidRPr="008D043F">
              <w:rPr>
                <w:rFonts w:asciiTheme="minorHAnsi" w:hAnsiTheme="minorHAnsi" w:cstheme="minorHAnsi"/>
                <w:color w:val="000000" w:themeColor="text1"/>
                <w:sz w:val="18"/>
                <w:szCs w:val="18"/>
                <w:lang w:val="hr-HR" w:bidi="en-US"/>
              </w:rPr>
              <w:t>-</w:t>
            </w:r>
            <w:r w:rsidRPr="008D043F">
              <w:rPr>
                <w:rFonts w:asciiTheme="minorHAnsi" w:hAnsiTheme="minorHAnsi" w:cstheme="minorHAnsi"/>
                <w:color w:val="000000" w:themeColor="text1"/>
                <w:sz w:val="18"/>
                <w:szCs w:val="18"/>
                <w:lang w:val="hr-HR" w:bidi="en-US"/>
              </w:rPr>
              <w:t xml:space="preserve">privredna područja u </w:t>
            </w:r>
            <w:r w:rsidR="004D7604"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nisu u potpunosti pokrivena planovima izgradnje protupožarnih prosjeka</w:t>
            </w:r>
          </w:p>
        </w:tc>
        <w:tc>
          <w:tcPr>
            <w:tcW w:w="1159" w:type="pct"/>
            <w:shd w:val="clear" w:color="auto" w:fill="FFFFFF"/>
            <w:vAlign w:val="center"/>
          </w:tcPr>
          <w:p w14:paraId="30300237"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2023. izrađeni su planovi za izgradnju protupožarnih prosjeka</w:t>
            </w:r>
          </w:p>
        </w:tc>
      </w:tr>
      <w:tr w:rsidR="002F5D0D" w:rsidRPr="008D043F" w14:paraId="3FD02B77" w14:textId="77777777" w:rsidTr="00270082">
        <w:trPr>
          <w:trHeight w:val="287"/>
        </w:trPr>
        <w:tc>
          <w:tcPr>
            <w:tcW w:w="765" w:type="pct"/>
            <w:vMerge/>
            <w:shd w:val="clear" w:color="auto" w:fill="D9D9D9"/>
            <w:vAlign w:val="center"/>
          </w:tcPr>
          <w:p w14:paraId="58D2B24E"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260F38D3"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103AC01"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vozila i tehnike za izgradnju </w:t>
            </w:r>
            <w:r w:rsidRPr="008D043F">
              <w:rPr>
                <w:rFonts w:asciiTheme="minorHAnsi" w:hAnsiTheme="minorHAnsi" w:cstheme="minorHAnsi"/>
                <w:color w:val="000000" w:themeColor="text1"/>
                <w:sz w:val="18"/>
                <w:szCs w:val="18"/>
                <w:lang w:val="hr-HR" w:bidi="en-US"/>
              </w:rPr>
              <w:t>protupožarnih prosjeka</w:t>
            </w:r>
          </w:p>
        </w:tc>
        <w:tc>
          <w:tcPr>
            <w:tcW w:w="1159" w:type="pct"/>
            <w:shd w:val="clear" w:color="auto" w:fill="FFFFFF"/>
            <w:tcMar>
              <w:top w:w="0" w:type="dxa"/>
              <w:left w:w="108" w:type="dxa"/>
              <w:bottom w:w="0" w:type="dxa"/>
              <w:right w:w="108" w:type="dxa"/>
            </w:tcMar>
            <w:vAlign w:val="center"/>
          </w:tcPr>
          <w:p w14:paraId="74EA626D"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Korisnici šuma nisu adekvatno </w:t>
            </w:r>
            <w:r w:rsidR="004D7604" w:rsidRPr="008D043F">
              <w:rPr>
                <w:rFonts w:asciiTheme="minorHAnsi" w:hAnsiTheme="minorHAnsi" w:cstheme="minorHAnsi"/>
                <w:color w:val="000000" w:themeColor="text1"/>
                <w:sz w:val="18"/>
                <w:szCs w:val="18"/>
                <w:lang w:val="hr-HR" w:bidi="en-US"/>
              </w:rPr>
              <w:t xml:space="preserve">opremljeni </w:t>
            </w:r>
            <w:r w:rsidRPr="008D043F">
              <w:rPr>
                <w:rFonts w:asciiTheme="minorHAnsi" w:hAnsiTheme="minorHAnsi" w:cstheme="minorHAnsi"/>
                <w:color w:val="000000" w:themeColor="text1"/>
                <w:sz w:val="18"/>
                <w:szCs w:val="18"/>
                <w:lang w:val="hr-HR" w:bidi="en-US"/>
              </w:rPr>
              <w:t xml:space="preserve">vozilima, tehnikom i alatima za sječu stabala i izradu protupožarnih prosjeka </w:t>
            </w:r>
          </w:p>
        </w:tc>
        <w:tc>
          <w:tcPr>
            <w:tcW w:w="1159" w:type="pct"/>
            <w:shd w:val="clear" w:color="auto" w:fill="FFFFFF"/>
            <w:vAlign w:val="center"/>
          </w:tcPr>
          <w:p w14:paraId="5ECED50D"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2025. nabavljena je oprema za sve korisnike šuma</w:t>
            </w:r>
          </w:p>
        </w:tc>
      </w:tr>
      <w:tr w:rsidR="002F5D0D" w:rsidRPr="008D043F" w14:paraId="01B776FD" w14:textId="77777777" w:rsidTr="00270082">
        <w:trPr>
          <w:trHeight w:val="287"/>
        </w:trPr>
        <w:tc>
          <w:tcPr>
            <w:tcW w:w="765" w:type="pct"/>
            <w:vMerge/>
            <w:shd w:val="clear" w:color="auto" w:fill="D9D9D9"/>
            <w:vAlign w:val="center"/>
          </w:tcPr>
          <w:p w14:paraId="3020429B"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0A80DFF"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A2DD9BD"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prosjeka </w:t>
            </w:r>
            <w:r w:rsidRPr="008D043F">
              <w:rPr>
                <w:rFonts w:asciiTheme="minorHAnsi" w:hAnsiTheme="minorHAnsi" w:cstheme="minorHAnsi"/>
                <w:color w:val="000000" w:themeColor="text1"/>
                <w:sz w:val="18"/>
                <w:szCs w:val="18"/>
                <w:lang w:val="hr-HR" w:bidi="en-US"/>
              </w:rPr>
              <w:t>s elementima šumskih cesta</w:t>
            </w:r>
          </w:p>
        </w:tc>
        <w:tc>
          <w:tcPr>
            <w:tcW w:w="1159" w:type="pct"/>
            <w:shd w:val="clear" w:color="auto" w:fill="FFFFFF"/>
            <w:tcMar>
              <w:top w:w="0" w:type="dxa"/>
              <w:left w:w="108" w:type="dxa"/>
              <w:bottom w:w="0" w:type="dxa"/>
              <w:right w:w="108" w:type="dxa"/>
            </w:tcMar>
            <w:vAlign w:val="center"/>
          </w:tcPr>
          <w:p w14:paraId="3C06E2EE"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Izgradnja prosjeka s elementima šumskih cesta</w:t>
            </w:r>
          </w:p>
        </w:tc>
        <w:tc>
          <w:tcPr>
            <w:tcW w:w="1159" w:type="pct"/>
            <w:shd w:val="clear" w:color="auto" w:fill="FFFFFF"/>
            <w:vAlign w:val="center"/>
          </w:tcPr>
          <w:p w14:paraId="6F3C91EF" w14:textId="77777777" w:rsidR="002F5D0D" w:rsidRPr="008D043F" w:rsidRDefault="002F5D0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Do kraja 2027.  izgrađeni su prosjeci na području svih </w:t>
            </w:r>
            <w:r w:rsidR="004D7604" w:rsidRPr="008D043F">
              <w:rPr>
                <w:rFonts w:asciiTheme="minorHAnsi" w:hAnsiTheme="minorHAnsi" w:cstheme="minorHAnsi"/>
                <w:color w:val="000000" w:themeColor="text1"/>
                <w:sz w:val="18"/>
                <w:szCs w:val="18"/>
                <w:lang w:val="hr-HR" w:bidi="en-US"/>
              </w:rPr>
              <w:t>ŠPP</w:t>
            </w:r>
          </w:p>
        </w:tc>
      </w:tr>
      <w:tr w:rsidR="002F5D0D" w:rsidRPr="008D043F" w14:paraId="095F39C6" w14:textId="77777777" w:rsidTr="00270082">
        <w:trPr>
          <w:trHeight w:val="287"/>
        </w:trPr>
        <w:tc>
          <w:tcPr>
            <w:tcW w:w="765" w:type="pct"/>
            <w:vMerge/>
            <w:shd w:val="clear" w:color="auto" w:fill="D9D9D9"/>
            <w:vAlign w:val="center"/>
          </w:tcPr>
          <w:p w14:paraId="765C7072"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5352A985"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53E37A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 xml:space="preserve">Postojanje informativnih panoa </w:t>
            </w:r>
            <w:r w:rsidRPr="008D043F">
              <w:rPr>
                <w:rFonts w:asciiTheme="minorHAnsi" w:hAnsiTheme="minorHAnsi" w:cstheme="minorHAnsi"/>
                <w:color w:val="000000" w:themeColor="text1"/>
                <w:sz w:val="18"/>
                <w:szCs w:val="18"/>
                <w:lang w:val="hr-HR" w:bidi="en-US"/>
              </w:rPr>
              <w:t>i oznaka upozorenja za sprječavanje požara</w:t>
            </w:r>
            <w:r w:rsidRPr="008D043F">
              <w:rPr>
                <w:rFonts w:asciiTheme="minorHAnsi" w:hAnsiTheme="minorHAnsi" w:cstheme="minorHAnsi"/>
                <w:color w:val="000000" w:themeColor="text1"/>
                <w:sz w:val="18"/>
                <w:szCs w:val="18"/>
                <w:lang w:val="hr-HR"/>
              </w:rPr>
              <w:t xml:space="preserve"> </w:t>
            </w:r>
          </w:p>
        </w:tc>
        <w:tc>
          <w:tcPr>
            <w:tcW w:w="1159" w:type="pct"/>
            <w:shd w:val="clear" w:color="auto" w:fill="FFFFFF"/>
            <w:tcMar>
              <w:top w:w="0" w:type="dxa"/>
              <w:left w:w="108" w:type="dxa"/>
              <w:bottom w:w="0" w:type="dxa"/>
              <w:right w:w="108" w:type="dxa"/>
            </w:tcMar>
            <w:vAlign w:val="center"/>
          </w:tcPr>
          <w:p w14:paraId="5EE99719"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Nabavka i  postavljanje </w:t>
            </w:r>
            <w:r w:rsidRPr="008D043F">
              <w:rPr>
                <w:rFonts w:asciiTheme="minorHAnsi" w:hAnsiTheme="minorHAnsi" w:cstheme="minorHAnsi"/>
                <w:color w:val="000000" w:themeColor="text1"/>
                <w:sz w:val="18"/>
                <w:szCs w:val="18"/>
                <w:lang w:val="hr-HR"/>
              </w:rPr>
              <w:t xml:space="preserve">informativnih panoa </w:t>
            </w:r>
            <w:r w:rsidRPr="008D043F">
              <w:rPr>
                <w:rFonts w:asciiTheme="minorHAnsi" w:hAnsiTheme="minorHAnsi" w:cstheme="minorHAnsi"/>
                <w:color w:val="000000" w:themeColor="text1"/>
                <w:sz w:val="18"/>
                <w:szCs w:val="18"/>
                <w:lang w:val="hr-HR" w:bidi="en-US"/>
              </w:rPr>
              <w:t>i oznaka upozorenja za sprječavanje požara na području svih korisnika šuma</w:t>
            </w:r>
          </w:p>
        </w:tc>
        <w:tc>
          <w:tcPr>
            <w:tcW w:w="1159" w:type="pct"/>
            <w:shd w:val="clear" w:color="auto" w:fill="FFFFFF"/>
            <w:vAlign w:val="center"/>
          </w:tcPr>
          <w:p w14:paraId="425671F9" w14:textId="77777777" w:rsidR="002F5D0D" w:rsidRPr="008D043F" w:rsidRDefault="002F5D0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5. korisnici šuma imaju postavljene oznake upozorenja</w:t>
            </w:r>
          </w:p>
        </w:tc>
      </w:tr>
      <w:tr w:rsidR="002F5D0D" w:rsidRPr="008D043F" w14:paraId="097F3D88" w14:textId="77777777" w:rsidTr="00270082">
        <w:trPr>
          <w:trHeight w:val="287"/>
        </w:trPr>
        <w:tc>
          <w:tcPr>
            <w:tcW w:w="765" w:type="pct"/>
            <w:vMerge/>
            <w:shd w:val="clear" w:color="auto" w:fill="D9D9D9"/>
            <w:vAlign w:val="center"/>
          </w:tcPr>
          <w:p w14:paraId="25380C04"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231B9EF"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8B706C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Postojanje opreme za prostorno osmatranje i nadzor na daljinu</w:t>
            </w:r>
          </w:p>
        </w:tc>
        <w:tc>
          <w:tcPr>
            <w:tcW w:w="1159" w:type="pct"/>
            <w:shd w:val="clear" w:color="auto" w:fill="FFFFFF"/>
            <w:tcMar>
              <w:top w:w="0" w:type="dxa"/>
              <w:left w:w="108" w:type="dxa"/>
              <w:bottom w:w="0" w:type="dxa"/>
              <w:right w:w="108" w:type="dxa"/>
            </w:tcMar>
            <w:vAlign w:val="center"/>
          </w:tcPr>
          <w:p w14:paraId="208BCB00"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Korisnici šuma ne posjeduju opremu za osmatranje i nadzor na daljinu</w:t>
            </w:r>
          </w:p>
        </w:tc>
        <w:tc>
          <w:tcPr>
            <w:tcW w:w="1159" w:type="pct"/>
            <w:shd w:val="clear" w:color="auto" w:fill="FFFFFF"/>
            <w:vAlign w:val="center"/>
          </w:tcPr>
          <w:p w14:paraId="2DF77639" w14:textId="77777777" w:rsidR="002F5D0D" w:rsidRPr="008D043F" w:rsidRDefault="002F5D0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2026. nabavljena oprema za osmatranje i nadzor</w:t>
            </w:r>
          </w:p>
        </w:tc>
      </w:tr>
      <w:tr w:rsidR="002F5D0D" w:rsidRPr="008D043F" w14:paraId="723E5DB7" w14:textId="77777777" w:rsidTr="00270082">
        <w:trPr>
          <w:trHeight w:val="287"/>
        </w:trPr>
        <w:tc>
          <w:tcPr>
            <w:tcW w:w="765" w:type="pct"/>
            <w:vMerge/>
            <w:shd w:val="clear" w:color="auto" w:fill="D9D9D9"/>
            <w:vAlign w:val="center"/>
          </w:tcPr>
          <w:p w14:paraId="71682F3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4E7721F"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11EAE5"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Postotak </w:t>
            </w:r>
            <w:r w:rsidR="002F5D0D" w:rsidRPr="008D043F">
              <w:rPr>
                <w:rFonts w:asciiTheme="minorHAnsi" w:hAnsiTheme="minorHAnsi" w:cstheme="minorHAnsi"/>
                <w:color w:val="000000" w:themeColor="text1"/>
                <w:sz w:val="18"/>
                <w:szCs w:val="18"/>
                <w:lang w:val="hr-HR" w:bidi="en-US"/>
              </w:rPr>
              <w:t>korisnika šuma osposobljenih za prostorno osmatranje i nadzor na daljinu</w:t>
            </w:r>
          </w:p>
        </w:tc>
        <w:tc>
          <w:tcPr>
            <w:tcW w:w="1159" w:type="pct"/>
            <w:shd w:val="clear" w:color="auto" w:fill="FFFFFF"/>
            <w:tcMar>
              <w:top w:w="0" w:type="dxa"/>
              <w:left w:w="108" w:type="dxa"/>
              <w:bottom w:w="0" w:type="dxa"/>
              <w:right w:w="108" w:type="dxa"/>
            </w:tcMar>
            <w:vAlign w:val="center"/>
          </w:tcPr>
          <w:p w14:paraId="106D5904"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Korisnici šuma nisu </w:t>
            </w:r>
            <w:r w:rsidR="004D7604" w:rsidRPr="008D043F">
              <w:rPr>
                <w:rFonts w:asciiTheme="minorHAnsi" w:hAnsiTheme="minorHAnsi" w:cstheme="minorHAnsi"/>
                <w:color w:val="000000" w:themeColor="text1"/>
                <w:sz w:val="18"/>
                <w:szCs w:val="18"/>
                <w:lang w:val="hr-HR" w:bidi="en-US"/>
              </w:rPr>
              <w:t xml:space="preserve">kapacitirani </w:t>
            </w:r>
            <w:r w:rsidRPr="008D043F">
              <w:rPr>
                <w:rFonts w:asciiTheme="minorHAnsi" w:hAnsiTheme="minorHAnsi" w:cstheme="minorHAnsi"/>
                <w:color w:val="000000" w:themeColor="text1"/>
                <w:sz w:val="18"/>
                <w:szCs w:val="18"/>
                <w:lang w:val="hr-HR" w:bidi="en-US"/>
              </w:rPr>
              <w:t>za osmatranje i nadzor na daljinu</w:t>
            </w:r>
          </w:p>
        </w:tc>
        <w:tc>
          <w:tcPr>
            <w:tcW w:w="1159" w:type="pct"/>
            <w:shd w:val="clear" w:color="auto" w:fill="FFFFFF"/>
            <w:vAlign w:val="center"/>
          </w:tcPr>
          <w:p w14:paraId="4DFCB1D0" w14:textId="77777777" w:rsidR="002F5D0D" w:rsidRPr="008D043F" w:rsidRDefault="002F5D0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2027. izvršena obuka zaposlenika svih korisnika šuma za osmatranje i nadzor</w:t>
            </w:r>
          </w:p>
        </w:tc>
      </w:tr>
      <w:tr w:rsidR="002F5D0D" w:rsidRPr="008D043F" w14:paraId="7A40D2F0" w14:textId="77777777" w:rsidTr="00270082">
        <w:trPr>
          <w:trHeight w:val="483"/>
        </w:trPr>
        <w:tc>
          <w:tcPr>
            <w:tcW w:w="765" w:type="pct"/>
            <w:vMerge/>
            <w:shd w:val="clear" w:color="auto" w:fill="D9D9D9"/>
            <w:vAlign w:val="center"/>
            <w:hideMark/>
          </w:tcPr>
          <w:p w14:paraId="5D9E178F"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4FAC050"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2B07E19"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7E27865"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631A983"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F2368" w:rsidRPr="008D043F" w14:paraId="1652E5ED" w14:textId="77777777" w:rsidTr="00270082">
        <w:trPr>
          <w:trHeight w:val="287"/>
        </w:trPr>
        <w:tc>
          <w:tcPr>
            <w:tcW w:w="765" w:type="pct"/>
            <w:vMerge/>
            <w:shd w:val="clear" w:color="auto" w:fill="D9D9D9"/>
            <w:vAlign w:val="center"/>
            <w:hideMark/>
          </w:tcPr>
          <w:p w14:paraId="23E944EA"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7058512"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9CEE8FE"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99</w:t>
            </w:r>
          </w:p>
        </w:tc>
        <w:tc>
          <w:tcPr>
            <w:tcW w:w="1159" w:type="pct"/>
            <w:tcMar>
              <w:top w:w="0" w:type="dxa"/>
              <w:left w:w="108" w:type="dxa"/>
              <w:bottom w:w="0" w:type="dxa"/>
              <w:right w:w="108" w:type="dxa"/>
            </w:tcMar>
            <w:vAlign w:val="center"/>
          </w:tcPr>
          <w:p w14:paraId="51CD2FDD"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09</w:t>
            </w:r>
          </w:p>
        </w:tc>
        <w:tc>
          <w:tcPr>
            <w:tcW w:w="1159" w:type="pct"/>
            <w:tcMar>
              <w:top w:w="0" w:type="dxa"/>
              <w:left w:w="108" w:type="dxa"/>
              <w:bottom w:w="0" w:type="dxa"/>
              <w:right w:w="108" w:type="dxa"/>
            </w:tcMar>
            <w:vAlign w:val="center"/>
          </w:tcPr>
          <w:p w14:paraId="47B21816"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9</w:t>
            </w:r>
          </w:p>
        </w:tc>
      </w:tr>
      <w:tr w:rsidR="002F5D0D" w:rsidRPr="008D043F" w14:paraId="1691D2BB"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054B7816"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5. Mjera</w:t>
            </w:r>
          </w:p>
        </w:tc>
        <w:tc>
          <w:tcPr>
            <w:tcW w:w="757" w:type="pct"/>
            <w:vMerge w:val="restart"/>
            <w:tcMar>
              <w:top w:w="0" w:type="dxa"/>
              <w:left w:w="108" w:type="dxa"/>
              <w:bottom w:w="0" w:type="dxa"/>
              <w:right w:w="108" w:type="dxa"/>
            </w:tcMar>
            <w:vAlign w:val="center"/>
          </w:tcPr>
          <w:p w14:paraId="3B4AA64E"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šumljavanje goleti i prevođenje izdanačkih šuma u visoke šume</w:t>
            </w:r>
          </w:p>
        </w:tc>
        <w:tc>
          <w:tcPr>
            <w:tcW w:w="1159" w:type="pct"/>
            <w:shd w:val="clear" w:color="auto" w:fill="D9D9D9"/>
            <w:tcMar>
              <w:top w:w="0" w:type="dxa"/>
              <w:left w:w="108" w:type="dxa"/>
              <w:bottom w:w="0" w:type="dxa"/>
              <w:right w:w="108" w:type="dxa"/>
            </w:tcMar>
            <w:vAlign w:val="center"/>
            <w:hideMark/>
          </w:tcPr>
          <w:p w14:paraId="39DACEA9"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A36F872"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9E5F917"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8D043F" w14:paraId="08457A7A" w14:textId="77777777" w:rsidTr="00270082">
        <w:trPr>
          <w:trHeight w:val="287"/>
        </w:trPr>
        <w:tc>
          <w:tcPr>
            <w:tcW w:w="765" w:type="pct"/>
            <w:vMerge/>
            <w:shd w:val="clear" w:color="auto" w:fill="D9D9D9"/>
            <w:vAlign w:val="center"/>
          </w:tcPr>
          <w:p w14:paraId="734E0E92"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491F18D"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DEC6119"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janje </w:t>
            </w:r>
            <w:r w:rsidRPr="008D043F">
              <w:rPr>
                <w:rFonts w:asciiTheme="minorHAnsi" w:hAnsiTheme="minorHAnsi" w:cstheme="minorHAnsi"/>
                <w:sz w:val="18"/>
                <w:szCs w:val="18"/>
                <w:lang w:val="hr-HR" w:bidi="en-US"/>
              </w:rPr>
              <w:t xml:space="preserve">propisa kojim će se ustanoviti </w:t>
            </w:r>
            <w:r w:rsidR="004D7604" w:rsidRPr="008D043F">
              <w:rPr>
                <w:rFonts w:asciiTheme="minorHAnsi" w:hAnsiTheme="minorHAnsi" w:cstheme="minorHAnsi"/>
                <w:sz w:val="18"/>
                <w:szCs w:val="18"/>
                <w:lang w:val="hr-HR" w:bidi="en-US"/>
              </w:rPr>
              <w:t xml:space="preserve">regije </w:t>
            </w:r>
            <w:r w:rsidRPr="008D043F">
              <w:rPr>
                <w:rFonts w:asciiTheme="minorHAnsi" w:hAnsiTheme="minorHAnsi" w:cstheme="minorHAnsi"/>
                <w:sz w:val="18"/>
                <w:szCs w:val="18"/>
                <w:lang w:val="hr-HR" w:bidi="en-US"/>
              </w:rPr>
              <w:t xml:space="preserve">provenijencija način, postupak i </w:t>
            </w:r>
            <w:r w:rsidR="004D7604" w:rsidRPr="008D043F">
              <w:rPr>
                <w:rFonts w:asciiTheme="minorHAnsi" w:hAnsiTheme="minorHAnsi" w:cstheme="minorHAnsi"/>
                <w:sz w:val="18"/>
                <w:szCs w:val="18"/>
                <w:lang w:val="hr-HR" w:bidi="en-US"/>
              </w:rPr>
              <w:t xml:space="preserve">uvjeti </w:t>
            </w:r>
            <w:r w:rsidRPr="008D043F">
              <w:rPr>
                <w:rFonts w:asciiTheme="minorHAnsi" w:hAnsiTheme="minorHAnsi" w:cstheme="minorHAnsi"/>
                <w:sz w:val="18"/>
                <w:szCs w:val="18"/>
                <w:lang w:val="hr-HR" w:bidi="en-US"/>
              </w:rPr>
              <w:t>vrednovanja i priznavanja polaznog materijala šumskog drveća</w:t>
            </w:r>
          </w:p>
        </w:tc>
        <w:tc>
          <w:tcPr>
            <w:tcW w:w="1159" w:type="pct"/>
            <w:shd w:val="clear" w:color="auto" w:fill="FFFFFF"/>
            <w:tcMar>
              <w:top w:w="0" w:type="dxa"/>
              <w:left w:w="108" w:type="dxa"/>
              <w:bottom w:w="0" w:type="dxa"/>
              <w:right w:w="108" w:type="dxa"/>
            </w:tcMar>
            <w:vAlign w:val="center"/>
          </w:tcPr>
          <w:p w14:paraId="3055E2BC"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gije </w:t>
            </w:r>
            <w:r w:rsidR="002F5D0D" w:rsidRPr="008D043F">
              <w:rPr>
                <w:rFonts w:asciiTheme="minorHAnsi" w:hAnsiTheme="minorHAnsi" w:cstheme="minorHAnsi"/>
                <w:sz w:val="18"/>
                <w:szCs w:val="18"/>
                <w:lang w:val="hr-HR" w:bidi="en-US"/>
              </w:rPr>
              <w:t xml:space="preserve">provenijencija način, postupak i </w:t>
            </w:r>
            <w:r w:rsidRPr="008D043F">
              <w:rPr>
                <w:rFonts w:asciiTheme="minorHAnsi" w:hAnsiTheme="minorHAnsi" w:cstheme="minorHAnsi"/>
                <w:sz w:val="18"/>
                <w:szCs w:val="18"/>
                <w:lang w:val="hr-HR" w:bidi="en-US"/>
              </w:rPr>
              <w:t xml:space="preserve">uvjeti </w:t>
            </w:r>
            <w:r w:rsidR="002F5D0D" w:rsidRPr="008D043F">
              <w:rPr>
                <w:rFonts w:asciiTheme="minorHAnsi" w:hAnsiTheme="minorHAnsi" w:cstheme="minorHAnsi"/>
                <w:sz w:val="18"/>
                <w:szCs w:val="18"/>
                <w:lang w:val="hr-HR" w:bidi="en-US"/>
              </w:rPr>
              <w:t xml:space="preserve">vrednovanja i priznavanja polaznog materijala šumskog drveća u </w:t>
            </w:r>
            <w:r w:rsidRPr="008D043F">
              <w:rPr>
                <w:rFonts w:asciiTheme="minorHAnsi" w:hAnsiTheme="minorHAnsi" w:cstheme="minorHAnsi"/>
                <w:sz w:val="18"/>
                <w:szCs w:val="18"/>
                <w:lang w:val="hr-HR" w:bidi="en-US"/>
              </w:rPr>
              <w:t>Federaciji</w:t>
            </w:r>
            <w:r w:rsidR="002F5D0D" w:rsidRPr="008D043F">
              <w:rPr>
                <w:rFonts w:asciiTheme="minorHAnsi" w:hAnsiTheme="minorHAnsi" w:cstheme="minorHAnsi"/>
                <w:sz w:val="18"/>
                <w:szCs w:val="18"/>
                <w:lang w:val="hr-HR" w:bidi="en-US"/>
              </w:rPr>
              <w:t xml:space="preserve"> BiH nisu propisani</w:t>
            </w:r>
          </w:p>
        </w:tc>
        <w:tc>
          <w:tcPr>
            <w:tcW w:w="1159" w:type="pct"/>
            <w:shd w:val="clear" w:color="auto" w:fill="FFFFFF"/>
            <w:vAlign w:val="center"/>
          </w:tcPr>
          <w:p w14:paraId="69E81A4A"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3. usvojiti Zakon o reprodukcijskom materijalu šumskog i ukrasnog drveća i grmlja na osnovu kojeg će se donijeti pravilnik kojim se propisuje provenijencija šumskog drveća </w:t>
            </w:r>
          </w:p>
        </w:tc>
      </w:tr>
      <w:tr w:rsidR="002F5D0D" w:rsidRPr="008D043F" w14:paraId="00378DAF" w14:textId="77777777" w:rsidTr="00270082">
        <w:trPr>
          <w:trHeight w:val="287"/>
        </w:trPr>
        <w:tc>
          <w:tcPr>
            <w:tcW w:w="765" w:type="pct"/>
            <w:vMerge/>
            <w:shd w:val="clear" w:color="auto" w:fill="D9D9D9"/>
            <w:vAlign w:val="center"/>
          </w:tcPr>
          <w:p w14:paraId="6C785BE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069C477"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4A301A4"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vršine izdanačkih šuma</w:t>
            </w:r>
          </w:p>
        </w:tc>
        <w:tc>
          <w:tcPr>
            <w:tcW w:w="1159" w:type="pct"/>
            <w:shd w:val="clear" w:color="auto" w:fill="FFFFFF"/>
            <w:tcMar>
              <w:top w:w="0" w:type="dxa"/>
              <w:left w:w="108" w:type="dxa"/>
              <w:bottom w:w="0" w:type="dxa"/>
              <w:right w:w="108" w:type="dxa"/>
            </w:tcMar>
            <w:vAlign w:val="center"/>
          </w:tcPr>
          <w:p w14:paraId="0C82C673"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e </w:t>
            </w:r>
            <w:r w:rsidR="002F5D0D" w:rsidRPr="008D043F">
              <w:rPr>
                <w:rFonts w:asciiTheme="minorHAnsi" w:hAnsiTheme="minorHAnsi" w:cstheme="minorHAnsi"/>
                <w:sz w:val="18"/>
                <w:szCs w:val="18"/>
                <w:lang w:val="hr-HR"/>
              </w:rPr>
              <w:t xml:space="preserve">izdanačkih šuma </w:t>
            </w:r>
            <w:r w:rsidRPr="008D043F">
              <w:rPr>
                <w:rFonts w:asciiTheme="minorHAnsi" w:hAnsiTheme="minorHAnsi" w:cstheme="minorHAnsi"/>
                <w:color w:val="000000" w:themeColor="text1"/>
                <w:sz w:val="18"/>
                <w:szCs w:val="18"/>
                <w:lang w:val="hr-HR"/>
              </w:rPr>
              <w:t xml:space="preserve">iznose </w:t>
            </w:r>
            <w:r w:rsidR="002F5D0D" w:rsidRPr="008D043F">
              <w:rPr>
                <w:rFonts w:asciiTheme="minorHAnsi" w:hAnsiTheme="minorHAnsi" w:cstheme="minorHAnsi"/>
                <w:color w:val="000000" w:themeColor="text1"/>
                <w:sz w:val="18"/>
                <w:szCs w:val="18"/>
                <w:lang w:val="hr-HR"/>
              </w:rPr>
              <w:t xml:space="preserve">257.879,6 </w:t>
            </w:r>
            <w:r w:rsidR="002F5D0D" w:rsidRPr="008D043F">
              <w:rPr>
                <w:rFonts w:asciiTheme="minorHAnsi" w:hAnsiTheme="minorHAnsi" w:cstheme="minorHAnsi"/>
                <w:sz w:val="18"/>
                <w:szCs w:val="18"/>
                <w:lang w:val="hr-HR"/>
              </w:rPr>
              <w:t>ha</w:t>
            </w:r>
          </w:p>
        </w:tc>
        <w:tc>
          <w:tcPr>
            <w:tcW w:w="1159" w:type="pct"/>
            <w:shd w:val="clear" w:color="auto" w:fill="FFFFFF"/>
            <w:vAlign w:val="center"/>
          </w:tcPr>
          <w:p w14:paraId="1003E367"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o 2026. smanjene površine izdanačkih šuma i šikara za </w:t>
            </w:r>
            <w:r w:rsidRPr="008D043F">
              <w:rPr>
                <w:rFonts w:asciiTheme="minorHAnsi" w:hAnsiTheme="minorHAnsi" w:cstheme="minorHAnsi"/>
                <w:sz w:val="18"/>
                <w:szCs w:val="18"/>
                <w:lang w:val="hr-HR"/>
              </w:rPr>
              <w:t xml:space="preserve">50.000 ha i </w:t>
            </w:r>
            <w:r w:rsidRPr="008D043F">
              <w:rPr>
                <w:rFonts w:asciiTheme="minorHAnsi" w:hAnsiTheme="minorHAnsi" w:cstheme="minorHAnsi"/>
                <w:color w:val="000000"/>
                <w:sz w:val="18"/>
                <w:szCs w:val="18"/>
                <w:lang w:val="hr-HR"/>
              </w:rPr>
              <w:t>prevedene u viši uzgojni oblik</w:t>
            </w:r>
          </w:p>
        </w:tc>
      </w:tr>
      <w:tr w:rsidR="002F5D0D" w:rsidRPr="008D043F" w14:paraId="6949ED5C" w14:textId="77777777" w:rsidTr="00270082">
        <w:trPr>
          <w:trHeight w:val="287"/>
        </w:trPr>
        <w:tc>
          <w:tcPr>
            <w:tcW w:w="765" w:type="pct"/>
            <w:vMerge/>
            <w:shd w:val="clear" w:color="auto" w:fill="D9D9D9"/>
            <w:vAlign w:val="center"/>
          </w:tcPr>
          <w:p w14:paraId="6E432CF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22200680"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1A62269"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e </w:t>
            </w:r>
            <w:r w:rsidR="002F5D0D" w:rsidRPr="008D043F">
              <w:rPr>
                <w:rFonts w:asciiTheme="minorHAnsi" w:hAnsiTheme="minorHAnsi" w:cstheme="minorHAnsi"/>
                <w:sz w:val="18"/>
                <w:szCs w:val="18"/>
                <w:lang w:val="hr-HR"/>
              </w:rPr>
              <w:t xml:space="preserve">produktivnih goleti pogodne za pošumljavanje  </w:t>
            </w:r>
          </w:p>
        </w:tc>
        <w:tc>
          <w:tcPr>
            <w:tcW w:w="1159" w:type="pct"/>
            <w:shd w:val="clear" w:color="auto" w:fill="FFFFFF"/>
            <w:tcMar>
              <w:top w:w="0" w:type="dxa"/>
              <w:left w:w="108" w:type="dxa"/>
              <w:bottom w:w="0" w:type="dxa"/>
              <w:right w:w="108" w:type="dxa"/>
            </w:tcMar>
            <w:vAlign w:val="center"/>
          </w:tcPr>
          <w:p w14:paraId="1D82DBAE"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e </w:t>
            </w:r>
            <w:r w:rsidR="002F5D0D" w:rsidRPr="008D043F">
              <w:rPr>
                <w:rFonts w:asciiTheme="minorHAnsi" w:hAnsiTheme="minorHAnsi" w:cstheme="minorHAnsi"/>
                <w:color w:val="000000" w:themeColor="text1"/>
                <w:sz w:val="18"/>
                <w:szCs w:val="18"/>
                <w:lang w:val="hr-HR"/>
              </w:rPr>
              <w:t xml:space="preserve">produktivnih goleti pogodne za pošumljavanje </w:t>
            </w:r>
            <w:r w:rsidRPr="008D043F">
              <w:rPr>
                <w:rFonts w:asciiTheme="minorHAnsi" w:hAnsiTheme="minorHAnsi" w:cstheme="minorHAnsi"/>
                <w:color w:val="000000" w:themeColor="text1"/>
                <w:sz w:val="18"/>
                <w:szCs w:val="18"/>
                <w:lang w:val="hr-HR"/>
              </w:rPr>
              <w:t xml:space="preserve">iznose </w:t>
            </w:r>
            <w:r w:rsidR="002F5D0D" w:rsidRPr="008D043F">
              <w:rPr>
                <w:rFonts w:asciiTheme="minorHAnsi" w:hAnsiTheme="minorHAnsi" w:cstheme="minorHAnsi"/>
                <w:color w:val="000000" w:themeColor="text1"/>
                <w:sz w:val="18"/>
                <w:szCs w:val="18"/>
                <w:lang w:val="hr-HR"/>
              </w:rPr>
              <w:t>159.913,5 ha</w:t>
            </w:r>
          </w:p>
        </w:tc>
        <w:tc>
          <w:tcPr>
            <w:tcW w:w="1159" w:type="pct"/>
            <w:shd w:val="clear" w:color="auto" w:fill="FFFFFF"/>
            <w:vAlign w:val="center"/>
          </w:tcPr>
          <w:p w14:paraId="40326B44"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Do 2031. pošumljeno 16.000 ha sadašnje teritorije krša i goleti</w:t>
            </w:r>
          </w:p>
        </w:tc>
      </w:tr>
      <w:tr w:rsidR="002F5D0D" w:rsidRPr="008D043F" w14:paraId="2238D6C6" w14:textId="77777777" w:rsidTr="00270082">
        <w:trPr>
          <w:trHeight w:val="483"/>
        </w:trPr>
        <w:tc>
          <w:tcPr>
            <w:tcW w:w="765" w:type="pct"/>
            <w:vMerge/>
            <w:shd w:val="clear" w:color="auto" w:fill="D9D9D9"/>
            <w:vAlign w:val="center"/>
            <w:hideMark/>
          </w:tcPr>
          <w:p w14:paraId="5423E492"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004A270"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CD85DA8"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238DCE00"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224A0C8"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F2368" w:rsidRPr="008D043F" w14:paraId="17B37DB4" w14:textId="77777777" w:rsidTr="00270082">
        <w:trPr>
          <w:trHeight w:val="287"/>
        </w:trPr>
        <w:tc>
          <w:tcPr>
            <w:tcW w:w="765" w:type="pct"/>
            <w:vMerge/>
            <w:shd w:val="clear" w:color="auto" w:fill="D9D9D9"/>
            <w:vAlign w:val="center"/>
            <w:hideMark/>
          </w:tcPr>
          <w:p w14:paraId="799433A8"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58EAA0B"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D1E4523"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2</w:t>
            </w:r>
          </w:p>
        </w:tc>
        <w:tc>
          <w:tcPr>
            <w:tcW w:w="1159" w:type="pct"/>
            <w:tcMar>
              <w:top w:w="0" w:type="dxa"/>
              <w:left w:w="108" w:type="dxa"/>
              <w:bottom w:w="0" w:type="dxa"/>
              <w:right w:w="108" w:type="dxa"/>
            </w:tcMar>
            <w:vAlign w:val="center"/>
          </w:tcPr>
          <w:p w14:paraId="5D4EFAB9"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8,9</w:t>
            </w:r>
          </w:p>
        </w:tc>
        <w:tc>
          <w:tcPr>
            <w:tcW w:w="1159" w:type="pct"/>
            <w:tcMar>
              <w:top w:w="0" w:type="dxa"/>
              <w:left w:w="108" w:type="dxa"/>
              <w:bottom w:w="0" w:type="dxa"/>
              <w:right w:w="108" w:type="dxa"/>
            </w:tcMar>
            <w:vAlign w:val="center"/>
          </w:tcPr>
          <w:p w14:paraId="39F56F16"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2,1</w:t>
            </w:r>
          </w:p>
        </w:tc>
      </w:tr>
      <w:tr w:rsidR="002F5D0D" w:rsidRPr="008D043F" w14:paraId="1174AF17"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5BEA2CA5"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6. Mjera</w:t>
            </w:r>
          </w:p>
        </w:tc>
        <w:tc>
          <w:tcPr>
            <w:tcW w:w="757" w:type="pct"/>
            <w:vMerge w:val="restart"/>
            <w:tcMar>
              <w:top w:w="0" w:type="dxa"/>
              <w:left w:w="108" w:type="dxa"/>
              <w:bottom w:w="0" w:type="dxa"/>
              <w:right w:w="108" w:type="dxa"/>
            </w:tcMar>
            <w:vAlign w:val="center"/>
          </w:tcPr>
          <w:p w14:paraId="41BF9001"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w:t>
            </w:r>
            <w:r w:rsidR="004D7604" w:rsidRPr="008D043F">
              <w:rPr>
                <w:rFonts w:asciiTheme="minorHAnsi" w:eastAsia="Calibri" w:hAnsiTheme="minorHAnsi" w:cstheme="minorHAnsi"/>
                <w:sz w:val="18"/>
                <w:szCs w:val="18"/>
                <w:lang w:val="hr-HR"/>
              </w:rPr>
              <w:t xml:space="preserve">informacijskog </w:t>
            </w:r>
            <w:r w:rsidRPr="008D043F">
              <w:rPr>
                <w:rFonts w:asciiTheme="minorHAnsi" w:eastAsia="Calibri" w:hAnsiTheme="minorHAnsi" w:cstheme="minorHAnsi"/>
                <w:sz w:val="18"/>
                <w:szCs w:val="18"/>
                <w:lang w:val="hr-HR"/>
              </w:rPr>
              <w:t>sistema o šumama</w:t>
            </w:r>
          </w:p>
        </w:tc>
        <w:tc>
          <w:tcPr>
            <w:tcW w:w="1159" w:type="pct"/>
            <w:shd w:val="clear" w:color="auto" w:fill="D9D9D9"/>
            <w:tcMar>
              <w:top w:w="0" w:type="dxa"/>
              <w:left w:w="108" w:type="dxa"/>
              <w:bottom w:w="0" w:type="dxa"/>
              <w:right w:w="108" w:type="dxa"/>
            </w:tcMar>
            <w:vAlign w:val="center"/>
            <w:hideMark/>
          </w:tcPr>
          <w:p w14:paraId="6D045CF0"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B6E5693"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2FC3B1E"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8D043F" w14:paraId="760A26E2" w14:textId="77777777" w:rsidTr="00270082">
        <w:trPr>
          <w:trHeight w:val="287"/>
        </w:trPr>
        <w:tc>
          <w:tcPr>
            <w:tcW w:w="765" w:type="pct"/>
            <w:vMerge/>
            <w:shd w:val="clear" w:color="auto" w:fill="D9D9D9"/>
            <w:vAlign w:val="center"/>
          </w:tcPr>
          <w:p w14:paraId="446DB9E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080D33E"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934B795"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janje ISŠ usklađenog sa </w:t>
            </w:r>
            <w:r w:rsidRPr="008D043F">
              <w:rPr>
                <w:rFonts w:asciiTheme="minorHAnsi" w:hAnsiTheme="minorHAnsi" w:cstheme="minorHAnsi"/>
                <w:sz w:val="18"/>
                <w:szCs w:val="18"/>
                <w:lang w:val="hr-HR"/>
              </w:rPr>
              <w:t xml:space="preserve">Šumarskim </w:t>
            </w:r>
            <w:r w:rsidR="004D7604" w:rsidRPr="008D043F">
              <w:rPr>
                <w:rFonts w:asciiTheme="minorHAnsi" w:hAnsiTheme="minorHAnsi" w:cstheme="minorHAnsi"/>
                <w:sz w:val="18"/>
                <w:szCs w:val="18"/>
                <w:lang w:val="hr-HR"/>
              </w:rPr>
              <w:t xml:space="preserve">informacijskog </w:t>
            </w:r>
            <w:r w:rsidRPr="008D043F">
              <w:rPr>
                <w:rFonts w:asciiTheme="minorHAnsi" w:hAnsiTheme="minorHAnsi" w:cstheme="minorHAnsi"/>
                <w:sz w:val="18"/>
                <w:szCs w:val="18"/>
                <w:lang w:val="hr-HR"/>
              </w:rPr>
              <w:t>sistemom EU (FIS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673A299"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io </w:t>
            </w:r>
            <w:r w:rsidR="004D7604" w:rsidRPr="008D043F">
              <w:rPr>
                <w:rFonts w:asciiTheme="minorHAnsi" w:hAnsiTheme="minorHAnsi" w:cstheme="minorHAnsi"/>
                <w:sz w:val="18"/>
                <w:szCs w:val="18"/>
                <w:lang w:val="hr-HR"/>
              </w:rPr>
              <w:t xml:space="preserve">informacijskog </w:t>
            </w:r>
            <w:r w:rsidRPr="008D043F">
              <w:rPr>
                <w:rFonts w:asciiTheme="minorHAnsi" w:hAnsiTheme="minorHAnsi" w:cstheme="minorHAnsi"/>
                <w:sz w:val="18"/>
                <w:szCs w:val="18"/>
                <w:lang w:val="hr-HR"/>
              </w:rPr>
              <w:t xml:space="preserve">sistema je već razvijen, ali treba nastaviti rad i usklađivanje strukture sa Šumarskim </w:t>
            </w:r>
            <w:r w:rsidR="004D7604" w:rsidRPr="008D043F">
              <w:rPr>
                <w:rFonts w:asciiTheme="minorHAnsi" w:hAnsiTheme="minorHAnsi" w:cstheme="minorHAnsi"/>
                <w:sz w:val="18"/>
                <w:szCs w:val="18"/>
                <w:lang w:val="hr-HR"/>
              </w:rPr>
              <w:t xml:space="preserve">informacijskim </w:t>
            </w:r>
            <w:r w:rsidRPr="008D043F">
              <w:rPr>
                <w:rFonts w:asciiTheme="minorHAnsi" w:hAnsiTheme="minorHAnsi" w:cstheme="minorHAnsi"/>
                <w:sz w:val="18"/>
                <w:szCs w:val="18"/>
                <w:lang w:val="hr-HR"/>
              </w:rPr>
              <w:t xml:space="preserve">sistemom EU (FIS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31AEC1" w14:textId="77777777" w:rsidR="002F5D0D" w:rsidRPr="008D043F" w:rsidRDefault="002F5D0D" w:rsidP="0068355A">
            <w:pPr>
              <w:spacing w:line="276" w:lineRule="auto"/>
              <w:ind w:firstLine="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w:t>
            </w:r>
            <w:r w:rsidRPr="008D043F">
              <w:rPr>
                <w:rFonts w:asciiTheme="minorHAnsi" w:hAnsiTheme="minorHAnsi" w:cstheme="minorHAnsi"/>
                <w:color w:val="000000" w:themeColor="text1"/>
                <w:sz w:val="18"/>
                <w:szCs w:val="18"/>
                <w:lang w:val="hr-HR" w:bidi="en-US"/>
              </w:rPr>
              <w:t xml:space="preserve">kraja 2025. uspostavljen </w:t>
            </w:r>
            <w:r w:rsidRPr="008D043F">
              <w:rPr>
                <w:rFonts w:asciiTheme="minorHAnsi" w:hAnsiTheme="minorHAnsi" w:cstheme="minorHAnsi"/>
                <w:sz w:val="18"/>
                <w:szCs w:val="18"/>
                <w:lang w:val="hr-HR" w:bidi="en-US"/>
              </w:rPr>
              <w:t>usklađeni ISŠ</w:t>
            </w:r>
          </w:p>
        </w:tc>
      </w:tr>
      <w:tr w:rsidR="002F5D0D" w:rsidRPr="008D043F" w14:paraId="1AEF6CEA" w14:textId="77777777" w:rsidTr="00270082">
        <w:trPr>
          <w:trHeight w:val="483"/>
        </w:trPr>
        <w:tc>
          <w:tcPr>
            <w:tcW w:w="765" w:type="pct"/>
            <w:vMerge/>
            <w:shd w:val="clear" w:color="auto" w:fill="D9D9D9"/>
            <w:vAlign w:val="center"/>
            <w:hideMark/>
          </w:tcPr>
          <w:p w14:paraId="7E82A735"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55586E0"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D242B7E"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FA5852D"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BF2C154"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F2368" w:rsidRPr="008D043F" w14:paraId="363FC341" w14:textId="77777777" w:rsidTr="00270082">
        <w:trPr>
          <w:trHeight w:val="287"/>
        </w:trPr>
        <w:tc>
          <w:tcPr>
            <w:tcW w:w="765" w:type="pct"/>
            <w:vMerge/>
            <w:shd w:val="clear" w:color="auto" w:fill="D9D9D9"/>
            <w:vAlign w:val="center"/>
            <w:hideMark/>
          </w:tcPr>
          <w:p w14:paraId="6E3205BA"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0129DAB"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5376E95"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1</w:t>
            </w:r>
          </w:p>
        </w:tc>
        <w:tc>
          <w:tcPr>
            <w:tcW w:w="1159" w:type="pct"/>
            <w:tcMar>
              <w:top w:w="0" w:type="dxa"/>
              <w:left w:w="108" w:type="dxa"/>
              <w:bottom w:w="0" w:type="dxa"/>
              <w:right w:w="108" w:type="dxa"/>
            </w:tcMar>
            <w:vAlign w:val="center"/>
          </w:tcPr>
          <w:p w14:paraId="2A9A0C38"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5</w:t>
            </w:r>
          </w:p>
        </w:tc>
        <w:tc>
          <w:tcPr>
            <w:tcW w:w="1159" w:type="pct"/>
            <w:tcMar>
              <w:top w:w="0" w:type="dxa"/>
              <w:left w:w="108" w:type="dxa"/>
              <w:bottom w:w="0" w:type="dxa"/>
              <w:right w:w="108" w:type="dxa"/>
            </w:tcMar>
            <w:vAlign w:val="center"/>
          </w:tcPr>
          <w:p w14:paraId="72D37BC2"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36</w:t>
            </w:r>
          </w:p>
        </w:tc>
      </w:tr>
    </w:tbl>
    <w:p w14:paraId="47325F2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8"/>
        <w:gridCol w:w="2158"/>
        <w:gridCol w:w="3286"/>
        <w:gridCol w:w="3286"/>
        <w:gridCol w:w="3286"/>
      </w:tblGrid>
      <w:tr w:rsidR="00CC447D" w:rsidRPr="008D043F" w14:paraId="454C13FA"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7279C43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2. Prioritet</w:t>
            </w:r>
          </w:p>
          <w:p w14:paraId="446888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restart"/>
            <w:tcMar>
              <w:top w:w="0" w:type="dxa"/>
              <w:left w:w="108" w:type="dxa"/>
              <w:bottom w:w="0" w:type="dxa"/>
              <w:right w:w="108" w:type="dxa"/>
            </w:tcMar>
            <w:vAlign w:val="center"/>
          </w:tcPr>
          <w:p w14:paraId="79401A93" w14:textId="77777777" w:rsidR="00CC447D" w:rsidRPr="008D043F" w:rsidRDefault="004D4378"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ijediti strateški, zakonski i institucionalni okvir za održivo upravljanje lovnom divljači</w:t>
            </w:r>
          </w:p>
        </w:tc>
        <w:tc>
          <w:tcPr>
            <w:tcW w:w="1159" w:type="pct"/>
            <w:shd w:val="clear" w:color="auto" w:fill="D9D9D9"/>
            <w:tcMar>
              <w:top w:w="0" w:type="dxa"/>
              <w:left w:w="108" w:type="dxa"/>
              <w:bottom w:w="0" w:type="dxa"/>
              <w:right w:w="108" w:type="dxa"/>
            </w:tcMar>
            <w:vAlign w:val="center"/>
          </w:tcPr>
          <w:p w14:paraId="2B486800"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13CA7F6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5A85424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D4378" w:rsidRPr="008D043F" w14:paraId="5EDCE995" w14:textId="77777777" w:rsidTr="00270082">
        <w:trPr>
          <w:trHeight w:val="287"/>
        </w:trPr>
        <w:tc>
          <w:tcPr>
            <w:tcW w:w="761" w:type="pct"/>
            <w:vMerge/>
            <w:shd w:val="clear" w:color="auto" w:fill="D9D9D9"/>
            <w:vAlign w:val="center"/>
            <w:hideMark/>
          </w:tcPr>
          <w:p w14:paraId="12A73F88"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353CF27D"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E2F7415"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anje regulatornog okvira za upravljanje populacijom i planski uzgoj divljači usklađen s EU direktivama i međunarodnim sporazumima iz oblasti biodiverziteta</w:t>
            </w:r>
          </w:p>
        </w:tc>
        <w:tc>
          <w:tcPr>
            <w:tcW w:w="1159" w:type="pct"/>
            <w:tcMar>
              <w:top w:w="0" w:type="dxa"/>
              <w:left w:w="108" w:type="dxa"/>
              <w:bottom w:w="0" w:type="dxa"/>
              <w:right w:w="108" w:type="dxa"/>
            </w:tcMar>
          </w:tcPr>
          <w:p w14:paraId="7D853F30"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lovstvu </w:t>
            </w:r>
            <w:r w:rsidR="00EA417F"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 xml:space="preserve">nije usklađen s relevatnim EU direktivama i međunarodnim sporazumima </w:t>
            </w:r>
          </w:p>
        </w:tc>
        <w:tc>
          <w:tcPr>
            <w:tcW w:w="1159" w:type="pct"/>
            <w:tcMar>
              <w:top w:w="0" w:type="dxa"/>
              <w:left w:w="108" w:type="dxa"/>
              <w:bottom w:w="0" w:type="dxa"/>
              <w:right w:w="108" w:type="dxa"/>
            </w:tcMar>
          </w:tcPr>
          <w:p w14:paraId="7BD6147D"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3. uskladiti i usvojiti Zakon o lovstvu s relevatnim EU direktivama i međunarodnim sporazumima iz oblasti biodiverziteta i usvojiti set novih  pozakonskih akata, </w:t>
            </w:r>
            <w:r w:rsidR="00EA417F" w:rsidRPr="008D043F">
              <w:rPr>
                <w:rFonts w:asciiTheme="minorHAnsi" w:hAnsiTheme="minorHAnsi" w:cstheme="minorHAnsi"/>
                <w:sz w:val="18"/>
                <w:szCs w:val="18"/>
                <w:lang w:val="hr-HR"/>
              </w:rPr>
              <w:t xml:space="preserve">shodno </w:t>
            </w:r>
            <w:r w:rsidRPr="008D043F">
              <w:rPr>
                <w:rFonts w:asciiTheme="minorHAnsi" w:hAnsiTheme="minorHAnsi" w:cstheme="minorHAnsi"/>
                <w:sz w:val="18"/>
                <w:szCs w:val="18"/>
                <w:lang w:val="hr-HR"/>
              </w:rPr>
              <w:t xml:space="preserve">novom zakonu </w:t>
            </w:r>
          </w:p>
        </w:tc>
      </w:tr>
      <w:tr w:rsidR="004D4378" w:rsidRPr="008D043F" w14:paraId="563A2413" w14:textId="77777777" w:rsidTr="00270082">
        <w:trPr>
          <w:trHeight w:val="287"/>
        </w:trPr>
        <w:tc>
          <w:tcPr>
            <w:tcW w:w="761" w:type="pct"/>
            <w:vMerge/>
            <w:shd w:val="clear" w:color="auto" w:fill="D9D9D9"/>
            <w:vAlign w:val="center"/>
          </w:tcPr>
          <w:p w14:paraId="5BF9E1CD"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1C586C29"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73A2FF3"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anje institucionalnog okvira za upravljanje lovištima i planski uzgoj divljači</w:t>
            </w:r>
          </w:p>
        </w:tc>
        <w:tc>
          <w:tcPr>
            <w:tcW w:w="1159" w:type="pct"/>
            <w:tcMar>
              <w:top w:w="0" w:type="dxa"/>
              <w:left w:w="108" w:type="dxa"/>
              <w:bottom w:w="0" w:type="dxa"/>
              <w:right w:w="108" w:type="dxa"/>
            </w:tcMar>
          </w:tcPr>
          <w:p w14:paraId="5E4E2297"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EA417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nije izvršena  potpuna kategorizacija, ustanovljenje i dodjela lovišta na korištenje. Lovišta nemaju uspostavljene stručne </w:t>
            </w:r>
            <w:r w:rsidR="00EA417F" w:rsidRPr="008D043F">
              <w:rPr>
                <w:rFonts w:asciiTheme="minorHAnsi" w:hAnsiTheme="minorHAnsi" w:cstheme="minorHAnsi"/>
                <w:sz w:val="18"/>
                <w:szCs w:val="18"/>
                <w:lang w:val="hr-HR"/>
              </w:rPr>
              <w:t>službe</w:t>
            </w:r>
            <w:r w:rsidRPr="008D043F">
              <w:rPr>
                <w:rFonts w:asciiTheme="minorHAnsi" w:hAnsiTheme="minorHAnsi" w:cstheme="minorHAnsi"/>
                <w:sz w:val="18"/>
                <w:szCs w:val="18"/>
                <w:lang w:val="hr-HR"/>
              </w:rPr>
              <w:t xml:space="preserve"> za nadzor i provedbu zakonskih i planskih mjera</w:t>
            </w:r>
          </w:p>
        </w:tc>
        <w:tc>
          <w:tcPr>
            <w:tcW w:w="1159" w:type="pct"/>
            <w:tcMar>
              <w:top w:w="0" w:type="dxa"/>
              <w:left w:w="108" w:type="dxa"/>
              <w:bottom w:w="0" w:type="dxa"/>
              <w:right w:w="108" w:type="dxa"/>
            </w:tcMar>
          </w:tcPr>
          <w:p w14:paraId="7691E63A"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 2025. uspostaviti institucionalni okvir za upravljanje lovištima i planski uzgoj divljači</w:t>
            </w:r>
          </w:p>
        </w:tc>
      </w:tr>
      <w:tr w:rsidR="004D4378" w:rsidRPr="008D043F" w14:paraId="0BDD9E04" w14:textId="77777777" w:rsidTr="00270082">
        <w:trPr>
          <w:trHeight w:val="287"/>
        </w:trPr>
        <w:tc>
          <w:tcPr>
            <w:tcW w:w="761" w:type="pct"/>
            <w:vMerge/>
            <w:shd w:val="clear" w:color="auto" w:fill="D9D9D9"/>
            <w:vAlign w:val="center"/>
          </w:tcPr>
          <w:p w14:paraId="0F86C10D"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FA8C286"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83B6E5D"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anje planskog okvira za upravljanje populacijom i planski uzgoj divljači usklađen s EU direktivama i međunarodnim sporazumima iz oblasti biodiverziteta</w:t>
            </w:r>
          </w:p>
        </w:tc>
        <w:tc>
          <w:tcPr>
            <w:tcW w:w="1159" w:type="pct"/>
            <w:tcMar>
              <w:top w:w="0" w:type="dxa"/>
              <w:left w:w="108" w:type="dxa"/>
              <w:bottom w:w="0" w:type="dxa"/>
              <w:right w:w="108" w:type="dxa"/>
            </w:tcMar>
          </w:tcPr>
          <w:p w14:paraId="2B05BDE7"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EA417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nisu doneseni planovi upravljanja populacijom vuka, medvjeda i risa, kao ni lovne osnove za sva </w:t>
            </w:r>
            <w:r w:rsidR="00EA417F" w:rsidRPr="008D043F">
              <w:rPr>
                <w:rFonts w:asciiTheme="minorHAnsi" w:hAnsiTheme="minorHAnsi" w:cstheme="minorHAnsi"/>
                <w:sz w:val="18"/>
                <w:szCs w:val="18"/>
                <w:lang w:val="hr-HR"/>
              </w:rPr>
              <w:t>privredno</w:t>
            </w:r>
            <w:r w:rsidRPr="008D043F">
              <w:rPr>
                <w:rFonts w:asciiTheme="minorHAnsi" w:hAnsiTheme="minorHAnsi" w:cstheme="minorHAnsi"/>
                <w:sz w:val="18"/>
                <w:szCs w:val="18"/>
                <w:lang w:val="hr-HR"/>
              </w:rPr>
              <w:t>-lovna područja koja uvažavaju principe zaštite vrsta, u skladu s konvencijama</w:t>
            </w:r>
          </w:p>
        </w:tc>
        <w:tc>
          <w:tcPr>
            <w:tcW w:w="1159" w:type="pct"/>
            <w:tcMar>
              <w:top w:w="0" w:type="dxa"/>
              <w:left w:w="108" w:type="dxa"/>
              <w:bottom w:w="0" w:type="dxa"/>
              <w:right w:w="108" w:type="dxa"/>
            </w:tcMar>
          </w:tcPr>
          <w:p w14:paraId="165311C6"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7. uspostavljen planski okvir </w:t>
            </w:r>
            <w:r w:rsidR="00EA417F" w:rsidRPr="008D043F">
              <w:rPr>
                <w:rFonts w:asciiTheme="minorHAnsi" w:hAnsiTheme="minorHAnsi" w:cstheme="minorHAnsi"/>
                <w:sz w:val="18"/>
                <w:szCs w:val="18"/>
                <w:lang w:val="hr-HR"/>
              </w:rPr>
              <w:t xml:space="preserve">upravljanja </w:t>
            </w:r>
            <w:r w:rsidRPr="008D043F">
              <w:rPr>
                <w:rFonts w:asciiTheme="minorHAnsi" w:hAnsiTheme="minorHAnsi" w:cstheme="minorHAnsi"/>
                <w:sz w:val="18"/>
                <w:szCs w:val="18"/>
                <w:lang w:val="hr-HR"/>
              </w:rPr>
              <w:t>lovištima i populacijom divljači</w:t>
            </w:r>
          </w:p>
        </w:tc>
      </w:tr>
      <w:tr w:rsidR="004D4378" w:rsidRPr="008D043F" w14:paraId="249EA2B4" w14:textId="77777777" w:rsidTr="00270082">
        <w:trPr>
          <w:trHeight w:val="287"/>
        </w:trPr>
        <w:tc>
          <w:tcPr>
            <w:tcW w:w="761" w:type="pct"/>
            <w:vMerge/>
            <w:shd w:val="clear" w:color="auto" w:fill="D9D9D9"/>
            <w:vAlign w:val="center"/>
          </w:tcPr>
          <w:p w14:paraId="5003C510"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BABC6D6"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7F7D948"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4D7604" w:rsidRPr="008D043F">
              <w:rPr>
                <w:rFonts w:asciiTheme="minorHAnsi" w:hAnsiTheme="minorHAnsi" w:cstheme="minorHAnsi"/>
                <w:sz w:val="18"/>
                <w:szCs w:val="18"/>
                <w:lang w:val="hr-HR"/>
              </w:rPr>
              <w:t xml:space="preserve">informacijskog </w:t>
            </w:r>
            <w:r w:rsidRPr="008D043F">
              <w:rPr>
                <w:rFonts w:asciiTheme="minorHAnsi" w:hAnsiTheme="minorHAnsi" w:cstheme="minorHAnsi"/>
                <w:sz w:val="18"/>
                <w:szCs w:val="18"/>
                <w:lang w:val="hr-HR"/>
              </w:rPr>
              <w:t xml:space="preserve">sistema o </w:t>
            </w:r>
            <w:r w:rsidRPr="008D043F">
              <w:rPr>
                <w:rFonts w:asciiTheme="minorHAnsi" w:hAnsiTheme="minorHAnsi" w:cstheme="minorHAnsi"/>
                <w:sz w:val="18"/>
                <w:szCs w:val="18"/>
                <w:lang w:val="hr-HR"/>
              </w:rPr>
              <w:lastRenderedPageBreak/>
              <w:t>divljači</w:t>
            </w:r>
          </w:p>
        </w:tc>
        <w:tc>
          <w:tcPr>
            <w:tcW w:w="1159" w:type="pct"/>
            <w:tcMar>
              <w:top w:w="0" w:type="dxa"/>
              <w:left w:w="108" w:type="dxa"/>
              <w:bottom w:w="0" w:type="dxa"/>
              <w:right w:w="108" w:type="dxa"/>
            </w:tcMar>
          </w:tcPr>
          <w:p w14:paraId="0A577B52"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U </w:t>
            </w:r>
            <w:r w:rsidR="00EA417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ne postoji </w:t>
            </w:r>
            <w:r w:rsidR="00EA417F" w:rsidRPr="008D043F">
              <w:rPr>
                <w:rFonts w:asciiTheme="minorHAnsi" w:hAnsiTheme="minorHAnsi" w:cstheme="minorHAnsi"/>
                <w:sz w:val="18"/>
                <w:szCs w:val="18"/>
                <w:lang w:val="hr-HR"/>
              </w:rPr>
              <w:t xml:space="preserve">informacijski </w:t>
            </w:r>
            <w:r w:rsidRPr="008D043F">
              <w:rPr>
                <w:rFonts w:asciiTheme="minorHAnsi" w:hAnsiTheme="minorHAnsi" w:cstheme="minorHAnsi"/>
                <w:sz w:val="18"/>
                <w:szCs w:val="18"/>
                <w:lang w:val="hr-HR"/>
              </w:rPr>
              <w:lastRenderedPageBreak/>
              <w:t>sistem o divljači</w:t>
            </w:r>
          </w:p>
        </w:tc>
        <w:tc>
          <w:tcPr>
            <w:tcW w:w="1159" w:type="pct"/>
            <w:tcMar>
              <w:top w:w="0" w:type="dxa"/>
              <w:left w:w="108" w:type="dxa"/>
              <w:bottom w:w="0" w:type="dxa"/>
              <w:right w:w="108" w:type="dxa"/>
            </w:tcMar>
          </w:tcPr>
          <w:p w14:paraId="5922BC4C"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Do 2027. uspostavljen </w:t>
            </w:r>
            <w:r w:rsidR="00EA417F" w:rsidRPr="008D043F">
              <w:rPr>
                <w:rFonts w:asciiTheme="minorHAnsi" w:hAnsiTheme="minorHAnsi" w:cstheme="minorHAnsi"/>
                <w:sz w:val="18"/>
                <w:szCs w:val="18"/>
                <w:lang w:val="hr-HR"/>
              </w:rPr>
              <w:t xml:space="preserve">informacijski </w:t>
            </w:r>
            <w:r w:rsidRPr="008D043F">
              <w:rPr>
                <w:rFonts w:asciiTheme="minorHAnsi" w:hAnsiTheme="minorHAnsi" w:cstheme="minorHAnsi"/>
                <w:sz w:val="18"/>
                <w:szCs w:val="18"/>
                <w:lang w:val="hr-HR"/>
              </w:rPr>
              <w:lastRenderedPageBreak/>
              <w:t>sistem o divljači</w:t>
            </w:r>
          </w:p>
        </w:tc>
      </w:tr>
      <w:tr w:rsidR="00CC447D" w:rsidRPr="008D043F" w14:paraId="28AA38AD" w14:textId="77777777" w:rsidTr="00270082">
        <w:trPr>
          <w:trHeight w:val="287"/>
        </w:trPr>
        <w:tc>
          <w:tcPr>
            <w:tcW w:w="761" w:type="pct"/>
            <w:vMerge/>
            <w:shd w:val="clear" w:color="auto" w:fill="D9D9D9"/>
            <w:vAlign w:val="center"/>
            <w:hideMark/>
          </w:tcPr>
          <w:p w14:paraId="74D486D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1846C45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DE6575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38B10DA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7B668FD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F2368" w:rsidRPr="008D043F" w14:paraId="08C66420" w14:textId="77777777" w:rsidTr="00270082">
        <w:trPr>
          <w:trHeight w:val="287"/>
        </w:trPr>
        <w:tc>
          <w:tcPr>
            <w:tcW w:w="761" w:type="pct"/>
            <w:vMerge/>
            <w:shd w:val="clear" w:color="auto" w:fill="D9D9D9"/>
            <w:vAlign w:val="center"/>
          </w:tcPr>
          <w:p w14:paraId="254D1699"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1968A594"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EA4E8DE"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77</w:t>
            </w:r>
          </w:p>
        </w:tc>
        <w:tc>
          <w:tcPr>
            <w:tcW w:w="1159" w:type="pct"/>
            <w:tcMar>
              <w:top w:w="0" w:type="dxa"/>
              <w:left w:w="108" w:type="dxa"/>
              <w:bottom w:w="0" w:type="dxa"/>
              <w:right w:w="108" w:type="dxa"/>
            </w:tcMar>
            <w:vAlign w:val="center"/>
          </w:tcPr>
          <w:p w14:paraId="77867F23"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c>
          <w:tcPr>
            <w:tcW w:w="1159" w:type="pct"/>
            <w:tcMar>
              <w:top w:w="0" w:type="dxa"/>
              <w:left w:w="108" w:type="dxa"/>
              <w:bottom w:w="0" w:type="dxa"/>
              <w:right w:w="108" w:type="dxa"/>
            </w:tcMar>
            <w:vAlign w:val="center"/>
          </w:tcPr>
          <w:p w14:paraId="7DC85088"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w:t>
            </w:r>
          </w:p>
        </w:tc>
      </w:tr>
    </w:tbl>
    <w:p w14:paraId="3DFBD6B3"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3"/>
        <w:gridCol w:w="2142"/>
        <w:gridCol w:w="3262"/>
        <w:gridCol w:w="3262"/>
        <w:gridCol w:w="3262"/>
      </w:tblGrid>
      <w:tr w:rsidR="00CC447D" w:rsidRPr="008D043F" w14:paraId="6C8E4B6A"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016857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2.1. Mjera</w:t>
            </w:r>
          </w:p>
        </w:tc>
        <w:tc>
          <w:tcPr>
            <w:tcW w:w="761" w:type="pct"/>
            <w:vMerge w:val="restart"/>
            <w:tcMar>
              <w:top w:w="0" w:type="dxa"/>
              <w:left w:w="108" w:type="dxa"/>
              <w:bottom w:w="0" w:type="dxa"/>
              <w:right w:w="108" w:type="dxa"/>
            </w:tcMar>
            <w:vAlign w:val="center"/>
          </w:tcPr>
          <w:p w14:paraId="1B01590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Uspostaviti usklađen regulatorni okvir za uspostavu lovišta, upravljanje populacijom i planski uzgoj divljači</w:t>
            </w:r>
          </w:p>
        </w:tc>
        <w:tc>
          <w:tcPr>
            <w:tcW w:w="1159" w:type="pct"/>
            <w:shd w:val="clear" w:color="auto" w:fill="D9D9D9"/>
            <w:tcMar>
              <w:top w:w="0" w:type="dxa"/>
              <w:left w:w="108" w:type="dxa"/>
              <w:bottom w:w="0" w:type="dxa"/>
              <w:right w:w="108" w:type="dxa"/>
            </w:tcMar>
            <w:vAlign w:val="center"/>
            <w:hideMark/>
          </w:tcPr>
          <w:p w14:paraId="1DC1B4D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B438A2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91743B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8D043F" w14:paraId="04AA0CE0" w14:textId="77777777" w:rsidTr="00270082">
        <w:trPr>
          <w:trHeight w:val="287"/>
        </w:trPr>
        <w:tc>
          <w:tcPr>
            <w:tcW w:w="761" w:type="pct"/>
            <w:vMerge/>
            <w:shd w:val="clear" w:color="auto" w:fill="D9D9D9"/>
            <w:vAlign w:val="center"/>
            <w:hideMark/>
          </w:tcPr>
          <w:p w14:paraId="29F00803"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78702125"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0B48247" w14:textId="77777777" w:rsidR="002F5D0D" w:rsidRPr="008D043F" w:rsidRDefault="002F5D0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Postojanje propisa o lovstvu usklađenih s </w:t>
            </w:r>
            <w:r w:rsidRPr="008D043F">
              <w:rPr>
                <w:rFonts w:asciiTheme="minorHAnsi" w:hAnsiTheme="minorHAnsi" w:cstheme="minorHAnsi"/>
                <w:color w:val="000000"/>
                <w:sz w:val="18"/>
                <w:szCs w:val="18"/>
                <w:lang w:val="hr-HR"/>
              </w:rPr>
              <w:t>EU direktivama i međunarodnim sporazumima iz oblasti biodiverziteta</w:t>
            </w:r>
          </w:p>
        </w:tc>
        <w:tc>
          <w:tcPr>
            <w:tcW w:w="1159" w:type="pct"/>
            <w:shd w:val="clear" w:color="auto" w:fill="FFFFFF"/>
            <w:tcMar>
              <w:top w:w="0" w:type="dxa"/>
              <w:left w:w="108" w:type="dxa"/>
              <w:bottom w:w="0" w:type="dxa"/>
              <w:right w:w="108" w:type="dxa"/>
            </w:tcMar>
            <w:vAlign w:val="center"/>
          </w:tcPr>
          <w:p w14:paraId="27F69EC2" w14:textId="77777777" w:rsidR="002F5D0D" w:rsidRPr="008D043F" w:rsidRDefault="002F5D0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akon o lovstvu </w:t>
            </w:r>
            <w:r w:rsidR="00EA417F" w:rsidRPr="008D043F">
              <w:rPr>
                <w:rFonts w:asciiTheme="minorHAnsi" w:hAnsiTheme="minorHAnsi" w:cstheme="minorHAnsi"/>
                <w:sz w:val="18"/>
                <w:szCs w:val="18"/>
                <w:lang w:val="hr-HR" w:bidi="en-US"/>
              </w:rPr>
              <w:t>Federacije</w:t>
            </w:r>
            <w:r w:rsidRPr="008D043F">
              <w:rPr>
                <w:rFonts w:asciiTheme="minorHAnsi" w:hAnsiTheme="minorHAnsi" w:cstheme="minorHAnsi"/>
                <w:sz w:val="18"/>
                <w:szCs w:val="18"/>
                <w:lang w:val="hr-HR" w:bidi="en-US"/>
              </w:rPr>
              <w:t xml:space="preserve"> BiH nije u potpunosti usklađen s </w:t>
            </w:r>
            <w:r w:rsidRPr="008D043F">
              <w:rPr>
                <w:rFonts w:asciiTheme="minorHAnsi" w:hAnsiTheme="minorHAnsi" w:cstheme="minorHAnsi"/>
                <w:color w:val="000000"/>
                <w:sz w:val="18"/>
                <w:szCs w:val="18"/>
                <w:lang w:val="hr-HR"/>
              </w:rPr>
              <w:t>EU direktivama i međunarodnim sporazumima iz oblasti biodiverziteta</w:t>
            </w:r>
          </w:p>
        </w:tc>
        <w:tc>
          <w:tcPr>
            <w:tcW w:w="1159" w:type="pct"/>
            <w:shd w:val="clear" w:color="auto" w:fill="FFFFFF"/>
            <w:vAlign w:val="center"/>
          </w:tcPr>
          <w:p w14:paraId="3B353E76" w14:textId="77777777" w:rsidR="002F5D0D" w:rsidRPr="008D043F" w:rsidRDefault="002F5D0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4. donesen je usklađeni Zakon o lovstvu i set </w:t>
            </w:r>
            <w:r w:rsidRPr="008D043F">
              <w:rPr>
                <w:rFonts w:asciiTheme="minorHAnsi" w:hAnsiTheme="minorHAnsi" w:cstheme="minorHAnsi"/>
                <w:color w:val="000000"/>
                <w:sz w:val="18"/>
                <w:szCs w:val="18"/>
                <w:lang w:val="hr-HR"/>
              </w:rPr>
              <w:t xml:space="preserve">pozakonskih akata, </w:t>
            </w:r>
            <w:r w:rsidR="00EA417F" w:rsidRPr="008D043F">
              <w:rPr>
                <w:rFonts w:asciiTheme="minorHAnsi" w:hAnsiTheme="minorHAnsi" w:cstheme="minorHAnsi"/>
                <w:color w:val="000000"/>
                <w:sz w:val="18"/>
                <w:szCs w:val="18"/>
                <w:lang w:val="hr-HR"/>
              </w:rPr>
              <w:t>shodno</w:t>
            </w:r>
            <w:r w:rsidRPr="008D043F">
              <w:rPr>
                <w:rFonts w:asciiTheme="minorHAnsi" w:hAnsiTheme="minorHAnsi" w:cstheme="minorHAnsi"/>
                <w:color w:val="000000"/>
                <w:sz w:val="18"/>
                <w:szCs w:val="18"/>
                <w:lang w:val="hr-HR"/>
              </w:rPr>
              <w:t xml:space="preserve"> novom zakonu</w:t>
            </w:r>
          </w:p>
        </w:tc>
      </w:tr>
      <w:tr w:rsidR="00CC447D" w:rsidRPr="008D043F" w14:paraId="0ADA81BE" w14:textId="77777777" w:rsidTr="00270082">
        <w:trPr>
          <w:trHeight w:val="483"/>
        </w:trPr>
        <w:tc>
          <w:tcPr>
            <w:tcW w:w="761" w:type="pct"/>
            <w:vMerge/>
            <w:shd w:val="clear" w:color="auto" w:fill="D9D9D9"/>
            <w:vAlign w:val="center"/>
            <w:hideMark/>
          </w:tcPr>
          <w:p w14:paraId="0ABC9AA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0085079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A81751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2376AF0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B258E8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F2368" w:rsidRPr="008D043F" w14:paraId="61372B86" w14:textId="77777777" w:rsidTr="00270082">
        <w:trPr>
          <w:trHeight w:val="287"/>
        </w:trPr>
        <w:tc>
          <w:tcPr>
            <w:tcW w:w="761" w:type="pct"/>
            <w:vMerge/>
            <w:shd w:val="clear" w:color="auto" w:fill="D9D9D9"/>
            <w:vAlign w:val="center"/>
            <w:hideMark/>
          </w:tcPr>
          <w:p w14:paraId="7BB00EEE"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2C39ABCC"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B807F8F"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01</w:t>
            </w:r>
          </w:p>
        </w:tc>
        <w:tc>
          <w:tcPr>
            <w:tcW w:w="1159" w:type="pct"/>
            <w:tcMar>
              <w:top w:w="0" w:type="dxa"/>
              <w:left w:w="108" w:type="dxa"/>
              <w:bottom w:w="0" w:type="dxa"/>
              <w:right w:w="108" w:type="dxa"/>
            </w:tcMar>
            <w:vAlign w:val="center"/>
          </w:tcPr>
          <w:p w14:paraId="4BAA719B"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4D52D49"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01</w:t>
            </w:r>
          </w:p>
        </w:tc>
      </w:tr>
      <w:tr w:rsidR="00CC447D" w:rsidRPr="008D043F" w14:paraId="0F4B4941"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1C8DA40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2.2. Mjera</w:t>
            </w:r>
          </w:p>
        </w:tc>
        <w:tc>
          <w:tcPr>
            <w:tcW w:w="761" w:type="pct"/>
            <w:vMerge w:val="restart"/>
            <w:tcMar>
              <w:top w:w="0" w:type="dxa"/>
              <w:left w:w="108" w:type="dxa"/>
              <w:bottom w:w="0" w:type="dxa"/>
              <w:right w:w="108" w:type="dxa"/>
            </w:tcMar>
            <w:vAlign w:val="center"/>
          </w:tcPr>
          <w:p w14:paraId="00D95232" w14:textId="77777777" w:rsidR="00CC447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
                <w:bCs/>
                <w:sz w:val="18"/>
                <w:szCs w:val="18"/>
                <w:lang w:val="hr-HR"/>
              </w:rPr>
              <w:t xml:space="preserve">Unaprijediti strateški, zakonski i institucionalni okvir za održivo upravljanje </w:t>
            </w:r>
            <w:r w:rsidRPr="008D043F">
              <w:rPr>
                <w:rFonts w:asciiTheme="minorHAnsi" w:hAnsiTheme="minorHAnsi" w:cstheme="minorHAnsi"/>
                <w:b/>
                <w:bCs/>
                <w:color w:val="000000" w:themeColor="text1"/>
                <w:sz w:val="18"/>
                <w:szCs w:val="18"/>
                <w:lang w:val="hr-HR"/>
              </w:rPr>
              <w:t>lovištem i  divljači</w:t>
            </w:r>
          </w:p>
        </w:tc>
        <w:tc>
          <w:tcPr>
            <w:tcW w:w="1159" w:type="pct"/>
            <w:shd w:val="clear" w:color="auto" w:fill="D9D9D9"/>
            <w:tcMar>
              <w:top w:w="0" w:type="dxa"/>
              <w:left w:w="108" w:type="dxa"/>
              <w:bottom w:w="0" w:type="dxa"/>
              <w:right w:w="108" w:type="dxa"/>
            </w:tcMar>
            <w:vAlign w:val="center"/>
            <w:hideMark/>
          </w:tcPr>
          <w:p w14:paraId="2C32F28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98DE40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371C97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125986" w:rsidRPr="008D043F" w14:paraId="0029B19B" w14:textId="77777777" w:rsidTr="00270082">
        <w:trPr>
          <w:trHeight w:val="287"/>
        </w:trPr>
        <w:tc>
          <w:tcPr>
            <w:tcW w:w="761" w:type="pct"/>
            <w:vMerge/>
            <w:shd w:val="clear" w:color="auto" w:fill="D9D9D9"/>
            <w:vAlign w:val="center"/>
            <w:hideMark/>
          </w:tcPr>
          <w:p w14:paraId="564606B9"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577CC551"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8AA93A8" w14:textId="77777777" w:rsidR="00125986" w:rsidRPr="008D043F" w:rsidRDefault="00125986"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Pr="008D043F">
              <w:rPr>
                <w:rFonts w:asciiTheme="minorHAnsi" w:hAnsiTheme="minorHAnsi" w:cstheme="minorHAnsi"/>
                <w:color w:val="000000" w:themeColor="text1"/>
                <w:sz w:val="18"/>
                <w:szCs w:val="18"/>
                <w:lang w:val="hr-HR" w:bidi="en-US"/>
              </w:rPr>
              <w:t>kategorizacije, ustanovljenje i dodjela lovišta na korištenje</w:t>
            </w:r>
          </w:p>
        </w:tc>
        <w:tc>
          <w:tcPr>
            <w:tcW w:w="1159" w:type="pct"/>
            <w:shd w:val="clear" w:color="auto" w:fill="FFFFFF"/>
            <w:tcMar>
              <w:top w:w="0" w:type="dxa"/>
              <w:left w:w="108" w:type="dxa"/>
              <w:bottom w:w="0" w:type="dxa"/>
              <w:right w:w="108" w:type="dxa"/>
            </w:tcMar>
            <w:vAlign w:val="center"/>
          </w:tcPr>
          <w:p w14:paraId="72EF8F10" w14:textId="77777777" w:rsidR="00125986" w:rsidRPr="008D043F" w:rsidRDefault="00125986"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Kategorizacija, ustanovljenje i </w:t>
            </w:r>
            <w:r w:rsidR="00EA417F" w:rsidRPr="008D043F">
              <w:rPr>
                <w:rFonts w:asciiTheme="minorHAnsi" w:hAnsiTheme="minorHAnsi" w:cstheme="minorHAnsi"/>
                <w:color w:val="000000" w:themeColor="text1"/>
                <w:sz w:val="18"/>
                <w:szCs w:val="18"/>
                <w:lang w:val="hr-HR" w:bidi="en-US"/>
              </w:rPr>
              <w:t xml:space="preserve">dodjela </w:t>
            </w:r>
            <w:r w:rsidRPr="008D043F">
              <w:rPr>
                <w:rFonts w:asciiTheme="minorHAnsi" w:hAnsiTheme="minorHAnsi" w:cstheme="minorHAnsi"/>
                <w:color w:val="000000" w:themeColor="text1"/>
                <w:sz w:val="18"/>
                <w:szCs w:val="18"/>
                <w:lang w:val="hr-HR" w:bidi="en-US"/>
              </w:rPr>
              <w:t xml:space="preserve">lovišta na korištenje u </w:t>
            </w:r>
            <w:r w:rsidR="00EA417F"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nisu u potpunosti izvršeni </w:t>
            </w:r>
          </w:p>
        </w:tc>
        <w:tc>
          <w:tcPr>
            <w:tcW w:w="1159" w:type="pct"/>
            <w:shd w:val="clear" w:color="auto" w:fill="FFFFFF"/>
            <w:vAlign w:val="center"/>
          </w:tcPr>
          <w:p w14:paraId="6B503C64" w14:textId="77777777" w:rsidR="00125986" w:rsidRPr="008D043F" w:rsidRDefault="00125986"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4. izvršena kategorizacija, ustanovljenje i dodjela lovišta na korištenje</w:t>
            </w:r>
          </w:p>
        </w:tc>
      </w:tr>
      <w:tr w:rsidR="00125986" w:rsidRPr="008D043F" w14:paraId="5452D81A" w14:textId="77777777" w:rsidTr="00270082">
        <w:trPr>
          <w:trHeight w:val="287"/>
        </w:trPr>
        <w:tc>
          <w:tcPr>
            <w:tcW w:w="761" w:type="pct"/>
            <w:vMerge/>
            <w:shd w:val="clear" w:color="auto" w:fill="D9D9D9"/>
            <w:vAlign w:val="center"/>
          </w:tcPr>
          <w:p w14:paraId="5A8F42BA"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44FFB4FC"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0CF007D" w14:textId="77777777" w:rsidR="00125986" w:rsidRPr="008D043F" w:rsidRDefault="00125986"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Pr="008D043F">
              <w:rPr>
                <w:rFonts w:asciiTheme="minorHAnsi" w:hAnsiTheme="minorHAnsi" w:cstheme="minorHAnsi"/>
                <w:color w:val="000000" w:themeColor="text1"/>
                <w:sz w:val="18"/>
                <w:szCs w:val="18"/>
                <w:lang w:val="hr-HR" w:bidi="en-US"/>
              </w:rPr>
              <w:t>stručne službe kod korisnika lovišta za nadzor i provedbu zakonskih i planskih mjera</w:t>
            </w:r>
          </w:p>
        </w:tc>
        <w:tc>
          <w:tcPr>
            <w:tcW w:w="1159" w:type="pct"/>
            <w:shd w:val="clear" w:color="auto" w:fill="FFFFFF"/>
            <w:tcMar>
              <w:top w:w="0" w:type="dxa"/>
              <w:left w:w="108" w:type="dxa"/>
              <w:bottom w:w="0" w:type="dxa"/>
              <w:right w:w="108" w:type="dxa"/>
            </w:tcMar>
            <w:vAlign w:val="center"/>
          </w:tcPr>
          <w:p w14:paraId="40528630" w14:textId="77777777" w:rsidR="00125986" w:rsidRPr="008D043F" w:rsidRDefault="00125986"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Stručna služba za nadzor i provedbu zakonskih i planskih mjera nije uspostavljena u svim lovištima </w:t>
            </w:r>
            <w:r w:rsidR="00EA417F" w:rsidRPr="008D043F">
              <w:rPr>
                <w:rFonts w:asciiTheme="minorHAnsi" w:hAnsiTheme="minorHAnsi" w:cstheme="minorHAnsi"/>
                <w:color w:val="000000" w:themeColor="text1"/>
                <w:sz w:val="18"/>
                <w:szCs w:val="18"/>
                <w:lang w:val="hr-HR" w:bidi="en-US"/>
              </w:rPr>
              <w:t>Federacije</w:t>
            </w:r>
            <w:r w:rsidRPr="008D043F">
              <w:rPr>
                <w:rFonts w:asciiTheme="minorHAnsi" w:hAnsiTheme="minorHAnsi" w:cstheme="minorHAnsi"/>
                <w:color w:val="000000" w:themeColor="text1"/>
                <w:sz w:val="18"/>
                <w:szCs w:val="18"/>
                <w:lang w:val="hr-HR" w:bidi="en-US"/>
              </w:rPr>
              <w:t xml:space="preserve"> BiH </w:t>
            </w:r>
          </w:p>
        </w:tc>
        <w:tc>
          <w:tcPr>
            <w:tcW w:w="1159" w:type="pct"/>
            <w:shd w:val="clear" w:color="auto" w:fill="FFFFFF"/>
            <w:vAlign w:val="center"/>
          </w:tcPr>
          <w:p w14:paraId="38F2C3EB" w14:textId="77777777" w:rsidR="00125986" w:rsidRPr="008D043F" w:rsidRDefault="00125986"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4. u svim lovištima uspostavljena stručna služba za nadzor i provedbu zakonskih i planskih mjera</w:t>
            </w:r>
          </w:p>
        </w:tc>
      </w:tr>
      <w:tr w:rsidR="00125986" w:rsidRPr="008D043F" w14:paraId="007E9E35" w14:textId="77777777" w:rsidTr="00270082">
        <w:trPr>
          <w:trHeight w:val="287"/>
        </w:trPr>
        <w:tc>
          <w:tcPr>
            <w:tcW w:w="761" w:type="pct"/>
            <w:vMerge/>
            <w:shd w:val="clear" w:color="auto" w:fill="D9D9D9"/>
            <w:vAlign w:val="center"/>
          </w:tcPr>
          <w:p w14:paraId="09392D19"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7183CEC7"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8A0990F" w14:textId="77777777" w:rsidR="00125986" w:rsidRPr="008D043F" w:rsidRDefault="00125986"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planova </w:t>
            </w:r>
            <w:r w:rsidRPr="008D043F">
              <w:rPr>
                <w:rFonts w:asciiTheme="minorHAnsi" w:hAnsiTheme="minorHAnsi" w:cstheme="minorHAnsi"/>
                <w:color w:val="000000" w:themeColor="text1"/>
                <w:sz w:val="18"/>
                <w:szCs w:val="18"/>
                <w:lang w:val="hr-HR" w:bidi="en-US"/>
              </w:rPr>
              <w:t>za upravljanje populacijom divljači  vuka, medvjeda i risa</w:t>
            </w:r>
          </w:p>
        </w:tc>
        <w:tc>
          <w:tcPr>
            <w:tcW w:w="1159" w:type="pct"/>
            <w:shd w:val="clear" w:color="auto" w:fill="FFFFFF"/>
            <w:tcMar>
              <w:top w:w="0" w:type="dxa"/>
              <w:left w:w="108" w:type="dxa"/>
              <w:bottom w:w="0" w:type="dxa"/>
              <w:right w:w="108" w:type="dxa"/>
            </w:tcMar>
            <w:vAlign w:val="center"/>
          </w:tcPr>
          <w:p w14:paraId="741CBC86" w14:textId="77777777" w:rsidR="00125986" w:rsidRPr="008D043F" w:rsidRDefault="00125986"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U </w:t>
            </w:r>
            <w:r w:rsidR="00EA417F"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nije uspostavljen planski pristup populacijom divljači vuka, medvjeda i risa </w:t>
            </w:r>
          </w:p>
        </w:tc>
        <w:tc>
          <w:tcPr>
            <w:tcW w:w="1159" w:type="pct"/>
            <w:shd w:val="clear" w:color="auto" w:fill="FFFFFF"/>
            <w:vAlign w:val="center"/>
          </w:tcPr>
          <w:p w14:paraId="0D7945FC" w14:textId="77777777" w:rsidR="00125986" w:rsidRPr="008D043F" w:rsidRDefault="00125986"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5. usvojeni planovi za upravljanje populacijom divljači  vuka, medvjeda i risa, usklađen</w:t>
            </w:r>
            <w:r w:rsidR="00EA417F" w:rsidRPr="008D043F">
              <w:rPr>
                <w:rFonts w:asciiTheme="minorHAnsi" w:hAnsiTheme="minorHAnsi" w:cstheme="minorHAnsi"/>
                <w:color w:val="000000" w:themeColor="text1"/>
                <w:sz w:val="18"/>
                <w:szCs w:val="18"/>
                <w:lang w:val="hr-HR" w:bidi="en-US"/>
              </w:rPr>
              <w:t>i</w:t>
            </w:r>
            <w:r w:rsidRPr="008D043F">
              <w:rPr>
                <w:rFonts w:asciiTheme="minorHAnsi" w:hAnsiTheme="minorHAnsi" w:cstheme="minorHAnsi"/>
                <w:color w:val="000000" w:themeColor="text1"/>
                <w:sz w:val="18"/>
                <w:szCs w:val="18"/>
                <w:lang w:val="hr-HR" w:bidi="en-US"/>
              </w:rPr>
              <w:t xml:space="preserve"> s istim planovima za Republiku Srpsku </w:t>
            </w:r>
          </w:p>
        </w:tc>
      </w:tr>
      <w:tr w:rsidR="00125986" w:rsidRPr="008D043F" w14:paraId="4CEE40BB" w14:textId="77777777" w:rsidTr="00270082">
        <w:trPr>
          <w:trHeight w:val="287"/>
        </w:trPr>
        <w:tc>
          <w:tcPr>
            <w:tcW w:w="761" w:type="pct"/>
            <w:vMerge/>
            <w:shd w:val="clear" w:color="auto" w:fill="D9D9D9"/>
            <w:vAlign w:val="center"/>
          </w:tcPr>
          <w:p w14:paraId="1487F993"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F7E3739"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8195B3C" w14:textId="77777777" w:rsidR="00125986" w:rsidRPr="008D043F" w:rsidRDefault="00125986"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color w:val="000000" w:themeColor="text1"/>
                <w:sz w:val="18"/>
                <w:szCs w:val="18"/>
                <w:lang w:val="hr-HR"/>
              </w:rPr>
              <w:t>Postojanje lovno-privrednih osnova</w:t>
            </w:r>
            <w:r w:rsidRPr="008D043F">
              <w:rPr>
                <w:rFonts w:asciiTheme="minorHAnsi" w:hAnsiTheme="minorHAnsi" w:cstheme="minorHAnsi"/>
                <w:color w:val="000000" w:themeColor="text1"/>
                <w:sz w:val="18"/>
                <w:szCs w:val="18"/>
                <w:lang w:val="hr-HR" w:bidi="en-US"/>
              </w:rPr>
              <w:t xml:space="preserve"> za lovišta koja uvažavaju principe zaštite vrsta, u skladu s konvencijama i EU direktivama</w:t>
            </w:r>
          </w:p>
        </w:tc>
        <w:tc>
          <w:tcPr>
            <w:tcW w:w="1159" w:type="pct"/>
            <w:shd w:val="clear" w:color="auto" w:fill="FFFFFF"/>
            <w:tcMar>
              <w:top w:w="0" w:type="dxa"/>
              <w:left w:w="108" w:type="dxa"/>
              <w:bottom w:w="0" w:type="dxa"/>
              <w:right w:w="108" w:type="dxa"/>
            </w:tcMar>
            <w:vAlign w:val="center"/>
          </w:tcPr>
          <w:p w14:paraId="2FCE06EE" w14:textId="77777777" w:rsidR="00125986" w:rsidRPr="008D043F" w:rsidRDefault="00125986"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U </w:t>
            </w:r>
            <w:r w:rsidR="00EA417F"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lovno-privredne osnove za manji broj lovišta nisu izrađene tako da uvažavaju principe zaštite vrsta, u skladu s konvencijama i EU direktivama iz oblasti biodiverziteta</w:t>
            </w:r>
          </w:p>
        </w:tc>
        <w:tc>
          <w:tcPr>
            <w:tcW w:w="1159" w:type="pct"/>
            <w:shd w:val="clear" w:color="auto" w:fill="FFFFFF"/>
            <w:vAlign w:val="center"/>
          </w:tcPr>
          <w:p w14:paraId="0DECB527" w14:textId="77777777" w:rsidR="00125986" w:rsidRPr="008D043F" w:rsidRDefault="00125986"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4. izrađene lovno-privredne osnove za sva lovišta koja uvažavaju principe zaštite vrsta, u skladu s konvencijama i EU direktivama</w:t>
            </w:r>
          </w:p>
        </w:tc>
      </w:tr>
      <w:tr w:rsidR="00125986" w:rsidRPr="008D043F" w14:paraId="2FCCDC35" w14:textId="77777777" w:rsidTr="00270082">
        <w:trPr>
          <w:trHeight w:val="180"/>
        </w:trPr>
        <w:tc>
          <w:tcPr>
            <w:tcW w:w="761" w:type="pct"/>
            <w:vMerge/>
            <w:shd w:val="clear" w:color="auto" w:fill="D9D9D9"/>
            <w:vAlign w:val="center"/>
          </w:tcPr>
          <w:p w14:paraId="6B361C2C"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15E3C6D0"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E4ED2BB" w14:textId="77777777" w:rsidR="00125986" w:rsidRPr="008D043F" w:rsidRDefault="00125986"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color w:val="000000"/>
                <w:sz w:val="18"/>
                <w:szCs w:val="18"/>
                <w:lang w:val="hr-HR"/>
              </w:rPr>
              <w:t>Postojanje funkcionalnog modula IS za lovstvo</w:t>
            </w:r>
          </w:p>
        </w:tc>
        <w:tc>
          <w:tcPr>
            <w:tcW w:w="1159" w:type="pct"/>
            <w:shd w:val="clear" w:color="auto" w:fill="FFFFFF"/>
            <w:tcMar>
              <w:top w:w="0" w:type="dxa"/>
              <w:left w:w="108" w:type="dxa"/>
              <w:bottom w:w="0" w:type="dxa"/>
              <w:right w:w="108" w:type="dxa"/>
            </w:tcMar>
            <w:vAlign w:val="center"/>
          </w:tcPr>
          <w:p w14:paraId="10F7407B" w14:textId="77777777" w:rsidR="00125986" w:rsidRPr="008D043F" w:rsidRDefault="00EA417F"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nformacijski</w:t>
            </w:r>
            <w:r w:rsidR="00125986" w:rsidRPr="008D043F">
              <w:rPr>
                <w:rFonts w:asciiTheme="minorHAnsi" w:hAnsiTheme="minorHAnsi" w:cstheme="minorHAnsi"/>
                <w:sz w:val="18"/>
                <w:szCs w:val="18"/>
                <w:lang w:val="hr-HR" w:bidi="en-US"/>
              </w:rPr>
              <w:t xml:space="preserve"> sistem šumarstva u </w:t>
            </w:r>
            <w:r w:rsidRPr="008D043F">
              <w:rPr>
                <w:rFonts w:asciiTheme="minorHAnsi" w:hAnsiTheme="minorHAnsi" w:cstheme="minorHAnsi"/>
                <w:sz w:val="18"/>
                <w:szCs w:val="18"/>
                <w:lang w:val="hr-HR" w:bidi="en-US"/>
              </w:rPr>
              <w:t>Federaciji</w:t>
            </w:r>
            <w:r w:rsidR="00125986" w:rsidRPr="008D043F">
              <w:rPr>
                <w:rFonts w:asciiTheme="minorHAnsi" w:hAnsiTheme="minorHAnsi" w:cstheme="minorHAnsi"/>
                <w:sz w:val="18"/>
                <w:szCs w:val="18"/>
                <w:lang w:val="hr-HR" w:bidi="en-US"/>
              </w:rPr>
              <w:t xml:space="preserve"> BiH je u razvoju, modul lovstvo još nije funkcionalan</w:t>
            </w:r>
          </w:p>
        </w:tc>
        <w:tc>
          <w:tcPr>
            <w:tcW w:w="1159" w:type="pct"/>
            <w:shd w:val="clear" w:color="auto" w:fill="FFFFFF"/>
            <w:vAlign w:val="center"/>
          </w:tcPr>
          <w:p w14:paraId="78715B6A" w14:textId="77777777" w:rsidR="00125986" w:rsidRPr="008D043F" w:rsidRDefault="00125986"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5. funkcionalan modul lovstvo </w:t>
            </w:r>
          </w:p>
        </w:tc>
      </w:tr>
      <w:tr w:rsidR="00CC447D" w:rsidRPr="008D043F" w14:paraId="68CE6073" w14:textId="77777777" w:rsidTr="00270082">
        <w:trPr>
          <w:trHeight w:val="483"/>
        </w:trPr>
        <w:tc>
          <w:tcPr>
            <w:tcW w:w="761" w:type="pct"/>
            <w:vMerge/>
            <w:shd w:val="clear" w:color="auto" w:fill="D9D9D9"/>
            <w:vAlign w:val="center"/>
            <w:hideMark/>
          </w:tcPr>
          <w:p w14:paraId="6128A9E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700AFC2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07839F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F546B7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4AB404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F2368" w:rsidRPr="008D043F" w14:paraId="6E4B4850" w14:textId="77777777" w:rsidTr="00270082">
        <w:trPr>
          <w:trHeight w:val="287"/>
        </w:trPr>
        <w:tc>
          <w:tcPr>
            <w:tcW w:w="761" w:type="pct"/>
            <w:vMerge/>
            <w:shd w:val="clear" w:color="auto" w:fill="D9D9D9"/>
            <w:vAlign w:val="center"/>
            <w:hideMark/>
          </w:tcPr>
          <w:p w14:paraId="5057087F"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35EDDF7B"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1A34861"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76</w:t>
            </w:r>
          </w:p>
        </w:tc>
        <w:tc>
          <w:tcPr>
            <w:tcW w:w="1159" w:type="pct"/>
            <w:tcMar>
              <w:top w:w="0" w:type="dxa"/>
              <w:left w:w="108" w:type="dxa"/>
              <w:bottom w:w="0" w:type="dxa"/>
              <w:right w:w="108" w:type="dxa"/>
            </w:tcMar>
            <w:vAlign w:val="center"/>
          </w:tcPr>
          <w:p w14:paraId="701C6AC8"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c>
          <w:tcPr>
            <w:tcW w:w="1159" w:type="pct"/>
            <w:tcMar>
              <w:top w:w="0" w:type="dxa"/>
              <w:left w:w="108" w:type="dxa"/>
              <w:bottom w:w="0" w:type="dxa"/>
              <w:right w:w="108" w:type="dxa"/>
            </w:tcMar>
            <w:vAlign w:val="center"/>
          </w:tcPr>
          <w:p w14:paraId="0D3967AE"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w:t>
            </w:r>
          </w:p>
        </w:tc>
      </w:tr>
    </w:tbl>
    <w:p w14:paraId="5922178D"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00"/>
        <w:gridCol w:w="2216"/>
        <w:gridCol w:w="3286"/>
        <w:gridCol w:w="3286"/>
        <w:gridCol w:w="3286"/>
      </w:tblGrid>
      <w:tr w:rsidR="00CC447D" w:rsidRPr="008D043F" w14:paraId="11089B0F" w14:textId="77777777" w:rsidTr="00270082">
        <w:trPr>
          <w:trHeight w:val="384"/>
        </w:trPr>
        <w:tc>
          <w:tcPr>
            <w:tcW w:w="741" w:type="pct"/>
            <w:vMerge w:val="restart"/>
            <w:shd w:val="clear" w:color="auto" w:fill="D9D9D9"/>
            <w:tcMar>
              <w:top w:w="0" w:type="dxa"/>
              <w:left w:w="108" w:type="dxa"/>
              <w:bottom w:w="0" w:type="dxa"/>
              <w:right w:w="108" w:type="dxa"/>
            </w:tcMar>
            <w:vAlign w:val="center"/>
          </w:tcPr>
          <w:p w14:paraId="0BEE6B0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3. Prioritet</w:t>
            </w:r>
          </w:p>
          <w:p w14:paraId="548D514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2" w:type="pct"/>
            <w:vMerge w:val="restart"/>
            <w:tcMar>
              <w:top w:w="0" w:type="dxa"/>
              <w:left w:w="108" w:type="dxa"/>
              <w:bottom w:w="0" w:type="dxa"/>
              <w:right w:w="108" w:type="dxa"/>
            </w:tcMar>
            <w:vAlign w:val="center"/>
          </w:tcPr>
          <w:p w14:paraId="4C73C0D2"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ijediti zakonski, strateški i institucionalni okvir za održivo upravljanje ribljim fondom</w:t>
            </w:r>
          </w:p>
        </w:tc>
        <w:tc>
          <w:tcPr>
            <w:tcW w:w="1159" w:type="pct"/>
            <w:shd w:val="clear" w:color="auto" w:fill="D9D9D9"/>
            <w:tcMar>
              <w:top w:w="0" w:type="dxa"/>
              <w:left w:w="108" w:type="dxa"/>
              <w:bottom w:w="0" w:type="dxa"/>
              <w:right w:w="108" w:type="dxa"/>
            </w:tcMar>
            <w:vAlign w:val="center"/>
          </w:tcPr>
          <w:p w14:paraId="0FB922B1"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4C74911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EEE8F9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D4378" w:rsidRPr="008D043F" w14:paraId="6C2A4BDA" w14:textId="77777777" w:rsidTr="00270082">
        <w:trPr>
          <w:trHeight w:val="287"/>
        </w:trPr>
        <w:tc>
          <w:tcPr>
            <w:tcW w:w="741" w:type="pct"/>
            <w:vMerge/>
            <w:shd w:val="clear" w:color="auto" w:fill="D9D9D9"/>
            <w:vAlign w:val="center"/>
            <w:hideMark/>
          </w:tcPr>
          <w:p w14:paraId="12314F31"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08B7BBE2"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BAF7F9B"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usaglašenog regulatornog okvira s pravnom stečevinom</w:t>
            </w:r>
            <w:r w:rsidR="00EA417F" w:rsidRPr="008D043F">
              <w:rPr>
                <w:rFonts w:asciiTheme="minorHAnsi" w:hAnsiTheme="minorHAnsi" w:cstheme="minorHAnsi"/>
                <w:sz w:val="18"/>
                <w:szCs w:val="18"/>
                <w:lang w:val="hr-HR"/>
              </w:rPr>
              <w:t xml:space="preserve"> EU</w:t>
            </w:r>
            <w:r w:rsidRPr="008D043F">
              <w:rPr>
                <w:rFonts w:asciiTheme="minorHAnsi" w:hAnsiTheme="minorHAnsi" w:cstheme="minorHAnsi"/>
                <w:sz w:val="18"/>
                <w:szCs w:val="18"/>
                <w:lang w:val="hr-HR"/>
              </w:rPr>
              <w:t xml:space="preserve"> i međunarodnim konvencijama</w:t>
            </w:r>
          </w:p>
        </w:tc>
        <w:tc>
          <w:tcPr>
            <w:tcW w:w="1159" w:type="pct"/>
            <w:tcMar>
              <w:top w:w="0" w:type="dxa"/>
              <w:left w:w="108" w:type="dxa"/>
              <w:bottom w:w="0" w:type="dxa"/>
              <w:right w:w="108" w:type="dxa"/>
            </w:tcMar>
          </w:tcPr>
          <w:p w14:paraId="66BF211E"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slatkovodnom ribarstvu </w:t>
            </w:r>
            <w:r w:rsidR="00EA417F"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 xml:space="preserve">nije u potpunosti </w:t>
            </w:r>
            <w:r w:rsidR="00EA417F" w:rsidRPr="008D043F">
              <w:rPr>
                <w:rFonts w:asciiTheme="minorHAnsi" w:hAnsiTheme="minorHAnsi" w:cstheme="minorHAnsi"/>
                <w:sz w:val="18"/>
                <w:szCs w:val="18"/>
                <w:lang w:val="hr-HR"/>
              </w:rPr>
              <w:t xml:space="preserve">usaglašen </w:t>
            </w:r>
            <w:r w:rsidRPr="008D043F">
              <w:rPr>
                <w:rFonts w:asciiTheme="minorHAnsi" w:hAnsiTheme="minorHAnsi" w:cstheme="minorHAnsi"/>
                <w:sz w:val="18"/>
                <w:szCs w:val="18"/>
                <w:lang w:val="hr-HR"/>
              </w:rPr>
              <w:t>s pravnom stečevinom</w:t>
            </w:r>
            <w:r w:rsidR="00EA417F" w:rsidRPr="008D043F">
              <w:rPr>
                <w:rFonts w:asciiTheme="minorHAnsi" w:hAnsiTheme="minorHAnsi" w:cstheme="minorHAnsi"/>
                <w:sz w:val="18"/>
                <w:szCs w:val="18"/>
                <w:lang w:val="hr-HR"/>
              </w:rPr>
              <w:t xml:space="preserve"> EU</w:t>
            </w:r>
            <w:r w:rsidRPr="008D043F">
              <w:rPr>
                <w:rFonts w:asciiTheme="minorHAnsi" w:hAnsiTheme="minorHAnsi" w:cstheme="minorHAnsi"/>
                <w:sz w:val="18"/>
                <w:szCs w:val="18"/>
                <w:lang w:val="hr-HR"/>
              </w:rPr>
              <w:t xml:space="preserve"> i međunarodnim konvencijama, kao ni s federalnim propisima o vodama </w:t>
            </w:r>
          </w:p>
        </w:tc>
        <w:tc>
          <w:tcPr>
            <w:tcW w:w="1159" w:type="pct"/>
            <w:tcMar>
              <w:top w:w="0" w:type="dxa"/>
              <w:left w:w="108" w:type="dxa"/>
              <w:bottom w:w="0" w:type="dxa"/>
              <w:right w:w="108" w:type="dxa"/>
            </w:tcMar>
          </w:tcPr>
          <w:p w14:paraId="4D66647F"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3. </w:t>
            </w:r>
            <w:r w:rsidR="00EA417F" w:rsidRPr="008D043F">
              <w:rPr>
                <w:rFonts w:asciiTheme="minorHAnsi" w:hAnsiTheme="minorHAnsi" w:cstheme="minorHAnsi"/>
                <w:sz w:val="18"/>
                <w:szCs w:val="18"/>
                <w:lang w:val="hr-HR"/>
              </w:rPr>
              <w:t xml:space="preserve">usaglašen </w:t>
            </w:r>
            <w:r w:rsidRPr="008D043F">
              <w:rPr>
                <w:rFonts w:asciiTheme="minorHAnsi" w:hAnsiTheme="minorHAnsi" w:cstheme="minorHAnsi"/>
                <w:sz w:val="18"/>
                <w:szCs w:val="18"/>
                <w:lang w:val="hr-HR"/>
              </w:rPr>
              <w:t>zakon i izrađeni podzakonski propisi o slatkovodnom ribarstvu</w:t>
            </w:r>
          </w:p>
        </w:tc>
      </w:tr>
      <w:tr w:rsidR="004D4378" w:rsidRPr="008D043F" w14:paraId="3B9C4981" w14:textId="77777777" w:rsidTr="00270082">
        <w:trPr>
          <w:trHeight w:val="287"/>
        </w:trPr>
        <w:tc>
          <w:tcPr>
            <w:tcW w:w="741" w:type="pct"/>
            <w:vMerge/>
            <w:shd w:val="clear" w:color="auto" w:fill="D9D9D9"/>
            <w:vAlign w:val="center"/>
          </w:tcPr>
          <w:p w14:paraId="2DACE3BB"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5CA94863"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54AD46E"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zakona za </w:t>
            </w:r>
            <w:r w:rsidR="00EA417F" w:rsidRPr="008D043F">
              <w:rPr>
                <w:rFonts w:asciiTheme="minorHAnsi" w:hAnsiTheme="minorHAnsi" w:cstheme="minorHAnsi"/>
                <w:sz w:val="18"/>
                <w:szCs w:val="18"/>
                <w:lang w:val="hr-HR"/>
              </w:rPr>
              <w:t xml:space="preserve">privredno </w:t>
            </w:r>
            <w:r w:rsidRPr="008D043F">
              <w:rPr>
                <w:rFonts w:asciiTheme="minorHAnsi" w:hAnsiTheme="minorHAnsi" w:cstheme="minorHAnsi"/>
                <w:sz w:val="18"/>
                <w:szCs w:val="18"/>
                <w:lang w:val="hr-HR"/>
              </w:rPr>
              <w:t>ribarstvo na moru</w:t>
            </w:r>
          </w:p>
        </w:tc>
        <w:tc>
          <w:tcPr>
            <w:tcW w:w="1159" w:type="pct"/>
            <w:tcMar>
              <w:top w:w="0" w:type="dxa"/>
              <w:left w:w="108" w:type="dxa"/>
              <w:bottom w:w="0" w:type="dxa"/>
              <w:right w:w="108" w:type="dxa"/>
            </w:tcMar>
          </w:tcPr>
          <w:p w14:paraId="02C47155" w14:textId="77777777" w:rsidR="004D4378" w:rsidRPr="008D043F" w:rsidRDefault="00EA417F"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4D4378" w:rsidRPr="008D043F">
              <w:rPr>
                <w:rFonts w:asciiTheme="minorHAnsi" w:hAnsiTheme="minorHAnsi" w:cstheme="minorHAnsi"/>
                <w:sz w:val="18"/>
                <w:szCs w:val="18"/>
                <w:lang w:val="hr-HR"/>
              </w:rPr>
              <w:t xml:space="preserve">nema zakon za </w:t>
            </w:r>
            <w:r w:rsidRPr="008D043F">
              <w:rPr>
                <w:rFonts w:asciiTheme="minorHAnsi" w:hAnsiTheme="minorHAnsi" w:cstheme="minorHAnsi"/>
                <w:sz w:val="18"/>
                <w:szCs w:val="18"/>
                <w:lang w:val="hr-HR"/>
              </w:rPr>
              <w:t xml:space="preserve">privredno </w:t>
            </w:r>
            <w:r w:rsidR="004D4378" w:rsidRPr="008D043F">
              <w:rPr>
                <w:rFonts w:asciiTheme="minorHAnsi" w:hAnsiTheme="minorHAnsi" w:cstheme="minorHAnsi"/>
                <w:sz w:val="18"/>
                <w:szCs w:val="18"/>
                <w:lang w:val="hr-HR"/>
              </w:rPr>
              <w:t xml:space="preserve">ribarstvo na moru </w:t>
            </w:r>
          </w:p>
        </w:tc>
        <w:tc>
          <w:tcPr>
            <w:tcW w:w="1159" w:type="pct"/>
            <w:tcMar>
              <w:top w:w="0" w:type="dxa"/>
              <w:left w:w="108" w:type="dxa"/>
              <w:bottom w:w="0" w:type="dxa"/>
              <w:right w:w="108" w:type="dxa"/>
            </w:tcMar>
          </w:tcPr>
          <w:p w14:paraId="453C7689"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3. donesen zakon i podzakonski </w:t>
            </w:r>
            <w:r w:rsidR="00EA417F" w:rsidRPr="008D043F">
              <w:rPr>
                <w:rFonts w:asciiTheme="minorHAnsi" w:hAnsiTheme="minorHAnsi" w:cstheme="minorHAnsi"/>
                <w:sz w:val="18"/>
                <w:szCs w:val="18"/>
                <w:lang w:val="hr-HR"/>
              </w:rPr>
              <w:t xml:space="preserve">akti </w:t>
            </w:r>
            <w:r w:rsidRPr="008D043F">
              <w:rPr>
                <w:rFonts w:asciiTheme="minorHAnsi" w:hAnsiTheme="minorHAnsi" w:cstheme="minorHAnsi"/>
                <w:sz w:val="18"/>
                <w:szCs w:val="18"/>
                <w:lang w:val="hr-HR"/>
              </w:rPr>
              <w:t xml:space="preserve">za </w:t>
            </w:r>
            <w:r w:rsidR="00EA417F" w:rsidRPr="008D043F">
              <w:rPr>
                <w:rFonts w:asciiTheme="minorHAnsi" w:hAnsiTheme="minorHAnsi" w:cstheme="minorHAnsi"/>
                <w:sz w:val="18"/>
                <w:szCs w:val="18"/>
                <w:lang w:val="hr-HR"/>
              </w:rPr>
              <w:t>privredno</w:t>
            </w:r>
            <w:r w:rsidRPr="008D043F">
              <w:rPr>
                <w:rFonts w:asciiTheme="minorHAnsi" w:hAnsiTheme="minorHAnsi" w:cstheme="minorHAnsi"/>
                <w:sz w:val="18"/>
                <w:szCs w:val="18"/>
                <w:lang w:val="hr-HR"/>
              </w:rPr>
              <w:t xml:space="preserve"> ribarstvo na moru </w:t>
            </w:r>
            <w:r w:rsidR="00EA417F" w:rsidRPr="008D043F">
              <w:rPr>
                <w:rFonts w:asciiTheme="minorHAnsi" w:hAnsiTheme="minorHAnsi" w:cstheme="minorHAnsi"/>
                <w:sz w:val="18"/>
                <w:szCs w:val="18"/>
                <w:lang w:val="hr-HR"/>
              </w:rPr>
              <w:t xml:space="preserve">usaglašen </w:t>
            </w:r>
            <w:r w:rsidRPr="008D043F">
              <w:rPr>
                <w:rFonts w:asciiTheme="minorHAnsi" w:hAnsiTheme="minorHAnsi" w:cstheme="minorHAnsi"/>
                <w:sz w:val="18"/>
                <w:szCs w:val="18"/>
                <w:lang w:val="hr-HR"/>
              </w:rPr>
              <w:t>sa zajedničkom ribarskom politikom, obavezama iz EU direktiva i međunarodnih sporazuma</w:t>
            </w:r>
          </w:p>
        </w:tc>
      </w:tr>
      <w:tr w:rsidR="004D4378" w:rsidRPr="008D043F" w14:paraId="17254F26" w14:textId="77777777" w:rsidTr="00270082">
        <w:trPr>
          <w:trHeight w:val="287"/>
        </w:trPr>
        <w:tc>
          <w:tcPr>
            <w:tcW w:w="741" w:type="pct"/>
            <w:vMerge/>
            <w:shd w:val="clear" w:color="auto" w:fill="D9D9D9"/>
            <w:vAlign w:val="center"/>
          </w:tcPr>
          <w:p w14:paraId="75BC9B46"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5F9DBC39"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14AB0D9"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EA417F" w:rsidRPr="008D043F">
              <w:rPr>
                <w:rFonts w:asciiTheme="minorHAnsi" w:hAnsiTheme="minorHAnsi" w:cstheme="minorHAnsi"/>
                <w:sz w:val="18"/>
                <w:szCs w:val="18"/>
                <w:lang w:val="hr-HR"/>
              </w:rPr>
              <w:t xml:space="preserve">informacijskog </w:t>
            </w:r>
            <w:r w:rsidRPr="008D043F">
              <w:rPr>
                <w:rFonts w:asciiTheme="minorHAnsi" w:hAnsiTheme="minorHAnsi" w:cstheme="minorHAnsi"/>
                <w:sz w:val="18"/>
                <w:szCs w:val="18"/>
                <w:lang w:val="hr-HR"/>
              </w:rPr>
              <w:t xml:space="preserve">sistema o ribarstvu </w:t>
            </w:r>
          </w:p>
        </w:tc>
        <w:tc>
          <w:tcPr>
            <w:tcW w:w="1159" w:type="pct"/>
            <w:tcMar>
              <w:top w:w="0" w:type="dxa"/>
              <w:left w:w="108" w:type="dxa"/>
              <w:bottom w:w="0" w:type="dxa"/>
              <w:right w:w="108" w:type="dxa"/>
            </w:tcMar>
          </w:tcPr>
          <w:p w14:paraId="696F3C03" w14:textId="77777777" w:rsidR="004D4378" w:rsidRPr="008D043F" w:rsidRDefault="00EA417F"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4D4378" w:rsidRPr="008D043F">
              <w:rPr>
                <w:rFonts w:asciiTheme="minorHAnsi" w:hAnsiTheme="minorHAnsi" w:cstheme="minorHAnsi"/>
                <w:sz w:val="18"/>
                <w:szCs w:val="18"/>
                <w:lang w:val="hr-HR"/>
              </w:rPr>
              <w:t xml:space="preserve">još nije uspostavila </w:t>
            </w:r>
            <w:r w:rsidRPr="008D043F">
              <w:rPr>
                <w:rFonts w:asciiTheme="minorHAnsi" w:hAnsiTheme="minorHAnsi" w:cstheme="minorHAnsi"/>
                <w:sz w:val="18"/>
                <w:szCs w:val="18"/>
                <w:lang w:val="hr-HR"/>
              </w:rPr>
              <w:t xml:space="preserve">informacijski </w:t>
            </w:r>
            <w:r w:rsidR="004D4378" w:rsidRPr="008D043F">
              <w:rPr>
                <w:rFonts w:asciiTheme="minorHAnsi" w:hAnsiTheme="minorHAnsi" w:cstheme="minorHAnsi"/>
                <w:sz w:val="18"/>
                <w:szCs w:val="18"/>
                <w:lang w:val="hr-HR"/>
              </w:rPr>
              <w:t>sistem o ribarstvu</w:t>
            </w:r>
          </w:p>
        </w:tc>
        <w:tc>
          <w:tcPr>
            <w:tcW w:w="1159" w:type="pct"/>
            <w:tcMar>
              <w:top w:w="0" w:type="dxa"/>
              <w:left w:w="108" w:type="dxa"/>
              <w:bottom w:w="0" w:type="dxa"/>
              <w:right w:w="108" w:type="dxa"/>
            </w:tcMar>
          </w:tcPr>
          <w:p w14:paraId="6B5E2E5B"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30. uspostavljen </w:t>
            </w:r>
            <w:r w:rsidR="00EA417F" w:rsidRPr="008D043F">
              <w:rPr>
                <w:rFonts w:asciiTheme="minorHAnsi" w:hAnsiTheme="minorHAnsi" w:cstheme="minorHAnsi"/>
                <w:sz w:val="18"/>
                <w:szCs w:val="18"/>
                <w:lang w:val="hr-HR"/>
              </w:rPr>
              <w:t xml:space="preserve">informacijski </w:t>
            </w:r>
            <w:r w:rsidRPr="008D043F">
              <w:rPr>
                <w:rFonts w:asciiTheme="minorHAnsi" w:hAnsiTheme="minorHAnsi" w:cstheme="minorHAnsi"/>
                <w:sz w:val="18"/>
                <w:szCs w:val="18"/>
                <w:lang w:val="hr-HR"/>
              </w:rPr>
              <w:t xml:space="preserve">sistem o ribarstvu </w:t>
            </w:r>
          </w:p>
        </w:tc>
      </w:tr>
      <w:tr w:rsidR="004D4378" w:rsidRPr="008D043F" w14:paraId="22DCDAF0" w14:textId="77777777" w:rsidTr="00270082">
        <w:trPr>
          <w:trHeight w:val="287"/>
        </w:trPr>
        <w:tc>
          <w:tcPr>
            <w:tcW w:w="741" w:type="pct"/>
            <w:vMerge/>
            <w:shd w:val="clear" w:color="auto" w:fill="D9D9D9"/>
            <w:vAlign w:val="center"/>
          </w:tcPr>
          <w:p w14:paraId="0D5A2279"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55E9423D"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09F0688"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strateškog okvira za održivi razvoj ribarskog sektora</w:t>
            </w:r>
          </w:p>
        </w:tc>
        <w:tc>
          <w:tcPr>
            <w:tcW w:w="1159" w:type="pct"/>
            <w:tcMar>
              <w:top w:w="0" w:type="dxa"/>
              <w:left w:w="108" w:type="dxa"/>
              <w:bottom w:w="0" w:type="dxa"/>
              <w:right w:w="108" w:type="dxa"/>
            </w:tcMar>
          </w:tcPr>
          <w:p w14:paraId="1FCA9096"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rednjoročna strategija razvoja poljoprivrednog sektora u </w:t>
            </w:r>
            <w:r w:rsidR="00EA417F"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2015</w:t>
            </w:r>
            <w:r w:rsidR="00EA417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2019 bila je važeća do kraja 2021. godine</w:t>
            </w:r>
          </w:p>
        </w:tc>
        <w:tc>
          <w:tcPr>
            <w:tcW w:w="1159" w:type="pct"/>
            <w:tcMar>
              <w:top w:w="0" w:type="dxa"/>
              <w:left w:w="108" w:type="dxa"/>
              <w:bottom w:w="0" w:type="dxa"/>
              <w:right w:w="108" w:type="dxa"/>
            </w:tcMar>
          </w:tcPr>
          <w:p w14:paraId="391983AA"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 2022. usvojiti strateški okvir za održivi razvoj ribarskog sektora</w:t>
            </w:r>
          </w:p>
        </w:tc>
      </w:tr>
      <w:tr w:rsidR="00CC447D" w:rsidRPr="008D043F" w14:paraId="639420A5" w14:textId="77777777" w:rsidTr="00270082">
        <w:trPr>
          <w:trHeight w:val="287"/>
        </w:trPr>
        <w:tc>
          <w:tcPr>
            <w:tcW w:w="741" w:type="pct"/>
            <w:vMerge/>
            <w:shd w:val="clear" w:color="auto" w:fill="D9D9D9"/>
            <w:vAlign w:val="center"/>
            <w:hideMark/>
          </w:tcPr>
          <w:p w14:paraId="0DC7FC4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4C2640D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292DE3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0763907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11AAE15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DF2368" w:rsidRPr="008D043F" w14:paraId="18CB058C" w14:textId="77777777" w:rsidTr="00270082">
        <w:trPr>
          <w:trHeight w:val="287"/>
        </w:trPr>
        <w:tc>
          <w:tcPr>
            <w:tcW w:w="741" w:type="pct"/>
            <w:vMerge/>
            <w:shd w:val="clear" w:color="auto" w:fill="D9D9D9"/>
            <w:vAlign w:val="center"/>
          </w:tcPr>
          <w:p w14:paraId="44B549CF"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79DD6B4E"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E6A78C3"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34</w:t>
            </w:r>
          </w:p>
        </w:tc>
        <w:tc>
          <w:tcPr>
            <w:tcW w:w="1159" w:type="pct"/>
            <w:tcMar>
              <w:top w:w="0" w:type="dxa"/>
              <w:left w:w="108" w:type="dxa"/>
              <w:bottom w:w="0" w:type="dxa"/>
              <w:right w:w="108" w:type="dxa"/>
            </w:tcMar>
            <w:vAlign w:val="center"/>
          </w:tcPr>
          <w:p w14:paraId="15A79A33"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10</w:t>
            </w:r>
          </w:p>
        </w:tc>
        <w:tc>
          <w:tcPr>
            <w:tcW w:w="1159" w:type="pct"/>
            <w:tcMar>
              <w:top w:w="0" w:type="dxa"/>
              <w:left w:w="108" w:type="dxa"/>
              <w:bottom w:w="0" w:type="dxa"/>
              <w:right w:w="108" w:type="dxa"/>
            </w:tcMar>
            <w:vAlign w:val="center"/>
          </w:tcPr>
          <w:p w14:paraId="59D34355"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45</w:t>
            </w:r>
          </w:p>
        </w:tc>
      </w:tr>
    </w:tbl>
    <w:p w14:paraId="3FA09464"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3"/>
        <w:gridCol w:w="2142"/>
        <w:gridCol w:w="3262"/>
        <w:gridCol w:w="3262"/>
        <w:gridCol w:w="3262"/>
      </w:tblGrid>
      <w:tr w:rsidR="00CC447D" w:rsidRPr="008D043F" w14:paraId="16DCBB59"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0E69939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3.1. Mjera</w:t>
            </w:r>
          </w:p>
        </w:tc>
        <w:tc>
          <w:tcPr>
            <w:tcW w:w="761" w:type="pct"/>
            <w:vMerge w:val="restart"/>
            <w:tcMar>
              <w:top w:w="0" w:type="dxa"/>
              <w:left w:w="108" w:type="dxa"/>
              <w:bottom w:w="0" w:type="dxa"/>
              <w:right w:w="108" w:type="dxa"/>
            </w:tcMar>
            <w:vAlign w:val="center"/>
          </w:tcPr>
          <w:p w14:paraId="034F40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Usaglašavanje regulatornog okvira za ribarstvo s</w:t>
            </w:r>
            <w:r w:rsidR="00EA417F"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pravnom stečevinom </w:t>
            </w:r>
            <w:r w:rsidR="00EA417F" w:rsidRPr="008D043F">
              <w:rPr>
                <w:rFonts w:asciiTheme="minorHAnsi" w:hAnsiTheme="minorHAnsi" w:cstheme="minorHAnsi"/>
                <w:color w:val="000000"/>
                <w:sz w:val="18"/>
                <w:szCs w:val="18"/>
                <w:lang w:val="hr-HR"/>
              </w:rPr>
              <w:t xml:space="preserve">EU </w:t>
            </w:r>
            <w:r w:rsidRPr="008D043F">
              <w:rPr>
                <w:rFonts w:asciiTheme="minorHAnsi" w:hAnsiTheme="minorHAnsi" w:cstheme="minorHAnsi"/>
                <w:color w:val="000000"/>
                <w:sz w:val="18"/>
                <w:szCs w:val="18"/>
                <w:lang w:val="hr-HR"/>
              </w:rPr>
              <w:t>i međunarodnim konvencijama</w:t>
            </w:r>
          </w:p>
        </w:tc>
        <w:tc>
          <w:tcPr>
            <w:tcW w:w="1159" w:type="pct"/>
            <w:shd w:val="clear" w:color="auto" w:fill="D9D9D9"/>
            <w:tcMar>
              <w:top w:w="0" w:type="dxa"/>
              <w:left w:w="108" w:type="dxa"/>
              <w:bottom w:w="0" w:type="dxa"/>
              <w:right w:w="108" w:type="dxa"/>
            </w:tcMar>
            <w:vAlign w:val="center"/>
            <w:hideMark/>
          </w:tcPr>
          <w:p w14:paraId="1270F14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1E4449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D28875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061C2" w:rsidRPr="008D043F" w14:paraId="65F6FD5A" w14:textId="77777777" w:rsidTr="00270082">
        <w:trPr>
          <w:trHeight w:val="287"/>
        </w:trPr>
        <w:tc>
          <w:tcPr>
            <w:tcW w:w="761" w:type="pct"/>
            <w:vMerge/>
            <w:shd w:val="clear" w:color="auto" w:fill="D9D9D9"/>
            <w:vAlign w:val="center"/>
          </w:tcPr>
          <w:p w14:paraId="2D0BF55D"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ED0B4D2"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7B5B36E"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anje zakonskog okvira</w:t>
            </w:r>
            <w:r w:rsidRPr="008D043F">
              <w:rPr>
                <w:rFonts w:asciiTheme="minorHAnsi" w:hAnsiTheme="minorHAnsi" w:cstheme="minorHAnsi"/>
                <w:sz w:val="18"/>
                <w:szCs w:val="18"/>
                <w:lang w:val="hr-HR" w:bidi="en-US"/>
              </w:rPr>
              <w:t xml:space="preserve"> za </w:t>
            </w:r>
            <w:r w:rsidR="00EA417F" w:rsidRPr="008D043F">
              <w:rPr>
                <w:rFonts w:asciiTheme="minorHAnsi" w:hAnsiTheme="minorHAnsi" w:cstheme="minorHAnsi"/>
                <w:sz w:val="18"/>
                <w:szCs w:val="18"/>
                <w:lang w:val="hr-HR" w:bidi="en-US"/>
              </w:rPr>
              <w:t xml:space="preserve">privredno </w:t>
            </w:r>
            <w:r w:rsidRPr="008D043F">
              <w:rPr>
                <w:rFonts w:asciiTheme="minorHAnsi" w:hAnsiTheme="minorHAnsi" w:cstheme="minorHAnsi"/>
                <w:sz w:val="18"/>
                <w:szCs w:val="18"/>
                <w:lang w:val="hr-HR" w:bidi="en-US"/>
              </w:rPr>
              <w:t xml:space="preserve">ribarstvo na moru </w:t>
            </w:r>
            <w:r w:rsidR="00EA417F" w:rsidRPr="008D043F">
              <w:rPr>
                <w:rFonts w:asciiTheme="minorHAnsi" w:hAnsiTheme="minorHAnsi" w:cstheme="minorHAnsi"/>
                <w:sz w:val="18"/>
                <w:szCs w:val="18"/>
                <w:lang w:val="hr-HR" w:bidi="en-US"/>
              </w:rPr>
              <w:t xml:space="preserve">usaglašenog </w:t>
            </w:r>
            <w:r w:rsidRPr="008D043F">
              <w:rPr>
                <w:rFonts w:asciiTheme="minorHAnsi" w:hAnsiTheme="minorHAnsi" w:cstheme="minorHAnsi"/>
                <w:sz w:val="18"/>
                <w:szCs w:val="18"/>
                <w:lang w:val="hr-HR" w:bidi="en-US"/>
              </w:rPr>
              <w:t>sa zajedničkom ribarskom politikom, obavezama iz EU direktiva i</w:t>
            </w:r>
            <w:r w:rsidR="00EA417F" w:rsidRPr="008D043F">
              <w:rPr>
                <w:rFonts w:asciiTheme="minorHAnsi" w:hAnsiTheme="minorHAnsi" w:cstheme="minorHAnsi"/>
                <w:sz w:val="18"/>
                <w:szCs w:val="18"/>
                <w:lang w:val="hr-HR" w:bidi="en-US"/>
              </w:rPr>
              <w:t xml:space="preserve"> međunarodnim sporazumi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0B16651" w14:textId="77777777" w:rsidR="00D061C2" w:rsidRPr="008D043F" w:rsidRDefault="00EA417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cija</w:t>
            </w:r>
            <w:r w:rsidR="00D061C2" w:rsidRPr="008D043F">
              <w:rPr>
                <w:rFonts w:asciiTheme="minorHAnsi" w:hAnsiTheme="minorHAnsi" w:cstheme="minorHAnsi"/>
                <w:sz w:val="18"/>
                <w:szCs w:val="18"/>
                <w:lang w:val="hr-HR" w:bidi="en-US"/>
              </w:rPr>
              <w:t xml:space="preserve"> BiH nema regulirano  </w:t>
            </w:r>
            <w:r w:rsidRPr="008D043F">
              <w:rPr>
                <w:rFonts w:asciiTheme="minorHAnsi" w:hAnsiTheme="minorHAnsi" w:cstheme="minorHAnsi"/>
                <w:sz w:val="18"/>
                <w:szCs w:val="18"/>
                <w:lang w:val="hr-HR" w:bidi="en-US"/>
              </w:rPr>
              <w:t xml:space="preserve">privredno </w:t>
            </w:r>
            <w:r w:rsidR="00D061C2" w:rsidRPr="008D043F">
              <w:rPr>
                <w:rFonts w:asciiTheme="minorHAnsi" w:hAnsiTheme="minorHAnsi" w:cstheme="minorHAnsi"/>
                <w:sz w:val="18"/>
                <w:szCs w:val="18"/>
                <w:lang w:val="hr-HR" w:bidi="en-US"/>
              </w:rPr>
              <w:t xml:space="preserve">ribarstvo na moru </w:t>
            </w:r>
          </w:p>
          <w:p w14:paraId="70AF05B8"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7B4AF3"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3. usvojen Zakon o za </w:t>
            </w:r>
            <w:r w:rsidR="005619FD" w:rsidRPr="008D043F">
              <w:rPr>
                <w:rFonts w:asciiTheme="minorHAnsi" w:hAnsiTheme="minorHAnsi" w:cstheme="minorHAnsi"/>
                <w:sz w:val="18"/>
                <w:szCs w:val="18"/>
                <w:lang w:val="hr-HR" w:bidi="en-US"/>
              </w:rPr>
              <w:t xml:space="preserve">privredno </w:t>
            </w:r>
            <w:r w:rsidRPr="008D043F">
              <w:rPr>
                <w:rFonts w:asciiTheme="minorHAnsi" w:hAnsiTheme="minorHAnsi" w:cstheme="minorHAnsi"/>
                <w:sz w:val="18"/>
                <w:szCs w:val="18"/>
                <w:lang w:val="hr-HR" w:bidi="en-US"/>
              </w:rPr>
              <w:t xml:space="preserve">ribarstvo na moru  i podzakonski akti </w:t>
            </w:r>
            <w:r w:rsidR="005619FD" w:rsidRPr="008D043F">
              <w:rPr>
                <w:rFonts w:asciiTheme="minorHAnsi" w:hAnsiTheme="minorHAnsi" w:cstheme="minorHAnsi"/>
                <w:sz w:val="18"/>
                <w:szCs w:val="18"/>
                <w:lang w:val="hr-HR" w:bidi="en-US"/>
              </w:rPr>
              <w:t xml:space="preserve">usaglašeni </w:t>
            </w:r>
            <w:r w:rsidRPr="008D043F">
              <w:rPr>
                <w:rFonts w:asciiTheme="minorHAnsi" w:hAnsiTheme="minorHAnsi" w:cstheme="minorHAnsi"/>
                <w:sz w:val="18"/>
                <w:szCs w:val="18"/>
                <w:lang w:val="hr-HR" w:bidi="en-US"/>
              </w:rPr>
              <w:t xml:space="preserve">sa zajedničkom ribarskom politikom, obavezama iz EU direktiva i </w:t>
            </w:r>
            <w:r w:rsidR="005619FD" w:rsidRPr="008D043F">
              <w:rPr>
                <w:rFonts w:asciiTheme="minorHAnsi" w:hAnsiTheme="minorHAnsi" w:cstheme="minorHAnsi"/>
                <w:sz w:val="18"/>
                <w:szCs w:val="18"/>
                <w:lang w:val="hr-HR" w:bidi="en-US"/>
              </w:rPr>
              <w:t>međunarodnim sporazumima</w:t>
            </w:r>
          </w:p>
        </w:tc>
      </w:tr>
      <w:tr w:rsidR="00D061C2" w:rsidRPr="008D043F" w14:paraId="196BCD27" w14:textId="77777777" w:rsidTr="00270082">
        <w:trPr>
          <w:trHeight w:val="287"/>
        </w:trPr>
        <w:tc>
          <w:tcPr>
            <w:tcW w:w="761" w:type="pct"/>
            <w:vMerge/>
            <w:shd w:val="clear" w:color="auto" w:fill="D9D9D9"/>
            <w:vAlign w:val="center"/>
          </w:tcPr>
          <w:p w14:paraId="4F6264EC"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CC69BE9"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A57FBE2"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anje Zakona o slatkovodnom ribarstvu </w:t>
            </w:r>
            <w:r w:rsidR="00EA417F" w:rsidRPr="008D043F">
              <w:rPr>
                <w:rFonts w:asciiTheme="minorHAnsi" w:hAnsiTheme="minorHAnsi" w:cstheme="minorHAnsi"/>
                <w:sz w:val="18"/>
                <w:szCs w:val="18"/>
                <w:lang w:val="hr-HR" w:bidi="en-US"/>
              </w:rPr>
              <w:t xml:space="preserve">usaglašenog </w:t>
            </w:r>
            <w:r w:rsidRPr="008D043F">
              <w:rPr>
                <w:rFonts w:asciiTheme="minorHAnsi" w:hAnsiTheme="minorHAnsi" w:cstheme="minorHAnsi"/>
                <w:sz w:val="18"/>
                <w:szCs w:val="18"/>
                <w:lang w:val="hr-HR" w:bidi="en-US"/>
              </w:rPr>
              <w:t xml:space="preserve">sa zakonom iz </w:t>
            </w:r>
            <w:r w:rsidRPr="008D043F">
              <w:rPr>
                <w:rFonts w:asciiTheme="minorHAnsi" w:hAnsiTheme="minorHAnsi" w:cstheme="minorHAnsi"/>
                <w:sz w:val="18"/>
                <w:szCs w:val="18"/>
                <w:lang w:val="hr-HR" w:bidi="en-US"/>
              </w:rPr>
              <w:lastRenderedPageBreak/>
              <w:t>oblasti voda i zahtjevima iz međunarodnih konvencija i EU direktiva iz oblasti ribarstva i biodiverzite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C66D674"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Postojeći Zakon o slatkovodnom ribarstvu nije usklađen sa zakonom iz </w:t>
            </w:r>
            <w:r w:rsidRPr="008D043F">
              <w:rPr>
                <w:rFonts w:asciiTheme="minorHAnsi" w:hAnsiTheme="minorHAnsi" w:cstheme="minorHAnsi"/>
                <w:sz w:val="18"/>
                <w:szCs w:val="18"/>
                <w:lang w:val="hr-HR" w:bidi="en-US"/>
              </w:rPr>
              <w:lastRenderedPageBreak/>
              <w:t>oblasti voda i zahtjevima iz međunarodnih konvencija i EU direktiva iz oblasti ribarstva i biodiverzite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03E19AC"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Do kraja 2023. izvršeno usaglašavanje Zakon</w:t>
            </w:r>
            <w:r w:rsidR="005619FD"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o slatkovodnom ribarstvu</w:t>
            </w:r>
          </w:p>
        </w:tc>
      </w:tr>
      <w:tr w:rsidR="00D061C2" w:rsidRPr="008D043F" w14:paraId="2EF72160" w14:textId="77777777" w:rsidTr="00270082">
        <w:trPr>
          <w:trHeight w:val="287"/>
        </w:trPr>
        <w:tc>
          <w:tcPr>
            <w:tcW w:w="761" w:type="pct"/>
            <w:vMerge/>
            <w:shd w:val="clear" w:color="auto" w:fill="D9D9D9"/>
            <w:vAlign w:val="center"/>
          </w:tcPr>
          <w:p w14:paraId="57AA19C6"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3AB9B25"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96BA897"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Postojanje strateškog okvira za održivi razvoj ribarskog sektor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22F9402"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 xml:space="preserve">Srednjoročna strategija razvoja poljoprivrednog sektora u </w:t>
            </w:r>
            <w:r w:rsidR="005619FD" w:rsidRPr="008D043F">
              <w:rPr>
                <w:rFonts w:asciiTheme="minorHAnsi" w:hAnsiTheme="minorHAnsi" w:cstheme="minorHAnsi"/>
                <w:color w:val="000000" w:themeColor="text1"/>
                <w:sz w:val="18"/>
                <w:szCs w:val="18"/>
                <w:lang w:val="hr-HR"/>
              </w:rPr>
              <w:t>Federaciji</w:t>
            </w:r>
            <w:r w:rsidRPr="008D043F">
              <w:rPr>
                <w:rFonts w:asciiTheme="minorHAnsi" w:hAnsiTheme="minorHAnsi" w:cstheme="minorHAnsi"/>
                <w:color w:val="000000" w:themeColor="text1"/>
                <w:sz w:val="18"/>
                <w:szCs w:val="18"/>
                <w:lang w:val="hr-HR"/>
              </w:rPr>
              <w:t xml:space="preserve"> BiH 2015</w:t>
            </w:r>
            <w:r w:rsidR="005619FD" w:rsidRPr="008D043F">
              <w:rPr>
                <w:rFonts w:asciiTheme="minorHAnsi" w:hAnsiTheme="minorHAnsi" w:cstheme="minorHAnsi"/>
                <w:color w:val="000000" w:themeColor="text1"/>
                <w:sz w:val="18"/>
                <w:szCs w:val="18"/>
                <w:lang w:val="hr-HR"/>
              </w:rPr>
              <w:t>‒</w:t>
            </w:r>
            <w:r w:rsidRPr="008D043F">
              <w:rPr>
                <w:rFonts w:asciiTheme="minorHAnsi" w:hAnsiTheme="minorHAnsi" w:cstheme="minorHAnsi"/>
                <w:color w:val="000000" w:themeColor="text1"/>
                <w:sz w:val="18"/>
                <w:szCs w:val="18"/>
                <w:lang w:val="hr-HR"/>
              </w:rPr>
              <w:t>2019 bila je važeća do kraja 2021. godin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4DBA76"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3. usvojena Strategija razvoja poljoprivrednog sektora za period usklađena sa </w:t>
            </w:r>
            <w:r w:rsidR="005619FD" w:rsidRPr="008D043F">
              <w:rPr>
                <w:rFonts w:asciiTheme="minorHAnsi" w:hAnsiTheme="minorHAnsi" w:cstheme="minorHAnsi"/>
                <w:sz w:val="18"/>
                <w:szCs w:val="18"/>
                <w:lang w:val="hr-HR" w:bidi="en-US"/>
              </w:rPr>
              <w:t xml:space="preserve">zajedničkom Strategijom </w:t>
            </w:r>
            <w:r w:rsidRPr="008D043F">
              <w:rPr>
                <w:rFonts w:asciiTheme="minorHAnsi" w:hAnsiTheme="minorHAnsi" w:cstheme="minorHAnsi"/>
                <w:sz w:val="18"/>
                <w:szCs w:val="18"/>
                <w:lang w:val="hr-HR" w:bidi="en-US"/>
              </w:rPr>
              <w:t>za ribarstvo i akvakulturu EU</w:t>
            </w:r>
          </w:p>
        </w:tc>
      </w:tr>
      <w:tr w:rsidR="00D061C2" w:rsidRPr="008D043F" w14:paraId="5C30CB6E" w14:textId="77777777" w:rsidTr="00270082">
        <w:trPr>
          <w:trHeight w:val="287"/>
        </w:trPr>
        <w:tc>
          <w:tcPr>
            <w:tcW w:w="761" w:type="pct"/>
            <w:vMerge/>
            <w:shd w:val="clear" w:color="auto" w:fill="D9D9D9"/>
            <w:vAlign w:val="center"/>
          </w:tcPr>
          <w:p w14:paraId="59C837EA"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7115F641"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2950B2E"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Postojanje ribolovnih osnova usklađenih sa </w:t>
            </w:r>
            <w:r w:rsidRPr="008D043F">
              <w:rPr>
                <w:rFonts w:asciiTheme="minorHAnsi" w:hAnsiTheme="minorHAnsi" w:cstheme="minorHAnsi"/>
                <w:sz w:val="18"/>
                <w:szCs w:val="18"/>
                <w:lang w:val="hr-HR" w:bidi="en-US"/>
              </w:rPr>
              <w:t>strategijom za ribarstvo i akvakulturu EU 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ADACF62"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ukcesivno izrađivanje ribolovnih osnova u skladu s novim Zakonom o slatkovodnom ribarstv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52BD31"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2031. 100% ribolovnih osnova je izrađeno u skladu sa </w:t>
            </w:r>
            <w:r w:rsidR="005619FD" w:rsidRPr="008D043F">
              <w:rPr>
                <w:rFonts w:asciiTheme="minorHAnsi" w:hAnsiTheme="minorHAnsi" w:cstheme="minorHAnsi"/>
                <w:sz w:val="18"/>
                <w:szCs w:val="18"/>
                <w:lang w:val="hr-HR" w:bidi="en-US"/>
              </w:rPr>
              <w:t xml:space="preserve">Strategijom </w:t>
            </w:r>
            <w:r w:rsidRPr="008D043F">
              <w:rPr>
                <w:rFonts w:asciiTheme="minorHAnsi" w:hAnsiTheme="minorHAnsi" w:cstheme="minorHAnsi"/>
                <w:sz w:val="18"/>
                <w:szCs w:val="18"/>
                <w:lang w:val="hr-HR" w:bidi="en-US"/>
              </w:rPr>
              <w:t>za ribarstvo i akvakulturu EU</w:t>
            </w:r>
          </w:p>
        </w:tc>
      </w:tr>
      <w:tr w:rsidR="00CC447D" w:rsidRPr="008D043F" w14:paraId="0BFD42E9" w14:textId="77777777" w:rsidTr="00270082">
        <w:trPr>
          <w:trHeight w:val="483"/>
        </w:trPr>
        <w:tc>
          <w:tcPr>
            <w:tcW w:w="761" w:type="pct"/>
            <w:vMerge/>
            <w:shd w:val="clear" w:color="auto" w:fill="D9D9D9"/>
            <w:vAlign w:val="center"/>
            <w:hideMark/>
          </w:tcPr>
          <w:p w14:paraId="56F9118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2C2153D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59A07A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12402A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D87C0D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C447D" w:rsidRPr="008D043F" w14:paraId="3BFAC7D5" w14:textId="77777777" w:rsidTr="00270082">
        <w:trPr>
          <w:trHeight w:val="287"/>
        </w:trPr>
        <w:tc>
          <w:tcPr>
            <w:tcW w:w="761" w:type="pct"/>
            <w:vMerge/>
            <w:shd w:val="clear" w:color="auto" w:fill="D9D9D9"/>
            <w:vAlign w:val="center"/>
            <w:hideMark/>
          </w:tcPr>
          <w:p w14:paraId="0DFC999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2E9E2C5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5182608"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c>
          <w:tcPr>
            <w:tcW w:w="1159" w:type="pct"/>
            <w:tcMar>
              <w:top w:w="0" w:type="dxa"/>
              <w:left w:w="108" w:type="dxa"/>
              <w:bottom w:w="0" w:type="dxa"/>
              <w:right w:w="108" w:type="dxa"/>
            </w:tcMar>
            <w:vAlign w:val="center"/>
          </w:tcPr>
          <w:p w14:paraId="0A77B044"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2CB1CC63"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r>
      <w:tr w:rsidR="00CC447D" w:rsidRPr="008D043F" w14:paraId="5BA2872D"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1ED1165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3.2. Mjera</w:t>
            </w:r>
          </w:p>
        </w:tc>
        <w:tc>
          <w:tcPr>
            <w:tcW w:w="761" w:type="pct"/>
            <w:vMerge w:val="restart"/>
            <w:tcMar>
              <w:top w:w="0" w:type="dxa"/>
              <w:left w:w="108" w:type="dxa"/>
              <w:bottom w:w="0" w:type="dxa"/>
              <w:right w:w="108" w:type="dxa"/>
            </w:tcMar>
            <w:vAlign w:val="center"/>
          </w:tcPr>
          <w:p w14:paraId="5653BB6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Uspostavljanje </w:t>
            </w:r>
            <w:r w:rsidR="005619FD" w:rsidRPr="008D043F">
              <w:rPr>
                <w:rFonts w:asciiTheme="minorHAnsi" w:hAnsiTheme="minorHAnsi" w:cstheme="minorHAnsi"/>
                <w:color w:val="000000"/>
                <w:sz w:val="18"/>
                <w:szCs w:val="18"/>
                <w:lang w:val="hr-HR"/>
              </w:rPr>
              <w:t xml:space="preserve">informacijskog </w:t>
            </w:r>
            <w:r w:rsidRPr="008D043F">
              <w:rPr>
                <w:rFonts w:asciiTheme="minorHAnsi" w:hAnsiTheme="minorHAnsi" w:cstheme="minorHAnsi"/>
                <w:color w:val="000000"/>
                <w:sz w:val="18"/>
                <w:szCs w:val="18"/>
                <w:lang w:val="hr-HR"/>
              </w:rPr>
              <w:t>sistema o ribarstvu i statističkog praćenja uzgoja ribe</w:t>
            </w:r>
          </w:p>
        </w:tc>
        <w:tc>
          <w:tcPr>
            <w:tcW w:w="1159" w:type="pct"/>
            <w:shd w:val="clear" w:color="auto" w:fill="D9D9D9"/>
            <w:tcMar>
              <w:top w:w="0" w:type="dxa"/>
              <w:left w:w="108" w:type="dxa"/>
              <w:bottom w:w="0" w:type="dxa"/>
              <w:right w:w="108" w:type="dxa"/>
            </w:tcMar>
            <w:vAlign w:val="center"/>
            <w:hideMark/>
          </w:tcPr>
          <w:p w14:paraId="65498BE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187FD5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90E10A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061C2" w:rsidRPr="008D043F" w14:paraId="3CCB5F76" w14:textId="77777777" w:rsidTr="00270082">
        <w:trPr>
          <w:trHeight w:val="287"/>
        </w:trPr>
        <w:tc>
          <w:tcPr>
            <w:tcW w:w="761" w:type="pct"/>
            <w:vMerge/>
            <w:shd w:val="clear" w:color="auto" w:fill="D9D9D9"/>
            <w:vAlign w:val="center"/>
          </w:tcPr>
          <w:p w14:paraId="0528AA62"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41D2DB3"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E6ED310"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registra plovila i dozvola za morsko </w:t>
            </w:r>
            <w:r w:rsidR="005619FD" w:rsidRPr="008D043F">
              <w:rPr>
                <w:rFonts w:asciiTheme="minorHAnsi" w:hAnsiTheme="minorHAnsi" w:cstheme="minorHAnsi"/>
                <w:sz w:val="18"/>
                <w:szCs w:val="18"/>
                <w:lang w:val="hr-HR"/>
              </w:rPr>
              <w:t xml:space="preserve">privredno </w:t>
            </w:r>
            <w:r w:rsidRPr="008D043F">
              <w:rPr>
                <w:rFonts w:asciiTheme="minorHAnsi" w:hAnsiTheme="minorHAnsi" w:cstheme="minorHAnsi"/>
                <w:sz w:val="18"/>
                <w:szCs w:val="18"/>
                <w:lang w:val="hr-HR"/>
              </w:rPr>
              <w:t>ribarstvo i marikulturu</w:t>
            </w:r>
          </w:p>
        </w:tc>
        <w:tc>
          <w:tcPr>
            <w:tcW w:w="1159" w:type="pct"/>
            <w:shd w:val="clear" w:color="auto" w:fill="FFFFFF"/>
            <w:tcMar>
              <w:top w:w="0" w:type="dxa"/>
              <w:left w:w="108" w:type="dxa"/>
              <w:bottom w:w="0" w:type="dxa"/>
              <w:right w:w="108" w:type="dxa"/>
            </w:tcMar>
            <w:vAlign w:val="center"/>
          </w:tcPr>
          <w:p w14:paraId="2CA3FF01" w14:textId="77777777" w:rsidR="00D061C2" w:rsidRPr="008D043F" w:rsidRDefault="005619F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ema ustanovljen registar plovila i dozvola za morsko </w:t>
            </w:r>
            <w:r w:rsidRPr="008D043F">
              <w:rPr>
                <w:rFonts w:asciiTheme="minorHAnsi" w:hAnsiTheme="minorHAnsi" w:cstheme="minorHAnsi"/>
                <w:sz w:val="18"/>
                <w:szCs w:val="18"/>
                <w:lang w:val="hr-HR"/>
              </w:rPr>
              <w:t xml:space="preserve">privredno </w:t>
            </w:r>
            <w:r w:rsidR="00D061C2" w:rsidRPr="008D043F">
              <w:rPr>
                <w:rFonts w:asciiTheme="minorHAnsi" w:hAnsiTheme="minorHAnsi" w:cstheme="minorHAnsi"/>
                <w:sz w:val="18"/>
                <w:szCs w:val="18"/>
                <w:lang w:val="hr-HR"/>
              </w:rPr>
              <w:t>ribarstvo i marikulturu</w:t>
            </w:r>
          </w:p>
        </w:tc>
        <w:tc>
          <w:tcPr>
            <w:tcW w:w="1159" w:type="pct"/>
            <w:shd w:val="clear" w:color="auto" w:fill="FFFFFF"/>
            <w:vAlign w:val="center"/>
          </w:tcPr>
          <w:p w14:paraId="2A7A9C4F"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izrađen registar plovila i dozvola za morsko </w:t>
            </w:r>
            <w:r w:rsidR="005619FD" w:rsidRPr="008D043F">
              <w:rPr>
                <w:rFonts w:asciiTheme="minorHAnsi" w:hAnsiTheme="minorHAnsi" w:cstheme="minorHAnsi"/>
                <w:sz w:val="18"/>
                <w:szCs w:val="18"/>
                <w:lang w:val="hr-HR"/>
              </w:rPr>
              <w:t xml:space="preserve">privredno </w:t>
            </w:r>
            <w:r w:rsidRPr="008D043F">
              <w:rPr>
                <w:rFonts w:asciiTheme="minorHAnsi" w:hAnsiTheme="minorHAnsi" w:cstheme="minorHAnsi"/>
                <w:sz w:val="18"/>
                <w:szCs w:val="18"/>
                <w:lang w:val="hr-HR"/>
              </w:rPr>
              <w:t>ribarstvo i marikulturu</w:t>
            </w:r>
          </w:p>
        </w:tc>
      </w:tr>
      <w:tr w:rsidR="00D061C2" w:rsidRPr="008D043F" w14:paraId="22BA77C0" w14:textId="77777777" w:rsidTr="00270082">
        <w:trPr>
          <w:trHeight w:val="287"/>
        </w:trPr>
        <w:tc>
          <w:tcPr>
            <w:tcW w:w="761" w:type="pct"/>
            <w:vMerge/>
            <w:shd w:val="clear" w:color="auto" w:fill="D9D9D9"/>
            <w:vAlign w:val="center"/>
          </w:tcPr>
          <w:p w14:paraId="611A06C2"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E8238F6"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4D01235"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sistema izdavanja dozvola </w:t>
            </w:r>
          </w:p>
        </w:tc>
        <w:tc>
          <w:tcPr>
            <w:tcW w:w="1159" w:type="pct"/>
            <w:shd w:val="clear" w:color="auto" w:fill="FFFFFF"/>
            <w:tcMar>
              <w:top w:w="0" w:type="dxa"/>
              <w:left w:w="108" w:type="dxa"/>
              <w:bottom w:w="0" w:type="dxa"/>
              <w:right w:w="108" w:type="dxa"/>
            </w:tcMar>
            <w:vAlign w:val="center"/>
          </w:tcPr>
          <w:p w14:paraId="5D5730C0" w14:textId="77777777" w:rsidR="00D061C2" w:rsidRPr="008D043F" w:rsidRDefault="005619F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ije uspostavila sistem izdavanja dozvola za morsko </w:t>
            </w:r>
            <w:r w:rsidRPr="008D043F">
              <w:rPr>
                <w:rFonts w:asciiTheme="minorHAnsi" w:hAnsiTheme="minorHAnsi" w:cstheme="minorHAnsi"/>
                <w:sz w:val="18"/>
                <w:szCs w:val="18"/>
                <w:lang w:val="hr-HR"/>
              </w:rPr>
              <w:t xml:space="preserve">privredno </w:t>
            </w:r>
            <w:r w:rsidR="00D061C2" w:rsidRPr="008D043F">
              <w:rPr>
                <w:rFonts w:asciiTheme="minorHAnsi" w:hAnsiTheme="minorHAnsi" w:cstheme="minorHAnsi"/>
                <w:sz w:val="18"/>
                <w:szCs w:val="18"/>
                <w:lang w:val="hr-HR"/>
              </w:rPr>
              <w:t>ribarstvo</w:t>
            </w:r>
          </w:p>
        </w:tc>
        <w:tc>
          <w:tcPr>
            <w:tcW w:w="1159" w:type="pct"/>
            <w:shd w:val="clear" w:color="auto" w:fill="FFFFFF"/>
            <w:vAlign w:val="center"/>
          </w:tcPr>
          <w:p w14:paraId="74F62A1C"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uspostavljen sistem izdavanja dozvola </w:t>
            </w:r>
          </w:p>
        </w:tc>
      </w:tr>
      <w:tr w:rsidR="00D061C2" w:rsidRPr="008D043F" w14:paraId="271C2C93" w14:textId="77777777" w:rsidTr="00270082">
        <w:trPr>
          <w:trHeight w:val="287"/>
        </w:trPr>
        <w:tc>
          <w:tcPr>
            <w:tcW w:w="761" w:type="pct"/>
            <w:vMerge/>
            <w:shd w:val="clear" w:color="auto" w:fill="D9D9D9"/>
            <w:vAlign w:val="center"/>
          </w:tcPr>
          <w:p w14:paraId="6690B2BA"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58256954"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469A9A"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sistema za bilježenje i izvještavanje o ribolovnim aktivnostima i iskrcaju ulova </w:t>
            </w:r>
          </w:p>
        </w:tc>
        <w:tc>
          <w:tcPr>
            <w:tcW w:w="1159" w:type="pct"/>
            <w:shd w:val="clear" w:color="auto" w:fill="FFFFFF"/>
            <w:tcMar>
              <w:top w:w="0" w:type="dxa"/>
              <w:left w:w="108" w:type="dxa"/>
              <w:bottom w:w="0" w:type="dxa"/>
              <w:right w:w="108" w:type="dxa"/>
            </w:tcMar>
            <w:vAlign w:val="center"/>
          </w:tcPr>
          <w:p w14:paraId="65A5CCAD" w14:textId="77777777" w:rsidR="00D061C2" w:rsidRPr="008D043F" w:rsidRDefault="005619F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ije uspostavila sistem za bilježenje i izvještavanje o ribolovnim aktivnostima i iskrcaju ulova </w:t>
            </w:r>
          </w:p>
        </w:tc>
        <w:tc>
          <w:tcPr>
            <w:tcW w:w="1159" w:type="pct"/>
            <w:shd w:val="clear" w:color="auto" w:fill="FFFFFF"/>
            <w:vAlign w:val="center"/>
          </w:tcPr>
          <w:p w14:paraId="24A9F4AC"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uspostavljen sistem za bilježenje i izvještavanje o ribolovnim aktivnostima i iskrcaju ulova </w:t>
            </w:r>
          </w:p>
        </w:tc>
      </w:tr>
      <w:tr w:rsidR="00D061C2" w:rsidRPr="008D043F" w14:paraId="1DCC9D48" w14:textId="77777777" w:rsidTr="00270082">
        <w:trPr>
          <w:trHeight w:val="287"/>
        </w:trPr>
        <w:tc>
          <w:tcPr>
            <w:tcW w:w="761" w:type="pct"/>
            <w:vMerge/>
            <w:shd w:val="clear" w:color="auto" w:fill="D9D9D9"/>
            <w:vAlign w:val="center"/>
          </w:tcPr>
          <w:p w14:paraId="7EE6BED1"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753359B3"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0518F2"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modela statističkog praćenja gazdinstava s uzgojem morske i slatkovodne ribe prema usvojenoj metodologiji za BiH</w:t>
            </w:r>
          </w:p>
        </w:tc>
        <w:tc>
          <w:tcPr>
            <w:tcW w:w="1159" w:type="pct"/>
            <w:shd w:val="clear" w:color="auto" w:fill="FFFFFF"/>
            <w:tcMar>
              <w:top w:w="0" w:type="dxa"/>
              <w:left w:w="108" w:type="dxa"/>
              <w:bottom w:w="0" w:type="dxa"/>
              <w:right w:w="108" w:type="dxa"/>
            </w:tcMar>
            <w:vAlign w:val="center"/>
          </w:tcPr>
          <w:p w14:paraId="349ACB90" w14:textId="77777777" w:rsidR="00D061C2" w:rsidRPr="008D043F" w:rsidRDefault="005619F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ije uspostavila model statističkog praćenja gazdinstava s uzgojem morske i slatkovodne ribe </w:t>
            </w:r>
          </w:p>
        </w:tc>
        <w:tc>
          <w:tcPr>
            <w:tcW w:w="1159" w:type="pct"/>
            <w:shd w:val="clear" w:color="auto" w:fill="FFFFFF"/>
            <w:vAlign w:val="center"/>
          </w:tcPr>
          <w:p w14:paraId="31803060"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uspostavljen model statističkog  praćenja gazdinstava s uzgojem morske  i slatkovodne ribe </w:t>
            </w:r>
          </w:p>
        </w:tc>
      </w:tr>
      <w:tr w:rsidR="00CC447D" w:rsidRPr="008D043F" w14:paraId="6584F64C" w14:textId="77777777" w:rsidTr="00270082">
        <w:trPr>
          <w:trHeight w:val="483"/>
        </w:trPr>
        <w:tc>
          <w:tcPr>
            <w:tcW w:w="761" w:type="pct"/>
            <w:vMerge/>
            <w:shd w:val="clear" w:color="auto" w:fill="D9D9D9"/>
            <w:vAlign w:val="center"/>
            <w:hideMark/>
          </w:tcPr>
          <w:p w14:paraId="4DBA94C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09EB0E1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988096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2DDA31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5BC667B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C447D" w:rsidRPr="008D043F" w14:paraId="233C77BB" w14:textId="77777777" w:rsidTr="00270082">
        <w:trPr>
          <w:trHeight w:val="287"/>
        </w:trPr>
        <w:tc>
          <w:tcPr>
            <w:tcW w:w="761" w:type="pct"/>
            <w:vMerge/>
            <w:shd w:val="clear" w:color="auto" w:fill="D9D9D9"/>
            <w:vAlign w:val="center"/>
            <w:hideMark/>
          </w:tcPr>
          <w:p w14:paraId="38E9AB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775BE12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AD9C819"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76</w:t>
            </w:r>
          </w:p>
        </w:tc>
        <w:tc>
          <w:tcPr>
            <w:tcW w:w="1159" w:type="pct"/>
            <w:tcMar>
              <w:top w:w="0" w:type="dxa"/>
              <w:left w:w="108" w:type="dxa"/>
              <w:bottom w:w="0" w:type="dxa"/>
              <w:right w:w="108" w:type="dxa"/>
            </w:tcMar>
            <w:vAlign w:val="center"/>
          </w:tcPr>
          <w:p w14:paraId="2FDE37A2"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10</w:t>
            </w:r>
          </w:p>
        </w:tc>
        <w:tc>
          <w:tcPr>
            <w:tcW w:w="1159" w:type="pct"/>
            <w:tcMar>
              <w:top w:w="0" w:type="dxa"/>
              <w:left w:w="108" w:type="dxa"/>
              <w:bottom w:w="0" w:type="dxa"/>
              <w:right w:w="108" w:type="dxa"/>
            </w:tcMar>
            <w:vAlign w:val="center"/>
          </w:tcPr>
          <w:p w14:paraId="7B08FF70"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86</w:t>
            </w:r>
          </w:p>
        </w:tc>
      </w:tr>
    </w:tbl>
    <w:p w14:paraId="61CA0724"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00"/>
        <w:gridCol w:w="2216"/>
        <w:gridCol w:w="3286"/>
        <w:gridCol w:w="3286"/>
        <w:gridCol w:w="3286"/>
      </w:tblGrid>
      <w:tr w:rsidR="00CC447D" w:rsidRPr="008D043F" w14:paraId="04BC7FCD" w14:textId="77777777" w:rsidTr="00270082">
        <w:trPr>
          <w:trHeight w:val="384"/>
        </w:trPr>
        <w:tc>
          <w:tcPr>
            <w:tcW w:w="741" w:type="pct"/>
            <w:vMerge w:val="restart"/>
            <w:shd w:val="clear" w:color="auto" w:fill="D9D9D9"/>
            <w:tcMar>
              <w:top w:w="0" w:type="dxa"/>
              <w:left w:w="108" w:type="dxa"/>
              <w:bottom w:w="0" w:type="dxa"/>
              <w:right w:w="108" w:type="dxa"/>
            </w:tcMar>
            <w:vAlign w:val="center"/>
          </w:tcPr>
          <w:p w14:paraId="1E80D17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 Prioritet</w:t>
            </w:r>
          </w:p>
          <w:p w14:paraId="4EF160F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2" w:type="pct"/>
            <w:vMerge w:val="restart"/>
            <w:tcMar>
              <w:top w:w="0" w:type="dxa"/>
              <w:left w:w="108" w:type="dxa"/>
              <w:bottom w:w="0" w:type="dxa"/>
              <w:right w:w="108" w:type="dxa"/>
            </w:tcMar>
            <w:vAlign w:val="center"/>
          </w:tcPr>
          <w:p w14:paraId="1D225C58" w14:textId="77777777" w:rsidR="00CC447D" w:rsidRPr="008D043F" w:rsidRDefault="004D4378"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spostaviti integralno i održivo upravljanje </w:t>
            </w:r>
            <w:r w:rsidRPr="008D043F">
              <w:rPr>
                <w:rFonts w:asciiTheme="minorHAnsi" w:hAnsiTheme="minorHAnsi" w:cstheme="minorHAnsi"/>
                <w:b/>
                <w:sz w:val="18"/>
                <w:szCs w:val="18"/>
                <w:lang w:val="hr-HR"/>
              </w:rPr>
              <w:lastRenderedPageBreak/>
              <w:t>zemljišnim resursima</w:t>
            </w:r>
          </w:p>
        </w:tc>
        <w:tc>
          <w:tcPr>
            <w:tcW w:w="1159" w:type="pct"/>
            <w:shd w:val="clear" w:color="auto" w:fill="D9D9D9"/>
            <w:tcMar>
              <w:top w:w="0" w:type="dxa"/>
              <w:left w:w="108" w:type="dxa"/>
              <w:bottom w:w="0" w:type="dxa"/>
              <w:right w:w="108" w:type="dxa"/>
            </w:tcMar>
            <w:vAlign w:val="center"/>
          </w:tcPr>
          <w:p w14:paraId="4A3D69AB"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lastRenderedPageBreak/>
              <w:t>Indikatori prioriteta</w:t>
            </w:r>
          </w:p>
        </w:tc>
        <w:tc>
          <w:tcPr>
            <w:tcW w:w="1159" w:type="pct"/>
            <w:shd w:val="clear" w:color="auto" w:fill="D9D9D9"/>
            <w:tcMar>
              <w:top w:w="0" w:type="dxa"/>
              <w:left w:w="108" w:type="dxa"/>
              <w:bottom w:w="0" w:type="dxa"/>
              <w:right w:w="108" w:type="dxa"/>
            </w:tcMar>
            <w:vAlign w:val="center"/>
          </w:tcPr>
          <w:p w14:paraId="310BACD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7F1DD1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D4378" w:rsidRPr="008D043F" w14:paraId="3D215DCF" w14:textId="77777777" w:rsidTr="00270082">
        <w:trPr>
          <w:trHeight w:val="287"/>
        </w:trPr>
        <w:tc>
          <w:tcPr>
            <w:tcW w:w="741" w:type="pct"/>
            <w:vMerge/>
            <w:shd w:val="clear" w:color="auto" w:fill="D9D9D9"/>
            <w:vAlign w:val="center"/>
            <w:hideMark/>
          </w:tcPr>
          <w:p w14:paraId="4E7F7BEB"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0BC1B2CD"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0F52071"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zakonskog i strateškog okvira </w:t>
            </w:r>
            <w:r w:rsidRPr="008D043F">
              <w:rPr>
                <w:rFonts w:asciiTheme="minorHAnsi" w:hAnsiTheme="minorHAnsi" w:cstheme="minorHAnsi"/>
                <w:sz w:val="18"/>
                <w:szCs w:val="18"/>
                <w:lang w:val="hr-HR"/>
              </w:rPr>
              <w:lastRenderedPageBreak/>
              <w:t>za cjelovitu zaštitu zemljišta</w:t>
            </w:r>
          </w:p>
        </w:tc>
        <w:tc>
          <w:tcPr>
            <w:tcW w:w="1159" w:type="pct"/>
            <w:tcMar>
              <w:top w:w="0" w:type="dxa"/>
              <w:left w:w="108" w:type="dxa"/>
              <w:bottom w:w="0" w:type="dxa"/>
              <w:right w:w="108" w:type="dxa"/>
            </w:tcMar>
          </w:tcPr>
          <w:p w14:paraId="76EA4AD7"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U </w:t>
            </w:r>
            <w:r w:rsidR="005619FD"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zemljište se štiti različitim </w:t>
            </w:r>
            <w:r w:rsidRPr="008D043F">
              <w:rPr>
                <w:rFonts w:asciiTheme="minorHAnsi" w:hAnsiTheme="minorHAnsi" w:cstheme="minorHAnsi"/>
                <w:sz w:val="18"/>
                <w:szCs w:val="18"/>
                <w:lang w:val="hr-HR"/>
              </w:rPr>
              <w:lastRenderedPageBreak/>
              <w:t>propisima u ovisnosti o vrsti zemljišta: kroz zakone iz oblasti poljoprivrede, šumarstva, prostornog uređenja i građenja. Cjeloviti zakonski okvir kojim se uređuje zaštita zemljišta u cjelini ne postoji.</w:t>
            </w:r>
          </w:p>
        </w:tc>
        <w:tc>
          <w:tcPr>
            <w:tcW w:w="1159" w:type="pct"/>
            <w:tcMar>
              <w:top w:w="0" w:type="dxa"/>
              <w:left w:w="108" w:type="dxa"/>
              <w:bottom w:w="0" w:type="dxa"/>
              <w:right w:w="108" w:type="dxa"/>
            </w:tcMar>
          </w:tcPr>
          <w:p w14:paraId="1546185D"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Do 2025. donesen zakon o zaštiti </w:t>
            </w:r>
            <w:r w:rsidRPr="008D043F">
              <w:rPr>
                <w:rFonts w:asciiTheme="minorHAnsi" w:hAnsiTheme="minorHAnsi" w:cstheme="minorHAnsi"/>
                <w:sz w:val="18"/>
                <w:szCs w:val="18"/>
                <w:lang w:val="hr-HR"/>
              </w:rPr>
              <w:lastRenderedPageBreak/>
              <w:t>zemljišta i podzakonski akti</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Strategija održivog upravljanja </w:t>
            </w:r>
            <w:r w:rsidR="005619FD" w:rsidRPr="008D043F">
              <w:rPr>
                <w:rFonts w:asciiTheme="minorHAnsi" w:hAnsiTheme="minorHAnsi" w:cstheme="minorHAnsi"/>
                <w:sz w:val="18"/>
                <w:szCs w:val="18"/>
                <w:lang w:val="hr-HR"/>
              </w:rPr>
              <w:t>zemljištem</w:t>
            </w:r>
          </w:p>
        </w:tc>
      </w:tr>
      <w:tr w:rsidR="004D4378" w:rsidRPr="008D043F" w14:paraId="6683B340" w14:textId="77777777" w:rsidTr="00270082">
        <w:trPr>
          <w:trHeight w:val="287"/>
        </w:trPr>
        <w:tc>
          <w:tcPr>
            <w:tcW w:w="741" w:type="pct"/>
            <w:vMerge/>
            <w:shd w:val="clear" w:color="auto" w:fill="D9D9D9"/>
            <w:vAlign w:val="center"/>
          </w:tcPr>
          <w:p w14:paraId="4418A69D"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00BCBBC4"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37C02CD"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metoda, mjerenja i pokazatelja za održivo upravljanje i zaštitu zemljišnih resursa</w:t>
            </w:r>
          </w:p>
        </w:tc>
        <w:tc>
          <w:tcPr>
            <w:tcW w:w="1159" w:type="pct"/>
            <w:tcMar>
              <w:top w:w="0" w:type="dxa"/>
              <w:left w:w="108" w:type="dxa"/>
              <w:bottom w:w="0" w:type="dxa"/>
              <w:right w:w="108" w:type="dxa"/>
            </w:tcMar>
          </w:tcPr>
          <w:p w14:paraId="27845FF2"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5619FD" w:rsidRPr="008D043F">
              <w:rPr>
                <w:rFonts w:asciiTheme="minorHAnsi" w:hAnsiTheme="minorHAnsi" w:cstheme="minorHAnsi"/>
                <w:sz w:val="18"/>
                <w:szCs w:val="18"/>
                <w:lang w:val="hr-HR" w:bidi="en-US"/>
              </w:rPr>
              <w:t xml:space="preserve"> Federaciji BiH </w:t>
            </w:r>
            <w:r w:rsidRPr="008D043F">
              <w:rPr>
                <w:rFonts w:asciiTheme="minorHAnsi" w:hAnsiTheme="minorHAnsi" w:cstheme="minorHAnsi"/>
                <w:sz w:val="18"/>
                <w:szCs w:val="18"/>
                <w:lang w:val="hr-HR"/>
              </w:rPr>
              <w:t>ne postoji okvir za praćenje održivosti upravljanja zemljištem</w:t>
            </w:r>
          </w:p>
        </w:tc>
        <w:tc>
          <w:tcPr>
            <w:tcW w:w="1159" w:type="pct"/>
            <w:tcMar>
              <w:top w:w="0" w:type="dxa"/>
              <w:left w:w="108" w:type="dxa"/>
              <w:bottom w:w="0" w:type="dxa"/>
              <w:right w:w="108" w:type="dxa"/>
            </w:tcMar>
          </w:tcPr>
          <w:p w14:paraId="1C619451"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 2025. usvojene metode, mjerenja i pokazatelji za održivo upravljanje i zaštitu zemljišnih resursa</w:t>
            </w:r>
          </w:p>
        </w:tc>
      </w:tr>
      <w:tr w:rsidR="004D4378" w:rsidRPr="008D043F" w14:paraId="6BE3CB00" w14:textId="77777777" w:rsidTr="00270082">
        <w:trPr>
          <w:trHeight w:val="287"/>
        </w:trPr>
        <w:tc>
          <w:tcPr>
            <w:tcW w:w="741" w:type="pct"/>
            <w:vMerge/>
            <w:shd w:val="clear" w:color="auto" w:fill="D9D9D9"/>
            <w:vAlign w:val="center"/>
          </w:tcPr>
          <w:p w14:paraId="6580978F"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114325B7"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80A8C03"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monitoringa zemljišta </w:t>
            </w:r>
          </w:p>
        </w:tc>
        <w:tc>
          <w:tcPr>
            <w:tcW w:w="1159" w:type="pct"/>
            <w:tcMar>
              <w:top w:w="0" w:type="dxa"/>
              <w:left w:w="108" w:type="dxa"/>
              <w:bottom w:w="0" w:type="dxa"/>
              <w:right w:w="108" w:type="dxa"/>
            </w:tcMar>
          </w:tcPr>
          <w:p w14:paraId="27AA2137" w14:textId="77777777" w:rsidR="004D4378" w:rsidRPr="008D043F" w:rsidRDefault="005619F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4D4378" w:rsidRPr="008D043F">
              <w:rPr>
                <w:rFonts w:asciiTheme="minorHAnsi" w:hAnsiTheme="minorHAnsi" w:cstheme="minorHAnsi"/>
                <w:sz w:val="18"/>
                <w:szCs w:val="18"/>
                <w:lang w:val="hr-HR"/>
              </w:rPr>
              <w:t xml:space="preserve">ima </w:t>
            </w:r>
            <w:r w:rsidR="00AD3415" w:rsidRPr="008D043F">
              <w:rPr>
                <w:rFonts w:asciiTheme="minorHAnsi" w:hAnsiTheme="minorHAnsi" w:cstheme="minorHAnsi"/>
                <w:sz w:val="18"/>
                <w:szCs w:val="18"/>
                <w:lang w:val="hr-HR"/>
              </w:rPr>
              <w:t xml:space="preserve">djelimično </w:t>
            </w:r>
            <w:r w:rsidR="004D4378" w:rsidRPr="008D043F">
              <w:rPr>
                <w:rFonts w:asciiTheme="minorHAnsi" w:hAnsiTheme="minorHAnsi" w:cstheme="minorHAnsi"/>
                <w:sz w:val="18"/>
                <w:szCs w:val="18"/>
                <w:lang w:val="hr-HR"/>
              </w:rPr>
              <w:t>uspostavljen monitoring kvaliteta poljoprivrednog zemljišta</w:t>
            </w:r>
          </w:p>
        </w:tc>
        <w:tc>
          <w:tcPr>
            <w:tcW w:w="1159" w:type="pct"/>
            <w:tcMar>
              <w:top w:w="0" w:type="dxa"/>
              <w:left w:w="108" w:type="dxa"/>
              <w:bottom w:w="0" w:type="dxa"/>
              <w:right w:w="108" w:type="dxa"/>
            </w:tcMar>
          </w:tcPr>
          <w:p w14:paraId="44C8F174"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 2027. uspostavljen potpuni okvir za monitoring zemljišta</w:t>
            </w:r>
          </w:p>
        </w:tc>
      </w:tr>
      <w:tr w:rsidR="004D4378" w:rsidRPr="008D043F" w14:paraId="3895B44C" w14:textId="77777777" w:rsidTr="00270082">
        <w:trPr>
          <w:trHeight w:val="287"/>
        </w:trPr>
        <w:tc>
          <w:tcPr>
            <w:tcW w:w="741" w:type="pct"/>
            <w:vMerge/>
            <w:shd w:val="clear" w:color="auto" w:fill="D9D9D9"/>
            <w:vAlign w:val="center"/>
          </w:tcPr>
          <w:p w14:paraId="1CEFB35E"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32C0D412"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A9495D9"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ršina obnovljenog degradiranog zemljišta (ha)</w:t>
            </w:r>
          </w:p>
        </w:tc>
        <w:tc>
          <w:tcPr>
            <w:tcW w:w="1159" w:type="pct"/>
            <w:tcMar>
              <w:top w:w="0" w:type="dxa"/>
              <w:left w:w="108" w:type="dxa"/>
              <w:bottom w:w="0" w:type="dxa"/>
              <w:right w:w="108" w:type="dxa"/>
            </w:tcMar>
          </w:tcPr>
          <w:p w14:paraId="21458179" w14:textId="77777777" w:rsidR="004D4378" w:rsidRPr="008D043F" w:rsidRDefault="005619F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4D4378" w:rsidRPr="008D043F">
              <w:rPr>
                <w:rFonts w:asciiTheme="minorHAnsi" w:hAnsiTheme="minorHAnsi" w:cstheme="minorHAnsi"/>
                <w:sz w:val="18"/>
                <w:szCs w:val="18"/>
                <w:lang w:val="hr-HR"/>
              </w:rPr>
              <w:t xml:space="preserve">nije imala značajnije planske programe </w:t>
            </w:r>
            <w:r w:rsidRPr="008D043F">
              <w:rPr>
                <w:rFonts w:asciiTheme="minorHAnsi" w:hAnsiTheme="minorHAnsi" w:cstheme="minorHAnsi"/>
                <w:sz w:val="18"/>
                <w:szCs w:val="18"/>
                <w:lang w:val="hr-HR"/>
              </w:rPr>
              <w:t xml:space="preserve">obnove </w:t>
            </w:r>
            <w:r w:rsidR="004D4378" w:rsidRPr="008D043F">
              <w:rPr>
                <w:rFonts w:asciiTheme="minorHAnsi" w:hAnsiTheme="minorHAnsi" w:cstheme="minorHAnsi"/>
                <w:sz w:val="18"/>
                <w:szCs w:val="18"/>
                <w:lang w:val="hr-HR"/>
              </w:rPr>
              <w:t xml:space="preserve">degradiranog zemljišta, osim projekata rekultivacije u rudarstvu i TE. U svrhu ove strategije će se kao polazna vrijednost uzeti 0 ha. </w:t>
            </w:r>
          </w:p>
        </w:tc>
        <w:tc>
          <w:tcPr>
            <w:tcW w:w="1159" w:type="pct"/>
            <w:tcMar>
              <w:top w:w="0" w:type="dxa"/>
              <w:left w:w="108" w:type="dxa"/>
              <w:bottom w:w="0" w:type="dxa"/>
              <w:right w:w="108" w:type="dxa"/>
            </w:tcMar>
          </w:tcPr>
          <w:p w14:paraId="0284B80E"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vršena obnova degradiranih zemljišnih površine (cca</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3500 ha)</w:t>
            </w:r>
          </w:p>
        </w:tc>
      </w:tr>
      <w:tr w:rsidR="004D4378" w:rsidRPr="008D043F" w14:paraId="70DD0106" w14:textId="77777777" w:rsidTr="00270082">
        <w:trPr>
          <w:trHeight w:val="287"/>
        </w:trPr>
        <w:tc>
          <w:tcPr>
            <w:tcW w:w="741" w:type="pct"/>
            <w:vMerge/>
            <w:shd w:val="clear" w:color="auto" w:fill="D9D9D9"/>
            <w:vAlign w:val="center"/>
          </w:tcPr>
          <w:p w14:paraId="62329ED4"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4B0405FA"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466354A"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iniranost zemljišta</w:t>
            </w:r>
          </w:p>
        </w:tc>
        <w:tc>
          <w:tcPr>
            <w:tcW w:w="1159" w:type="pct"/>
            <w:tcMar>
              <w:top w:w="0" w:type="dxa"/>
              <w:left w:w="108" w:type="dxa"/>
              <w:bottom w:w="0" w:type="dxa"/>
              <w:right w:w="108" w:type="dxa"/>
            </w:tcMar>
          </w:tcPr>
          <w:p w14:paraId="10174030"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5619FD"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u 2020</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godini utvrđeno je 966 km</w:t>
            </w:r>
            <w:r w:rsidRPr="008D043F">
              <w:rPr>
                <w:rFonts w:asciiTheme="minorHAnsi" w:hAnsiTheme="minorHAnsi" w:cstheme="minorHAnsi"/>
                <w:sz w:val="18"/>
                <w:szCs w:val="18"/>
                <w:vertAlign w:val="superscript"/>
                <w:lang w:val="hr-HR"/>
              </w:rPr>
              <w:t>2</w:t>
            </w:r>
            <w:r w:rsidRPr="008D043F">
              <w:rPr>
                <w:rFonts w:asciiTheme="minorHAnsi" w:hAnsiTheme="minorHAnsi" w:cstheme="minorHAnsi"/>
                <w:sz w:val="18"/>
                <w:szCs w:val="18"/>
                <w:lang w:val="hr-HR"/>
              </w:rPr>
              <w:t xml:space="preserve"> </w:t>
            </w:r>
            <w:r w:rsidR="005619FD" w:rsidRPr="008D043F">
              <w:rPr>
                <w:rFonts w:asciiTheme="minorHAnsi" w:hAnsiTheme="minorHAnsi" w:cstheme="minorHAnsi"/>
                <w:sz w:val="18"/>
                <w:szCs w:val="18"/>
                <w:lang w:val="hr-HR"/>
              </w:rPr>
              <w:t xml:space="preserve">pod </w:t>
            </w:r>
            <w:r w:rsidRPr="008D043F">
              <w:rPr>
                <w:rFonts w:asciiTheme="minorHAnsi" w:hAnsiTheme="minorHAnsi" w:cstheme="minorHAnsi"/>
                <w:sz w:val="18"/>
                <w:szCs w:val="18"/>
                <w:lang w:val="hr-HR"/>
              </w:rPr>
              <w:t>minama</w:t>
            </w:r>
          </w:p>
        </w:tc>
        <w:tc>
          <w:tcPr>
            <w:tcW w:w="1159" w:type="pct"/>
            <w:tcMar>
              <w:top w:w="0" w:type="dxa"/>
              <w:left w:w="108" w:type="dxa"/>
              <w:bottom w:w="0" w:type="dxa"/>
              <w:right w:w="108" w:type="dxa"/>
            </w:tcMar>
          </w:tcPr>
          <w:p w14:paraId="67061EEB"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vršiti 100% deminiranje zemljišta do 2030. godine</w:t>
            </w:r>
          </w:p>
        </w:tc>
      </w:tr>
      <w:tr w:rsidR="00CC447D" w:rsidRPr="008D043F" w14:paraId="3702B06B" w14:textId="77777777" w:rsidTr="00270082">
        <w:trPr>
          <w:trHeight w:val="287"/>
        </w:trPr>
        <w:tc>
          <w:tcPr>
            <w:tcW w:w="741" w:type="pct"/>
            <w:vMerge/>
            <w:shd w:val="clear" w:color="auto" w:fill="D9D9D9"/>
            <w:vAlign w:val="center"/>
            <w:hideMark/>
          </w:tcPr>
          <w:p w14:paraId="697D33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0327B40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5322A1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10857B0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6BCD1DF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2CE4956D" w14:textId="77777777" w:rsidTr="00270082">
        <w:trPr>
          <w:trHeight w:val="287"/>
        </w:trPr>
        <w:tc>
          <w:tcPr>
            <w:tcW w:w="741" w:type="pct"/>
            <w:vMerge/>
            <w:shd w:val="clear" w:color="auto" w:fill="D9D9D9"/>
            <w:vAlign w:val="center"/>
          </w:tcPr>
          <w:p w14:paraId="7D36DB19"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3C80534E"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208AFAE" w14:textId="100886E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4,1</w:t>
            </w:r>
          </w:p>
        </w:tc>
        <w:tc>
          <w:tcPr>
            <w:tcW w:w="1159" w:type="pct"/>
            <w:tcMar>
              <w:top w:w="0" w:type="dxa"/>
              <w:left w:w="108" w:type="dxa"/>
              <w:bottom w:w="0" w:type="dxa"/>
              <w:right w:w="108" w:type="dxa"/>
            </w:tcMar>
            <w:vAlign w:val="center"/>
          </w:tcPr>
          <w:p w14:paraId="42485F9B" w14:textId="0DE94360"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000,8</w:t>
            </w:r>
          </w:p>
        </w:tc>
        <w:tc>
          <w:tcPr>
            <w:tcW w:w="1159" w:type="pct"/>
            <w:tcMar>
              <w:top w:w="0" w:type="dxa"/>
              <w:left w:w="108" w:type="dxa"/>
              <w:bottom w:w="0" w:type="dxa"/>
              <w:right w:w="108" w:type="dxa"/>
            </w:tcMar>
            <w:vAlign w:val="center"/>
          </w:tcPr>
          <w:p w14:paraId="6D889C64" w14:textId="1BD164D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35</w:t>
            </w:r>
          </w:p>
        </w:tc>
      </w:tr>
    </w:tbl>
    <w:p w14:paraId="58453C0E"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4980" w:type="pct"/>
        <w:tblInd w:w="-5" w:type="dxa"/>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08"/>
        <w:gridCol w:w="2287"/>
        <w:gridCol w:w="3240"/>
        <w:gridCol w:w="3240"/>
        <w:gridCol w:w="3240"/>
      </w:tblGrid>
      <w:tr w:rsidR="00CC447D" w:rsidRPr="008D043F" w14:paraId="6363095F"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731DCD8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1. Mjera</w:t>
            </w:r>
          </w:p>
        </w:tc>
        <w:tc>
          <w:tcPr>
            <w:tcW w:w="816" w:type="pct"/>
            <w:vMerge w:val="restart"/>
            <w:tcMar>
              <w:top w:w="0" w:type="dxa"/>
              <w:left w:w="108" w:type="dxa"/>
              <w:bottom w:w="0" w:type="dxa"/>
              <w:right w:w="108" w:type="dxa"/>
            </w:tcMar>
            <w:vAlign w:val="center"/>
          </w:tcPr>
          <w:p w14:paraId="5962E28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Stvoriti zakonski i strateški okvir za cjelovitu zaštitu zemljišta</w:t>
            </w:r>
          </w:p>
        </w:tc>
        <w:tc>
          <w:tcPr>
            <w:tcW w:w="1156" w:type="pct"/>
            <w:shd w:val="clear" w:color="auto" w:fill="D9D9D9"/>
            <w:tcMar>
              <w:top w:w="0" w:type="dxa"/>
              <w:left w:w="108" w:type="dxa"/>
              <w:bottom w:w="0" w:type="dxa"/>
              <w:right w:w="108" w:type="dxa"/>
            </w:tcMar>
            <w:vAlign w:val="center"/>
            <w:hideMark/>
          </w:tcPr>
          <w:p w14:paraId="419A16B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4F6615A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1A59000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061C2" w:rsidRPr="008D043F" w14:paraId="0B6FAFF3" w14:textId="77777777" w:rsidTr="00270082">
        <w:trPr>
          <w:trHeight w:val="287"/>
        </w:trPr>
        <w:tc>
          <w:tcPr>
            <w:tcW w:w="716" w:type="pct"/>
            <w:vMerge/>
            <w:shd w:val="clear" w:color="auto" w:fill="D9D9D9"/>
            <w:vAlign w:val="center"/>
          </w:tcPr>
          <w:p w14:paraId="696B72E0"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5A22F4C2"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0A149A36"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zakonskog i strateškog okvira za cjelovitu zaštitu zemljišta</w:t>
            </w:r>
          </w:p>
        </w:tc>
        <w:tc>
          <w:tcPr>
            <w:tcW w:w="1156" w:type="pct"/>
            <w:shd w:val="clear" w:color="auto" w:fill="FFFFFF"/>
            <w:tcMar>
              <w:top w:w="0" w:type="dxa"/>
              <w:left w:w="108" w:type="dxa"/>
              <w:bottom w:w="0" w:type="dxa"/>
              <w:right w:w="108" w:type="dxa"/>
            </w:tcMar>
            <w:vAlign w:val="center"/>
          </w:tcPr>
          <w:p w14:paraId="536CB407"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5619FD"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zemljište se štiti različitim propisima u ovisnosti o vrsti zemljišta: kroz zakone iz oblasti poljoprivrede, šumarstva, prostornog uređenja i građenja. Cjeloviti zakonski okvir kojim se uređuje zaštita zemljišta u cjelini ne postoji.</w:t>
            </w:r>
          </w:p>
        </w:tc>
        <w:tc>
          <w:tcPr>
            <w:tcW w:w="1156" w:type="pct"/>
            <w:shd w:val="clear" w:color="auto" w:fill="FFFFFF"/>
            <w:vAlign w:val="center"/>
          </w:tcPr>
          <w:p w14:paraId="0C43430B"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Do 2025. donesen zakon o zaštiti zemljišta i podzakonski akti</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Strategija održivog upravljanja </w:t>
            </w:r>
            <w:r w:rsidR="005619FD" w:rsidRPr="008D043F">
              <w:rPr>
                <w:rFonts w:asciiTheme="minorHAnsi" w:hAnsiTheme="minorHAnsi" w:cstheme="minorHAnsi"/>
                <w:sz w:val="18"/>
                <w:szCs w:val="18"/>
                <w:lang w:val="hr-HR"/>
              </w:rPr>
              <w:t>zemljištem</w:t>
            </w:r>
          </w:p>
        </w:tc>
      </w:tr>
      <w:tr w:rsidR="00D061C2" w:rsidRPr="008D043F" w14:paraId="466952FB" w14:textId="77777777" w:rsidTr="002F0A6C">
        <w:trPr>
          <w:trHeight w:val="287"/>
        </w:trPr>
        <w:tc>
          <w:tcPr>
            <w:tcW w:w="716" w:type="pct"/>
            <w:vMerge/>
            <w:shd w:val="clear" w:color="auto" w:fill="D9D9D9"/>
            <w:vAlign w:val="center"/>
          </w:tcPr>
          <w:p w14:paraId="56BDC488"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9298BA5"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9DF048B"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strategije održivog upravljanja zemljištem</w:t>
            </w:r>
          </w:p>
        </w:tc>
        <w:tc>
          <w:tcPr>
            <w:tcW w:w="1156" w:type="pct"/>
            <w:shd w:val="clear" w:color="auto" w:fill="FFFFFF"/>
            <w:tcMar>
              <w:top w:w="0" w:type="dxa"/>
              <w:left w:w="108" w:type="dxa"/>
              <w:bottom w:w="0" w:type="dxa"/>
              <w:right w:w="108" w:type="dxa"/>
            </w:tcMar>
            <w:vAlign w:val="center"/>
          </w:tcPr>
          <w:p w14:paraId="5BBE2CE6" w14:textId="77777777" w:rsidR="00D061C2" w:rsidRPr="008D043F" w:rsidRDefault="005619F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ema strateški pristup za cjelovito upravljanje i zaštitu zemljišta </w:t>
            </w:r>
          </w:p>
        </w:tc>
        <w:tc>
          <w:tcPr>
            <w:tcW w:w="1156" w:type="pct"/>
            <w:shd w:val="clear" w:color="auto" w:fill="FFFFFF"/>
            <w:vAlign w:val="center"/>
          </w:tcPr>
          <w:p w14:paraId="29CD5CAE"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Do 2027. usvojena Strategija održivog upravljanja zemljištem</w:t>
            </w:r>
          </w:p>
        </w:tc>
      </w:tr>
      <w:tr w:rsidR="00D061C2" w:rsidRPr="008D043F" w14:paraId="52AD3DBF" w14:textId="77777777" w:rsidTr="002F0A6C">
        <w:trPr>
          <w:trHeight w:val="287"/>
        </w:trPr>
        <w:tc>
          <w:tcPr>
            <w:tcW w:w="716" w:type="pct"/>
            <w:vMerge/>
            <w:shd w:val="clear" w:color="auto" w:fill="D9D9D9"/>
            <w:vAlign w:val="center"/>
          </w:tcPr>
          <w:p w14:paraId="51A143DE"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2B58FF0"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7A5FC06D"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enost Zakona o uređenju prostora i građenj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i kantona u </w:t>
            </w:r>
            <w:r w:rsidR="005619FD" w:rsidRPr="008D043F">
              <w:rPr>
                <w:rFonts w:asciiTheme="minorHAnsi" w:hAnsiTheme="minorHAnsi" w:cstheme="minorHAnsi"/>
                <w:sz w:val="18"/>
                <w:szCs w:val="18"/>
                <w:lang w:val="hr-HR"/>
              </w:rPr>
              <w:lastRenderedPageBreak/>
              <w:t>Federaciji</w:t>
            </w:r>
            <w:r w:rsidRPr="008D043F">
              <w:rPr>
                <w:rFonts w:asciiTheme="minorHAnsi" w:hAnsiTheme="minorHAnsi" w:cstheme="minorHAnsi"/>
                <w:sz w:val="18"/>
                <w:szCs w:val="18"/>
                <w:lang w:val="hr-HR"/>
              </w:rPr>
              <w:t xml:space="preserve"> BiH, u odnosu na Zakon o poljoprivrednom zemljištu </w:t>
            </w:r>
            <w:r w:rsidR="005619FD"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w:t>
            </w:r>
          </w:p>
        </w:tc>
        <w:tc>
          <w:tcPr>
            <w:tcW w:w="1156" w:type="pct"/>
            <w:shd w:val="clear" w:color="auto" w:fill="FFFFFF"/>
            <w:tcMar>
              <w:top w:w="0" w:type="dxa"/>
              <w:left w:w="108" w:type="dxa"/>
              <w:bottom w:w="0" w:type="dxa"/>
              <w:right w:w="108" w:type="dxa"/>
            </w:tcMar>
            <w:vAlign w:val="center"/>
          </w:tcPr>
          <w:p w14:paraId="4666186C"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Zakoni o uređenju prostora i građenj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i kantona u </w:t>
            </w:r>
            <w:r w:rsidR="005619FD"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w:t>
            </w:r>
            <w:r w:rsidRPr="008D043F">
              <w:rPr>
                <w:rFonts w:asciiTheme="minorHAnsi" w:hAnsiTheme="minorHAnsi" w:cstheme="minorHAnsi"/>
                <w:sz w:val="18"/>
                <w:szCs w:val="18"/>
                <w:lang w:val="hr-HR"/>
              </w:rPr>
              <w:lastRenderedPageBreak/>
              <w:t xml:space="preserve">u odnosu na Zakon o poljoprivrednom zemljištu </w:t>
            </w:r>
            <w:r w:rsidR="005619FD"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 xml:space="preserve">BiH nisu usklađeni, tj. Zakonom o uređenju prostora i građenju </w:t>
            </w:r>
            <w:r w:rsidR="005619FD"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 xml:space="preserve">BiH nije propisana obaveza jedinica lokalne samouprave da prije donošenja prostornog plana imaju urađenu Osnovu zaštite, uređenja i korištenja poljoprivrednog zemljišta </w:t>
            </w:r>
          </w:p>
        </w:tc>
        <w:tc>
          <w:tcPr>
            <w:tcW w:w="1156" w:type="pct"/>
            <w:shd w:val="clear" w:color="auto" w:fill="FFFFFF"/>
            <w:vAlign w:val="center"/>
          </w:tcPr>
          <w:p w14:paraId="55C3C6C4"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Do 2027. usklađen Zakon o uređenju prostora i građenj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i </w:t>
            </w:r>
            <w:r w:rsidRPr="008D043F">
              <w:rPr>
                <w:rFonts w:asciiTheme="minorHAnsi" w:hAnsiTheme="minorHAnsi" w:cstheme="minorHAnsi"/>
                <w:sz w:val="18"/>
                <w:szCs w:val="18"/>
                <w:lang w:val="hr-HR"/>
              </w:rPr>
              <w:lastRenderedPageBreak/>
              <w:t xml:space="preserve">kantona u </w:t>
            </w:r>
            <w:r w:rsidR="005619FD"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i  Zakon o poljoprivrednom zemljištu </w:t>
            </w:r>
            <w:r w:rsidR="005619FD"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 xml:space="preserve">BiH </w:t>
            </w:r>
          </w:p>
        </w:tc>
      </w:tr>
      <w:tr w:rsidR="00D061C2" w:rsidRPr="008D043F" w14:paraId="1701A104" w14:textId="77777777" w:rsidTr="002F0A6C">
        <w:trPr>
          <w:trHeight w:val="287"/>
        </w:trPr>
        <w:tc>
          <w:tcPr>
            <w:tcW w:w="716" w:type="pct"/>
            <w:vMerge/>
            <w:shd w:val="clear" w:color="auto" w:fill="D9D9D9"/>
            <w:vAlign w:val="center"/>
          </w:tcPr>
          <w:p w14:paraId="5B269B7B"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7327A861"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3738441"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5619FD" w:rsidRPr="008D043F">
              <w:rPr>
                <w:rFonts w:asciiTheme="minorHAnsi" w:hAnsiTheme="minorHAnsi" w:cstheme="minorHAnsi"/>
                <w:sz w:val="18"/>
                <w:szCs w:val="18"/>
                <w:lang w:val="hr-HR"/>
              </w:rPr>
              <w:t xml:space="preserve">finansijske </w:t>
            </w:r>
            <w:r w:rsidRPr="008D043F">
              <w:rPr>
                <w:rFonts w:asciiTheme="minorHAnsi" w:hAnsiTheme="minorHAnsi" w:cstheme="minorHAnsi"/>
                <w:sz w:val="18"/>
                <w:szCs w:val="18"/>
                <w:lang w:val="hr-HR"/>
              </w:rPr>
              <w:t>odgovornost</w:t>
            </w:r>
            <w:r w:rsidR="005619FD"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 i garancije za sanaciju napuštenih rudarskih površina i mogućnosti prenamjene napuštenih rudarskih prostora</w:t>
            </w:r>
          </w:p>
        </w:tc>
        <w:tc>
          <w:tcPr>
            <w:tcW w:w="1156" w:type="pct"/>
            <w:shd w:val="clear" w:color="auto" w:fill="FFFFFF"/>
            <w:tcMar>
              <w:top w:w="0" w:type="dxa"/>
              <w:left w:w="108" w:type="dxa"/>
              <w:bottom w:w="0" w:type="dxa"/>
              <w:right w:w="108" w:type="dxa"/>
            </w:tcMar>
            <w:vAlign w:val="center"/>
          </w:tcPr>
          <w:p w14:paraId="11A58490"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rudarstv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ne sadrži odredbe </w:t>
            </w:r>
            <w:r w:rsidR="005619FD" w:rsidRPr="008D043F">
              <w:rPr>
                <w:rFonts w:asciiTheme="minorHAnsi" w:hAnsiTheme="minorHAnsi" w:cstheme="minorHAnsi"/>
                <w:sz w:val="18"/>
                <w:szCs w:val="18"/>
                <w:lang w:val="hr-HR"/>
              </w:rPr>
              <w:t xml:space="preserve">finansijske </w:t>
            </w:r>
            <w:r w:rsidRPr="008D043F">
              <w:rPr>
                <w:rFonts w:asciiTheme="minorHAnsi" w:hAnsiTheme="minorHAnsi" w:cstheme="minorHAnsi"/>
                <w:sz w:val="18"/>
                <w:szCs w:val="18"/>
                <w:lang w:val="hr-HR"/>
              </w:rPr>
              <w:t>odgovornosti i obaveze davanja  garancije za sanaciju napuštenih rudarskih površina, kao ni uvjete prenamjene napuštenih rudarskih prostora</w:t>
            </w:r>
          </w:p>
        </w:tc>
        <w:tc>
          <w:tcPr>
            <w:tcW w:w="1156" w:type="pct"/>
            <w:shd w:val="clear" w:color="auto" w:fill="FFFFFF"/>
            <w:vAlign w:val="center"/>
          </w:tcPr>
          <w:p w14:paraId="15DB3EB7" w14:textId="77777777" w:rsidR="00D061C2" w:rsidRPr="008D043F" w:rsidRDefault="00D061C2"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7.  dopunjen Zakon o rudarstv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u odnosu na sanaciju rudarskih površina, proširivanjem opcija sanacije </w:t>
            </w:r>
            <w:r w:rsidR="005619FD" w:rsidRPr="008D043F">
              <w:rPr>
                <w:rFonts w:asciiTheme="minorHAnsi" w:hAnsiTheme="minorHAnsi" w:cstheme="minorHAnsi"/>
                <w:sz w:val="18"/>
                <w:szCs w:val="18"/>
                <w:lang w:val="hr-HR"/>
              </w:rPr>
              <w:t xml:space="preserve">koje </w:t>
            </w:r>
            <w:r w:rsidRPr="008D043F">
              <w:rPr>
                <w:rFonts w:asciiTheme="minorHAnsi" w:hAnsiTheme="minorHAnsi" w:cstheme="minorHAnsi"/>
                <w:sz w:val="18"/>
                <w:szCs w:val="18"/>
                <w:lang w:val="hr-HR"/>
              </w:rPr>
              <w:t>podrazumijevaju i prenamjenu</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u odnosu na </w:t>
            </w:r>
            <w:r w:rsidR="005619FD" w:rsidRPr="008D043F">
              <w:rPr>
                <w:rFonts w:asciiTheme="minorHAnsi" w:hAnsiTheme="minorHAnsi" w:cstheme="minorHAnsi"/>
                <w:sz w:val="18"/>
                <w:szCs w:val="18"/>
                <w:lang w:val="hr-HR"/>
              </w:rPr>
              <w:t xml:space="preserve">finansijsku </w:t>
            </w:r>
            <w:r w:rsidRPr="008D043F">
              <w:rPr>
                <w:rFonts w:asciiTheme="minorHAnsi" w:hAnsiTheme="minorHAnsi" w:cstheme="minorHAnsi"/>
                <w:sz w:val="18"/>
                <w:szCs w:val="18"/>
                <w:lang w:val="hr-HR"/>
              </w:rPr>
              <w:t>odgovornost i garancije za sanaciju napuštenih rudarskih površina</w:t>
            </w:r>
          </w:p>
        </w:tc>
      </w:tr>
      <w:tr w:rsidR="00CC447D" w:rsidRPr="008D043F" w14:paraId="7AC5A2D8" w14:textId="77777777" w:rsidTr="002F0A6C">
        <w:trPr>
          <w:trHeight w:val="483"/>
        </w:trPr>
        <w:tc>
          <w:tcPr>
            <w:tcW w:w="716" w:type="pct"/>
            <w:vMerge/>
            <w:shd w:val="clear" w:color="auto" w:fill="D9D9D9"/>
            <w:vAlign w:val="center"/>
            <w:hideMark/>
          </w:tcPr>
          <w:p w14:paraId="348AC23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4A496E7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7E1F340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6" w:type="pct"/>
            <w:shd w:val="clear" w:color="auto" w:fill="D9D9D9"/>
            <w:tcMar>
              <w:top w:w="0" w:type="dxa"/>
              <w:left w:w="108" w:type="dxa"/>
              <w:bottom w:w="0" w:type="dxa"/>
              <w:right w:w="108" w:type="dxa"/>
            </w:tcMar>
            <w:vAlign w:val="center"/>
            <w:hideMark/>
          </w:tcPr>
          <w:p w14:paraId="0E1AD85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6" w:type="pct"/>
            <w:shd w:val="clear" w:color="auto" w:fill="D9D9D9"/>
            <w:tcMar>
              <w:top w:w="0" w:type="dxa"/>
              <w:left w:w="108" w:type="dxa"/>
              <w:bottom w:w="0" w:type="dxa"/>
              <w:right w:w="108" w:type="dxa"/>
            </w:tcMar>
            <w:vAlign w:val="center"/>
            <w:hideMark/>
          </w:tcPr>
          <w:p w14:paraId="36EB451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C447D" w:rsidRPr="008D043F" w14:paraId="67EED95C" w14:textId="77777777" w:rsidTr="002F0A6C">
        <w:trPr>
          <w:trHeight w:val="287"/>
        </w:trPr>
        <w:tc>
          <w:tcPr>
            <w:tcW w:w="716" w:type="pct"/>
            <w:vMerge/>
            <w:shd w:val="clear" w:color="auto" w:fill="D9D9D9"/>
            <w:vAlign w:val="center"/>
            <w:hideMark/>
          </w:tcPr>
          <w:p w14:paraId="0B053A7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62A0ED2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52B5D52B"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98</w:t>
            </w:r>
          </w:p>
        </w:tc>
        <w:tc>
          <w:tcPr>
            <w:tcW w:w="1156" w:type="pct"/>
            <w:tcMar>
              <w:top w:w="0" w:type="dxa"/>
              <w:left w:w="108" w:type="dxa"/>
              <w:bottom w:w="0" w:type="dxa"/>
              <w:right w:w="108" w:type="dxa"/>
            </w:tcMar>
            <w:vAlign w:val="center"/>
          </w:tcPr>
          <w:p w14:paraId="24BFA5B8"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6" w:type="pct"/>
            <w:tcMar>
              <w:top w:w="0" w:type="dxa"/>
              <w:left w:w="108" w:type="dxa"/>
              <w:bottom w:w="0" w:type="dxa"/>
              <w:right w:w="108" w:type="dxa"/>
            </w:tcMar>
            <w:vAlign w:val="center"/>
          </w:tcPr>
          <w:p w14:paraId="6745482D"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98</w:t>
            </w:r>
          </w:p>
        </w:tc>
      </w:tr>
      <w:tr w:rsidR="00CC447D" w:rsidRPr="008D043F" w14:paraId="727700D4"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511597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2. Mjera</w:t>
            </w:r>
          </w:p>
        </w:tc>
        <w:tc>
          <w:tcPr>
            <w:tcW w:w="816" w:type="pct"/>
            <w:vMerge w:val="restart"/>
            <w:tcMar>
              <w:top w:w="0" w:type="dxa"/>
              <w:left w:w="108" w:type="dxa"/>
              <w:bottom w:w="0" w:type="dxa"/>
              <w:right w:w="108" w:type="dxa"/>
            </w:tcMar>
            <w:vAlign w:val="center"/>
          </w:tcPr>
          <w:p w14:paraId="4467DDD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
                <w:sz w:val="18"/>
                <w:szCs w:val="18"/>
                <w:lang w:val="hr-HR"/>
              </w:rPr>
              <w:t xml:space="preserve">Uspostava monitoringa zemljišta </w:t>
            </w:r>
          </w:p>
        </w:tc>
        <w:tc>
          <w:tcPr>
            <w:tcW w:w="1156" w:type="pct"/>
            <w:shd w:val="clear" w:color="auto" w:fill="D9D9D9"/>
            <w:tcMar>
              <w:top w:w="0" w:type="dxa"/>
              <w:left w:w="108" w:type="dxa"/>
              <w:bottom w:w="0" w:type="dxa"/>
              <w:right w:w="108" w:type="dxa"/>
            </w:tcMar>
            <w:vAlign w:val="center"/>
            <w:hideMark/>
          </w:tcPr>
          <w:p w14:paraId="5FB5C0A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5AAD31D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415EF2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738D5F8" w14:textId="77777777" w:rsidTr="002F0A6C">
        <w:trPr>
          <w:trHeight w:val="287"/>
        </w:trPr>
        <w:tc>
          <w:tcPr>
            <w:tcW w:w="716" w:type="pct"/>
            <w:vMerge/>
            <w:shd w:val="clear" w:color="auto" w:fill="D9D9D9"/>
            <w:vAlign w:val="center"/>
          </w:tcPr>
          <w:p w14:paraId="5A67B78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57F7BEA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65B0BD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metoda, mjerenja i pokazatelja za održivo upravljanje i zaštitu zemljišnih resursa</w:t>
            </w:r>
          </w:p>
        </w:tc>
        <w:tc>
          <w:tcPr>
            <w:tcW w:w="1156" w:type="pct"/>
            <w:shd w:val="clear" w:color="auto" w:fill="FFFFFF"/>
            <w:tcMar>
              <w:top w:w="0" w:type="dxa"/>
              <w:left w:w="108" w:type="dxa"/>
              <w:bottom w:w="0" w:type="dxa"/>
              <w:right w:w="108" w:type="dxa"/>
            </w:tcMar>
            <w:vAlign w:val="center"/>
          </w:tcPr>
          <w:p w14:paraId="7DE2809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5619FD" w:rsidRPr="008D043F">
              <w:rPr>
                <w:rFonts w:asciiTheme="minorHAnsi" w:hAnsiTheme="minorHAnsi" w:cstheme="minorHAnsi"/>
                <w:sz w:val="18"/>
                <w:szCs w:val="18"/>
                <w:lang w:val="hr-HR"/>
              </w:rPr>
              <w:t xml:space="preserve">Federaciji </w:t>
            </w:r>
            <w:r w:rsidRPr="008D043F">
              <w:rPr>
                <w:rFonts w:asciiTheme="minorHAnsi" w:hAnsiTheme="minorHAnsi" w:cstheme="minorHAnsi"/>
                <w:sz w:val="18"/>
                <w:szCs w:val="18"/>
                <w:lang w:val="hr-HR"/>
              </w:rPr>
              <w:t>BiH ne postoji okvir za praćenje održivosti upravljanja zemljištem</w:t>
            </w:r>
          </w:p>
        </w:tc>
        <w:tc>
          <w:tcPr>
            <w:tcW w:w="1156" w:type="pct"/>
            <w:shd w:val="clear" w:color="auto" w:fill="FFFFFF"/>
            <w:vAlign w:val="center"/>
          </w:tcPr>
          <w:p w14:paraId="756BE4E3" w14:textId="77777777" w:rsidR="00CC447D" w:rsidRPr="008D043F" w:rsidRDefault="00CC447D"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Do 2025. usvojene metode, mjerenja i pokazatelji za održivo upravljanje i zaštitu zemljišnih resursa</w:t>
            </w:r>
          </w:p>
        </w:tc>
      </w:tr>
      <w:tr w:rsidR="00CC447D" w:rsidRPr="008D043F" w14:paraId="1EBD5E4B" w14:textId="77777777" w:rsidTr="002F0A6C">
        <w:trPr>
          <w:trHeight w:val="287"/>
        </w:trPr>
        <w:tc>
          <w:tcPr>
            <w:tcW w:w="716" w:type="pct"/>
            <w:vMerge/>
            <w:shd w:val="clear" w:color="auto" w:fill="D9D9D9"/>
            <w:vAlign w:val="center"/>
          </w:tcPr>
          <w:p w14:paraId="6A756E8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61DE5F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340B3188"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plana monitoringa zemljišta</w:t>
            </w:r>
          </w:p>
        </w:tc>
        <w:tc>
          <w:tcPr>
            <w:tcW w:w="1156" w:type="pct"/>
            <w:shd w:val="clear" w:color="auto" w:fill="FFFFFF"/>
            <w:tcMar>
              <w:top w:w="0" w:type="dxa"/>
              <w:left w:w="108" w:type="dxa"/>
              <w:bottom w:w="0" w:type="dxa"/>
              <w:right w:w="108" w:type="dxa"/>
            </w:tcMar>
            <w:vAlign w:val="center"/>
          </w:tcPr>
          <w:p w14:paraId="2C780639" w14:textId="77777777" w:rsidR="00CC447D" w:rsidRPr="008D043F" w:rsidRDefault="005619F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plan monitoringa zemljišta</w:t>
            </w:r>
          </w:p>
        </w:tc>
        <w:tc>
          <w:tcPr>
            <w:tcW w:w="1156" w:type="pct"/>
            <w:shd w:val="clear" w:color="auto" w:fill="FFFFFF"/>
            <w:vAlign w:val="center"/>
          </w:tcPr>
          <w:p w14:paraId="13938E0E" w14:textId="77777777" w:rsidR="00CC447D" w:rsidRPr="008D043F" w:rsidRDefault="00CC447D"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Do 2026. usvojen plan monitoringa zemljišta</w:t>
            </w:r>
          </w:p>
        </w:tc>
      </w:tr>
      <w:tr w:rsidR="00CC447D" w:rsidRPr="008D043F" w14:paraId="1997DF82" w14:textId="77777777" w:rsidTr="002F0A6C">
        <w:trPr>
          <w:trHeight w:val="287"/>
        </w:trPr>
        <w:tc>
          <w:tcPr>
            <w:tcW w:w="716" w:type="pct"/>
            <w:vMerge/>
            <w:shd w:val="clear" w:color="auto" w:fill="D9D9D9"/>
            <w:vAlign w:val="center"/>
          </w:tcPr>
          <w:p w14:paraId="61D7275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160DAC2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2592CCD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mreže monitoring mjesta i vršenje monitoringa</w:t>
            </w:r>
          </w:p>
        </w:tc>
        <w:tc>
          <w:tcPr>
            <w:tcW w:w="1156" w:type="pct"/>
            <w:shd w:val="clear" w:color="auto" w:fill="FFFFFF"/>
            <w:tcMar>
              <w:top w:w="0" w:type="dxa"/>
              <w:left w:w="108" w:type="dxa"/>
              <w:bottom w:w="0" w:type="dxa"/>
              <w:right w:w="108" w:type="dxa"/>
            </w:tcMar>
            <w:vAlign w:val="center"/>
          </w:tcPr>
          <w:p w14:paraId="0BC9C23B" w14:textId="77777777" w:rsidR="00CC447D" w:rsidRPr="008D043F" w:rsidRDefault="005619F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je </w:t>
            </w:r>
            <w:r w:rsidRPr="008D043F">
              <w:rPr>
                <w:rFonts w:asciiTheme="minorHAnsi" w:hAnsiTheme="minorHAnsi" w:cstheme="minorHAnsi"/>
                <w:sz w:val="18"/>
                <w:szCs w:val="18"/>
                <w:lang w:val="hr-HR"/>
              </w:rPr>
              <w:t xml:space="preserve">djelimično </w:t>
            </w:r>
            <w:r w:rsidR="00CC447D" w:rsidRPr="008D043F">
              <w:rPr>
                <w:rFonts w:asciiTheme="minorHAnsi" w:hAnsiTheme="minorHAnsi" w:cstheme="minorHAnsi"/>
                <w:sz w:val="18"/>
                <w:szCs w:val="18"/>
                <w:lang w:val="hr-HR"/>
              </w:rPr>
              <w:t>uspostavila standardiziranu mrežu monitoring mjesta, monitoring se vrši povremeno</w:t>
            </w:r>
          </w:p>
        </w:tc>
        <w:tc>
          <w:tcPr>
            <w:tcW w:w="1156" w:type="pct"/>
            <w:shd w:val="clear" w:color="auto" w:fill="FFFFFF"/>
            <w:vAlign w:val="center"/>
          </w:tcPr>
          <w:p w14:paraId="562D0EA6" w14:textId="77777777" w:rsidR="00CC447D" w:rsidRPr="008D043F" w:rsidRDefault="00CC447D"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Do 2027. uspostavljena mreža monitoring mjesta, monitoring se odvija prema prethodno usvojenom planu</w:t>
            </w:r>
          </w:p>
        </w:tc>
      </w:tr>
      <w:tr w:rsidR="00CC447D" w:rsidRPr="008D043F" w14:paraId="3A33EC01" w14:textId="77777777" w:rsidTr="002F0A6C">
        <w:trPr>
          <w:trHeight w:val="483"/>
        </w:trPr>
        <w:tc>
          <w:tcPr>
            <w:tcW w:w="716" w:type="pct"/>
            <w:vMerge/>
            <w:shd w:val="clear" w:color="auto" w:fill="D9D9D9"/>
            <w:vAlign w:val="center"/>
            <w:hideMark/>
          </w:tcPr>
          <w:p w14:paraId="7266329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55B016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5F5C6E0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6" w:type="pct"/>
            <w:shd w:val="clear" w:color="auto" w:fill="D9D9D9"/>
            <w:tcMar>
              <w:top w:w="0" w:type="dxa"/>
              <w:left w:w="108" w:type="dxa"/>
              <w:bottom w:w="0" w:type="dxa"/>
              <w:right w:w="108" w:type="dxa"/>
            </w:tcMar>
            <w:vAlign w:val="center"/>
            <w:hideMark/>
          </w:tcPr>
          <w:p w14:paraId="77F6564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6" w:type="pct"/>
            <w:shd w:val="clear" w:color="auto" w:fill="D9D9D9"/>
            <w:tcMar>
              <w:top w:w="0" w:type="dxa"/>
              <w:left w:w="108" w:type="dxa"/>
              <w:bottom w:w="0" w:type="dxa"/>
              <w:right w:w="108" w:type="dxa"/>
            </w:tcMar>
            <w:vAlign w:val="center"/>
            <w:hideMark/>
          </w:tcPr>
          <w:p w14:paraId="40593AD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C447D" w:rsidRPr="008D043F" w14:paraId="10BF0160" w14:textId="77777777" w:rsidTr="002F0A6C">
        <w:trPr>
          <w:trHeight w:val="287"/>
        </w:trPr>
        <w:tc>
          <w:tcPr>
            <w:tcW w:w="716" w:type="pct"/>
            <w:vMerge/>
            <w:shd w:val="clear" w:color="auto" w:fill="D9D9D9"/>
            <w:vAlign w:val="center"/>
            <w:hideMark/>
          </w:tcPr>
          <w:p w14:paraId="74F1B34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7777D7F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4BA47CCA"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9</w:t>
            </w:r>
          </w:p>
        </w:tc>
        <w:tc>
          <w:tcPr>
            <w:tcW w:w="1156" w:type="pct"/>
            <w:tcMar>
              <w:top w:w="0" w:type="dxa"/>
              <w:left w:w="108" w:type="dxa"/>
              <w:bottom w:w="0" w:type="dxa"/>
              <w:right w:w="108" w:type="dxa"/>
            </w:tcMar>
            <w:vAlign w:val="center"/>
          </w:tcPr>
          <w:p w14:paraId="00542070"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6" w:type="pct"/>
            <w:tcMar>
              <w:top w:w="0" w:type="dxa"/>
              <w:left w:w="108" w:type="dxa"/>
              <w:bottom w:w="0" w:type="dxa"/>
              <w:right w:w="108" w:type="dxa"/>
            </w:tcMar>
            <w:vAlign w:val="center"/>
          </w:tcPr>
          <w:p w14:paraId="366D0E01"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r>
      <w:tr w:rsidR="00CC447D" w:rsidRPr="008D043F" w14:paraId="2DB3F66C"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0AA48CE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3. Mjera</w:t>
            </w:r>
          </w:p>
        </w:tc>
        <w:tc>
          <w:tcPr>
            <w:tcW w:w="816" w:type="pct"/>
            <w:vMerge w:val="restart"/>
            <w:tcMar>
              <w:top w:w="0" w:type="dxa"/>
              <w:left w:w="108" w:type="dxa"/>
              <w:bottom w:w="0" w:type="dxa"/>
              <w:right w:w="108" w:type="dxa"/>
            </w:tcMar>
            <w:vAlign w:val="center"/>
          </w:tcPr>
          <w:p w14:paraId="65BE494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anacija degradiranih površina</w:t>
            </w:r>
          </w:p>
        </w:tc>
        <w:tc>
          <w:tcPr>
            <w:tcW w:w="1156" w:type="pct"/>
            <w:shd w:val="clear" w:color="auto" w:fill="D9D9D9"/>
            <w:tcMar>
              <w:top w:w="0" w:type="dxa"/>
              <w:left w:w="108" w:type="dxa"/>
              <w:bottom w:w="0" w:type="dxa"/>
              <w:right w:w="108" w:type="dxa"/>
            </w:tcMar>
            <w:vAlign w:val="center"/>
            <w:hideMark/>
          </w:tcPr>
          <w:p w14:paraId="500D9D4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3556A18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577E920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D9C6EC0" w14:textId="77777777" w:rsidTr="002F0A6C">
        <w:trPr>
          <w:trHeight w:val="287"/>
        </w:trPr>
        <w:tc>
          <w:tcPr>
            <w:tcW w:w="716" w:type="pct"/>
            <w:vMerge/>
            <w:shd w:val="clear" w:color="auto" w:fill="D9D9D9"/>
            <w:vAlign w:val="center"/>
          </w:tcPr>
          <w:p w14:paraId="6C0160B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0BE7C09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4D3592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anje katastra degradiranih površina</w:t>
            </w:r>
          </w:p>
        </w:tc>
        <w:tc>
          <w:tcPr>
            <w:tcW w:w="1156" w:type="pct"/>
            <w:shd w:val="clear" w:color="auto" w:fill="FFFFFF"/>
            <w:tcMar>
              <w:top w:w="0" w:type="dxa"/>
              <w:left w:w="108" w:type="dxa"/>
              <w:bottom w:w="0" w:type="dxa"/>
              <w:right w:w="108" w:type="dxa"/>
            </w:tcMar>
            <w:vAlign w:val="center"/>
          </w:tcPr>
          <w:p w14:paraId="4B10559B" w14:textId="77777777" w:rsidR="00CC447D" w:rsidRPr="008D043F" w:rsidRDefault="00857AF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ije uspostavila katastar degradiranih površina</w:t>
            </w:r>
          </w:p>
        </w:tc>
        <w:tc>
          <w:tcPr>
            <w:tcW w:w="1156" w:type="pct"/>
            <w:shd w:val="clear" w:color="auto" w:fill="FFFFFF"/>
            <w:vAlign w:val="center"/>
          </w:tcPr>
          <w:p w14:paraId="4CB101BC"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4. </w:t>
            </w:r>
            <w:r w:rsidR="00857AFB" w:rsidRPr="008D043F">
              <w:rPr>
                <w:rFonts w:asciiTheme="minorHAnsi" w:hAnsiTheme="minorHAnsi" w:cstheme="minorHAnsi"/>
                <w:sz w:val="18"/>
                <w:szCs w:val="18"/>
                <w:lang w:val="hr-HR"/>
              </w:rPr>
              <w:t xml:space="preserve">uspostavljen  </w:t>
            </w:r>
            <w:r w:rsidRPr="008D043F">
              <w:rPr>
                <w:rFonts w:asciiTheme="minorHAnsi" w:hAnsiTheme="minorHAnsi" w:cstheme="minorHAnsi"/>
                <w:sz w:val="18"/>
                <w:szCs w:val="18"/>
                <w:lang w:val="hr-HR"/>
              </w:rPr>
              <w:t xml:space="preserve">katastar degradiranih površina i integriran u </w:t>
            </w:r>
            <w:r w:rsidRPr="008D043F">
              <w:rPr>
                <w:rFonts w:asciiTheme="minorHAnsi" w:hAnsiTheme="minorHAnsi" w:cstheme="minorHAnsi"/>
                <w:sz w:val="18"/>
                <w:szCs w:val="18"/>
                <w:lang w:val="hr-HR"/>
              </w:rPr>
              <w:lastRenderedPageBreak/>
              <w:t xml:space="preserve">zemljišni </w:t>
            </w:r>
            <w:r w:rsidR="00857AFB" w:rsidRPr="008D043F">
              <w:rPr>
                <w:rFonts w:asciiTheme="minorHAnsi" w:hAnsiTheme="minorHAnsi" w:cstheme="minorHAnsi"/>
                <w:sz w:val="18"/>
                <w:szCs w:val="18"/>
                <w:lang w:val="hr-HR"/>
              </w:rPr>
              <w:t xml:space="preserve">informacijski </w:t>
            </w:r>
            <w:r w:rsidRPr="008D043F">
              <w:rPr>
                <w:rFonts w:asciiTheme="minorHAnsi" w:hAnsiTheme="minorHAnsi" w:cstheme="minorHAnsi"/>
                <w:sz w:val="18"/>
                <w:szCs w:val="18"/>
                <w:lang w:val="hr-HR"/>
              </w:rPr>
              <w:t xml:space="preserve">sistem </w:t>
            </w:r>
          </w:p>
        </w:tc>
      </w:tr>
      <w:tr w:rsidR="00CC447D" w:rsidRPr="008D043F" w14:paraId="2B647E9B" w14:textId="77777777" w:rsidTr="002F0A6C">
        <w:trPr>
          <w:trHeight w:val="287"/>
        </w:trPr>
        <w:tc>
          <w:tcPr>
            <w:tcW w:w="716" w:type="pct"/>
            <w:vMerge/>
            <w:shd w:val="clear" w:color="auto" w:fill="D9D9D9"/>
            <w:vAlign w:val="center"/>
          </w:tcPr>
          <w:p w14:paraId="355193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158E576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10BC12B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programa sanacije degradiranih površina</w:t>
            </w:r>
          </w:p>
        </w:tc>
        <w:tc>
          <w:tcPr>
            <w:tcW w:w="1156" w:type="pct"/>
            <w:shd w:val="clear" w:color="auto" w:fill="FFFFFF"/>
            <w:tcMar>
              <w:top w:w="0" w:type="dxa"/>
              <w:left w:w="108" w:type="dxa"/>
              <w:bottom w:w="0" w:type="dxa"/>
              <w:right w:w="108" w:type="dxa"/>
            </w:tcMar>
            <w:vAlign w:val="center"/>
          </w:tcPr>
          <w:p w14:paraId="1A26B978" w14:textId="77777777" w:rsidR="00CC447D" w:rsidRPr="008D043F" w:rsidRDefault="00857AF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program sanacije degradiranih površina koji obuhvata procedure i metode sanacije degradiranih površina, kriterije za prioritetizaciju izbora lokacija za sanaciju na bazi okolišnih i socijalnih kriterija (broj ugroženih ljudi, žena i djece, siromašnih...) </w:t>
            </w:r>
          </w:p>
        </w:tc>
        <w:tc>
          <w:tcPr>
            <w:tcW w:w="1156" w:type="pct"/>
            <w:shd w:val="clear" w:color="auto" w:fill="FFFFFF"/>
            <w:vAlign w:val="center"/>
          </w:tcPr>
          <w:p w14:paraId="5AA5F2E7"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2026. usvojen </w:t>
            </w:r>
            <w:r w:rsidRPr="008D043F">
              <w:rPr>
                <w:rFonts w:asciiTheme="minorHAnsi" w:hAnsiTheme="minorHAnsi" w:cstheme="minorHAnsi"/>
                <w:sz w:val="18"/>
                <w:szCs w:val="18"/>
                <w:lang w:val="hr-HR"/>
              </w:rPr>
              <w:t>program sanacije degradiranih površina</w:t>
            </w:r>
          </w:p>
        </w:tc>
      </w:tr>
      <w:tr w:rsidR="002F0A6C" w:rsidRPr="008D043F" w14:paraId="740D2FA7" w14:textId="77777777" w:rsidTr="002F0A6C">
        <w:trPr>
          <w:trHeight w:val="287"/>
        </w:trPr>
        <w:tc>
          <w:tcPr>
            <w:tcW w:w="716" w:type="pct"/>
            <w:vMerge/>
            <w:shd w:val="clear" w:color="auto" w:fill="D9D9D9"/>
            <w:vAlign w:val="center"/>
          </w:tcPr>
          <w:p w14:paraId="4959CF5C" w14:textId="77777777" w:rsidR="002F0A6C" w:rsidRPr="008D043F" w:rsidRDefault="002F0A6C"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1574C81A" w14:textId="77777777" w:rsidR="002F0A6C" w:rsidRPr="008D043F" w:rsidRDefault="002F0A6C"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tcPr>
          <w:p w14:paraId="3C2D5274" w14:textId="77777777" w:rsidR="002F0A6C" w:rsidRPr="008D043F" w:rsidRDefault="00857AF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a </w:t>
            </w:r>
            <w:r w:rsidR="002F0A6C" w:rsidRPr="008D043F">
              <w:rPr>
                <w:rFonts w:asciiTheme="minorHAnsi" w:hAnsiTheme="minorHAnsi" w:cstheme="minorHAnsi"/>
                <w:sz w:val="18"/>
                <w:szCs w:val="18"/>
                <w:lang w:val="hr-HR"/>
              </w:rPr>
              <w:t>obnovljenog degradiranog zemljišta (ha)</w:t>
            </w:r>
          </w:p>
        </w:tc>
        <w:tc>
          <w:tcPr>
            <w:tcW w:w="1156" w:type="pct"/>
            <w:shd w:val="clear" w:color="auto" w:fill="FFFFFF"/>
            <w:tcMar>
              <w:top w:w="0" w:type="dxa"/>
              <w:left w:w="108" w:type="dxa"/>
              <w:bottom w:w="0" w:type="dxa"/>
              <w:right w:w="108" w:type="dxa"/>
            </w:tcMar>
          </w:tcPr>
          <w:p w14:paraId="31C11125" w14:textId="77777777" w:rsidR="002F0A6C" w:rsidRPr="008D043F" w:rsidRDefault="00857AF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ederacija </w:t>
            </w:r>
            <w:r w:rsidR="002F0A6C" w:rsidRPr="008D043F">
              <w:rPr>
                <w:rFonts w:asciiTheme="minorHAnsi" w:hAnsiTheme="minorHAnsi" w:cstheme="minorHAnsi"/>
                <w:sz w:val="18"/>
                <w:szCs w:val="18"/>
                <w:lang w:val="hr-HR"/>
              </w:rPr>
              <w:t xml:space="preserve">BiH nije imala značajnije planske programe odnove degradiranog zemljišta, osim projekata rekultivacije u rudarstvu i TE. U svrhu ove strategije će se uzeti polazna vrijednost 0 ha. </w:t>
            </w:r>
          </w:p>
        </w:tc>
        <w:tc>
          <w:tcPr>
            <w:tcW w:w="1156" w:type="pct"/>
            <w:shd w:val="clear" w:color="auto" w:fill="FFFFFF"/>
          </w:tcPr>
          <w:p w14:paraId="56BB8C96" w14:textId="77777777" w:rsidR="002F0A6C" w:rsidRPr="008D043F" w:rsidRDefault="002F0A6C"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vršena obnova degradiranih zemljišnih </w:t>
            </w:r>
            <w:r w:rsidR="00857AFB" w:rsidRPr="008D043F">
              <w:rPr>
                <w:rFonts w:asciiTheme="minorHAnsi" w:hAnsiTheme="minorHAnsi" w:cstheme="minorHAnsi"/>
                <w:sz w:val="18"/>
                <w:szCs w:val="18"/>
                <w:lang w:val="hr-HR"/>
              </w:rPr>
              <w:t xml:space="preserve">površina </w:t>
            </w:r>
            <w:r w:rsidRPr="008D043F">
              <w:rPr>
                <w:rFonts w:asciiTheme="minorHAnsi" w:hAnsiTheme="minorHAnsi" w:cstheme="minorHAnsi"/>
                <w:sz w:val="18"/>
                <w:szCs w:val="18"/>
                <w:lang w:val="hr-HR"/>
              </w:rPr>
              <w:t>(cca</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3500 ha)</w:t>
            </w:r>
          </w:p>
        </w:tc>
      </w:tr>
      <w:tr w:rsidR="00CC447D" w:rsidRPr="008D043F" w14:paraId="4370E686" w14:textId="77777777" w:rsidTr="002F0A6C">
        <w:trPr>
          <w:trHeight w:val="287"/>
        </w:trPr>
        <w:tc>
          <w:tcPr>
            <w:tcW w:w="716" w:type="pct"/>
            <w:vMerge/>
            <w:shd w:val="clear" w:color="auto" w:fill="D9D9D9"/>
            <w:vAlign w:val="center"/>
          </w:tcPr>
          <w:p w14:paraId="38EA1FB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08CF87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1C94A34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a revitaliziranog zemljišta </w:t>
            </w:r>
          </w:p>
        </w:tc>
        <w:tc>
          <w:tcPr>
            <w:tcW w:w="1156" w:type="pct"/>
            <w:shd w:val="clear" w:color="auto" w:fill="FFFFFF"/>
            <w:tcMar>
              <w:top w:w="0" w:type="dxa"/>
              <w:left w:w="108" w:type="dxa"/>
              <w:bottom w:w="0" w:type="dxa"/>
              <w:right w:w="108" w:type="dxa"/>
            </w:tcMar>
            <w:vAlign w:val="center"/>
          </w:tcPr>
          <w:p w14:paraId="0D49CEAA" w14:textId="77777777" w:rsidR="00CC447D" w:rsidRPr="008D043F" w:rsidRDefault="00857AF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egzaktno utvrđenu površinu zemljišta pogodnu za revitalizaciju </w:t>
            </w:r>
          </w:p>
        </w:tc>
        <w:tc>
          <w:tcPr>
            <w:tcW w:w="1156" w:type="pct"/>
            <w:shd w:val="clear" w:color="auto" w:fill="FFFFFF"/>
            <w:vAlign w:val="center"/>
          </w:tcPr>
          <w:p w14:paraId="638A15BD" w14:textId="77777777" w:rsidR="00CC447D" w:rsidRPr="008D043F" w:rsidRDefault="00CC447D" w:rsidP="0068355A">
            <w:pPr>
              <w:spacing w:line="276" w:lineRule="auto"/>
              <w:ind w:left="24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31. izvršena revitalizacija zemljišta u posebno osjetljivim i napuštenim područjima, s fokusom na područja Dinarskog krša i visokih planina: </w:t>
            </w:r>
            <w:r w:rsidR="00857AFB" w:rsidRPr="008D043F">
              <w:rPr>
                <w:rFonts w:asciiTheme="minorHAnsi" w:hAnsiTheme="minorHAnsi" w:cstheme="minorHAnsi"/>
                <w:sz w:val="18"/>
                <w:szCs w:val="18"/>
                <w:lang w:val="hr-HR"/>
              </w:rPr>
              <w:t>Hercegovačko-neretvanski</w:t>
            </w:r>
            <w:r w:rsidRPr="008D043F">
              <w:rPr>
                <w:rFonts w:asciiTheme="minorHAnsi" w:hAnsiTheme="minorHAnsi" w:cstheme="minorHAnsi"/>
                <w:sz w:val="18"/>
                <w:szCs w:val="18"/>
                <w:lang w:val="hr-HR"/>
              </w:rPr>
              <w:t xml:space="preserve"> kanton, Zapadnohercegovački kanton, područje visokih planina Centralne Bosne</w:t>
            </w:r>
          </w:p>
        </w:tc>
      </w:tr>
      <w:tr w:rsidR="00CC447D" w:rsidRPr="008D043F" w14:paraId="4164AD35" w14:textId="77777777" w:rsidTr="002F0A6C">
        <w:trPr>
          <w:trHeight w:val="483"/>
        </w:trPr>
        <w:tc>
          <w:tcPr>
            <w:tcW w:w="716" w:type="pct"/>
            <w:vMerge/>
            <w:shd w:val="clear" w:color="auto" w:fill="D9D9D9"/>
            <w:vAlign w:val="center"/>
            <w:hideMark/>
          </w:tcPr>
          <w:p w14:paraId="5D488D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437B8DD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hemeFill="background1" w:themeFillShade="D9"/>
            <w:tcMar>
              <w:top w:w="0" w:type="dxa"/>
              <w:left w:w="108" w:type="dxa"/>
              <w:bottom w:w="0" w:type="dxa"/>
              <w:right w:w="108" w:type="dxa"/>
            </w:tcMar>
            <w:vAlign w:val="center"/>
            <w:hideMark/>
          </w:tcPr>
          <w:p w14:paraId="75FDE2D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6" w:type="pct"/>
            <w:shd w:val="clear" w:color="auto" w:fill="D9D9D9" w:themeFill="background1" w:themeFillShade="D9"/>
            <w:tcMar>
              <w:top w:w="0" w:type="dxa"/>
              <w:left w:w="108" w:type="dxa"/>
              <w:bottom w:w="0" w:type="dxa"/>
              <w:right w:w="108" w:type="dxa"/>
            </w:tcMar>
            <w:vAlign w:val="center"/>
            <w:hideMark/>
          </w:tcPr>
          <w:p w14:paraId="27F3917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6" w:type="pct"/>
            <w:shd w:val="clear" w:color="auto" w:fill="D9D9D9" w:themeFill="background1" w:themeFillShade="D9"/>
            <w:tcMar>
              <w:top w:w="0" w:type="dxa"/>
              <w:left w:w="108" w:type="dxa"/>
              <w:bottom w:w="0" w:type="dxa"/>
              <w:right w:w="108" w:type="dxa"/>
            </w:tcMar>
            <w:vAlign w:val="center"/>
            <w:hideMark/>
          </w:tcPr>
          <w:p w14:paraId="461F7F5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379D516C" w14:textId="77777777" w:rsidTr="002F0A6C">
        <w:trPr>
          <w:trHeight w:val="287"/>
        </w:trPr>
        <w:tc>
          <w:tcPr>
            <w:tcW w:w="716" w:type="pct"/>
            <w:vMerge/>
            <w:shd w:val="clear" w:color="auto" w:fill="D9D9D9"/>
            <w:vAlign w:val="center"/>
            <w:hideMark/>
          </w:tcPr>
          <w:p w14:paraId="4E558F1D"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4360229A"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5A1C4A55" w14:textId="151363EB"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0,2</w:t>
            </w:r>
          </w:p>
        </w:tc>
        <w:tc>
          <w:tcPr>
            <w:tcW w:w="1156" w:type="pct"/>
            <w:tcMar>
              <w:top w:w="0" w:type="dxa"/>
              <w:left w:w="108" w:type="dxa"/>
              <w:bottom w:w="0" w:type="dxa"/>
              <w:right w:w="108" w:type="dxa"/>
            </w:tcMar>
            <w:vAlign w:val="center"/>
          </w:tcPr>
          <w:p w14:paraId="0A5C774C" w14:textId="519B53C3"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792,4</w:t>
            </w:r>
          </w:p>
        </w:tc>
        <w:tc>
          <w:tcPr>
            <w:tcW w:w="1156" w:type="pct"/>
            <w:tcMar>
              <w:top w:w="0" w:type="dxa"/>
              <w:left w:w="108" w:type="dxa"/>
              <w:bottom w:w="0" w:type="dxa"/>
              <w:right w:w="108" w:type="dxa"/>
            </w:tcMar>
            <w:vAlign w:val="center"/>
          </w:tcPr>
          <w:p w14:paraId="18595EFA" w14:textId="65818C6E"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02</w:t>
            </w:r>
          </w:p>
        </w:tc>
      </w:tr>
      <w:tr w:rsidR="00CC447D" w:rsidRPr="008D043F" w14:paraId="57674BE0"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294963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4. Mjera</w:t>
            </w:r>
          </w:p>
        </w:tc>
        <w:tc>
          <w:tcPr>
            <w:tcW w:w="816" w:type="pct"/>
            <w:vMerge w:val="restart"/>
            <w:tcMar>
              <w:top w:w="0" w:type="dxa"/>
              <w:left w:w="108" w:type="dxa"/>
              <w:bottom w:w="0" w:type="dxa"/>
              <w:right w:w="108" w:type="dxa"/>
            </w:tcMar>
            <w:vAlign w:val="center"/>
          </w:tcPr>
          <w:p w14:paraId="7F74E8E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prječavanje degradacije zemljišta neplanskom gradnjom</w:t>
            </w:r>
          </w:p>
        </w:tc>
        <w:tc>
          <w:tcPr>
            <w:tcW w:w="1156" w:type="pct"/>
            <w:shd w:val="clear" w:color="auto" w:fill="D9D9D9"/>
            <w:tcMar>
              <w:top w:w="0" w:type="dxa"/>
              <w:left w:w="108" w:type="dxa"/>
              <w:bottom w:w="0" w:type="dxa"/>
              <w:right w:w="108" w:type="dxa"/>
            </w:tcMar>
            <w:vAlign w:val="center"/>
            <w:hideMark/>
          </w:tcPr>
          <w:p w14:paraId="4317E02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05FE0F5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7E9FE6D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F145C7C" w14:textId="77777777" w:rsidTr="002F0A6C">
        <w:trPr>
          <w:trHeight w:val="287"/>
        </w:trPr>
        <w:tc>
          <w:tcPr>
            <w:tcW w:w="716" w:type="pct"/>
            <w:vMerge/>
            <w:shd w:val="clear" w:color="auto" w:fill="D9D9D9"/>
            <w:vAlign w:val="center"/>
          </w:tcPr>
          <w:p w14:paraId="30D6A9C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63B92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266D51B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zakona o legalizaciji usklađenih s Bečkom deklaracijom o nacionalnim i regionalnim politikama i programima u vezi s neformalnim naseljima u jugoistočnoj Evropi</w:t>
            </w:r>
          </w:p>
        </w:tc>
        <w:tc>
          <w:tcPr>
            <w:tcW w:w="1156" w:type="pct"/>
            <w:shd w:val="clear" w:color="auto" w:fill="FFFFFF"/>
            <w:tcMar>
              <w:top w:w="0" w:type="dxa"/>
              <w:left w:w="108" w:type="dxa"/>
              <w:bottom w:w="0" w:type="dxa"/>
              <w:right w:w="108" w:type="dxa"/>
            </w:tcMar>
            <w:vAlign w:val="center"/>
          </w:tcPr>
          <w:p w14:paraId="4AE4A575" w14:textId="77777777" w:rsidR="00CC447D" w:rsidRPr="008D043F" w:rsidRDefault="00857AF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Zakon o legalizaciji. Postojeći zakoni o legalizaciji u </w:t>
            </w:r>
            <w:r w:rsidRPr="008D043F">
              <w:rPr>
                <w:rFonts w:asciiTheme="minorHAnsi" w:hAnsiTheme="minorHAnsi" w:cstheme="minorHAnsi"/>
                <w:sz w:val="18"/>
                <w:szCs w:val="18"/>
                <w:lang w:val="hr-HR"/>
              </w:rPr>
              <w:t>Federaciji</w:t>
            </w:r>
            <w:r w:rsidR="00CC447D" w:rsidRPr="008D043F">
              <w:rPr>
                <w:rFonts w:asciiTheme="minorHAnsi" w:hAnsiTheme="minorHAnsi" w:cstheme="minorHAnsi"/>
                <w:sz w:val="18"/>
                <w:szCs w:val="18"/>
                <w:lang w:val="hr-HR"/>
              </w:rPr>
              <w:t xml:space="preserve"> BiH doneseni su na kantonalnim nivoima, i nisu usklađeni s Bečkom deklaracijom o nacionalnim i regionalnim politikama i programima u vezi s neformalnim naseljima u jugoistočnoj Evropi </w:t>
            </w:r>
          </w:p>
        </w:tc>
        <w:tc>
          <w:tcPr>
            <w:tcW w:w="1156" w:type="pct"/>
            <w:shd w:val="clear" w:color="auto" w:fill="FFFFFF"/>
            <w:vAlign w:val="center"/>
          </w:tcPr>
          <w:p w14:paraId="40AC5A63"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doneseni novi kantonalni zakoni o legalizaciji usklađeni s Bečkom deklaracijom o nacionalnim i regionalnim politikama i programima u vezi s neformalnim naseljima u jugoistočnoj Evropi </w:t>
            </w:r>
          </w:p>
        </w:tc>
      </w:tr>
      <w:tr w:rsidR="00CC447D" w:rsidRPr="008D043F" w14:paraId="298CAA66" w14:textId="77777777" w:rsidTr="002F0A6C">
        <w:trPr>
          <w:trHeight w:val="287"/>
        </w:trPr>
        <w:tc>
          <w:tcPr>
            <w:tcW w:w="716" w:type="pct"/>
            <w:vMerge/>
            <w:shd w:val="clear" w:color="auto" w:fill="D9D9D9"/>
            <w:vAlign w:val="center"/>
          </w:tcPr>
          <w:p w14:paraId="3B2CD6B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2350F6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089BD63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evidencije nelegalnih objekata</w:t>
            </w:r>
          </w:p>
        </w:tc>
        <w:tc>
          <w:tcPr>
            <w:tcW w:w="1156" w:type="pct"/>
            <w:shd w:val="clear" w:color="auto" w:fill="FFFFFF"/>
            <w:tcMar>
              <w:top w:w="0" w:type="dxa"/>
              <w:left w:w="108" w:type="dxa"/>
              <w:bottom w:w="0" w:type="dxa"/>
              <w:right w:w="108" w:type="dxa"/>
            </w:tcMar>
            <w:vAlign w:val="center"/>
          </w:tcPr>
          <w:p w14:paraId="5D764E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legalnih objekti u </w:t>
            </w:r>
            <w:r w:rsidR="00857AFB"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nisu u cijelosti evidentirani</w:t>
            </w:r>
          </w:p>
        </w:tc>
        <w:tc>
          <w:tcPr>
            <w:tcW w:w="1156" w:type="pct"/>
            <w:shd w:val="clear" w:color="auto" w:fill="FFFFFF"/>
            <w:vAlign w:val="center"/>
          </w:tcPr>
          <w:p w14:paraId="1EB53A5C"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6. izvršena evidencija svih nelegalnih objekata, podaci integrirani u </w:t>
            </w:r>
            <w:r w:rsidR="00857AFB" w:rsidRPr="008D043F">
              <w:rPr>
                <w:rFonts w:asciiTheme="minorHAnsi" w:hAnsiTheme="minorHAnsi" w:cstheme="minorHAnsi"/>
                <w:sz w:val="18"/>
                <w:szCs w:val="18"/>
                <w:lang w:val="hr-HR"/>
              </w:rPr>
              <w:lastRenderedPageBreak/>
              <w:t xml:space="preserve">informacijski </w:t>
            </w:r>
            <w:r w:rsidRPr="008D043F">
              <w:rPr>
                <w:rFonts w:asciiTheme="minorHAnsi" w:hAnsiTheme="minorHAnsi" w:cstheme="minorHAnsi"/>
                <w:sz w:val="18"/>
                <w:szCs w:val="18"/>
                <w:lang w:val="hr-HR"/>
              </w:rPr>
              <w:t>sistem prostornih podataka</w:t>
            </w:r>
          </w:p>
        </w:tc>
      </w:tr>
      <w:tr w:rsidR="00CC447D" w:rsidRPr="008D043F" w14:paraId="552BBF6F" w14:textId="77777777" w:rsidTr="002F0A6C">
        <w:trPr>
          <w:trHeight w:val="287"/>
        </w:trPr>
        <w:tc>
          <w:tcPr>
            <w:tcW w:w="716" w:type="pct"/>
            <w:vMerge/>
            <w:shd w:val="clear" w:color="auto" w:fill="D9D9D9"/>
            <w:vAlign w:val="center"/>
          </w:tcPr>
          <w:p w14:paraId="1471CFC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6D3C5B5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3F88B08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anje operativnih planova za prevenciju neplanske gradnje</w:t>
            </w:r>
            <w:r w:rsidR="00857AF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programe uklanjanja nelegalnih objekata</w:t>
            </w:r>
          </w:p>
        </w:tc>
        <w:tc>
          <w:tcPr>
            <w:tcW w:w="1156" w:type="pct"/>
            <w:shd w:val="clear" w:color="auto" w:fill="FFFFFF"/>
            <w:tcMar>
              <w:top w:w="0" w:type="dxa"/>
              <w:left w:w="108" w:type="dxa"/>
              <w:bottom w:w="0" w:type="dxa"/>
              <w:right w:w="108" w:type="dxa"/>
            </w:tcMar>
            <w:vAlign w:val="center"/>
          </w:tcPr>
          <w:p w14:paraId="79E842F7" w14:textId="77777777" w:rsidR="00CC447D" w:rsidRPr="008D043F" w:rsidRDefault="00857AF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w:t>
            </w:r>
            <w:r w:rsidR="00CC447D" w:rsidRPr="008D043F">
              <w:rPr>
                <w:rFonts w:asciiTheme="minorHAnsi" w:hAnsiTheme="minorHAnsi" w:cstheme="minorHAnsi"/>
                <w:sz w:val="18"/>
                <w:szCs w:val="18"/>
                <w:lang w:val="hr-HR" w:bidi="en-US"/>
              </w:rPr>
              <w:t xml:space="preserve"> BiH nema operativne planove za prevenciju neplanske gradnje. Nelegalni objekti se rijetko uklanjanju bez naročitog planskog pristupa</w:t>
            </w:r>
          </w:p>
        </w:tc>
        <w:tc>
          <w:tcPr>
            <w:tcW w:w="1156" w:type="pct"/>
            <w:shd w:val="clear" w:color="auto" w:fill="FFFFFF"/>
            <w:vAlign w:val="center"/>
          </w:tcPr>
          <w:p w14:paraId="5E5DF278"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Do 2027. izrađeni kantonalni operativni planovi za prevenciju neplanske gradnje</w:t>
            </w:r>
            <w:r w:rsidR="00857AF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svojeni programi uklanjanja nelegalnih objekata</w:t>
            </w:r>
          </w:p>
        </w:tc>
      </w:tr>
      <w:tr w:rsidR="00CC447D" w:rsidRPr="008D043F" w14:paraId="7375D141" w14:textId="77777777" w:rsidTr="002F0A6C">
        <w:trPr>
          <w:trHeight w:val="287"/>
        </w:trPr>
        <w:tc>
          <w:tcPr>
            <w:tcW w:w="716" w:type="pct"/>
            <w:vMerge/>
            <w:shd w:val="clear" w:color="auto" w:fill="D9D9D9"/>
            <w:vAlign w:val="center"/>
          </w:tcPr>
          <w:p w14:paraId="0A5BD70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0053CE0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2A13B0C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odluka o  ograničenju korištenja kvalitetnih zemljišta (I agrozone) za izgradnju stanova, industrije i drugih objekata</w:t>
            </w:r>
          </w:p>
        </w:tc>
        <w:tc>
          <w:tcPr>
            <w:tcW w:w="1156" w:type="pct"/>
            <w:shd w:val="clear" w:color="auto" w:fill="FFFFFF"/>
            <w:tcMar>
              <w:top w:w="0" w:type="dxa"/>
              <w:left w:w="108" w:type="dxa"/>
              <w:bottom w:w="0" w:type="dxa"/>
              <w:right w:w="108" w:type="dxa"/>
            </w:tcMar>
            <w:vAlign w:val="center"/>
          </w:tcPr>
          <w:p w14:paraId="5071415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poljoprivrednom zemljištu </w:t>
            </w:r>
            <w:r w:rsidR="00857AFB"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zabranjuje korištenje kvalitetnog zemljišta bonitetne klase I-IV osim u poljoprivredne svrhe. Prenamjena je moguća ako se radi o kapitalnim objektima od javnog interesa.  Posebnih odluka o ograničenju </w:t>
            </w:r>
            <w:r w:rsidR="00857AFB" w:rsidRPr="008D043F">
              <w:rPr>
                <w:rFonts w:asciiTheme="minorHAnsi" w:hAnsiTheme="minorHAnsi" w:cstheme="minorHAnsi"/>
                <w:sz w:val="18"/>
                <w:szCs w:val="18"/>
                <w:lang w:val="hr-HR"/>
              </w:rPr>
              <w:t xml:space="preserve">korištenja </w:t>
            </w:r>
            <w:r w:rsidRPr="008D043F">
              <w:rPr>
                <w:rFonts w:asciiTheme="minorHAnsi" w:hAnsiTheme="minorHAnsi" w:cstheme="minorHAnsi"/>
                <w:sz w:val="18"/>
                <w:szCs w:val="18"/>
                <w:lang w:val="hr-HR"/>
              </w:rPr>
              <w:t xml:space="preserve">kvalitetnih zemljišta (I agrozone) i kriterija pod kojima se eventualno može odobriti prenamjena nema </w:t>
            </w:r>
          </w:p>
        </w:tc>
        <w:tc>
          <w:tcPr>
            <w:tcW w:w="1156" w:type="pct"/>
            <w:shd w:val="clear" w:color="auto" w:fill="FFFFFF"/>
            <w:vAlign w:val="center"/>
          </w:tcPr>
          <w:p w14:paraId="23E3C128"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Do 2023. donesene kantonalne odluke o ograničenju korištenja kvalitetnih zemljišta za druge svrhe osim za poljoprivredu</w:t>
            </w:r>
          </w:p>
        </w:tc>
      </w:tr>
      <w:tr w:rsidR="00CC447D" w:rsidRPr="008D043F" w14:paraId="4C520A56" w14:textId="77777777" w:rsidTr="002F0A6C">
        <w:trPr>
          <w:trHeight w:val="287"/>
        </w:trPr>
        <w:tc>
          <w:tcPr>
            <w:tcW w:w="716" w:type="pct"/>
            <w:vMerge/>
            <w:shd w:val="clear" w:color="auto" w:fill="D9D9D9"/>
            <w:vAlign w:val="center"/>
          </w:tcPr>
          <w:p w14:paraId="09E98D8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5FE6F82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3ACB3CB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storno</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planska dokumentacija se bazira na kontroliranom razvoju gradova </w:t>
            </w:r>
          </w:p>
        </w:tc>
        <w:tc>
          <w:tcPr>
            <w:tcW w:w="1156" w:type="pct"/>
            <w:shd w:val="clear" w:color="auto" w:fill="FFFFFF"/>
            <w:tcMar>
              <w:top w:w="0" w:type="dxa"/>
              <w:left w:w="108" w:type="dxa"/>
              <w:bottom w:w="0" w:type="dxa"/>
              <w:right w:w="108" w:type="dxa"/>
            </w:tcMar>
            <w:vAlign w:val="center"/>
          </w:tcPr>
          <w:p w14:paraId="21E55A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Širenje urbanih sredina u </w:t>
            </w:r>
            <w:r w:rsidR="00857AFB"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ide često na štetu kvalitetnog poljoprivrednog zemljišta. Namjena zemljišta se utvrđuje prostorno</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planskom dokumentacijom. </w:t>
            </w:r>
            <w:r w:rsidR="00857AFB" w:rsidRPr="008D043F">
              <w:rPr>
                <w:rFonts w:asciiTheme="minorHAnsi" w:hAnsiTheme="minorHAnsi" w:cstheme="minorHAnsi"/>
                <w:sz w:val="18"/>
                <w:szCs w:val="18"/>
                <w:lang w:val="hr-HR"/>
              </w:rPr>
              <w:t>Federacija</w:t>
            </w:r>
            <w:r w:rsidRPr="008D043F">
              <w:rPr>
                <w:rFonts w:asciiTheme="minorHAnsi" w:hAnsiTheme="minorHAnsi" w:cstheme="minorHAnsi"/>
                <w:sz w:val="18"/>
                <w:szCs w:val="18"/>
                <w:lang w:val="hr-HR"/>
              </w:rPr>
              <w:t xml:space="preserve"> BiH nema usvojen prostorni plan </w:t>
            </w:r>
          </w:p>
        </w:tc>
        <w:tc>
          <w:tcPr>
            <w:tcW w:w="1156" w:type="pct"/>
            <w:shd w:val="clear" w:color="auto" w:fill="FFFFFF"/>
            <w:vAlign w:val="center"/>
          </w:tcPr>
          <w:p w14:paraId="76C9E90C" w14:textId="77777777" w:rsidR="00CC447D" w:rsidRPr="008D043F" w:rsidRDefault="00CC447D"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3. usvojen prostorni plan </w:t>
            </w:r>
            <w:r w:rsidR="00857AFB"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w:t>
            </w:r>
          </w:p>
          <w:p w14:paraId="3AFE6413" w14:textId="77777777" w:rsidR="00CC447D" w:rsidRPr="008D043F" w:rsidRDefault="00CC447D"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Do 2031. prostorno</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planska dokumentacija na ostalim nivoima je izrađena na bazi  kontroliranog razvoja gradova bez prenamjene kvalitetnog poljoprivrednog zemljišta </w:t>
            </w:r>
          </w:p>
        </w:tc>
      </w:tr>
      <w:tr w:rsidR="00CC447D" w:rsidRPr="008D043F" w14:paraId="0060D465" w14:textId="77777777" w:rsidTr="002F0A6C">
        <w:trPr>
          <w:trHeight w:val="483"/>
        </w:trPr>
        <w:tc>
          <w:tcPr>
            <w:tcW w:w="716" w:type="pct"/>
            <w:vMerge/>
            <w:shd w:val="clear" w:color="auto" w:fill="D9D9D9"/>
            <w:vAlign w:val="center"/>
            <w:hideMark/>
          </w:tcPr>
          <w:p w14:paraId="0263727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3C2BF8C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7DF4D70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6" w:type="pct"/>
            <w:shd w:val="clear" w:color="auto" w:fill="D9D9D9"/>
            <w:tcMar>
              <w:top w:w="0" w:type="dxa"/>
              <w:left w:w="108" w:type="dxa"/>
              <w:bottom w:w="0" w:type="dxa"/>
              <w:right w:w="108" w:type="dxa"/>
            </w:tcMar>
            <w:vAlign w:val="center"/>
            <w:hideMark/>
          </w:tcPr>
          <w:p w14:paraId="34EABA8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6" w:type="pct"/>
            <w:shd w:val="clear" w:color="auto" w:fill="D9D9D9"/>
            <w:tcMar>
              <w:top w:w="0" w:type="dxa"/>
              <w:left w:w="108" w:type="dxa"/>
              <w:bottom w:w="0" w:type="dxa"/>
              <w:right w:w="108" w:type="dxa"/>
            </w:tcMar>
            <w:vAlign w:val="center"/>
            <w:hideMark/>
          </w:tcPr>
          <w:p w14:paraId="2C02BED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C447D" w:rsidRPr="008D043F" w14:paraId="377BEA45" w14:textId="77777777" w:rsidTr="002F0A6C">
        <w:trPr>
          <w:trHeight w:val="287"/>
        </w:trPr>
        <w:tc>
          <w:tcPr>
            <w:tcW w:w="716" w:type="pct"/>
            <w:vMerge/>
            <w:shd w:val="clear" w:color="auto" w:fill="D9D9D9"/>
            <w:vAlign w:val="center"/>
            <w:hideMark/>
          </w:tcPr>
          <w:p w14:paraId="1DC0CB5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08454EE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65F0BFAB"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53</w:t>
            </w:r>
          </w:p>
        </w:tc>
        <w:tc>
          <w:tcPr>
            <w:tcW w:w="1156" w:type="pct"/>
            <w:tcMar>
              <w:top w:w="0" w:type="dxa"/>
              <w:left w:w="108" w:type="dxa"/>
              <w:bottom w:w="0" w:type="dxa"/>
              <w:right w:w="108" w:type="dxa"/>
            </w:tcMar>
            <w:vAlign w:val="center"/>
          </w:tcPr>
          <w:p w14:paraId="5FF5F576"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6" w:type="pct"/>
            <w:tcMar>
              <w:top w:w="0" w:type="dxa"/>
              <w:left w:w="108" w:type="dxa"/>
              <w:bottom w:w="0" w:type="dxa"/>
              <w:right w:w="108" w:type="dxa"/>
            </w:tcMar>
            <w:vAlign w:val="center"/>
          </w:tcPr>
          <w:p w14:paraId="79D690BF"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53</w:t>
            </w:r>
          </w:p>
        </w:tc>
      </w:tr>
      <w:tr w:rsidR="00CC447D" w:rsidRPr="008D043F" w14:paraId="7449D306"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27D72EB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5. Mjera</w:t>
            </w:r>
          </w:p>
        </w:tc>
        <w:tc>
          <w:tcPr>
            <w:tcW w:w="816" w:type="pct"/>
            <w:vMerge w:val="restart"/>
            <w:tcMar>
              <w:top w:w="0" w:type="dxa"/>
              <w:left w:w="108" w:type="dxa"/>
              <w:bottom w:w="0" w:type="dxa"/>
              <w:right w:w="108" w:type="dxa"/>
            </w:tcMar>
            <w:vAlign w:val="center"/>
          </w:tcPr>
          <w:p w14:paraId="0527C7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eminiranje zemljišta</w:t>
            </w:r>
          </w:p>
        </w:tc>
        <w:tc>
          <w:tcPr>
            <w:tcW w:w="1156" w:type="pct"/>
            <w:shd w:val="clear" w:color="auto" w:fill="D9D9D9"/>
            <w:tcMar>
              <w:top w:w="0" w:type="dxa"/>
              <w:left w:w="108" w:type="dxa"/>
              <w:bottom w:w="0" w:type="dxa"/>
              <w:right w:w="108" w:type="dxa"/>
            </w:tcMar>
            <w:vAlign w:val="center"/>
            <w:hideMark/>
          </w:tcPr>
          <w:p w14:paraId="6211A32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59ACEEC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5A51197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52A6F47C" w14:textId="77777777" w:rsidTr="002F0A6C">
        <w:trPr>
          <w:trHeight w:val="287"/>
        </w:trPr>
        <w:tc>
          <w:tcPr>
            <w:tcW w:w="716" w:type="pct"/>
            <w:vMerge/>
            <w:shd w:val="clear" w:color="auto" w:fill="D9D9D9"/>
            <w:vAlign w:val="center"/>
          </w:tcPr>
          <w:p w14:paraId="4F31784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7DF1ED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05AE238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Miniranost zemljišta</w:t>
            </w:r>
          </w:p>
        </w:tc>
        <w:tc>
          <w:tcPr>
            <w:tcW w:w="1156" w:type="pct"/>
            <w:shd w:val="clear" w:color="auto" w:fill="FFFFFF"/>
            <w:tcMar>
              <w:top w:w="0" w:type="dxa"/>
              <w:left w:w="108" w:type="dxa"/>
              <w:bottom w:w="0" w:type="dxa"/>
              <w:right w:w="108" w:type="dxa"/>
            </w:tcMar>
            <w:vAlign w:val="center"/>
          </w:tcPr>
          <w:p w14:paraId="04959F3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857AFB"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u 2020</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godini utvrđeno je 966 km</w:t>
            </w:r>
            <w:r w:rsidRPr="008D043F">
              <w:rPr>
                <w:rFonts w:asciiTheme="minorHAnsi" w:hAnsiTheme="minorHAnsi" w:cstheme="minorHAnsi"/>
                <w:sz w:val="18"/>
                <w:szCs w:val="18"/>
                <w:vertAlign w:val="superscript"/>
                <w:lang w:val="hr-HR"/>
              </w:rPr>
              <w:t>2</w:t>
            </w:r>
            <w:r w:rsidRPr="008D043F">
              <w:rPr>
                <w:rFonts w:asciiTheme="minorHAnsi" w:hAnsiTheme="minorHAnsi" w:cstheme="minorHAnsi"/>
                <w:sz w:val="18"/>
                <w:szCs w:val="18"/>
                <w:lang w:val="hr-HR"/>
              </w:rPr>
              <w:t xml:space="preserve"> </w:t>
            </w:r>
            <w:r w:rsidR="00857AFB" w:rsidRPr="008D043F">
              <w:rPr>
                <w:rFonts w:asciiTheme="minorHAnsi" w:hAnsiTheme="minorHAnsi" w:cstheme="minorHAnsi"/>
                <w:sz w:val="18"/>
                <w:szCs w:val="18"/>
                <w:lang w:val="hr-HR"/>
              </w:rPr>
              <w:t xml:space="preserve">pod </w:t>
            </w:r>
            <w:r w:rsidRPr="008D043F">
              <w:rPr>
                <w:rFonts w:asciiTheme="minorHAnsi" w:hAnsiTheme="minorHAnsi" w:cstheme="minorHAnsi"/>
                <w:sz w:val="18"/>
                <w:szCs w:val="18"/>
                <w:lang w:val="hr-HR"/>
              </w:rPr>
              <w:t>minama</w:t>
            </w:r>
          </w:p>
        </w:tc>
        <w:tc>
          <w:tcPr>
            <w:tcW w:w="1156" w:type="pct"/>
            <w:shd w:val="clear" w:color="auto" w:fill="FFFFFF"/>
            <w:vAlign w:val="center"/>
          </w:tcPr>
          <w:p w14:paraId="7B0A3BD9"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Izvršiti 100% deminiranje zemljišta do 2030. godine</w:t>
            </w:r>
          </w:p>
        </w:tc>
      </w:tr>
      <w:tr w:rsidR="00CC447D" w:rsidRPr="008D043F" w14:paraId="03FDB0B4" w14:textId="77777777" w:rsidTr="002F0A6C">
        <w:trPr>
          <w:trHeight w:val="483"/>
        </w:trPr>
        <w:tc>
          <w:tcPr>
            <w:tcW w:w="716" w:type="pct"/>
            <w:vMerge/>
            <w:shd w:val="clear" w:color="auto" w:fill="D9D9D9"/>
            <w:vAlign w:val="center"/>
            <w:hideMark/>
          </w:tcPr>
          <w:p w14:paraId="69FE0E3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5275282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739252E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6" w:type="pct"/>
            <w:shd w:val="clear" w:color="auto" w:fill="D9D9D9"/>
            <w:tcMar>
              <w:top w:w="0" w:type="dxa"/>
              <w:left w:w="108" w:type="dxa"/>
              <w:bottom w:w="0" w:type="dxa"/>
              <w:right w:w="108" w:type="dxa"/>
            </w:tcMar>
            <w:vAlign w:val="center"/>
            <w:hideMark/>
          </w:tcPr>
          <w:p w14:paraId="4F82857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6" w:type="pct"/>
            <w:shd w:val="clear" w:color="auto" w:fill="D9D9D9"/>
            <w:tcMar>
              <w:top w:w="0" w:type="dxa"/>
              <w:left w:w="108" w:type="dxa"/>
              <w:bottom w:w="0" w:type="dxa"/>
              <w:right w:w="108" w:type="dxa"/>
            </w:tcMar>
            <w:vAlign w:val="center"/>
            <w:hideMark/>
          </w:tcPr>
          <w:p w14:paraId="5D46E64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C447D" w:rsidRPr="008D043F" w14:paraId="77B85F55" w14:textId="77777777" w:rsidTr="002F0A6C">
        <w:trPr>
          <w:trHeight w:val="287"/>
        </w:trPr>
        <w:tc>
          <w:tcPr>
            <w:tcW w:w="716" w:type="pct"/>
            <w:vMerge/>
            <w:shd w:val="clear" w:color="auto" w:fill="D9D9D9"/>
            <w:vAlign w:val="center"/>
            <w:hideMark/>
          </w:tcPr>
          <w:p w14:paraId="36709A9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18E8863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2B713476"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w:t>
            </w:r>
            <w:r w:rsidR="00DF2368" w:rsidRPr="008D043F">
              <w:rPr>
                <w:rFonts w:asciiTheme="minorHAnsi" w:hAnsiTheme="minorHAnsi" w:cstheme="minorHAnsi"/>
                <w:sz w:val="18"/>
                <w:szCs w:val="18"/>
                <w:lang w:val="hr-HR"/>
              </w:rPr>
              <w:t>,02</w:t>
            </w:r>
          </w:p>
        </w:tc>
        <w:tc>
          <w:tcPr>
            <w:tcW w:w="1156" w:type="pct"/>
            <w:tcMar>
              <w:top w:w="0" w:type="dxa"/>
              <w:left w:w="108" w:type="dxa"/>
              <w:bottom w:w="0" w:type="dxa"/>
              <w:right w:w="108" w:type="dxa"/>
            </w:tcMar>
            <w:vAlign w:val="center"/>
          </w:tcPr>
          <w:p w14:paraId="30F655DB"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7</w:t>
            </w:r>
            <w:r w:rsidR="00DF2368" w:rsidRPr="008D043F">
              <w:rPr>
                <w:rFonts w:asciiTheme="minorHAnsi" w:hAnsiTheme="minorHAnsi" w:cstheme="minorHAnsi"/>
                <w:sz w:val="18"/>
                <w:szCs w:val="18"/>
                <w:lang w:val="hr-HR"/>
              </w:rPr>
              <w:t>,2</w:t>
            </w:r>
          </w:p>
        </w:tc>
        <w:tc>
          <w:tcPr>
            <w:tcW w:w="1156" w:type="pct"/>
            <w:tcMar>
              <w:top w:w="0" w:type="dxa"/>
              <w:left w:w="108" w:type="dxa"/>
              <w:bottom w:w="0" w:type="dxa"/>
              <w:right w:w="108" w:type="dxa"/>
            </w:tcMar>
            <w:vAlign w:val="center"/>
          </w:tcPr>
          <w:p w14:paraId="754874DE"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0</w:t>
            </w:r>
            <w:r w:rsidR="00DF2368" w:rsidRPr="008D043F">
              <w:rPr>
                <w:rFonts w:asciiTheme="minorHAnsi" w:hAnsiTheme="minorHAnsi" w:cstheme="minorHAnsi"/>
                <w:sz w:val="18"/>
                <w:szCs w:val="18"/>
                <w:lang w:val="hr-HR"/>
              </w:rPr>
              <w:t>,2</w:t>
            </w:r>
          </w:p>
        </w:tc>
      </w:tr>
    </w:tbl>
    <w:p w14:paraId="772E354A"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4C62F3F9"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42BF4A0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5. Prioritet</w:t>
            </w:r>
          </w:p>
          <w:p w14:paraId="3F86AE0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2CD01093" w14:textId="77777777" w:rsidR="00CC447D" w:rsidRPr="008D043F" w:rsidRDefault="00CC447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 xml:space="preserve">Uspostaviti sistem održivog </w:t>
            </w:r>
            <w:r w:rsidRPr="008D043F">
              <w:rPr>
                <w:rFonts w:asciiTheme="minorHAnsi" w:hAnsiTheme="minorHAnsi" w:cstheme="minorHAnsi"/>
                <w:b/>
                <w:sz w:val="18"/>
                <w:szCs w:val="18"/>
                <w:lang w:val="hr-HR"/>
              </w:rPr>
              <w:lastRenderedPageBreak/>
              <w:t>i odgovornog istraživanja, eksploatacije i upravljanja mineralnim sirovinama</w:t>
            </w:r>
          </w:p>
          <w:p w14:paraId="4518A7CD"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p>
        </w:tc>
        <w:tc>
          <w:tcPr>
            <w:tcW w:w="1159" w:type="pct"/>
            <w:shd w:val="clear" w:color="auto" w:fill="D9D9D9"/>
            <w:tcMar>
              <w:top w:w="0" w:type="dxa"/>
              <w:left w:w="108" w:type="dxa"/>
              <w:bottom w:w="0" w:type="dxa"/>
              <w:right w:w="108" w:type="dxa"/>
            </w:tcMar>
            <w:vAlign w:val="center"/>
          </w:tcPr>
          <w:p w14:paraId="5DEA397D"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lastRenderedPageBreak/>
              <w:t>Indikatori prioriteta</w:t>
            </w:r>
          </w:p>
        </w:tc>
        <w:tc>
          <w:tcPr>
            <w:tcW w:w="1159" w:type="pct"/>
            <w:shd w:val="clear" w:color="auto" w:fill="D9D9D9"/>
            <w:tcMar>
              <w:top w:w="0" w:type="dxa"/>
              <w:left w:w="108" w:type="dxa"/>
              <w:bottom w:w="0" w:type="dxa"/>
              <w:right w:w="108" w:type="dxa"/>
            </w:tcMar>
            <w:vAlign w:val="center"/>
          </w:tcPr>
          <w:p w14:paraId="7DAC5E5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58ABA84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975678" w:rsidRPr="008D043F" w14:paraId="5DB588CD" w14:textId="77777777" w:rsidTr="00270082">
        <w:trPr>
          <w:trHeight w:val="287"/>
        </w:trPr>
        <w:tc>
          <w:tcPr>
            <w:tcW w:w="710" w:type="pct"/>
            <w:vMerge/>
            <w:shd w:val="clear" w:color="auto" w:fill="D9D9D9"/>
            <w:vAlign w:val="center"/>
            <w:hideMark/>
          </w:tcPr>
          <w:p w14:paraId="0B3664F0" w14:textId="77777777" w:rsidR="00975678" w:rsidRPr="008D043F" w:rsidRDefault="00975678"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40CAF79F" w14:textId="77777777" w:rsidR="00975678" w:rsidRPr="008D043F" w:rsidRDefault="009756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58A5D96" w14:textId="77777777" w:rsidR="00975678" w:rsidRPr="008D043F" w:rsidRDefault="009756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strateškog okvira za održivu upotrebu i eksploataciju mineralnih sirovina</w:t>
            </w:r>
          </w:p>
        </w:tc>
        <w:tc>
          <w:tcPr>
            <w:tcW w:w="1159" w:type="pct"/>
            <w:tcMar>
              <w:top w:w="0" w:type="dxa"/>
              <w:left w:w="108" w:type="dxa"/>
              <w:bottom w:w="0" w:type="dxa"/>
              <w:right w:w="108" w:type="dxa"/>
            </w:tcMar>
          </w:tcPr>
          <w:p w14:paraId="683520A0" w14:textId="77777777" w:rsidR="00975678" w:rsidRPr="008D043F" w:rsidRDefault="006959CE"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975678" w:rsidRPr="008D043F">
              <w:rPr>
                <w:rFonts w:asciiTheme="minorHAnsi" w:hAnsiTheme="minorHAnsi" w:cstheme="minorHAnsi"/>
                <w:sz w:val="18"/>
                <w:szCs w:val="18"/>
                <w:lang w:val="hr-HR"/>
              </w:rPr>
              <w:t xml:space="preserve">nema integralni okvir za upravljanje mineralnim sirovinama </w:t>
            </w:r>
            <w:r w:rsidRPr="008D043F">
              <w:rPr>
                <w:rFonts w:asciiTheme="minorHAnsi" w:hAnsiTheme="minorHAnsi" w:cstheme="minorHAnsi"/>
                <w:sz w:val="18"/>
                <w:szCs w:val="18"/>
                <w:lang w:val="hr-HR"/>
              </w:rPr>
              <w:t>koji</w:t>
            </w:r>
            <w:r w:rsidR="00975678" w:rsidRPr="008D043F">
              <w:rPr>
                <w:rFonts w:asciiTheme="minorHAnsi" w:hAnsiTheme="minorHAnsi" w:cstheme="minorHAnsi"/>
                <w:sz w:val="18"/>
                <w:szCs w:val="18"/>
                <w:lang w:val="hr-HR"/>
              </w:rPr>
              <w:t xml:space="preserve"> uključuje povrat sekundarnih sirovina iz proizvoda, proizvodnje ili građevinarstva, pa je eksploatacija i uvoz sirovina trenutno jedino rješenje </w:t>
            </w:r>
          </w:p>
        </w:tc>
        <w:tc>
          <w:tcPr>
            <w:tcW w:w="1159" w:type="pct"/>
            <w:tcMar>
              <w:top w:w="0" w:type="dxa"/>
              <w:left w:w="108" w:type="dxa"/>
              <w:bottom w:w="0" w:type="dxa"/>
              <w:right w:w="108" w:type="dxa"/>
            </w:tcMar>
          </w:tcPr>
          <w:p w14:paraId="593191DC" w14:textId="77777777" w:rsidR="00975678" w:rsidRPr="008D043F" w:rsidRDefault="009756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6. usvojena strategija za ekonomično, socijalno i okolišno prihvatljivo upravljanje mineralnim sirovinama, koja uključuje povrat mineralnih i </w:t>
            </w:r>
            <w:r w:rsidR="006959CE" w:rsidRPr="008D043F">
              <w:rPr>
                <w:rFonts w:asciiTheme="minorHAnsi" w:hAnsiTheme="minorHAnsi" w:cstheme="minorHAnsi"/>
                <w:sz w:val="18"/>
                <w:szCs w:val="18"/>
                <w:lang w:val="hr-HR"/>
              </w:rPr>
              <w:t xml:space="preserve">metalskih </w:t>
            </w:r>
            <w:r w:rsidRPr="008D043F">
              <w:rPr>
                <w:rFonts w:asciiTheme="minorHAnsi" w:hAnsiTheme="minorHAnsi" w:cstheme="minorHAnsi"/>
                <w:sz w:val="18"/>
                <w:szCs w:val="18"/>
                <w:lang w:val="hr-HR"/>
              </w:rPr>
              <w:t xml:space="preserve">sirovina iz otpada (urbano rudarenje, </w:t>
            </w:r>
            <w:r w:rsidR="006959CE" w:rsidRPr="008D043F">
              <w:rPr>
                <w:rFonts w:asciiTheme="minorHAnsi" w:hAnsiTheme="minorHAnsi" w:cstheme="minorHAnsi"/>
                <w:sz w:val="18"/>
                <w:szCs w:val="18"/>
                <w:lang w:val="hr-HR"/>
              </w:rPr>
              <w:t xml:space="preserve">kružna </w:t>
            </w:r>
            <w:r w:rsidRPr="008D043F">
              <w:rPr>
                <w:rFonts w:asciiTheme="minorHAnsi" w:hAnsiTheme="minorHAnsi" w:cstheme="minorHAnsi"/>
                <w:sz w:val="18"/>
                <w:szCs w:val="18"/>
                <w:lang w:val="hr-HR"/>
              </w:rPr>
              <w:t>ekonomija)</w:t>
            </w:r>
          </w:p>
        </w:tc>
      </w:tr>
      <w:tr w:rsidR="00975678" w:rsidRPr="008D043F" w14:paraId="7928E648" w14:textId="77777777" w:rsidTr="00270082">
        <w:trPr>
          <w:trHeight w:val="287"/>
        </w:trPr>
        <w:tc>
          <w:tcPr>
            <w:tcW w:w="710" w:type="pct"/>
            <w:vMerge/>
            <w:shd w:val="clear" w:color="auto" w:fill="D9D9D9"/>
            <w:vAlign w:val="center"/>
          </w:tcPr>
          <w:p w14:paraId="184DFF2F" w14:textId="77777777" w:rsidR="00975678" w:rsidRPr="008D043F" w:rsidRDefault="00975678"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3437855" w14:textId="77777777" w:rsidR="00975678" w:rsidRPr="008D043F" w:rsidRDefault="009756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E6C0894" w14:textId="77777777" w:rsidR="00975678" w:rsidRPr="008D043F" w:rsidRDefault="009756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programa i planova za efikasniju eksploataciju mineralnih sirovina</w:t>
            </w:r>
          </w:p>
        </w:tc>
        <w:tc>
          <w:tcPr>
            <w:tcW w:w="1159" w:type="pct"/>
            <w:tcMar>
              <w:top w:w="0" w:type="dxa"/>
              <w:left w:w="108" w:type="dxa"/>
              <w:bottom w:w="0" w:type="dxa"/>
              <w:right w:w="108" w:type="dxa"/>
            </w:tcMar>
          </w:tcPr>
          <w:p w14:paraId="2191FC59" w14:textId="77777777" w:rsidR="00975678" w:rsidRPr="008D043F" w:rsidRDefault="009756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Trenutni nivo tehnološke opremljenosti u </w:t>
            </w:r>
            <w:r w:rsidR="006959CE"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onemogućava efikasnu eksploataciju sirovina</w:t>
            </w:r>
          </w:p>
        </w:tc>
        <w:tc>
          <w:tcPr>
            <w:tcW w:w="1159" w:type="pct"/>
            <w:tcMar>
              <w:top w:w="0" w:type="dxa"/>
              <w:left w:w="108" w:type="dxa"/>
              <w:bottom w:w="0" w:type="dxa"/>
              <w:right w:w="108" w:type="dxa"/>
            </w:tcMar>
          </w:tcPr>
          <w:p w14:paraId="788A9FFF" w14:textId="77777777" w:rsidR="00975678" w:rsidRPr="008D043F" w:rsidRDefault="009756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9. doneseni programi i planovi uvođenja savremenih tehnologija u rudnike u vlasništvu </w:t>
            </w:r>
            <w:r w:rsidR="006959CE"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u cilju </w:t>
            </w:r>
            <w:r w:rsidR="006959CE" w:rsidRPr="008D043F">
              <w:rPr>
                <w:rFonts w:asciiTheme="minorHAnsi" w:hAnsiTheme="minorHAnsi" w:cstheme="minorHAnsi"/>
                <w:sz w:val="18"/>
                <w:szCs w:val="18"/>
                <w:lang w:val="hr-HR"/>
              </w:rPr>
              <w:t>osiguravanja uvjeta</w:t>
            </w:r>
            <w:r w:rsidRPr="008D043F">
              <w:rPr>
                <w:rFonts w:asciiTheme="minorHAnsi" w:hAnsiTheme="minorHAnsi" w:cstheme="minorHAnsi"/>
                <w:sz w:val="18"/>
                <w:szCs w:val="18"/>
                <w:lang w:val="hr-HR"/>
              </w:rPr>
              <w:t>za povećanu efikasnost u eksploataciji i korištenju mineralnih sirovina i sprječavanju nastanka otpada</w:t>
            </w:r>
          </w:p>
        </w:tc>
      </w:tr>
      <w:tr w:rsidR="00CC447D" w:rsidRPr="008D043F" w14:paraId="07CA931D" w14:textId="77777777" w:rsidTr="00270082">
        <w:trPr>
          <w:trHeight w:val="287"/>
        </w:trPr>
        <w:tc>
          <w:tcPr>
            <w:tcW w:w="710" w:type="pct"/>
            <w:vMerge/>
            <w:shd w:val="clear" w:color="auto" w:fill="D9D9D9"/>
            <w:vAlign w:val="center"/>
            <w:hideMark/>
          </w:tcPr>
          <w:p w14:paraId="311740A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64193C0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721038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08913F3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4732ED6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C447D" w:rsidRPr="008D043F" w14:paraId="63A4EEAB" w14:textId="77777777" w:rsidTr="00270082">
        <w:trPr>
          <w:trHeight w:val="287"/>
        </w:trPr>
        <w:tc>
          <w:tcPr>
            <w:tcW w:w="710" w:type="pct"/>
            <w:vMerge/>
            <w:shd w:val="clear" w:color="auto" w:fill="D9D9D9"/>
            <w:vAlign w:val="center"/>
          </w:tcPr>
          <w:p w14:paraId="017A7B5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2DA1D6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4A6FB19"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c>
          <w:tcPr>
            <w:tcW w:w="1159" w:type="pct"/>
            <w:tcMar>
              <w:top w:w="0" w:type="dxa"/>
              <w:left w:w="108" w:type="dxa"/>
              <w:bottom w:w="0" w:type="dxa"/>
              <w:right w:w="108" w:type="dxa"/>
            </w:tcMar>
            <w:vAlign w:val="center"/>
          </w:tcPr>
          <w:p w14:paraId="64FBA4A1"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2</w:t>
            </w:r>
          </w:p>
        </w:tc>
        <w:tc>
          <w:tcPr>
            <w:tcW w:w="1159" w:type="pct"/>
            <w:tcMar>
              <w:top w:w="0" w:type="dxa"/>
              <w:left w:w="108" w:type="dxa"/>
              <w:bottom w:w="0" w:type="dxa"/>
              <w:right w:w="108" w:type="dxa"/>
            </w:tcMar>
            <w:vAlign w:val="center"/>
          </w:tcPr>
          <w:p w14:paraId="24E79752"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0</w:t>
            </w:r>
          </w:p>
        </w:tc>
      </w:tr>
    </w:tbl>
    <w:p w14:paraId="4964F3B5"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97"/>
        <w:gridCol w:w="2288"/>
        <w:gridCol w:w="3262"/>
        <w:gridCol w:w="3262"/>
        <w:gridCol w:w="3262"/>
      </w:tblGrid>
      <w:tr w:rsidR="00CC447D" w:rsidRPr="008D043F" w14:paraId="1681DEFF"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40E63B9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5.1. Mjera</w:t>
            </w:r>
          </w:p>
        </w:tc>
        <w:tc>
          <w:tcPr>
            <w:tcW w:w="813" w:type="pct"/>
            <w:vMerge w:val="restart"/>
            <w:tcMar>
              <w:top w:w="0" w:type="dxa"/>
              <w:left w:w="108" w:type="dxa"/>
              <w:bottom w:w="0" w:type="dxa"/>
              <w:right w:w="108" w:type="dxa"/>
            </w:tcMar>
            <w:vAlign w:val="center"/>
          </w:tcPr>
          <w:p w14:paraId="5B88418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ljanje okvira za održivu upotrebu i eksploataciju mineralnih sirovina</w:t>
            </w:r>
          </w:p>
        </w:tc>
        <w:tc>
          <w:tcPr>
            <w:tcW w:w="1159" w:type="pct"/>
            <w:shd w:val="clear" w:color="auto" w:fill="D9D9D9"/>
            <w:tcMar>
              <w:top w:w="0" w:type="dxa"/>
              <w:left w:w="108" w:type="dxa"/>
              <w:bottom w:w="0" w:type="dxa"/>
              <w:right w:w="108" w:type="dxa"/>
            </w:tcMar>
            <w:vAlign w:val="center"/>
            <w:hideMark/>
          </w:tcPr>
          <w:p w14:paraId="1547C58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D7240F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333D51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F370011" w14:textId="77777777" w:rsidTr="00270082">
        <w:trPr>
          <w:trHeight w:val="287"/>
        </w:trPr>
        <w:tc>
          <w:tcPr>
            <w:tcW w:w="710" w:type="pct"/>
            <w:vMerge/>
            <w:shd w:val="clear" w:color="auto" w:fill="D9D9D9"/>
            <w:vAlign w:val="center"/>
          </w:tcPr>
          <w:p w14:paraId="0F548CB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9A8200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1E17F9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strateškog okvira za održivu upotrebu i eksploataciju mineralnih sirovina</w:t>
            </w:r>
          </w:p>
        </w:tc>
        <w:tc>
          <w:tcPr>
            <w:tcW w:w="1159" w:type="pct"/>
            <w:shd w:val="clear" w:color="auto" w:fill="FFFFFF"/>
            <w:tcMar>
              <w:top w:w="0" w:type="dxa"/>
              <w:left w:w="108" w:type="dxa"/>
              <w:bottom w:w="0" w:type="dxa"/>
              <w:right w:w="108" w:type="dxa"/>
            </w:tcMar>
            <w:vAlign w:val="center"/>
          </w:tcPr>
          <w:p w14:paraId="42E79B0B" w14:textId="77777777" w:rsidR="00CC447D" w:rsidRPr="008D043F" w:rsidRDefault="006959CE"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integralni okvir za upravljanje mineralnim sirovinama </w:t>
            </w:r>
            <w:r w:rsidRPr="008D043F">
              <w:rPr>
                <w:rFonts w:asciiTheme="minorHAnsi" w:hAnsiTheme="minorHAnsi" w:cstheme="minorHAnsi"/>
                <w:sz w:val="18"/>
                <w:szCs w:val="18"/>
                <w:lang w:val="hr-HR"/>
              </w:rPr>
              <w:t>koji</w:t>
            </w:r>
            <w:r w:rsidR="00CC447D" w:rsidRPr="008D043F">
              <w:rPr>
                <w:rFonts w:asciiTheme="minorHAnsi" w:hAnsiTheme="minorHAnsi" w:cstheme="minorHAnsi"/>
                <w:sz w:val="18"/>
                <w:szCs w:val="18"/>
                <w:lang w:val="hr-HR"/>
              </w:rPr>
              <w:t xml:space="preserve"> uključuje povrat sekundarnih sirovina iz proizvoda, proizvodnje ili građevinarstva, pa je eksploatacija i uvoz sirovina trenutno jedino rješenje </w:t>
            </w:r>
          </w:p>
        </w:tc>
        <w:tc>
          <w:tcPr>
            <w:tcW w:w="1159" w:type="pct"/>
            <w:shd w:val="clear" w:color="auto" w:fill="FFFFFF"/>
            <w:vAlign w:val="center"/>
          </w:tcPr>
          <w:p w14:paraId="4A33C5C5"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6. usvojena strategija za ekonomično, socijalno i okolišno prihvatljivo upravljanje mineralnim sirovinama, koja uključuje povrat mineralnih i </w:t>
            </w:r>
            <w:r w:rsidR="006959CE" w:rsidRPr="008D043F">
              <w:rPr>
                <w:rFonts w:asciiTheme="minorHAnsi" w:hAnsiTheme="minorHAnsi" w:cstheme="minorHAnsi"/>
                <w:sz w:val="18"/>
                <w:szCs w:val="18"/>
                <w:lang w:val="hr-HR"/>
              </w:rPr>
              <w:t xml:space="preserve">metalskih </w:t>
            </w:r>
            <w:r w:rsidRPr="008D043F">
              <w:rPr>
                <w:rFonts w:asciiTheme="minorHAnsi" w:hAnsiTheme="minorHAnsi" w:cstheme="minorHAnsi"/>
                <w:sz w:val="18"/>
                <w:szCs w:val="18"/>
                <w:lang w:val="hr-HR"/>
              </w:rPr>
              <w:t xml:space="preserve">sirovina iz otpada (urbano rudarenje, </w:t>
            </w:r>
            <w:r w:rsidR="006959CE" w:rsidRPr="008D043F">
              <w:rPr>
                <w:rFonts w:asciiTheme="minorHAnsi" w:hAnsiTheme="minorHAnsi" w:cstheme="minorHAnsi"/>
                <w:sz w:val="18"/>
                <w:szCs w:val="18"/>
                <w:lang w:val="hr-HR"/>
              </w:rPr>
              <w:t xml:space="preserve">kružna </w:t>
            </w:r>
            <w:r w:rsidRPr="008D043F">
              <w:rPr>
                <w:rFonts w:asciiTheme="minorHAnsi" w:hAnsiTheme="minorHAnsi" w:cstheme="minorHAnsi"/>
                <w:sz w:val="18"/>
                <w:szCs w:val="18"/>
                <w:lang w:val="hr-HR"/>
              </w:rPr>
              <w:t>ekonomija)</w:t>
            </w:r>
          </w:p>
        </w:tc>
      </w:tr>
      <w:tr w:rsidR="00CC447D" w:rsidRPr="008D043F" w14:paraId="2BC44C93" w14:textId="77777777" w:rsidTr="00270082">
        <w:trPr>
          <w:trHeight w:val="287"/>
        </w:trPr>
        <w:tc>
          <w:tcPr>
            <w:tcW w:w="710" w:type="pct"/>
            <w:vMerge/>
            <w:shd w:val="clear" w:color="auto" w:fill="D9D9D9"/>
            <w:vAlign w:val="center"/>
          </w:tcPr>
          <w:p w14:paraId="3C0A5C6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48889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516A80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programa i planova za efikasniju eksploataciju mineralnih sirovina</w:t>
            </w:r>
          </w:p>
        </w:tc>
        <w:tc>
          <w:tcPr>
            <w:tcW w:w="1159" w:type="pct"/>
            <w:shd w:val="clear" w:color="auto" w:fill="FFFFFF"/>
            <w:tcMar>
              <w:top w:w="0" w:type="dxa"/>
              <w:left w:w="108" w:type="dxa"/>
              <w:bottom w:w="0" w:type="dxa"/>
              <w:right w:w="108" w:type="dxa"/>
            </w:tcMar>
            <w:vAlign w:val="center"/>
          </w:tcPr>
          <w:p w14:paraId="41383FC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Trenutni nivo tehnološke opremljenosti u </w:t>
            </w:r>
            <w:r w:rsidR="006959CE"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onemogućava efikasnu eksploataciju sirovina</w:t>
            </w:r>
          </w:p>
        </w:tc>
        <w:tc>
          <w:tcPr>
            <w:tcW w:w="1159" w:type="pct"/>
            <w:shd w:val="clear" w:color="auto" w:fill="FFFFFF"/>
            <w:vAlign w:val="center"/>
          </w:tcPr>
          <w:p w14:paraId="25F4649B"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o 2029. doneseni programi i planovi uvođenja savremenih tehnologija u rudnike u vlasništvu </w:t>
            </w:r>
            <w:r w:rsidR="006959CE" w:rsidRPr="008D043F">
              <w:rPr>
                <w:rFonts w:asciiTheme="minorHAnsi" w:hAnsiTheme="minorHAnsi" w:cstheme="minorHAnsi"/>
                <w:color w:val="000000"/>
                <w:sz w:val="18"/>
                <w:szCs w:val="18"/>
                <w:lang w:val="hr-HR"/>
              </w:rPr>
              <w:t>Federacije</w:t>
            </w:r>
            <w:r w:rsidRPr="008D043F">
              <w:rPr>
                <w:rFonts w:asciiTheme="minorHAnsi" w:hAnsiTheme="minorHAnsi" w:cstheme="minorHAnsi"/>
                <w:color w:val="000000"/>
                <w:sz w:val="18"/>
                <w:szCs w:val="18"/>
                <w:lang w:val="hr-HR"/>
              </w:rPr>
              <w:t xml:space="preserve"> BiH u cilju </w:t>
            </w:r>
            <w:r w:rsidR="006959CE" w:rsidRPr="008D043F">
              <w:rPr>
                <w:rFonts w:asciiTheme="minorHAnsi" w:hAnsiTheme="minorHAnsi" w:cstheme="minorHAnsi"/>
                <w:color w:val="000000"/>
                <w:sz w:val="18"/>
                <w:szCs w:val="18"/>
                <w:lang w:val="hr-HR"/>
              </w:rPr>
              <w:t>osiguravanja uvjeta</w:t>
            </w:r>
            <w:r w:rsidRPr="008D043F">
              <w:rPr>
                <w:rFonts w:asciiTheme="minorHAnsi" w:hAnsiTheme="minorHAnsi" w:cstheme="minorHAnsi"/>
                <w:color w:val="000000"/>
                <w:sz w:val="18"/>
                <w:szCs w:val="18"/>
                <w:lang w:val="hr-HR"/>
              </w:rPr>
              <w:t xml:space="preserve"> za povećanu efikasnost u eksploataciji i korištenju mineralnih sirovina i sprječavanju nastanka otpada</w:t>
            </w:r>
          </w:p>
        </w:tc>
      </w:tr>
      <w:tr w:rsidR="00CC447D" w:rsidRPr="008D043F" w14:paraId="7C89DB1E" w14:textId="77777777" w:rsidTr="00270082">
        <w:trPr>
          <w:trHeight w:val="483"/>
        </w:trPr>
        <w:tc>
          <w:tcPr>
            <w:tcW w:w="710" w:type="pct"/>
            <w:vMerge/>
            <w:shd w:val="clear" w:color="auto" w:fill="D9D9D9"/>
            <w:vAlign w:val="center"/>
            <w:hideMark/>
          </w:tcPr>
          <w:p w14:paraId="24BA7B1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211028F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3FFA9B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21F07E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B801A9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CC447D" w:rsidRPr="008D043F" w14:paraId="77B91889" w14:textId="77777777" w:rsidTr="00270082">
        <w:trPr>
          <w:trHeight w:val="287"/>
        </w:trPr>
        <w:tc>
          <w:tcPr>
            <w:tcW w:w="710" w:type="pct"/>
            <w:vMerge/>
            <w:shd w:val="clear" w:color="auto" w:fill="D9D9D9"/>
            <w:vAlign w:val="center"/>
            <w:hideMark/>
          </w:tcPr>
          <w:p w14:paraId="4FA7F5D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798E771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97BAC95"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c>
          <w:tcPr>
            <w:tcW w:w="1159" w:type="pct"/>
            <w:tcMar>
              <w:top w:w="0" w:type="dxa"/>
              <w:left w:w="108" w:type="dxa"/>
              <w:bottom w:w="0" w:type="dxa"/>
              <w:right w:w="108" w:type="dxa"/>
            </w:tcMar>
            <w:vAlign w:val="center"/>
          </w:tcPr>
          <w:p w14:paraId="4898BA74"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2</w:t>
            </w:r>
          </w:p>
        </w:tc>
        <w:tc>
          <w:tcPr>
            <w:tcW w:w="1159" w:type="pct"/>
            <w:tcMar>
              <w:top w:w="0" w:type="dxa"/>
              <w:left w:w="108" w:type="dxa"/>
              <w:bottom w:w="0" w:type="dxa"/>
              <w:right w:w="108" w:type="dxa"/>
            </w:tcMar>
            <w:vAlign w:val="center"/>
          </w:tcPr>
          <w:p w14:paraId="2635C451"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0</w:t>
            </w:r>
          </w:p>
        </w:tc>
      </w:tr>
    </w:tbl>
    <w:p w14:paraId="7E92EF58" w14:textId="566B3970" w:rsidR="00CC447D" w:rsidRPr="008D043F" w:rsidRDefault="00CC447D" w:rsidP="0068355A">
      <w:pPr>
        <w:spacing w:after="160" w:line="276" w:lineRule="auto"/>
        <w:rPr>
          <w:rFonts w:asciiTheme="minorHAnsi" w:hAnsiTheme="minorHAnsi" w:cstheme="minorHAnsi"/>
          <w:sz w:val="18"/>
          <w:szCs w:val="18"/>
          <w:lang w:val="hr-HR"/>
        </w:rPr>
      </w:pPr>
    </w:p>
    <w:p w14:paraId="65F4EF03" w14:textId="77777777" w:rsidR="00242590" w:rsidRPr="008D043F" w:rsidRDefault="00242590" w:rsidP="0068355A">
      <w:pPr>
        <w:pStyle w:val="Head3"/>
        <w:spacing w:line="276" w:lineRule="auto"/>
        <w:rPr>
          <w:rFonts w:asciiTheme="minorHAnsi" w:hAnsiTheme="minorHAnsi"/>
          <w:lang w:val="hr-HR"/>
        </w:rPr>
      </w:pPr>
      <w:bookmarkStart w:id="429" w:name="_Toc104460953"/>
      <w:r w:rsidRPr="008D043F">
        <w:rPr>
          <w:rFonts w:asciiTheme="minorHAnsi" w:hAnsiTheme="minorHAnsi"/>
          <w:lang w:val="hr-HR"/>
        </w:rPr>
        <w:lastRenderedPageBreak/>
        <w:t>Upravljanje okolišem</w:t>
      </w:r>
      <w:bookmarkEnd w:id="429"/>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1CB8F745" w14:textId="77777777" w:rsidTr="00270082">
        <w:trPr>
          <w:trHeight w:val="286"/>
        </w:trPr>
        <w:tc>
          <w:tcPr>
            <w:tcW w:w="710" w:type="pct"/>
            <w:shd w:val="clear" w:color="auto" w:fill="009E73"/>
            <w:tcMar>
              <w:top w:w="0" w:type="dxa"/>
              <w:left w:w="108" w:type="dxa"/>
              <w:bottom w:w="0" w:type="dxa"/>
              <w:right w:w="108" w:type="dxa"/>
            </w:tcMar>
            <w:vAlign w:val="center"/>
            <w:hideMark/>
          </w:tcPr>
          <w:p w14:paraId="00824399"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813" w:type="pct"/>
            <w:shd w:val="clear" w:color="auto" w:fill="009E73"/>
            <w:tcMar>
              <w:top w:w="0" w:type="dxa"/>
              <w:left w:w="108" w:type="dxa"/>
              <w:bottom w:w="0" w:type="dxa"/>
              <w:right w:w="108" w:type="dxa"/>
            </w:tcMar>
            <w:vAlign w:val="center"/>
            <w:hideMark/>
          </w:tcPr>
          <w:p w14:paraId="20680193"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7" w:type="pct"/>
            <w:gridSpan w:val="3"/>
            <w:shd w:val="clear" w:color="auto" w:fill="009E73"/>
            <w:tcMar>
              <w:top w:w="0" w:type="dxa"/>
              <w:left w:w="108" w:type="dxa"/>
              <w:bottom w:w="0" w:type="dxa"/>
              <w:right w:w="108" w:type="dxa"/>
            </w:tcMar>
            <w:vAlign w:val="center"/>
            <w:hideMark/>
          </w:tcPr>
          <w:p w14:paraId="511138B2"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I FINANSIJSKI IZVORI</w:t>
            </w:r>
          </w:p>
        </w:tc>
      </w:tr>
      <w:tr w:rsidR="00CC447D" w:rsidRPr="008D043F" w14:paraId="5911D4A4" w14:textId="77777777" w:rsidTr="00270082">
        <w:trPr>
          <w:trHeight w:val="384"/>
        </w:trPr>
        <w:tc>
          <w:tcPr>
            <w:tcW w:w="710" w:type="pct"/>
            <w:vMerge w:val="restart"/>
            <w:shd w:val="clear" w:color="auto" w:fill="D9D9D9"/>
            <w:tcMar>
              <w:top w:w="0" w:type="dxa"/>
              <w:left w:w="108" w:type="dxa"/>
              <w:bottom w:w="0" w:type="dxa"/>
              <w:right w:w="108" w:type="dxa"/>
            </w:tcMar>
            <w:vAlign w:val="center"/>
            <w:hideMark/>
          </w:tcPr>
          <w:p w14:paraId="7EF2D1C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 Strateški cilj</w:t>
            </w:r>
          </w:p>
        </w:tc>
        <w:tc>
          <w:tcPr>
            <w:tcW w:w="813" w:type="pct"/>
            <w:vMerge w:val="restart"/>
            <w:tcMar>
              <w:top w:w="0" w:type="dxa"/>
              <w:left w:w="108" w:type="dxa"/>
              <w:bottom w:w="0" w:type="dxa"/>
              <w:right w:w="108" w:type="dxa"/>
            </w:tcMar>
            <w:vAlign w:val="center"/>
          </w:tcPr>
          <w:p w14:paraId="4465C21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Unaprijediti upravljanje okolišem</w:t>
            </w:r>
          </w:p>
        </w:tc>
        <w:tc>
          <w:tcPr>
            <w:tcW w:w="1159" w:type="pct"/>
            <w:shd w:val="clear" w:color="auto" w:fill="D9D9D9"/>
            <w:tcMar>
              <w:top w:w="0" w:type="dxa"/>
              <w:left w:w="108" w:type="dxa"/>
              <w:bottom w:w="0" w:type="dxa"/>
              <w:right w:w="108" w:type="dxa"/>
            </w:tcMar>
            <w:vAlign w:val="center"/>
            <w:hideMark/>
          </w:tcPr>
          <w:p w14:paraId="0ED3B24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6A6AA03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hideMark/>
          </w:tcPr>
          <w:p w14:paraId="17920D3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842A7" w:rsidRPr="008D043F" w14:paraId="327754A2" w14:textId="77777777" w:rsidTr="00697AB7">
        <w:trPr>
          <w:trHeight w:val="287"/>
        </w:trPr>
        <w:tc>
          <w:tcPr>
            <w:tcW w:w="710" w:type="pct"/>
            <w:vMerge/>
            <w:shd w:val="clear" w:color="auto" w:fill="D9D9D9"/>
            <w:vAlign w:val="center"/>
            <w:hideMark/>
          </w:tcPr>
          <w:p w14:paraId="1C17735E"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4AB1A42E"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BF45A0C" w14:textId="44743495" w:rsidR="00F842A7" w:rsidRPr="008D043F" w:rsidRDefault="00F842A7" w:rsidP="0068355A">
            <w:pPr>
              <w:spacing w:line="276" w:lineRule="auto"/>
              <w:rPr>
                <w:rFonts w:asciiTheme="minorHAnsi" w:hAnsiTheme="minorHAnsi" w:cstheme="minorHAnsi"/>
                <w:bCs/>
                <w:sz w:val="18"/>
                <w:szCs w:val="18"/>
                <w:lang w:val="hr-HR" w:eastAsia="hr-HR"/>
              </w:rPr>
            </w:pPr>
            <w:r w:rsidRPr="008D043F">
              <w:rPr>
                <w:rFonts w:asciiTheme="minorHAnsi" w:hAnsiTheme="minorHAnsi" w:cstheme="minorHAnsi"/>
                <w:bCs/>
                <w:sz w:val="18"/>
                <w:szCs w:val="18"/>
                <w:lang w:val="hr-HR" w:eastAsia="hr-HR"/>
              </w:rPr>
              <w:t>Troškovi za zaštitu okoliša</w:t>
            </w:r>
          </w:p>
        </w:tc>
        <w:tc>
          <w:tcPr>
            <w:tcW w:w="1159" w:type="pct"/>
            <w:tcMar>
              <w:top w:w="0" w:type="dxa"/>
              <w:left w:w="108" w:type="dxa"/>
              <w:bottom w:w="0" w:type="dxa"/>
              <w:right w:w="108" w:type="dxa"/>
            </w:tcMar>
            <w:vAlign w:val="center"/>
          </w:tcPr>
          <w:p w14:paraId="1C584068" w14:textId="77777777" w:rsidR="00F842A7" w:rsidRPr="008D043F" w:rsidRDefault="00F842A7" w:rsidP="0068355A">
            <w:pPr>
              <w:spacing w:line="276" w:lineRule="auto"/>
              <w:jc w:val="center"/>
              <w:rPr>
                <w:rFonts w:asciiTheme="minorHAnsi" w:eastAsia="Calibri" w:hAnsiTheme="minorHAnsi" w:cstheme="minorHAnsi"/>
                <w:sz w:val="18"/>
                <w:szCs w:val="18"/>
                <w:lang w:val="hr-HR" w:eastAsia="hr-HR"/>
              </w:rPr>
            </w:pPr>
            <w:r w:rsidRPr="008D043F">
              <w:rPr>
                <w:rFonts w:asciiTheme="minorHAnsi" w:eastAsia="Calibri" w:hAnsiTheme="minorHAnsi" w:cstheme="minorHAnsi"/>
                <w:sz w:val="18"/>
                <w:szCs w:val="18"/>
                <w:lang w:val="hr-HR" w:eastAsia="hr-HR"/>
              </w:rPr>
              <w:t>Ukupno investicije: 18.270.103 KM</w:t>
            </w:r>
          </w:p>
          <w:p w14:paraId="00AB9639" w14:textId="77777777" w:rsidR="00F842A7" w:rsidRPr="008D043F" w:rsidRDefault="00F842A7" w:rsidP="0068355A">
            <w:pPr>
              <w:spacing w:line="276" w:lineRule="auto"/>
              <w:jc w:val="center"/>
              <w:rPr>
                <w:rFonts w:asciiTheme="minorHAnsi" w:eastAsia="Calibri" w:hAnsiTheme="minorHAnsi" w:cstheme="minorHAnsi"/>
                <w:sz w:val="18"/>
                <w:szCs w:val="18"/>
                <w:lang w:val="hr-HR" w:eastAsia="hr-HR"/>
              </w:rPr>
            </w:pPr>
            <w:r w:rsidRPr="008D043F">
              <w:rPr>
                <w:rFonts w:asciiTheme="minorHAnsi" w:eastAsia="Calibri" w:hAnsiTheme="minorHAnsi" w:cstheme="minorHAnsi"/>
                <w:sz w:val="18"/>
                <w:szCs w:val="18"/>
                <w:lang w:val="hr-HR" w:eastAsia="hr-HR"/>
              </w:rPr>
              <w:t>Ukup. tekući troškovi: 45.768.781 KM</w:t>
            </w:r>
          </w:p>
          <w:p w14:paraId="082F2FF7" w14:textId="51AEC446"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 xml:space="preserve"> (2020)</w:t>
            </w:r>
          </w:p>
        </w:tc>
        <w:tc>
          <w:tcPr>
            <w:tcW w:w="1159" w:type="pct"/>
            <w:tcMar>
              <w:top w:w="0" w:type="dxa"/>
              <w:left w:w="108" w:type="dxa"/>
              <w:bottom w:w="0" w:type="dxa"/>
              <w:right w:w="108" w:type="dxa"/>
            </w:tcMar>
            <w:vAlign w:val="center"/>
          </w:tcPr>
          <w:p w14:paraId="154FD3A6" w14:textId="50BAB86E"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CC447D" w:rsidRPr="008D043F" w14:paraId="6B9685B6" w14:textId="77777777" w:rsidTr="00270082">
        <w:trPr>
          <w:trHeight w:val="375"/>
        </w:trPr>
        <w:tc>
          <w:tcPr>
            <w:tcW w:w="710" w:type="pct"/>
            <w:vMerge/>
            <w:shd w:val="clear" w:color="auto" w:fill="D9D9D9"/>
            <w:vAlign w:val="center"/>
            <w:hideMark/>
          </w:tcPr>
          <w:p w14:paraId="7C7ACF4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0E6EA79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61F385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6C0890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3562A0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4EF9C1CE" w14:textId="77777777" w:rsidTr="00270082">
        <w:trPr>
          <w:trHeight w:val="287"/>
        </w:trPr>
        <w:tc>
          <w:tcPr>
            <w:tcW w:w="710" w:type="pct"/>
            <w:vMerge/>
            <w:shd w:val="clear" w:color="auto" w:fill="D9D9D9"/>
            <w:vAlign w:val="center"/>
            <w:hideMark/>
          </w:tcPr>
          <w:p w14:paraId="0894820B"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444D9B44"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704A4D2D" w14:textId="23868E46"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2</w:t>
            </w:r>
          </w:p>
        </w:tc>
        <w:tc>
          <w:tcPr>
            <w:tcW w:w="1159" w:type="pct"/>
            <w:shd w:val="clear" w:color="auto" w:fill="FFFFFF" w:themeFill="background1"/>
            <w:tcMar>
              <w:top w:w="0" w:type="dxa"/>
              <w:left w:w="108" w:type="dxa"/>
              <w:bottom w:w="0" w:type="dxa"/>
              <w:right w:w="108" w:type="dxa"/>
            </w:tcMar>
            <w:vAlign w:val="center"/>
          </w:tcPr>
          <w:p w14:paraId="6D7FB081" w14:textId="16284B0D"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3</w:t>
            </w:r>
          </w:p>
        </w:tc>
        <w:tc>
          <w:tcPr>
            <w:tcW w:w="1159" w:type="pct"/>
            <w:shd w:val="clear" w:color="auto" w:fill="FFFFFF" w:themeFill="background1"/>
            <w:tcMar>
              <w:top w:w="0" w:type="dxa"/>
              <w:left w:w="108" w:type="dxa"/>
              <w:bottom w:w="0" w:type="dxa"/>
              <w:right w:w="108" w:type="dxa"/>
            </w:tcMar>
            <w:vAlign w:val="center"/>
          </w:tcPr>
          <w:p w14:paraId="56A33A20" w14:textId="3A39F71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3</w:t>
            </w:r>
          </w:p>
        </w:tc>
      </w:tr>
    </w:tbl>
    <w:p w14:paraId="5E8CD00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1F566E5E"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5B16893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1. Prioritet</w:t>
            </w:r>
          </w:p>
          <w:p w14:paraId="0A9B04E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781810C5" w14:textId="77777777" w:rsidR="00CC447D" w:rsidRPr="008D043F" w:rsidRDefault="002929C4"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ijediti zakonski okvir i sektorske politike u svrhu planiranja, upravljanja i zaštitu okoliša u Federaciji Bosne i Hercegovine u cilju ostvarivanja pune harmonizacije s</w:t>
            </w:r>
            <w:r w:rsidR="009D7224" w:rsidRPr="008D043F">
              <w:rPr>
                <w:rFonts w:asciiTheme="minorHAnsi" w:hAnsiTheme="minorHAnsi" w:cstheme="minorHAnsi"/>
                <w:b/>
                <w:sz w:val="18"/>
                <w:szCs w:val="18"/>
                <w:lang w:val="hr-HR"/>
              </w:rPr>
              <w:t xml:space="preserve"> pravnom stečevinom</w:t>
            </w:r>
            <w:r w:rsidRPr="008D043F">
              <w:rPr>
                <w:rFonts w:asciiTheme="minorHAnsi" w:hAnsiTheme="minorHAnsi" w:cstheme="minorHAnsi"/>
                <w:b/>
                <w:sz w:val="18"/>
                <w:szCs w:val="18"/>
                <w:lang w:val="hr-HR"/>
              </w:rPr>
              <w:t xml:space="preserve"> EU i međunarodnim sporazumima o okolišu</w:t>
            </w:r>
          </w:p>
        </w:tc>
        <w:tc>
          <w:tcPr>
            <w:tcW w:w="1159" w:type="pct"/>
            <w:shd w:val="clear" w:color="auto" w:fill="D9D9D9"/>
            <w:tcMar>
              <w:top w:w="0" w:type="dxa"/>
              <w:left w:w="108" w:type="dxa"/>
              <w:bottom w:w="0" w:type="dxa"/>
              <w:right w:w="108" w:type="dxa"/>
            </w:tcMar>
            <w:vAlign w:val="center"/>
          </w:tcPr>
          <w:p w14:paraId="4E48434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4549382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4FD2A8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929C4" w:rsidRPr="008D043F" w14:paraId="2667B346" w14:textId="77777777" w:rsidTr="00270082">
        <w:trPr>
          <w:trHeight w:val="287"/>
        </w:trPr>
        <w:tc>
          <w:tcPr>
            <w:tcW w:w="710" w:type="pct"/>
            <w:vMerge/>
            <w:shd w:val="clear" w:color="auto" w:fill="D9D9D9"/>
            <w:vAlign w:val="center"/>
            <w:hideMark/>
          </w:tcPr>
          <w:p w14:paraId="51D4CB63"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6B8B7A7E"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0E71255"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enost pravnog okvira za zaštitu okoliša Federacije Bosne i Hercegovine sa </w:t>
            </w:r>
            <w:r w:rsidR="009D7224" w:rsidRPr="008D043F">
              <w:rPr>
                <w:rFonts w:asciiTheme="minorHAnsi" w:hAnsiTheme="minorHAnsi" w:cstheme="minorHAnsi"/>
                <w:sz w:val="18"/>
                <w:szCs w:val="18"/>
                <w:lang w:val="hr-HR"/>
              </w:rPr>
              <w:t xml:space="preserve">pravnom stečevinom </w:t>
            </w:r>
            <w:r w:rsidRPr="008D043F">
              <w:rPr>
                <w:rFonts w:asciiTheme="minorHAnsi" w:hAnsiTheme="minorHAnsi" w:cstheme="minorHAnsi"/>
                <w:sz w:val="18"/>
                <w:szCs w:val="18"/>
                <w:lang w:val="hr-HR"/>
              </w:rPr>
              <w:t>EU</w:t>
            </w:r>
          </w:p>
        </w:tc>
        <w:tc>
          <w:tcPr>
            <w:tcW w:w="1159" w:type="pct"/>
            <w:tcMar>
              <w:top w:w="0" w:type="dxa"/>
              <w:left w:w="108" w:type="dxa"/>
              <w:bottom w:w="0" w:type="dxa"/>
              <w:right w:w="108" w:type="dxa"/>
            </w:tcMar>
          </w:tcPr>
          <w:p w14:paraId="1BB729B6" w14:textId="77777777" w:rsidR="002929C4" w:rsidRPr="008D043F" w:rsidRDefault="009D722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a </w:t>
            </w:r>
            <w:r w:rsidR="002929C4" w:rsidRPr="008D043F">
              <w:rPr>
                <w:rFonts w:asciiTheme="minorHAnsi" w:hAnsiTheme="minorHAnsi" w:cstheme="minorHAnsi"/>
                <w:sz w:val="18"/>
                <w:szCs w:val="18"/>
                <w:lang w:val="hr-HR"/>
              </w:rPr>
              <w:t>usklađenost (2021.)</w:t>
            </w:r>
          </w:p>
          <w:p w14:paraId="5CC7F4FF"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okvir za zaštitu okoliša Federacije Bosne i Hercegovine je:</w:t>
            </w:r>
          </w:p>
          <w:p w14:paraId="7E0EB838" w14:textId="77777777" w:rsidR="002929C4" w:rsidRPr="008D043F" w:rsidRDefault="002929C4" w:rsidP="0068355A">
            <w:pPr>
              <w:pStyle w:val="ListParagraph"/>
              <w:numPr>
                <w:ilvl w:val="0"/>
                <w:numId w:val="54"/>
              </w:numPr>
              <w:spacing w:line="276" w:lineRule="auto"/>
              <w:ind w:left="200" w:hanging="200"/>
              <w:rPr>
                <w:rFonts w:asciiTheme="minorHAnsi" w:hAnsiTheme="minorHAnsi" w:cstheme="minorHAnsi"/>
                <w:sz w:val="18"/>
                <w:szCs w:val="18"/>
                <w:lang w:val="hr-HR"/>
              </w:rPr>
            </w:pPr>
            <w:r w:rsidRPr="008D043F">
              <w:rPr>
                <w:rFonts w:asciiTheme="minorHAnsi" w:hAnsiTheme="minorHAnsi" w:cstheme="minorHAnsi"/>
                <w:sz w:val="18"/>
                <w:szCs w:val="18"/>
                <w:lang w:val="hr-HR"/>
              </w:rPr>
              <w:t>Visoko usklađen sa 6 direktiva i 1 uredbom</w:t>
            </w:r>
          </w:p>
          <w:p w14:paraId="15BE3787" w14:textId="77777777" w:rsidR="002929C4" w:rsidRPr="008D043F" w:rsidRDefault="009D7224" w:rsidP="0068355A">
            <w:pPr>
              <w:pStyle w:val="ListParagraph"/>
              <w:numPr>
                <w:ilvl w:val="0"/>
                <w:numId w:val="54"/>
              </w:numPr>
              <w:spacing w:line="276" w:lineRule="auto"/>
              <w:ind w:left="200" w:hanging="20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o </w:t>
            </w:r>
            <w:r w:rsidR="002929C4" w:rsidRPr="008D043F">
              <w:rPr>
                <w:rFonts w:asciiTheme="minorHAnsi" w:hAnsiTheme="minorHAnsi" w:cstheme="minorHAnsi"/>
                <w:sz w:val="18"/>
                <w:szCs w:val="18"/>
                <w:lang w:val="hr-HR"/>
              </w:rPr>
              <w:t>usklađen s 1 direktivom</w:t>
            </w:r>
          </w:p>
          <w:p w14:paraId="3D650132"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je usklađen s 2 direktive</w:t>
            </w:r>
          </w:p>
        </w:tc>
        <w:tc>
          <w:tcPr>
            <w:tcW w:w="1159" w:type="pct"/>
            <w:tcMar>
              <w:top w:w="0" w:type="dxa"/>
              <w:left w:w="108" w:type="dxa"/>
              <w:bottom w:w="0" w:type="dxa"/>
              <w:right w:w="108" w:type="dxa"/>
            </w:tcMar>
          </w:tcPr>
          <w:p w14:paraId="66EBBC1F"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okvir za zaštitu okoliša Federacije Bosne i Hercegovine je usklađen s 9 direktiva i jednom uredbom</w:t>
            </w:r>
          </w:p>
          <w:p w14:paraId="7C9CCCBF"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30.)</w:t>
            </w:r>
          </w:p>
        </w:tc>
      </w:tr>
      <w:tr w:rsidR="002929C4" w:rsidRPr="008D043F" w14:paraId="266B5941" w14:textId="77777777" w:rsidTr="00270082">
        <w:trPr>
          <w:trHeight w:val="287"/>
        </w:trPr>
        <w:tc>
          <w:tcPr>
            <w:tcW w:w="710" w:type="pct"/>
            <w:vMerge/>
            <w:shd w:val="clear" w:color="auto" w:fill="D9D9D9"/>
            <w:vAlign w:val="center"/>
          </w:tcPr>
          <w:p w14:paraId="73554FE1"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AE66792"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4201731"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anje akcijskih planova za provedbu EU direktiva (APID-i), u skladu s Programom aproksimacije propisa Federacije Bosne i Hercegovine s pravnom stečevinom EU u oblasti okoliša</w:t>
            </w:r>
          </w:p>
        </w:tc>
        <w:tc>
          <w:tcPr>
            <w:tcW w:w="1159" w:type="pct"/>
            <w:tcMar>
              <w:top w:w="0" w:type="dxa"/>
              <w:left w:w="108" w:type="dxa"/>
              <w:bottom w:w="0" w:type="dxa"/>
              <w:right w:w="108" w:type="dxa"/>
            </w:tcMar>
          </w:tcPr>
          <w:p w14:paraId="3E2693C2"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su izrađeni akcijski planovi za provedbu EU direktiva (APID-i) iz oblasti upravljanja okolišem (2021.)</w:t>
            </w:r>
          </w:p>
        </w:tc>
        <w:tc>
          <w:tcPr>
            <w:tcW w:w="1159" w:type="pct"/>
            <w:tcMar>
              <w:top w:w="0" w:type="dxa"/>
              <w:left w:w="108" w:type="dxa"/>
              <w:bottom w:w="0" w:type="dxa"/>
              <w:right w:w="108" w:type="dxa"/>
            </w:tcMar>
          </w:tcPr>
          <w:p w14:paraId="68FF54F6"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rađeni su i usvojeni prioritetni akcijski planovi za provedbu EU direktiva (APID-i) iz oblasti upravljanja okolišem i kontinuirano se provode (2030.)</w:t>
            </w:r>
          </w:p>
        </w:tc>
      </w:tr>
      <w:tr w:rsidR="002929C4" w:rsidRPr="008D043F" w14:paraId="5D097ED6" w14:textId="77777777" w:rsidTr="00270082">
        <w:trPr>
          <w:trHeight w:val="287"/>
        </w:trPr>
        <w:tc>
          <w:tcPr>
            <w:tcW w:w="710" w:type="pct"/>
            <w:vMerge/>
            <w:shd w:val="clear" w:color="auto" w:fill="D9D9D9"/>
            <w:vAlign w:val="center"/>
          </w:tcPr>
          <w:p w14:paraId="7F4BDE10"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C9308A5"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FBF6D18"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efiniranost kaznene politike u oblasti okoliša</w:t>
            </w:r>
          </w:p>
        </w:tc>
        <w:tc>
          <w:tcPr>
            <w:tcW w:w="1159" w:type="pct"/>
            <w:tcMar>
              <w:top w:w="0" w:type="dxa"/>
              <w:left w:w="108" w:type="dxa"/>
              <w:bottom w:w="0" w:type="dxa"/>
              <w:right w:w="108" w:type="dxa"/>
            </w:tcMar>
          </w:tcPr>
          <w:p w14:paraId="7DC912AC"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ju </w:t>
            </w:r>
            <w:r w:rsidR="009D7224" w:rsidRPr="008D043F">
              <w:rPr>
                <w:rFonts w:asciiTheme="minorHAnsi" w:hAnsiTheme="minorHAnsi" w:cstheme="minorHAnsi"/>
                <w:sz w:val="18"/>
                <w:szCs w:val="18"/>
                <w:lang w:val="hr-HR"/>
              </w:rPr>
              <w:t xml:space="preserve">krivične </w:t>
            </w:r>
            <w:r w:rsidRPr="008D043F">
              <w:rPr>
                <w:rFonts w:asciiTheme="minorHAnsi" w:hAnsiTheme="minorHAnsi" w:cstheme="minorHAnsi"/>
                <w:sz w:val="18"/>
                <w:szCs w:val="18"/>
                <w:lang w:val="hr-HR"/>
              </w:rPr>
              <w:t xml:space="preserve">zakonske odredbe u pogledu onečišćenja i narušavanja okoliša kao </w:t>
            </w:r>
            <w:r w:rsidR="009D7224" w:rsidRPr="008D043F">
              <w:rPr>
                <w:rFonts w:asciiTheme="minorHAnsi" w:hAnsiTheme="minorHAnsi" w:cstheme="minorHAnsi"/>
                <w:sz w:val="18"/>
                <w:szCs w:val="18"/>
                <w:lang w:val="hr-HR"/>
              </w:rPr>
              <w:t>ni</w:t>
            </w:r>
            <w:r w:rsidRPr="008D043F">
              <w:rPr>
                <w:rFonts w:asciiTheme="minorHAnsi" w:hAnsiTheme="minorHAnsi" w:cstheme="minorHAnsi"/>
                <w:sz w:val="18"/>
                <w:szCs w:val="18"/>
                <w:lang w:val="hr-HR"/>
              </w:rPr>
              <w:t xml:space="preserve"> pravni lijekovi za štetu nanesenu okolišu (2021.)</w:t>
            </w:r>
          </w:p>
        </w:tc>
        <w:tc>
          <w:tcPr>
            <w:tcW w:w="1159" w:type="pct"/>
            <w:tcMar>
              <w:top w:w="0" w:type="dxa"/>
              <w:left w:w="108" w:type="dxa"/>
              <w:bottom w:w="0" w:type="dxa"/>
              <w:right w:w="108" w:type="dxa"/>
            </w:tcMar>
          </w:tcPr>
          <w:p w14:paraId="25DE5256"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Jasno definirana kaznena politika u oblasti zaštite okoliša (2026.)</w:t>
            </w:r>
          </w:p>
        </w:tc>
      </w:tr>
      <w:tr w:rsidR="002929C4" w:rsidRPr="008D043F" w14:paraId="0680C6B2" w14:textId="77777777" w:rsidTr="00270082">
        <w:trPr>
          <w:trHeight w:val="287"/>
        </w:trPr>
        <w:tc>
          <w:tcPr>
            <w:tcW w:w="710" w:type="pct"/>
            <w:vMerge/>
            <w:shd w:val="clear" w:color="auto" w:fill="D9D9D9"/>
            <w:vAlign w:val="center"/>
          </w:tcPr>
          <w:p w14:paraId="5053D087"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A739D64"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069D0B6"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klađenost pravnog i strateškog okvira  u oblasti upravljanja okolišem s međunarodnim i domaćim standardima za ravnopravnost spolova</w:t>
            </w:r>
          </w:p>
        </w:tc>
        <w:tc>
          <w:tcPr>
            <w:tcW w:w="1159" w:type="pct"/>
            <w:tcMar>
              <w:top w:w="0" w:type="dxa"/>
              <w:left w:w="108" w:type="dxa"/>
              <w:bottom w:w="0" w:type="dxa"/>
              <w:right w:w="108" w:type="dxa"/>
            </w:tcMar>
          </w:tcPr>
          <w:p w14:paraId="76787F40"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w:t>
            </w:r>
            <w:r w:rsidR="009D7224" w:rsidRPr="008D043F">
              <w:rPr>
                <w:rFonts w:asciiTheme="minorHAnsi" w:hAnsiTheme="minorHAnsi" w:cstheme="minorHAnsi"/>
                <w:sz w:val="18"/>
                <w:szCs w:val="18"/>
                <w:lang w:val="hr-HR"/>
              </w:rPr>
              <w:t xml:space="preserve">stepen </w:t>
            </w:r>
            <w:r w:rsidRPr="008D043F">
              <w:rPr>
                <w:rFonts w:asciiTheme="minorHAnsi" w:hAnsiTheme="minorHAnsi" w:cstheme="minorHAnsi"/>
                <w:sz w:val="18"/>
                <w:szCs w:val="18"/>
                <w:lang w:val="hr-HR"/>
              </w:rPr>
              <w:t>usklađenosti pravnog i strateškog okvira u oblasti upravljanja okolišem s međunarodnim i domaćim standardima iz oblasti  ravnopravnosti spolova (2021.)</w:t>
            </w:r>
          </w:p>
        </w:tc>
        <w:tc>
          <w:tcPr>
            <w:tcW w:w="1159" w:type="pct"/>
            <w:tcMar>
              <w:top w:w="0" w:type="dxa"/>
              <w:left w:w="108" w:type="dxa"/>
              <w:bottom w:w="0" w:type="dxa"/>
              <w:right w:w="108" w:type="dxa"/>
            </w:tcMar>
          </w:tcPr>
          <w:p w14:paraId="07B6AFBE"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načajno povećan </w:t>
            </w:r>
            <w:r w:rsidR="009D7224" w:rsidRPr="008D043F">
              <w:rPr>
                <w:rFonts w:asciiTheme="minorHAnsi" w:hAnsiTheme="minorHAnsi" w:cstheme="minorHAnsi"/>
                <w:sz w:val="18"/>
                <w:szCs w:val="18"/>
                <w:lang w:val="hr-HR"/>
              </w:rPr>
              <w:t xml:space="preserve">stepen </w:t>
            </w:r>
            <w:r w:rsidRPr="008D043F">
              <w:rPr>
                <w:rFonts w:asciiTheme="minorHAnsi" w:hAnsiTheme="minorHAnsi" w:cstheme="minorHAnsi"/>
                <w:sz w:val="18"/>
                <w:szCs w:val="18"/>
                <w:lang w:val="hr-HR"/>
              </w:rPr>
              <w:t>usklađenosti pravnog i strateškog okvira  u oblasti upravljanja okolišem s međunarodnim i domaćim standardima za ravnopravnost spolova (2030.)</w:t>
            </w:r>
          </w:p>
        </w:tc>
      </w:tr>
      <w:tr w:rsidR="00CC447D" w:rsidRPr="008D043F" w14:paraId="0F45CA94" w14:textId="77777777" w:rsidTr="00270082">
        <w:trPr>
          <w:trHeight w:val="287"/>
        </w:trPr>
        <w:tc>
          <w:tcPr>
            <w:tcW w:w="710" w:type="pct"/>
            <w:vMerge/>
            <w:shd w:val="clear" w:color="auto" w:fill="D9D9D9"/>
            <w:vAlign w:val="center"/>
            <w:hideMark/>
          </w:tcPr>
          <w:p w14:paraId="155356C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39341DE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F6B0C9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68CDE99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3E88558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72FFD209" w14:textId="77777777" w:rsidTr="00270082">
        <w:trPr>
          <w:trHeight w:val="287"/>
        </w:trPr>
        <w:tc>
          <w:tcPr>
            <w:tcW w:w="710" w:type="pct"/>
            <w:vMerge/>
            <w:shd w:val="clear" w:color="auto" w:fill="D9D9D9"/>
            <w:vAlign w:val="center"/>
          </w:tcPr>
          <w:p w14:paraId="03793B87"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CED6084"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99C83D1" w14:textId="5EE062F1"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1</w:t>
            </w:r>
          </w:p>
        </w:tc>
        <w:tc>
          <w:tcPr>
            <w:tcW w:w="1159" w:type="pct"/>
            <w:tcMar>
              <w:top w:w="0" w:type="dxa"/>
              <w:left w:w="108" w:type="dxa"/>
              <w:bottom w:w="0" w:type="dxa"/>
              <w:right w:w="108" w:type="dxa"/>
            </w:tcMar>
            <w:vAlign w:val="center"/>
          </w:tcPr>
          <w:p w14:paraId="2479B6EE" w14:textId="05F6B0EB"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c>
          <w:tcPr>
            <w:tcW w:w="1159" w:type="pct"/>
            <w:tcMar>
              <w:top w:w="0" w:type="dxa"/>
              <w:left w:w="108" w:type="dxa"/>
              <w:bottom w:w="0" w:type="dxa"/>
              <w:right w:w="108" w:type="dxa"/>
            </w:tcMar>
            <w:vAlign w:val="center"/>
          </w:tcPr>
          <w:p w14:paraId="6C6B7F4E" w14:textId="34B2A25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5B29A977"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97"/>
        <w:gridCol w:w="2288"/>
        <w:gridCol w:w="3262"/>
        <w:gridCol w:w="3262"/>
        <w:gridCol w:w="3262"/>
      </w:tblGrid>
      <w:tr w:rsidR="00CC447D" w:rsidRPr="008D043F" w14:paraId="6EBC0837"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6857205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1.1. Mjera</w:t>
            </w:r>
          </w:p>
        </w:tc>
        <w:tc>
          <w:tcPr>
            <w:tcW w:w="813" w:type="pct"/>
            <w:vMerge w:val="restart"/>
            <w:tcMar>
              <w:top w:w="0" w:type="dxa"/>
              <w:left w:w="108" w:type="dxa"/>
              <w:bottom w:w="0" w:type="dxa"/>
              <w:right w:w="108" w:type="dxa"/>
            </w:tcMar>
            <w:vAlign w:val="center"/>
          </w:tcPr>
          <w:p w14:paraId="7181330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klađivanje zakonodavstva Federacije Bosne i Hercegovine s pravnom stečevinom EU u oblasti okoliša i provedba EU direktiva</w:t>
            </w:r>
          </w:p>
        </w:tc>
        <w:tc>
          <w:tcPr>
            <w:tcW w:w="1159" w:type="pct"/>
            <w:shd w:val="clear" w:color="auto" w:fill="D9D9D9"/>
            <w:tcMar>
              <w:top w:w="0" w:type="dxa"/>
              <w:left w:w="108" w:type="dxa"/>
              <w:bottom w:w="0" w:type="dxa"/>
              <w:right w:w="108" w:type="dxa"/>
            </w:tcMar>
            <w:vAlign w:val="center"/>
            <w:hideMark/>
          </w:tcPr>
          <w:p w14:paraId="048E6F1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748114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2CBC7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5D609C85" w14:textId="77777777" w:rsidTr="00270082">
        <w:trPr>
          <w:trHeight w:val="287"/>
        </w:trPr>
        <w:tc>
          <w:tcPr>
            <w:tcW w:w="710" w:type="pct"/>
            <w:vMerge/>
            <w:shd w:val="clear" w:color="auto" w:fill="D9D9D9"/>
            <w:vAlign w:val="center"/>
          </w:tcPr>
          <w:p w14:paraId="3E94078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FF1FFC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1EECD3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1),</w:t>
            </w:r>
            <w:r w:rsidR="001D3B0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 Uspješnost provedbe Programa aproksimacije propisa Federacije BiH s pravnom stečevinom EU u oblasti okoliša</w:t>
            </w:r>
          </w:p>
        </w:tc>
        <w:tc>
          <w:tcPr>
            <w:tcW w:w="1159" w:type="pct"/>
            <w:shd w:val="clear" w:color="auto" w:fill="FFFFFF"/>
            <w:tcMar>
              <w:top w:w="0" w:type="dxa"/>
              <w:left w:w="108" w:type="dxa"/>
              <w:bottom w:w="0" w:type="dxa"/>
              <w:right w:w="108" w:type="dxa"/>
            </w:tcMar>
            <w:vAlign w:val="center"/>
          </w:tcPr>
          <w:p w14:paraId="1144635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pora provedba </w:t>
            </w:r>
            <w:r w:rsidRPr="008D043F">
              <w:rPr>
                <w:rFonts w:asciiTheme="minorHAnsi" w:eastAsia="Calibri" w:hAnsiTheme="minorHAnsi" w:cstheme="minorHAnsi"/>
                <w:sz w:val="18"/>
                <w:szCs w:val="18"/>
                <w:lang w:val="hr-HR"/>
              </w:rPr>
              <w:t>Programa aproksimacije propisa Federacije BiH s pravnom stečevinom EU u oblasti okoliša</w:t>
            </w:r>
          </w:p>
        </w:tc>
        <w:tc>
          <w:tcPr>
            <w:tcW w:w="1159" w:type="pct"/>
            <w:shd w:val="clear" w:color="auto" w:fill="FFFFFF"/>
            <w:vAlign w:val="center"/>
          </w:tcPr>
          <w:p w14:paraId="07A4EE8F"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ješno proveden Program aproksimacije propisa Federacije BiH s pravnom stečevinom EU u oblasti okoliša (2030.)</w:t>
            </w:r>
          </w:p>
        </w:tc>
      </w:tr>
      <w:tr w:rsidR="00CC447D" w:rsidRPr="008D043F" w14:paraId="7E6E6C64" w14:textId="77777777" w:rsidTr="00270082">
        <w:trPr>
          <w:trHeight w:val="287"/>
        </w:trPr>
        <w:tc>
          <w:tcPr>
            <w:tcW w:w="710" w:type="pct"/>
            <w:vMerge/>
            <w:shd w:val="clear" w:color="auto" w:fill="D9D9D9"/>
            <w:vAlign w:val="center"/>
          </w:tcPr>
          <w:p w14:paraId="5E61797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C7E0B0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A79A68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3),</w:t>
            </w:r>
            <w:r w:rsidR="001D3B0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4) Akcijski plan za usklađivanje propisa u Federaciji Bosne i Hercegovine s</w:t>
            </w:r>
            <w:r w:rsidR="001D3B0F"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oblasti okoliša (za četverogodišnje periode)</w:t>
            </w:r>
          </w:p>
        </w:tc>
        <w:tc>
          <w:tcPr>
            <w:tcW w:w="1159" w:type="pct"/>
            <w:shd w:val="clear" w:color="auto" w:fill="FFFFFF"/>
            <w:tcMar>
              <w:top w:w="0" w:type="dxa"/>
              <w:left w:w="108" w:type="dxa"/>
              <w:bottom w:w="0" w:type="dxa"/>
              <w:right w:w="108" w:type="dxa"/>
            </w:tcMar>
            <w:vAlign w:val="center"/>
          </w:tcPr>
          <w:p w14:paraId="57F5FEC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Pr="008D043F">
              <w:rPr>
                <w:rFonts w:asciiTheme="minorHAnsi" w:eastAsia="Calibri" w:hAnsiTheme="minorHAnsi" w:cstheme="minorHAnsi"/>
                <w:sz w:val="18"/>
                <w:szCs w:val="18"/>
                <w:lang w:val="hr-HR"/>
              </w:rPr>
              <w:t xml:space="preserve">akcijski plan </w:t>
            </w:r>
          </w:p>
        </w:tc>
        <w:tc>
          <w:tcPr>
            <w:tcW w:w="1159" w:type="pct"/>
            <w:shd w:val="clear" w:color="auto" w:fill="FFFFFF"/>
            <w:vAlign w:val="center"/>
          </w:tcPr>
          <w:p w14:paraId="133BF68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w:t>
            </w:r>
            <w:r w:rsidRPr="008D043F">
              <w:rPr>
                <w:rFonts w:asciiTheme="minorHAnsi" w:eastAsia="Calibri" w:hAnsiTheme="minorHAnsi" w:cstheme="minorHAnsi"/>
                <w:sz w:val="18"/>
                <w:szCs w:val="18"/>
                <w:lang w:val="hr-HR"/>
              </w:rPr>
              <w:t>Akcijski plan za usklađivanje propisa u Federaciji Bosne i Hercegovine s</w:t>
            </w:r>
            <w:r w:rsidR="001D3B0F"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oblasti okoliša (za četverogodišnje periode) (2023.)</w:t>
            </w:r>
          </w:p>
        </w:tc>
      </w:tr>
      <w:tr w:rsidR="00CC447D" w:rsidRPr="008D043F" w14:paraId="2EC5FCA0" w14:textId="77777777" w:rsidTr="00270082">
        <w:trPr>
          <w:trHeight w:val="287"/>
        </w:trPr>
        <w:tc>
          <w:tcPr>
            <w:tcW w:w="710" w:type="pct"/>
            <w:vMerge/>
            <w:shd w:val="clear" w:color="auto" w:fill="D9D9D9"/>
            <w:vAlign w:val="center"/>
          </w:tcPr>
          <w:p w14:paraId="6D412B1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820023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F024D4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5),</w:t>
            </w:r>
            <w:r w:rsidR="001D3B0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6) Akcijski plan za realizaciju institucionalnih mjera i pregleda administrativnih kapaciteta u oblasti okoliša </w:t>
            </w:r>
            <w:r w:rsidR="001D3B0F" w:rsidRPr="008D043F">
              <w:rPr>
                <w:rFonts w:asciiTheme="minorHAnsi" w:eastAsia="Calibri" w:hAnsiTheme="minorHAnsi" w:cstheme="minorHAnsi"/>
                <w:sz w:val="18"/>
                <w:szCs w:val="18"/>
                <w:lang w:val="hr-HR"/>
              </w:rPr>
              <w:t xml:space="preserve">shodno </w:t>
            </w:r>
            <w:r w:rsidRPr="008D043F">
              <w:rPr>
                <w:rFonts w:asciiTheme="minorHAnsi" w:eastAsia="Calibri" w:hAnsiTheme="minorHAnsi" w:cstheme="minorHAnsi"/>
                <w:sz w:val="18"/>
                <w:szCs w:val="18"/>
                <w:lang w:val="hr-HR"/>
              </w:rPr>
              <w:t xml:space="preserve">preporukama </w:t>
            </w:r>
            <w:r w:rsidR="001D3B0F" w:rsidRPr="008D043F">
              <w:rPr>
                <w:rFonts w:asciiTheme="minorHAnsi" w:eastAsia="Calibri" w:hAnsiTheme="minorHAnsi" w:cstheme="minorHAnsi"/>
                <w:sz w:val="18"/>
                <w:szCs w:val="18"/>
                <w:lang w:val="hr-HR"/>
              </w:rPr>
              <w:t xml:space="preserve">Evropske </w:t>
            </w:r>
            <w:r w:rsidRPr="008D043F">
              <w:rPr>
                <w:rFonts w:asciiTheme="minorHAnsi" w:eastAsia="Calibri" w:hAnsiTheme="minorHAnsi" w:cstheme="minorHAnsi"/>
                <w:sz w:val="18"/>
                <w:szCs w:val="18"/>
                <w:lang w:val="hr-HR"/>
              </w:rPr>
              <w:t>komisije (za četverogodišnje periode)</w:t>
            </w:r>
          </w:p>
        </w:tc>
        <w:tc>
          <w:tcPr>
            <w:tcW w:w="1159" w:type="pct"/>
            <w:shd w:val="clear" w:color="auto" w:fill="FFFFFF"/>
            <w:tcMar>
              <w:top w:w="0" w:type="dxa"/>
              <w:left w:w="108" w:type="dxa"/>
              <w:bottom w:w="0" w:type="dxa"/>
              <w:right w:w="108" w:type="dxa"/>
            </w:tcMar>
            <w:vAlign w:val="center"/>
          </w:tcPr>
          <w:p w14:paraId="165C61E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Pr="008D043F">
              <w:rPr>
                <w:rFonts w:asciiTheme="minorHAnsi" w:eastAsia="Calibri" w:hAnsiTheme="minorHAnsi" w:cstheme="minorHAnsi"/>
                <w:sz w:val="18"/>
                <w:szCs w:val="18"/>
                <w:lang w:val="hr-HR"/>
              </w:rPr>
              <w:t>akcijski plan</w:t>
            </w:r>
          </w:p>
        </w:tc>
        <w:tc>
          <w:tcPr>
            <w:tcW w:w="1159" w:type="pct"/>
            <w:shd w:val="clear" w:color="auto" w:fill="FFFFFF"/>
            <w:vAlign w:val="center"/>
          </w:tcPr>
          <w:p w14:paraId="7124E08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w:t>
            </w:r>
            <w:r w:rsidRPr="008D043F">
              <w:rPr>
                <w:rFonts w:asciiTheme="minorHAnsi" w:eastAsia="Calibri" w:hAnsiTheme="minorHAnsi" w:cstheme="minorHAnsi"/>
                <w:sz w:val="18"/>
                <w:szCs w:val="18"/>
                <w:lang w:val="hr-HR"/>
              </w:rPr>
              <w:t xml:space="preserve">Akcijski plan za realizaciju institucionalnih mjera i pregleda administrativnih kapaciteta u oblasti okoliša </w:t>
            </w:r>
            <w:r w:rsidR="001D3B0F" w:rsidRPr="008D043F">
              <w:rPr>
                <w:rFonts w:asciiTheme="minorHAnsi" w:eastAsia="Calibri" w:hAnsiTheme="minorHAnsi" w:cstheme="minorHAnsi"/>
                <w:sz w:val="18"/>
                <w:szCs w:val="18"/>
                <w:lang w:val="hr-HR"/>
              </w:rPr>
              <w:t xml:space="preserve">shodno </w:t>
            </w:r>
            <w:r w:rsidRPr="008D043F">
              <w:rPr>
                <w:rFonts w:asciiTheme="minorHAnsi" w:eastAsia="Calibri" w:hAnsiTheme="minorHAnsi" w:cstheme="minorHAnsi"/>
                <w:sz w:val="18"/>
                <w:szCs w:val="18"/>
                <w:lang w:val="hr-HR"/>
              </w:rPr>
              <w:t xml:space="preserve">preporukama </w:t>
            </w:r>
            <w:r w:rsidR="001D3B0F" w:rsidRPr="008D043F">
              <w:rPr>
                <w:rFonts w:asciiTheme="minorHAnsi" w:eastAsia="Calibri" w:hAnsiTheme="minorHAnsi" w:cstheme="minorHAnsi"/>
                <w:sz w:val="18"/>
                <w:szCs w:val="18"/>
                <w:lang w:val="hr-HR"/>
              </w:rPr>
              <w:t xml:space="preserve">Evropske </w:t>
            </w:r>
            <w:r w:rsidRPr="008D043F">
              <w:rPr>
                <w:rFonts w:asciiTheme="minorHAnsi" w:eastAsia="Calibri" w:hAnsiTheme="minorHAnsi" w:cstheme="minorHAnsi"/>
                <w:sz w:val="18"/>
                <w:szCs w:val="18"/>
                <w:lang w:val="hr-HR"/>
              </w:rPr>
              <w:t>komisije (za četverogodišnje periode) (2023.)</w:t>
            </w:r>
          </w:p>
        </w:tc>
      </w:tr>
      <w:tr w:rsidR="00CC447D" w:rsidRPr="008D043F" w14:paraId="3BE280A2" w14:textId="77777777" w:rsidTr="00270082">
        <w:trPr>
          <w:trHeight w:val="287"/>
        </w:trPr>
        <w:tc>
          <w:tcPr>
            <w:tcW w:w="710" w:type="pct"/>
            <w:vMerge/>
            <w:shd w:val="clear" w:color="auto" w:fill="D9D9D9"/>
            <w:vAlign w:val="center"/>
          </w:tcPr>
          <w:p w14:paraId="7C79437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31F09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8BE128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7) </w:t>
            </w:r>
            <w:r w:rsidR="001D3B0F" w:rsidRPr="008D043F">
              <w:rPr>
                <w:rFonts w:asciiTheme="minorHAnsi" w:eastAsia="Calibri" w:hAnsiTheme="minorHAnsi" w:cstheme="minorHAnsi"/>
                <w:sz w:val="18"/>
                <w:szCs w:val="18"/>
                <w:lang w:val="hr-HR"/>
              </w:rPr>
              <w:t xml:space="preserve">Učešće </w:t>
            </w:r>
            <w:r w:rsidRPr="008D043F">
              <w:rPr>
                <w:rFonts w:asciiTheme="minorHAnsi" w:eastAsia="Calibri" w:hAnsiTheme="minorHAnsi" w:cstheme="minorHAnsi"/>
                <w:sz w:val="18"/>
                <w:szCs w:val="18"/>
                <w:lang w:val="hr-HR"/>
              </w:rPr>
              <w:t xml:space="preserve">institucija </w:t>
            </w:r>
            <w:r w:rsidR="001D3B0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 pripremi Programa integriranja BiH u EU za oblast upravljanja okolišem </w:t>
            </w:r>
          </w:p>
        </w:tc>
        <w:tc>
          <w:tcPr>
            <w:tcW w:w="1159" w:type="pct"/>
            <w:shd w:val="clear" w:color="auto" w:fill="FFFFFF"/>
            <w:tcMar>
              <w:top w:w="0" w:type="dxa"/>
              <w:left w:w="108" w:type="dxa"/>
              <w:bottom w:w="0" w:type="dxa"/>
              <w:right w:w="108" w:type="dxa"/>
            </w:tcMar>
            <w:vAlign w:val="center"/>
          </w:tcPr>
          <w:p w14:paraId="5ED8C61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prema programa integriranja je u toku</w:t>
            </w:r>
          </w:p>
        </w:tc>
        <w:tc>
          <w:tcPr>
            <w:tcW w:w="1159" w:type="pct"/>
            <w:shd w:val="clear" w:color="auto" w:fill="FFFFFF"/>
            <w:vAlign w:val="center"/>
          </w:tcPr>
          <w:p w14:paraId="3D352BEA"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azmatran program i dato mišljenje institucija </w:t>
            </w:r>
            <w:r w:rsidR="001D3B0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3. i 2027.)</w:t>
            </w:r>
          </w:p>
        </w:tc>
      </w:tr>
      <w:tr w:rsidR="00CC447D" w:rsidRPr="008D043F" w14:paraId="02501BEC" w14:textId="77777777" w:rsidTr="00270082">
        <w:trPr>
          <w:trHeight w:val="287"/>
        </w:trPr>
        <w:tc>
          <w:tcPr>
            <w:tcW w:w="710" w:type="pct"/>
            <w:vMerge/>
            <w:shd w:val="clear" w:color="auto" w:fill="D9D9D9"/>
            <w:vAlign w:val="center"/>
          </w:tcPr>
          <w:p w14:paraId="7B6D8B6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48A1CB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17BEC0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8) </w:t>
            </w:r>
            <w:r w:rsidR="001D3B0F" w:rsidRPr="008D043F">
              <w:rPr>
                <w:rFonts w:asciiTheme="minorHAnsi" w:hAnsiTheme="minorHAnsi" w:cstheme="minorHAnsi"/>
                <w:color w:val="000000"/>
                <w:sz w:val="18"/>
                <w:szCs w:val="18"/>
                <w:lang w:val="hr-HR"/>
              </w:rPr>
              <w:t xml:space="preserve">Stepen </w:t>
            </w:r>
            <w:r w:rsidRPr="008D043F">
              <w:rPr>
                <w:rFonts w:asciiTheme="minorHAnsi" w:hAnsiTheme="minorHAnsi" w:cstheme="minorHAnsi"/>
                <w:color w:val="000000"/>
                <w:sz w:val="18"/>
                <w:szCs w:val="18"/>
                <w:lang w:val="hr-HR"/>
              </w:rPr>
              <w:t xml:space="preserve">realizacije </w:t>
            </w:r>
            <w:r w:rsidRPr="008D043F">
              <w:rPr>
                <w:rFonts w:asciiTheme="minorHAnsi" w:eastAsia="Calibri" w:hAnsiTheme="minorHAnsi" w:cstheme="minorHAnsi"/>
                <w:sz w:val="18"/>
                <w:szCs w:val="18"/>
                <w:lang w:val="hr-HR"/>
              </w:rPr>
              <w:t>Programa integriranja BiH u EU za oblast upravljanja okolišem u Federaciji Bosne i Hercegovine</w:t>
            </w:r>
          </w:p>
        </w:tc>
        <w:tc>
          <w:tcPr>
            <w:tcW w:w="1159" w:type="pct"/>
            <w:shd w:val="clear" w:color="auto" w:fill="FFFFFF"/>
            <w:tcMar>
              <w:top w:w="0" w:type="dxa"/>
              <w:left w:w="108" w:type="dxa"/>
              <w:bottom w:w="0" w:type="dxa"/>
              <w:right w:w="108" w:type="dxa"/>
            </w:tcMar>
            <w:vAlign w:val="center"/>
          </w:tcPr>
          <w:p w14:paraId="7A1B6D3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prema programa integriranja je u toku</w:t>
            </w:r>
          </w:p>
        </w:tc>
        <w:tc>
          <w:tcPr>
            <w:tcW w:w="1159" w:type="pct"/>
            <w:shd w:val="clear" w:color="auto" w:fill="FFFFFF"/>
            <w:vAlign w:val="center"/>
          </w:tcPr>
          <w:p w14:paraId="09399D31"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Visok </w:t>
            </w:r>
            <w:r w:rsidR="001D3B0F" w:rsidRPr="008D043F">
              <w:rPr>
                <w:rFonts w:asciiTheme="minorHAnsi" w:eastAsia="Calibri" w:hAnsiTheme="minorHAnsi" w:cstheme="minorHAnsi"/>
                <w:sz w:val="18"/>
                <w:szCs w:val="18"/>
                <w:lang w:val="hr-HR"/>
              </w:rPr>
              <w:t xml:space="preserve">stepen </w:t>
            </w:r>
            <w:r w:rsidRPr="008D043F">
              <w:rPr>
                <w:rFonts w:asciiTheme="minorHAnsi" w:eastAsia="Calibri" w:hAnsiTheme="minorHAnsi" w:cstheme="minorHAnsi"/>
                <w:sz w:val="18"/>
                <w:szCs w:val="18"/>
                <w:lang w:val="hr-HR"/>
              </w:rPr>
              <w:t>realizacije Programa integriranja (2030.)</w:t>
            </w:r>
          </w:p>
        </w:tc>
      </w:tr>
      <w:tr w:rsidR="00CC447D" w:rsidRPr="008D043F" w14:paraId="11CA7130" w14:textId="77777777" w:rsidTr="00270082">
        <w:trPr>
          <w:trHeight w:val="287"/>
        </w:trPr>
        <w:tc>
          <w:tcPr>
            <w:tcW w:w="710" w:type="pct"/>
            <w:vMerge/>
            <w:shd w:val="clear" w:color="auto" w:fill="D9D9D9"/>
            <w:vAlign w:val="center"/>
          </w:tcPr>
          <w:p w14:paraId="564BEC4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9B4147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C8224A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9) S</w:t>
            </w:r>
            <w:r w:rsidRPr="008D043F">
              <w:rPr>
                <w:rFonts w:asciiTheme="minorHAnsi" w:eastAsia="Calibri" w:hAnsiTheme="minorHAnsi" w:cstheme="minorHAnsi"/>
                <w:sz w:val="18"/>
                <w:szCs w:val="18"/>
                <w:lang w:val="hr-HR"/>
              </w:rPr>
              <w:t>istematsko praćenja usklađivanja</w:t>
            </w:r>
          </w:p>
        </w:tc>
        <w:tc>
          <w:tcPr>
            <w:tcW w:w="1159" w:type="pct"/>
            <w:shd w:val="clear" w:color="auto" w:fill="FFFFFF"/>
            <w:tcMar>
              <w:top w:w="0" w:type="dxa"/>
              <w:left w:w="108" w:type="dxa"/>
              <w:bottom w:w="0" w:type="dxa"/>
              <w:right w:w="108" w:type="dxa"/>
            </w:tcMar>
            <w:vAlign w:val="center"/>
          </w:tcPr>
          <w:p w14:paraId="37C5B59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razvijeno</w:t>
            </w:r>
          </w:p>
        </w:tc>
        <w:tc>
          <w:tcPr>
            <w:tcW w:w="1159" w:type="pct"/>
            <w:shd w:val="clear" w:color="auto" w:fill="FFFFFF"/>
            <w:vAlign w:val="center"/>
          </w:tcPr>
          <w:p w14:paraId="36D483A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Razvijeno (2023.)</w:t>
            </w:r>
          </w:p>
        </w:tc>
      </w:tr>
      <w:tr w:rsidR="00CC447D" w:rsidRPr="008D043F" w14:paraId="2D8D7730" w14:textId="77777777" w:rsidTr="00270082">
        <w:trPr>
          <w:trHeight w:val="287"/>
        </w:trPr>
        <w:tc>
          <w:tcPr>
            <w:tcW w:w="710" w:type="pct"/>
            <w:vMerge/>
            <w:shd w:val="clear" w:color="auto" w:fill="D9D9D9"/>
            <w:vAlign w:val="center"/>
          </w:tcPr>
          <w:p w14:paraId="1E64ECA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0D838B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054B4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10) Efikasno i redovno praćenje i ažuriranje propisa u </w:t>
            </w:r>
            <w:r w:rsidRPr="008D043F">
              <w:rPr>
                <w:rFonts w:asciiTheme="minorHAnsi" w:eastAsia="Calibri" w:hAnsiTheme="minorHAnsi" w:cstheme="minorHAnsi"/>
                <w:sz w:val="18"/>
                <w:szCs w:val="18"/>
                <w:lang w:val="hr-HR"/>
              </w:rPr>
              <w:t>oblasti okoliša (usklađenost s</w:t>
            </w:r>
            <w:r w:rsidR="001D3B0F" w:rsidRPr="008D043F">
              <w:rPr>
                <w:rFonts w:asciiTheme="minorHAnsi" w:eastAsia="Calibri" w:hAnsiTheme="minorHAnsi" w:cstheme="minorHAnsi"/>
                <w:sz w:val="18"/>
                <w:szCs w:val="18"/>
                <w:lang w:val="hr-HR"/>
              </w:rPr>
              <w:t xml:space="preserve"> pravnom stečevinom </w:t>
            </w:r>
            <w:r w:rsidRPr="008D043F">
              <w:rPr>
                <w:rFonts w:asciiTheme="minorHAnsi" w:eastAsia="Calibri" w:hAnsiTheme="minorHAnsi" w:cstheme="minorHAnsi"/>
                <w:sz w:val="18"/>
                <w:szCs w:val="18"/>
                <w:lang w:val="hr-HR"/>
              </w:rPr>
              <w:t xml:space="preserve"> EU)</w:t>
            </w:r>
          </w:p>
        </w:tc>
        <w:tc>
          <w:tcPr>
            <w:tcW w:w="1159" w:type="pct"/>
            <w:shd w:val="clear" w:color="auto" w:fill="FFFFFF"/>
            <w:tcMar>
              <w:top w:w="0" w:type="dxa"/>
              <w:left w:w="108" w:type="dxa"/>
              <w:bottom w:w="0" w:type="dxa"/>
              <w:right w:w="108" w:type="dxa"/>
            </w:tcMar>
            <w:vAlign w:val="center"/>
          </w:tcPr>
          <w:p w14:paraId="4024D6FA" w14:textId="77777777" w:rsidR="00CC447D" w:rsidRPr="008D043F" w:rsidRDefault="001D3B0F"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ažurirani i usklađeni propisi</w:t>
            </w:r>
          </w:p>
        </w:tc>
        <w:tc>
          <w:tcPr>
            <w:tcW w:w="1159" w:type="pct"/>
            <w:shd w:val="clear" w:color="auto" w:fill="FFFFFF"/>
            <w:vAlign w:val="center"/>
          </w:tcPr>
          <w:p w14:paraId="605810E8"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Ažurirani i usklađeni propisi </w:t>
            </w:r>
            <w:r w:rsidRPr="008D043F">
              <w:rPr>
                <w:rFonts w:asciiTheme="minorHAnsi" w:eastAsia="Calibri" w:hAnsiTheme="minorHAnsi" w:cstheme="minorHAnsi"/>
                <w:sz w:val="18"/>
                <w:szCs w:val="18"/>
                <w:lang w:val="hr-HR"/>
              </w:rPr>
              <w:t>s</w:t>
            </w:r>
            <w:r w:rsidR="00117B6D"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2030.)</w:t>
            </w:r>
          </w:p>
        </w:tc>
      </w:tr>
      <w:tr w:rsidR="00CC447D" w:rsidRPr="008D043F" w14:paraId="1F05CBF7" w14:textId="77777777" w:rsidTr="00270082">
        <w:trPr>
          <w:trHeight w:val="287"/>
        </w:trPr>
        <w:tc>
          <w:tcPr>
            <w:tcW w:w="710" w:type="pct"/>
            <w:vMerge/>
            <w:shd w:val="clear" w:color="auto" w:fill="D9D9D9"/>
            <w:vAlign w:val="center"/>
          </w:tcPr>
          <w:p w14:paraId="27223D4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795F2F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9782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11) Kvalitet doprinosa institucija Federacije Bosne i Hercegovine u pripremi DSIP-ova</w:t>
            </w:r>
          </w:p>
        </w:tc>
        <w:tc>
          <w:tcPr>
            <w:tcW w:w="1159" w:type="pct"/>
            <w:shd w:val="clear" w:color="auto" w:fill="FFFFFF"/>
            <w:tcMar>
              <w:top w:w="0" w:type="dxa"/>
              <w:left w:w="108" w:type="dxa"/>
              <w:bottom w:w="0" w:type="dxa"/>
              <w:right w:w="108" w:type="dxa"/>
            </w:tcMar>
            <w:vAlign w:val="center"/>
          </w:tcPr>
          <w:p w14:paraId="157F7AA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56914B62"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iguran značajan doprinos (2025.)</w:t>
            </w:r>
          </w:p>
        </w:tc>
      </w:tr>
      <w:tr w:rsidR="00CC447D" w:rsidRPr="008D043F" w14:paraId="1C0A1C6F" w14:textId="77777777" w:rsidTr="00270082">
        <w:trPr>
          <w:trHeight w:val="287"/>
        </w:trPr>
        <w:tc>
          <w:tcPr>
            <w:tcW w:w="710" w:type="pct"/>
            <w:vMerge/>
            <w:shd w:val="clear" w:color="auto" w:fill="D9D9D9"/>
            <w:vAlign w:val="center"/>
          </w:tcPr>
          <w:p w14:paraId="3C6E82A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696CB7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20827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12) Usvajanje prioritetnih APID-a</w:t>
            </w:r>
          </w:p>
        </w:tc>
        <w:tc>
          <w:tcPr>
            <w:tcW w:w="1159" w:type="pct"/>
            <w:shd w:val="clear" w:color="auto" w:fill="FFFFFF"/>
            <w:tcMar>
              <w:top w:w="0" w:type="dxa"/>
              <w:left w:w="108" w:type="dxa"/>
              <w:bottom w:w="0" w:type="dxa"/>
              <w:right w:w="108" w:type="dxa"/>
            </w:tcMar>
            <w:vAlign w:val="center"/>
          </w:tcPr>
          <w:p w14:paraId="5DD9F45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0D80AA18"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i prioritetni APID-i (2030.)</w:t>
            </w:r>
          </w:p>
        </w:tc>
      </w:tr>
      <w:tr w:rsidR="00CC447D" w:rsidRPr="008D043F" w14:paraId="25B7A87A" w14:textId="77777777" w:rsidTr="00270082">
        <w:trPr>
          <w:trHeight w:val="287"/>
        </w:trPr>
        <w:tc>
          <w:tcPr>
            <w:tcW w:w="710" w:type="pct"/>
            <w:vMerge/>
            <w:shd w:val="clear" w:color="auto" w:fill="D9D9D9"/>
            <w:vAlign w:val="center"/>
          </w:tcPr>
          <w:p w14:paraId="4AF18D4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FC5335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B50191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13) </w:t>
            </w:r>
            <w:r w:rsidR="00117B6D" w:rsidRPr="008D043F">
              <w:rPr>
                <w:rFonts w:asciiTheme="minorHAnsi" w:hAnsiTheme="minorHAnsi" w:cstheme="minorHAnsi"/>
                <w:color w:val="000000"/>
                <w:sz w:val="18"/>
                <w:szCs w:val="18"/>
                <w:lang w:val="hr-HR"/>
              </w:rPr>
              <w:t xml:space="preserve">Stepen </w:t>
            </w:r>
            <w:r w:rsidRPr="008D043F">
              <w:rPr>
                <w:rFonts w:asciiTheme="minorHAnsi" w:hAnsiTheme="minorHAnsi" w:cstheme="minorHAnsi"/>
                <w:color w:val="000000"/>
                <w:sz w:val="18"/>
                <w:szCs w:val="18"/>
                <w:lang w:val="hr-HR"/>
              </w:rPr>
              <w:t>realizacije APID-a</w:t>
            </w:r>
          </w:p>
        </w:tc>
        <w:tc>
          <w:tcPr>
            <w:tcW w:w="1159" w:type="pct"/>
            <w:shd w:val="clear" w:color="auto" w:fill="FFFFFF"/>
            <w:tcMar>
              <w:top w:w="0" w:type="dxa"/>
              <w:left w:w="108" w:type="dxa"/>
              <w:bottom w:w="0" w:type="dxa"/>
              <w:right w:w="108" w:type="dxa"/>
            </w:tcMar>
            <w:vAlign w:val="center"/>
          </w:tcPr>
          <w:p w14:paraId="0ADFDBA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48F97984"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Visok </w:t>
            </w:r>
            <w:r w:rsidR="00117B6D"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realizacije APID-a (2030.+)</w:t>
            </w:r>
          </w:p>
        </w:tc>
      </w:tr>
      <w:tr w:rsidR="00CC447D" w:rsidRPr="008D043F" w14:paraId="17DDD686" w14:textId="77777777" w:rsidTr="00270082">
        <w:trPr>
          <w:trHeight w:val="287"/>
        </w:trPr>
        <w:tc>
          <w:tcPr>
            <w:tcW w:w="710" w:type="pct"/>
            <w:vMerge/>
            <w:shd w:val="clear" w:color="auto" w:fill="D9D9D9"/>
            <w:vAlign w:val="center"/>
          </w:tcPr>
          <w:p w14:paraId="11C71CE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EAC6F7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83CB56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14) Efikasnost parlamentarnih procedura</w:t>
            </w:r>
          </w:p>
        </w:tc>
        <w:tc>
          <w:tcPr>
            <w:tcW w:w="1159" w:type="pct"/>
            <w:shd w:val="clear" w:color="auto" w:fill="FFFFFF"/>
            <w:tcMar>
              <w:top w:w="0" w:type="dxa"/>
              <w:left w:w="108" w:type="dxa"/>
              <w:bottom w:w="0" w:type="dxa"/>
              <w:right w:w="108" w:type="dxa"/>
            </w:tcMar>
            <w:vAlign w:val="center"/>
          </w:tcPr>
          <w:p w14:paraId="2C08A2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ka</w:t>
            </w:r>
          </w:p>
        </w:tc>
        <w:tc>
          <w:tcPr>
            <w:tcW w:w="1159" w:type="pct"/>
            <w:shd w:val="clear" w:color="auto" w:fill="FFFFFF"/>
            <w:vAlign w:val="center"/>
          </w:tcPr>
          <w:p w14:paraId="624F50DB"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Visoka (2030.)</w:t>
            </w:r>
          </w:p>
        </w:tc>
      </w:tr>
      <w:tr w:rsidR="00CC447D" w:rsidRPr="008D043F" w14:paraId="5815CCFD" w14:textId="77777777" w:rsidTr="00270082">
        <w:trPr>
          <w:trHeight w:val="483"/>
        </w:trPr>
        <w:tc>
          <w:tcPr>
            <w:tcW w:w="710" w:type="pct"/>
            <w:vMerge/>
            <w:shd w:val="clear" w:color="auto" w:fill="D9D9D9"/>
            <w:vAlign w:val="center"/>
            <w:hideMark/>
          </w:tcPr>
          <w:p w14:paraId="347B9AE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4F2BA6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EE4FDF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1F0E28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12FF6A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74CC02D3" w14:textId="77777777" w:rsidTr="00270082">
        <w:trPr>
          <w:trHeight w:val="287"/>
        </w:trPr>
        <w:tc>
          <w:tcPr>
            <w:tcW w:w="710" w:type="pct"/>
            <w:vMerge/>
            <w:shd w:val="clear" w:color="auto" w:fill="D9D9D9"/>
            <w:vAlign w:val="center"/>
            <w:hideMark/>
          </w:tcPr>
          <w:p w14:paraId="5765F6D3"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DBAF296"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7F960F4" w14:textId="5142BE4B"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33</w:t>
            </w:r>
          </w:p>
        </w:tc>
        <w:tc>
          <w:tcPr>
            <w:tcW w:w="1159" w:type="pct"/>
            <w:tcMar>
              <w:top w:w="0" w:type="dxa"/>
              <w:left w:w="108" w:type="dxa"/>
              <w:bottom w:w="0" w:type="dxa"/>
              <w:right w:w="108" w:type="dxa"/>
            </w:tcMar>
            <w:vAlign w:val="center"/>
          </w:tcPr>
          <w:p w14:paraId="050918E2" w14:textId="5F0C8274"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c>
          <w:tcPr>
            <w:tcW w:w="1159" w:type="pct"/>
            <w:tcMar>
              <w:top w:w="0" w:type="dxa"/>
              <w:left w:w="108" w:type="dxa"/>
              <w:bottom w:w="0" w:type="dxa"/>
              <w:right w:w="108" w:type="dxa"/>
            </w:tcMar>
            <w:vAlign w:val="center"/>
          </w:tcPr>
          <w:p w14:paraId="490C37F8" w14:textId="4C37B5CE"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1,3</w:t>
            </w:r>
          </w:p>
        </w:tc>
      </w:tr>
      <w:tr w:rsidR="00CC447D" w:rsidRPr="008D043F" w14:paraId="23148803"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519561C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1.2. Mjera</w:t>
            </w:r>
          </w:p>
        </w:tc>
        <w:tc>
          <w:tcPr>
            <w:tcW w:w="813" w:type="pct"/>
            <w:vMerge w:val="restart"/>
            <w:tcMar>
              <w:top w:w="0" w:type="dxa"/>
              <w:left w:w="108" w:type="dxa"/>
              <w:bottom w:w="0" w:type="dxa"/>
              <w:right w:w="108" w:type="dxa"/>
            </w:tcMar>
            <w:vAlign w:val="center"/>
          </w:tcPr>
          <w:p w14:paraId="6AD4ABF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efiniranje kaznene politike u oblasti okoliša</w:t>
            </w:r>
          </w:p>
        </w:tc>
        <w:tc>
          <w:tcPr>
            <w:tcW w:w="1159" w:type="pct"/>
            <w:shd w:val="clear" w:color="auto" w:fill="D9D9D9"/>
            <w:tcMar>
              <w:top w:w="0" w:type="dxa"/>
              <w:left w:w="108" w:type="dxa"/>
              <w:bottom w:w="0" w:type="dxa"/>
              <w:right w:w="108" w:type="dxa"/>
            </w:tcMar>
            <w:vAlign w:val="center"/>
            <w:hideMark/>
          </w:tcPr>
          <w:p w14:paraId="7BD6F88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10A2BF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E44739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7144158" w14:textId="77777777" w:rsidTr="00270082">
        <w:trPr>
          <w:trHeight w:val="287"/>
        </w:trPr>
        <w:tc>
          <w:tcPr>
            <w:tcW w:w="710" w:type="pct"/>
            <w:vMerge/>
            <w:shd w:val="clear" w:color="auto" w:fill="D9D9D9"/>
            <w:vAlign w:val="center"/>
            <w:hideMark/>
          </w:tcPr>
          <w:p w14:paraId="65B293A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ED7998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02AAA4A"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Analiza usklađenosti Zakona o zaštiti okoliša i </w:t>
            </w:r>
            <w:r w:rsidR="00117B6D" w:rsidRPr="008D043F">
              <w:rPr>
                <w:rFonts w:asciiTheme="minorHAnsi" w:eastAsia="Calibri" w:hAnsiTheme="minorHAnsi" w:cstheme="minorHAnsi"/>
                <w:sz w:val="18"/>
                <w:szCs w:val="18"/>
                <w:lang w:val="hr-HR"/>
              </w:rPr>
              <w:t xml:space="preserve">Krivičnog </w:t>
            </w:r>
            <w:r w:rsidRPr="008D043F">
              <w:rPr>
                <w:rFonts w:asciiTheme="minorHAnsi" w:eastAsia="Calibri" w:hAnsiTheme="minorHAnsi" w:cstheme="minorHAnsi"/>
                <w:sz w:val="18"/>
                <w:szCs w:val="18"/>
                <w:lang w:val="hr-HR"/>
              </w:rPr>
              <w:t xml:space="preserve">zakona </w:t>
            </w:r>
            <w:r w:rsidR="00117B6D"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s EU direktivama</w:t>
            </w:r>
          </w:p>
        </w:tc>
        <w:tc>
          <w:tcPr>
            <w:tcW w:w="1159" w:type="pct"/>
            <w:shd w:val="clear" w:color="auto" w:fill="FFFFFF"/>
            <w:tcMar>
              <w:top w:w="0" w:type="dxa"/>
              <w:left w:w="108" w:type="dxa"/>
              <w:bottom w:w="0" w:type="dxa"/>
              <w:right w:w="108" w:type="dxa"/>
            </w:tcMar>
            <w:vAlign w:val="center"/>
          </w:tcPr>
          <w:p w14:paraId="7FD39A3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73D03F2B" w14:textId="77777777" w:rsidR="00CC447D" w:rsidRPr="008D043F" w:rsidRDefault="00CC447D" w:rsidP="0068355A">
            <w:pPr>
              <w:spacing w:after="120" w:line="276" w:lineRule="auto"/>
              <w:ind w:left="69"/>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tvrđene nedostajuće odredbe </w:t>
            </w:r>
            <w:r w:rsidR="00117B6D" w:rsidRPr="008D043F">
              <w:rPr>
                <w:rFonts w:asciiTheme="minorHAnsi" w:eastAsia="Calibri" w:hAnsiTheme="minorHAnsi" w:cstheme="minorHAnsi"/>
                <w:sz w:val="18"/>
                <w:szCs w:val="18"/>
                <w:lang w:val="hr-HR"/>
              </w:rPr>
              <w:t xml:space="preserve">Zakona </w:t>
            </w:r>
            <w:r w:rsidRPr="008D043F">
              <w:rPr>
                <w:rFonts w:asciiTheme="minorHAnsi" w:eastAsia="Calibri" w:hAnsiTheme="minorHAnsi" w:cstheme="minorHAnsi"/>
                <w:sz w:val="18"/>
                <w:szCs w:val="18"/>
                <w:lang w:val="hr-HR"/>
              </w:rPr>
              <w:t xml:space="preserve">o zaštiti okoliša i usklađenosti s </w:t>
            </w:r>
            <w:r w:rsidR="00117B6D" w:rsidRPr="008D043F">
              <w:rPr>
                <w:rFonts w:asciiTheme="minorHAnsi" w:eastAsia="Calibri" w:hAnsiTheme="minorHAnsi" w:cstheme="minorHAnsi"/>
                <w:sz w:val="18"/>
                <w:szCs w:val="18"/>
                <w:lang w:val="hr-HR"/>
              </w:rPr>
              <w:t xml:space="preserve">Krivičnim </w:t>
            </w:r>
            <w:r w:rsidRPr="008D043F">
              <w:rPr>
                <w:rFonts w:asciiTheme="minorHAnsi" w:eastAsia="Calibri" w:hAnsiTheme="minorHAnsi" w:cstheme="minorHAnsi"/>
                <w:sz w:val="18"/>
                <w:szCs w:val="18"/>
                <w:lang w:val="hr-HR"/>
              </w:rPr>
              <w:t>zakonom (2023.)</w:t>
            </w:r>
          </w:p>
        </w:tc>
      </w:tr>
      <w:tr w:rsidR="00CC447D" w:rsidRPr="008D043F" w14:paraId="75457C00" w14:textId="77777777" w:rsidTr="00270082">
        <w:trPr>
          <w:trHeight w:val="287"/>
        </w:trPr>
        <w:tc>
          <w:tcPr>
            <w:tcW w:w="710" w:type="pct"/>
            <w:vMerge/>
            <w:shd w:val="clear" w:color="auto" w:fill="D9D9D9"/>
            <w:vAlign w:val="center"/>
          </w:tcPr>
          <w:p w14:paraId="7F1B960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05741D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E85B10C"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a i dopuna Zakona o zaštiti okoliša </w:t>
            </w:r>
          </w:p>
        </w:tc>
        <w:tc>
          <w:tcPr>
            <w:tcW w:w="1159" w:type="pct"/>
            <w:shd w:val="clear" w:color="auto" w:fill="FFFFFF"/>
            <w:tcMar>
              <w:top w:w="0" w:type="dxa"/>
              <w:left w:w="108" w:type="dxa"/>
              <w:bottom w:w="0" w:type="dxa"/>
              <w:right w:w="108" w:type="dxa"/>
            </w:tcMar>
            <w:vAlign w:val="center"/>
          </w:tcPr>
          <w:p w14:paraId="39E5C7F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3F3527D2"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e izmjene i dopune (2025.)</w:t>
            </w:r>
          </w:p>
        </w:tc>
      </w:tr>
      <w:tr w:rsidR="00CC447D" w:rsidRPr="008D043F" w14:paraId="33D5A585" w14:textId="77777777" w:rsidTr="00270082">
        <w:trPr>
          <w:trHeight w:val="287"/>
        </w:trPr>
        <w:tc>
          <w:tcPr>
            <w:tcW w:w="710" w:type="pct"/>
            <w:vMerge/>
            <w:shd w:val="clear" w:color="auto" w:fill="D9D9D9"/>
            <w:vAlign w:val="center"/>
          </w:tcPr>
          <w:p w14:paraId="05B30E9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143F4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707A212"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a i dopuna </w:t>
            </w:r>
            <w:r w:rsidR="00117B6D" w:rsidRPr="008D043F">
              <w:rPr>
                <w:rFonts w:asciiTheme="minorHAnsi" w:eastAsia="Calibri" w:hAnsiTheme="minorHAnsi" w:cstheme="minorHAnsi"/>
                <w:sz w:val="18"/>
                <w:szCs w:val="18"/>
                <w:lang w:val="hr-HR"/>
              </w:rPr>
              <w:t xml:space="preserve">Krivičnog </w:t>
            </w:r>
            <w:r w:rsidRPr="008D043F">
              <w:rPr>
                <w:rFonts w:asciiTheme="minorHAnsi" w:eastAsia="Calibri" w:hAnsiTheme="minorHAnsi" w:cstheme="minorHAnsi"/>
                <w:sz w:val="18"/>
                <w:szCs w:val="18"/>
                <w:lang w:val="hr-HR"/>
              </w:rPr>
              <w:t xml:space="preserve">zakona </w:t>
            </w:r>
            <w:r w:rsidR="00117B6D"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159" w:type="pct"/>
            <w:shd w:val="clear" w:color="auto" w:fill="FFFFFF"/>
            <w:tcMar>
              <w:top w:w="0" w:type="dxa"/>
              <w:left w:w="108" w:type="dxa"/>
              <w:bottom w:w="0" w:type="dxa"/>
              <w:right w:w="108" w:type="dxa"/>
            </w:tcMar>
            <w:vAlign w:val="center"/>
          </w:tcPr>
          <w:p w14:paraId="2AE188FF"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29516D2A"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e izmjene i dopune (2027.)</w:t>
            </w:r>
          </w:p>
        </w:tc>
      </w:tr>
      <w:tr w:rsidR="00CC447D" w:rsidRPr="008D043F" w14:paraId="629095E5" w14:textId="77777777" w:rsidTr="00270082">
        <w:trPr>
          <w:trHeight w:val="180"/>
        </w:trPr>
        <w:tc>
          <w:tcPr>
            <w:tcW w:w="710" w:type="pct"/>
            <w:vMerge/>
            <w:shd w:val="clear" w:color="auto" w:fill="D9D9D9"/>
            <w:vAlign w:val="center"/>
          </w:tcPr>
          <w:p w14:paraId="263BC12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D6E975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6B1B794"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DC9F14"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p>
        </w:tc>
        <w:tc>
          <w:tcPr>
            <w:tcW w:w="1159" w:type="pct"/>
            <w:shd w:val="clear" w:color="auto" w:fill="FFFFFF"/>
            <w:vAlign w:val="center"/>
          </w:tcPr>
          <w:p w14:paraId="1CCF94EA" w14:textId="77777777" w:rsidR="00CC447D" w:rsidRPr="008D043F" w:rsidRDefault="00CC447D" w:rsidP="0068355A">
            <w:pPr>
              <w:spacing w:line="276" w:lineRule="auto"/>
              <w:rPr>
                <w:rFonts w:asciiTheme="minorHAnsi" w:hAnsiTheme="minorHAnsi" w:cstheme="minorHAnsi"/>
                <w:sz w:val="18"/>
                <w:szCs w:val="18"/>
                <w:lang w:val="hr-HR"/>
              </w:rPr>
            </w:pPr>
          </w:p>
        </w:tc>
      </w:tr>
      <w:tr w:rsidR="00CC447D" w:rsidRPr="008D043F" w14:paraId="02C37802" w14:textId="77777777" w:rsidTr="00270082">
        <w:trPr>
          <w:trHeight w:val="483"/>
        </w:trPr>
        <w:tc>
          <w:tcPr>
            <w:tcW w:w="710" w:type="pct"/>
            <w:vMerge/>
            <w:shd w:val="clear" w:color="auto" w:fill="D9D9D9"/>
            <w:vAlign w:val="center"/>
            <w:hideMark/>
          </w:tcPr>
          <w:p w14:paraId="5FD3579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9D34CA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A30DA5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F3436F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12E280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1F3012" w:rsidRPr="008D043F" w14:paraId="3246819E" w14:textId="77777777" w:rsidTr="00270082">
        <w:trPr>
          <w:trHeight w:val="287"/>
        </w:trPr>
        <w:tc>
          <w:tcPr>
            <w:tcW w:w="710" w:type="pct"/>
            <w:vMerge/>
            <w:shd w:val="clear" w:color="auto" w:fill="D9D9D9"/>
            <w:vAlign w:val="center"/>
            <w:hideMark/>
          </w:tcPr>
          <w:p w14:paraId="1FDF8CD1" w14:textId="77777777" w:rsidR="001F3012" w:rsidRPr="008D043F" w:rsidRDefault="001F3012"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E29E839" w14:textId="77777777" w:rsidR="001F3012" w:rsidRPr="008D043F" w:rsidRDefault="001F301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8BEA954"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4</w:t>
            </w:r>
          </w:p>
        </w:tc>
        <w:tc>
          <w:tcPr>
            <w:tcW w:w="1159" w:type="pct"/>
            <w:tcMar>
              <w:top w:w="0" w:type="dxa"/>
              <w:left w:w="108" w:type="dxa"/>
              <w:bottom w:w="0" w:type="dxa"/>
              <w:right w:w="108" w:type="dxa"/>
            </w:tcMar>
            <w:vAlign w:val="center"/>
          </w:tcPr>
          <w:p w14:paraId="1572AE18"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B8D997F"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94</w:t>
            </w:r>
          </w:p>
        </w:tc>
      </w:tr>
      <w:tr w:rsidR="00CC447D" w:rsidRPr="008D043F" w14:paraId="6B2A9F80" w14:textId="77777777" w:rsidTr="00270082">
        <w:trPr>
          <w:trHeight w:val="483"/>
        </w:trPr>
        <w:tc>
          <w:tcPr>
            <w:tcW w:w="710" w:type="pct"/>
            <w:vMerge w:val="restart"/>
            <w:shd w:val="clear" w:color="auto" w:fill="D9D9D9"/>
            <w:tcMar>
              <w:top w:w="0" w:type="dxa"/>
              <w:left w:w="108" w:type="dxa"/>
              <w:bottom w:w="0" w:type="dxa"/>
              <w:right w:w="108" w:type="dxa"/>
            </w:tcMar>
            <w:vAlign w:val="center"/>
          </w:tcPr>
          <w:p w14:paraId="55E7543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1.3. Mjera</w:t>
            </w:r>
          </w:p>
        </w:tc>
        <w:tc>
          <w:tcPr>
            <w:tcW w:w="813" w:type="pct"/>
            <w:vMerge w:val="restart"/>
            <w:tcMar>
              <w:top w:w="0" w:type="dxa"/>
              <w:left w:w="108" w:type="dxa"/>
              <w:bottom w:w="0" w:type="dxa"/>
              <w:right w:w="108" w:type="dxa"/>
            </w:tcMar>
            <w:vAlign w:val="center"/>
          </w:tcPr>
          <w:p w14:paraId="269625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klađivanje pravnog i strateškog okvira u oblasti upravljanja okolišem s međunarodnim i domaćim standardima za ravnopravnost spolova</w:t>
            </w:r>
          </w:p>
        </w:tc>
        <w:tc>
          <w:tcPr>
            <w:tcW w:w="1159" w:type="pct"/>
            <w:shd w:val="clear" w:color="auto" w:fill="D9D9D9"/>
            <w:tcMar>
              <w:top w:w="0" w:type="dxa"/>
              <w:left w:w="108" w:type="dxa"/>
              <w:bottom w:w="0" w:type="dxa"/>
              <w:right w:w="108" w:type="dxa"/>
            </w:tcMar>
            <w:vAlign w:val="center"/>
            <w:hideMark/>
          </w:tcPr>
          <w:p w14:paraId="6929C52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27DCD6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F3DA68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BBC4C38" w14:textId="77777777" w:rsidTr="00270082">
        <w:trPr>
          <w:trHeight w:val="287"/>
        </w:trPr>
        <w:tc>
          <w:tcPr>
            <w:tcW w:w="710" w:type="pct"/>
            <w:vMerge/>
            <w:shd w:val="clear" w:color="auto" w:fill="D9D9D9"/>
            <w:vAlign w:val="center"/>
          </w:tcPr>
          <w:p w14:paraId="5D35D82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5B2244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27EA3A" w14:textId="77777777" w:rsidR="00CC447D" w:rsidRPr="008D043F" w:rsidRDefault="00117B6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tepen </w:t>
            </w:r>
            <w:r w:rsidR="00CC447D" w:rsidRPr="008D043F">
              <w:rPr>
                <w:rFonts w:asciiTheme="minorHAnsi" w:hAnsiTheme="minorHAnsi" w:cstheme="minorHAnsi"/>
                <w:sz w:val="18"/>
                <w:szCs w:val="18"/>
                <w:lang w:val="hr-HR" w:bidi="en-US"/>
              </w:rPr>
              <w:t xml:space="preserve">usklađenosti pravnog i </w:t>
            </w:r>
            <w:r w:rsidR="00CC447D" w:rsidRPr="008D043F">
              <w:rPr>
                <w:rFonts w:asciiTheme="minorHAnsi" w:eastAsia="Calibri" w:hAnsiTheme="minorHAnsi" w:cstheme="minorHAnsi"/>
                <w:sz w:val="18"/>
                <w:szCs w:val="18"/>
                <w:lang w:val="hr-HR"/>
              </w:rPr>
              <w:t>strateškog</w:t>
            </w:r>
            <w:r w:rsidR="00CC447D" w:rsidRPr="008D043F">
              <w:rPr>
                <w:rFonts w:asciiTheme="minorHAnsi" w:hAnsiTheme="minorHAnsi" w:cstheme="minorHAnsi"/>
                <w:sz w:val="18"/>
                <w:szCs w:val="18"/>
                <w:lang w:val="hr-HR" w:bidi="en-US"/>
              </w:rPr>
              <w:t xml:space="preserve"> okvira u oblasti upravljanja okolišem s međunarodnim i domaćim standardima za ravnopravnost spolova</w:t>
            </w:r>
          </w:p>
        </w:tc>
        <w:tc>
          <w:tcPr>
            <w:tcW w:w="1159" w:type="pct"/>
            <w:shd w:val="clear" w:color="auto" w:fill="FFFFFF"/>
            <w:tcMar>
              <w:top w:w="0" w:type="dxa"/>
              <w:left w:w="108" w:type="dxa"/>
              <w:bottom w:w="0" w:type="dxa"/>
              <w:right w:w="108" w:type="dxa"/>
            </w:tcMar>
            <w:vAlign w:val="center"/>
          </w:tcPr>
          <w:p w14:paraId="6C5192E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r w:rsidR="00117B6D"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usklađenosti pravnog i strateškog okvira u oblasti upravljanja okolišem  s međunarodnim i domaćim standardima za ravnopravnost spolova</w:t>
            </w:r>
          </w:p>
        </w:tc>
        <w:tc>
          <w:tcPr>
            <w:tcW w:w="1159" w:type="pct"/>
            <w:shd w:val="clear" w:color="auto" w:fill="FFFFFF"/>
            <w:vAlign w:val="center"/>
          </w:tcPr>
          <w:p w14:paraId="107D8DF9"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načajno povećan </w:t>
            </w:r>
            <w:r w:rsidR="00117B6D"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usklađenosti pravnog i strateškog okvira u oblasti upravljanja okolišem  s međunarodnim i domaćim standardima za ravnopravnost spolova (2030.)</w:t>
            </w:r>
          </w:p>
        </w:tc>
      </w:tr>
      <w:tr w:rsidR="00CC447D" w:rsidRPr="008D043F" w14:paraId="236B4B19" w14:textId="77777777" w:rsidTr="00270082">
        <w:trPr>
          <w:trHeight w:val="483"/>
        </w:trPr>
        <w:tc>
          <w:tcPr>
            <w:tcW w:w="710" w:type="pct"/>
            <w:vMerge/>
            <w:shd w:val="clear" w:color="auto" w:fill="D9D9D9"/>
            <w:vAlign w:val="center"/>
          </w:tcPr>
          <w:p w14:paraId="41C4D41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70A393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E420DA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711D61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24F332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1F3012" w:rsidRPr="008D043F" w14:paraId="5C0FEE72" w14:textId="77777777" w:rsidTr="00270082">
        <w:trPr>
          <w:trHeight w:val="287"/>
        </w:trPr>
        <w:tc>
          <w:tcPr>
            <w:tcW w:w="710" w:type="pct"/>
            <w:vMerge/>
            <w:shd w:val="clear" w:color="auto" w:fill="D9D9D9"/>
            <w:vAlign w:val="center"/>
          </w:tcPr>
          <w:p w14:paraId="662CBA53" w14:textId="77777777" w:rsidR="001F3012" w:rsidRPr="008D043F" w:rsidRDefault="001F3012"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CF4DD7D" w14:textId="77777777" w:rsidR="001F3012" w:rsidRPr="008D043F" w:rsidRDefault="001F301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8E1EE5C"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3</w:t>
            </w:r>
          </w:p>
        </w:tc>
        <w:tc>
          <w:tcPr>
            <w:tcW w:w="1159" w:type="pct"/>
            <w:tcMar>
              <w:top w:w="0" w:type="dxa"/>
              <w:left w:w="108" w:type="dxa"/>
              <w:bottom w:w="0" w:type="dxa"/>
              <w:right w:w="108" w:type="dxa"/>
            </w:tcMar>
            <w:vAlign w:val="center"/>
          </w:tcPr>
          <w:p w14:paraId="4E82131E"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F243B9D"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63</w:t>
            </w:r>
          </w:p>
        </w:tc>
      </w:tr>
    </w:tbl>
    <w:p w14:paraId="6A3B615B"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2701A045"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0312C70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 Prioritet</w:t>
            </w:r>
          </w:p>
          <w:p w14:paraId="0269879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2583B355" w14:textId="77777777" w:rsidR="00CC447D" w:rsidRPr="008D043F" w:rsidRDefault="002929C4"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ti efikasnu provedbu usvojenih propisa i preuzetih međunarodnih obaveza</w:t>
            </w:r>
          </w:p>
        </w:tc>
        <w:tc>
          <w:tcPr>
            <w:tcW w:w="1159" w:type="pct"/>
            <w:shd w:val="clear" w:color="auto" w:fill="D9D9D9"/>
            <w:tcMar>
              <w:top w:w="0" w:type="dxa"/>
              <w:left w:w="108" w:type="dxa"/>
              <w:bottom w:w="0" w:type="dxa"/>
              <w:right w:w="108" w:type="dxa"/>
            </w:tcMar>
            <w:vAlign w:val="center"/>
          </w:tcPr>
          <w:p w14:paraId="4883779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68F215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6BFEBF6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929C4" w:rsidRPr="008D043F" w14:paraId="48AAA4E2" w14:textId="77777777" w:rsidTr="00270082">
        <w:trPr>
          <w:trHeight w:val="287"/>
        </w:trPr>
        <w:tc>
          <w:tcPr>
            <w:tcW w:w="710" w:type="pct"/>
            <w:vMerge/>
            <w:shd w:val="clear" w:color="auto" w:fill="D9D9D9"/>
            <w:vAlign w:val="center"/>
            <w:hideMark/>
          </w:tcPr>
          <w:p w14:paraId="046E466B"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15903810"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8C37256" w14:textId="77777777" w:rsidR="002929C4" w:rsidRPr="008D043F" w:rsidRDefault="00117B6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provedbe međunarodnih okolišnih sporazuma</w:t>
            </w:r>
          </w:p>
        </w:tc>
        <w:tc>
          <w:tcPr>
            <w:tcW w:w="1159" w:type="pct"/>
            <w:tcMar>
              <w:top w:w="0" w:type="dxa"/>
              <w:left w:w="108" w:type="dxa"/>
              <w:bottom w:w="0" w:type="dxa"/>
              <w:right w:w="108" w:type="dxa"/>
            </w:tcMar>
          </w:tcPr>
          <w:p w14:paraId="5D0633BE"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w:t>
            </w:r>
            <w:r w:rsidR="00117B6D" w:rsidRPr="008D043F">
              <w:rPr>
                <w:rFonts w:asciiTheme="minorHAnsi" w:hAnsiTheme="minorHAnsi" w:cstheme="minorHAnsi"/>
                <w:sz w:val="18"/>
                <w:szCs w:val="18"/>
                <w:lang w:val="hr-HR"/>
              </w:rPr>
              <w:t xml:space="preserve">stepen </w:t>
            </w:r>
            <w:r w:rsidRPr="008D043F">
              <w:rPr>
                <w:rFonts w:asciiTheme="minorHAnsi" w:hAnsiTheme="minorHAnsi" w:cstheme="minorHAnsi"/>
                <w:sz w:val="18"/>
                <w:szCs w:val="18"/>
                <w:lang w:val="hr-HR"/>
              </w:rPr>
              <w:t>provođenja međunarodnih okolišnih sporazuma (2021.)</w:t>
            </w:r>
          </w:p>
        </w:tc>
        <w:tc>
          <w:tcPr>
            <w:tcW w:w="1159" w:type="pct"/>
            <w:tcMar>
              <w:top w:w="0" w:type="dxa"/>
              <w:left w:w="108" w:type="dxa"/>
              <w:bottom w:w="0" w:type="dxa"/>
              <w:right w:w="108" w:type="dxa"/>
            </w:tcMar>
          </w:tcPr>
          <w:p w14:paraId="51FBEC72"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rana efikasna provedba međunarodnih okolišnih sporazuma (2027.)</w:t>
            </w:r>
          </w:p>
        </w:tc>
      </w:tr>
      <w:tr w:rsidR="002929C4" w:rsidRPr="008D043F" w14:paraId="5683C477" w14:textId="77777777" w:rsidTr="00270082">
        <w:trPr>
          <w:trHeight w:val="287"/>
        </w:trPr>
        <w:tc>
          <w:tcPr>
            <w:tcW w:w="710" w:type="pct"/>
            <w:vMerge/>
            <w:shd w:val="clear" w:color="auto" w:fill="D9D9D9"/>
            <w:vAlign w:val="center"/>
          </w:tcPr>
          <w:p w14:paraId="55845947"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161D734"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189BAA3" w14:textId="77777777" w:rsidR="002929C4" w:rsidRPr="008D043F" w:rsidRDefault="00117B6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primjene strateške procjene utjecaja na okoliš</w:t>
            </w:r>
          </w:p>
        </w:tc>
        <w:tc>
          <w:tcPr>
            <w:tcW w:w="1159" w:type="pct"/>
            <w:tcMar>
              <w:top w:w="0" w:type="dxa"/>
              <w:left w:w="108" w:type="dxa"/>
              <w:bottom w:w="0" w:type="dxa"/>
              <w:right w:w="108" w:type="dxa"/>
            </w:tcMar>
          </w:tcPr>
          <w:p w14:paraId="0BC9C367"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graničena primjena instrumenta strateške procjene utjecaja na okoliš </w:t>
            </w:r>
            <w:r w:rsidRPr="008D043F">
              <w:rPr>
                <w:rFonts w:asciiTheme="minorHAnsi" w:hAnsiTheme="minorHAnsi" w:cstheme="minorHAnsi"/>
                <w:sz w:val="18"/>
                <w:szCs w:val="18"/>
                <w:lang w:val="hr-HR"/>
              </w:rPr>
              <w:lastRenderedPageBreak/>
              <w:t>(2021.)</w:t>
            </w:r>
          </w:p>
        </w:tc>
        <w:tc>
          <w:tcPr>
            <w:tcW w:w="1159" w:type="pct"/>
            <w:tcMar>
              <w:top w:w="0" w:type="dxa"/>
              <w:left w:w="108" w:type="dxa"/>
              <w:bottom w:w="0" w:type="dxa"/>
              <w:right w:w="108" w:type="dxa"/>
            </w:tcMar>
          </w:tcPr>
          <w:p w14:paraId="565A0522"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Strateška procjena utjecaja na okoliš se kontinuirano provodi za sve </w:t>
            </w:r>
            <w:r w:rsidRPr="008D043F">
              <w:rPr>
                <w:rFonts w:asciiTheme="minorHAnsi" w:hAnsiTheme="minorHAnsi" w:cstheme="minorHAnsi"/>
                <w:sz w:val="18"/>
                <w:szCs w:val="18"/>
                <w:lang w:val="hr-HR"/>
              </w:rPr>
              <w:lastRenderedPageBreak/>
              <w:t xml:space="preserve">dokumente/projekte za koje je SPUO </w:t>
            </w:r>
            <w:r w:rsidR="00117B6D" w:rsidRPr="008D043F">
              <w:rPr>
                <w:rFonts w:asciiTheme="minorHAnsi" w:hAnsiTheme="minorHAnsi" w:cstheme="minorHAnsi"/>
                <w:sz w:val="18"/>
                <w:szCs w:val="18"/>
                <w:lang w:val="hr-HR"/>
              </w:rPr>
              <w:t xml:space="preserve">obavezan </w:t>
            </w:r>
            <w:r w:rsidRPr="008D043F">
              <w:rPr>
                <w:rFonts w:asciiTheme="minorHAnsi" w:hAnsiTheme="minorHAnsi" w:cstheme="minorHAnsi"/>
                <w:sz w:val="18"/>
                <w:szCs w:val="18"/>
                <w:lang w:val="hr-HR"/>
              </w:rPr>
              <w:t>(2024.)</w:t>
            </w:r>
          </w:p>
        </w:tc>
      </w:tr>
      <w:tr w:rsidR="002929C4" w:rsidRPr="008D043F" w14:paraId="3C65148C" w14:textId="77777777" w:rsidTr="00270082">
        <w:trPr>
          <w:trHeight w:val="287"/>
        </w:trPr>
        <w:tc>
          <w:tcPr>
            <w:tcW w:w="710" w:type="pct"/>
            <w:vMerge/>
            <w:shd w:val="clear" w:color="auto" w:fill="D9D9D9"/>
            <w:vAlign w:val="center"/>
          </w:tcPr>
          <w:p w14:paraId="1814DE47"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3A0037C"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CB2A701" w14:textId="77777777" w:rsidR="002929C4" w:rsidRPr="008D043F" w:rsidRDefault="00117B6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osiguranja izdavanja integriranih okolišnih dozvola</w:t>
            </w:r>
          </w:p>
        </w:tc>
        <w:tc>
          <w:tcPr>
            <w:tcW w:w="1159" w:type="pct"/>
            <w:tcMar>
              <w:top w:w="0" w:type="dxa"/>
              <w:left w:w="108" w:type="dxa"/>
              <w:bottom w:w="0" w:type="dxa"/>
              <w:right w:w="108" w:type="dxa"/>
            </w:tcMar>
          </w:tcPr>
          <w:p w14:paraId="4CBDAE0D"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grirane dozvole, na način kako je regulirano Direktivom EU 2010/75/EU o industrijskim emisijama, još se ne izdaju u </w:t>
            </w:r>
            <w:r w:rsidR="00117B6D" w:rsidRPr="008D043F">
              <w:rPr>
                <w:rFonts w:asciiTheme="minorHAnsi" w:hAnsiTheme="minorHAnsi" w:cstheme="minorHAnsi"/>
                <w:sz w:val="18"/>
                <w:szCs w:val="18"/>
                <w:lang w:val="hr-HR"/>
              </w:rPr>
              <w:t xml:space="preserve">Federaciji </w:t>
            </w:r>
            <w:r w:rsidRPr="008D043F">
              <w:rPr>
                <w:rFonts w:asciiTheme="minorHAnsi" w:hAnsiTheme="minorHAnsi" w:cstheme="minorHAnsi"/>
                <w:sz w:val="18"/>
                <w:szCs w:val="18"/>
                <w:lang w:val="hr-HR"/>
              </w:rPr>
              <w:t>BiH (2021.)</w:t>
            </w:r>
          </w:p>
        </w:tc>
        <w:tc>
          <w:tcPr>
            <w:tcW w:w="1159" w:type="pct"/>
            <w:tcMar>
              <w:top w:w="0" w:type="dxa"/>
              <w:left w:w="108" w:type="dxa"/>
              <w:bottom w:w="0" w:type="dxa"/>
              <w:right w:w="108" w:type="dxa"/>
            </w:tcMar>
          </w:tcPr>
          <w:p w14:paraId="23CAF6A6"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rani preduvjeti za izdavanje integriranih okolišnih dozvola (2026.)</w:t>
            </w:r>
          </w:p>
        </w:tc>
      </w:tr>
      <w:tr w:rsidR="002929C4" w:rsidRPr="008D043F" w14:paraId="28A58386" w14:textId="77777777" w:rsidTr="00270082">
        <w:trPr>
          <w:trHeight w:val="287"/>
        </w:trPr>
        <w:tc>
          <w:tcPr>
            <w:tcW w:w="710" w:type="pct"/>
            <w:vMerge/>
            <w:shd w:val="clear" w:color="auto" w:fill="D9D9D9"/>
            <w:vAlign w:val="center"/>
          </w:tcPr>
          <w:p w14:paraId="0CD21B53"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36EF82C"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3339298" w14:textId="77777777" w:rsidR="002929C4" w:rsidRPr="008D043F" w:rsidRDefault="00117B6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pripremljenosti Tehničkih uputstava za najbolje raspoložive tehnike (NRT) za prioritetne sektore</w:t>
            </w:r>
          </w:p>
        </w:tc>
        <w:tc>
          <w:tcPr>
            <w:tcW w:w="1159" w:type="pct"/>
            <w:tcMar>
              <w:top w:w="0" w:type="dxa"/>
              <w:left w:w="108" w:type="dxa"/>
              <w:bottom w:w="0" w:type="dxa"/>
              <w:right w:w="108" w:type="dxa"/>
            </w:tcMar>
          </w:tcPr>
          <w:p w14:paraId="6C8B8631"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kon o zaštiti okoliša nalaže primjenu najboljih raspoloživih tehnika, ali praktična provedba je ograničena. Tehnička uputstva o najboljim raspoloživim tehnikama (NRT) i referentni dokumenti o najboljim raspoloživim tehnikama (BREF</w:t>
            </w:r>
            <w:r w:rsidR="00117B6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s) nisu prevedeni na službene jezike u BiH. Pripremljena su Tehnička uputstva o NRT</w:t>
            </w:r>
            <w:r w:rsidR="007F48ED" w:rsidRPr="008D043F">
              <w:rPr>
                <w:rFonts w:asciiTheme="minorHAnsi" w:hAnsiTheme="minorHAnsi" w:cstheme="minorHAnsi"/>
                <w:sz w:val="18"/>
                <w:szCs w:val="18"/>
                <w:lang w:val="hr-HR"/>
              </w:rPr>
              <w:t>-ima</w:t>
            </w:r>
            <w:r w:rsidRPr="008D043F">
              <w:rPr>
                <w:rFonts w:asciiTheme="minorHAnsi" w:hAnsiTheme="minorHAnsi" w:cstheme="minorHAnsi"/>
                <w:sz w:val="18"/>
                <w:szCs w:val="18"/>
                <w:lang w:val="hr-HR"/>
              </w:rPr>
              <w:t xml:space="preserve"> za sljedeće sektore prehrambene industrije i poljoprivrede: klaonice krupne stoke, prerada mesa, uzgoj i prerada ribe, prerada mlijeka i proizvodnja mliječnih proizvoda, prerada voća i povrća i proizvodnja piva. Naknadno su, u okviru projekta </w:t>
            </w:r>
            <w:r w:rsidR="00117B6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Pomoć u sprovođenju IPPC Direktive (EuropAid/126648/C/SER/BA)</w:t>
            </w:r>
            <w:r w:rsidR="00117B6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pripremljena Tehnička uputstva za sljedeće sektore: ekstrakcija kamena, velika ložišta, površinska zaštita metala i plastike i presvlačenje rastopljenim metalom i za monitoring (2021.)</w:t>
            </w:r>
          </w:p>
        </w:tc>
        <w:tc>
          <w:tcPr>
            <w:tcW w:w="1159" w:type="pct"/>
            <w:tcMar>
              <w:top w:w="0" w:type="dxa"/>
              <w:left w:w="108" w:type="dxa"/>
              <w:bottom w:w="0" w:type="dxa"/>
              <w:right w:w="108" w:type="dxa"/>
            </w:tcMar>
          </w:tcPr>
          <w:p w14:paraId="3FA7EFC1"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premljena Tehnička uputstva za najbolje raspoložive tehnike (NRT) za djelatnosti za koje se utvrđuju NRT</w:t>
            </w:r>
            <w:r w:rsidR="007F48ED" w:rsidRPr="008D043F">
              <w:rPr>
                <w:rFonts w:asciiTheme="minorHAnsi" w:hAnsiTheme="minorHAnsi" w:cstheme="minorHAnsi"/>
                <w:sz w:val="18"/>
                <w:szCs w:val="18"/>
                <w:lang w:val="hr-HR"/>
              </w:rPr>
              <w:t>-</w:t>
            </w:r>
            <w:r w:rsidR="00117B6D"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 (2028.)</w:t>
            </w:r>
          </w:p>
        </w:tc>
      </w:tr>
      <w:tr w:rsidR="00CC447D" w:rsidRPr="008D043F" w14:paraId="1926DC1B" w14:textId="77777777" w:rsidTr="00270082">
        <w:trPr>
          <w:trHeight w:val="287"/>
        </w:trPr>
        <w:tc>
          <w:tcPr>
            <w:tcW w:w="710" w:type="pct"/>
            <w:vMerge/>
            <w:shd w:val="clear" w:color="auto" w:fill="D9D9D9"/>
            <w:vAlign w:val="center"/>
            <w:hideMark/>
          </w:tcPr>
          <w:p w14:paraId="70B37F4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31277BB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2C23E7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00E29E3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10DD698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615B28AD" w14:textId="77777777" w:rsidTr="00270082">
        <w:trPr>
          <w:trHeight w:val="287"/>
        </w:trPr>
        <w:tc>
          <w:tcPr>
            <w:tcW w:w="710" w:type="pct"/>
            <w:vMerge/>
            <w:shd w:val="clear" w:color="auto" w:fill="D9D9D9"/>
            <w:vAlign w:val="center"/>
          </w:tcPr>
          <w:p w14:paraId="02D6B84A"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2689AC2"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205B23A" w14:textId="2099927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20</w:t>
            </w:r>
          </w:p>
        </w:tc>
        <w:tc>
          <w:tcPr>
            <w:tcW w:w="1159" w:type="pct"/>
            <w:tcMar>
              <w:top w:w="0" w:type="dxa"/>
              <w:left w:w="108" w:type="dxa"/>
              <w:bottom w:w="0" w:type="dxa"/>
              <w:right w:w="108" w:type="dxa"/>
            </w:tcMar>
            <w:vAlign w:val="center"/>
          </w:tcPr>
          <w:p w14:paraId="2F930E35" w14:textId="17C1708C"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65</w:t>
            </w:r>
          </w:p>
        </w:tc>
        <w:tc>
          <w:tcPr>
            <w:tcW w:w="1159" w:type="pct"/>
            <w:tcMar>
              <w:top w:w="0" w:type="dxa"/>
              <w:left w:w="108" w:type="dxa"/>
              <w:bottom w:w="0" w:type="dxa"/>
              <w:right w:w="108" w:type="dxa"/>
            </w:tcMar>
            <w:vAlign w:val="center"/>
          </w:tcPr>
          <w:p w14:paraId="3794C520" w14:textId="7FA63949"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1,08</w:t>
            </w:r>
          </w:p>
        </w:tc>
      </w:tr>
    </w:tbl>
    <w:p w14:paraId="01345CB4"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97"/>
        <w:gridCol w:w="2288"/>
        <w:gridCol w:w="3262"/>
        <w:gridCol w:w="3262"/>
        <w:gridCol w:w="3262"/>
      </w:tblGrid>
      <w:tr w:rsidR="00CC447D" w:rsidRPr="008D043F" w14:paraId="4C120357"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50D50F6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1. Mjera</w:t>
            </w:r>
          </w:p>
        </w:tc>
        <w:tc>
          <w:tcPr>
            <w:tcW w:w="813" w:type="pct"/>
            <w:vMerge w:val="restart"/>
            <w:tcMar>
              <w:top w:w="0" w:type="dxa"/>
              <w:left w:w="108" w:type="dxa"/>
              <w:bottom w:w="0" w:type="dxa"/>
              <w:right w:w="108" w:type="dxa"/>
            </w:tcMar>
            <w:vAlign w:val="center"/>
          </w:tcPr>
          <w:p w14:paraId="18BD9E9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ačanje kapaciteta za </w:t>
            </w:r>
            <w:r w:rsidR="00117B6D" w:rsidRPr="008D043F">
              <w:rPr>
                <w:rFonts w:asciiTheme="minorHAnsi" w:eastAsia="Calibri" w:hAnsiTheme="minorHAnsi" w:cstheme="minorHAnsi"/>
                <w:sz w:val="18"/>
                <w:szCs w:val="18"/>
                <w:lang w:val="hr-HR"/>
              </w:rPr>
              <w:t>efikasno provođenje</w:t>
            </w:r>
            <w:r w:rsidRPr="008D043F">
              <w:rPr>
                <w:rFonts w:asciiTheme="minorHAnsi" w:eastAsia="Calibri" w:hAnsiTheme="minorHAnsi" w:cstheme="minorHAnsi"/>
                <w:sz w:val="18"/>
                <w:szCs w:val="18"/>
                <w:lang w:val="hr-HR"/>
              </w:rPr>
              <w:t xml:space="preserve"> međunarodnih ugovora o </w:t>
            </w:r>
            <w:r w:rsidRPr="008D043F">
              <w:rPr>
                <w:rFonts w:asciiTheme="minorHAnsi" w:eastAsia="Calibri" w:hAnsiTheme="minorHAnsi" w:cstheme="minorHAnsi"/>
                <w:sz w:val="18"/>
                <w:szCs w:val="18"/>
                <w:lang w:val="hr-HR"/>
              </w:rPr>
              <w:lastRenderedPageBreak/>
              <w:t>okolišu</w:t>
            </w:r>
          </w:p>
        </w:tc>
        <w:tc>
          <w:tcPr>
            <w:tcW w:w="1159" w:type="pct"/>
            <w:shd w:val="clear" w:color="auto" w:fill="D9D9D9"/>
            <w:tcMar>
              <w:top w:w="0" w:type="dxa"/>
              <w:left w:w="108" w:type="dxa"/>
              <w:bottom w:w="0" w:type="dxa"/>
              <w:right w:w="108" w:type="dxa"/>
            </w:tcMar>
            <w:vAlign w:val="center"/>
            <w:hideMark/>
          </w:tcPr>
          <w:p w14:paraId="3D7AE66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2EE67A9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AFA36B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53DB433" w14:textId="77777777" w:rsidTr="00270082">
        <w:trPr>
          <w:trHeight w:val="287"/>
        </w:trPr>
        <w:tc>
          <w:tcPr>
            <w:tcW w:w="710" w:type="pct"/>
            <w:vMerge/>
            <w:shd w:val="clear" w:color="auto" w:fill="D9D9D9"/>
            <w:vAlign w:val="center"/>
          </w:tcPr>
          <w:p w14:paraId="6A16F9E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E7E99F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9E6752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117B6D" w:rsidRPr="008D043F">
              <w:rPr>
                <w:rFonts w:asciiTheme="minorHAnsi" w:eastAsia="Calibri" w:hAnsiTheme="minorHAnsi" w:cstheme="minorHAnsi"/>
                <w:sz w:val="18"/>
                <w:szCs w:val="18"/>
                <w:lang w:val="hr-HR"/>
              </w:rPr>
              <w:t xml:space="preserve">Učestvovanje </w:t>
            </w:r>
            <w:r w:rsidRPr="008D043F">
              <w:rPr>
                <w:rFonts w:asciiTheme="minorHAnsi" w:eastAsia="Calibri" w:hAnsiTheme="minorHAnsi" w:cstheme="minorHAnsi"/>
                <w:sz w:val="18"/>
                <w:szCs w:val="18"/>
                <w:lang w:val="hr-HR"/>
              </w:rPr>
              <w:t xml:space="preserve">institucija Federacije Bosne i Hercegovine u izradi akta kojim </w:t>
            </w:r>
            <w:r w:rsidRPr="008D043F">
              <w:rPr>
                <w:rFonts w:asciiTheme="minorHAnsi" w:eastAsia="Calibri" w:hAnsiTheme="minorHAnsi" w:cstheme="minorHAnsi"/>
                <w:sz w:val="18"/>
                <w:szCs w:val="18"/>
                <w:lang w:val="hr-HR"/>
              </w:rPr>
              <w:lastRenderedPageBreak/>
              <w:t>će se formalizirati okvir za provedbu međunarodnih ob</w:t>
            </w:r>
            <w:r w:rsidR="00117B6D"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veza Bosne i Hercegovine vezan za okoliš</w:t>
            </w:r>
          </w:p>
        </w:tc>
        <w:tc>
          <w:tcPr>
            <w:tcW w:w="1159" w:type="pct"/>
            <w:shd w:val="clear" w:color="auto" w:fill="FFFFFF"/>
            <w:tcMar>
              <w:top w:w="0" w:type="dxa"/>
              <w:left w:w="108" w:type="dxa"/>
              <w:bottom w:w="0" w:type="dxa"/>
              <w:right w:w="108" w:type="dxa"/>
            </w:tcMar>
            <w:vAlign w:val="center"/>
          </w:tcPr>
          <w:p w14:paraId="0928FE6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U toku</w:t>
            </w:r>
          </w:p>
        </w:tc>
        <w:tc>
          <w:tcPr>
            <w:tcW w:w="1159" w:type="pct"/>
            <w:shd w:val="clear" w:color="auto" w:fill="FFFFFF"/>
            <w:vAlign w:val="center"/>
          </w:tcPr>
          <w:p w14:paraId="04B4C03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o </w:t>
            </w:r>
            <w:r w:rsidR="00117B6D" w:rsidRPr="008D043F">
              <w:rPr>
                <w:rFonts w:asciiTheme="minorHAnsi" w:hAnsiTheme="minorHAnsi" w:cstheme="minorHAnsi"/>
                <w:sz w:val="18"/>
                <w:szCs w:val="18"/>
                <w:lang w:val="hr-HR" w:bidi="en-US"/>
              </w:rPr>
              <w:t xml:space="preserve">učešće </w:t>
            </w:r>
            <w:r w:rsidRPr="008D043F">
              <w:rPr>
                <w:rFonts w:asciiTheme="minorHAnsi" w:hAnsiTheme="minorHAnsi" w:cstheme="minorHAnsi"/>
                <w:sz w:val="18"/>
                <w:szCs w:val="18"/>
                <w:lang w:val="hr-HR" w:bidi="en-US"/>
              </w:rPr>
              <w:t xml:space="preserve">institucija </w:t>
            </w:r>
            <w:r w:rsidRPr="008D043F">
              <w:rPr>
                <w:rFonts w:asciiTheme="minorHAnsi" w:eastAsia="Calibri" w:hAnsiTheme="minorHAnsi" w:cstheme="minorHAnsi"/>
                <w:sz w:val="18"/>
                <w:szCs w:val="18"/>
                <w:lang w:val="hr-HR"/>
              </w:rPr>
              <w:t>Federacije Bosne i Hercegovine u izradi akata (2023.)</w:t>
            </w:r>
          </w:p>
        </w:tc>
      </w:tr>
      <w:tr w:rsidR="00CC447D" w:rsidRPr="008D043F" w14:paraId="1EF1629C" w14:textId="77777777" w:rsidTr="00270082">
        <w:trPr>
          <w:trHeight w:val="287"/>
        </w:trPr>
        <w:tc>
          <w:tcPr>
            <w:tcW w:w="710" w:type="pct"/>
            <w:vMerge/>
            <w:shd w:val="clear" w:color="auto" w:fill="D9D9D9"/>
            <w:vAlign w:val="center"/>
          </w:tcPr>
          <w:p w14:paraId="4B36DC4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2AE2C4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EE62D8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ostupnost tekstova međunarodnih ugovora i informacija o statusu njihove provedbe</w:t>
            </w:r>
          </w:p>
        </w:tc>
        <w:tc>
          <w:tcPr>
            <w:tcW w:w="1159" w:type="pct"/>
            <w:shd w:val="clear" w:color="auto" w:fill="FFFFFF"/>
            <w:tcMar>
              <w:top w:w="0" w:type="dxa"/>
              <w:left w:w="108" w:type="dxa"/>
              <w:bottom w:w="0" w:type="dxa"/>
              <w:right w:w="108" w:type="dxa"/>
            </w:tcMar>
            <w:vAlign w:val="center"/>
          </w:tcPr>
          <w:p w14:paraId="1F6DB704" w14:textId="77777777" w:rsidR="00CC447D" w:rsidRPr="008D043F" w:rsidRDefault="00117B6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dostupni dokumenti i informacije</w:t>
            </w:r>
          </w:p>
        </w:tc>
        <w:tc>
          <w:tcPr>
            <w:tcW w:w="1159" w:type="pct"/>
            <w:shd w:val="clear" w:color="auto" w:fill="FFFFFF"/>
            <w:vAlign w:val="center"/>
          </w:tcPr>
          <w:p w14:paraId="4F12CA8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vanični međunarodni ugovori i informacije o statusu </w:t>
            </w:r>
            <w:r w:rsidR="00117B6D" w:rsidRPr="008D043F">
              <w:rPr>
                <w:rFonts w:asciiTheme="minorHAnsi" w:hAnsiTheme="minorHAnsi" w:cstheme="minorHAnsi"/>
                <w:sz w:val="18"/>
                <w:szCs w:val="18"/>
                <w:lang w:val="hr-HR" w:bidi="en-US"/>
              </w:rPr>
              <w:t>njihovog provođenja</w:t>
            </w:r>
            <w:r w:rsidRPr="008D043F">
              <w:rPr>
                <w:rFonts w:asciiTheme="minorHAnsi" w:hAnsiTheme="minorHAnsi" w:cstheme="minorHAnsi"/>
                <w:sz w:val="18"/>
                <w:szCs w:val="18"/>
                <w:lang w:val="hr-HR" w:bidi="en-US"/>
              </w:rPr>
              <w:t xml:space="preserve"> objavljeni na internet</w:t>
            </w:r>
            <w:r w:rsidR="00117B6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tranici </w:t>
            </w:r>
            <w:r w:rsidRPr="008D043F">
              <w:rPr>
                <w:rFonts w:asciiTheme="minorHAnsi" w:eastAsia="Calibri" w:hAnsiTheme="minorHAnsi" w:cstheme="minorHAnsi"/>
                <w:sz w:val="18"/>
                <w:szCs w:val="18"/>
                <w:lang w:val="hr-HR"/>
              </w:rPr>
              <w:t>Federalnog ministarstva okoliša i turizma (2024.)</w:t>
            </w:r>
          </w:p>
        </w:tc>
      </w:tr>
      <w:tr w:rsidR="00CC447D" w:rsidRPr="008D043F" w14:paraId="56DE7E05" w14:textId="77777777" w:rsidTr="00270082">
        <w:trPr>
          <w:trHeight w:val="287"/>
        </w:trPr>
        <w:tc>
          <w:tcPr>
            <w:tcW w:w="710" w:type="pct"/>
            <w:vMerge/>
            <w:shd w:val="clear" w:color="auto" w:fill="D9D9D9"/>
            <w:vAlign w:val="center"/>
          </w:tcPr>
          <w:p w14:paraId="2D60B6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2560A5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D7BBE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Efikasnost </w:t>
            </w:r>
            <w:r w:rsidR="00117B6D" w:rsidRPr="008D043F">
              <w:rPr>
                <w:rFonts w:asciiTheme="minorHAnsi" w:eastAsia="Calibri" w:hAnsiTheme="minorHAnsi" w:cstheme="minorHAnsi"/>
                <w:sz w:val="18"/>
                <w:szCs w:val="18"/>
                <w:lang w:val="hr-HR"/>
              </w:rPr>
              <w:t xml:space="preserve">provođenja </w:t>
            </w:r>
            <w:r w:rsidRPr="008D043F">
              <w:rPr>
                <w:rFonts w:asciiTheme="minorHAnsi" w:eastAsia="Calibri" w:hAnsiTheme="minorHAnsi" w:cstheme="minorHAnsi"/>
                <w:sz w:val="18"/>
                <w:szCs w:val="18"/>
                <w:lang w:val="hr-HR"/>
              </w:rPr>
              <w:t>obuke zaposlenih za adekvatnu primjenu međunarodnih ugovora</w:t>
            </w:r>
          </w:p>
        </w:tc>
        <w:tc>
          <w:tcPr>
            <w:tcW w:w="1159" w:type="pct"/>
            <w:shd w:val="clear" w:color="auto" w:fill="FFFFFF"/>
            <w:tcMar>
              <w:top w:w="0" w:type="dxa"/>
              <w:left w:w="108" w:type="dxa"/>
              <w:bottom w:w="0" w:type="dxa"/>
              <w:right w:w="108" w:type="dxa"/>
            </w:tcMar>
            <w:vAlign w:val="center"/>
          </w:tcPr>
          <w:p w14:paraId="1450FA3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ve vrste obuke se ne provode sistematski</w:t>
            </w:r>
          </w:p>
        </w:tc>
        <w:tc>
          <w:tcPr>
            <w:tcW w:w="1159" w:type="pct"/>
            <w:shd w:val="clear" w:color="auto" w:fill="FFFFFF"/>
            <w:vAlign w:val="center"/>
          </w:tcPr>
          <w:p w14:paraId="019BF3A4"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a obuka </w:t>
            </w:r>
            <w:r w:rsidR="006529B9" w:rsidRPr="008D043F">
              <w:rPr>
                <w:rFonts w:asciiTheme="minorHAnsi" w:hAnsiTheme="minorHAnsi" w:cstheme="minorHAnsi"/>
                <w:sz w:val="18"/>
                <w:szCs w:val="18"/>
                <w:lang w:val="hr-HR" w:bidi="en-US"/>
              </w:rPr>
              <w:t xml:space="preserve">zaposlenih </w:t>
            </w:r>
            <w:r w:rsidRPr="008D043F">
              <w:rPr>
                <w:rFonts w:asciiTheme="minorHAnsi" w:hAnsiTheme="minorHAnsi" w:cstheme="minorHAnsi"/>
                <w:sz w:val="18"/>
                <w:szCs w:val="18"/>
                <w:lang w:val="hr-HR" w:bidi="en-US"/>
              </w:rPr>
              <w:t>u skladu s planom (2026.)</w:t>
            </w:r>
          </w:p>
        </w:tc>
      </w:tr>
      <w:tr w:rsidR="00CC447D" w:rsidRPr="008D043F" w14:paraId="714EC7E7" w14:textId="77777777" w:rsidTr="00270082">
        <w:trPr>
          <w:trHeight w:val="287"/>
        </w:trPr>
        <w:tc>
          <w:tcPr>
            <w:tcW w:w="710" w:type="pct"/>
            <w:vMerge/>
            <w:shd w:val="clear" w:color="auto" w:fill="D9D9D9"/>
            <w:vAlign w:val="center"/>
          </w:tcPr>
          <w:p w14:paraId="30955C7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D07F2B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4F7B2B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Komunikacija i </w:t>
            </w:r>
            <w:r w:rsidR="00117B6D" w:rsidRPr="008D043F">
              <w:rPr>
                <w:rFonts w:asciiTheme="minorHAnsi" w:hAnsiTheme="minorHAnsi" w:cstheme="minorHAnsi"/>
                <w:color w:val="000000"/>
                <w:sz w:val="18"/>
                <w:szCs w:val="18"/>
                <w:lang w:val="hr-HR"/>
              </w:rPr>
              <w:t xml:space="preserve">saradnja </w:t>
            </w:r>
            <w:r w:rsidRPr="008D043F">
              <w:rPr>
                <w:rFonts w:asciiTheme="minorHAnsi" w:hAnsiTheme="minorHAnsi" w:cstheme="minorHAnsi"/>
                <w:color w:val="000000"/>
                <w:sz w:val="18"/>
                <w:szCs w:val="18"/>
                <w:lang w:val="hr-HR"/>
              </w:rPr>
              <w:t xml:space="preserve">s organizacijama civilnog društva u okviru pripreme izvještaja o </w:t>
            </w:r>
            <w:r w:rsidR="00117B6D" w:rsidRPr="008D043F">
              <w:rPr>
                <w:rFonts w:asciiTheme="minorHAnsi" w:hAnsiTheme="minorHAnsi" w:cstheme="minorHAnsi"/>
                <w:color w:val="000000"/>
                <w:sz w:val="18"/>
                <w:szCs w:val="18"/>
                <w:lang w:val="hr-HR"/>
              </w:rPr>
              <w:t xml:space="preserve">provođenju </w:t>
            </w:r>
            <w:r w:rsidRPr="008D043F">
              <w:rPr>
                <w:rFonts w:asciiTheme="minorHAnsi" w:hAnsiTheme="minorHAnsi" w:cstheme="minorHAnsi"/>
                <w:color w:val="000000"/>
                <w:sz w:val="18"/>
                <w:szCs w:val="18"/>
                <w:lang w:val="hr-HR"/>
              </w:rPr>
              <w:t>međunarodnih ugovora o okolišu</w:t>
            </w:r>
          </w:p>
        </w:tc>
        <w:tc>
          <w:tcPr>
            <w:tcW w:w="1159" w:type="pct"/>
            <w:shd w:val="clear" w:color="auto" w:fill="FFFFFF"/>
            <w:tcMar>
              <w:top w:w="0" w:type="dxa"/>
              <w:left w:w="108" w:type="dxa"/>
              <w:bottom w:w="0" w:type="dxa"/>
              <w:right w:w="108" w:type="dxa"/>
            </w:tcMar>
            <w:vAlign w:val="center"/>
          </w:tcPr>
          <w:p w14:paraId="0D8F2A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Komunikacija i </w:t>
            </w:r>
            <w:r w:rsidR="00117B6D"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s organizacijama civilnog društva nije sistematska u </w:t>
            </w:r>
            <w:r w:rsidR="00117B6D" w:rsidRPr="008D043F">
              <w:rPr>
                <w:rFonts w:asciiTheme="minorHAnsi" w:hAnsiTheme="minorHAnsi" w:cstheme="minorHAnsi"/>
                <w:sz w:val="18"/>
                <w:szCs w:val="18"/>
                <w:lang w:val="hr-HR" w:bidi="en-US"/>
              </w:rPr>
              <w:t xml:space="preserve">domenu </w:t>
            </w:r>
            <w:r w:rsidRPr="008D043F">
              <w:rPr>
                <w:rFonts w:asciiTheme="minorHAnsi" w:hAnsiTheme="minorHAnsi" w:cstheme="minorHAnsi"/>
                <w:sz w:val="18"/>
                <w:szCs w:val="18"/>
                <w:lang w:val="hr-HR" w:bidi="en-US"/>
              </w:rPr>
              <w:t xml:space="preserve">izrade izvještaja o </w:t>
            </w:r>
            <w:r w:rsidR="00117B6D" w:rsidRPr="008D043F">
              <w:rPr>
                <w:rFonts w:asciiTheme="minorHAnsi" w:hAnsiTheme="minorHAnsi" w:cstheme="minorHAnsi"/>
                <w:sz w:val="18"/>
                <w:szCs w:val="18"/>
                <w:lang w:val="hr-HR" w:bidi="en-US"/>
              </w:rPr>
              <w:t xml:space="preserve">provođenju </w:t>
            </w:r>
            <w:r w:rsidRPr="008D043F">
              <w:rPr>
                <w:rFonts w:asciiTheme="minorHAnsi" w:hAnsiTheme="minorHAnsi" w:cstheme="minorHAnsi"/>
                <w:sz w:val="18"/>
                <w:szCs w:val="18"/>
                <w:lang w:val="hr-HR" w:bidi="en-US"/>
              </w:rPr>
              <w:t>međunarodnih ugovora o okolišu</w:t>
            </w:r>
          </w:p>
        </w:tc>
        <w:tc>
          <w:tcPr>
            <w:tcW w:w="1159" w:type="pct"/>
            <w:shd w:val="clear" w:color="auto" w:fill="FFFFFF"/>
            <w:vAlign w:val="center"/>
          </w:tcPr>
          <w:p w14:paraId="485EA0E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a komunikacija i </w:t>
            </w:r>
            <w:r w:rsidR="006529B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s organizacijama civilnog društva (2027.)</w:t>
            </w:r>
          </w:p>
        </w:tc>
      </w:tr>
      <w:tr w:rsidR="00CC447D" w:rsidRPr="008D043F" w14:paraId="28229DEE" w14:textId="77777777" w:rsidTr="00270082">
        <w:trPr>
          <w:trHeight w:val="483"/>
        </w:trPr>
        <w:tc>
          <w:tcPr>
            <w:tcW w:w="710" w:type="pct"/>
            <w:vMerge/>
            <w:shd w:val="clear" w:color="auto" w:fill="D9D9D9"/>
            <w:vAlign w:val="center"/>
            <w:hideMark/>
          </w:tcPr>
          <w:p w14:paraId="7657E5E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51B817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B43AFF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EC3685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0987570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1E1D45AB" w14:textId="77777777" w:rsidTr="00270082">
        <w:trPr>
          <w:trHeight w:val="287"/>
        </w:trPr>
        <w:tc>
          <w:tcPr>
            <w:tcW w:w="710" w:type="pct"/>
            <w:vMerge/>
            <w:shd w:val="clear" w:color="auto" w:fill="D9D9D9"/>
            <w:vAlign w:val="center"/>
            <w:hideMark/>
          </w:tcPr>
          <w:p w14:paraId="53118D00"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35B1529"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847AFC5" w14:textId="7949714D"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12EE54B" w14:textId="57E6FE3C"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2</w:t>
            </w:r>
          </w:p>
        </w:tc>
        <w:tc>
          <w:tcPr>
            <w:tcW w:w="1159" w:type="pct"/>
            <w:tcMar>
              <w:top w:w="0" w:type="dxa"/>
              <w:left w:w="108" w:type="dxa"/>
              <w:bottom w:w="0" w:type="dxa"/>
              <w:right w:w="108" w:type="dxa"/>
            </w:tcMar>
            <w:vAlign w:val="center"/>
          </w:tcPr>
          <w:p w14:paraId="6F1F4815" w14:textId="4046635C"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2</w:t>
            </w:r>
          </w:p>
        </w:tc>
      </w:tr>
      <w:tr w:rsidR="00CC447D" w:rsidRPr="008D043F" w14:paraId="408C6706"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6406644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2. Mjera</w:t>
            </w:r>
          </w:p>
        </w:tc>
        <w:tc>
          <w:tcPr>
            <w:tcW w:w="813" w:type="pct"/>
            <w:vMerge w:val="restart"/>
            <w:tcMar>
              <w:top w:w="0" w:type="dxa"/>
              <w:left w:w="108" w:type="dxa"/>
              <w:bottom w:w="0" w:type="dxa"/>
              <w:right w:w="108" w:type="dxa"/>
            </w:tcMar>
            <w:vAlign w:val="center"/>
          </w:tcPr>
          <w:p w14:paraId="644293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osljedna primjena strateške procjene utjecaja na okoliš (SPUO)</w:t>
            </w:r>
          </w:p>
        </w:tc>
        <w:tc>
          <w:tcPr>
            <w:tcW w:w="1159" w:type="pct"/>
            <w:shd w:val="clear" w:color="auto" w:fill="D9D9D9"/>
            <w:tcMar>
              <w:top w:w="0" w:type="dxa"/>
              <w:left w:w="108" w:type="dxa"/>
              <w:bottom w:w="0" w:type="dxa"/>
              <w:right w:w="108" w:type="dxa"/>
            </w:tcMar>
            <w:vAlign w:val="center"/>
            <w:hideMark/>
          </w:tcPr>
          <w:p w14:paraId="692BD67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1CE79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922A12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D4D6903" w14:textId="77777777" w:rsidTr="00270082">
        <w:trPr>
          <w:trHeight w:val="287"/>
        </w:trPr>
        <w:tc>
          <w:tcPr>
            <w:tcW w:w="710" w:type="pct"/>
            <w:vMerge/>
            <w:shd w:val="clear" w:color="auto" w:fill="D9D9D9"/>
            <w:vAlign w:val="center"/>
            <w:hideMark/>
          </w:tcPr>
          <w:p w14:paraId="65592AB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8C8B10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3B5D3D"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atus usvajanja podzakonskih akata kojima se detaljno utvrđuje obim, sadržaj i ocjena strateške studije</w:t>
            </w:r>
          </w:p>
        </w:tc>
        <w:tc>
          <w:tcPr>
            <w:tcW w:w="1159" w:type="pct"/>
            <w:shd w:val="clear" w:color="auto" w:fill="FFFFFF"/>
            <w:tcMar>
              <w:top w:w="0" w:type="dxa"/>
              <w:left w:w="108" w:type="dxa"/>
              <w:bottom w:w="0" w:type="dxa"/>
              <w:right w:w="108" w:type="dxa"/>
            </w:tcMar>
            <w:vAlign w:val="center"/>
          </w:tcPr>
          <w:p w14:paraId="1E74B9E4"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Trenutno se formira Interresorna radna grupa koja će raditi na izradi Uredbe o strateškoj procjeni utjecaja strategija, planova i programa</w:t>
            </w:r>
          </w:p>
        </w:tc>
        <w:tc>
          <w:tcPr>
            <w:tcW w:w="1159" w:type="pct"/>
            <w:shd w:val="clear" w:color="auto" w:fill="FFFFFF"/>
            <w:vAlign w:val="center"/>
          </w:tcPr>
          <w:p w14:paraId="7F0C134D"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i </w:t>
            </w:r>
            <w:r w:rsidRPr="008D043F">
              <w:rPr>
                <w:rFonts w:asciiTheme="minorHAnsi" w:eastAsia="Calibri" w:hAnsiTheme="minorHAnsi" w:cstheme="minorHAnsi"/>
                <w:sz w:val="18"/>
                <w:szCs w:val="18"/>
                <w:lang w:val="hr-HR"/>
              </w:rPr>
              <w:t>podzakonski akti kojima se detaljno utvrđuje obim, sadržaj i ocjena strateške studije (2023.)</w:t>
            </w:r>
          </w:p>
        </w:tc>
      </w:tr>
      <w:tr w:rsidR="00CC447D" w:rsidRPr="008D043F" w14:paraId="3C4DBAC4" w14:textId="77777777" w:rsidTr="00270082">
        <w:trPr>
          <w:trHeight w:val="287"/>
        </w:trPr>
        <w:tc>
          <w:tcPr>
            <w:tcW w:w="710" w:type="pct"/>
            <w:vMerge/>
            <w:shd w:val="clear" w:color="auto" w:fill="D9D9D9"/>
            <w:vAlign w:val="center"/>
          </w:tcPr>
          <w:p w14:paraId="6DC24B4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1CE4BD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41474E"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atus ažuriranja i usvajanja podzakonskih akata za provedbu SPUO</w:t>
            </w:r>
            <w:r w:rsidR="006529B9" w:rsidRPr="008D043F">
              <w:rPr>
                <w:rFonts w:asciiTheme="minorHAnsi" w:eastAsia="Calibri" w:hAnsiTheme="minorHAnsi" w:cstheme="minorHAnsi"/>
                <w:sz w:val="18"/>
                <w:szCs w:val="18"/>
                <w:lang w:val="hr-HR"/>
              </w:rPr>
              <w:t>-a</w:t>
            </w:r>
          </w:p>
        </w:tc>
        <w:tc>
          <w:tcPr>
            <w:tcW w:w="1159" w:type="pct"/>
            <w:shd w:val="clear" w:color="auto" w:fill="FFFFFF"/>
            <w:tcMar>
              <w:top w:w="0" w:type="dxa"/>
              <w:left w:w="108" w:type="dxa"/>
              <w:bottom w:w="0" w:type="dxa"/>
              <w:right w:w="108" w:type="dxa"/>
            </w:tcMar>
            <w:vAlign w:val="center"/>
          </w:tcPr>
          <w:p w14:paraId="4D597C5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7D04CD87"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Ažurirani svi podzakonski akti za </w:t>
            </w:r>
            <w:r w:rsidR="006529B9" w:rsidRPr="008D043F">
              <w:rPr>
                <w:rFonts w:asciiTheme="minorHAnsi" w:hAnsiTheme="minorHAnsi" w:cstheme="minorHAnsi"/>
                <w:sz w:val="18"/>
                <w:szCs w:val="18"/>
                <w:lang w:val="hr-HR" w:bidi="en-US"/>
              </w:rPr>
              <w:t xml:space="preserve">provođenje </w:t>
            </w:r>
            <w:r w:rsidRPr="008D043F">
              <w:rPr>
                <w:rFonts w:asciiTheme="minorHAnsi" w:hAnsiTheme="minorHAnsi" w:cstheme="minorHAnsi"/>
                <w:sz w:val="18"/>
                <w:szCs w:val="18"/>
                <w:lang w:val="hr-HR" w:bidi="en-US"/>
              </w:rPr>
              <w:t>SPUO</w:t>
            </w:r>
            <w:r w:rsidR="006529B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2027.)</w:t>
            </w:r>
          </w:p>
        </w:tc>
      </w:tr>
      <w:tr w:rsidR="00CC447D" w:rsidRPr="008D043F" w14:paraId="6F71A5B9" w14:textId="77777777" w:rsidTr="00270082">
        <w:trPr>
          <w:trHeight w:val="287"/>
        </w:trPr>
        <w:tc>
          <w:tcPr>
            <w:tcW w:w="710" w:type="pct"/>
            <w:vMerge/>
            <w:shd w:val="clear" w:color="auto" w:fill="D9D9D9"/>
            <w:vAlign w:val="center"/>
          </w:tcPr>
          <w:p w14:paraId="0D02BB7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CDE519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7EC0E41"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ažuriranja i usvajanja procedura za prekogranična obavještenja i </w:t>
            </w:r>
            <w:r w:rsidR="006529B9" w:rsidRPr="008D043F">
              <w:rPr>
                <w:rFonts w:asciiTheme="minorHAnsi" w:eastAsia="Calibri" w:hAnsiTheme="minorHAnsi" w:cstheme="minorHAnsi"/>
                <w:sz w:val="18"/>
                <w:szCs w:val="18"/>
                <w:lang w:val="hr-HR"/>
              </w:rPr>
              <w:t xml:space="preserve">konsultacije </w:t>
            </w:r>
            <w:r w:rsidRPr="008D043F">
              <w:rPr>
                <w:rFonts w:asciiTheme="minorHAnsi" w:eastAsia="Calibri" w:hAnsiTheme="minorHAnsi" w:cstheme="minorHAnsi"/>
                <w:sz w:val="18"/>
                <w:szCs w:val="18"/>
                <w:lang w:val="hr-HR"/>
              </w:rPr>
              <w:t xml:space="preserve">u postupku </w:t>
            </w:r>
            <w:r w:rsidR="006529B9" w:rsidRPr="008D043F">
              <w:rPr>
                <w:rFonts w:asciiTheme="minorHAnsi" w:eastAsia="Calibri" w:hAnsiTheme="minorHAnsi" w:cstheme="minorHAnsi"/>
                <w:sz w:val="18"/>
                <w:szCs w:val="18"/>
                <w:lang w:val="hr-HR"/>
              </w:rPr>
              <w:t xml:space="preserve">provođenja </w:t>
            </w:r>
            <w:r w:rsidRPr="008D043F">
              <w:rPr>
                <w:rFonts w:asciiTheme="minorHAnsi" w:eastAsia="Calibri" w:hAnsiTheme="minorHAnsi" w:cstheme="minorHAnsi"/>
                <w:sz w:val="18"/>
                <w:szCs w:val="18"/>
                <w:lang w:val="hr-HR"/>
              </w:rPr>
              <w:t>SPUO</w:t>
            </w:r>
            <w:r w:rsidR="006529B9" w:rsidRPr="008D043F">
              <w:rPr>
                <w:rFonts w:asciiTheme="minorHAnsi" w:eastAsia="Calibri" w:hAnsiTheme="minorHAnsi" w:cstheme="minorHAnsi"/>
                <w:sz w:val="18"/>
                <w:szCs w:val="18"/>
                <w:lang w:val="hr-HR"/>
              </w:rPr>
              <w:t>-a</w:t>
            </w:r>
          </w:p>
        </w:tc>
        <w:tc>
          <w:tcPr>
            <w:tcW w:w="1159" w:type="pct"/>
            <w:shd w:val="clear" w:color="auto" w:fill="FFFFFF"/>
            <w:tcMar>
              <w:top w:w="0" w:type="dxa"/>
              <w:left w:w="108" w:type="dxa"/>
              <w:bottom w:w="0" w:type="dxa"/>
              <w:right w:w="108" w:type="dxa"/>
            </w:tcMar>
            <w:vAlign w:val="center"/>
          </w:tcPr>
          <w:p w14:paraId="75EBA0A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cedure nisu potpune</w:t>
            </w:r>
          </w:p>
        </w:tc>
        <w:tc>
          <w:tcPr>
            <w:tcW w:w="1159" w:type="pct"/>
            <w:shd w:val="clear" w:color="auto" w:fill="FFFFFF"/>
            <w:vAlign w:val="center"/>
          </w:tcPr>
          <w:p w14:paraId="6B7E82ED"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Ažurirane i usvojene sve potrebne procedure (2025.)</w:t>
            </w:r>
          </w:p>
        </w:tc>
      </w:tr>
      <w:tr w:rsidR="00CC447D" w:rsidRPr="008D043F" w14:paraId="55BD8204" w14:textId="77777777" w:rsidTr="00270082">
        <w:trPr>
          <w:trHeight w:val="287"/>
        </w:trPr>
        <w:tc>
          <w:tcPr>
            <w:tcW w:w="710" w:type="pct"/>
            <w:vMerge/>
            <w:shd w:val="clear" w:color="auto" w:fill="D9D9D9"/>
            <w:vAlign w:val="center"/>
          </w:tcPr>
          <w:p w14:paraId="75EF8C2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1E0042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A0BA270"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Uspostava sistema i procedura u svim institucijama za </w:t>
            </w:r>
            <w:r w:rsidR="006529B9" w:rsidRPr="008D043F">
              <w:rPr>
                <w:rFonts w:asciiTheme="minorHAnsi" w:eastAsia="Calibri" w:hAnsiTheme="minorHAnsi" w:cstheme="minorHAnsi"/>
                <w:sz w:val="18"/>
                <w:szCs w:val="18"/>
                <w:lang w:val="hr-HR"/>
              </w:rPr>
              <w:t>kvalitetno provođenje</w:t>
            </w:r>
            <w:r w:rsidRPr="008D043F">
              <w:rPr>
                <w:rFonts w:asciiTheme="minorHAnsi" w:eastAsia="Calibri" w:hAnsiTheme="minorHAnsi" w:cstheme="minorHAnsi"/>
                <w:sz w:val="18"/>
                <w:szCs w:val="18"/>
                <w:lang w:val="hr-HR"/>
              </w:rPr>
              <w:t xml:space="preserve"> SPUO</w:t>
            </w:r>
            <w:r w:rsidR="006529B9" w:rsidRPr="008D043F">
              <w:rPr>
                <w:rFonts w:asciiTheme="minorHAnsi" w:eastAsia="Calibri" w:hAnsiTheme="minorHAnsi" w:cstheme="minorHAnsi"/>
                <w:sz w:val="18"/>
                <w:szCs w:val="18"/>
                <w:lang w:val="hr-HR"/>
              </w:rPr>
              <w:t>-a</w:t>
            </w:r>
          </w:p>
        </w:tc>
        <w:tc>
          <w:tcPr>
            <w:tcW w:w="1159" w:type="pct"/>
            <w:shd w:val="clear" w:color="auto" w:fill="FFFFFF"/>
            <w:tcMar>
              <w:top w:w="0" w:type="dxa"/>
              <w:left w:w="108" w:type="dxa"/>
              <w:bottom w:w="0" w:type="dxa"/>
              <w:right w:w="108" w:type="dxa"/>
            </w:tcMar>
            <w:vAlign w:val="center"/>
          </w:tcPr>
          <w:p w14:paraId="7B634F7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cedure nisu potpune</w:t>
            </w:r>
          </w:p>
        </w:tc>
        <w:tc>
          <w:tcPr>
            <w:tcW w:w="1159" w:type="pct"/>
            <w:shd w:val="clear" w:color="auto" w:fill="FFFFFF"/>
            <w:vAlign w:val="center"/>
          </w:tcPr>
          <w:p w14:paraId="2BED9D6F"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i potrebni sistemi i procedure </w:t>
            </w:r>
            <w:r w:rsidRPr="008D043F">
              <w:rPr>
                <w:rFonts w:asciiTheme="minorHAnsi" w:eastAsia="Calibri" w:hAnsiTheme="minorHAnsi" w:cstheme="minorHAnsi"/>
                <w:sz w:val="18"/>
                <w:szCs w:val="18"/>
                <w:lang w:val="hr-HR"/>
              </w:rPr>
              <w:t xml:space="preserve">u svim institucijama za </w:t>
            </w:r>
            <w:r w:rsidR="006529B9" w:rsidRPr="008D043F">
              <w:rPr>
                <w:rFonts w:asciiTheme="minorHAnsi" w:eastAsia="Calibri" w:hAnsiTheme="minorHAnsi" w:cstheme="minorHAnsi"/>
                <w:sz w:val="18"/>
                <w:szCs w:val="18"/>
                <w:lang w:val="hr-HR"/>
              </w:rPr>
              <w:t>kvalitetno provođenje</w:t>
            </w:r>
            <w:r w:rsidRPr="008D043F">
              <w:rPr>
                <w:rFonts w:asciiTheme="minorHAnsi" w:eastAsia="Calibri" w:hAnsiTheme="minorHAnsi" w:cstheme="minorHAnsi"/>
                <w:sz w:val="18"/>
                <w:szCs w:val="18"/>
                <w:lang w:val="hr-HR"/>
              </w:rPr>
              <w:t xml:space="preserve"> SPUO</w:t>
            </w:r>
            <w:r w:rsidR="006529B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2027.)</w:t>
            </w:r>
          </w:p>
        </w:tc>
      </w:tr>
      <w:tr w:rsidR="00CC447D" w:rsidRPr="008D043F" w14:paraId="7CF1A2DB" w14:textId="77777777" w:rsidTr="00270082">
        <w:trPr>
          <w:trHeight w:val="287"/>
        </w:trPr>
        <w:tc>
          <w:tcPr>
            <w:tcW w:w="710" w:type="pct"/>
            <w:vMerge/>
            <w:shd w:val="clear" w:color="auto" w:fill="D9D9D9"/>
            <w:vAlign w:val="center"/>
          </w:tcPr>
          <w:p w14:paraId="6231B35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7BABD7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2027CE8"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color w:val="000000"/>
                <w:sz w:val="18"/>
                <w:szCs w:val="18"/>
                <w:lang w:val="hr-HR"/>
              </w:rPr>
              <w:t>Nivo razumijevanja relevantnih aktera o važnosti SPUO</w:t>
            </w:r>
            <w:r w:rsidR="006529B9" w:rsidRPr="008D043F">
              <w:rPr>
                <w:rFonts w:asciiTheme="minorHAnsi" w:hAnsiTheme="minorHAnsi" w:cstheme="minorHAnsi"/>
                <w:color w:val="000000"/>
                <w:sz w:val="18"/>
                <w:szCs w:val="18"/>
                <w:lang w:val="hr-HR"/>
              </w:rPr>
              <w:t>-a</w:t>
            </w:r>
          </w:p>
        </w:tc>
        <w:tc>
          <w:tcPr>
            <w:tcW w:w="1159" w:type="pct"/>
            <w:shd w:val="clear" w:color="auto" w:fill="FFFFFF"/>
            <w:tcMar>
              <w:top w:w="0" w:type="dxa"/>
              <w:left w:w="108" w:type="dxa"/>
              <w:bottom w:w="0" w:type="dxa"/>
              <w:right w:w="108" w:type="dxa"/>
            </w:tcMar>
            <w:vAlign w:val="center"/>
          </w:tcPr>
          <w:p w14:paraId="747E967C" w14:textId="77777777" w:rsidR="00CC447D" w:rsidRPr="008D043F" w:rsidRDefault="006529B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razumijevanje</w:t>
            </w:r>
          </w:p>
        </w:tc>
        <w:tc>
          <w:tcPr>
            <w:tcW w:w="1159" w:type="pct"/>
            <w:shd w:val="clear" w:color="auto" w:fill="FFFFFF"/>
            <w:vAlign w:val="center"/>
          </w:tcPr>
          <w:p w14:paraId="37601AD1"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ignuto potpuno razumijevanje svih </w:t>
            </w:r>
            <w:r w:rsidRPr="008D043F">
              <w:rPr>
                <w:rFonts w:asciiTheme="minorHAnsi" w:hAnsiTheme="minorHAnsi" w:cstheme="minorHAnsi"/>
                <w:color w:val="000000"/>
                <w:sz w:val="18"/>
                <w:szCs w:val="18"/>
                <w:lang w:val="hr-HR"/>
              </w:rPr>
              <w:t>relevantnih aktera o važnosti SPUO</w:t>
            </w:r>
            <w:r w:rsidR="006529B9"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2030.)</w:t>
            </w:r>
          </w:p>
        </w:tc>
      </w:tr>
      <w:tr w:rsidR="00CC447D" w:rsidRPr="008D043F" w14:paraId="153369A1" w14:textId="77777777" w:rsidTr="00270082">
        <w:trPr>
          <w:trHeight w:val="483"/>
        </w:trPr>
        <w:tc>
          <w:tcPr>
            <w:tcW w:w="710" w:type="pct"/>
            <w:vMerge/>
            <w:shd w:val="clear" w:color="auto" w:fill="D9D9D9"/>
            <w:vAlign w:val="center"/>
            <w:hideMark/>
          </w:tcPr>
          <w:p w14:paraId="5D01B11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4F3407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2FD7DF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1D6009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9E1598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1F3012" w:rsidRPr="008D043F" w14:paraId="28784ABE" w14:textId="77777777" w:rsidTr="00270082">
        <w:trPr>
          <w:trHeight w:val="287"/>
        </w:trPr>
        <w:tc>
          <w:tcPr>
            <w:tcW w:w="710" w:type="pct"/>
            <w:vMerge/>
            <w:shd w:val="clear" w:color="auto" w:fill="D9D9D9"/>
            <w:vAlign w:val="center"/>
            <w:hideMark/>
          </w:tcPr>
          <w:p w14:paraId="70680F11" w14:textId="77777777" w:rsidR="001F3012" w:rsidRPr="008D043F" w:rsidRDefault="001F3012"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316E740" w14:textId="77777777" w:rsidR="001F3012" w:rsidRPr="008D043F" w:rsidRDefault="001F301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0B267A2"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7</w:t>
            </w:r>
          </w:p>
        </w:tc>
        <w:tc>
          <w:tcPr>
            <w:tcW w:w="1159" w:type="pct"/>
            <w:tcMar>
              <w:top w:w="0" w:type="dxa"/>
              <w:left w:w="108" w:type="dxa"/>
              <w:bottom w:w="0" w:type="dxa"/>
              <w:right w:w="108" w:type="dxa"/>
            </w:tcMar>
            <w:vAlign w:val="center"/>
          </w:tcPr>
          <w:p w14:paraId="573E5C1C"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1</w:t>
            </w:r>
          </w:p>
        </w:tc>
        <w:tc>
          <w:tcPr>
            <w:tcW w:w="1159" w:type="pct"/>
            <w:tcMar>
              <w:top w:w="0" w:type="dxa"/>
              <w:left w:w="108" w:type="dxa"/>
              <w:bottom w:w="0" w:type="dxa"/>
              <w:right w:w="108" w:type="dxa"/>
            </w:tcMar>
            <w:vAlign w:val="center"/>
          </w:tcPr>
          <w:p w14:paraId="0E608919"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58</w:t>
            </w:r>
          </w:p>
        </w:tc>
      </w:tr>
      <w:tr w:rsidR="00CC447D" w:rsidRPr="008D043F" w14:paraId="32BFCCC1"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29D8198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3. Mjera</w:t>
            </w:r>
          </w:p>
        </w:tc>
        <w:tc>
          <w:tcPr>
            <w:tcW w:w="813" w:type="pct"/>
            <w:vMerge w:val="restart"/>
            <w:tcMar>
              <w:top w:w="0" w:type="dxa"/>
              <w:left w:w="108" w:type="dxa"/>
              <w:bottom w:w="0" w:type="dxa"/>
              <w:right w:w="108" w:type="dxa"/>
            </w:tcMar>
            <w:vAlign w:val="center"/>
          </w:tcPr>
          <w:p w14:paraId="6257A329" w14:textId="77777777" w:rsidR="00CC447D" w:rsidRPr="008D043F" w:rsidRDefault="006529B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preduslova </w:t>
            </w:r>
            <w:r w:rsidR="00CC447D" w:rsidRPr="008D043F">
              <w:rPr>
                <w:rFonts w:asciiTheme="minorHAnsi" w:eastAsia="Calibri" w:hAnsiTheme="minorHAnsi" w:cstheme="minorHAnsi"/>
                <w:sz w:val="18"/>
                <w:szCs w:val="18"/>
                <w:lang w:val="hr-HR"/>
              </w:rPr>
              <w:t>za izdavanje integriranih okolišnih dozvola</w:t>
            </w:r>
          </w:p>
        </w:tc>
        <w:tc>
          <w:tcPr>
            <w:tcW w:w="1159" w:type="pct"/>
            <w:shd w:val="clear" w:color="auto" w:fill="D9D9D9"/>
            <w:tcMar>
              <w:top w:w="0" w:type="dxa"/>
              <w:left w:w="108" w:type="dxa"/>
              <w:bottom w:w="0" w:type="dxa"/>
              <w:right w:w="108" w:type="dxa"/>
            </w:tcMar>
            <w:vAlign w:val="center"/>
            <w:hideMark/>
          </w:tcPr>
          <w:p w14:paraId="571B3D4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B0B91E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5E9507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A8BDA00" w14:textId="77777777" w:rsidTr="00270082">
        <w:trPr>
          <w:trHeight w:val="287"/>
        </w:trPr>
        <w:tc>
          <w:tcPr>
            <w:tcW w:w="710" w:type="pct"/>
            <w:vMerge/>
            <w:shd w:val="clear" w:color="auto" w:fill="D9D9D9"/>
            <w:vAlign w:val="center"/>
            <w:hideMark/>
          </w:tcPr>
          <w:p w14:paraId="031EC97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F23299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2FFD736"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Analiza tehničkih preduvjeta i kadrovskih kapaciteta unutar Federalnog ministarstva okoliša i turizma</w:t>
            </w:r>
          </w:p>
        </w:tc>
        <w:tc>
          <w:tcPr>
            <w:tcW w:w="1159" w:type="pct"/>
            <w:shd w:val="clear" w:color="auto" w:fill="FFFFFF"/>
            <w:tcMar>
              <w:top w:w="0" w:type="dxa"/>
              <w:left w:w="108" w:type="dxa"/>
              <w:bottom w:w="0" w:type="dxa"/>
              <w:right w:w="108" w:type="dxa"/>
            </w:tcMar>
            <w:vAlign w:val="center"/>
          </w:tcPr>
          <w:p w14:paraId="7BEFEA1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provedena analiza</w:t>
            </w:r>
          </w:p>
        </w:tc>
        <w:tc>
          <w:tcPr>
            <w:tcW w:w="1159" w:type="pct"/>
            <w:shd w:val="clear" w:color="auto" w:fill="FFFFFF"/>
            <w:vAlign w:val="center"/>
          </w:tcPr>
          <w:p w14:paraId="3DF35189"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a </w:t>
            </w:r>
            <w:r w:rsidRPr="008D043F">
              <w:rPr>
                <w:rFonts w:asciiTheme="minorHAnsi" w:eastAsia="Calibri" w:hAnsiTheme="minorHAnsi" w:cstheme="minorHAnsi"/>
                <w:sz w:val="18"/>
                <w:szCs w:val="18"/>
                <w:lang w:val="hr-HR"/>
              </w:rPr>
              <w:t>analiza tehničkih preduvjeta i kadrovskih kapaciteta i definirane preporuke za prilagođavanje (2024.)</w:t>
            </w:r>
          </w:p>
        </w:tc>
      </w:tr>
      <w:tr w:rsidR="00CC447D" w:rsidRPr="008D043F" w14:paraId="36B70CF5" w14:textId="77777777" w:rsidTr="00270082">
        <w:trPr>
          <w:trHeight w:val="287"/>
        </w:trPr>
        <w:tc>
          <w:tcPr>
            <w:tcW w:w="710" w:type="pct"/>
            <w:vMerge/>
            <w:shd w:val="clear" w:color="auto" w:fill="D9D9D9"/>
            <w:vAlign w:val="center"/>
          </w:tcPr>
          <w:p w14:paraId="2236F4B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155D0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35C378"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atus provedbe preporuka za prilagođavanje Federalnog ministarstva okoliša i turizma za izdavanje integriranih okolišnih dozvola</w:t>
            </w:r>
          </w:p>
        </w:tc>
        <w:tc>
          <w:tcPr>
            <w:tcW w:w="1159" w:type="pct"/>
            <w:shd w:val="clear" w:color="auto" w:fill="FFFFFF"/>
            <w:tcMar>
              <w:top w:w="0" w:type="dxa"/>
              <w:left w:w="108" w:type="dxa"/>
              <w:bottom w:w="0" w:type="dxa"/>
              <w:right w:w="108" w:type="dxa"/>
            </w:tcMar>
            <w:vAlign w:val="center"/>
          </w:tcPr>
          <w:p w14:paraId="5D98A025"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43448535"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ješno provedene preporuke za prilagođavanje </w:t>
            </w:r>
            <w:r w:rsidRPr="008D043F">
              <w:rPr>
                <w:rFonts w:asciiTheme="minorHAnsi" w:eastAsia="Calibri" w:hAnsiTheme="minorHAnsi" w:cstheme="minorHAnsi"/>
                <w:sz w:val="18"/>
                <w:szCs w:val="18"/>
                <w:lang w:val="hr-HR"/>
              </w:rPr>
              <w:t>Federalnog ministarstva okoliša i turizma</w:t>
            </w:r>
            <w:r w:rsidRPr="008D043F">
              <w:rPr>
                <w:rFonts w:asciiTheme="minorHAnsi" w:hAnsiTheme="minorHAnsi" w:cstheme="minorHAnsi"/>
                <w:sz w:val="18"/>
                <w:szCs w:val="18"/>
                <w:lang w:val="hr-HR" w:bidi="en-US"/>
              </w:rPr>
              <w:t xml:space="preserve"> za izdavanje integriranih okolišnih dozvola (2027.)</w:t>
            </w:r>
          </w:p>
        </w:tc>
      </w:tr>
      <w:tr w:rsidR="00CC447D" w:rsidRPr="008D043F" w14:paraId="64A0A763" w14:textId="77777777" w:rsidTr="00270082">
        <w:trPr>
          <w:trHeight w:val="180"/>
        </w:trPr>
        <w:tc>
          <w:tcPr>
            <w:tcW w:w="710" w:type="pct"/>
            <w:vMerge/>
            <w:shd w:val="clear" w:color="auto" w:fill="D9D9D9"/>
            <w:vAlign w:val="center"/>
          </w:tcPr>
          <w:p w14:paraId="2778F08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5AFC5C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3443F1D"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6529B9" w:rsidRPr="008D043F">
              <w:rPr>
                <w:rFonts w:asciiTheme="minorHAnsi" w:eastAsia="Calibri" w:hAnsiTheme="minorHAnsi" w:cstheme="minorHAnsi"/>
                <w:sz w:val="18"/>
                <w:szCs w:val="18"/>
                <w:lang w:val="hr-HR"/>
              </w:rPr>
              <w:t xml:space="preserve">osiguravanja </w:t>
            </w:r>
            <w:r w:rsidRPr="008D043F">
              <w:rPr>
                <w:rFonts w:asciiTheme="minorHAnsi" w:eastAsia="Calibri" w:hAnsiTheme="minorHAnsi" w:cstheme="minorHAnsi"/>
                <w:sz w:val="18"/>
                <w:szCs w:val="18"/>
                <w:lang w:val="hr-HR"/>
              </w:rPr>
              <w:t xml:space="preserve">preduvjeta za </w:t>
            </w:r>
            <w:r w:rsidR="006529B9" w:rsidRPr="008D043F">
              <w:rPr>
                <w:rFonts w:asciiTheme="minorHAnsi" w:eastAsia="Calibri" w:hAnsiTheme="minorHAnsi" w:cstheme="minorHAnsi"/>
                <w:sz w:val="18"/>
                <w:szCs w:val="18"/>
                <w:lang w:val="hr-HR"/>
              </w:rPr>
              <w:t xml:space="preserve">digitalizaciju </w:t>
            </w:r>
            <w:r w:rsidRPr="008D043F">
              <w:rPr>
                <w:rFonts w:asciiTheme="minorHAnsi" w:eastAsia="Calibri" w:hAnsiTheme="minorHAnsi" w:cstheme="minorHAnsi"/>
                <w:sz w:val="18"/>
                <w:szCs w:val="18"/>
                <w:lang w:val="hr-HR"/>
              </w:rPr>
              <w:t>svih postupaka</w:t>
            </w:r>
          </w:p>
        </w:tc>
        <w:tc>
          <w:tcPr>
            <w:tcW w:w="1159" w:type="pct"/>
            <w:shd w:val="clear" w:color="auto" w:fill="FFFFFF"/>
            <w:tcMar>
              <w:top w:w="0" w:type="dxa"/>
              <w:left w:w="108" w:type="dxa"/>
              <w:bottom w:w="0" w:type="dxa"/>
              <w:right w:w="108" w:type="dxa"/>
            </w:tcMar>
            <w:vAlign w:val="center"/>
          </w:tcPr>
          <w:p w14:paraId="0C35F5C2"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 postoje preduvjeti za </w:t>
            </w:r>
            <w:r w:rsidR="006529B9" w:rsidRPr="008D043F">
              <w:rPr>
                <w:rFonts w:asciiTheme="minorHAnsi" w:hAnsiTheme="minorHAnsi" w:cstheme="minorHAnsi"/>
                <w:sz w:val="18"/>
                <w:szCs w:val="18"/>
                <w:lang w:val="hr-HR" w:bidi="en-US"/>
              </w:rPr>
              <w:t xml:space="preserve">digitalizaciju </w:t>
            </w:r>
            <w:r w:rsidRPr="008D043F">
              <w:rPr>
                <w:rFonts w:asciiTheme="minorHAnsi" w:hAnsiTheme="minorHAnsi" w:cstheme="minorHAnsi"/>
                <w:sz w:val="18"/>
                <w:szCs w:val="18"/>
                <w:lang w:val="hr-HR" w:bidi="en-US"/>
              </w:rPr>
              <w:t>postupaka</w:t>
            </w:r>
          </w:p>
        </w:tc>
        <w:tc>
          <w:tcPr>
            <w:tcW w:w="1159" w:type="pct"/>
            <w:shd w:val="clear" w:color="auto" w:fill="FFFFFF"/>
            <w:vAlign w:val="center"/>
          </w:tcPr>
          <w:p w14:paraId="0D21CC2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tvoreni preduvjeti za digitalizaciju kroz </w:t>
            </w:r>
            <w:r w:rsidRPr="008D043F">
              <w:rPr>
                <w:rFonts w:asciiTheme="minorHAnsi" w:eastAsia="Calibri" w:hAnsiTheme="minorHAnsi" w:cstheme="minorHAnsi"/>
                <w:sz w:val="18"/>
                <w:szCs w:val="18"/>
                <w:lang w:val="hr-HR"/>
              </w:rPr>
              <w:t>informatizaciju postupka izdavanja okolišnih dozvola u Federalnom ministarstvu okoliša i turizma (2027.)</w:t>
            </w:r>
          </w:p>
        </w:tc>
      </w:tr>
      <w:tr w:rsidR="00CC447D" w:rsidRPr="008D043F" w14:paraId="61CB234A" w14:textId="77777777" w:rsidTr="00270082">
        <w:trPr>
          <w:trHeight w:val="483"/>
        </w:trPr>
        <w:tc>
          <w:tcPr>
            <w:tcW w:w="710" w:type="pct"/>
            <w:vMerge/>
            <w:shd w:val="clear" w:color="auto" w:fill="D9D9D9"/>
            <w:vAlign w:val="center"/>
            <w:hideMark/>
          </w:tcPr>
          <w:p w14:paraId="024270E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9F25C5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1CDF45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524747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293F92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2237BF80" w14:textId="77777777" w:rsidTr="00270082">
        <w:trPr>
          <w:trHeight w:val="287"/>
        </w:trPr>
        <w:tc>
          <w:tcPr>
            <w:tcW w:w="710" w:type="pct"/>
            <w:vMerge/>
            <w:shd w:val="clear" w:color="auto" w:fill="D9D9D9"/>
            <w:vAlign w:val="center"/>
            <w:hideMark/>
          </w:tcPr>
          <w:p w14:paraId="4915B5F5"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0F25D4E"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CF2695A" w14:textId="7CB67770"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45</w:t>
            </w:r>
          </w:p>
        </w:tc>
        <w:tc>
          <w:tcPr>
            <w:tcW w:w="1159" w:type="pct"/>
            <w:tcMar>
              <w:top w:w="0" w:type="dxa"/>
              <w:left w:w="108" w:type="dxa"/>
              <w:bottom w:w="0" w:type="dxa"/>
              <w:right w:w="108" w:type="dxa"/>
            </w:tcMar>
            <w:vAlign w:val="center"/>
          </w:tcPr>
          <w:p w14:paraId="0AC090BE" w14:textId="4A5C18B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28</w:t>
            </w:r>
          </w:p>
        </w:tc>
        <w:tc>
          <w:tcPr>
            <w:tcW w:w="1159" w:type="pct"/>
            <w:tcMar>
              <w:top w:w="0" w:type="dxa"/>
              <w:left w:w="108" w:type="dxa"/>
              <w:bottom w:w="0" w:type="dxa"/>
              <w:right w:w="108" w:type="dxa"/>
            </w:tcMar>
            <w:vAlign w:val="center"/>
          </w:tcPr>
          <w:p w14:paraId="187D83D8" w14:textId="6BD530B4"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727</w:t>
            </w:r>
          </w:p>
        </w:tc>
      </w:tr>
      <w:tr w:rsidR="00CC447D" w:rsidRPr="008D043F" w14:paraId="11A71660"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4FBA56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4. Mjera</w:t>
            </w:r>
          </w:p>
        </w:tc>
        <w:tc>
          <w:tcPr>
            <w:tcW w:w="813" w:type="pct"/>
            <w:vMerge w:val="restart"/>
            <w:tcMar>
              <w:top w:w="0" w:type="dxa"/>
              <w:left w:w="108" w:type="dxa"/>
              <w:bottom w:w="0" w:type="dxa"/>
              <w:right w:w="108" w:type="dxa"/>
            </w:tcMar>
            <w:vAlign w:val="center"/>
          </w:tcPr>
          <w:p w14:paraId="3A9B5DF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iprema Tehničkih </w:t>
            </w:r>
            <w:r w:rsidR="006529B9" w:rsidRPr="008D043F">
              <w:rPr>
                <w:rFonts w:asciiTheme="minorHAnsi" w:eastAsia="Calibri" w:hAnsiTheme="minorHAnsi" w:cstheme="minorHAnsi"/>
                <w:sz w:val="18"/>
                <w:szCs w:val="18"/>
                <w:lang w:val="hr-HR"/>
              </w:rPr>
              <w:t xml:space="preserve">uputstava </w:t>
            </w:r>
            <w:r w:rsidRPr="008D043F">
              <w:rPr>
                <w:rFonts w:asciiTheme="minorHAnsi" w:eastAsia="Calibri" w:hAnsiTheme="minorHAnsi" w:cstheme="minorHAnsi"/>
                <w:sz w:val="18"/>
                <w:szCs w:val="18"/>
                <w:lang w:val="hr-HR"/>
              </w:rPr>
              <w:t>za najbolje raspoložive tehnike (NRT)</w:t>
            </w:r>
          </w:p>
        </w:tc>
        <w:tc>
          <w:tcPr>
            <w:tcW w:w="1159" w:type="pct"/>
            <w:shd w:val="clear" w:color="auto" w:fill="D9D9D9"/>
            <w:tcMar>
              <w:top w:w="0" w:type="dxa"/>
              <w:left w:w="108" w:type="dxa"/>
              <w:bottom w:w="0" w:type="dxa"/>
              <w:right w:w="108" w:type="dxa"/>
            </w:tcMar>
            <w:vAlign w:val="center"/>
            <w:hideMark/>
          </w:tcPr>
          <w:p w14:paraId="7570E55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71BD45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1ADBFE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2517019" w14:textId="77777777" w:rsidTr="00270082">
        <w:trPr>
          <w:trHeight w:val="287"/>
        </w:trPr>
        <w:tc>
          <w:tcPr>
            <w:tcW w:w="710" w:type="pct"/>
            <w:vMerge/>
            <w:shd w:val="clear" w:color="auto" w:fill="D9D9D9"/>
            <w:vAlign w:val="center"/>
            <w:hideMark/>
          </w:tcPr>
          <w:p w14:paraId="5212091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8F465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F0EDF0"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Broj usvojenih Tehničkih uputstava koja su već pripremljena</w:t>
            </w:r>
          </w:p>
        </w:tc>
        <w:tc>
          <w:tcPr>
            <w:tcW w:w="1159" w:type="pct"/>
            <w:shd w:val="clear" w:color="auto" w:fill="FFFFFF"/>
            <w:tcMar>
              <w:top w:w="0" w:type="dxa"/>
              <w:left w:w="108" w:type="dxa"/>
              <w:bottom w:w="0" w:type="dxa"/>
              <w:right w:w="108" w:type="dxa"/>
            </w:tcMar>
            <w:vAlign w:val="center"/>
          </w:tcPr>
          <w:p w14:paraId="1FE4F2F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o 7 Tehničkih uputstava (Odlukom iz 2009. godine)</w:t>
            </w:r>
          </w:p>
        </w:tc>
        <w:tc>
          <w:tcPr>
            <w:tcW w:w="1159" w:type="pct"/>
            <w:shd w:val="clear" w:color="auto" w:fill="FFFFFF"/>
            <w:vAlign w:val="center"/>
          </w:tcPr>
          <w:p w14:paraId="2D48F0FA" w14:textId="77777777" w:rsidR="00CC447D" w:rsidRPr="008D043F" w:rsidRDefault="006529B9"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a </w:t>
            </w:r>
            <w:r w:rsidR="00CC447D" w:rsidRPr="008D043F">
              <w:rPr>
                <w:rFonts w:asciiTheme="minorHAnsi" w:hAnsiTheme="minorHAnsi" w:cstheme="minorHAnsi"/>
                <w:sz w:val="18"/>
                <w:szCs w:val="18"/>
                <w:lang w:val="hr-HR" w:bidi="en-US"/>
              </w:rPr>
              <w:t xml:space="preserve">4 nova Tehnička uputstva (sektori: </w:t>
            </w:r>
            <w:r w:rsidR="00CC447D" w:rsidRPr="008D043F">
              <w:rPr>
                <w:rFonts w:asciiTheme="minorHAnsi" w:eastAsia="Calibri" w:hAnsiTheme="minorHAnsi" w:cstheme="minorHAnsi"/>
                <w:sz w:val="18"/>
                <w:szCs w:val="18"/>
                <w:lang w:val="hr-HR"/>
              </w:rPr>
              <w:t>eksploatacija kamena, velika ložišta, površinska zaštita metala i plastike i presvlačenje rastopljenim metalom</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monitoring) (2023.)</w:t>
            </w:r>
          </w:p>
        </w:tc>
      </w:tr>
      <w:tr w:rsidR="00CC447D" w:rsidRPr="008D043F" w14:paraId="4135069D" w14:textId="77777777" w:rsidTr="00270082">
        <w:trPr>
          <w:trHeight w:val="287"/>
        </w:trPr>
        <w:tc>
          <w:tcPr>
            <w:tcW w:w="710" w:type="pct"/>
            <w:vMerge/>
            <w:shd w:val="clear" w:color="auto" w:fill="D9D9D9"/>
            <w:vAlign w:val="center"/>
          </w:tcPr>
          <w:p w14:paraId="694661A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C1CECB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CB28A18" w14:textId="77777777" w:rsidR="00CC447D" w:rsidRPr="008D043F" w:rsidRDefault="00CC447D"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novih pripremljenih Tehničkih uputstava za NRT</w:t>
            </w:r>
            <w:r w:rsidR="007F48ED" w:rsidRPr="008D043F">
              <w:rPr>
                <w:rFonts w:asciiTheme="minorHAnsi" w:eastAsia="Calibri" w:hAnsiTheme="minorHAnsi" w:cstheme="minorHAnsi"/>
                <w:sz w:val="18"/>
                <w:szCs w:val="18"/>
                <w:lang w:val="hr-HR"/>
              </w:rPr>
              <w:t>-</w:t>
            </w:r>
            <w:r w:rsidR="006529B9" w:rsidRPr="008D043F">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po prioritetima</w:t>
            </w:r>
          </w:p>
        </w:tc>
        <w:tc>
          <w:tcPr>
            <w:tcW w:w="1159" w:type="pct"/>
            <w:shd w:val="clear" w:color="auto" w:fill="FFFFFF"/>
            <w:tcMar>
              <w:top w:w="0" w:type="dxa"/>
              <w:left w:w="108" w:type="dxa"/>
              <w:bottom w:w="0" w:type="dxa"/>
              <w:right w:w="108" w:type="dxa"/>
            </w:tcMar>
            <w:vAlign w:val="center"/>
          </w:tcPr>
          <w:p w14:paraId="38686B2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18E26B24"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premljena Tehnička uputstva za sve prioritetne djelatnosti za koje se utvrđuju NRT</w:t>
            </w:r>
            <w:r w:rsidR="007F48ED" w:rsidRPr="008D043F">
              <w:rPr>
                <w:rFonts w:asciiTheme="minorHAnsi" w:hAnsiTheme="minorHAnsi" w:cstheme="minorHAnsi"/>
                <w:sz w:val="18"/>
                <w:szCs w:val="18"/>
                <w:lang w:val="hr-HR" w:bidi="en-US"/>
              </w:rPr>
              <w:t>-</w:t>
            </w:r>
            <w:r w:rsidR="006529B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2026.)</w:t>
            </w:r>
          </w:p>
        </w:tc>
      </w:tr>
      <w:tr w:rsidR="00CC447D" w:rsidRPr="008D043F" w14:paraId="7B337428" w14:textId="77777777" w:rsidTr="00270082">
        <w:trPr>
          <w:trHeight w:val="287"/>
        </w:trPr>
        <w:tc>
          <w:tcPr>
            <w:tcW w:w="710" w:type="pct"/>
            <w:vMerge/>
            <w:shd w:val="clear" w:color="auto" w:fill="D9D9D9"/>
            <w:vAlign w:val="center"/>
          </w:tcPr>
          <w:p w14:paraId="2A4B9A4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169E56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91FA21"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Broj ažuriranih Tehničkih uputstava</w:t>
            </w:r>
          </w:p>
        </w:tc>
        <w:tc>
          <w:tcPr>
            <w:tcW w:w="1159" w:type="pct"/>
            <w:shd w:val="clear" w:color="auto" w:fill="FFFFFF"/>
            <w:tcMar>
              <w:top w:w="0" w:type="dxa"/>
              <w:left w:w="108" w:type="dxa"/>
              <w:bottom w:w="0" w:type="dxa"/>
              <w:right w:w="108" w:type="dxa"/>
            </w:tcMar>
            <w:vAlign w:val="center"/>
          </w:tcPr>
          <w:p w14:paraId="6935A4CB"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49FFF3A9"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Ažurirana Tehnička uputstva o NRT</w:t>
            </w:r>
            <w:r w:rsidR="006529B9" w:rsidRPr="008D043F">
              <w:rPr>
                <w:rFonts w:asciiTheme="minorHAnsi" w:hAnsiTheme="minorHAnsi" w:cstheme="minorHAnsi"/>
                <w:sz w:val="18"/>
                <w:szCs w:val="18"/>
                <w:lang w:val="hr-HR" w:bidi="en-US"/>
              </w:rPr>
              <w:t>-ovima</w:t>
            </w:r>
            <w:r w:rsidRPr="008D043F">
              <w:rPr>
                <w:rFonts w:asciiTheme="minorHAnsi" w:hAnsiTheme="minorHAnsi" w:cstheme="minorHAnsi"/>
                <w:sz w:val="18"/>
                <w:szCs w:val="18"/>
                <w:lang w:val="hr-HR" w:bidi="en-US"/>
              </w:rPr>
              <w:t xml:space="preserve"> (2029.)</w:t>
            </w:r>
          </w:p>
        </w:tc>
      </w:tr>
      <w:tr w:rsidR="00CC447D" w:rsidRPr="008D043F" w14:paraId="444E8986" w14:textId="77777777" w:rsidTr="00270082">
        <w:trPr>
          <w:trHeight w:val="180"/>
        </w:trPr>
        <w:tc>
          <w:tcPr>
            <w:tcW w:w="710" w:type="pct"/>
            <w:vMerge/>
            <w:shd w:val="clear" w:color="auto" w:fill="D9D9D9"/>
            <w:vAlign w:val="center"/>
          </w:tcPr>
          <w:p w14:paraId="7FFC139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488B22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B27F085"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color w:val="000000"/>
                <w:sz w:val="18"/>
                <w:szCs w:val="18"/>
                <w:lang w:val="hr-HR"/>
              </w:rPr>
              <w:t>Javni pristup referentnim dokumentima NRT</w:t>
            </w:r>
            <w:r w:rsidR="00E0533A" w:rsidRPr="008D043F">
              <w:rPr>
                <w:rFonts w:asciiTheme="minorHAnsi" w:hAnsiTheme="minorHAnsi" w:cstheme="minorHAnsi"/>
                <w:color w:val="000000"/>
                <w:sz w:val="18"/>
                <w:szCs w:val="18"/>
                <w:lang w:val="hr-HR"/>
              </w:rPr>
              <w:t>-</w:t>
            </w:r>
            <w:r w:rsidR="006529B9"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na </w:t>
            </w:r>
            <w:r w:rsidR="006529B9" w:rsidRPr="008D043F">
              <w:rPr>
                <w:rFonts w:asciiTheme="minorHAnsi" w:hAnsiTheme="minorHAnsi" w:cstheme="minorHAnsi"/>
                <w:color w:val="000000"/>
                <w:sz w:val="18"/>
                <w:szCs w:val="18"/>
                <w:lang w:val="hr-HR"/>
              </w:rPr>
              <w:t>internet-</w:t>
            </w:r>
            <w:r w:rsidRPr="008D043F">
              <w:rPr>
                <w:rFonts w:asciiTheme="minorHAnsi" w:hAnsiTheme="minorHAnsi" w:cstheme="minorHAnsi"/>
                <w:color w:val="000000"/>
                <w:sz w:val="18"/>
                <w:szCs w:val="18"/>
                <w:lang w:val="hr-HR"/>
              </w:rPr>
              <w:t xml:space="preserve">stranici </w:t>
            </w:r>
            <w:r w:rsidRPr="008D043F">
              <w:rPr>
                <w:rFonts w:asciiTheme="minorHAnsi" w:hAnsiTheme="minorHAnsi" w:cstheme="minorHAnsi"/>
                <w:sz w:val="18"/>
                <w:szCs w:val="18"/>
                <w:lang w:val="hr-HR" w:bidi="en-US"/>
              </w:rPr>
              <w:t>Federalnog ministarstva okoliša i turizma</w:t>
            </w:r>
          </w:p>
        </w:tc>
        <w:tc>
          <w:tcPr>
            <w:tcW w:w="1159" w:type="pct"/>
            <w:shd w:val="clear" w:color="auto" w:fill="FFFFFF"/>
            <w:tcMar>
              <w:top w:w="0" w:type="dxa"/>
              <w:left w:w="108" w:type="dxa"/>
              <w:bottom w:w="0" w:type="dxa"/>
              <w:right w:w="108" w:type="dxa"/>
            </w:tcMar>
            <w:vAlign w:val="center"/>
          </w:tcPr>
          <w:p w14:paraId="1642CA14"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Aktivnost je započeta</w:t>
            </w:r>
          </w:p>
        </w:tc>
        <w:tc>
          <w:tcPr>
            <w:tcW w:w="1159" w:type="pct"/>
            <w:shd w:val="clear" w:color="auto" w:fill="FFFFFF"/>
            <w:vAlign w:val="center"/>
          </w:tcPr>
          <w:p w14:paraId="1B4F17B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 pristup </w:t>
            </w:r>
            <w:r w:rsidRPr="008D043F">
              <w:rPr>
                <w:rFonts w:asciiTheme="minorHAnsi" w:hAnsiTheme="minorHAnsi" w:cstheme="minorHAnsi"/>
                <w:color w:val="000000"/>
                <w:sz w:val="18"/>
                <w:szCs w:val="18"/>
                <w:lang w:val="hr-HR"/>
              </w:rPr>
              <w:t>referentnim dokumentima NRT</w:t>
            </w:r>
            <w:r w:rsidR="007F48ED" w:rsidRPr="008D043F">
              <w:rPr>
                <w:rFonts w:asciiTheme="minorHAnsi" w:hAnsiTheme="minorHAnsi" w:cstheme="minorHAnsi"/>
                <w:color w:val="000000"/>
                <w:sz w:val="18"/>
                <w:szCs w:val="18"/>
                <w:lang w:val="hr-HR"/>
              </w:rPr>
              <w:t>-</w:t>
            </w:r>
            <w:r w:rsidR="006529B9"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na </w:t>
            </w:r>
            <w:r w:rsidR="006529B9" w:rsidRPr="008D043F">
              <w:rPr>
                <w:rFonts w:asciiTheme="minorHAnsi" w:hAnsiTheme="minorHAnsi" w:cstheme="minorHAnsi"/>
                <w:color w:val="000000"/>
                <w:sz w:val="18"/>
                <w:szCs w:val="18"/>
                <w:lang w:val="hr-HR"/>
              </w:rPr>
              <w:t>internet-</w:t>
            </w:r>
            <w:r w:rsidRPr="008D043F">
              <w:rPr>
                <w:rFonts w:asciiTheme="minorHAnsi" w:hAnsiTheme="minorHAnsi" w:cstheme="minorHAnsi"/>
                <w:color w:val="000000"/>
                <w:sz w:val="18"/>
                <w:szCs w:val="18"/>
                <w:lang w:val="hr-HR"/>
              </w:rPr>
              <w:t xml:space="preserve">stranici </w:t>
            </w:r>
            <w:r w:rsidRPr="008D043F">
              <w:rPr>
                <w:rFonts w:asciiTheme="minorHAnsi" w:hAnsiTheme="minorHAnsi" w:cstheme="minorHAnsi"/>
                <w:sz w:val="18"/>
                <w:szCs w:val="18"/>
                <w:lang w:val="hr-HR" w:bidi="en-US"/>
              </w:rPr>
              <w:t>Federalnog ministarstva okoliša i turizma (2028.)</w:t>
            </w:r>
          </w:p>
        </w:tc>
      </w:tr>
      <w:tr w:rsidR="00CC447D" w:rsidRPr="008D043F" w14:paraId="064687EB" w14:textId="77777777" w:rsidTr="00270082">
        <w:trPr>
          <w:trHeight w:val="483"/>
        </w:trPr>
        <w:tc>
          <w:tcPr>
            <w:tcW w:w="710" w:type="pct"/>
            <w:vMerge/>
            <w:shd w:val="clear" w:color="auto" w:fill="D9D9D9"/>
            <w:vAlign w:val="center"/>
            <w:hideMark/>
          </w:tcPr>
          <w:p w14:paraId="13FEA7A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B739B6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D1E569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FEC252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015A74F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312E9331" w14:textId="77777777" w:rsidTr="00270082">
        <w:trPr>
          <w:trHeight w:val="287"/>
        </w:trPr>
        <w:tc>
          <w:tcPr>
            <w:tcW w:w="710" w:type="pct"/>
            <w:vMerge/>
            <w:shd w:val="clear" w:color="auto" w:fill="D9D9D9"/>
            <w:vAlign w:val="center"/>
            <w:hideMark/>
          </w:tcPr>
          <w:p w14:paraId="5AD907D4"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30E43F6"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5521D31" w14:textId="02D8F824"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7</w:t>
            </w:r>
          </w:p>
        </w:tc>
        <w:tc>
          <w:tcPr>
            <w:tcW w:w="1159" w:type="pct"/>
            <w:tcMar>
              <w:top w:w="0" w:type="dxa"/>
              <w:left w:w="108" w:type="dxa"/>
              <w:bottom w:w="0" w:type="dxa"/>
              <w:right w:w="108" w:type="dxa"/>
            </w:tcMar>
            <w:vAlign w:val="center"/>
          </w:tcPr>
          <w:p w14:paraId="1A36BF10" w14:textId="15751538"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8</w:t>
            </w:r>
          </w:p>
        </w:tc>
        <w:tc>
          <w:tcPr>
            <w:tcW w:w="1159" w:type="pct"/>
            <w:tcMar>
              <w:top w:w="0" w:type="dxa"/>
              <w:left w:w="108" w:type="dxa"/>
              <w:bottom w:w="0" w:type="dxa"/>
              <w:right w:w="108" w:type="dxa"/>
            </w:tcMar>
            <w:vAlign w:val="center"/>
          </w:tcPr>
          <w:p w14:paraId="414C8F9F" w14:textId="0752261A"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36</w:t>
            </w:r>
          </w:p>
        </w:tc>
      </w:tr>
    </w:tbl>
    <w:p w14:paraId="62D17CC4"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64E603E5"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19AC4D5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 Prioritet</w:t>
            </w:r>
          </w:p>
          <w:p w14:paraId="02209A5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37CCCB60"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Postići visok nivo kapaciteta i međusobne koordinacije institucija</w:t>
            </w:r>
          </w:p>
        </w:tc>
        <w:tc>
          <w:tcPr>
            <w:tcW w:w="1159" w:type="pct"/>
            <w:shd w:val="clear" w:color="auto" w:fill="D9D9D9"/>
            <w:tcMar>
              <w:top w:w="0" w:type="dxa"/>
              <w:left w:w="108" w:type="dxa"/>
              <w:bottom w:w="0" w:type="dxa"/>
              <w:right w:w="108" w:type="dxa"/>
            </w:tcMar>
            <w:vAlign w:val="center"/>
          </w:tcPr>
          <w:p w14:paraId="46A2F35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45D92A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44CF6F1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929C4" w:rsidRPr="008D043F" w14:paraId="2A328329" w14:textId="77777777" w:rsidTr="00270082">
        <w:trPr>
          <w:trHeight w:val="287"/>
        </w:trPr>
        <w:tc>
          <w:tcPr>
            <w:tcW w:w="710" w:type="pct"/>
            <w:vMerge/>
            <w:shd w:val="clear" w:color="auto" w:fill="D9D9D9"/>
            <w:vAlign w:val="center"/>
            <w:hideMark/>
          </w:tcPr>
          <w:p w14:paraId="67306505"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46A0622F"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1E37819" w14:textId="77777777" w:rsidR="002929C4" w:rsidRPr="008D043F" w:rsidRDefault="006529B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funkcionalnosti mehanizama za institucionalnu koordinaciju rada institucija u oblasti okoliša</w:t>
            </w:r>
          </w:p>
        </w:tc>
        <w:tc>
          <w:tcPr>
            <w:tcW w:w="1159" w:type="pct"/>
            <w:tcMar>
              <w:top w:w="0" w:type="dxa"/>
              <w:left w:w="108" w:type="dxa"/>
              <w:bottom w:w="0" w:type="dxa"/>
              <w:right w:w="108" w:type="dxa"/>
            </w:tcMar>
          </w:tcPr>
          <w:p w14:paraId="5E831472"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e funkcionalni mehanizmi za institucionalnu koordinaciju rada institucija u oblasti okoliša. (2021.)</w:t>
            </w:r>
          </w:p>
          <w:p w14:paraId="65B4508C"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je vertikalna koordinacija i komunikacija između kantona/općina i Federacije BiH, ali također i horizontalna koordinacija (međuentitetska - između </w:t>
            </w:r>
            <w:r w:rsidR="006529B9"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 xml:space="preserve">BiH, </w:t>
            </w:r>
            <w:r w:rsidR="006529B9" w:rsidRPr="008D043F">
              <w:rPr>
                <w:rFonts w:asciiTheme="minorHAnsi" w:hAnsiTheme="minorHAnsi" w:cstheme="minorHAnsi"/>
                <w:sz w:val="18"/>
                <w:szCs w:val="18"/>
                <w:lang w:val="hr-HR"/>
              </w:rPr>
              <w:t xml:space="preserve">Republike Srpske </w:t>
            </w:r>
            <w:r w:rsidRPr="008D043F">
              <w:rPr>
                <w:rFonts w:asciiTheme="minorHAnsi" w:hAnsiTheme="minorHAnsi" w:cstheme="minorHAnsi"/>
                <w:sz w:val="18"/>
                <w:szCs w:val="18"/>
                <w:lang w:val="hr-HR"/>
              </w:rPr>
              <w:t xml:space="preserve">i </w:t>
            </w:r>
            <w:r w:rsidR="006529B9" w:rsidRPr="008D043F">
              <w:rPr>
                <w:rFonts w:asciiTheme="minorHAnsi" w:hAnsiTheme="minorHAnsi" w:cstheme="minorHAnsi"/>
                <w:sz w:val="18"/>
                <w:szCs w:val="18"/>
                <w:lang w:val="hr-HR"/>
              </w:rPr>
              <w:t>Brčko distrikta BiH</w:t>
            </w:r>
            <w:r w:rsidRPr="008D043F">
              <w:rPr>
                <w:rFonts w:asciiTheme="minorHAnsi" w:hAnsiTheme="minorHAnsi" w:cstheme="minorHAnsi"/>
                <w:sz w:val="18"/>
                <w:szCs w:val="18"/>
                <w:lang w:val="hr-HR"/>
              </w:rPr>
              <w:t>, kao i međukantonalna i međuopćinska)</w:t>
            </w:r>
          </w:p>
        </w:tc>
        <w:tc>
          <w:tcPr>
            <w:tcW w:w="1159" w:type="pct"/>
            <w:tcMar>
              <w:top w:w="0" w:type="dxa"/>
              <w:left w:w="108" w:type="dxa"/>
              <w:bottom w:w="0" w:type="dxa"/>
              <w:right w:w="108" w:type="dxa"/>
            </w:tcMar>
          </w:tcPr>
          <w:p w14:paraId="518303B8"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funkcionalni mehanizmi za institucionalnu koordinaciju rada institucija u oblasti okoliša (2025.)</w:t>
            </w:r>
          </w:p>
        </w:tc>
      </w:tr>
      <w:tr w:rsidR="002929C4" w:rsidRPr="008D043F" w14:paraId="5CB273BC" w14:textId="77777777" w:rsidTr="00270082">
        <w:trPr>
          <w:trHeight w:val="287"/>
        </w:trPr>
        <w:tc>
          <w:tcPr>
            <w:tcW w:w="710" w:type="pct"/>
            <w:vMerge/>
            <w:shd w:val="clear" w:color="auto" w:fill="D9D9D9"/>
            <w:vAlign w:val="center"/>
          </w:tcPr>
          <w:p w14:paraId="6EDE8326"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95A3F0A"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63154C0"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 rada Međuentitetskog tijela za okoliš</w:t>
            </w:r>
          </w:p>
        </w:tc>
        <w:tc>
          <w:tcPr>
            <w:tcW w:w="1159" w:type="pct"/>
            <w:tcMar>
              <w:top w:w="0" w:type="dxa"/>
              <w:left w:w="108" w:type="dxa"/>
              <w:bottom w:w="0" w:type="dxa"/>
              <w:right w:w="108" w:type="dxa"/>
            </w:tcMar>
          </w:tcPr>
          <w:p w14:paraId="6D8D15BA"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ad Međuentitetskog tijela za okoliš je neefikasan i neefektivan, a njegove odluke nisu pravno obvezujuće (2021.)</w:t>
            </w:r>
          </w:p>
        </w:tc>
        <w:tc>
          <w:tcPr>
            <w:tcW w:w="1159" w:type="pct"/>
            <w:tcMar>
              <w:top w:w="0" w:type="dxa"/>
              <w:left w:w="108" w:type="dxa"/>
              <w:bottom w:w="0" w:type="dxa"/>
              <w:right w:w="108" w:type="dxa"/>
            </w:tcMar>
          </w:tcPr>
          <w:p w14:paraId="58876174"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koordiniran i usklađen pristup rješavanju pitanja upravljanja okolišem između Federacije Bosne i Hercegovine, Republike Srpske i Brčko distrikta </w:t>
            </w:r>
            <w:r w:rsidR="006529B9" w:rsidRPr="008D043F">
              <w:rPr>
                <w:rFonts w:asciiTheme="minorHAnsi" w:hAnsiTheme="minorHAnsi" w:cstheme="minorHAnsi"/>
                <w:sz w:val="18"/>
                <w:szCs w:val="18"/>
                <w:lang w:val="hr-HR"/>
              </w:rPr>
              <w:t xml:space="preserve">BiH </w:t>
            </w:r>
            <w:r w:rsidRPr="008D043F">
              <w:rPr>
                <w:rFonts w:asciiTheme="minorHAnsi" w:hAnsiTheme="minorHAnsi" w:cstheme="minorHAnsi"/>
                <w:sz w:val="18"/>
                <w:szCs w:val="18"/>
                <w:lang w:val="hr-HR"/>
              </w:rPr>
              <w:t>kroz povećanu efikasnost rada Međuentitetskog tijela za okoliš (2024.)</w:t>
            </w:r>
          </w:p>
        </w:tc>
      </w:tr>
      <w:tr w:rsidR="002929C4" w:rsidRPr="008D043F" w14:paraId="72473DF1" w14:textId="77777777" w:rsidTr="00270082">
        <w:trPr>
          <w:trHeight w:val="287"/>
        </w:trPr>
        <w:tc>
          <w:tcPr>
            <w:tcW w:w="710" w:type="pct"/>
            <w:vMerge/>
            <w:shd w:val="clear" w:color="auto" w:fill="D9D9D9"/>
            <w:vAlign w:val="center"/>
          </w:tcPr>
          <w:p w14:paraId="450ECFE9"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44AE49A"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830C250" w14:textId="77777777" w:rsidR="002929C4" w:rsidRPr="008D043F" w:rsidRDefault="006529B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 xml:space="preserve">funkcionalnosti institucionalnih struktura u </w:t>
            </w:r>
            <w:r w:rsidRPr="008D043F">
              <w:rPr>
                <w:rFonts w:asciiTheme="minorHAnsi" w:hAnsiTheme="minorHAnsi" w:cstheme="minorHAnsi"/>
                <w:sz w:val="18"/>
                <w:szCs w:val="18"/>
                <w:lang w:val="hr-HR"/>
              </w:rPr>
              <w:t xml:space="preserve">domenu </w:t>
            </w:r>
            <w:r w:rsidR="002929C4" w:rsidRPr="008D043F">
              <w:rPr>
                <w:rFonts w:asciiTheme="minorHAnsi" w:hAnsiTheme="minorHAnsi" w:cstheme="minorHAnsi"/>
                <w:sz w:val="18"/>
                <w:szCs w:val="18"/>
                <w:lang w:val="hr-HR"/>
              </w:rPr>
              <w:t xml:space="preserve">koordinacije i </w:t>
            </w:r>
            <w:r w:rsidRPr="008D043F">
              <w:rPr>
                <w:rFonts w:asciiTheme="minorHAnsi" w:hAnsiTheme="minorHAnsi" w:cstheme="minorHAnsi"/>
                <w:sz w:val="18"/>
                <w:szCs w:val="18"/>
                <w:lang w:val="hr-HR"/>
              </w:rPr>
              <w:t xml:space="preserve">usaglašavanja </w:t>
            </w:r>
            <w:r w:rsidR="002929C4" w:rsidRPr="008D043F">
              <w:rPr>
                <w:rFonts w:asciiTheme="minorHAnsi" w:hAnsiTheme="minorHAnsi" w:cstheme="minorHAnsi"/>
                <w:sz w:val="18"/>
                <w:szCs w:val="18"/>
                <w:lang w:val="hr-HR"/>
              </w:rPr>
              <w:t>aktivnosti u procesu transpozicije EU zakonodavstva</w:t>
            </w:r>
          </w:p>
        </w:tc>
        <w:tc>
          <w:tcPr>
            <w:tcW w:w="1159" w:type="pct"/>
            <w:tcMar>
              <w:top w:w="0" w:type="dxa"/>
              <w:left w:w="108" w:type="dxa"/>
              <w:bottom w:w="0" w:type="dxa"/>
              <w:right w:w="108" w:type="dxa"/>
            </w:tcMar>
          </w:tcPr>
          <w:p w14:paraId="719B2CC9" w14:textId="77777777" w:rsidR="002929C4" w:rsidRPr="008D043F" w:rsidRDefault="006529B9"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jelimična </w:t>
            </w:r>
            <w:r w:rsidR="002929C4" w:rsidRPr="008D043F">
              <w:rPr>
                <w:rFonts w:asciiTheme="minorHAnsi" w:hAnsiTheme="minorHAnsi" w:cstheme="minorHAnsi"/>
                <w:sz w:val="18"/>
                <w:szCs w:val="18"/>
                <w:lang w:val="hr-HR"/>
              </w:rPr>
              <w:t>funkcionalnost postojećih institucionalnih struktura (2021.)</w:t>
            </w:r>
          </w:p>
        </w:tc>
        <w:tc>
          <w:tcPr>
            <w:tcW w:w="1159" w:type="pct"/>
            <w:tcMar>
              <w:top w:w="0" w:type="dxa"/>
              <w:left w:w="108" w:type="dxa"/>
              <w:bottom w:w="0" w:type="dxa"/>
              <w:right w:w="108" w:type="dxa"/>
            </w:tcMar>
          </w:tcPr>
          <w:p w14:paraId="6911FDEC"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đena postojeća institucionalna struktura u svrhu poboljšanja koordinacije i </w:t>
            </w:r>
            <w:r w:rsidR="006529B9" w:rsidRPr="008D043F">
              <w:rPr>
                <w:rFonts w:asciiTheme="minorHAnsi" w:hAnsiTheme="minorHAnsi" w:cstheme="minorHAnsi"/>
                <w:sz w:val="18"/>
                <w:szCs w:val="18"/>
                <w:lang w:val="hr-HR"/>
              </w:rPr>
              <w:t xml:space="preserve">usaglašavanja </w:t>
            </w:r>
            <w:r w:rsidRPr="008D043F">
              <w:rPr>
                <w:rFonts w:asciiTheme="minorHAnsi" w:hAnsiTheme="minorHAnsi" w:cstheme="minorHAnsi"/>
                <w:sz w:val="18"/>
                <w:szCs w:val="18"/>
                <w:lang w:val="hr-HR"/>
              </w:rPr>
              <w:t xml:space="preserve">aktivnosti u procesu transpozicije EU zakonodavstva. Ojačani ljudski resursi na svim </w:t>
            </w:r>
            <w:r w:rsidR="006529B9" w:rsidRPr="008D043F">
              <w:rPr>
                <w:rFonts w:asciiTheme="minorHAnsi" w:hAnsiTheme="minorHAnsi" w:cstheme="minorHAnsi"/>
                <w:sz w:val="18"/>
                <w:szCs w:val="18"/>
                <w:lang w:val="hr-HR"/>
              </w:rPr>
              <w:t xml:space="preserve">nivoima </w:t>
            </w:r>
            <w:r w:rsidRPr="008D043F">
              <w:rPr>
                <w:rFonts w:asciiTheme="minorHAnsi" w:hAnsiTheme="minorHAnsi" w:cstheme="minorHAnsi"/>
                <w:sz w:val="18"/>
                <w:szCs w:val="18"/>
                <w:lang w:val="hr-HR"/>
              </w:rPr>
              <w:t xml:space="preserve">za </w:t>
            </w:r>
            <w:r w:rsidR="006529B9" w:rsidRPr="008D043F">
              <w:rPr>
                <w:rFonts w:asciiTheme="minorHAnsi" w:hAnsiTheme="minorHAnsi" w:cstheme="minorHAnsi"/>
                <w:sz w:val="18"/>
                <w:szCs w:val="18"/>
                <w:lang w:val="hr-HR"/>
              </w:rPr>
              <w:t xml:space="preserve">dugoročno </w:t>
            </w:r>
            <w:r w:rsidRPr="008D043F">
              <w:rPr>
                <w:rFonts w:asciiTheme="minorHAnsi" w:hAnsiTheme="minorHAnsi" w:cstheme="minorHAnsi"/>
                <w:sz w:val="18"/>
                <w:szCs w:val="18"/>
                <w:lang w:val="hr-HR"/>
              </w:rPr>
              <w:t xml:space="preserve">i </w:t>
            </w:r>
            <w:r w:rsidR="006529B9" w:rsidRPr="008D043F">
              <w:rPr>
                <w:rFonts w:asciiTheme="minorHAnsi" w:hAnsiTheme="minorHAnsi" w:cstheme="minorHAnsi"/>
                <w:sz w:val="18"/>
                <w:szCs w:val="18"/>
                <w:lang w:val="hr-HR"/>
              </w:rPr>
              <w:t xml:space="preserve">održivo provođenje </w:t>
            </w:r>
            <w:r w:rsidRPr="008D043F">
              <w:rPr>
                <w:rFonts w:asciiTheme="minorHAnsi" w:hAnsiTheme="minorHAnsi" w:cstheme="minorHAnsi"/>
                <w:sz w:val="18"/>
                <w:szCs w:val="18"/>
                <w:lang w:val="hr-HR"/>
              </w:rPr>
              <w:t>EU zakonodavstva. (2028.)</w:t>
            </w:r>
          </w:p>
        </w:tc>
      </w:tr>
      <w:tr w:rsidR="002929C4" w:rsidRPr="008D043F" w14:paraId="34A671C2" w14:textId="77777777" w:rsidTr="00270082">
        <w:trPr>
          <w:trHeight w:val="287"/>
        </w:trPr>
        <w:tc>
          <w:tcPr>
            <w:tcW w:w="710" w:type="pct"/>
            <w:vMerge/>
            <w:shd w:val="clear" w:color="auto" w:fill="D9D9D9"/>
            <w:vAlign w:val="center"/>
          </w:tcPr>
          <w:p w14:paraId="32204661"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B38CC96"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D0D45B2" w14:textId="77777777" w:rsidR="002929C4" w:rsidRPr="008D043F" w:rsidRDefault="006529B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funkcionalnosti i stručnosti zaposlenih u institucijama koje se bave pitanjima okoliša za pripremu i realizaciju projekata</w:t>
            </w:r>
          </w:p>
        </w:tc>
        <w:tc>
          <w:tcPr>
            <w:tcW w:w="1159" w:type="pct"/>
            <w:tcMar>
              <w:top w:w="0" w:type="dxa"/>
              <w:left w:w="108" w:type="dxa"/>
              <w:bottom w:w="0" w:type="dxa"/>
              <w:right w:w="108" w:type="dxa"/>
            </w:tcMar>
          </w:tcPr>
          <w:p w14:paraId="3137A823"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e specijalizirani timovi u institucijama/ustanovama za pripremu i realizaciju projekata. Postoje u Federalnom ministarstvu okoliša i turizma i Federalnom ministarstvu poljoprivrede, </w:t>
            </w:r>
            <w:r w:rsidRPr="008D043F">
              <w:rPr>
                <w:rFonts w:asciiTheme="minorHAnsi" w:hAnsiTheme="minorHAnsi" w:cstheme="minorHAnsi"/>
                <w:sz w:val="18"/>
                <w:szCs w:val="18"/>
                <w:lang w:val="hr-HR"/>
              </w:rPr>
              <w:lastRenderedPageBreak/>
              <w:t>vodoprivrede i šumarstva, ali ne u svim institucijama (2021.)</w:t>
            </w:r>
          </w:p>
        </w:tc>
        <w:tc>
          <w:tcPr>
            <w:tcW w:w="1159" w:type="pct"/>
            <w:tcMar>
              <w:top w:w="0" w:type="dxa"/>
              <w:left w:w="108" w:type="dxa"/>
              <w:bottom w:w="0" w:type="dxa"/>
              <w:right w:w="108" w:type="dxa"/>
            </w:tcMar>
          </w:tcPr>
          <w:p w14:paraId="3F3A24E6"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Uspostavljeni funkcionalni timovi u svim institucijama/ustanovama koje se bave pitanjima okoliša, s ekspertizom za pripremu i realizaciju projekata (2028.)</w:t>
            </w:r>
          </w:p>
        </w:tc>
      </w:tr>
      <w:tr w:rsidR="00CC447D" w:rsidRPr="008D043F" w14:paraId="06E67901" w14:textId="77777777" w:rsidTr="00270082">
        <w:trPr>
          <w:trHeight w:val="287"/>
        </w:trPr>
        <w:tc>
          <w:tcPr>
            <w:tcW w:w="710" w:type="pct"/>
            <w:vMerge/>
            <w:shd w:val="clear" w:color="auto" w:fill="D9D9D9"/>
            <w:vAlign w:val="center"/>
            <w:hideMark/>
          </w:tcPr>
          <w:p w14:paraId="7066F00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3812FA2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B12D02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2BC948C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63F9F2D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600004AA" w14:textId="77777777" w:rsidTr="00270082">
        <w:trPr>
          <w:trHeight w:val="287"/>
        </w:trPr>
        <w:tc>
          <w:tcPr>
            <w:tcW w:w="710" w:type="pct"/>
            <w:vMerge/>
            <w:shd w:val="clear" w:color="auto" w:fill="D9D9D9"/>
            <w:vAlign w:val="center"/>
          </w:tcPr>
          <w:p w14:paraId="52BCCCBD"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0076366"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67D19BF" w14:textId="65B61331"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2</w:t>
            </w:r>
          </w:p>
        </w:tc>
        <w:tc>
          <w:tcPr>
            <w:tcW w:w="1159" w:type="pct"/>
            <w:tcMar>
              <w:top w:w="0" w:type="dxa"/>
              <w:left w:w="108" w:type="dxa"/>
              <w:bottom w:w="0" w:type="dxa"/>
              <w:right w:w="108" w:type="dxa"/>
            </w:tcMar>
            <w:vAlign w:val="center"/>
          </w:tcPr>
          <w:p w14:paraId="28517820" w14:textId="6AA264DD"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2</w:t>
            </w:r>
          </w:p>
        </w:tc>
        <w:tc>
          <w:tcPr>
            <w:tcW w:w="1159" w:type="pct"/>
            <w:tcMar>
              <w:top w:w="0" w:type="dxa"/>
              <w:left w:w="108" w:type="dxa"/>
              <w:bottom w:w="0" w:type="dxa"/>
              <w:right w:w="108" w:type="dxa"/>
            </w:tcMar>
            <w:vAlign w:val="center"/>
          </w:tcPr>
          <w:p w14:paraId="587A1EE4" w14:textId="07C96F3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5</w:t>
            </w:r>
          </w:p>
        </w:tc>
      </w:tr>
    </w:tbl>
    <w:p w14:paraId="7BBFE6EA"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2A1896C0"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0C0A943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1. Mjera</w:t>
            </w:r>
          </w:p>
        </w:tc>
        <w:tc>
          <w:tcPr>
            <w:tcW w:w="815" w:type="pct"/>
            <w:vMerge w:val="restart"/>
            <w:tcMar>
              <w:top w:w="0" w:type="dxa"/>
              <w:left w:w="108" w:type="dxa"/>
              <w:bottom w:w="0" w:type="dxa"/>
              <w:right w:w="108" w:type="dxa"/>
            </w:tcMar>
            <w:vAlign w:val="center"/>
          </w:tcPr>
          <w:p w14:paraId="0CE41F4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a funkcionalnih mehanizama za institucionalnu koordinaciju rada institucija u oblasti okoliša u Federaciji Bosne i Hercegovine</w:t>
            </w:r>
          </w:p>
        </w:tc>
        <w:tc>
          <w:tcPr>
            <w:tcW w:w="1159" w:type="pct"/>
            <w:shd w:val="clear" w:color="auto" w:fill="D9D9D9"/>
            <w:tcMar>
              <w:top w:w="0" w:type="dxa"/>
              <w:left w:w="108" w:type="dxa"/>
              <w:bottom w:w="0" w:type="dxa"/>
              <w:right w:w="108" w:type="dxa"/>
            </w:tcMar>
            <w:vAlign w:val="center"/>
            <w:hideMark/>
          </w:tcPr>
          <w:p w14:paraId="26919E5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B7479D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E73588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999496D" w14:textId="77777777" w:rsidTr="00296D17">
        <w:trPr>
          <w:trHeight w:val="287"/>
        </w:trPr>
        <w:tc>
          <w:tcPr>
            <w:tcW w:w="708" w:type="pct"/>
            <w:vMerge/>
            <w:shd w:val="clear" w:color="auto" w:fill="D9D9D9"/>
            <w:vAlign w:val="center"/>
          </w:tcPr>
          <w:p w14:paraId="0C5C1DE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4F37B0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BC2EAF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et horizontalne institucionalne koordinacije</w:t>
            </w:r>
          </w:p>
        </w:tc>
        <w:tc>
          <w:tcPr>
            <w:tcW w:w="1159" w:type="pct"/>
            <w:shd w:val="clear" w:color="auto" w:fill="FFFFFF"/>
            <w:tcMar>
              <w:top w:w="0" w:type="dxa"/>
              <w:left w:w="108" w:type="dxa"/>
              <w:bottom w:w="0" w:type="dxa"/>
              <w:right w:w="108" w:type="dxa"/>
            </w:tcMar>
            <w:vAlign w:val="center"/>
          </w:tcPr>
          <w:p w14:paraId="0FBE085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w:t>
            </w:r>
            <w:r w:rsidR="006529B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w:t>
            </w:r>
            <w:r w:rsidR="006529B9" w:rsidRPr="008D043F">
              <w:rPr>
                <w:rFonts w:asciiTheme="minorHAnsi" w:hAnsiTheme="minorHAnsi" w:cstheme="minorHAnsi"/>
                <w:sz w:val="18"/>
                <w:szCs w:val="18"/>
                <w:lang w:val="hr-HR" w:bidi="en-US"/>
              </w:rPr>
              <w:t xml:space="preserve">nivo </w:t>
            </w:r>
            <w:r w:rsidRPr="008D043F">
              <w:rPr>
                <w:rFonts w:asciiTheme="minorHAnsi" w:hAnsiTheme="minorHAnsi" w:cstheme="minorHAnsi"/>
                <w:sz w:val="18"/>
                <w:szCs w:val="18"/>
                <w:lang w:val="hr-HR" w:bidi="en-US"/>
              </w:rPr>
              <w:t xml:space="preserve">horizontalne koordinacije između institucija postoji, međutim potrebno je </w:t>
            </w:r>
            <w:r w:rsidRPr="008D043F">
              <w:rPr>
                <w:rFonts w:asciiTheme="minorHAnsi" w:eastAsia="Calibri" w:hAnsiTheme="minorHAnsi" w:cstheme="minorHAnsi"/>
                <w:sz w:val="18"/>
                <w:szCs w:val="18"/>
                <w:lang w:val="hr-HR"/>
              </w:rPr>
              <w:t>unaprjeđenje i poboljšanje koordinacije i zajedničkog djelovanja svih institucija u okviru njihove nadležnosti</w:t>
            </w:r>
          </w:p>
        </w:tc>
        <w:tc>
          <w:tcPr>
            <w:tcW w:w="1159" w:type="pct"/>
            <w:shd w:val="clear" w:color="auto" w:fill="FFFFFF"/>
            <w:vAlign w:val="center"/>
          </w:tcPr>
          <w:p w14:paraId="08539574"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ijeđena i poboljšana horizontalna institucionalna koordinacija (2025.)</w:t>
            </w:r>
          </w:p>
        </w:tc>
      </w:tr>
      <w:tr w:rsidR="00CC447D" w:rsidRPr="008D043F" w14:paraId="7BDE8E55" w14:textId="77777777" w:rsidTr="00296D17">
        <w:trPr>
          <w:trHeight w:val="287"/>
        </w:trPr>
        <w:tc>
          <w:tcPr>
            <w:tcW w:w="708" w:type="pct"/>
            <w:vMerge/>
            <w:shd w:val="clear" w:color="auto" w:fill="D9D9D9"/>
            <w:vAlign w:val="center"/>
          </w:tcPr>
          <w:p w14:paraId="58A29C9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15EE77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E35F94"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valitet komunikacije između institucija u oblasti okoliša na svim </w:t>
            </w:r>
            <w:r w:rsidR="006529B9" w:rsidRPr="008D043F">
              <w:rPr>
                <w:rFonts w:asciiTheme="minorHAnsi" w:eastAsia="Calibri" w:hAnsiTheme="minorHAnsi" w:cstheme="minorHAnsi"/>
                <w:sz w:val="18"/>
                <w:szCs w:val="18"/>
                <w:lang w:val="hr-HR"/>
              </w:rPr>
              <w:t>nivoima</w:t>
            </w:r>
          </w:p>
        </w:tc>
        <w:tc>
          <w:tcPr>
            <w:tcW w:w="1159" w:type="pct"/>
            <w:shd w:val="clear" w:color="auto" w:fill="FFFFFF"/>
            <w:tcMar>
              <w:top w:w="0" w:type="dxa"/>
              <w:left w:w="108" w:type="dxa"/>
              <w:bottom w:w="0" w:type="dxa"/>
              <w:right w:w="108" w:type="dxa"/>
            </w:tcMar>
            <w:vAlign w:val="center"/>
          </w:tcPr>
          <w:p w14:paraId="0DD6A16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i mehanizmi komunikacije postoje</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nisu funkcionalni</w:t>
            </w:r>
          </w:p>
        </w:tc>
        <w:tc>
          <w:tcPr>
            <w:tcW w:w="1159" w:type="pct"/>
            <w:shd w:val="clear" w:color="auto" w:fill="FFFFFF"/>
            <w:vAlign w:val="center"/>
          </w:tcPr>
          <w:p w14:paraId="7DFA06A9"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i mehanizmi komunikacije između institucija na svim </w:t>
            </w:r>
            <w:r w:rsidR="006529B9" w:rsidRPr="008D043F">
              <w:rPr>
                <w:rFonts w:asciiTheme="minorHAnsi" w:hAnsiTheme="minorHAnsi" w:cstheme="minorHAnsi"/>
                <w:sz w:val="18"/>
                <w:szCs w:val="18"/>
                <w:lang w:val="hr-HR" w:bidi="en-US"/>
              </w:rPr>
              <w:t xml:space="preserve">nivoima </w:t>
            </w:r>
            <w:r w:rsidRPr="008D043F">
              <w:rPr>
                <w:rFonts w:asciiTheme="minorHAnsi" w:hAnsiTheme="minorHAnsi" w:cstheme="minorHAnsi"/>
                <w:sz w:val="18"/>
                <w:szCs w:val="18"/>
                <w:lang w:val="hr-HR" w:bidi="en-US"/>
              </w:rPr>
              <w:t>(2025.)</w:t>
            </w:r>
          </w:p>
        </w:tc>
      </w:tr>
      <w:tr w:rsidR="00CC447D" w:rsidRPr="008D043F" w14:paraId="5925B4DE" w14:textId="77777777" w:rsidTr="00296D17">
        <w:trPr>
          <w:trHeight w:val="287"/>
        </w:trPr>
        <w:tc>
          <w:tcPr>
            <w:tcW w:w="708" w:type="pct"/>
            <w:vMerge/>
            <w:shd w:val="clear" w:color="auto" w:fill="D9D9D9"/>
            <w:vAlign w:val="center"/>
          </w:tcPr>
          <w:p w14:paraId="240746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622745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D6D7D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et vertikalne institucionalne koordinacije</w:t>
            </w:r>
          </w:p>
        </w:tc>
        <w:tc>
          <w:tcPr>
            <w:tcW w:w="1159" w:type="pct"/>
            <w:shd w:val="clear" w:color="auto" w:fill="FFFFFF"/>
            <w:tcMar>
              <w:top w:w="0" w:type="dxa"/>
              <w:left w:w="108" w:type="dxa"/>
              <w:bottom w:w="0" w:type="dxa"/>
              <w:right w:w="108" w:type="dxa"/>
            </w:tcMar>
            <w:vAlign w:val="center"/>
          </w:tcPr>
          <w:p w14:paraId="77226A6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Vertikalna koordinacija postoji</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159" w:type="pct"/>
            <w:shd w:val="clear" w:color="auto" w:fill="FFFFFF"/>
            <w:vAlign w:val="center"/>
          </w:tcPr>
          <w:p w14:paraId="7E59E15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ijeđena i poboljšana vertikalna institucionalna koordinacija (2030.)</w:t>
            </w:r>
          </w:p>
        </w:tc>
      </w:tr>
      <w:tr w:rsidR="00CC447D" w:rsidRPr="008D043F" w14:paraId="16041A91" w14:textId="77777777" w:rsidTr="00296D17">
        <w:trPr>
          <w:trHeight w:val="287"/>
        </w:trPr>
        <w:tc>
          <w:tcPr>
            <w:tcW w:w="708" w:type="pct"/>
            <w:vMerge/>
            <w:shd w:val="clear" w:color="auto" w:fill="D9D9D9"/>
            <w:vAlign w:val="center"/>
          </w:tcPr>
          <w:p w14:paraId="16989DC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7E9180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4ADA38"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valitet međukantonalne </w:t>
            </w:r>
            <w:r w:rsidR="006529B9"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i koordinacije</w:t>
            </w:r>
          </w:p>
        </w:tc>
        <w:tc>
          <w:tcPr>
            <w:tcW w:w="1159" w:type="pct"/>
            <w:shd w:val="clear" w:color="auto" w:fill="FFFFFF"/>
            <w:tcMar>
              <w:top w:w="0" w:type="dxa"/>
              <w:left w:w="108" w:type="dxa"/>
              <w:bottom w:w="0" w:type="dxa"/>
              <w:right w:w="108" w:type="dxa"/>
            </w:tcMar>
            <w:vAlign w:val="center"/>
          </w:tcPr>
          <w:p w14:paraId="06A279E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a koordinacija postoji</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međutim</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159" w:type="pct"/>
            <w:shd w:val="clear" w:color="auto" w:fill="FFFFFF"/>
            <w:vAlign w:val="center"/>
          </w:tcPr>
          <w:p w14:paraId="222C3BF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boljšana međukantonalna </w:t>
            </w:r>
            <w:r w:rsidR="006529B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i koordinacija iz područja zaštite okoliša (2030.)</w:t>
            </w:r>
          </w:p>
        </w:tc>
      </w:tr>
      <w:tr w:rsidR="00CC447D" w:rsidRPr="008D043F" w14:paraId="395EABB4" w14:textId="77777777" w:rsidTr="00296D17">
        <w:trPr>
          <w:trHeight w:val="287"/>
        </w:trPr>
        <w:tc>
          <w:tcPr>
            <w:tcW w:w="708" w:type="pct"/>
            <w:vMerge/>
            <w:shd w:val="clear" w:color="auto" w:fill="D9D9D9"/>
            <w:vAlign w:val="center"/>
          </w:tcPr>
          <w:p w14:paraId="367BDEE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9222C0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F004E5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Kvalitet </w:t>
            </w:r>
            <w:r w:rsidRPr="008D043F">
              <w:rPr>
                <w:rFonts w:asciiTheme="minorHAnsi" w:eastAsia="Calibri" w:hAnsiTheme="minorHAnsi" w:cstheme="minorHAnsi"/>
                <w:sz w:val="18"/>
                <w:szCs w:val="18"/>
                <w:lang w:val="hr-HR"/>
              </w:rPr>
              <w:t>horizontalne povezanosti između jedinica lokalne samouprave po pitanju okoliša</w:t>
            </w:r>
          </w:p>
        </w:tc>
        <w:tc>
          <w:tcPr>
            <w:tcW w:w="1159" w:type="pct"/>
            <w:shd w:val="clear" w:color="auto" w:fill="FFFFFF"/>
            <w:tcMar>
              <w:top w:w="0" w:type="dxa"/>
              <w:left w:w="108" w:type="dxa"/>
              <w:bottom w:w="0" w:type="dxa"/>
              <w:right w:w="108" w:type="dxa"/>
            </w:tcMar>
            <w:vAlign w:val="center"/>
          </w:tcPr>
          <w:p w14:paraId="09CAC0E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a koordinacija postoji</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međutim</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159" w:type="pct"/>
            <w:shd w:val="clear" w:color="auto" w:fill="FFFFFF"/>
            <w:vAlign w:val="center"/>
          </w:tcPr>
          <w:p w14:paraId="4257B244"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boljšana </w:t>
            </w:r>
            <w:r w:rsidR="006529B9"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i koordinacija iz područja zaštite okoliša između jedinica lokalne samouprave (2030.)</w:t>
            </w:r>
          </w:p>
        </w:tc>
      </w:tr>
      <w:tr w:rsidR="00CC447D" w:rsidRPr="008D043F" w14:paraId="10B657CD" w14:textId="77777777" w:rsidTr="00296D17">
        <w:trPr>
          <w:trHeight w:val="287"/>
        </w:trPr>
        <w:tc>
          <w:tcPr>
            <w:tcW w:w="708" w:type="pct"/>
            <w:vMerge/>
            <w:shd w:val="clear" w:color="auto" w:fill="D9D9D9"/>
            <w:vAlign w:val="center"/>
          </w:tcPr>
          <w:p w14:paraId="7FEDD96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2BB1DE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F77627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Pretpostavke za formiranje </w:t>
            </w:r>
            <w:r w:rsidRPr="008D043F">
              <w:rPr>
                <w:rFonts w:asciiTheme="minorHAnsi" w:eastAsia="Calibri" w:hAnsiTheme="minorHAnsi" w:cstheme="minorHAnsi"/>
                <w:sz w:val="18"/>
                <w:szCs w:val="18"/>
                <w:lang w:val="hr-HR"/>
              </w:rPr>
              <w:t>Agencije za okoliš Federacije Bosne i Hercegovine</w:t>
            </w:r>
          </w:p>
        </w:tc>
        <w:tc>
          <w:tcPr>
            <w:tcW w:w="1159" w:type="pct"/>
            <w:shd w:val="clear" w:color="auto" w:fill="FFFFFF"/>
            <w:tcMar>
              <w:top w:w="0" w:type="dxa"/>
              <w:left w:w="108" w:type="dxa"/>
              <w:bottom w:w="0" w:type="dxa"/>
              <w:right w:w="108" w:type="dxa"/>
            </w:tcMar>
            <w:vAlign w:val="center"/>
          </w:tcPr>
          <w:p w14:paraId="62093B8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pretpostavke – nije formirana Agencija</w:t>
            </w:r>
          </w:p>
        </w:tc>
        <w:tc>
          <w:tcPr>
            <w:tcW w:w="1159" w:type="pct"/>
            <w:shd w:val="clear" w:color="auto" w:fill="FFFFFF"/>
            <w:vAlign w:val="center"/>
          </w:tcPr>
          <w:p w14:paraId="173CC09F"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rmalno-pravno regulirana, formirana i funkcionalna </w:t>
            </w:r>
            <w:r w:rsidRPr="008D043F">
              <w:rPr>
                <w:rFonts w:asciiTheme="minorHAnsi" w:eastAsia="Calibri" w:hAnsiTheme="minorHAnsi" w:cstheme="minorHAnsi"/>
                <w:sz w:val="18"/>
                <w:szCs w:val="18"/>
                <w:lang w:val="hr-HR"/>
              </w:rPr>
              <w:t>Agencija za okoliš Federacije Bosne i Hercegovine</w:t>
            </w:r>
            <w:r w:rsidRPr="008D043F">
              <w:rPr>
                <w:rFonts w:asciiTheme="minorHAnsi" w:hAnsiTheme="minorHAnsi" w:cstheme="minorHAnsi"/>
                <w:sz w:val="18"/>
                <w:szCs w:val="18"/>
                <w:lang w:val="hr-HR" w:bidi="en-US"/>
              </w:rPr>
              <w:t xml:space="preserve"> (usvojen osnivački akt, definirani poslovi i zadaci Agencije, namijenjen i usvojen budžet) (2030</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471C6F56" w14:textId="77777777" w:rsidTr="00296D17">
        <w:trPr>
          <w:trHeight w:val="483"/>
        </w:trPr>
        <w:tc>
          <w:tcPr>
            <w:tcW w:w="708" w:type="pct"/>
            <w:vMerge/>
            <w:shd w:val="clear" w:color="auto" w:fill="D9D9D9"/>
            <w:vAlign w:val="center"/>
            <w:hideMark/>
          </w:tcPr>
          <w:p w14:paraId="3E53044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1D6EE9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D8C849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12C7EF0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B2A76C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00A3A818" w14:textId="77777777" w:rsidTr="00296D17">
        <w:trPr>
          <w:trHeight w:val="287"/>
        </w:trPr>
        <w:tc>
          <w:tcPr>
            <w:tcW w:w="708" w:type="pct"/>
            <w:vMerge/>
            <w:shd w:val="clear" w:color="auto" w:fill="D9D9D9"/>
            <w:vAlign w:val="center"/>
            <w:hideMark/>
          </w:tcPr>
          <w:p w14:paraId="28E8206B"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C306B1B"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889DA88" w14:textId="3337FED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16</w:t>
            </w:r>
          </w:p>
        </w:tc>
        <w:tc>
          <w:tcPr>
            <w:tcW w:w="1159" w:type="pct"/>
            <w:tcMar>
              <w:top w:w="0" w:type="dxa"/>
              <w:left w:w="108" w:type="dxa"/>
              <w:bottom w:w="0" w:type="dxa"/>
              <w:right w:w="108" w:type="dxa"/>
            </w:tcMar>
            <w:vAlign w:val="center"/>
          </w:tcPr>
          <w:p w14:paraId="7B914049" w14:textId="69C4310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w:t>
            </w:r>
          </w:p>
        </w:tc>
        <w:tc>
          <w:tcPr>
            <w:tcW w:w="1159" w:type="pct"/>
            <w:shd w:val="clear" w:color="auto" w:fill="auto"/>
            <w:tcMar>
              <w:top w:w="0" w:type="dxa"/>
              <w:left w:w="108" w:type="dxa"/>
              <w:bottom w:w="0" w:type="dxa"/>
              <w:right w:w="108" w:type="dxa"/>
            </w:tcMar>
            <w:vAlign w:val="center"/>
          </w:tcPr>
          <w:p w14:paraId="0E5C2928" w14:textId="745AC78D"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1</w:t>
            </w:r>
          </w:p>
        </w:tc>
      </w:tr>
      <w:tr w:rsidR="00CC447D" w:rsidRPr="008D043F" w14:paraId="0B45A1D3"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21745B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2. Mjera</w:t>
            </w:r>
          </w:p>
        </w:tc>
        <w:tc>
          <w:tcPr>
            <w:tcW w:w="815" w:type="pct"/>
            <w:vMerge w:val="restart"/>
            <w:tcMar>
              <w:top w:w="0" w:type="dxa"/>
              <w:left w:w="108" w:type="dxa"/>
              <w:bottom w:w="0" w:type="dxa"/>
              <w:right w:w="108" w:type="dxa"/>
            </w:tcMar>
            <w:vAlign w:val="center"/>
          </w:tcPr>
          <w:p w14:paraId="07F6E68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većanje efikasnosti rada Međuentitetskog tijela za okoliš</w:t>
            </w:r>
          </w:p>
        </w:tc>
        <w:tc>
          <w:tcPr>
            <w:tcW w:w="1159" w:type="pct"/>
            <w:shd w:val="clear" w:color="auto" w:fill="D9D9D9"/>
            <w:tcMar>
              <w:top w:w="0" w:type="dxa"/>
              <w:left w:w="108" w:type="dxa"/>
              <w:bottom w:w="0" w:type="dxa"/>
              <w:right w:w="108" w:type="dxa"/>
            </w:tcMar>
            <w:vAlign w:val="center"/>
            <w:hideMark/>
          </w:tcPr>
          <w:p w14:paraId="25F6386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1DD719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75C4EB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0935B17" w14:textId="77777777" w:rsidTr="00296D17">
        <w:trPr>
          <w:trHeight w:val="287"/>
        </w:trPr>
        <w:tc>
          <w:tcPr>
            <w:tcW w:w="708" w:type="pct"/>
            <w:vMerge/>
            <w:shd w:val="clear" w:color="auto" w:fill="D9D9D9"/>
            <w:vAlign w:val="center"/>
          </w:tcPr>
          <w:p w14:paraId="095DC41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D3969A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97BCD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fikasnost i efektivnost rada Međuentitetskog tijela</w:t>
            </w:r>
          </w:p>
        </w:tc>
        <w:tc>
          <w:tcPr>
            <w:tcW w:w="1159" w:type="pct"/>
            <w:shd w:val="clear" w:color="auto" w:fill="FFFFFF"/>
            <w:tcMar>
              <w:top w:w="0" w:type="dxa"/>
              <w:left w:w="108" w:type="dxa"/>
              <w:bottom w:w="0" w:type="dxa"/>
              <w:right w:w="108" w:type="dxa"/>
            </w:tcMar>
            <w:vAlign w:val="center"/>
          </w:tcPr>
          <w:p w14:paraId="2E35019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Međuentitetsko tijelo je aktivno, ali njegov rad je neefikasan i neefektivan</w:t>
            </w:r>
          </w:p>
        </w:tc>
        <w:tc>
          <w:tcPr>
            <w:tcW w:w="1159" w:type="pct"/>
            <w:shd w:val="clear" w:color="auto" w:fill="FFFFFF"/>
            <w:vAlign w:val="center"/>
          </w:tcPr>
          <w:p w14:paraId="428AC42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Efikasan i efektivan rad Međuentitetskog tijela (2030.)</w:t>
            </w:r>
          </w:p>
        </w:tc>
      </w:tr>
      <w:tr w:rsidR="00CC447D" w:rsidRPr="008D043F" w14:paraId="7BE88013" w14:textId="77777777" w:rsidTr="00296D17">
        <w:trPr>
          <w:trHeight w:val="287"/>
        </w:trPr>
        <w:tc>
          <w:tcPr>
            <w:tcW w:w="708" w:type="pct"/>
            <w:vMerge/>
            <w:shd w:val="clear" w:color="auto" w:fill="D9D9D9"/>
            <w:vAlign w:val="center"/>
          </w:tcPr>
          <w:p w14:paraId="101A5C2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E4EBD2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BB71B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vnost rada Međuentitetskog tijela</w:t>
            </w:r>
          </w:p>
        </w:tc>
        <w:tc>
          <w:tcPr>
            <w:tcW w:w="1159" w:type="pct"/>
            <w:shd w:val="clear" w:color="auto" w:fill="FFFFFF"/>
            <w:tcMar>
              <w:top w:w="0" w:type="dxa"/>
              <w:left w:w="108" w:type="dxa"/>
              <w:bottom w:w="0" w:type="dxa"/>
              <w:right w:w="108" w:type="dxa"/>
            </w:tcMar>
            <w:vAlign w:val="center"/>
          </w:tcPr>
          <w:p w14:paraId="6B06263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vještaji sa sastanaka nisu javno dostupni</w:t>
            </w:r>
          </w:p>
        </w:tc>
        <w:tc>
          <w:tcPr>
            <w:tcW w:w="1159" w:type="pct"/>
            <w:shd w:val="clear" w:color="auto" w:fill="FFFFFF"/>
            <w:vAlign w:val="center"/>
          </w:tcPr>
          <w:p w14:paraId="65F4D05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Javan i transparentan rad Međuentitetskog tijela (2030.)</w:t>
            </w:r>
          </w:p>
        </w:tc>
      </w:tr>
      <w:tr w:rsidR="00CC447D" w:rsidRPr="008D043F" w14:paraId="3BA1A771" w14:textId="77777777" w:rsidTr="00296D17">
        <w:trPr>
          <w:trHeight w:val="483"/>
        </w:trPr>
        <w:tc>
          <w:tcPr>
            <w:tcW w:w="708" w:type="pct"/>
            <w:vMerge/>
            <w:shd w:val="clear" w:color="auto" w:fill="D9D9D9"/>
            <w:vAlign w:val="center"/>
            <w:hideMark/>
          </w:tcPr>
          <w:p w14:paraId="2186522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909DEA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AAFB9F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27EC20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3E74DD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339FECC3" w14:textId="77777777" w:rsidTr="00296D17">
        <w:trPr>
          <w:trHeight w:val="287"/>
        </w:trPr>
        <w:tc>
          <w:tcPr>
            <w:tcW w:w="708" w:type="pct"/>
            <w:vMerge/>
            <w:shd w:val="clear" w:color="auto" w:fill="D9D9D9"/>
            <w:vAlign w:val="center"/>
            <w:hideMark/>
          </w:tcPr>
          <w:p w14:paraId="43A16355"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16C8015"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A7A750D" w14:textId="53CC19F9"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1</w:t>
            </w:r>
          </w:p>
        </w:tc>
        <w:tc>
          <w:tcPr>
            <w:tcW w:w="1159" w:type="pct"/>
            <w:tcMar>
              <w:top w:w="0" w:type="dxa"/>
              <w:left w:w="108" w:type="dxa"/>
              <w:bottom w:w="0" w:type="dxa"/>
              <w:right w:w="108" w:type="dxa"/>
            </w:tcMar>
            <w:vAlign w:val="center"/>
          </w:tcPr>
          <w:p w14:paraId="26E9623E" w14:textId="109828E5"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4</w:t>
            </w:r>
          </w:p>
        </w:tc>
        <w:tc>
          <w:tcPr>
            <w:tcW w:w="1159" w:type="pct"/>
            <w:tcMar>
              <w:top w:w="0" w:type="dxa"/>
              <w:left w:w="108" w:type="dxa"/>
              <w:bottom w:w="0" w:type="dxa"/>
              <w:right w:w="108" w:type="dxa"/>
            </w:tcMar>
            <w:vAlign w:val="center"/>
          </w:tcPr>
          <w:p w14:paraId="626ABB4A" w14:textId="2C00203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05</w:t>
            </w:r>
          </w:p>
        </w:tc>
      </w:tr>
      <w:tr w:rsidR="00CC447D" w:rsidRPr="008D043F" w14:paraId="6B6DCC2F"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194AB76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3. Mjera</w:t>
            </w:r>
          </w:p>
        </w:tc>
        <w:tc>
          <w:tcPr>
            <w:tcW w:w="815" w:type="pct"/>
            <w:vMerge w:val="restart"/>
            <w:tcMar>
              <w:top w:w="0" w:type="dxa"/>
              <w:left w:w="108" w:type="dxa"/>
              <w:bottom w:w="0" w:type="dxa"/>
              <w:right w:w="108" w:type="dxa"/>
            </w:tcMar>
            <w:vAlign w:val="center"/>
          </w:tcPr>
          <w:p w14:paraId="6269C31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naprjeđenje postojeće institucionalne strukture i poboljšanje kapaciteta u institucijama nadležnim za sve segmente okoliša</w:t>
            </w:r>
          </w:p>
        </w:tc>
        <w:tc>
          <w:tcPr>
            <w:tcW w:w="1159" w:type="pct"/>
            <w:shd w:val="clear" w:color="auto" w:fill="D9D9D9"/>
            <w:tcMar>
              <w:top w:w="0" w:type="dxa"/>
              <w:left w:w="108" w:type="dxa"/>
              <w:bottom w:w="0" w:type="dxa"/>
              <w:right w:w="108" w:type="dxa"/>
            </w:tcMar>
            <w:vAlign w:val="center"/>
            <w:hideMark/>
          </w:tcPr>
          <w:p w14:paraId="0E6EA58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5CFC5F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EE968F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501531C5" w14:textId="77777777" w:rsidTr="00296D17">
        <w:trPr>
          <w:trHeight w:val="287"/>
        </w:trPr>
        <w:tc>
          <w:tcPr>
            <w:tcW w:w="708" w:type="pct"/>
            <w:vMerge/>
            <w:shd w:val="clear" w:color="auto" w:fill="D9D9D9"/>
            <w:vAlign w:val="center"/>
          </w:tcPr>
          <w:p w14:paraId="6E3F273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7CFC0B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822248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1)Procjena institucionalnih kapaciteta za dosljednu primjenu zakona i efektivnu realizaciju strategija i planova za zaštitu okoliša</w:t>
            </w:r>
          </w:p>
        </w:tc>
        <w:tc>
          <w:tcPr>
            <w:tcW w:w="1159" w:type="pct"/>
            <w:shd w:val="clear" w:color="auto" w:fill="FFFFFF"/>
            <w:tcMar>
              <w:top w:w="0" w:type="dxa"/>
              <w:left w:w="108" w:type="dxa"/>
              <w:bottom w:w="0" w:type="dxa"/>
              <w:right w:w="108" w:type="dxa"/>
            </w:tcMar>
            <w:vAlign w:val="center"/>
          </w:tcPr>
          <w:p w14:paraId="60E0DB6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provedena procjena</w:t>
            </w:r>
          </w:p>
        </w:tc>
        <w:tc>
          <w:tcPr>
            <w:tcW w:w="1159" w:type="pct"/>
            <w:shd w:val="clear" w:color="auto" w:fill="FFFFFF"/>
            <w:vAlign w:val="center"/>
          </w:tcPr>
          <w:p w14:paraId="2D4F239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a sveobuhvatna procjena institucionalnih kapaciteta (2024.)</w:t>
            </w:r>
          </w:p>
        </w:tc>
      </w:tr>
      <w:tr w:rsidR="00CC447D" w:rsidRPr="008D043F" w14:paraId="0BFB1512" w14:textId="77777777" w:rsidTr="00296D17">
        <w:trPr>
          <w:trHeight w:val="287"/>
        </w:trPr>
        <w:tc>
          <w:tcPr>
            <w:tcW w:w="708" w:type="pct"/>
            <w:vMerge/>
            <w:shd w:val="clear" w:color="auto" w:fill="D9D9D9"/>
            <w:vAlign w:val="center"/>
          </w:tcPr>
          <w:p w14:paraId="58232B3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83D658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6C9448"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 3) Uvođenje mjera za poboljšanja u skladu sa provedenom procjenom kapaciteta</w:t>
            </w:r>
          </w:p>
        </w:tc>
        <w:tc>
          <w:tcPr>
            <w:tcW w:w="1159" w:type="pct"/>
            <w:shd w:val="clear" w:color="auto" w:fill="FFFFFF"/>
            <w:tcMar>
              <w:top w:w="0" w:type="dxa"/>
              <w:left w:w="108" w:type="dxa"/>
              <w:bottom w:w="0" w:type="dxa"/>
              <w:right w:w="108" w:type="dxa"/>
            </w:tcMar>
            <w:vAlign w:val="center"/>
          </w:tcPr>
          <w:p w14:paraId="4E81566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provedena procjena</w:t>
            </w:r>
          </w:p>
        </w:tc>
        <w:tc>
          <w:tcPr>
            <w:tcW w:w="1159" w:type="pct"/>
            <w:shd w:val="clear" w:color="auto" w:fill="FFFFFF"/>
            <w:vAlign w:val="center"/>
          </w:tcPr>
          <w:p w14:paraId="52DBF1B3" w14:textId="77777777" w:rsidR="00CC447D" w:rsidRPr="008D043F" w:rsidRDefault="00CC447D"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efinirane mjere za:</w:t>
            </w:r>
          </w:p>
          <w:p w14:paraId="2A4E4EAE" w14:textId="77777777" w:rsidR="00A81E06" w:rsidRPr="008D043F" w:rsidRDefault="00CC447D" w:rsidP="0068355A">
            <w:pPr>
              <w:numPr>
                <w:ilvl w:val="0"/>
                <w:numId w:val="172"/>
              </w:numPr>
              <w:spacing w:before="40" w:after="40" w:line="276" w:lineRule="auto"/>
              <w:ind w:left="211" w:hanging="14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državanje stručnih osoba u institucijama</w:t>
            </w:r>
          </w:p>
          <w:p w14:paraId="483EBA7C" w14:textId="77777777" w:rsidR="00373482" w:rsidRPr="008D043F" w:rsidRDefault="00CC447D" w:rsidP="0068355A">
            <w:pPr>
              <w:numPr>
                <w:ilvl w:val="0"/>
                <w:numId w:val="172"/>
              </w:numPr>
              <w:spacing w:before="40" w:after="40" w:line="276" w:lineRule="auto"/>
              <w:ind w:left="211" w:hanging="14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jačanje kapaciteta institucija s fokusom na jačanje ljudskih resurs</w:t>
            </w:r>
            <w:r w:rsidR="00373482" w:rsidRPr="008D043F">
              <w:rPr>
                <w:rFonts w:asciiTheme="minorHAnsi" w:hAnsiTheme="minorHAnsi" w:cstheme="minorHAnsi"/>
                <w:sz w:val="18"/>
                <w:szCs w:val="18"/>
                <w:lang w:val="hr-HR" w:bidi="en-US"/>
              </w:rPr>
              <w:t>a</w:t>
            </w:r>
          </w:p>
          <w:p w14:paraId="1A8C1B2C" w14:textId="7BCB7B1B" w:rsidR="00CC447D" w:rsidRPr="008D043F" w:rsidRDefault="00CC447D" w:rsidP="0068355A">
            <w:pPr>
              <w:numPr>
                <w:ilvl w:val="0"/>
                <w:numId w:val="172"/>
              </w:numPr>
              <w:spacing w:before="40" w:after="40" w:line="276" w:lineRule="auto"/>
              <w:ind w:left="211" w:hanging="14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Imenovana </w:t>
            </w:r>
            <w:r w:rsidRPr="008D043F">
              <w:rPr>
                <w:rFonts w:asciiTheme="minorHAnsi" w:eastAsia="Calibri" w:hAnsiTheme="minorHAnsi" w:cstheme="minorHAnsi"/>
                <w:sz w:val="18"/>
                <w:szCs w:val="18"/>
                <w:lang w:val="hr-HR"/>
              </w:rPr>
              <w:t xml:space="preserve">organizacijska jedinica </w:t>
            </w:r>
            <w:r w:rsidR="00CA636B" w:rsidRPr="008D043F">
              <w:rPr>
                <w:rFonts w:asciiTheme="minorHAnsi" w:eastAsia="Calibri" w:hAnsiTheme="minorHAnsi" w:cstheme="minorHAnsi"/>
                <w:sz w:val="18"/>
                <w:szCs w:val="18"/>
                <w:lang w:val="hr-HR"/>
              </w:rPr>
              <w:t xml:space="preserve">zadužena </w:t>
            </w:r>
            <w:r w:rsidRPr="008D043F">
              <w:rPr>
                <w:rFonts w:asciiTheme="minorHAnsi" w:eastAsia="Calibri" w:hAnsiTheme="minorHAnsi" w:cstheme="minorHAnsi"/>
                <w:sz w:val="18"/>
                <w:szCs w:val="18"/>
                <w:lang w:val="hr-HR"/>
              </w:rPr>
              <w:t>za jačanje kapaciteta i razvoj novih sistematizacija (2026.)</w:t>
            </w:r>
          </w:p>
        </w:tc>
      </w:tr>
      <w:tr w:rsidR="00CC447D" w:rsidRPr="008D043F" w14:paraId="065072A7" w14:textId="77777777" w:rsidTr="00296D17">
        <w:trPr>
          <w:trHeight w:val="287"/>
        </w:trPr>
        <w:tc>
          <w:tcPr>
            <w:tcW w:w="708" w:type="pct"/>
            <w:vMerge/>
            <w:shd w:val="clear" w:color="auto" w:fill="D9D9D9"/>
            <w:vAlign w:val="center"/>
          </w:tcPr>
          <w:p w14:paraId="3A63FBD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8C1A96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8C614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4) Status izrade i usvajanja dokumenta o koordiniranom radu inspekcijskih organa čiji cilj je koordinirati rad okolišne inspekcije i drugih inspekcija</w:t>
            </w:r>
          </w:p>
        </w:tc>
        <w:tc>
          <w:tcPr>
            <w:tcW w:w="1159" w:type="pct"/>
            <w:shd w:val="clear" w:color="auto" w:fill="FFFFFF"/>
            <w:tcMar>
              <w:top w:w="0" w:type="dxa"/>
              <w:left w:w="108" w:type="dxa"/>
              <w:bottom w:w="0" w:type="dxa"/>
              <w:right w:w="108" w:type="dxa"/>
            </w:tcMar>
            <w:vAlign w:val="center"/>
          </w:tcPr>
          <w:p w14:paraId="2C7DD07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dokument</w:t>
            </w:r>
          </w:p>
        </w:tc>
        <w:tc>
          <w:tcPr>
            <w:tcW w:w="1159" w:type="pct"/>
            <w:shd w:val="clear" w:color="auto" w:fill="FFFFFF"/>
            <w:vAlign w:val="center"/>
          </w:tcPr>
          <w:p w14:paraId="71B34AFB"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i usvojen </w:t>
            </w:r>
            <w:r w:rsidRPr="008D043F">
              <w:rPr>
                <w:rFonts w:asciiTheme="minorHAnsi" w:eastAsia="Calibri" w:hAnsiTheme="minorHAnsi" w:cstheme="minorHAnsi"/>
                <w:sz w:val="18"/>
                <w:szCs w:val="18"/>
                <w:lang w:val="hr-HR"/>
              </w:rPr>
              <w:t>dokument o koordiniranom radu inspekcijskih organa (2024.)</w:t>
            </w:r>
          </w:p>
        </w:tc>
      </w:tr>
      <w:tr w:rsidR="00CC447D" w:rsidRPr="008D043F" w14:paraId="3E83FB74" w14:textId="77777777" w:rsidTr="00296D17">
        <w:trPr>
          <w:trHeight w:val="483"/>
        </w:trPr>
        <w:tc>
          <w:tcPr>
            <w:tcW w:w="708" w:type="pct"/>
            <w:vMerge/>
            <w:shd w:val="clear" w:color="auto" w:fill="D9D9D9"/>
            <w:vAlign w:val="center"/>
            <w:hideMark/>
          </w:tcPr>
          <w:p w14:paraId="574B20B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832370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97737F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2DAA6F1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E73E0C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296D17" w:rsidRPr="008D043F" w14:paraId="0F7087D0" w14:textId="77777777" w:rsidTr="00296D17">
        <w:trPr>
          <w:trHeight w:val="287"/>
        </w:trPr>
        <w:tc>
          <w:tcPr>
            <w:tcW w:w="708" w:type="pct"/>
            <w:vMerge/>
            <w:shd w:val="clear" w:color="auto" w:fill="D9D9D9"/>
            <w:vAlign w:val="center"/>
            <w:hideMark/>
          </w:tcPr>
          <w:p w14:paraId="68526908" w14:textId="77777777" w:rsidR="00296D17" w:rsidRPr="008D043F" w:rsidRDefault="00296D17"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C943438" w14:textId="77777777" w:rsidR="00296D17" w:rsidRPr="008D043F" w:rsidRDefault="00296D1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CA419CB"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4</w:t>
            </w:r>
          </w:p>
        </w:tc>
        <w:tc>
          <w:tcPr>
            <w:tcW w:w="1159" w:type="pct"/>
            <w:tcMar>
              <w:top w:w="0" w:type="dxa"/>
              <w:left w:w="108" w:type="dxa"/>
              <w:bottom w:w="0" w:type="dxa"/>
              <w:right w:w="108" w:type="dxa"/>
            </w:tcMar>
            <w:vAlign w:val="center"/>
          </w:tcPr>
          <w:p w14:paraId="5E7E453B"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9</w:t>
            </w:r>
          </w:p>
        </w:tc>
        <w:tc>
          <w:tcPr>
            <w:tcW w:w="1159" w:type="pct"/>
            <w:tcMar>
              <w:top w:w="0" w:type="dxa"/>
              <w:left w:w="108" w:type="dxa"/>
              <w:bottom w:w="0" w:type="dxa"/>
              <w:right w:w="108" w:type="dxa"/>
            </w:tcMar>
            <w:vAlign w:val="center"/>
          </w:tcPr>
          <w:p w14:paraId="2D32C306"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24</w:t>
            </w:r>
          </w:p>
        </w:tc>
      </w:tr>
      <w:tr w:rsidR="00CC447D" w:rsidRPr="008D043F" w14:paraId="074318CA"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6B16E6B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4. Mjera</w:t>
            </w:r>
          </w:p>
        </w:tc>
        <w:tc>
          <w:tcPr>
            <w:tcW w:w="815" w:type="pct"/>
            <w:vMerge w:val="restart"/>
            <w:tcMar>
              <w:top w:w="0" w:type="dxa"/>
              <w:left w:w="108" w:type="dxa"/>
              <w:bottom w:w="0" w:type="dxa"/>
              <w:right w:w="108" w:type="dxa"/>
            </w:tcMar>
            <w:vAlign w:val="center"/>
          </w:tcPr>
          <w:p w14:paraId="689ED8F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a funkcionalnih timova u institucijama koje se bave pitanjima okoliša, uključujući timove za pripremu i realizaciju projekata u oblasti okoliša</w:t>
            </w:r>
          </w:p>
        </w:tc>
        <w:tc>
          <w:tcPr>
            <w:tcW w:w="1159" w:type="pct"/>
            <w:shd w:val="clear" w:color="auto" w:fill="D9D9D9"/>
            <w:tcMar>
              <w:top w:w="0" w:type="dxa"/>
              <w:left w:w="108" w:type="dxa"/>
              <w:bottom w:w="0" w:type="dxa"/>
              <w:right w:w="108" w:type="dxa"/>
            </w:tcMar>
            <w:vAlign w:val="center"/>
            <w:hideMark/>
          </w:tcPr>
          <w:p w14:paraId="30F77DB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19D949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55B366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568AD8D" w14:textId="77777777" w:rsidTr="00296D17">
        <w:trPr>
          <w:trHeight w:val="287"/>
        </w:trPr>
        <w:tc>
          <w:tcPr>
            <w:tcW w:w="708" w:type="pct"/>
            <w:vMerge/>
            <w:shd w:val="clear" w:color="auto" w:fill="D9D9D9"/>
            <w:vAlign w:val="center"/>
          </w:tcPr>
          <w:p w14:paraId="341AAB2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E25436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69865E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cjena potreba za stručnim usavršavanjem</w:t>
            </w:r>
          </w:p>
        </w:tc>
        <w:tc>
          <w:tcPr>
            <w:tcW w:w="1159" w:type="pct"/>
            <w:shd w:val="clear" w:color="auto" w:fill="FFFFFF"/>
            <w:tcMar>
              <w:top w:w="0" w:type="dxa"/>
              <w:left w:w="108" w:type="dxa"/>
              <w:bottom w:w="0" w:type="dxa"/>
              <w:right w:w="108" w:type="dxa"/>
            </w:tcMar>
            <w:vAlign w:val="center"/>
          </w:tcPr>
          <w:p w14:paraId="4F8AC09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provedena procjena potreba</w:t>
            </w:r>
          </w:p>
        </w:tc>
        <w:tc>
          <w:tcPr>
            <w:tcW w:w="1159" w:type="pct"/>
            <w:shd w:val="clear" w:color="auto" w:fill="FFFFFF"/>
            <w:vAlign w:val="center"/>
          </w:tcPr>
          <w:p w14:paraId="190A2636"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a </w:t>
            </w:r>
            <w:r w:rsidRPr="008D043F">
              <w:rPr>
                <w:rFonts w:asciiTheme="minorHAnsi" w:eastAsia="Calibri" w:hAnsiTheme="minorHAnsi" w:cstheme="minorHAnsi"/>
                <w:sz w:val="18"/>
                <w:szCs w:val="18"/>
                <w:lang w:val="hr-HR"/>
              </w:rPr>
              <w:t>procjena potreba za stručnim usavršavanjem (2024.)</w:t>
            </w:r>
          </w:p>
        </w:tc>
      </w:tr>
      <w:tr w:rsidR="00CC447D" w:rsidRPr="008D043F" w14:paraId="4A0665C1" w14:textId="77777777" w:rsidTr="00296D17">
        <w:trPr>
          <w:trHeight w:val="287"/>
        </w:trPr>
        <w:tc>
          <w:tcPr>
            <w:tcW w:w="708" w:type="pct"/>
            <w:vMerge/>
            <w:shd w:val="clear" w:color="auto" w:fill="D9D9D9"/>
            <w:vAlign w:val="center"/>
          </w:tcPr>
          <w:p w14:paraId="0BD6BC1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7FA64D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FC806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vedba obuka u skladu s Planom obuke profesionalnih kapaciteta</w:t>
            </w:r>
          </w:p>
        </w:tc>
        <w:tc>
          <w:tcPr>
            <w:tcW w:w="1159" w:type="pct"/>
            <w:shd w:val="clear" w:color="auto" w:fill="FFFFFF"/>
            <w:tcMar>
              <w:top w:w="0" w:type="dxa"/>
              <w:left w:w="108" w:type="dxa"/>
              <w:bottom w:w="0" w:type="dxa"/>
              <w:right w:w="108" w:type="dxa"/>
            </w:tcMar>
            <w:vAlign w:val="center"/>
          </w:tcPr>
          <w:p w14:paraId="50D79F0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buke se provode u određenoj mjeri, ali postoji prostor za poboljšanje i sistematičniji pristup</w:t>
            </w:r>
          </w:p>
        </w:tc>
        <w:tc>
          <w:tcPr>
            <w:tcW w:w="1159" w:type="pct"/>
            <w:shd w:val="clear" w:color="auto" w:fill="FFFFFF"/>
            <w:vAlign w:val="center"/>
          </w:tcPr>
          <w:p w14:paraId="7AFCA9A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e sve planirane obuke (2030.)</w:t>
            </w:r>
          </w:p>
        </w:tc>
      </w:tr>
      <w:tr w:rsidR="00CC447D" w:rsidRPr="008D043F" w14:paraId="0F932A6F" w14:textId="77777777" w:rsidTr="00296D17">
        <w:trPr>
          <w:trHeight w:val="287"/>
        </w:trPr>
        <w:tc>
          <w:tcPr>
            <w:tcW w:w="708" w:type="pct"/>
            <w:vMerge/>
            <w:shd w:val="clear" w:color="auto" w:fill="D9D9D9"/>
            <w:vAlign w:val="center"/>
          </w:tcPr>
          <w:p w14:paraId="727A8C8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26E1B1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511371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institucija koje su formirale timove </w:t>
            </w:r>
            <w:r w:rsidRPr="008D043F">
              <w:rPr>
                <w:rFonts w:asciiTheme="minorHAnsi" w:eastAsia="Calibri" w:hAnsiTheme="minorHAnsi" w:cstheme="minorHAnsi"/>
                <w:sz w:val="18"/>
                <w:szCs w:val="18"/>
                <w:lang w:val="hr-HR"/>
              </w:rPr>
              <w:lastRenderedPageBreak/>
              <w:t>za pripremu i realizaciju projekata za zaštitu okoliša</w:t>
            </w:r>
          </w:p>
        </w:tc>
        <w:tc>
          <w:tcPr>
            <w:tcW w:w="1159" w:type="pct"/>
            <w:shd w:val="clear" w:color="auto" w:fill="FFFFFF"/>
            <w:tcMar>
              <w:top w:w="0" w:type="dxa"/>
              <w:left w:w="108" w:type="dxa"/>
              <w:bottom w:w="0" w:type="dxa"/>
              <w:right w:w="108" w:type="dxa"/>
            </w:tcMar>
            <w:vAlign w:val="center"/>
          </w:tcPr>
          <w:p w14:paraId="707C28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2 institucije (</w:t>
            </w:r>
            <w:r w:rsidRPr="008D043F">
              <w:rPr>
                <w:rFonts w:asciiTheme="minorHAnsi" w:hAnsiTheme="minorHAnsi" w:cstheme="minorHAnsi"/>
                <w:sz w:val="18"/>
                <w:szCs w:val="18"/>
                <w:lang w:val="hr-HR"/>
              </w:rPr>
              <w:t xml:space="preserve">Federalno ministarstvo </w:t>
            </w:r>
            <w:r w:rsidRPr="008D043F">
              <w:rPr>
                <w:rFonts w:asciiTheme="minorHAnsi" w:hAnsiTheme="minorHAnsi" w:cstheme="minorHAnsi"/>
                <w:sz w:val="18"/>
                <w:szCs w:val="18"/>
                <w:lang w:val="hr-HR"/>
              </w:rPr>
              <w:lastRenderedPageBreak/>
              <w:t>okoliša i turizma i Federalno ministarstvo poljoprivrede, vodoprivrede i šumarstva)</w:t>
            </w:r>
          </w:p>
        </w:tc>
        <w:tc>
          <w:tcPr>
            <w:tcW w:w="1159" w:type="pct"/>
            <w:shd w:val="clear" w:color="auto" w:fill="FFFFFF"/>
            <w:vAlign w:val="center"/>
          </w:tcPr>
          <w:p w14:paraId="662AB5F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Sve ključne institucije formirale timove za </w:t>
            </w:r>
            <w:r w:rsidRPr="008D043F">
              <w:rPr>
                <w:rFonts w:asciiTheme="minorHAnsi" w:hAnsiTheme="minorHAnsi" w:cstheme="minorHAnsi"/>
                <w:sz w:val="18"/>
                <w:szCs w:val="18"/>
                <w:lang w:val="hr-HR" w:bidi="en-US"/>
              </w:rPr>
              <w:lastRenderedPageBreak/>
              <w:t>pripremu i realizaciju projekata (2026.)</w:t>
            </w:r>
          </w:p>
        </w:tc>
      </w:tr>
      <w:tr w:rsidR="00CC447D" w:rsidRPr="008D043F" w14:paraId="244AB519" w14:textId="77777777" w:rsidTr="00296D17">
        <w:trPr>
          <w:trHeight w:val="483"/>
        </w:trPr>
        <w:tc>
          <w:tcPr>
            <w:tcW w:w="708" w:type="pct"/>
            <w:vMerge/>
            <w:shd w:val="clear" w:color="auto" w:fill="D9D9D9"/>
            <w:vAlign w:val="center"/>
            <w:hideMark/>
          </w:tcPr>
          <w:p w14:paraId="1BCFA12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766B4F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A39CA2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660D83F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F8BE13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05FD1FA4" w14:textId="77777777" w:rsidTr="00296D17">
        <w:trPr>
          <w:trHeight w:val="287"/>
        </w:trPr>
        <w:tc>
          <w:tcPr>
            <w:tcW w:w="708" w:type="pct"/>
            <w:vMerge/>
            <w:shd w:val="clear" w:color="auto" w:fill="D9D9D9"/>
            <w:vAlign w:val="center"/>
            <w:hideMark/>
          </w:tcPr>
          <w:p w14:paraId="61123E92"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3F7539D"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24F6915" w14:textId="0C18380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9</w:t>
            </w:r>
          </w:p>
        </w:tc>
        <w:tc>
          <w:tcPr>
            <w:tcW w:w="1159" w:type="pct"/>
            <w:tcMar>
              <w:top w:w="0" w:type="dxa"/>
              <w:left w:w="108" w:type="dxa"/>
              <w:bottom w:w="0" w:type="dxa"/>
              <w:right w:w="108" w:type="dxa"/>
            </w:tcMar>
            <w:vAlign w:val="center"/>
          </w:tcPr>
          <w:p w14:paraId="0B7F0334" w14:textId="4F39BF8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9</w:t>
            </w:r>
          </w:p>
        </w:tc>
        <w:tc>
          <w:tcPr>
            <w:tcW w:w="1159" w:type="pct"/>
            <w:tcMar>
              <w:top w:w="0" w:type="dxa"/>
              <w:left w:w="108" w:type="dxa"/>
              <w:bottom w:w="0" w:type="dxa"/>
              <w:right w:w="108" w:type="dxa"/>
            </w:tcMar>
            <w:vAlign w:val="center"/>
          </w:tcPr>
          <w:p w14:paraId="22AA9AB0" w14:textId="39030E10"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49</w:t>
            </w:r>
          </w:p>
        </w:tc>
      </w:tr>
    </w:tbl>
    <w:p w14:paraId="5AB397EA"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2008"/>
        <w:gridCol w:w="2308"/>
        <w:gridCol w:w="3286"/>
        <w:gridCol w:w="3286"/>
        <w:gridCol w:w="3286"/>
      </w:tblGrid>
      <w:tr w:rsidR="00CC447D" w:rsidRPr="008D043F" w14:paraId="3598C954" w14:textId="77777777" w:rsidTr="00270082">
        <w:trPr>
          <w:trHeight w:val="384"/>
        </w:trPr>
        <w:tc>
          <w:tcPr>
            <w:tcW w:w="708" w:type="pct"/>
            <w:vMerge w:val="restart"/>
            <w:shd w:val="clear" w:color="auto" w:fill="D9D9D9"/>
            <w:tcMar>
              <w:top w:w="0" w:type="dxa"/>
              <w:left w:w="108" w:type="dxa"/>
              <w:bottom w:w="0" w:type="dxa"/>
              <w:right w:w="108" w:type="dxa"/>
            </w:tcMar>
            <w:vAlign w:val="center"/>
          </w:tcPr>
          <w:p w14:paraId="36D7D4D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4. Prioritet</w:t>
            </w:r>
          </w:p>
          <w:p w14:paraId="110CCDA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restart"/>
            <w:tcMar>
              <w:top w:w="0" w:type="dxa"/>
              <w:left w:w="108" w:type="dxa"/>
              <w:bottom w:w="0" w:type="dxa"/>
              <w:right w:w="108" w:type="dxa"/>
            </w:tcMar>
            <w:vAlign w:val="center"/>
          </w:tcPr>
          <w:p w14:paraId="3339D363"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ti visok nivo svijesti javnosti o važnosti zaštite okoliša i uključenosti u proces donošenja odluka, posebno uključenost žena, mladih i društveno osjetljivih grupa</w:t>
            </w:r>
          </w:p>
        </w:tc>
        <w:tc>
          <w:tcPr>
            <w:tcW w:w="1159" w:type="pct"/>
            <w:shd w:val="clear" w:color="auto" w:fill="D9D9D9"/>
            <w:tcMar>
              <w:top w:w="0" w:type="dxa"/>
              <w:left w:w="108" w:type="dxa"/>
              <w:bottom w:w="0" w:type="dxa"/>
              <w:right w:w="108" w:type="dxa"/>
            </w:tcMar>
            <w:vAlign w:val="center"/>
          </w:tcPr>
          <w:p w14:paraId="4C6F4964"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645F65A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ACBC03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91C333B" w14:textId="77777777" w:rsidTr="00270082">
        <w:trPr>
          <w:trHeight w:val="287"/>
        </w:trPr>
        <w:tc>
          <w:tcPr>
            <w:tcW w:w="708" w:type="pct"/>
            <w:vMerge/>
            <w:shd w:val="clear" w:color="auto" w:fill="D9D9D9"/>
            <w:vAlign w:val="center"/>
            <w:hideMark/>
          </w:tcPr>
          <w:p w14:paraId="417077D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12B1D17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ABD86B7" w14:textId="77777777" w:rsidR="00CC447D" w:rsidRPr="008D043F" w:rsidRDefault="005B15FA"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CC447D" w:rsidRPr="008D043F">
              <w:rPr>
                <w:rFonts w:asciiTheme="minorHAnsi" w:hAnsiTheme="minorHAnsi" w:cstheme="minorHAnsi"/>
                <w:sz w:val="18"/>
                <w:szCs w:val="18"/>
                <w:lang w:val="hr-HR"/>
              </w:rPr>
              <w:t>svijesti javnosti o važnosti zaštite okoliša i uključenosti u proces donošenja odluka</w:t>
            </w:r>
          </w:p>
        </w:tc>
        <w:tc>
          <w:tcPr>
            <w:tcW w:w="1159" w:type="pct"/>
            <w:tcMar>
              <w:top w:w="0" w:type="dxa"/>
              <w:left w:w="108" w:type="dxa"/>
              <w:bottom w:w="0" w:type="dxa"/>
              <w:right w:w="108" w:type="dxa"/>
            </w:tcMar>
            <w:vAlign w:val="center"/>
          </w:tcPr>
          <w:p w14:paraId="63E5F51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a svijest javnosti o potrebi zaštite okoliša.</w:t>
            </w:r>
          </w:p>
          <w:p w14:paraId="07F77E2C"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postojanje dugoročnih edukativnih programa i kampanja za podizanje javne svijesti o pitanjima zaštite okoliša (2021.)</w:t>
            </w:r>
          </w:p>
        </w:tc>
        <w:tc>
          <w:tcPr>
            <w:tcW w:w="1159" w:type="pct"/>
            <w:tcMar>
              <w:top w:w="0" w:type="dxa"/>
              <w:left w:w="108" w:type="dxa"/>
              <w:bottom w:w="0" w:type="dxa"/>
              <w:right w:w="108" w:type="dxa"/>
            </w:tcMar>
            <w:vAlign w:val="center"/>
          </w:tcPr>
          <w:p w14:paraId="3CB00E2A"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ran visok nivo svijesti javnosti o važnosti zaštite okoliša i uključenosti u proces donošenja odluka, posebno uključenost žena, mladih i društveno osjetljivih grupa (2030.)</w:t>
            </w:r>
          </w:p>
        </w:tc>
      </w:tr>
      <w:tr w:rsidR="00CC447D" w:rsidRPr="008D043F" w14:paraId="5259B75C" w14:textId="77777777" w:rsidTr="00270082">
        <w:trPr>
          <w:trHeight w:val="287"/>
        </w:trPr>
        <w:tc>
          <w:tcPr>
            <w:tcW w:w="708" w:type="pct"/>
            <w:vMerge/>
            <w:shd w:val="clear" w:color="auto" w:fill="D9D9D9"/>
            <w:vAlign w:val="center"/>
          </w:tcPr>
          <w:p w14:paraId="59E62D5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6E65F9F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93405CC"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češće javnosti u procesima donošenja odluka, strateških i pravnih dokumenata, posebno u procesima procjene utjecaja na okoliš i izdavanja okolišnih dozvola</w:t>
            </w:r>
          </w:p>
        </w:tc>
        <w:tc>
          <w:tcPr>
            <w:tcW w:w="1159" w:type="pct"/>
            <w:tcMar>
              <w:top w:w="0" w:type="dxa"/>
              <w:left w:w="108" w:type="dxa"/>
              <w:bottom w:w="0" w:type="dxa"/>
              <w:right w:w="108" w:type="dxa"/>
            </w:tcMar>
            <w:vAlign w:val="center"/>
          </w:tcPr>
          <w:p w14:paraId="3BCF4770" w14:textId="77777777" w:rsidR="00CC447D" w:rsidRPr="008D043F" w:rsidRDefault="005B15FA"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zak nivo učešća</w:t>
            </w:r>
            <w:r w:rsidR="00CC447D" w:rsidRPr="008D043F">
              <w:rPr>
                <w:rFonts w:asciiTheme="minorHAnsi" w:hAnsiTheme="minorHAnsi" w:cstheme="minorHAnsi"/>
                <w:sz w:val="18"/>
                <w:szCs w:val="18"/>
                <w:lang w:val="hr-HR"/>
              </w:rPr>
              <w:t xml:space="preserve"> javnosti i </w:t>
            </w:r>
            <w:r w:rsidRPr="008D043F">
              <w:rPr>
                <w:rFonts w:asciiTheme="minorHAnsi" w:hAnsiTheme="minorHAnsi" w:cstheme="minorHAnsi"/>
                <w:sz w:val="18"/>
                <w:szCs w:val="18"/>
                <w:lang w:val="hr-HR"/>
              </w:rPr>
              <w:t xml:space="preserve">kvaliteta </w:t>
            </w:r>
            <w:r w:rsidR="00CC447D" w:rsidRPr="008D043F">
              <w:rPr>
                <w:rFonts w:asciiTheme="minorHAnsi" w:hAnsiTheme="minorHAnsi" w:cstheme="minorHAnsi"/>
                <w:sz w:val="18"/>
                <w:szCs w:val="18"/>
                <w:lang w:val="hr-HR"/>
              </w:rPr>
              <w:t xml:space="preserve">javnih </w:t>
            </w:r>
            <w:r w:rsidRPr="008D043F">
              <w:rPr>
                <w:rFonts w:asciiTheme="minorHAnsi" w:hAnsiTheme="minorHAnsi" w:cstheme="minorHAnsi"/>
                <w:sz w:val="18"/>
                <w:szCs w:val="18"/>
                <w:lang w:val="hr-HR"/>
              </w:rPr>
              <w:t xml:space="preserve">konsultacija </w:t>
            </w:r>
            <w:r w:rsidR="00CC447D" w:rsidRPr="008D043F">
              <w:rPr>
                <w:rFonts w:asciiTheme="minorHAnsi" w:hAnsiTheme="minorHAnsi" w:cstheme="minorHAnsi"/>
                <w:sz w:val="18"/>
                <w:szCs w:val="18"/>
                <w:lang w:val="hr-HR"/>
              </w:rPr>
              <w:t>u procesima donošenja odluka (posebno u procesima procjene utjecaja na okoliš, izdavanje okolišnih dozvola, pripremi zakona, podzakonskih i drugih akata, itd). Mladi ne učestvuju u procesima donošenja odluka</w:t>
            </w:r>
            <w:r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 xml:space="preserve"> kako je to predviđeno Zakonom o mladima Federacije Bosne i Hercegovine (2021.)</w:t>
            </w:r>
          </w:p>
        </w:tc>
        <w:tc>
          <w:tcPr>
            <w:tcW w:w="1159" w:type="pct"/>
            <w:tcMar>
              <w:top w:w="0" w:type="dxa"/>
              <w:left w:w="108" w:type="dxa"/>
              <w:bottom w:w="0" w:type="dxa"/>
              <w:right w:w="108" w:type="dxa"/>
            </w:tcMar>
            <w:vAlign w:val="center"/>
          </w:tcPr>
          <w:p w14:paraId="19F475D9"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ran pristup informacijama i efikasno učešće javnosti u procesima donošenja odluka koje se tiču okoliša, posebno u procesima procjene utjecaja na okoliš i izdavanja okolišnih dozvola (2025.)</w:t>
            </w:r>
          </w:p>
        </w:tc>
      </w:tr>
      <w:tr w:rsidR="00CC447D" w:rsidRPr="008D043F" w14:paraId="5715CCF2" w14:textId="77777777" w:rsidTr="00270082">
        <w:trPr>
          <w:trHeight w:val="287"/>
        </w:trPr>
        <w:tc>
          <w:tcPr>
            <w:tcW w:w="708" w:type="pct"/>
            <w:vMerge/>
            <w:shd w:val="clear" w:color="auto" w:fill="D9D9D9"/>
            <w:vAlign w:val="center"/>
          </w:tcPr>
          <w:p w14:paraId="56DC20B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5E09DB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5106CE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edovnost izrade i objavljivanja Izvještaja o stanju okoliša Federacije Bosne i Hercegovine</w:t>
            </w:r>
          </w:p>
        </w:tc>
        <w:tc>
          <w:tcPr>
            <w:tcW w:w="1159" w:type="pct"/>
            <w:tcMar>
              <w:top w:w="0" w:type="dxa"/>
              <w:left w:w="108" w:type="dxa"/>
              <w:bottom w:w="0" w:type="dxa"/>
              <w:right w:w="108" w:type="dxa"/>
            </w:tcMar>
            <w:vAlign w:val="center"/>
          </w:tcPr>
          <w:p w14:paraId="022D819B"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dosljedna priprema, javnost i izvještavanje po pitanju Izvještaja o stanju okoliša Federacije Bosne i Hercegovine (2021.)</w:t>
            </w:r>
          </w:p>
        </w:tc>
        <w:tc>
          <w:tcPr>
            <w:tcW w:w="1159" w:type="pct"/>
            <w:tcMar>
              <w:top w:w="0" w:type="dxa"/>
              <w:left w:w="108" w:type="dxa"/>
              <w:bottom w:w="0" w:type="dxa"/>
              <w:right w:w="108" w:type="dxa"/>
            </w:tcMar>
            <w:vAlign w:val="center"/>
          </w:tcPr>
          <w:p w14:paraId="26D1BB9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vještaji o stanju okoliša </w:t>
            </w:r>
            <w:r w:rsidR="005B15FA"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 rade se redovno i kvalitetno i javno su dostupni (2026.)</w:t>
            </w:r>
          </w:p>
        </w:tc>
      </w:tr>
      <w:tr w:rsidR="00CC447D" w:rsidRPr="008D043F" w14:paraId="17B45DAD" w14:textId="77777777" w:rsidTr="00270082">
        <w:trPr>
          <w:trHeight w:val="287"/>
        </w:trPr>
        <w:tc>
          <w:tcPr>
            <w:tcW w:w="708" w:type="pct"/>
            <w:vMerge/>
            <w:shd w:val="clear" w:color="auto" w:fill="D9D9D9"/>
            <w:vAlign w:val="center"/>
            <w:hideMark/>
          </w:tcPr>
          <w:p w14:paraId="7A6448E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744D18A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CB7F05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478B6D6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4AF0ECA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4D5A0F26" w14:textId="77777777" w:rsidTr="00270082">
        <w:trPr>
          <w:trHeight w:val="287"/>
        </w:trPr>
        <w:tc>
          <w:tcPr>
            <w:tcW w:w="708" w:type="pct"/>
            <w:vMerge/>
            <w:shd w:val="clear" w:color="auto" w:fill="D9D9D9"/>
            <w:vAlign w:val="center"/>
          </w:tcPr>
          <w:p w14:paraId="7D7A6B7E"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C7AC313"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C9A84F2" w14:textId="437ABA4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6</w:t>
            </w:r>
          </w:p>
        </w:tc>
        <w:tc>
          <w:tcPr>
            <w:tcW w:w="1159" w:type="pct"/>
            <w:tcMar>
              <w:top w:w="0" w:type="dxa"/>
              <w:left w:w="108" w:type="dxa"/>
              <w:bottom w:w="0" w:type="dxa"/>
              <w:right w:w="108" w:type="dxa"/>
            </w:tcMar>
            <w:vAlign w:val="center"/>
          </w:tcPr>
          <w:p w14:paraId="7EEB17F8" w14:textId="4C9603C3"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25</w:t>
            </w:r>
          </w:p>
        </w:tc>
        <w:tc>
          <w:tcPr>
            <w:tcW w:w="1159" w:type="pct"/>
            <w:tcMar>
              <w:top w:w="0" w:type="dxa"/>
              <w:left w:w="108" w:type="dxa"/>
              <w:bottom w:w="0" w:type="dxa"/>
              <w:right w:w="108" w:type="dxa"/>
            </w:tcMar>
            <w:vAlign w:val="center"/>
          </w:tcPr>
          <w:p w14:paraId="1C038034" w14:textId="5A39E5EE"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822</w:t>
            </w:r>
          </w:p>
        </w:tc>
      </w:tr>
    </w:tbl>
    <w:p w14:paraId="130410DB"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243A2042"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1E07523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4.1. Mjera</w:t>
            </w:r>
          </w:p>
          <w:p w14:paraId="19E8D0D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restart"/>
            <w:tcMar>
              <w:top w:w="0" w:type="dxa"/>
              <w:left w:w="108" w:type="dxa"/>
              <w:bottom w:w="0" w:type="dxa"/>
              <w:right w:w="108" w:type="dxa"/>
            </w:tcMar>
            <w:vAlign w:val="center"/>
          </w:tcPr>
          <w:p w14:paraId="13A13E1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dukacije i podizanje svijesti o potrebi i značaju zaštite okoliša</w:t>
            </w:r>
          </w:p>
        </w:tc>
        <w:tc>
          <w:tcPr>
            <w:tcW w:w="1159" w:type="pct"/>
            <w:shd w:val="clear" w:color="auto" w:fill="D9D9D9"/>
            <w:tcMar>
              <w:top w:w="0" w:type="dxa"/>
              <w:left w:w="108" w:type="dxa"/>
              <w:bottom w:w="0" w:type="dxa"/>
              <w:right w:w="108" w:type="dxa"/>
            </w:tcMar>
            <w:vAlign w:val="center"/>
            <w:hideMark/>
          </w:tcPr>
          <w:p w14:paraId="2BD8051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947620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2885BE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6EEFDE5" w14:textId="77777777" w:rsidTr="00296D17">
        <w:trPr>
          <w:trHeight w:val="287"/>
        </w:trPr>
        <w:tc>
          <w:tcPr>
            <w:tcW w:w="708" w:type="pct"/>
            <w:vMerge/>
            <w:shd w:val="clear" w:color="auto" w:fill="D9D9D9"/>
            <w:vAlign w:val="center"/>
          </w:tcPr>
          <w:p w14:paraId="64F4431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9BDBA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B2D80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ntinuitet </w:t>
            </w:r>
            <w:r w:rsidR="005B15FA"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s medijima s ciljem provođenja promotivnih aktivnosti</w:t>
            </w:r>
          </w:p>
        </w:tc>
        <w:tc>
          <w:tcPr>
            <w:tcW w:w="1159" w:type="pct"/>
            <w:shd w:val="clear" w:color="auto" w:fill="FFFFFF"/>
            <w:tcMar>
              <w:top w:w="0" w:type="dxa"/>
              <w:left w:w="108" w:type="dxa"/>
              <w:bottom w:w="0" w:type="dxa"/>
              <w:right w:w="108" w:type="dxa"/>
            </w:tcMar>
            <w:vAlign w:val="center"/>
          </w:tcPr>
          <w:p w14:paraId="3E15804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kontinuitet </w:t>
            </w:r>
            <w:r w:rsidR="005B15FA" w:rsidRPr="008D043F">
              <w:rPr>
                <w:rFonts w:asciiTheme="minorHAnsi" w:hAnsiTheme="minorHAnsi" w:cstheme="minorHAnsi"/>
                <w:sz w:val="18"/>
                <w:szCs w:val="18"/>
                <w:lang w:val="hr-HR" w:bidi="en-US"/>
              </w:rPr>
              <w:t xml:space="preserve">saradnje </w:t>
            </w:r>
            <w:r w:rsidRPr="008D043F">
              <w:rPr>
                <w:rFonts w:asciiTheme="minorHAnsi" w:hAnsiTheme="minorHAnsi" w:cstheme="minorHAnsi"/>
                <w:sz w:val="18"/>
                <w:szCs w:val="18"/>
                <w:lang w:val="hr-HR" w:bidi="en-US"/>
              </w:rPr>
              <w:t>s</w:t>
            </w:r>
            <w:r w:rsidR="005B15F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medijima</w:t>
            </w:r>
          </w:p>
        </w:tc>
        <w:tc>
          <w:tcPr>
            <w:tcW w:w="1159" w:type="pct"/>
            <w:shd w:val="clear" w:color="auto" w:fill="FFFFFF"/>
            <w:vAlign w:val="center"/>
          </w:tcPr>
          <w:p w14:paraId="59E7A698"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a kontinuirana i intenzivna promocija zaštite okoliša putem medija </w:t>
            </w:r>
            <w:r w:rsidRPr="008D043F">
              <w:rPr>
                <w:rFonts w:asciiTheme="minorHAnsi" w:hAnsiTheme="minorHAnsi" w:cstheme="minorHAnsi"/>
                <w:sz w:val="18"/>
                <w:szCs w:val="18"/>
                <w:lang w:val="hr-HR" w:bidi="en-US"/>
              </w:rPr>
              <w:lastRenderedPageBreak/>
              <w:t>(kontinuirano 2030</w:t>
            </w:r>
            <w:r w:rsidR="005B15F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743C2F4A" w14:textId="77777777" w:rsidTr="00296D17">
        <w:trPr>
          <w:trHeight w:val="287"/>
        </w:trPr>
        <w:tc>
          <w:tcPr>
            <w:tcW w:w="708" w:type="pct"/>
            <w:vMerge/>
            <w:shd w:val="clear" w:color="auto" w:fill="D9D9D9"/>
            <w:vAlign w:val="center"/>
          </w:tcPr>
          <w:p w14:paraId="398F0A8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F93390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FEA70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edovnost i kontinuitet u provedbi edukativnih programa i kampanja za podizanje javne svijesti o važnosti očuvanja okoliša, značaju i ugroženosti prirodnih resursa</w:t>
            </w:r>
            <w:r w:rsidR="005B15F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povezanosti s klimatskim promjenama</w:t>
            </w:r>
          </w:p>
        </w:tc>
        <w:tc>
          <w:tcPr>
            <w:tcW w:w="1159" w:type="pct"/>
            <w:shd w:val="clear" w:color="auto" w:fill="FFFFFF"/>
            <w:tcMar>
              <w:top w:w="0" w:type="dxa"/>
              <w:left w:w="108" w:type="dxa"/>
              <w:bottom w:w="0" w:type="dxa"/>
              <w:right w:w="108" w:type="dxa"/>
            </w:tcMar>
            <w:vAlign w:val="center"/>
          </w:tcPr>
          <w:p w14:paraId="7D5B160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Edukativni programi i kampanje se ne provode redovno</w:t>
            </w:r>
          </w:p>
        </w:tc>
        <w:tc>
          <w:tcPr>
            <w:tcW w:w="1159" w:type="pct"/>
            <w:shd w:val="clear" w:color="auto" w:fill="FFFFFF"/>
            <w:vAlign w:val="center"/>
          </w:tcPr>
          <w:p w14:paraId="2A68095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Redovno i kontinuirano se provode edukativni programi i kampanje za podizanje svijesti javnosti o važnosti očuvanja okoliša, značaju i ugroženosti prirodnih resursa</w:t>
            </w:r>
            <w:r w:rsidR="005B15F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povezanosti s klimatskim promjenama (kontinuirano 2030</w:t>
            </w:r>
            <w:r w:rsidR="005B15F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174B67F4" w14:textId="77777777" w:rsidTr="00296D17">
        <w:trPr>
          <w:trHeight w:val="287"/>
        </w:trPr>
        <w:tc>
          <w:tcPr>
            <w:tcW w:w="708" w:type="pct"/>
            <w:vMerge/>
            <w:shd w:val="clear" w:color="auto" w:fill="D9D9D9"/>
            <w:vAlign w:val="center"/>
          </w:tcPr>
          <w:p w14:paraId="43EF296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91480F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A4DCE0" w14:textId="77777777" w:rsidR="00CC447D" w:rsidRPr="008D043F" w:rsidRDefault="005B15F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zak nivo</w:t>
            </w:r>
            <w:r w:rsidR="00CC447D" w:rsidRPr="008D043F">
              <w:rPr>
                <w:rFonts w:asciiTheme="minorHAnsi" w:eastAsia="Calibri" w:hAnsiTheme="minorHAnsi" w:cstheme="minorHAnsi"/>
                <w:sz w:val="18"/>
                <w:szCs w:val="18"/>
                <w:lang w:val="hr-HR"/>
              </w:rPr>
              <w:t xml:space="preserve"> partnerskih institucija vezan za kreiranje znanja i podizanja svijesti o povezanosti okoliša i rodne dimenzije</w:t>
            </w:r>
          </w:p>
        </w:tc>
        <w:tc>
          <w:tcPr>
            <w:tcW w:w="1159" w:type="pct"/>
            <w:shd w:val="clear" w:color="auto" w:fill="FFFFFF"/>
            <w:tcMar>
              <w:top w:w="0" w:type="dxa"/>
              <w:left w:w="108" w:type="dxa"/>
              <w:bottom w:w="0" w:type="dxa"/>
              <w:right w:w="108" w:type="dxa"/>
            </w:tcMar>
            <w:vAlign w:val="center"/>
          </w:tcPr>
          <w:p w14:paraId="79BA3FFC" w14:textId="5E7CA83B"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i </w:t>
            </w:r>
            <w:r w:rsidR="005B15FA"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s partnerskim institucijama koja je intenzivirana kroz proces izrade </w:t>
            </w:r>
            <w:r w:rsidR="00376C47" w:rsidRPr="008D043F">
              <w:rPr>
                <w:rFonts w:asciiTheme="minorHAnsi" w:hAnsiTheme="minorHAnsi" w:cstheme="minorHAnsi"/>
                <w:sz w:val="18"/>
                <w:szCs w:val="18"/>
                <w:lang w:val="hr-HR" w:bidi="en-US"/>
              </w:rPr>
              <w:t>Strategije za nivo F</w:t>
            </w:r>
            <w:r w:rsidR="00617C95" w:rsidRPr="008D043F">
              <w:rPr>
                <w:rFonts w:asciiTheme="minorHAnsi" w:hAnsiTheme="minorHAnsi" w:cstheme="minorHAnsi"/>
                <w:sz w:val="18"/>
                <w:szCs w:val="18"/>
                <w:lang w:val="hr-HR" w:bidi="en-US"/>
              </w:rPr>
              <w:t xml:space="preserve">ederacije </w:t>
            </w:r>
            <w:r w:rsidR="00376C47" w:rsidRPr="008D043F">
              <w:rPr>
                <w:rFonts w:asciiTheme="minorHAnsi" w:hAnsiTheme="minorHAnsi" w:cstheme="minorHAnsi"/>
                <w:sz w:val="18"/>
                <w:szCs w:val="18"/>
                <w:lang w:val="hr-HR" w:bidi="en-US"/>
              </w:rPr>
              <w:t>BiH</w:t>
            </w:r>
          </w:p>
        </w:tc>
        <w:tc>
          <w:tcPr>
            <w:tcW w:w="1159" w:type="pct"/>
            <w:shd w:val="clear" w:color="auto" w:fill="FFFFFF"/>
            <w:vAlign w:val="center"/>
          </w:tcPr>
          <w:p w14:paraId="793592BD" w14:textId="77777777" w:rsidR="00CC447D" w:rsidRPr="008D043F" w:rsidRDefault="005B15FA"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Visok nivo</w:t>
            </w:r>
            <w:r w:rsidR="00CC447D" w:rsidRPr="008D043F">
              <w:rPr>
                <w:rFonts w:asciiTheme="minorHAnsi" w:hAnsiTheme="minorHAnsi" w:cstheme="minorHAnsi"/>
                <w:sz w:val="18"/>
                <w:szCs w:val="18"/>
                <w:lang w:val="hr-HR" w:bidi="en-US"/>
              </w:rPr>
              <w:t xml:space="preserve"> i kontinuitet </w:t>
            </w:r>
            <w:r w:rsidRPr="008D043F">
              <w:rPr>
                <w:rFonts w:asciiTheme="minorHAnsi" w:hAnsiTheme="minorHAnsi" w:cstheme="minorHAnsi"/>
                <w:sz w:val="18"/>
                <w:szCs w:val="18"/>
                <w:lang w:val="hr-HR" w:bidi="en-US"/>
              </w:rPr>
              <w:t xml:space="preserve">saradnje </w:t>
            </w:r>
            <w:r w:rsidR="00CC447D" w:rsidRPr="008D043F">
              <w:rPr>
                <w:rFonts w:asciiTheme="minorHAnsi" w:hAnsiTheme="minorHAnsi" w:cstheme="minorHAnsi"/>
                <w:sz w:val="18"/>
                <w:szCs w:val="18"/>
                <w:lang w:val="hr-HR" w:bidi="en-US"/>
              </w:rPr>
              <w:t>partnerskih institucija vezan za kreiranje znanja i podizanja svijesti o povezanosti okoliša i rodne dimenzije (kontinuirano 2030</w:t>
            </w:r>
            <w:r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w:t>
            </w:r>
          </w:p>
        </w:tc>
      </w:tr>
      <w:tr w:rsidR="00CC447D" w:rsidRPr="008D043F" w14:paraId="78D90397" w14:textId="77777777" w:rsidTr="00296D17">
        <w:trPr>
          <w:trHeight w:val="287"/>
        </w:trPr>
        <w:tc>
          <w:tcPr>
            <w:tcW w:w="708" w:type="pct"/>
            <w:vMerge/>
            <w:shd w:val="clear" w:color="auto" w:fill="D9D9D9"/>
            <w:vAlign w:val="center"/>
          </w:tcPr>
          <w:p w14:paraId="42DFC8E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E2AB71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7BE7BD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omocije </w:t>
            </w:r>
            <w:r w:rsidRPr="008D043F">
              <w:rPr>
                <w:rFonts w:asciiTheme="minorHAnsi" w:hAnsiTheme="minorHAnsi" w:cstheme="minorHAnsi"/>
                <w:sz w:val="18"/>
                <w:szCs w:val="18"/>
                <w:lang w:val="hr-HR" w:bidi="en-US"/>
              </w:rPr>
              <w:t>mjera koje mogu utjecati na dizajn proizvoda i sistema za zaštitu okoliša</w:t>
            </w:r>
          </w:p>
        </w:tc>
        <w:tc>
          <w:tcPr>
            <w:tcW w:w="1159" w:type="pct"/>
            <w:shd w:val="clear" w:color="auto" w:fill="FFFFFF"/>
            <w:tcMar>
              <w:top w:w="0" w:type="dxa"/>
              <w:left w:w="108" w:type="dxa"/>
              <w:bottom w:w="0" w:type="dxa"/>
              <w:right w:w="108" w:type="dxa"/>
            </w:tcMar>
            <w:vAlign w:val="center"/>
          </w:tcPr>
          <w:p w14:paraId="11A0DCF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adekvatna promocija mjera koje mogu utjecati na dizajn proizvoda i sistema za zaštitu okoliša</w:t>
            </w:r>
          </w:p>
        </w:tc>
        <w:tc>
          <w:tcPr>
            <w:tcW w:w="1159" w:type="pct"/>
            <w:shd w:val="clear" w:color="auto" w:fill="FFFFFF"/>
            <w:vAlign w:val="center"/>
          </w:tcPr>
          <w:p w14:paraId="6348BF1F"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igurana kontinuirana promocija mjera koje mogu utjecati na dizajn proizvoda i promovirani sistemi za zaštitu okoliša (do 2026. pa kontinuirano)</w:t>
            </w:r>
          </w:p>
        </w:tc>
      </w:tr>
      <w:tr w:rsidR="00CC447D" w:rsidRPr="008D043F" w14:paraId="50177911" w14:textId="77777777" w:rsidTr="00296D17">
        <w:trPr>
          <w:trHeight w:val="483"/>
        </w:trPr>
        <w:tc>
          <w:tcPr>
            <w:tcW w:w="708" w:type="pct"/>
            <w:vMerge/>
            <w:shd w:val="clear" w:color="auto" w:fill="D9D9D9"/>
            <w:vAlign w:val="center"/>
            <w:hideMark/>
          </w:tcPr>
          <w:p w14:paraId="386BB74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7642A7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8BEE09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DBBD3C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9B7828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296D17" w:rsidRPr="008D043F" w14:paraId="3043B318" w14:textId="77777777" w:rsidTr="00296D17">
        <w:trPr>
          <w:trHeight w:val="287"/>
        </w:trPr>
        <w:tc>
          <w:tcPr>
            <w:tcW w:w="708" w:type="pct"/>
            <w:vMerge/>
            <w:shd w:val="clear" w:color="auto" w:fill="D9D9D9"/>
            <w:vAlign w:val="center"/>
            <w:hideMark/>
          </w:tcPr>
          <w:p w14:paraId="2F8C5CF7" w14:textId="77777777" w:rsidR="00296D17" w:rsidRPr="008D043F" w:rsidRDefault="00296D17"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6D736C3" w14:textId="77777777" w:rsidR="00296D17" w:rsidRPr="008D043F" w:rsidRDefault="00296D1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95CB82B"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4</w:t>
            </w:r>
          </w:p>
        </w:tc>
        <w:tc>
          <w:tcPr>
            <w:tcW w:w="1159" w:type="pct"/>
            <w:tcMar>
              <w:top w:w="0" w:type="dxa"/>
              <w:left w:w="108" w:type="dxa"/>
              <w:bottom w:w="0" w:type="dxa"/>
              <w:right w:w="108" w:type="dxa"/>
            </w:tcMar>
            <w:vAlign w:val="center"/>
          </w:tcPr>
          <w:p w14:paraId="751247F3"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4</w:t>
            </w:r>
          </w:p>
        </w:tc>
        <w:tc>
          <w:tcPr>
            <w:tcW w:w="1159" w:type="pct"/>
            <w:tcMar>
              <w:top w:w="0" w:type="dxa"/>
              <w:left w:w="108" w:type="dxa"/>
              <w:bottom w:w="0" w:type="dxa"/>
              <w:right w:w="108" w:type="dxa"/>
            </w:tcMar>
            <w:vAlign w:val="center"/>
          </w:tcPr>
          <w:p w14:paraId="595F18B5"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349</w:t>
            </w:r>
          </w:p>
        </w:tc>
      </w:tr>
      <w:tr w:rsidR="00CC447D" w:rsidRPr="008D043F" w14:paraId="6454C30C"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303A634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4.2. Mjera</w:t>
            </w:r>
          </w:p>
        </w:tc>
        <w:tc>
          <w:tcPr>
            <w:tcW w:w="815" w:type="pct"/>
            <w:vMerge w:val="restart"/>
            <w:tcMar>
              <w:top w:w="0" w:type="dxa"/>
              <w:left w:w="108" w:type="dxa"/>
              <w:bottom w:w="0" w:type="dxa"/>
              <w:right w:w="108" w:type="dxa"/>
            </w:tcMar>
            <w:vAlign w:val="center"/>
          </w:tcPr>
          <w:p w14:paraId="4B007B0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boljšanje učešća javnosti u donošenju odluka koje se tiču okoliša</w:t>
            </w:r>
          </w:p>
        </w:tc>
        <w:tc>
          <w:tcPr>
            <w:tcW w:w="1159" w:type="pct"/>
            <w:shd w:val="clear" w:color="auto" w:fill="D9D9D9"/>
            <w:tcMar>
              <w:top w:w="0" w:type="dxa"/>
              <w:left w:w="108" w:type="dxa"/>
              <w:bottom w:w="0" w:type="dxa"/>
              <w:right w:w="108" w:type="dxa"/>
            </w:tcMar>
            <w:vAlign w:val="center"/>
            <w:hideMark/>
          </w:tcPr>
          <w:p w14:paraId="6C7CB79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79D472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7C038E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314717A" w14:textId="77777777" w:rsidTr="00296D17">
        <w:trPr>
          <w:trHeight w:val="287"/>
        </w:trPr>
        <w:tc>
          <w:tcPr>
            <w:tcW w:w="708" w:type="pct"/>
            <w:vMerge/>
            <w:shd w:val="clear" w:color="auto" w:fill="D9D9D9"/>
            <w:vAlign w:val="center"/>
          </w:tcPr>
          <w:p w14:paraId="22CB933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6DBF92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FF31C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apaciteti institucija za organiziranje efektivnih mehanizama učešća javnosti</w:t>
            </w:r>
          </w:p>
        </w:tc>
        <w:tc>
          <w:tcPr>
            <w:tcW w:w="1159" w:type="pct"/>
            <w:shd w:val="clear" w:color="auto" w:fill="FFFFFF"/>
            <w:tcMar>
              <w:top w:w="0" w:type="dxa"/>
              <w:left w:w="108" w:type="dxa"/>
              <w:bottom w:w="0" w:type="dxa"/>
              <w:right w:w="108" w:type="dxa"/>
            </w:tcMar>
            <w:vAlign w:val="center"/>
          </w:tcPr>
          <w:p w14:paraId="5CA3A14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ljeni su određeni kapaciteti institucija za organiziranje procesa učešća javnosti, međutim</w:t>
            </w:r>
            <w:r w:rsidR="00472D8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postoji prostor za poboljšanja</w:t>
            </w:r>
          </w:p>
        </w:tc>
        <w:tc>
          <w:tcPr>
            <w:tcW w:w="1159" w:type="pct"/>
            <w:shd w:val="clear" w:color="auto" w:fill="FFFFFF"/>
            <w:vAlign w:val="center"/>
          </w:tcPr>
          <w:p w14:paraId="0C6F40C5"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Ojačani kapaciteti institucija za organiziranje efektivnih mehanizama učešća javnosti (2030.)</w:t>
            </w:r>
          </w:p>
        </w:tc>
      </w:tr>
      <w:tr w:rsidR="00CC447D" w:rsidRPr="008D043F" w14:paraId="562852E3" w14:textId="77777777" w:rsidTr="00296D17">
        <w:trPr>
          <w:trHeight w:val="287"/>
        </w:trPr>
        <w:tc>
          <w:tcPr>
            <w:tcW w:w="708" w:type="pct"/>
            <w:vMerge/>
            <w:shd w:val="clear" w:color="auto" w:fill="D9D9D9"/>
            <w:vAlign w:val="center"/>
          </w:tcPr>
          <w:p w14:paraId="625219B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2B1EE8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F198C55" w14:textId="77777777" w:rsidR="00CC447D" w:rsidRPr="008D043F" w:rsidRDefault="005B15F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vo saradnje</w:t>
            </w:r>
            <w:r w:rsidR="00CC447D" w:rsidRPr="008D043F">
              <w:rPr>
                <w:rFonts w:asciiTheme="minorHAnsi" w:eastAsia="Calibri" w:hAnsiTheme="minorHAnsi" w:cstheme="minorHAnsi"/>
                <w:sz w:val="18"/>
                <w:szCs w:val="18"/>
                <w:lang w:val="hr-HR"/>
              </w:rPr>
              <w:t xml:space="preserve"> između Federalnog ministarstva okoliša i turizma i drugih institucija </w:t>
            </w:r>
          </w:p>
        </w:tc>
        <w:tc>
          <w:tcPr>
            <w:tcW w:w="1159" w:type="pct"/>
            <w:shd w:val="clear" w:color="auto" w:fill="FFFFFF"/>
            <w:tcMar>
              <w:top w:w="0" w:type="dxa"/>
              <w:left w:w="108" w:type="dxa"/>
              <w:bottom w:w="0" w:type="dxa"/>
              <w:right w:w="108" w:type="dxa"/>
            </w:tcMar>
            <w:vAlign w:val="center"/>
          </w:tcPr>
          <w:p w14:paraId="1229956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institucionalna </w:t>
            </w:r>
            <w:r w:rsidR="00472D8A"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između </w:t>
            </w:r>
            <w:r w:rsidRPr="008D043F">
              <w:rPr>
                <w:rFonts w:asciiTheme="minorHAnsi" w:eastAsia="Calibri" w:hAnsiTheme="minorHAnsi" w:cstheme="minorHAnsi"/>
                <w:sz w:val="18"/>
                <w:szCs w:val="18"/>
                <w:lang w:val="hr-HR"/>
              </w:rPr>
              <w:t xml:space="preserve">Federalnog ministarstva okoliša i turizma i </w:t>
            </w:r>
            <w:r w:rsidRPr="008D043F">
              <w:rPr>
                <w:rFonts w:asciiTheme="minorHAnsi" w:hAnsiTheme="minorHAnsi" w:cstheme="minorHAnsi"/>
                <w:sz w:val="18"/>
                <w:szCs w:val="18"/>
                <w:lang w:val="hr-HR" w:bidi="en-US"/>
              </w:rPr>
              <w:t>drugih institucija u sektoru okoliša s organizacijama civilnog društva</w:t>
            </w:r>
          </w:p>
        </w:tc>
        <w:tc>
          <w:tcPr>
            <w:tcW w:w="1159" w:type="pct"/>
            <w:shd w:val="clear" w:color="auto" w:fill="FFFFFF"/>
            <w:vAlign w:val="center"/>
          </w:tcPr>
          <w:p w14:paraId="6055C9B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jačana </w:t>
            </w:r>
            <w:r w:rsidR="00472D8A"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između </w:t>
            </w:r>
            <w:r w:rsidRPr="008D043F">
              <w:rPr>
                <w:rFonts w:asciiTheme="minorHAnsi" w:eastAsia="Calibri" w:hAnsiTheme="minorHAnsi" w:cstheme="minorHAnsi"/>
                <w:sz w:val="18"/>
                <w:szCs w:val="18"/>
                <w:lang w:val="hr-HR"/>
              </w:rPr>
              <w:t xml:space="preserve">Federalnog ministarstva okoliša i turizma i </w:t>
            </w:r>
            <w:r w:rsidRPr="008D043F">
              <w:rPr>
                <w:rFonts w:asciiTheme="minorHAnsi" w:hAnsiTheme="minorHAnsi" w:cstheme="minorHAnsi"/>
                <w:sz w:val="18"/>
                <w:szCs w:val="18"/>
                <w:lang w:val="hr-HR" w:bidi="en-US"/>
              </w:rPr>
              <w:t>drugih institucija u sektoru okoliša s organizacijama civilnog društva (2030.)</w:t>
            </w:r>
          </w:p>
        </w:tc>
      </w:tr>
      <w:tr w:rsidR="00CC447D" w:rsidRPr="008D043F" w14:paraId="5BBED2DA" w14:textId="77777777" w:rsidTr="00296D17">
        <w:trPr>
          <w:trHeight w:val="287"/>
        </w:trPr>
        <w:tc>
          <w:tcPr>
            <w:tcW w:w="708" w:type="pct"/>
            <w:vMerge/>
            <w:shd w:val="clear" w:color="auto" w:fill="D9D9D9"/>
            <w:vAlign w:val="center"/>
          </w:tcPr>
          <w:p w14:paraId="6400AD6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909013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98068AF" w14:textId="77777777" w:rsidR="00CC447D" w:rsidRPr="008D043F" w:rsidRDefault="005B15F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vo saradnje</w:t>
            </w:r>
            <w:r w:rsidR="00CC447D" w:rsidRPr="008D043F">
              <w:rPr>
                <w:rFonts w:asciiTheme="minorHAnsi" w:eastAsia="Calibri" w:hAnsiTheme="minorHAnsi" w:cstheme="minorHAnsi"/>
                <w:sz w:val="18"/>
                <w:szCs w:val="18"/>
                <w:lang w:val="hr-HR"/>
              </w:rPr>
              <w:t xml:space="preserve"> između Federalnog ministarstva okoliša i turizma</w:t>
            </w:r>
            <w:r w:rsidR="00CC447D" w:rsidRPr="008D043F">
              <w:rPr>
                <w:rFonts w:asciiTheme="minorHAnsi" w:hAnsiTheme="minorHAnsi" w:cstheme="minorHAnsi"/>
                <w:sz w:val="18"/>
                <w:szCs w:val="18"/>
                <w:lang w:val="hr-HR" w:bidi="en-US"/>
              </w:rPr>
              <w:t xml:space="preserve"> i </w:t>
            </w:r>
            <w:r w:rsidR="00CC447D" w:rsidRPr="008D043F">
              <w:rPr>
                <w:rFonts w:asciiTheme="minorHAnsi" w:hAnsiTheme="minorHAnsi" w:cstheme="minorHAnsi"/>
                <w:i/>
                <w:sz w:val="18"/>
                <w:szCs w:val="18"/>
                <w:lang w:val="hr-HR" w:bidi="en-US"/>
              </w:rPr>
              <w:t>Gender</w:t>
            </w:r>
            <w:r w:rsidR="00CC447D" w:rsidRPr="008D043F">
              <w:rPr>
                <w:rFonts w:asciiTheme="minorHAnsi" w:hAnsiTheme="minorHAnsi" w:cstheme="minorHAnsi"/>
                <w:sz w:val="18"/>
                <w:szCs w:val="18"/>
                <w:lang w:val="hr-HR" w:bidi="en-US"/>
              </w:rPr>
              <w:t xml:space="preserve"> centra Federacije BiH</w:t>
            </w:r>
          </w:p>
        </w:tc>
        <w:tc>
          <w:tcPr>
            <w:tcW w:w="1159" w:type="pct"/>
            <w:shd w:val="clear" w:color="auto" w:fill="FFFFFF"/>
            <w:tcMar>
              <w:top w:w="0" w:type="dxa"/>
              <w:left w:w="108" w:type="dxa"/>
              <w:bottom w:w="0" w:type="dxa"/>
              <w:right w:w="108" w:type="dxa"/>
            </w:tcMar>
            <w:vAlign w:val="center"/>
          </w:tcPr>
          <w:p w14:paraId="0E3CC2EA" w14:textId="77777777" w:rsidR="00CC447D" w:rsidRPr="008D043F" w:rsidRDefault="00CC447D" w:rsidP="0068355A">
            <w:pPr>
              <w:spacing w:after="120" w:line="276" w:lineRule="auto"/>
              <w:ind w:hanging="2"/>
              <w:contextualSpacing/>
              <w:rPr>
                <w:rFonts w:asciiTheme="minorHAnsi" w:hAnsiTheme="minorHAnsi" w:cstheme="minorHAnsi"/>
                <w:strike/>
                <w:sz w:val="18"/>
                <w:szCs w:val="18"/>
                <w:lang w:val="hr-HR"/>
              </w:rPr>
            </w:pPr>
            <w:r w:rsidRPr="008D043F">
              <w:rPr>
                <w:rFonts w:asciiTheme="minorHAnsi" w:hAnsiTheme="minorHAnsi" w:cstheme="minorHAnsi"/>
                <w:sz w:val="18"/>
                <w:szCs w:val="18"/>
                <w:lang w:val="hr-HR" w:bidi="en-US"/>
              </w:rPr>
              <w:t xml:space="preserve">Uspostavljena je </w:t>
            </w:r>
            <w:r w:rsidR="00472D8A"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i dvosmjerna komunikacija između </w:t>
            </w:r>
            <w:r w:rsidRPr="008D043F">
              <w:rPr>
                <w:rFonts w:asciiTheme="minorHAnsi" w:eastAsia="Calibri" w:hAnsiTheme="minorHAnsi" w:cstheme="minorHAnsi"/>
                <w:sz w:val="18"/>
                <w:szCs w:val="18"/>
                <w:lang w:val="hr-HR"/>
              </w:rPr>
              <w:t>Federalnog ministarstva okoliša i turizma</w:t>
            </w:r>
            <w:r w:rsidRPr="008D043F">
              <w:rPr>
                <w:rFonts w:asciiTheme="minorHAnsi" w:hAnsiTheme="minorHAnsi" w:cstheme="minorHAnsi"/>
                <w:sz w:val="18"/>
                <w:szCs w:val="18"/>
                <w:lang w:val="hr-HR" w:bidi="en-US"/>
              </w:rPr>
              <w:t xml:space="preserve">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a Federacije BiH</w:t>
            </w:r>
          </w:p>
        </w:tc>
        <w:tc>
          <w:tcPr>
            <w:tcW w:w="1159" w:type="pct"/>
            <w:shd w:val="clear" w:color="auto" w:fill="FFFFFF"/>
            <w:vAlign w:val="center"/>
          </w:tcPr>
          <w:p w14:paraId="4C0E4D78" w14:textId="77777777" w:rsidR="00CC447D" w:rsidRPr="008D043F" w:rsidRDefault="00472D8A"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Visok nivo saradnje</w:t>
            </w:r>
            <w:r w:rsidR="00CC447D" w:rsidRPr="008D043F">
              <w:rPr>
                <w:rFonts w:asciiTheme="minorHAnsi" w:hAnsiTheme="minorHAnsi" w:cstheme="minorHAnsi"/>
                <w:sz w:val="18"/>
                <w:szCs w:val="18"/>
                <w:lang w:val="hr-HR" w:bidi="en-US"/>
              </w:rPr>
              <w:t xml:space="preserve"> i komunikacije između </w:t>
            </w:r>
            <w:r w:rsidR="00CC447D" w:rsidRPr="008D043F">
              <w:rPr>
                <w:rFonts w:asciiTheme="minorHAnsi" w:eastAsia="Calibri" w:hAnsiTheme="minorHAnsi" w:cstheme="minorHAnsi"/>
                <w:sz w:val="18"/>
                <w:szCs w:val="18"/>
                <w:lang w:val="hr-HR"/>
              </w:rPr>
              <w:t>Federalnog ministarstva okoliša i turizma</w:t>
            </w:r>
            <w:r w:rsidR="00CC447D" w:rsidRPr="008D043F">
              <w:rPr>
                <w:rFonts w:asciiTheme="minorHAnsi" w:hAnsiTheme="minorHAnsi" w:cstheme="minorHAnsi"/>
                <w:sz w:val="18"/>
                <w:szCs w:val="18"/>
                <w:lang w:val="hr-HR" w:bidi="en-US"/>
              </w:rPr>
              <w:t xml:space="preserve"> i </w:t>
            </w:r>
            <w:r w:rsidR="00CC447D" w:rsidRPr="008D043F">
              <w:rPr>
                <w:rFonts w:asciiTheme="minorHAnsi" w:hAnsiTheme="minorHAnsi" w:cstheme="minorHAnsi"/>
                <w:i/>
                <w:sz w:val="18"/>
                <w:szCs w:val="18"/>
                <w:lang w:val="hr-HR" w:bidi="en-US"/>
              </w:rPr>
              <w:t>Gender</w:t>
            </w:r>
            <w:r w:rsidR="00CC447D" w:rsidRPr="008D043F">
              <w:rPr>
                <w:rFonts w:asciiTheme="minorHAnsi" w:hAnsiTheme="minorHAnsi" w:cstheme="minorHAnsi"/>
                <w:sz w:val="18"/>
                <w:szCs w:val="18"/>
                <w:lang w:val="hr-HR" w:bidi="en-US"/>
              </w:rPr>
              <w:t xml:space="preserve"> centra Federacije BiH (kontinuirano-2030.)</w:t>
            </w:r>
          </w:p>
        </w:tc>
      </w:tr>
      <w:tr w:rsidR="00CC447D" w:rsidRPr="008D043F" w14:paraId="3AA2AA33" w14:textId="77777777" w:rsidTr="00296D17">
        <w:trPr>
          <w:trHeight w:val="287"/>
        </w:trPr>
        <w:tc>
          <w:tcPr>
            <w:tcW w:w="708" w:type="pct"/>
            <w:vMerge/>
            <w:shd w:val="clear" w:color="auto" w:fill="D9D9D9"/>
            <w:vAlign w:val="center"/>
          </w:tcPr>
          <w:p w14:paraId="42ABE25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717FC9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4177BB" w14:textId="77777777" w:rsidR="00CC447D" w:rsidRPr="008D043F" w:rsidRDefault="005B15F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vo </w:t>
            </w:r>
            <w:r w:rsidR="00CC447D" w:rsidRPr="008D043F">
              <w:rPr>
                <w:rFonts w:asciiTheme="minorHAnsi" w:eastAsia="Calibri" w:hAnsiTheme="minorHAnsi" w:cstheme="minorHAnsi"/>
                <w:sz w:val="18"/>
                <w:szCs w:val="18"/>
                <w:lang w:val="hr-HR"/>
              </w:rPr>
              <w:t xml:space="preserve">prijenosa obavijesti o javnim raspravama s viših </w:t>
            </w:r>
            <w:r w:rsidR="00472D8A" w:rsidRPr="008D043F">
              <w:rPr>
                <w:rFonts w:asciiTheme="minorHAnsi" w:eastAsia="Calibri" w:hAnsiTheme="minorHAnsi" w:cstheme="minorHAnsi"/>
                <w:sz w:val="18"/>
                <w:szCs w:val="18"/>
                <w:lang w:val="hr-HR"/>
              </w:rPr>
              <w:t xml:space="preserve">nivoa </w:t>
            </w:r>
            <w:r w:rsidR="00CC447D" w:rsidRPr="008D043F">
              <w:rPr>
                <w:rFonts w:asciiTheme="minorHAnsi" w:eastAsia="Calibri" w:hAnsiTheme="minorHAnsi" w:cstheme="minorHAnsi"/>
                <w:sz w:val="18"/>
                <w:szCs w:val="18"/>
                <w:lang w:val="hr-HR"/>
              </w:rPr>
              <w:t>vlasti jedinicama lokalne samouprave</w:t>
            </w:r>
          </w:p>
        </w:tc>
        <w:tc>
          <w:tcPr>
            <w:tcW w:w="1159" w:type="pct"/>
            <w:shd w:val="clear" w:color="auto" w:fill="FFFFFF"/>
            <w:tcMar>
              <w:top w:w="0" w:type="dxa"/>
              <w:left w:w="108" w:type="dxa"/>
              <w:bottom w:w="0" w:type="dxa"/>
              <w:right w:w="108" w:type="dxa"/>
            </w:tcMar>
            <w:vAlign w:val="center"/>
          </w:tcPr>
          <w:p w14:paraId="409B231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w:t>
            </w:r>
            <w:r w:rsidRPr="008D043F">
              <w:rPr>
                <w:rFonts w:asciiTheme="minorHAnsi" w:eastAsia="Calibri" w:hAnsiTheme="minorHAnsi" w:cstheme="minorHAnsi"/>
                <w:sz w:val="18"/>
                <w:szCs w:val="18"/>
                <w:lang w:val="hr-HR"/>
              </w:rPr>
              <w:t xml:space="preserve">bavijesti o javnim raspravama često se ne prenose s viših </w:t>
            </w:r>
            <w:r w:rsidR="00472D8A" w:rsidRPr="008D043F">
              <w:rPr>
                <w:rFonts w:asciiTheme="minorHAnsi" w:eastAsia="Calibri" w:hAnsiTheme="minorHAnsi" w:cstheme="minorHAnsi"/>
                <w:sz w:val="18"/>
                <w:szCs w:val="18"/>
                <w:lang w:val="hr-HR"/>
              </w:rPr>
              <w:t xml:space="preserve">nivoa </w:t>
            </w:r>
            <w:r w:rsidRPr="008D043F">
              <w:rPr>
                <w:rFonts w:asciiTheme="minorHAnsi" w:eastAsia="Calibri" w:hAnsiTheme="minorHAnsi" w:cstheme="minorHAnsi"/>
                <w:sz w:val="18"/>
                <w:szCs w:val="18"/>
                <w:lang w:val="hr-HR"/>
              </w:rPr>
              <w:t>vlasti jedinicama lokalne samouprave</w:t>
            </w:r>
          </w:p>
        </w:tc>
        <w:tc>
          <w:tcPr>
            <w:tcW w:w="1159" w:type="pct"/>
            <w:shd w:val="clear" w:color="auto" w:fill="FFFFFF"/>
            <w:vAlign w:val="center"/>
          </w:tcPr>
          <w:p w14:paraId="1A9E014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boljšan prijenos obavijesti o javnim raspravama </w:t>
            </w:r>
            <w:r w:rsidRPr="008D043F">
              <w:rPr>
                <w:rFonts w:asciiTheme="minorHAnsi" w:eastAsia="Calibri" w:hAnsiTheme="minorHAnsi" w:cstheme="minorHAnsi"/>
                <w:sz w:val="18"/>
                <w:szCs w:val="18"/>
                <w:lang w:val="hr-HR"/>
              </w:rPr>
              <w:t xml:space="preserve">s viših </w:t>
            </w:r>
            <w:r w:rsidR="00472D8A" w:rsidRPr="008D043F">
              <w:rPr>
                <w:rFonts w:asciiTheme="minorHAnsi" w:eastAsia="Calibri" w:hAnsiTheme="minorHAnsi" w:cstheme="minorHAnsi"/>
                <w:sz w:val="18"/>
                <w:szCs w:val="18"/>
                <w:lang w:val="hr-HR"/>
              </w:rPr>
              <w:t xml:space="preserve">nivoa </w:t>
            </w:r>
            <w:r w:rsidRPr="008D043F">
              <w:rPr>
                <w:rFonts w:asciiTheme="minorHAnsi" w:eastAsia="Calibri" w:hAnsiTheme="minorHAnsi" w:cstheme="minorHAnsi"/>
                <w:sz w:val="18"/>
                <w:szCs w:val="18"/>
                <w:lang w:val="hr-HR"/>
              </w:rPr>
              <w:t>vlasti jedinicama lokalne samouprave (kontinuirano</w:t>
            </w:r>
            <w:r w:rsidR="00472D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30.)</w:t>
            </w:r>
          </w:p>
        </w:tc>
      </w:tr>
      <w:tr w:rsidR="00CC447D" w:rsidRPr="008D043F" w14:paraId="35949845" w14:textId="77777777" w:rsidTr="00296D17">
        <w:trPr>
          <w:trHeight w:val="287"/>
        </w:trPr>
        <w:tc>
          <w:tcPr>
            <w:tcW w:w="708" w:type="pct"/>
            <w:vMerge/>
            <w:shd w:val="clear" w:color="auto" w:fill="D9D9D9"/>
            <w:vAlign w:val="center"/>
          </w:tcPr>
          <w:p w14:paraId="0D6837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238364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18828E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472D8A" w:rsidRPr="008D043F">
              <w:rPr>
                <w:rFonts w:asciiTheme="minorHAnsi" w:eastAsia="Calibri" w:hAnsiTheme="minorHAnsi" w:cstheme="minorHAnsi"/>
                <w:sz w:val="18"/>
                <w:szCs w:val="18"/>
                <w:lang w:val="hr-HR"/>
              </w:rPr>
              <w:t xml:space="preserve">saradnje </w:t>
            </w:r>
            <w:r w:rsidRPr="008D043F">
              <w:rPr>
                <w:rFonts w:asciiTheme="minorHAnsi" w:eastAsia="Calibri" w:hAnsiTheme="minorHAnsi" w:cstheme="minorHAnsi"/>
                <w:sz w:val="18"/>
                <w:szCs w:val="18"/>
                <w:lang w:val="hr-HR"/>
              </w:rPr>
              <w:t>s Partnerstvom 27</w:t>
            </w:r>
          </w:p>
        </w:tc>
        <w:tc>
          <w:tcPr>
            <w:tcW w:w="1159" w:type="pct"/>
            <w:shd w:val="clear" w:color="auto" w:fill="FFFFFF"/>
            <w:tcMar>
              <w:top w:w="0" w:type="dxa"/>
              <w:left w:w="108" w:type="dxa"/>
              <w:bottom w:w="0" w:type="dxa"/>
              <w:right w:w="108" w:type="dxa"/>
            </w:tcMar>
            <w:vAlign w:val="center"/>
          </w:tcPr>
          <w:p w14:paraId="0F96D6C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institucionalna </w:t>
            </w:r>
            <w:r w:rsidR="00472D8A"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s </w:t>
            </w:r>
            <w:r w:rsidRPr="008D043F">
              <w:rPr>
                <w:rFonts w:asciiTheme="minorHAnsi" w:eastAsia="Calibri" w:hAnsiTheme="minorHAnsi" w:cstheme="minorHAnsi"/>
                <w:sz w:val="18"/>
                <w:szCs w:val="18"/>
                <w:lang w:val="hr-HR"/>
              </w:rPr>
              <w:t>Partnerstvom 27</w:t>
            </w:r>
          </w:p>
        </w:tc>
        <w:tc>
          <w:tcPr>
            <w:tcW w:w="1159" w:type="pct"/>
            <w:shd w:val="clear" w:color="auto" w:fill="FFFFFF"/>
            <w:vAlign w:val="center"/>
          </w:tcPr>
          <w:p w14:paraId="28BB540F"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472D8A"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s Partnerstvom 27 (kontinuirano</w:t>
            </w:r>
            <w:r w:rsidR="00472D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2030.)</w:t>
            </w:r>
          </w:p>
        </w:tc>
      </w:tr>
      <w:tr w:rsidR="00CC447D" w:rsidRPr="008D043F" w14:paraId="20263A20" w14:textId="77777777" w:rsidTr="00296D17">
        <w:trPr>
          <w:trHeight w:val="287"/>
        </w:trPr>
        <w:tc>
          <w:tcPr>
            <w:tcW w:w="708" w:type="pct"/>
            <w:vMerge/>
            <w:shd w:val="clear" w:color="auto" w:fill="D9D9D9"/>
            <w:vAlign w:val="center"/>
          </w:tcPr>
          <w:p w14:paraId="20A25A3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F6BF74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BFB207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vedba edukacija o Zakonu o slobodi pristupa informacijama (ZOSPI)</w:t>
            </w:r>
          </w:p>
        </w:tc>
        <w:tc>
          <w:tcPr>
            <w:tcW w:w="1159" w:type="pct"/>
            <w:shd w:val="clear" w:color="auto" w:fill="FFFFFF"/>
            <w:tcMar>
              <w:top w:w="0" w:type="dxa"/>
              <w:left w:w="108" w:type="dxa"/>
              <w:bottom w:w="0" w:type="dxa"/>
              <w:right w:w="108" w:type="dxa"/>
            </w:tcMar>
            <w:vAlign w:val="center"/>
          </w:tcPr>
          <w:p w14:paraId="2C19206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Edukacije se povremeno provode</w:t>
            </w:r>
          </w:p>
        </w:tc>
        <w:tc>
          <w:tcPr>
            <w:tcW w:w="1159" w:type="pct"/>
            <w:shd w:val="clear" w:color="auto" w:fill="FFFFFF"/>
            <w:vAlign w:val="center"/>
          </w:tcPr>
          <w:p w14:paraId="5AFC67C8"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e planirane edukacije o ZOSPI</w:t>
            </w:r>
            <w:r w:rsidR="00472D8A" w:rsidRPr="008D043F">
              <w:rPr>
                <w:rFonts w:asciiTheme="minorHAnsi" w:hAnsiTheme="minorHAnsi" w:cstheme="minorHAnsi"/>
                <w:sz w:val="18"/>
                <w:szCs w:val="18"/>
                <w:lang w:val="hr-HR" w:bidi="en-US"/>
              </w:rPr>
              <w:t>-ju</w:t>
            </w:r>
            <w:r w:rsidRPr="008D043F">
              <w:rPr>
                <w:rFonts w:asciiTheme="minorHAnsi" w:hAnsiTheme="minorHAnsi" w:cstheme="minorHAnsi"/>
                <w:sz w:val="18"/>
                <w:szCs w:val="18"/>
                <w:lang w:val="hr-HR" w:bidi="en-US"/>
              </w:rPr>
              <w:t xml:space="preserve"> (periodično </w:t>
            </w:r>
            <w:r w:rsidR="00472D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2030.)</w:t>
            </w:r>
          </w:p>
        </w:tc>
      </w:tr>
      <w:tr w:rsidR="00CC447D" w:rsidRPr="008D043F" w14:paraId="65DB72C5" w14:textId="77777777" w:rsidTr="00296D17">
        <w:trPr>
          <w:trHeight w:val="287"/>
        </w:trPr>
        <w:tc>
          <w:tcPr>
            <w:tcW w:w="708" w:type="pct"/>
            <w:vMerge/>
            <w:shd w:val="clear" w:color="auto" w:fill="D9D9D9"/>
            <w:vAlign w:val="center"/>
          </w:tcPr>
          <w:p w14:paraId="7590A8A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9A1FB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63A8D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avna dostupnost informacija o okolišu na </w:t>
            </w:r>
            <w:r w:rsidRPr="008D043F">
              <w:rPr>
                <w:rFonts w:asciiTheme="minorHAnsi" w:eastAsia="Calibri" w:hAnsiTheme="minorHAnsi" w:cstheme="minorHAnsi"/>
                <w:i/>
                <w:sz w:val="18"/>
                <w:szCs w:val="18"/>
                <w:lang w:val="hr-HR"/>
              </w:rPr>
              <w:t>web</w:t>
            </w:r>
            <w:r w:rsidR="00472D8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ama nadležnih institucija na svim </w:t>
            </w:r>
            <w:r w:rsidR="00472D8A" w:rsidRPr="008D043F">
              <w:rPr>
                <w:rFonts w:asciiTheme="minorHAnsi" w:eastAsia="Calibri" w:hAnsiTheme="minorHAnsi" w:cstheme="minorHAnsi"/>
                <w:sz w:val="18"/>
                <w:szCs w:val="18"/>
                <w:lang w:val="hr-HR"/>
              </w:rPr>
              <w:t>nivoima</w:t>
            </w:r>
          </w:p>
        </w:tc>
        <w:tc>
          <w:tcPr>
            <w:tcW w:w="1159" w:type="pct"/>
            <w:shd w:val="clear" w:color="auto" w:fill="FFFFFF"/>
            <w:tcMar>
              <w:top w:w="0" w:type="dxa"/>
              <w:left w:w="108" w:type="dxa"/>
              <w:bottom w:w="0" w:type="dxa"/>
              <w:right w:w="108" w:type="dxa"/>
            </w:tcMar>
            <w:vAlign w:val="center"/>
          </w:tcPr>
          <w:p w14:paraId="6F64C0C6" w14:textId="77777777" w:rsidR="00CC447D" w:rsidRPr="008D043F" w:rsidRDefault="00472D8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 xml:space="preserve">– sve informacije nisu dostupne na </w:t>
            </w:r>
            <w:r w:rsidR="00CC447D" w:rsidRPr="008D043F">
              <w:rPr>
                <w:rFonts w:asciiTheme="minorHAnsi" w:hAnsiTheme="minorHAnsi" w:cstheme="minorHAnsi"/>
                <w:i/>
                <w:sz w:val="18"/>
                <w:szCs w:val="18"/>
                <w:lang w:val="hr-HR" w:bidi="en-US"/>
              </w:rPr>
              <w:t>web</w:t>
            </w:r>
            <w:r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stranicama, odnosno ne ažuriraju se redovno</w:t>
            </w:r>
          </w:p>
        </w:tc>
        <w:tc>
          <w:tcPr>
            <w:tcW w:w="1159" w:type="pct"/>
            <w:shd w:val="clear" w:color="auto" w:fill="FFFFFF"/>
            <w:vAlign w:val="center"/>
          </w:tcPr>
          <w:p w14:paraId="074464CB"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ve relevantne informacije o okolišu su javno dostupne, prvenstveno putem zvaničnih web stranica institucija (kontinuirano</w:t>
            </w:r>
            <w:r w:rsidR="00472D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520017E2" w14:textId="77777777" w:rsidTr="00296D17">
        <w:trPr>
          <w:trHeight w:val="287"/>
        </w:trPr>
        <w:tc>
          <w:tcPr>
            <w:tcW w:w="708" w:type="pct"/>
            <w:vMerge/>
            <w:shd w:val="clear" w:color="auto" w:fill="D9D9D9"/>
            <w:vAlign w:val="center"/>
          </w:tcPr>
          <w:p w14:paraId="2ECEE42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2139E4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5AC227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Funkcionalnost elektronske/</w:t>
            </w:r>
            <w:r w:rsidRPr="008D043F">
              <w:rPr>
                <w:rFonts w:asciiTheme="minorHAnsi" w:hAnsiTheme="minorHAnsi" w:cstheme="minorHAnsi"/>
                <w:i/>
                <w:color w:val="000000"/>
                <w:sz w:val="18"/>
                <w:szCs w:val="18"/>
                <w:lang w:val="hr-HR"/>
              </w:rPr>
              <w:t>online</w:t>
            </w:r>
            <w:r w:rsidRPr="008D043F">
              <w:rPr>
                <w:rFonts w:asciiTheme="minorHAnsi" w:hAnsiTheme="minorHAnsi" w:cstheme="minorHAnsi"/>
                <w:color w:val="000000"/>
                <w:sz w:val="18"/>
                <w:szCs w:val="18"/>
                <w:lang w:val="hr-HR"/>
              </w:rPr>
              <w:t xml:space="preserve"> komunikacije između nadležnih institucija i javnosti</w:t>
            </w:r>
          </w:p>
        </w:tc>
        <w:tc>
          <w:tcPr>
            <w:tcW w:w="1159" w:type="pct"/>
            <w:shd w:val="clear" w:color="auto" w:fill="FFFFFF"/>
            <w:tcMar>
              <w:top w:w="0" w:type="dxa"/>
              <w:left w:w="108" w:type="dxa"/>
              <w:bottom w:w="0" w:type="dxa"/>
              <w:right w:w="108" w:type="dxa"/>
            </w:tcMar>
            <w:vAlign w:val="center"/>
          </w:tcPr>
          <w:p w14:paraId="47B4430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i su kanali komunikacije putem elektronske pošte – postoji prostor za poboljšanja</w:t>
            </w:r>
          </w:p>
        </w:tc>
        <w:tc>
          <w:tcPr>
            <w:tcW w:w="1159" w:type="pct"/>
            <w:shd w:val="clear" w:color="auto" w:fill="FFFFFF"/>
            <w:vAlign w:val="center"/>
          </w:tcPr>
          <w:p w14:paraId="697BEB55"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a funkcionalna komunikacija putem elektronske pošte (2026. pa kontinuirano)</w:t>
            </w:r>
          </w:p>
        </w:tc>
      </w:tr>
      <w:tr w:rsidR="00CC447D" w:rsidRPr="008D043F" w14:paraId="2B08AD85" w14:textId="77777777" w:rsidTr="00296D17">
        <w:trPr>
          <w:trHeight w:val="483"/>
        </w:trPr>
        <w:tc>
          <w:tcPr>
            <w:tcW w:w="708" w:type="pct"/>
            <w:vMerge/>
            <w:shd w:val="clear" w:color="auto" w:fill="D9D9D9"/>
            <w:vAlign w:val="center"/>
            <w:hideMark/>
          </w:tcPr>
          <w:p w14:paraId="68A12A8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9E9F07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EBBA4A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2FA8922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0FCBDC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540B64DB" w14:textId="77777777" w:rsidTr="00296D17">
        <w:trPr>
          <w:trHeight w:val="287"/>
        </w:trPr>
        <w:tc>
          <w:tcPr>
            <w:tcW w:w="708" w:type="pct"/>
            <w:vMerge/>
            <w:shd w:val="clear" w:color="auto" w:fill="D9D9D9"/>
            <w:vAlign w:val="center"/>
            <w:hideMark/>
          </w:tcPr>
          <w:p w14:paraId="06F58C7B"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51AF0E6"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5987375" w14:textId="4927FD68"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8</w:t>
            </w:r>
          </w:p>
        </w:tc>
        <w:tc>
          <w:tcPr>
            <w:tcW w:w="1159" w:type="pct"/>
            <w:tcMar>
              <w:top w:w="0" w:type="dxa"/>
              <w:left w:w="108" w:type="dxa"/>
              <w:bottom w:w="0" w:type="dxa"/>
              <w:right w:w="108" w:type="dxa"/>
            </w:tcMar>
            <w:vAlign w:val="center"/>
          </w:tcPr>
          <w:p w14:paraId="0492296C" w14:textId="685DA3B2"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53</w:t>
            </w:r>
          </w:p>
        </w:tc>
        <w:tc>
          <w:tcPr>
            <w:tcW w:w="1159" w:type="pct"/>
            <w:tcMar>
              <w:top w:w="0" w:type="dxa"/>
              <w:left w:w="108" w:type="dxa"/>
              <w:bottom w:w="0" w:type="dxa"/>
              <w:right w:w="108" w:type="dxa"/>
            </w:tcMar>
            <w:vAlign w:val="center"/>
          </w:tcPr>
          <w:p w14:paraId="764BC682" w14:textId="09BF870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81</w:t>
            </w:r>
          </w:p>
        </w:tc>
      </w:tr>
      <w:tr w:rsidR="00CC447D" w:rsidRPr="008D043F" w14:paraId="519A7074"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54291AA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4.3. Mjera</w:t>
            </w:r>
          </w:p>
        </w:tc>
        <w:tc>
          <w:tcPr>
            <w:tcW w:w="815" w:type="pct"/>
            <w:vMerge w:val="restart"/>
            <w:tcMar>
              <w:top w:w="0" w:type="dxa"/>
              <w:left w:w="108" w:type="dxa"/>
              <w:bottom w:w="0" w:type="dxa"/>
              <w:right w:w="108" w:type="dxa"/>
            </w:tcMar>
            <w:vAlign w:val="center"/>
          </w:tcPr>
          <w:p w14:paraId="47F10EA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rada i objavljivanje izvještaja o stanju okoliša u Federaciji Bosne i Hercegovine</w:t>
            </w:r>
          </w:p>
        </w:tc>
        <w:tc>
          <w:tcPr>
            <w:tcW w:w="1159" w:type="pct"/>
            <w:shd w:val="clear" w:color="auto" w:fill="D9D9D9"/>
            <w:tcMar>
              <w:top w:w="0" w:type="dxa"/>
              <w:left w:w="108" w:type="dxa"/>
              <w:bottom w:w="0" w:type="dxa"/>
              <w:right w:w="108" w:type="dxa"/>
            </w:tcMar>
            <w:vAlign w:val="center"/>
            <w:hideMark/>
          </w:tcPr>
          <w:p w14:paraId="05CBF22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C15F26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101154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BD791A4" w14:textId="77777777" w:rsidTr="00296D17">
        <w:trPr>
          <w:trHeight w:val="287"/>
        </w:trPr>
        <w:tc>
          <w:tcPr>
            <w:tcW w:w="708" w:type="pct"/>
            <w:vMerge/>
            <w:shd w:val="clear" w:color="auto" w:fill="D9D9D9"/>
            <w:vAlign w:val="center"/>
          </w:tcPr>
          <w:p w14:paraId="2CD8F16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9B0C4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70EC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apacitet institucija za redovnu pripremu izvještaja o stanju okoliša</w:t>
            </w:r>
          </w:p>
        </w:tc>
        <w:tc>
          <w:tcPr>
            <w:tcW w:w="1159" w:type="pct"/>
            <w:shd w:val="clear" w:color="auto" w:fill="FFFFFF"/>
            <w:tcMar>
              <w:top w:w="0" w:type="dxa"/>
              <w:left w:w="108" w:type="dxa"/>
              <w:bottom w:w="0" w:type="dxa"/>
              <w:right w:w="108" w:type="dxa"/>
            </w:tcMar>
            <w:vAlign w:val="center"/>
          </w:tcPr>
          <w:p w14:paraId="601D7E1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ki kapaciteti</w:t>
            </w:r>
          </w:p>
        </w:tc>
        <w:tc>
          <w:tcPr>
            <w:tcW w:w="1159" w:type="pct"/>
            <w:shd w:val="clear" w:color="auto" w:fill="FFFFFF"/>
            <w:vAlign w:val="center"/>
          </w:tcPr>
          <w:p w14:paraId="667B862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većani kapaciteti – ispunjeni svi preduvjeti za redovne pripreme izvještaja o okolišu (2026.)</w:t>
            </w:r>
          </w:p>
        </w:tc>
      </w:tr>
      <w:tr w:rsidR="00CC447D" w:rsidRPr="008D043F" w14:paraId="3A757E4A" w14:textId="77777777" w:rsidTr="00296D17">
        <w:trPr>
          <w:trHeight w:val="287"/>
        </w:trPr>
        <w:tc>
          <w:tcPr>
            <w:tcW w:w="708" w:type="pct"/>
            <w:vMerge/>
            <w:shd w:val="clear" w:color="auto" w:fill="D9D9D9"/>
            <w:vAlign w:val="center"/>
          </w:tcPr>
          <w:p w14:paraId="07FB0EE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576A07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F696B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ntenzitet promocije zaključaka i preporuka izvještaja o stanju okoliša Federacije Bosne i Hercegovine</w:t>
            </w:r>
          </w:p>
        </w:tc>
        <w:tc>
          <w:tcPr>
            <w:tcW w:w="1159" w:type="pct"/>
            <w:shd w:val="clear" w:color="auto" w:fill="FFFFFF"/>
            <w:tcMar>
              <w:top w:w="0" w:type="dxa"/>
              <w:left w:w="108" w:type="dxa"/>
              <w:bottom w:w="0" w:type="dxa"/>
              <w:right w:w="108" w:type="dxa"/>
            </w:tcMar>
            <w:vAlign w:val="center"/>
          </w:tcPr>
          <w:p w14:paraId="7901187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ripremaju se izvještaji o stanju okoliša</w:t>
            </w:r>
          </w:p>
        </w:tc>
        <w:tc>
          <w:tcPr>
            <w:tcW w:w="1159" w:type="pct"/>
            <w:shd w:val="clear" w:color="auto" w:fill="FFFFFF"/>
            <w:vAlign w:val="center"/>
          </w:tcPr>
          <w:p w14:paraId="3A145E61"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eriodični izvještaji o stanju okoliša Federacije </w:t>
            </w:r>
            <w:r w:rsidRPr="008D043F">
              <w:rPr>
                <w:rFonts w:asciiTheme="minorHAnsi" w:eastAsia="Calibri" w:hAnsiTheme="minorHAnsi" w:cstheme="minorHAnsi"/>
                <w:sz w:val="18"/>
                <w:szCs w:val="18"/>
                <w:lang w:val="hr-HR"/>
              </w:rPr>
              <w:t>Bosne i Hercegovine redovno se pripremaju i redovno se vrši promocija njihovih zaključaka i preporuka (kontinuirano</w:t>
            </w:r>
            <w:r w:rsidR="00472D8A" w:rsidRPr="008D043F">
              <w:rPr>
                <w:rFonts w:asciiTheme="minorHAnsi" w:eastAsia="Calibri" w:hAnsiTheme="minorHAnsi" w:cstheme="minorHAnsi"/>
                <w:sz w:val="18"/>
                <w:szCs w:val="18"/>
                <w:lang w:val="hr-HR"/>
              </w:rPr>
              <w:t xml:space="preserve"> ‒ </w:t>
            </w:r>
            <w:r w:rsidRPr="008D043F">
              <w:rPr>
                <w:rFonts w:asciiTheme="minorHAnsi" w:eastAsia="Calibri" w:hAnsiTheme="minorHAnsi" w:cstheme="minorHAnsi"/>
                <w:sz w:val="18"/>
                <w:szCs w:val="18"/>
                <w:lang w:val="hr-HR"/>
              </w:rPr>
              <w:t>2030.+)</w:t>
            </w:r>
          </w:p>
        </w:tc>
      </w:tr>
      <w:tr w:rsidR="00CC447D" w:rsidRPr="008D043F" w14:paraId="4C65951B" w14:textId="77777777" w:rsidTr="00296D17">
        <w:trPr>
          <w:trHeight w:val="483"/>
        </w:trPr>
        <w:tc>
          <w:tcPr>
            <w:tcW w:w="708" w:type="pct"/>
            <w:vMerge/>
            <w:shd w:val="clear" w:color="auto" w:fill="D9D9D9"/>
            <w:vAlign w:val="center"/>
            <w:hideMark/>
          </w:tcPr>
          <w:p w14:paraId="487AA88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4A1615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E1F6BC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6771EE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52E8E9F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15DEEEA4" w14:textId="77777777" w:rsidTr="00296D17">
        <w:trPr>
          <w:trHeight w:val="287"/>
        </w:trPr>
        <w:tc>
          <w:tcPr>
            <w:tcW w:w="708" w:type="pct"/>
            <w:vMerge/>
            <w:shd w:val="clear" w:color="auto" w:fill="D9D9D9"/>
            <w:vAlign w:val="center"/>
            <w:hideMark/>
          </w:tcPr>
          <w:p w14:paraId="701612DC"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9DE6AE6"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4B7BF77"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51</w:t>
            </w:r>
          </w:p>
        </w:tc>
        <w:tc>
          <w:tcPr>
            <w:tcW w:w="1159" w:type="pct"/>
            <w:tcMar>
              <w:top w:w="0" w:type="dxa"/>
              <w:left w:w="108" w:type="dxa"/>
              <w:bottom w:w="0" w:type="dxa"/>
              <w:right w:w="108" w:type="dxa"/>
            </w:tcMar>
            <w:vAlign w:val="center"/>
          </w:tcPr>
          <w:p w14:paraId="1838FDC4"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D6C1142"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51</w:t>
            </w:r>
          </w:p>
        </w:tc>
      </w:tr>
    </w:tbl>
    <w:p w14:paraId="2475BF01"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118791A2"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542D506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 Prioritet</w:t>
            </w:r>
          </w:p>
          <w:p w14:paraId="6972140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58770225"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spostaviti efikasan sistem evidencije i transparentno izvještavanje podataka o </w:t>
            </w:r>
            <w:r w:rsidRPr="008D043F">
              <w:rPr>
                <w:rFonts w:asciiTheme="minorHAnsi" w:hAnsiTheme="minorHAnsi" w:cstheme="minorHAnsi"/>
                <w:b/>
                <w:sz w:val="18"/>
                <w:szCs w:val="18"/>
                <w:lang w:val="hr-HR"/>
              </w:rPr>
              <w:lastRenderedPageBreak/>
              <w:t xml:space="preserve">okolišu u Federaciji Bosne i Hercegovine, uz </w:t>
            </w:r>
            <w:r w:rsidR="00472D8A" w:rsidRPr="008D043F">
              <w:rPr>
                <w:rFonts w:asciiTheme="minorHAnsi" w:hAnsiTheme="minorHAnsi" w:cstheme="minorHAnsi"/>
                <w:b/>
                <w:sz w:val="18"/>
                <w:szCs w:val="18"/>
                <w:lang w:val="hr-HR"/>
              </w:rPr>
              <w:t xml:space="preserve">konsultacije </w:t>
            </w:r>
            <w:r w:rsidRPr="008D043F">
              <w:rPr>
                <w:rFonts w:asciiTheme="minorHAnsi" w:hAnsiTheme="minorHAnsi" w:cstheme="minorHAnsi"/>
                <w:b/>
                <w:sz w:val="18"/>
                <w:szCs w:val="18"/>
                <w:lang w:val="hr-HR"/>
              </w:rPr>
              <w:t>s Partnerstvom 27</w:t>
            </w:r>
          </w:p>
        </w:tc>
        <w:tc>
          <w:tcPr>
            <w:tcW w:w="1159" w:type="pct"/>
            <w:shd w:val="clear" w:color="auto" w:fill="D9D9D9"/>
            <w:tcMar>
              <w:top w:w="0" w:type="dxa"/>
              <w:left w:w="108" w:type="dxa"/>
              <w:bottom w:w="0" w:type="dxa"/>
              <w:right w:w="108" w:type="dxa"/>
            </w:tcMar>
            <w:vAlign w:val="center"/>
          </w:tcPr>
          <w:p w14:paraId="689A28B8"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lastRenderedPageBreak/>
              <w:t>Indikatori prioriteta</w:t>
            </w:r>
          </w:p>
        </w:tc>
        <w:tc>
          <w:tcPr>
            <w:tcW w:w="1159" w:type="pct"/>
            <w:shd w:val="clear" w:color="auto" w:fill="D9D9D9"/>
            <w:tcMar>
              <w:top w:w="0" w:type="dxa"/>
              <w:left w:w="108" w:type="dxa"/>
              <w:bottom w:w="0" w:type="dxa"/>
              <w:right w:w="108" w:type="dxa"/>
            </w:tcMar>
            <w:vAlign w:val="center"/>
          </w:tcPr>
          <w:p w14:paraId="7D190E8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454F62A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B4DBEE4" w14:textId="77777777" w:rsidTr="00270082">
        <w:trPr>
          <w:trHeight w:val="287"/>
        </w:trPr>
        <w:tc>
          <w:tcPr>
            <w:tcW w:w="710" w:type="pct"/>
            <w:vMerge/>
            <w:shd w:val="clear" w:color="auto" w:fill="D9D9D9"/>
            <w:vAlign w:val="center"/>
            <w:hideMark/>
          </w:tcPr>
          <w:p w14:paraId="18EAB0D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7E8F22C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43579F1"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sistema monitoringa okolišnih parametara</w:t>
            </w:r>
          </w:p>
        </w:tc>
        <w:tc>
          <w:tcPr>
            <w:tcW w:w="1159" w:type="pct"/>
            <w:tcMar>
              <w:top w:w="0" w:type="dxa"/>
              <w:left w:w="108" w:type="dxa"/>
              <w:bottom w:w="0" w:type="dxa"/>
              <w:right w:w="108" w:type="dxa"/>
            </w:tcMar>
            <w:vAlign w:val="center"/>
          </w:tcPr>
          <w:p w14:paraId="2293E9F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istem monitoringa postoji, međutim, za pojedine komponente okoliša i sektore </w:t>
            </w:r>
            <w:r w:rsidRPr="008D043F">
              <w:rPr>
                <w:rFonts w:asciiTheme="minorHAnsi" w:hAnsiTheme="minorHAnsi" w:cstheme="minorHAnsi"/>
                <w:sz w:val="18"/>
                <w:szCs w:val="18"/>
                <w:lang w:val="hr-HR"/>
              </w:rPr>
              <w:lastRenderedPageBreak/>
              <w:t>postojeće laboratorije još uvijek nemaju akreditirane ispitne metode. Postoje i velike neusklađenosti kada je u pitanju rad akreditiranih laboratorija (2021.)</w:t>
            </w:r>
          </w:p>
        </w:tc>
        <w:tc>
          <w:tcPr>
            <w:tcW w:w="1159" w:type="pct"/>
            <w:tcMar>
              <w:top w:w="0" w:type="dxa"/>
              <w:left w:w="108" w:type="dxa"/>
              <w:bottom w:w="0" w:type="dxa"/>
              <w:right w:w="108" w:type="dxa"/>
            </w:tcMar>
            <w:vAlign w:val="center"/>
          </w:tcPr>
          <w:p w14:paraId="1F848E24"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Ojačan je postojeći sistem monitoringa okolišnih parametara (2027.)</w:t>
            </w:r>
          </w:p>
        </w:tc>
      </w:tr>
      <w:tr w:rsidR="00CC447D" w:rsidRPr="008D043F" w14:paraId="3BAE15C9" w14:textId="77777777" w:rsidTr="00270082">
        <w:trPr>
          <w:trHeight w:val="287"/>
        </w:trPr>
        <w:tc>
          <w:tcPr>
            <w:tcW w:w="710" w:type="pct"/>
            <w:vMerge/>
            <w:shd w:val="clear" w:color="auto" w:fill="D9D9D9"/>
            <w:vAlign w:val="center"/>
          </w:tcPr>
          <w:p w14:paraId="30A0F31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9999C8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516E095"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a informacijskog sistema za upravljanje okolišem u skladu sa Zakonom o zaštiti okoliša</w:t>
            </w:r>
          </w:p>
        </w:tc>
        <w:tc>
          <w:tcPr>
            <w:tcW w:w="1159" w:type="pct"/>
            <w:tcMar>
              <w:top w:w="0" w:type="dxa"/>
              <w:left w:w="108" w:type="dxa"/>
              <w:bottom w:w="0" w:type="dxa"/>
              <w:right w:w="108" w:type="dxa"/>
            </w:tcMar>
            <w:vAlign w:val="center"/>
          </w:tcPr>
          <w:p w14:paraId="59B2591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uspostavljen integrirani informacijski sistem za upravljanje okolišem (2021.)</w:t>
            </w:r>
          </w:p>
        </w:tc>
        <w:tc>
          <w:tcPr>
            <w:tcW w:w="1159" w:type="pct"/>
            <w:tcMar>
              <w:top w:w="0" w:type="dxa"/>
              <w:left w:w="108" w:type="dxa"/>
              <w:bottom w:w="0" w:type="dxa"/>
              <w:right w:w="108" w:type="dxa"/>
            </w:tcMar>
            <w:vAlign w:val="center"/>
          </w:tcPr>
          <w:p w14:paraId="2A0FD01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funkcionalan integrirani informacijski sistem za upravljanje okolišem u Federaciji Bosne i Hercegovine (2028.)</w:t>
            </w:r>
          </w:p>
        </w:tc>
      </w:tr>
      <w:tr w:rsidR="00CC447D" w:rsidRPr="008D043F" w14:paraId="32259047" w14:textId="77777777" w:rsidTr="00270082">
        <w:trPr>
          <w:trHeight w:val="287"/>
        </w:trPr>
        <w:tc>
          <w:tcPr>
            <w:tcW w:w="710" w:type="pct"/>
            <w:vMerge/>
            <w:shd w:val="clear" w:color="auto" w:fill="D9D9D9"/>
            <w:vAlign w:val="center"/>
          </w:tcPr>
          <w:p w14:paraId="2086924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5A70BA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476FFA6"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procesa praćenja, prikupljanja i validacije podataka o okolišu saciljem izvještavanja u skladu s međunarodnim ugovorima</w:t>
            </w:r>
          </w:p>
        </w:tc>
        <w:tc>
          <w:tcPr>
            <w:tcW w:w="1159" w:type="pct"/>
            <w:tcMar>
              <w:top w:w="0" w:type="dxa"/>
              <w:left w:w="108" w:type="dxa"/>
              <w:bottom w:w="0" w:type="dxa"/>
              <w:right w:w="108" w:type="dxa"/>
            </w:tcMar>
            <w:vAlign w:val="center"/>
          </w:tcPr>
          <w:p w14:paraId="743A786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uspostavljeni standardizirani sistemi ili metode prikupljanja, prijenosa podataka i izvještavanja o podacima i statistici u oblasti okoliša. Postoje pojedinačni sistemi prikupljanja podataka i izvještavanja podataka o okolišu, međutim, to je nedovoljno za adekvatno izvještavanje prema međunarodnim tijelima</w:t>
            </w:r>
          </w:p>
        </w:tc>
        <w:tc>
          <w:tcPr>
            <w:tcW w:w="1159" w:type="pct"/>
            <w:tcMar>
              <w:top w:w="0" w:type="dxa"/>
              <w:left w:w="108" w:type="dxa"/>
              <w:bottom w:w="0" w:type="dxa"/>
              <w:right w:w="108" w:type="dxa"/>
            </w:tcMar>
            <w:vAlign w:val="center"/>
          </w:tcPr>
          <w:p w14:paraId="022A770B"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funkcionalan proces praćenja, prikupljanja i validacije podataka o okolišu i omogućeno izvještavanje u skladu s međunarodnim ugovorima (2026.)</w:t>
            </w:r>
          </w:p>
        </w:tc>
      </w:tr>
      <w:tr w:rsidR="00CC447D" w:rsidRPr="008D043F" w14:paraId="1D9C7F96" w14:textId="77777777" w:rsidTr="00270082">
        <w:trPr>
          <w:trHeight w:val="287"/>
        </w:trPr>
        <w:tc>
          <w:tcPr>
            <w:tcW w:w="710" w:type="pct"/>
            <w:vMerge/>
            <w:shd w:val="clear" w:color="auto" w:fill="D9D9D9"/>
            <w:vAlign w:val="center"/>
          </w:tcPr>
          <w:p w14:paraId="661CBED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7D3620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36396E9"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sistema razmjene prostornih podataka u Federaciji Bosne i Hercegovine u skladu s Aneksima I, II i III INSPIRE direktive</w:t>
            </w:r>
          </w:p>
        </w:tc>
        <w:tc>
          <w:tcPr>
            <w:tcW w:w="1159" w:type="pct"/>
            <w:tcMar>
              <w:top w:w="0" w:type="dxa"/>
              <w:left w:w="108" w:type="dxa"/>
              <w:bottom w:w="0" w:type="dxa"/>
              <w:right w:w="108" w:type="dxa"/>
            </w:tcMar>
            <w:vAlign w:val="center"/>
          </w:tcPr>
          <w:p w14:paraId="1EA1145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uspostavljen funkcionalan sistem razmjene prostornih  podataka</w:t>
            </w:r>
          </w:p>
        </w:tc>
        <w:tc>
          <w:tcPr>
            <w:tcW w:w="1159" w:type="pct"/>
            <w:tcMar>
              <w:top w:w="0" w:type="dxa"/>
              <w:left w:w="108" w:type="dxa"/>
              <w:bottom w:w="0" w:type="dxa"/>
              <w:right w:w="108" w:type="dxa"/>
            </w:tcMar>
            <w:vAlign w:val="center"/>
          </w:tcPr>
          <w:p w14:paraId="2495B06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funkcionalni sistem razmjene prostornih podataka u Federaciji Bosne i Hercegovine u skladu s Aneksima I, II i III INSPIRE direktive (2030.)</w:t>
            </w:r>
          </w:p>
        </w:tc>
      </w:tr>
      <w:tr w:rsidR="00CC447D" w:rsidRPr="008D043F" w14:paraId="432140F2" w14:textId="77777777" w:rsidTr="00270082">
        <w:trPr>
          <w:trHeight w:val="287"/>
        </w:trPr>
        <w:tc>
          <w:tcPr>
            <w:tcW w:w="710" w:type="pct"/>
            <w:vMerge/>
            <w:shd w:val="clear" w:color="auto" w:fill="D9D9D9"/>
            <w:vAlign w:val="center"/>
          </w:tcPr>
          <w:p w14:paraId="17D76B1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E353EA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BB0937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PRTR registra u Federaciji Bosne i Hercegovine</w:t>
            </w:r>
          </w:p>
        </w:tc>
        <w:tc>
          <w:tcPr>
            <w:tcW w:w="1159" w:type="pct"/>
            <w:tcMar>
              <w:top w:w="0" w:type="dxa"/>
              <w:left w:w="108" w:type="dxa"/>
              <w:bottom w:w="0" w:type="dxa"/>
              <w:right w:w="108" w:type="dxa"/>
            </w:tcMar>
            <w:vAlign w:val="center"/>
          </w:tcPr>
          <w:p w14:paraId="6014E73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 Federaciji Bosne i Hercegovine je uspostavljen PRTR registar, međutim</w:t>
            </w:r>
            <w:r w:rsidR="0043409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mali broj operatera dostavlja svoje podatke i ispunjava zakonski propisane obaveze po pitanju PRTR izvještavanja. Ne postoji sistem verifikacije podataka koji se unose u PRTR registar od strane operatera. Međusobna neusklađenost PRTR registara u Federaciji Bosne i Hercegovine i Republici Srpskoj dovodi do problema objedinjavanja podataka na </w:t>
            </w:r>
            <w:r w:rsidR="00434095" w:rsidRPr="008D043F">
              <w:rPr>
                <w:rFonts w:asciiTheme="minorHAnsi" w:hAnsiTheme="minorHAnsi" w:cstheme="minorHAnsi"/>
                <w:sz w:val="18"/>
                <w:szCs w:val="18"/>
                <w:lang w:val="hr-HR"/>
              </w:rPr>
              <w:t>državnom nivou</w:t>
            </w:r>
            <w:r w:rsidRPr="008D043F">
              <w:rPr>
                <w:rFonts w:asciiTheme="minorHAnsi" w:hAnsiTheme="minorHAnsi" w:cstheme="minorHAnsi"/>
                <w:sz w:val="18"/>
                <w:szCs w:val="18"/>
                <w:lang w:val="hr-HR"/>
              </w:rPr>
              <w:t xml:space="preserve">. Podaci prikupljeni za PRTR u Federaciji Bosne i Hercegovine se </w:t>
            </w:r>
            <w:r w:rsidRPr="008D043F">
              <w:rPr>
                <w:rFonts w:asciiTheme="minorHAnsi" w:hAnsiTheme="minorHAnsi" w:cstheme="minorHAnsi"/>
                <w:sz w:val="18"/>
                <w:szCs w:val="18"/>
                <w:lang w:val="hr-HR"/>
              </w:rPr>
              <w:lastRenderedPageBreak/>
              <w:t>za sada ne prosljeđuju institucijama Bosne i Hercegovine s obzirom</w:t>
            </w:r>
            <w:r w:rsidR="00434095" w:rsidRPr="008D043F">
              <w:rPr>
                <w:rFonts w:asciiTheme="minorHAnsi" w:hAnsiTheme="minorHAnsi" w:cstheme="minorHAnsi"/>
                <w:sz w:val="18"/>
                <w:szCs w:val="18"/>
                <w:lang w:val="hr-HR"/>
              </w:rPr>
              <w:t xml:space="preserve"> na to</w:t>
            </w:r>
            <w:r w:rsidRPr="008D043F">
              <w:rPr>
                <w:rFonts w:asciiTheme="minorHAnsi" w:hAnsiTheme="minorHAnsi" w:cstheme="minorHAnsi"/>
                <w:sz w:val="18"/>
                <w:szCs w:val="18"/>
                <w:lang w:val="hr-HR"/>
              </w:rPr>
              <w:t xml:space="preserve"> da ovaj proces nije reguliran. Također, nije reguliran niti proces prijenosa ovih podataka institucijama EU (2021.)</w:t>
            </w:r>
          </w:p>
        </w:tc>
        <w:tc>
          <w:tcPr>
            <w:tcW w:w="1159" w:type="pct"/>
            <w:tcMar>
              <w:top w:w="0" w:type="dxa"/>
              <w:left w:w="108" w:type="dxa"/>
              <w:bottom w:w="0" w:type="dxa"/>
              <w:right w:w="108" w:type="dxa"/>
            </w:tcMar>
            <w:vAlign w:val="center"/>
          </w:tcPr>
          <w:p w14:paraId="1CF6CCF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PRTR registar u Federaciji Bosne i Hercegovine je funkcionalan i usklađen s registrima u Republici Srpskoj i Brčko distriktu</w:t>
            </w:r>
            <w:r w:rsidR="00434095" w:rsidRPr="008D043F">
              <w:rPr>
                <w:rFonts w:asciiTheme="minorHAnsi" w:hAnsiTheme="minorHAnsi" w:cstheme="minorHAnsi"/>
                <w:sz w:val="18"/>
                <w:szCs w:val="18"/>
                <w:lang w:val="hr-HR"/>
              </w:rPr>
              <w:t xml:space="preserve"> BiH</w:t>
            </w:r>
            <w:r w:rsidRPr="008D043F">
              <w:rPr>
                <w:rFonts w:asciiTheme="minorHAnsi" w:hAnsiTheme="minorHAnsi" w:cstheme="minorHAnsi"/>
                <w:sz w:val="18"/>
                <w:szCs w:val="18"/>
                <w:lang w:val="hr-HR"/>
              </w:rPr>
              <w:t>. Proces izvještavanja podataka iz PRTR registara reguliran je prema institucijama Bosne i Hercegovine</w:t>
            </w:r>
            <w:r w:rsidR="0043409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prema institucijama EU (2026.)</w:t>
            </w:r>
          </w:p>
        </w:tc>
      </w:tr>
      <w:tr w:rsidR="00CC447D" w:rsidRPr="008D043F" w14:paraId="3157DB33" w14:textId="77777777" w:rsidTr="00270082">
        <w:trPr>
          <w:trHeight w:val="287"/>
        </w:trPr>
        <w:tc>
          <w:tcPr>
            <w:tcW w:w="710" w:type="pct"/>
            <w:vMerge/>
            <w:shd w:val="clear" w:color="auto" w:fill="D9D9D9"/>
            <w:vAlign w:val="center"/>
          </w:tcPr>
          <w:p w14:paraId="6DC5665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8F517E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DA337E8" w14:textId="77777777" w:rsidR="00CC447D" w:rsidRPr="008D043F" w:rsidRDefault="0043409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CC447D" w:rsidRPr="008D043F">
              <w:rPr>
                <w:rFonts w:asciiTheme="minorHAnsi" w:hAnsiTheme="minorHAnsi" w:cstheme="minorHAnsi"/>
                <w:sz w:val="18"/>
                <w:szCs w:val="18"/>
                <w:lang w:val="hr-HR"/>
              </w:rPr>
              <w:t>razvijenosti statistike za ciljeve održivog razvoja u Federaciji Bosne i Hercegovine</w:t>
            </w:r>
          </w:p>
        </w:tc>
        <w:tc>
          <w:tcPr>
            <w:tcW w:w="1159" w:type="pct"/>
            <w:tcMar>
              <w:top w:w="0" w:type="dxa"/>
              <w:left w:w="108" w:type="dxa"/>
              <w:bottom w:w="0" w:type="dxa"/>
              <w:right w:w="108" w:type="dxa"/>
            </w:tcMar>
            <w:vAlign w:val="center"/>
          </w:tcPr>
          <w:p w14:paraId="79A4BF8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 godine je usvojen Okvir za realizaciju Ciljeva održivog razvoja u Bosni i Hercegovini, ali još uvijek nije razvijena adekvatna statistika za praćenje ciljeva održivog razvoja u Federaciji Bosne i Hercegovine (2021.)</w:t>
            </w:r>
          </w:p>
        </w:tc>
        <w:tc>
          <w:tcPr>
            <w:tcW w:w="1159" w:type="pct"/>
            <w:tcMar>
              <w:top w:w="0" w:type="dxa"/>
              <w:left w:w="108" w:type="dxa"/>
              <w:bottom w:w="0" w:type="dxa"/>
              <w:right w:w="108" w:type="dxa"/>
            </w:tcMar>
            <w:vAlign w:val="center"/>
          </w:tcPr>
          <w:p w14:paraId="4055A997"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azvijena statistika za ciljeve održivog razvoja u Federaciji Bosne i Hercegovine koji se odnose na tematsko područje Okoliš, razvijeni dodatni pokazatelji i unaprijeđen sistem za izvještavanje (2026.)</w:t>
            </w:r>
          </w:p>
        </w:tc>
      </w:tr>
      <w:tr w:rsidR="00CC447D" w:rsidRPr="008D043F" w14:paraId="19C5775D" w14:textId="77777777" w:rsidTr="00270082">
        <w:trPr>
          <w:trHeight w:val="287"/>
        </w:trPr>
        <w:tc>
          <w:tcPr>
            <w:tcW w:w="710" w:type="pct"/>
            <w:vMerge/>
            <w:shd w:val="clear" w:color="auto" w:fill="D9D9D9"/>
            <w:vAlign w:val="center"/>
          </w:tcPr>
          <w:p w14:paraId="1281091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B46C83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57ADDE9"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fikasnost u procesu prikupljanja, obrade i objave statističkih podataka o okolišu u Federaciji Bosne i Hercegovine kroz standardizirani i redovni sistem razmjene podataka /informacija među institucijama na svim administrativnim </w:t>
            </w:r>
            <w:r w:rsidR="00434095" w:rsidRPr="008D043F">
              <w:rPr>
                <w:rFonts w:asciiTheme="minorHAnsi" w:hAnsiTheme="minorHAnsi" w:cstheme="minorHAnsi"/>
                <w:sz w:val="18"/>
                <w:szCs w:val="18"/>
                <w:lang w:val="hr-HR"/>
              </w:rPr>
              <w:t>nivoima</w:t>
            </w:r>
          </w:p>
        </w:tc>
        <w:tc>
          <w:tcPr>
            <w:tcW w:w="1159" w:type="pct"/>
            <w:tcMar>
              <w:top w:w="0" w:type="dxa"/>
              <w:left w:w="108" w:type="dxa"/>
              <w:bottom w:w="0" w:type="dxa"/>
              <w:right w:w="108" w:type="dxa"/>
            </w:tcMar>
            <w:vAlign w:val="center"/>
          </w:tcPr>
          <w:p w14:paraId="35A012E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i potreba za poboljšanjem efikasnosti u procesu prikupljanja, obrade i objave statističkih podataka o okolišu u Federaciji Bosne i Hercegovine na svim administrativnim </w:t>
            </w:r>
            <w:r w:rsidR="00434095" w:rsidRPr="008D043F">
              <w:rPr>
                <w:rFonts w:asciiTheme="minorHAnsi" w:hAnsiTheme="minorHAnsi" w:cstheme="minorHAnsi"/>
                <w:sz w:val="18"/>
                <w:szCs w:val="18"/>
                <w:lang w:val="hr-HR"/>
              </w:rPr>
              <w:t>nivoima</w:t>
            </w:r>
          </w:p>
        </w:tc>
        <w:tc>
          <w:tcPr>
            <w:tcW w:w="1159" w:type="pct"/>
            <w:tcMar>
              <w:top w:w="0" w:type="dxa"/>
              <w:left w:w="108" w:type="dxa"/>
              <w:bottom w:w="0" w:type="dxa"/>
              <w:right w:w="108" w:type="dxa"/>
            </w:tcMar>
            <w:vAlign w:val="center"/>
          </w:tcPr>
          <w:p w14:paraId="59011668"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a efikasnost u procesu prikupljanja, obrade i objave statističkih podataka o okolišu u Federaciji Bosne i Hercegovine kroz standardizirani i redovni sistem razmjene podataka/informacija među institucijama na svim administrativnim </w:t>
            </w:r>
            <w:r w:rsidR="00434095" w:rsidRPr="008D043F">
              <w:rPr>
                <w:rFonts w:asciiTheme="minorHAnsi" w:hAnsiTheme="minorHAnsi" w:cstheme="minorHAnsi"/>
                <w:sz w:val="18"/>
                <w:szCs w:val="18"/>
                <w:lang w:val="hr-HR"/>
              </w:rPr>
              <w:t xml:space="preserve">nivoima </w:t>
            </w:r>
            <w:r w:rsidRPr="008D043F">
              <w:rPr>
                <w:rFonts w:asciiTheme="minorHAnsi" w:hAnsiTheme="minorHAnsi" w:cstheme="minorHAnsi"/>
                <w:sz w:val="18"/>
                <w:szCs w:val="18"/>
                <w:lang w:val="hr-HR"/>
              </w:rPr>
              <w:t>(2026.)</w:t>
            </w:r>
          </w:p>
        </w:tc>
      </w:tr>
      <w:tr w:rsidR="00CC447D" w:rsidRPr="008D043F" w14:paraId="415080DA" w14:textId="77777777" w:rsidTr="00270082">
        <w:trPr>
          <w:trHeight w:val="287"/>
        </w:trPr>
        <w:tc>
          <w:tcPr>
            <w:tcW w:w="710" w:type="pct"/>
            <w:vMerge/>
            <w:shd w:val="clear" w:color="auto" w:fill="D9D9D9"/>
            <w:vAlign w:val="center"/>
          </w:tcPr>
          <w:p w14:paraId="4780ED9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828C7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F7A521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češće institucija Federacije BiH u uspostavi </w:t>
            </w:r>
            <w:r w:rsidR="00434095" w:rsidRPr="008D043F">
              <w:rPr>
                <w:rFonts w:asciiTheme="minorHAnsi" w:hAnsiTheme="minorHAnsi" w:cstheme="minorHAnsi"/>
                <w:sz w:val="18"/>
                <w:szCs w:val="18"/>
                <w:lang w:val="hr-HR"/>
              </w:rPr>
              <w:t xml:space="preserve">Evropskih </w:t>
            </w:r>
            <w:r w:rsidRPr="008D043F">
              <w:rPr>
                <w:rFonts w:asciiTheme="minorHAnsi" w:hAnsiTheme="minorHAnsi" w:cstheme="minorHAnsi"/>
                <w:sz w:val="18"/>
                <w:szCs w:val="18"/>
                <w:lang w:val="hr-HR"/>
              </w:rPr>
              <w:t xml:space="preserve">ekonomskih računa okoliša koji opisuju odnos između okoliša i ekonomije (u skladu s Uredbom (EU) br. 691/2011 o </w:t>
            </w:r>
            <w:r w:rsidR="00434095" w:rsidRPr="008D043F">
              <w:rPr>
                <w:rFonts w:asciiTheme="minorHAnsi" w:hAnsiTheme="minorHAnsi" w:cstheme="minorHAnsi"/>
                <w:sz w:val="18"/>
                <w:szCs w:val="18"/>
                <w:lang w:val="hr-HR"/>
              </w:rPr>
              <w:t xml:space="preserve">evropskim </w:t>
            </w:r>
            <w:r w:rsidRPr="008D043F">
              <w:rPr>
                <w:rFonts w:asciiTheme="minorHAnsi" w:hAnsiTheme="minorHAnsi" w:cstheme="minorHAnsi"/>
                <w:sz w:val="18"/>
                <w:szCs w:val="18"/>
                <w:lang w:val="hr-HR"/>
              </w:rPr>
              <w:t xml:space="preserve">ekonomskim računima okoliša kojom je uspostavljen zajednički okvir za prikupljanje, pripremanje, slanje i ocjenjivanje </w:t>
            </w:r>
            <w:r w:rsidR="00434095" w:rsidRPr="008D043F">
              <w:rPr>
                <w:rFonts w:asciiTheme="minorHAnsi" w:hAnsiTheme="minorHAnsi" w:cstheme="minorHAnsi"/>
                <w:sz w:val="18"/>
                <w:szCs w:val="18"/>
                <w:lang w:val="hr-HR"/>
              </w:rPr>
              <w:t xml:space="preserve">evropskih </w:t>
            </w:r>
            <w:r w:rsidRPr="008D043F">
              <w:rPr>
                <w:rFonts w:asciiTheme="minorHAnsi" w:hAnsiTheme="minorHAnsi" w:cstheme="minorHAnsi"/>
                <w:sz w:val="18"/>
                <w:szCs w:val="18"/>
                <w:lang w:val="hr-HR"/>
              </w:rPr>
              <w:t>ekonomskih računa okoliša)</w:t>
            </w:r>
          </w:p>
        </w:tc>
        <w:tc>
          <w:tcPr>
            <w:tcW w:w="1159" w:type="pct"/>
            <w:tcMar>
              <w:top w:w="0" w:type="dxa"/>
              <w:left w:w="108" w:type="dxa"/>
              <w:bottom w:w="0" w:type="dxa"/>
              <w:right w:w="108" w:type="dxa"/>
            </w:tcMar>
            <w:vAlign w:val="center"/>
          </w:tcPr>
          <w:p w14:paraId="62AB247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uspostavljeni </w:t>
            </w:r>
            <w:r w:rsidR="00434095" w:rsidRPr="008D043F">
              <w:rPr>
                <w:rFonts w:asciiTheme="minorHAnsi" w:hAnsiTheme="minorHAnsi" w:cstheme="minorHAnsi"/>
                <w:sz w:val="18"/>
                <w:szCs w:val="18"/>
                <w:lang w:val="hr-HR"/>
              </w:rPr>
              <w:t xml:space="preserve">Evropski </w:t>
            </w:r>
            <w:r w:rsidRPr="008D043F">
              <w:rPr>
                <w:rFonts w:asciiTheme="minorHAnsi" w:hAnsiTheme="minorHAnsi" w:cstheme="minorHAnsi"/>
                <w:sz w:val="18"/>
                <w:szCs w:val="18"/>
                <w:lang w:val="hr-HR"/>
              </w:rPr>
              <w:t xml:space="preserve">ekonomski računi okoliša u skladu s Uredbom (EU) br. 691/2011 o </w:t>
            </w:r>
            <w:r w:rsidR="00434095" w:rsidRPr="008D043F">
              <w:rPr>
                <w:rFonts w:asciiTheme="minorHAnsi" w:hAnsiTheme="minorHAnsi" w:cstheme="minorHAnsi"/>
                <w:sz w:val="18"/>
                <w:szCs w:val="18"/>
                <w:lang w:val="hr-HR"/>
              </w:rPr>
              <w:t xml:space="preserve">evropskim </w:t>
            </w:r>
            <w:r w:rsidRPr="008D043F">
              <w:rPr>
                <w:rFonts w:asciiTheme="minorHAnsi" w:hAnsiTheme="minorHAnsi" w:cstheme="minorHAnsi"/>
                <w:sz w:val="18"/>
                <w:szCs w:val="18"/>
                <w:lang w:val="hr-HR"/>
              </w:rPr>
              <w:t>ekonomskim računima okoliša</w:t>
            </w:r>
          </w:p>
        </w:tc>
        <w:tc>
          <w:tcPr>
            <w:tcW w:w="1159" w:type="pct"/>
            <w:tcMar>
              <w:top w:w="0" w:type="dxa"/>
              <w:left w:w="108" w:type="dxa"/>
              <w:bottom w:w="0" w:type="dxa"/>
              <w:right w:w="108" w:type="dxa"/>
            </w:tcMar>
            <w:vAlign w:val="center"/>
          </w:tcPr>
          <w:p w14:paraId="5AA32F0A"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no učešće institucija Federacije Bosne i Hercegovine u uspostavi </w:t>
            </w:r>
            <w:r w:rsidR="00434095" w:rsidRPr="008D043F">
              <w:rPr>
                <w:rFonts w:asciiTheme="minorHAnsi" w:hAnsiTheme="minorHAnsi" w:cstheme="minorHAnsi"/>
                <w:sz w:val="18"/>
                <w:szCs w:val="18"/>
                <w:lang w:val="hr-HR"/>
              </w:rPr>
              <w:t xml:space="preserve">Evropskih </w:t>
            </w:r>
            <w:r w:rsidRPr="008D043F">
              <w:rPr>
                <w:rFonts w:asciiTheme="minorHAnsi" w:hAnsiTheme="minorHAnsi" w:cstheme="minorHAnsi"/>
                <w:sz w:val="18"/>
                <w:szCs w:val="18"/>
                <w:lang w:val="hr-HR"/>
              </w:rPr>
              <w:t>ekonomskih računa okoliša (2026.)</w:t>
            </w:r>
          </w:p>
        </w:tc>
      </w:tr>
      <w:tr w:rsidR="00CC447D" w:rsidRPr="008D043F" w14:paraId="71B91A39" w14:textId="77777777" w:rsidTr="00270082">
        <w:trPr>
          <w:trHeight w:val="287"/>
        </w:trPr>
        <w:tc>
          <w:tcPr>
            <w:tcW w:w="710" w:type="pct"/>
            <w:vMerge/>
            <w:shd w:val="clear" w:color="auto" w:fill="D9D9D9"/>
            <w:vAlign w:val="center"/>
            <w:hideMark/>
          </w:tcPr>
          <w:p w14:paraId="486C0C7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74268F2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64E191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7D2660D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445E539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1B0FDE0B" w14:textId="77777777" w:rsidTr="00270082">
        <w:trPr>
          <w:trHeight w:val="287"/>
        </w:trPr>
        <w:tc>
          <w:tcPr>
            <w:tcW w:w="710" w:type="pct"/>
            <w:vMerge/>
            <w:shd w:val="clear" w:color="auto" w:fill="D9D9D9"/>
            <w:vAlign w:val="center"/>
          </w:tcPr>
          <w:p w14:paraId="652FE528"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9771176"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7E5C537" w14:textId="7684EFE1"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70</w:t>
            </w:r>
          </w:p>
        </w:tc>
        <w:tc>
          <w:tcPr>
            <w:tcW w:w="1159" w:type="pct"/>
            <w:tcMar>
              <w:top w:w="0" w:type="dxa"/>
              <w:left w:w="108" w:type="dxa"/>
              <w:bottom w:w="0" w:type="dxa"/>
              <w:right w:w="108" w:type="dxa"/>
            </w:tcMar>
            <w:vAlign w:val="center"/>
          </w:tcPr>
          <w:p w14:paraId="74CBB7CD" w14:textId="6C0F695A"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w:t>
            </w:r>
          </w:p>
        </w:tc>
        <w:tc>
          <w:tcPr>
            <w:tcW w:w="1159" w:type="pct"/>
            <w:tcMar>
              <w:top w:w="0" w:type="dxa"/>
              <w:left w:w="108" w:type="dxa"/>
              <w:bottom w:w="0" w:type="dxa"/>
              <w:right w:w="108" w:type="dxa"/>
            </w:tcMar>
            <w:vAlign w:val="center"/>
          </w:tcPr>
          <w:p w14:paraId="46573818" w14:textId="6CF25E7B"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8</w:t>
            </w:r>
          </w:p>
        </w:tc>
      </w:tr>
    </w:tbl>
    <w:p w14:paraId="4AC5FFFF"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5C298C24"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28FAB5B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1. Mjera</w:t>
            </w:r>
          </w:p>
        </w:tc>
        <w:tc>
          <w:tcPr>
            <w:tcW w:w="815" w:type="pct"/>
            <w:vMerge w:val="restart"/>
            <w:tcMar>
              <w:top w:w="0" w:type="dxa"/>
              <w:left w:w="108" w:type="dxa"/>
              <w:bottom w:w="0" w:type="dxa"/>
              <w:right w:w="108" w:type="dxa"/>
            </w:tcMar>
            <w:vAlign w:val="center"/>
          </w:tcPr>
          <w:p w14:paraId="351A5D1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čanje sistema praćenja okolišnih parametara</w:t>
            </w:r>
          </w:p>
        </w:tc>
        <w:tc>
          <w:tcPr>
            <w:tcW w:w="1159" w:type="pct"/>
            <w:shd w:val="clear" w:color="auto" w:fill="D9D9D9"/>
            <w:tcMar>
              <w:top w:w="0" w:type="dxa"/>
              <w:left w:w="108" w:type="dxa"/>
              <w:bottom w:w="0" w:type="dxa"/>
              <w:right w:w="108" w:type="dxa"/>
            </w:tcMar>
            <w:vAlign w:val="center"/>
            <w:hideMark/>
          </w:tcPr>
          <w:p w14:paraId="4F72F26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7C9731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650285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49C3981" w14:textId="77777777" w:rsidTr="00532459">
        <w:trPr>
          <w:trHeight w:val="287"/>
        </w:trPr>
        <w:tc>
          <w:tcPr>
            <w:tcW w:w="708" w:type="pct"/>
            <w:vMerge/>
            <w:shd w:val="clear" w:color="auto" w:fill="D9D9D9"/>
            <w:vAlign w:val="center"/>
          </w:tcPr>
          <w:p w14:paraId="40F233C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6B9D01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171821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apaciteti referentnih centara i stručnih institucija/zavoda za monitoring</w:t>
            </w:r>
          </w:p>
        </w:tc>
        <w:tc>
          <w:tcPr>
            <w:tcW w:w="1159" w:type="pct"/>
            <w:shd w:val="clear" w:color="auto" w:fill="FFFFFF"/>
            <w:tcMar>
              <w:top w:w="0" w:type="dxa"/>
              <w:left w:w="108" w:type="dxa"/>
              <w:bottom w:w="0" w:type="dxa"/>
              <w:right w:w="108" w:type="dxa"/>
            </w:tcMar>
            <w:vAlign w:val="center"/>
          </w:tcPr>
          <w:p w14:paraId="3A985D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Kapaciteti postoje, međutim</w:t>
            </w:r>
            <w:r w:rsidR="00434095"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otreba za poboljšanjem</w:t>
            </w:r>
          </w:p>
        </w:tc>
        <w:tc>
          <w:tcPr>
            <w:tcW w:w="1159" w:type="pct"/>
            <w:shd w:val="clear" w:color="auto" w:fill="FFFFFF"/>
            <w:vAlign w:val="center"/>
          </w:tcPr>
          <w:p w14:paraId="0248241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većani stručni kapaciteti referentnih centara i stručnih institucija/zavoda za monitoring (2027.)</w:t>
            </w:r>
          </w:p>
        </w:tc>
      </w:tr>
      <w:tr w:rsidR="00CC447D" w:rsidRPr="008D043F" w14:paraId="746D13CC" w14:textId="77777777" w:rsidTr="00532459">
        <w:trPr>
          <w:trHeight w:val="287"/>
        </w:trPr>
        <w:tc>
          <w:tcPr>
            <w:tcW w:w="708" w:type="pct"/>
            <w:vMerge/>
            <w:shd w:val="clear" w:color="auto" w:fill="D9D9D9"/>
            <w:vAlign w:val="center"/>
          </w:tcPr>
          <w:p w14:paraId="1856CC7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4EF412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A3776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avilnika koji propisuju obavezne parametre i mjerenja kvaliteta okoliša u skladu s međunarodnim standardima</w:t>
            </w:r>
          </w:p>
        </w:tc>
        <w:tc>
          <w:tcPr>
            <w:tcW w:w="1159" w:type="pct"/>
            <w:shd w:val="clear" w:color="auto" w:fill="FFFFFF"/>
            <w:tcMar>
              <w:top w:w="0" w:type="dxa"/>
              <w:left w:w="108" w:type="dxa"/>
              <w:bottom w:w="0" w:type="dxa"/>
              <w:right w:w="108" w:type="dxa"/>
            </w:tcMar>
            <w:vAlign w:val="center"/>
          </w:tcPr>
          <w:p w14:paraId="0F282BB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avilnici nisu ažurirani ili ne postoje</w:t>
            </w:r>
          </w:p>
        </w:tc>
        <w:tc>
          <w:tcPr>
            <w:tcW w:w="1159" w:type="pct"/>
            <w:shd w:val="clear" w:color="auto" w:fill="FFFFFF"/>
            <w:vAlign w:val="center"/>
          </w:tcPr>
          <w:p w14:paraId="1321029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premljeni/ažurirani i usvojeni svi pravilnici koji propisuju obavezne parametre i mjerenja stanja okoliša u cilju povećanja diverzifikacije okolišnih parametara koji se prate (2027.)</w:t>
            </w:r>
          </w:p>
        </w:tc>
      </w:tr>
      <w:tr w:rsidR="00CC447D" w:rsidRPr="008D043F" w14:paraId="73D32130" w14:textId="77777777" w:rsidTr="00532459">
        <w:trPr>
          <w:trHeight w:val="483"/>
        </w:trPr>
        <w:tc>
          <w:tcPr>
            <w:tcW w:w="708" w:type="pct"/>
            <w:vMerge/>
            <w:shd w:val="clear" w:color="auto" w:fill="D9D9D9"/>
            <w:vAlign w:val="center"/>
            <w:hideMark/>
          </w:tcPr>
          <w:p w14:paraId="179D7B1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F88C0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C55A9F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D6508E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8140A1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6483F345" w14:textId="77777777" w:rsidTr="00532459">
        <w:trPr>
          <w:trHeight w:val="287"/>
        </w:trPr>
        <w:tc>
          <w:tcPr>
            <w:tcW w:w="708" w:type="pct"/>
            <w:vMerge/>
            <w:shd w:val="clear" w:color="auto" w:fill="D9D9D9"/>
            <w:vAlign w:val="center"/>
            <w:hideMark/>
          </w:tcPr>
          <w:p w14:paraId="05AD27AD"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ED7C76D"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70A878D"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5</w:t>
            </w:r>
          </w:p>
        </w:tc>
        <w:tc>
          <w:tcPr>
            <w:tcW w:w="1159" w:type="pct"/>
            <w:tcMar>
              <w:top w:w="0" w:type="dxa"/>
              <w:left w:w="108" w:type="dxa"/>
              <w:bottom w:w="0" w:type="dxa"/>
              <w:right w:w="108" w:type="dxa"/>
            </w:tcMar>
            <w:vAlign w:val="center"/>
          </w:tcPr>
          <w:p w14:paraId="09FEF5BB"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3</w:t>
            </w:r>
          </w:p>
        </w:tc>
        <w:tc>
          <w:tcPr>
            <w:tcW w:w="1159" w:type="pct"/>
            <w:tcMar>
              <w:top w:w="0" w:type="dxa"/>
              <w:left w:w="108" w:type="dxa"/>
              <w:bottom w:w="0" w:type="dxa"/>
              <w:right w:w="108" w:type="dxa"/>
            </w:tcMar>
            <w:vAlign w:val="center"/>
          </w:tcPr>
          <w:p w14:paraId="1525C1AE"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29</w:t>
            </w:r>
          </w:p>
        </w:tc>
      </w:tr>
      <w:tr w:rsidR="00CC447D" w:rsidRPr="008D043F" w14:paraId="31024482"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35188DB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2. Mjera</w:t>
            </w:r>
          </w:p>
        </w:tc>
        <w:tc>
          <w:tcPr>
            <w:tcW w:w="815" w:type="pct"/>
            <w:vMerge w:val="restart"/>
            <w:tcMar>
              <w:top w:w="0" w:type="dxa"/>
              <w:left w:w="108" w:type="dxa"/>
              <w:bottom w:w="0" w:type="dxa"/>
              <w:right w:w="108" w:type="dxa"/>
            </w:tcMar>
            <w:vAlign w:val="center"/>
          </w:tcPr>
          <w:p w14:paraId="0A014B5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a funkcionalnog integriranog informacijskog sistema za upravljanje okolišem u </w:t>
            </w:r>
            <w:r w:rsidRPr="008D043F">
              <w:rPr>
                <w:rFonts w:asciiTheme="minorHAnsi" w:hAnsiTheme="minorHAnsi" w:cstheme="minorHAnsi"/>
                <w:sz w:val="18"/>
                <w:szCs w:val="18"/>
                <w:lang w:val="hr-HR" w:eastAsia="zh-TW"/>
              </w:rPr>
              <w:t>Federaciji Bosne i Hercegovine</w:t>
            </w:r>
          </w:p>
        </w:tc>
        <w:tc>
          <w:tcPr>
            <w:tcW w:w="1159" w:type="pct"/>
            <w:shd w:val="clear" w:color="auto" w:fill="D9D9D9"/>
            <w:tcMar>
              <w:top w:w="0" w:type="dxa"/>
              <w:left w:w="108" w:type="dxa"/>
              <w:bottom w:w="0" w:type="dxa"/>
              <w:right w:w="108" w:type="dxa"/>
            </w:tcMar>
            <w:vAlign w:val="center"/>
            <w:hideMark/>
          </w:tcPr>
          <w:p w14:paraId="6EB3583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14BFE2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B615B8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ABF5C3C" w14:textId="77777777" w:rsidTr="00532459">
        <w:trPr>
          <w:trHeight w:val="287"/>
        </w:trPr>
        <w:tc>
          <w:tcPr>
            <w:tcW w:w="708" w:type="pct"/>
            <w:vMerge/>
            <w:shd w:val="clear" w:color="auto" w:fill="D9D9D9"/>
            <w:vAlign w:val="center"/>
            <w:hideMark/>
          </w:tcPr>
          <w:p w14:paraId="3F0AF49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256E62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AC84C11"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w:t>
            </w:r>
            <w:r w:rsidRPr="008D043F">
              <w:rPr>
                <w:rFonts w:asciiTheme="minorHAnsi" w:hAnsiTheme="minorHAnsi" w:cstheme="minorHAnsi"/>
                <w:sz w:val="18"/>
                <w:szCs w:val="18"/>
                <w:lang w:val="hr-HR" w:bidi="en-US"/>
              </w:rPr>
              <w:t>jedinstvenog informacijskog sistema zaštite okoliša</w:t>
            </w:r>
          </w:p>
        </w:tc>
        <w:tc>
          <w:tcPr>
            <w:tcW w:w="1159" w:type="pct"/>
            <w:shd w:val="clear" w:color="auto" w:fill="FFFFFF"/>
            <w:tcMar>
              <w:top w:w="0" w:type="dxa"/>
              <w:left w:w="108" w:type="dxa"/>
              <w:bottom w:w="0" w:type="dxa"/>
              <w:right w:w="108" w:type="dxa"/>
            </w:tcMar>
            <w:vAlign w:val="center"/>
          </w:tcPr>
          <w:p w14:paraId="711B299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postavljen jedinstveni informacijski sistem zaštite okoliša</w:t>
            </w:r>
          </w:p>
        </w:tc>
        <w:tc>
          <w:tcPr>
            <w:tcW w:w="1159" w:type="pct"/>
            <w:shd w:val="clear" w:color="auto" w:fill="FFFFFF"/>
            <w:vAlign w:val="center"/>
          </w:tcPr>
          <w:p w14:paraId="3A16E0EB"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 jedinstveni informacijski sistem zaštite okoliša (2027.)</w:t>
            </w:r>
          </w:p>
        </w:tc>
      </w:tr>
      <w:tr w:rsidR="00CC447D" w:rsidRPr="008D043F" w14:paraId="0EDCCB46" w14:textId="77777777" w:rsidTr="00532459">
        <w:trPr>
          <w:trHeight w:val="287"/>
        </w:trPr>
        <w:tc>
          <w:tcPr>
            <w:tcW w:w="708" w:type="pct"/>
            <w:vMerge/>
            <w:shd w:val="clear" w:color="auto" w:fill="D9D9D9"/>
            <w:vAlign w:val="center"/>
          </w:tcPr>
          <w:p w14:paraId="3A421A8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4FF7CE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66E8E2"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w:t>
            </w:r>
            <w:r w:rsidRPr="008D043F">
              <w:rPr>
                <w:rFonts w:asciiTheme="minorHAnsi" w:hAnsiTheme="minorHAnsi" w:cstheme="minorHAnsi"/>
                <w:sz w:val="18"/>
                <w:szCs w:val="18"/>
                <w:lang w:val="hr-HR" w:bidi="en-US"/>
              </w:rPr>
              <w:t xml:space="preserve">metodologije razmjene podataka o svim segmentima okoliša između institucija na svim </w:t>
            </w:r>
            <w:r w:rsidR="00434095" w:rsidRPr="008D043F">
              <w:rPr>
                <w:rFonts w:asciiTheme="minorHAnsi" w:hAnsiTheme="minorHAnsi" w:cstheme="minorHAnsi"/>
                <w:sz w:val="18"/>
                <w:szCs w:val="18"/>
                <w:lang w:val="hr-HR" w:bidi="en-US"/>
              </w:rPr>
              <w:t xml:space="preserve">nivoima </w:t>
            </w:r>
            <w:r w:rsidRPr="008D043F">
              <w:rPr>
                <w:rFonts w:asciiTheme="minorHAnsi" w:hAnsiTheme="minorHAnsi" w:cstheme="minorHAnsi"/>
                <w:sz w:val="18"/>
                <w:szCs w:val="18"/>
                <w:lang w:val="hr-HR" w:bidi="en-US"/>
              </w:rPr>
              <w:t xml:space="preserve">vlasti u Federaciji </w:t>
            </w:r>
            <w:r w:rsidRPr="008D043F">
              <w:rPr>
                <w:rFonts w:asciiTheme="minorHAnsi" w:eastAsia="Calibri" w:hAnsiTheme="minorHAnsi" w:cstheme="minorHAnsi"/>
                <w:sz w:val="18"/>
                <w:szCs w:val="18"/>
                <w:lang w:val="hr-HR"/>
              </w:rPr>
              <w:t>Bosne i Hercegovine</w:t>
            </w:r>
          </w:p>
        </w:tc>
        <w:tc>
          <w:tcPr>
            <w:tcW w:w="1159" w:type="pct"/>
            <w:shd w:val="clear" w:color="auto" w:fill="FFFFFF"/>
            <w:tcMar>
              <w:top w:w="0" w:type="dxa"/>
              <w:left w:w="108" w:type="dxa"/>
              <w:bottom w:w="0" w:type="dxa"/>
              <w:right w:w="108" w:type="dxa"/>
            </w:tcMar>
            <w:vAlign w:val="center"/>
          </w:tcPr>
          <w:p w14:paraId="0F00E678"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a metodologija</w:t>
            </w:r>
          </w:p>
        </w:tc>
        <w:tc>
          <w:tcPr>
            <w:tcW w:w="1159" w:type="pct"/>
            <w:shd w:val="clear" w:color="auto" w:fill="FFFFFF"/>
            <w:vAlign w:val="center"/>
          </w:tcPr>
          <w:p w14:paraId="30963E32"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i usvojena metodologija razmjene podataka o svim segmentima okoliša između institucija na svim </w:t>
            </w:r>
            <w:r w:rsidR="00434095" w:rsidRPr="008D043F">
              <w:rPr>
                <w:rFonts w:asciiTheme="minorHAnsi" w:hAnsiTheme="minorHAnsi" w:cstheme="minorHAnsi"/>
                <w:sz w:val="18"/>
                <w:szCs w:val="18"/>
                <w:lang w:val="hr-HR" w:bidi="en-US"/>
              </w:rPr>
              <w:t xml:space="preserve">nivoima </w:t>
            </w:r>
            <w:r w:rsidRPr="008D043F">
              <w:rPr>
                <w:rFonts w:asciiTheme="minorHAnsi" w:hAnsiTheme="minorHAnsi" w:cstheme="minorHAnsi"/>
                <w:sz w:val="18"/>
                <w:szCs w:val="18"/>
                <w:lang w:val="hr-HR" w:bidi="en-US"/>
              </w:rPr>
              <w:t xml:space="preserve">vlasti u Federaciji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2026.)</w:t>
            </w:r>
          </w:p>
        </w:tc>
      </w:tr>
      <w:tr w:rsidR="00CC447D" w:rsidRPr="008D043F" w14:paraId="0409BFAE" w14:textId="77777777" w:rsidTr="00532459">
        <w:trPr>
          <w:trHeight w:val="287"/>
        </w:trPr>
        <w:tc>
          <w:tcPr>
            <w:tcW w:w="708" w:type="pct"/>
            <w:vMerge/>
            <w:shd w:val="clear" w:color="auto" w:fill="D9D9D9"/>
            <w:vAlign w:val="center"/>
          </w:tcPr>
          <w:p w14:paraId="476EFE5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8212FF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3B06ED"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Procedura </w:t>
            </w:r>
            <w:r w:rsidRPr="008D043F">
              <w:rPr>
                <w:rFonts w:asciiTheme="minorHAnsi" w:hAnsiTheme="minorHAnsi" w:cstheme="minorHAnsi"/>
                <w:sz w:val="18"/>
                <w:szCs w:val="18"/>
                <w:lang w:val="hr-HR" w:bidi="en-US"/>
              </w:rPr>
              <w:t xml:space="preserve">razmjene podataka o okolišu u Federaciji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na </w:t>
            </w:r>
            <w:r w:rsidR="00434095" w:rsidRPr="008D043F">
              <w:rPr>
                <w:rFonts w:asciiTheme="minorHAnsi" w:hAnsiTheme="minorHAnsi" w:cstheme="minorHAnsi"/>
                <w:sz w:val="18"/>
                <w:szCs w:val="18"/>
                <w:lang w:val="hr-HR" w:bidi="en-US"/>
              </w:rPr>
              <w:t xml:space="preserve">osnovu </w:t>
            </w:r>
            <w:r w:rsidRPr="008D043F">
              <w:rPr>
                <w:rFonts w:asciiTheme="minorHAnsi" w:hAnsiTheme="minorHAnsi" w:cstheme="minorHAnsi"/>
                <w:sz w:val="18"/>
                <w:szCs w:val="18"/>
                <w:lang w:val="hr-HR" w:bidi="en-US"/>
              </w:rPr>
              <w:t>usvojene metodologije</w:t>
            </w:r>
          </w:p>
        </w:tc>
        <w:tc>
          <w:tcPr>
            <w:tcW w:w="1159" w:type="pct"/>
            <w:shd w:val="clear" w:color="auto" w:fill="FFFFFF"/>
            <w:tcMar>
              <w:top w:w="0" w:type="dxa"/>
              <w:left w:w="108" w:type="dxa"/>
              <w:bottom w:w="0" w:type="dxa"/>
              <w:right w:w="108" w:type="dxa"/>
            </w:tcMar>
            <w:vAlign w:val="center"/>
          </w:tcPr>
          <w:p w14:paraId="7F85A24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tvrđena procedura</w:t>
            </w:r>
          </w:p>
        </w:tc>
        <w:tc>
          <w:tcPr>
            <w:tcW w:w="1159" w:type="pct"/>
            <w:shd w:val="clear" w:color="auto" w:fill="FFFFFF"/>
            <w:vAlign w:val="center"/>
          </w:tcPr>
          <w:p w14:paraId="44AEE165"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tvrđena procedura razmjene podataka o okolišu u Federaciji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na </w:t>
            </w:r>
            <w:r w:rsidR="00434095" w:rsidRPr="008D043F">
              <w:rPr>
                <w:rFonts w:asciiTheme="minorHAnsi" w:hAnsiTheme="minorHAnsi" w:cstheme="minorHAnsi"/>
                <w:sz w:val="18"/>
                <w:szCs w:val="18"/>
                <w:lang w:val="hr-HR" w:bidi="en-US"/>
              </w:rPr>
              <w:t xml:space="preserve">osnovu </w:t>
            </w:r>
            <w:r w:rsidRPr="008D043F">
              <w:rPr>
                <w:rFonts w:asciiTheme="minorHAnsi" w:hAnsiTheme="minorHAnsi" w:cstheme="minorHAnsi"/>
                <w:sz w:val="18"/>
                <w:szCs w:val="18"/>
                <w:lang w:val="hr-HR" w:bidi="en-US"/>
              </w:rPr>
              <w:t>usvojene metodologije (2027.)</w:t>
            </w:r>
          </w:p>
        </w:tc>
      </w:tr>
      <w:tr w:rsidR="00CC447D" w:rsidRPr="008D043F" w14:paraId="27D23332" w14:textId="77777777" w:rsidTr="00532459">
        <w:trPr>
          <w:trHeight w:val="287"/>
        </w:trPr>
        <w:tc>
          <w:tcPr>
            <w:tcW w:w="708" w:type="pct"/>
            <w:vMerge/>
            <w:shd w:val="clear" w:color="auto" w:fill="D9D9D9"/>
            <w:vAlign w:val="center"/>
          </w:tcPr>
          <w:p w14:paraId="050B1D7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6768BB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CD9CBE2"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institucionalnih sistema </w:t>
            </w:r>
            <w:r w:rsidRPr="008D043F">
              <w:rPr>
                <w:rFonts w:asciiTheme="minorHAnsi" w:hAnsiTheme="minorHAnsi" w:cstheme="minorHAnsi"/>
                <w:sz w:val="18"/>
                <w:szCs w:val="18"/>
                <w:lang w:val="hr-HR" w:bidi="en-US"/>
              </w:rPr>
              <w:t>za prikupljanje okolišnih podataka</w:t>
            </w:r>
          </w:p>
        </w:tc>
        <w:tc>
          <w:tcPr>
            <w:tcW w:w="1159" w:type="pct"/>
            <w:shd w:val="clear" w:color="auto" w:fill="FFFFFF"/>
            <w:tcMar>
              <w:top w:w="0" w:type="dxa"/>
              <w:left w:w="108" w:type="dxa"/>
              <w:bottom w:w="0" w:type="dxa"/>
              <w:right w:w="108" w:type="dxa"/>
            </w:tcMar>
            <w:vAlign w:val="center"/>
          </w:tcPr>
          <w:p w14:paraId="2A6F7AFD" w14:textId="77777777" w:rsidR="00CC447D" w:rsidRPr="008D043F" w:rsidRDefault="0043409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funkcionalni institucionalni sistemi za prikupljanje okolišnih podataka</w:t>
            </w:r>
          </w:p>
        </w:tc>
        <w:tc>
          <w:tcPr>
            <w:tcW w:w="1159" w:type="pct"/>
            <w:shd w:val="clear" w:color="auto" w:fill="FFFFFF"/>
            <w:vAlign w:val="center"/>
          </w:tcPr>
          <w:p w14:paraId="11CE063E"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Funkcionalni institucionalni sistemi za prikupljanje okolišnih podataka (2028.)</w:t>
            </w:r>
          </w:p>
        </w:tc>
      </w:tr>
      <w:tr w:rsidR="00CC447D" w:rsidRPr="008D043F" w14:paraId="56E16313" w14:textId="77777777" w:rsidTr="00532459">
        <w:trPr>
          <w:trHeight w:val="287"/>
        </w:trPr>
        <w:tc>
          <w:tcPr>
            <w:tcW w:w="708" w:type="pct"/>
            <w:vMerge/>
            <w:shd w:val="clear" w:color="auto" w:fill="D9D9D9"/>
            <w:vAlign w:val="center"/>
          </w:tcPr>
          <w:p w14:paraId="4602C1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2BCCE6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0462B11"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sistema </w:t>
            </w:r>
            <w:r w:rsidRPr="008D043F">
              <w:rPr>
                <w:rFonts w:asciiTheme="minorHAnsi" w:hAnsiTheme="minorHAnsi" w:cstheme="minorHAnsi"/>
                <w:sz w:val="18"/>
                <w:szCs w:val="18"/>
                <w:lang w:val="hr-HR" w:bidi="en-US"/>
              </w:rPr>
              <w:t>praćenja podataka o okolišu</w:t>
            </w:r>
          </w:p>
        </w:tc>
        <w:tc>
          <w:tcPr>
            <w:tcW w:w="1159" w:type="pct"/>
            <w:shd w:val="clear" w:color="auto" w:fill="FFFFFF"/>
            <w:tcMar>
              <w:top w:w="0" w:type="dxa"/>
              <w:left w:w="108" w:type="dxa"/>
              <w:bottom w:w="0" w:type="dxa"/>
              <w:right w:w="108" w:type="dxa"/>
            </w:tcMar>
            <w:vAlign w:val="center"/>
          </w:tcPr>
          <w:p w14:paraId="2EEEFE1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i sistem praćenja podataka za oblast okoliša, međutim</w:t>
            </w:r>
            <w:r w:rsidR="00434095"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postoji potreba za poboljšanjem</w:t>
            </w:r>
          </w:p>
        </w:tc>
        <w:tc>
          <w:tcPr>
            <w:tcW w:w="1159" w:type="pct"/>
            <w:shd w:val="clear" w:color="auto" w:fill="FFFFFF"/>
            <w:vAlign w:val="center"/>
          </w:tcPr>
          <w:p w14:paraId="2197C806"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jeđen sistem praćenja podataka o okolišu (2028.)</w:t>
            </w:r>
          </w:p>
        </w:tc>
      </w:tr>
      <w:tr w:rsidR="00CC447D" w:rsidRPr="008D043F" w14:paraId="1799B68B" w14:textId="77777777" w:rsidTr="00532459">
        <w:trPr>
          <w:trHeight w:val="287"/>
        </w:trPr>
        <w:tc>
          <w:tcPr>
            <w:tcW w:w="708" w:type="pct"/>
            <w:vMerge/>
            <w:shd w:val="clear" w:color="auto" w:fill="D9D9D9"/>
            <w:vAlign w:val="center"/>
          </w:tcPr>
          <w:p w14:paraId="1FA2A20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D2E9D0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04A7E51"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434095" w:rsidRPr="008D043F">
              <w:rPr>
                <w:rFonts w:asciiTheme="minorHAnsi" w:eastAsia="Calibri" w:hAnsiTheme="minorHAnsi" w:cstheme="minorHAnsi"/>
                <w:sz w:val="18"/>
                <w:szCs w:val="18"/>
                <w:lang w:val="hr-HR"/>
              </w:rPr>
              <w:t xml:space="preserve">saradnje </w:t>
            </w:r>
            <w:r w:rsidRPr="008D043F">
              <w:rPr>
                <w:rFonts w:asciiTheme="minorHAnsi" w:hAnsiTheme="minorHAnsi" w:cstheme="minorHAnsi"/>
                <w:sz w:val="18"/>
                <w:szCs w:val="18"/>
                <w:lang w:val="hr-HR" w:bidi="en-US"/>
              </w:rPr>
              <w:t>s predstavnicima NVO</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ektora u oblasti okoliša </w:t>
            </w:r>
            <w:r w:rsidRPr="008D043F">
              <w:rPr>
                <w:rFonts w:asciiTheme="minorHAnsi" w:eastAsia="Calibri" w:hAnsiTheme="minorHAnsi" w:cstheme="minorHAnsi"/>
                <w:sz w:val="18"/>
                <w:szCs w:val="18"/>
                <w:lang w:val="hr-HR"/>
              </w:rPr>
              <w:t>u cilju poboljšanja mogućnosti prikupljanja okolišnih podataka</w:t>
            </w:r>
          </w:p>
        </w:tc>
        <w:tc>
          <w:tcPr>
            <w:tcW w:w="1159" w:type="pct"/>
            <w:shd w:val="clear" w:color="auto" w:fill="FFFFFF"/>
            <w:tcMar>
              <w:top w:w="0" w:type="dxa"/>
              <w:left w:w="108" w:type="dxa"/>
              <w:bottom w:w="0" w:type="dxa"/>
              <w:right w:w="108" w:type="dxa"/>
            </w:tcMar>
            <w:vAlign w:val="center"/>
          </w:tcPr>
          <w:p w14:paraId="04DCB76E" w14:textId="77777777" w:rsidR="00CC447D" w:rsidRPr="008D043F" w:rsidRDefault="00434095"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Djelimična saradnja</w:t>
            </w:r>
          </w:p>
        </w:tc>
        <w:tc>
          <w:tcPr>
            <w:tcW w:w="1159" w:type="pct"/>
            <w:shd w:val="clear" w:color="auto" w:fill="FFFFFF"/>
            <w:vAlign w:val="center"/>
          </w:tcPr>
          <w:p w14:paraId="2275ADD0"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434095"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s predstavnicima NVO</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sektora u oblasti okoliša (2029.)</w:t>
            </w:r>
          </w:p>
        </w:tc>
      </w:tr>
      <w:tr w:rsidR="00CC447D" w:rsidRPr="008D043F" w14:paraId="5A3D6E56" w14:textId="77777777" w:rsidTr="00532459">
        <w:trPr>
          <w:trHeight w:val="180"/>
        </w:trPr>
        <w:tc>
          <w:tcPr>
            <w:tcW w:w="708" w:type="pct"/>
            <w:vMerge/>
            <w:shd w:val="clear" w:color="auto" w:fill="D9D9D9"/>
            <w:vAlign w:val="center"/>
          </w:tcPr>
          <w:p w14:paraId="7EFCABE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E5B28E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A3D5FD1" w14:textId="77777777" w:rsidR="00CC447D" w:rsidRPr="008D043F" w:rsidRDefault="00434095" w:rsidP="0068355A">
            <w:pPr>
              <w:spacing w:after="120" w:line="276" w:lineRule="auto"/>
              <w:ind w:left="-2"/>
              <w:contextualSpacing/>
              <w:rPr>
                <w:rFonts w:asciiTheme="minorHAnsi" w:eastAsia="Arial" w:hAnsiTheme="minorHAnsi" w:cstheme="minorHAnsi"/>
                <w:sz w:val="18"/>
                <w:szCs w:val="18"/>
                <w:lang w:val="hr-HR"/>
              </w:rPr>
            </w:pPr>
            <w:r w:rsidRPr="008D043F">
              <w:rPr>
                <w:rFonts w:asciiTheme="minorHAnsi" w:hAnsiTheme="minorHAnsi" w:cstheme="minorHAnsi"/>
                <w:color w:val="000000"/>
                <w:sz w:val="18"/>
                <w:szCs w:val="18"/>
                <w:lang w:val="hr-HR"/>
              </w:rPr>
              <w:t xml:space="preserve">Stepen </w:t>
            </w:r>
            <w:r w:rsidR="00CC447D" w:rsidRPr="008D043F">
              <w:rPr>
                <w:rFonts w:asciiTheme="minorHAnsi" w:hAnsiTheme="minorHAnsi" w:cstheme="minorHAnsi"/>
                <w:color w:val="000000"/>
                <w:sz w:val="18"/>
                <w:szCs w:val="18"/>
                <w:lang w:val="hr-HR"/>
              </w:rPr>
              <w:t>uspostave sistema validacije podataka o okolišu</w:t>
            </w:r>
          </w:p>
        </w:tc>
        <w:tc>
          <w:tcPr>
            <w:tcW w:w="1159" w:type="pct"/>
            <w:shd w:val="clear" w:color="auto" w:fill="FFFFFF"/>
            <w:tcMar>
              <w:top w:w="0" w:type="dxa"/>
              <w:left w:w="108" w:type="dxa"/>
              <w:bottom w:w="0" w:type="dxa"/>
              <w:right w:w="108" w:type="dxa"/>
            </w:tcMar>
            <w:vAlign w:val="center"/>
          </w:tcPr>
          <w:p w14:paraId="2F91A15B"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Nije uspostavljen sistem validacije podataka o okolišu</w:t>
            </w:r>
          </w:p>
        </w:tc>
        <w:tc>
          <w:tcPr>
            <w:tcW w:w="1159" w:type="pct"/>
            <w:shd w:val="clear" w:color="auto" w:fill="FFFFFF"/>
            <w:vAlign w:val="center"/>
          </w:tcPr>
          <w:p w14:paraId="00E7DE0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 sistem validacije podataka o okolišu (2026.)</w:t>
            </w:r>
          </w:p>
        </w:tc>
      </w:tr>
      <w:tr w:rsidR="00CC447D" w:rsidRPr="008D043F" w14:paraId="60163294" w14:textId="77777777" w:rsidTr="00532459">
        <w:trPr>
          <w:trHeight w:val="483"/>
        </w:trPr>
        <w:tc>
          <w:tcPr>
            <w:tcW w:w="708" w:type="pct"/>
            <w:vMerge/>
            <w:shd w:val="clear" w:color="auto" w:fill="D9D9D9"/>
            <w:vAlign w:val="center"/>
            <w:hideMark/>
          </w:tcPr>
          <w:p w14:paraId="01BEB12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B9E4D2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301B46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3735E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BEA218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06237A71" w14:textId="77777777" w:rsidTr="00532459">
        <w:trPr>
          <w:trHeight w:val="287"/>
        </w:trPr>
        <w:tc>
          <w:tcPr>
            <w:tcW w:w="708" w:type="pct"/>
            <w:vMerge/>
            <w:shd w:val="clear" w:color="auto" w:fill="D9D9D9"/>
            <w:vAlign w:val="center"/>
            <w:hideMark/>
          </w:tcPr>
          <w:p w14:paraId="4E9F4A7B"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FF92E0B"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5684246"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6</w:t>
            </w:r>
          </w:p>
        </w:tc>
        <w:tc>
          <w:tcPr>
            <w:tcW w:w="1159" w:type="pct"/>
            <w:tcMar>
              <w:top w:w="0" w:type="dxa"/>
              <w:left w:w="108" w:type="dxa"/>
              <w:bottom w:w="0" w:type="dxa"/>
              <w:right w:w="108" w:type="dxa"/>
            </w:tcMar>
            <w:vAlign w:val="center"/>
          </w:tcPr>
          <w:p w14:paraId="2BC34EF3"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84</w:t>
            </w:r>
          </w:p>
        </w:tc>
        <w:tc>
          <w:tcPr>
            <w:tcW w:w="1159" w:type="pct"/>
            <w:tcMar>
              <w:top w:w="0" w:type="dxa"/>
              <w:left w:w="108" w:type="dxa"/>
              <w:bottom w:w="0" w:type="dxa"/>
              <w:right w:w="108" w:type="dxa"/>
            </w:tcMar>
            <w:vAlign w:val="center"/>
          </w:tcPr>
          <w:p w14:paraId="7EB879BE"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760</w:t>
            </w:r>
          </w:p>
        </w:tc>
      </w:tr>
      <w:tr w:rsidR="00CC447D" w:rsidRPr="008D043F" w14:paraId="720398CE"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1A1D03D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7.5.3. Mjera</w:t>
            </w:r>
          </w:p>
          <w:p w14:paraId="6628165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restart"/>
            <w:tcMar>
              <w:top w:w="0" w:type="dxa"/>
              <w:left w:w="108" w:type="dxa"/>
              <w:bottom w:w="0" w:type="dxa"/>
              <w:right w:w="108" w:type="dxa"/>
            </w:tcMar>
            <w:vAlign w:val="center"/>
          </w:tcPr>
          <w:p w14:paraId="2AED979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a funkcionalnog sistema praćenja, prikupljanja i izvještavanja podataka o okolišu u skladu s međunarodnim ugovorima</w:t>
            </w:r>
          </w:p>
        </w:tc>
        <w:tc>
          <w:tcPr>
            <w:tcW w:w="1159" w:type="pct"/>
            <w:shd w:val="clear" w:color="auto" w:fill="D9D9D9"/>
            <w:tcMar>
              <w:top w:w="0" w:type="dxa"/>
              <w:left w:w="108" w:type="dxa"/>
              <w:bottom w:w="0" w:type="dxa"/>
              <w:right w:w="108" w:type="dxa"/>
            </w:tcMar>
            <w:vAlign w:val="center"/>
            <w:hideMark/>
          </w:tcPr>
          <w:p w14:paraId="77DC639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CE5E13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9FCCAF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59C32A6" w14:textId="77777777" w:rsidTr="00532459">
        <w:trPr>
          <w:trHeight w:val="287"/>
        </w:trPr>
        <w:tc>
          <w:tcPr>
            <w:tcW w:w="708" w:type="pct"/>
            <w:vMerge/>
            <w:shd w:val="clear" w:color="auto" w:fill="D9D9D9"/>
            <w:vAlign w:val="center"/>
          </w:tcPr>
          <w:p w14:paraId="0F0A1BD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1DAA41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BD65E9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rada studijske analize koja će revidirati postojeće i dati prijedlog proširenog seta pokazatelja koje treba pratiti po svim oblastima</w:t>
            </w:r>
          </w:p>
        </w:tc>
        <w:tc>
          <w:tcPr>
            <w:tcW w:w="1159" w:type="pct"/>
            <w:shd w:val="clear" w:color="auto" w:fill="FFFFFF"/>
            <w:tcMar>
              <w:top w:w="0" w:type="dxa"/>
              <w:left w:w="108" w:type="dxa"/>
              <w:bottom w:w="0" w:type="dxa"/>
              <w:right w:w="108" w:type="dxa"/>
            </w:tcMar>
            <w:vAlign w:val="center"/>
          </w:tcPr>
          <w:p w14:paraId="39F7F5A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rađena studijska analiza</w:t>
            </w:r>
          </w:p>
        </w:tc>
        <w:tc>
          <w:tcPr>
            <w:tcW w:w="1159" w:type="pct"/>
            <w:shd w:val="clear" w:color="auto" w:fill="FFFFFF"/>
            <w:vAlign w:val="center"/>
          </w:tcPr>
          <w:p w14:paraId="78984BA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a studijska analiza koja daje prijedlog proširenog seta pokazatelja koje treba pratiti po svim oblastima (2024.)</w:t>
            </w:r>
          </w:p>
        </w:tc>
      </w:tr>
      <w:tr w:rsidR="00CC447D" w:rsidRPr="008D043F" w14:paraId="72273603" w14:textId="77777777" w:rsidTr="00532459">
        <w:trPr>
          <w:trHeight w:val="287"/>
        </w:trPr>
        <w:tc>
          <w:tcPr>
            <w:tcW w:w="708" w:type="pct"/>
            <w:vMerge/>
            <w:shd w:val="clear" w:color="auto" w:fill="D9D9D9"/>
            <w:vAlign w:val="center"/>
          </w:tcPr>
          <w:p w14:paraId="544FB51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0E3025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FDD3B9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lna lista pokazatelja stanja okoliša</w:t>
            </w:r>
          </w:p>
        </w:tc>
        <w:tc>
          <w:tcPr>
            <w:tcW w:w="1159" w:type="pct"/>
            <w:shd w:val="clear" w:color="auto" w:fill="FFFFFF"/>
            <w:tcMar>
              <w:top w:w="0" w:type="dxa"/>
              <w:left w:w="108" w:type="dxa"/>
              <w:bottom w:w="0" w:type="dxa"/>
              <w:right w:w="108" w:type="dxa"/>
            </w:tcMar>
            <w:vAlign w:val="center"/>
          </w:tcPr>
          <w:p w14:paraId="1543D8F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a</w:t>
            </w:r>
          </w:p>
        </w:tc>
        <w:tc>
          <w:tcPr>
            <w:tcW w:w="1159" w:type="pct"/>
            <w:shd w:val="clear" w:color="auto" w:fill="FFFFFF"/>
            <w:vAlign w:val="center"/>
          </w:tcPr>
          <w:p w14:paraId="66E8202C"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Federalna lista pokazatelja stanja okoliša (2024.)</w:t>
            </w:r>
          </w:p>
        </w:tc>
      </w:tr>
      <w:tr w:rsidR="00CC447D" w:rsidRPr="008D043F" w14:paraId="358597D3" w14:textId="77777777" w:rsidTr="00532459">
        <w:trPr>
          <w:trHeight w:val="287"/>
        </w:trPr>
        <w:tc>
          <w:tcPr>
            <w:tcW w:w="708" w:type="pct"/>
            <w:vMerge/>
            <w:shd w:val="clear" w:color="auto" w:fill="D9D9D9"/>
            <w:vAlign w:val="center"/>
          </w:tcPr>
          <w:p w14:paraId="654FFED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8F11BC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4C49E8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3A677B" w:rsidRPr="008D043F">
              <w:rPr>
                <w:rFonts w:asciiTheme="minorHAnsi" w:eastAsia="Calibri" w:hAnsiTheme="minorHAnsi" w:cstheme="minorHAnsi"/>
                <w:sz w:val="18"/>
                <w:szCs w:val="18"/>
                <w:lang w:val="hr-HR"/>
              </w:rPr>
              <w:t xml:space="preserve">saradnje </w:t>
            </w:r>
            <w:r w:rsidRPr="008D043F">
              <w:rPr>
                <w:rFonts w:asciiTheme="minorHAnsi" w:hAnsiTheme="minorHAnsi" w:cstheme="minorHAnsi"/>
                <w:sz w:val="18"/>
                <w:szCs w:val="18"/>
                <w:lang w:val="hr-HR" w:bidi="en-US"/>
              </w:rPr>
              <w:t>u okviru radne grupe koja će davati stručne prijedloge i koordinirati realizaciju zaključaka i prijedloga studijske analize</w:t>
            </w:r>
          </w:p>
        </w:tc>
        <w:tc>
          <w:tcPr>
            <w:tcW w:w="1159" w:type="pct"/>
            <w:shd w:val="clear" w:color="auto" w:fill="FFFFFF"/>
            <w:tcMar>
              <w:top w:w="0" w:type="dxa"/>
              <w:left w:w="108" w:type="dxa"/>
              <w:bottom w:w="0" w:type="dxa"/>
              <w:right w:w="108" w:type="dxa"/>
            </w:tcMar>
            <w:vAlign w:val="center"/>
          </w:tcPr>
          <w:p w14:paraId="6602821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Radna grupa nije formirana</w:t>
            </w:r>
          </w:p>
        </w:tc>
        <w:tc>
          <w:tcPr>
            <w:tcW w:w="1159" w:type="pct"/>
            <w:shd w:val="clear" w:color="auto" w:fill="FFFFFF"/>
            <w:vAlign w:val="center"/>
          </w:tcPr>
          <w:p w14:paraId="0944F55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3A677B"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u okviru radne grupe (2025.)</w:t>
            </w:r>
          </w:p>
        </w:tc>
      </w:tr>
      <w:tr w:rsidR="00CC447D" w:rsidRPr="008D043F" w14:paraId="66B0E926" w14:textId="77777777" w:rsidTr="00532459">
        <w:trPr>
          <w:trHeight w:val="287"/>
        </w:trPr>
        <w:tc>
          <w:tcPr>
            <w:tcW w:w="708" w:type="pct"/>
            <w:vMerge/>
            <w:shd w:val="clear" w:color="auto" w:fill="D9D9D9"/>
            <w:vAlign w:val="center"/>
          </w:tcPr>
          <w:p w14:paraId="611E457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15C52A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DAC74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gram obuke i osposobljavanja svih agencija i institucija iz Federacije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uključenih u izvještavanje</w:t>
            </w:r>
          </w:p>
        </w:tc>
        <w:tc>
          <w:tcPr>
            <w:tcW w:w="1159" w:type="pct"/>
            <w:shd w:val="clear" w:color="auto" w:fill="FFFFFF"/>
            <w:tcMar>
              <w:top w:w="0" w:type="dxa"/>
              <w:left w:w="108" w:type="dxa"/>
              <w:bottom w:w="0" w:type="dxa"/>
              <w:right w:w="108" w:type="dxa"/>
            </w:tcMar>
            <w:vAlign w:val="center"/>
          </w:tcPr>
          <w:p w14:paraId="3D1AB72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Program obuke i osposobljavanja</w:t>
            </w:r>
          </w:p>
        </w:tc>
        <w:tc>
          <w:tcPr>
            <w:tcW w:w="1159" w:type="pct"/>
            <w:shd w:val="clear" w:color="auto" w:fill="FFFFFF"/>
            <w:vAlign w:val="center"/>
          </w:tcPr>
          <w:p w14:paraId="44F0D89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Program obuke i osposobljavanja (2025.)</w:t>
            </w:r>
          </w:p>
        </w:tc>
      </w:tr>
      <w:tr w:rsidR="00CC447D" w:rsidRPr="008D043F" w14:paraId="4F9A383B" w14:textId="77777777" w:rsidTr="00532459">
        <w:trPr>
          <w:trHeight w:val="287"/>
        </w:trPr>
        <w:tc>
          <w:tcPr>
            <w:tcW w:w="708" w:type="pct"/>
            <w:vMerge/>
            <w:shd w:val="clear" w:color="auto" w:fill="D9D9D9"/>
            <w:vAlign w:val="center"/>
          </w:tcPr>
          <w:p w14:paraId="2BED32A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5BD981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581BA7A" w14:textId="77777777" w:rsidR="00CC447D" w:rsidRPr="008D043F" w:rsidRDefault="003A677B"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Programa obuke i osposobljavanja svih agencija i institucija iz Federacije </w:t>
            </w:r>
            <w:r w:rsidR="00CC447D" w:rsidRPr="008D043F">
              <w:rPr>
                <w:rFonts w:asciiTheme="minorHAnsi" w:eastAsia="Calibri" w:hAnsiTheme="minorHAnsi" w:cstheme="minorHAnsi"/>
                <w:sz w:val="18"/>
                <w:szCs w:val="18"/>
                <w:lang w:val="hr-HR"/>
              </w:rPr>
              <w:t>Bosne i Hercegovine</w:t>
            </w:r>
            <w:r w:rsidR="00CC447D" w:rsidRPr="008D043F">
              <w:rPr>
                <w:rFonts w:asciiTheme="minorHAnsi" w:hAnsiTheme="minorHAnsi" w:cstheme="minorHAnsi"/>
                <w:sz w:val="18"/>
                <w:szCs w:val="18"/>
                <w:lang w:val="hr-HR" w:bidi="en-US"/>
              </w:rPr>
              <w:t xml:space="preserve"> uključenih u izvještavanje</w:t>
            </w:r>
          </w:p>
        </w:tc>
        <w:tc>
          <w:tcPr>
            <w:tcW w:w="1159" w:type="pct"/>
            <w:shd w:val="clear" w:color="auto" w:fill="FFFFFF"/>
            <w:tcMar>
              <w:top w:w="0" w:type="dxa"/>
              <w:left w:w="108" w:type="dxa"/>
              <w:bottom w:w="0" w:type="dxa"/>
              <w:right w:w="108" w:type="dxa"/>
            </w:tcMar>
            <w:vAlign w:val="center"/>
          </w:tcPr>
          <w:p w14:paraId="2CDB8C4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Program obuke i osposobljavanja</w:t>
            </w:r>
          </w:p>
        </w:tc>
        <w:tc>
          <w:tcPr>
            <w:tcW w:w="1159" w:type="pct"/>
            <w:shd w:val="clear" w:color="auto" w:fill="FFFFFF"/>
            <w:vAlign w:val="center"/>
          </w:tcPr>
          <w:p w14:paraId="7DA21F5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aliziran Program obuke i osposobljavanja svih agencija i institucija iz Federacije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uključenih u izvještavanje (kontinuirano – 2030</w:t>
            </w:r>
            <w:r w:rsidR="003A67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44D360AC" w14:textId="77777777" w:rsidTr="00532459">
        <w:trPr>
          <w:trHeight w:val="287"/>
        </w:trPr>
        <w:tc>
          <w:tcPr>
            <w:tcW w:w="708" w:type="pct"/>
            <w:vMerge/>
            <w:shd w:val="clear" w:color="auto" w:fill="D9D9D9"/>
            <w:vAlign w:val="center"/>
          </w:tcPr>
          <w:p w14:paraId="6A6C1C9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09232B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B13AA1" w14:textId="77777777" w:rsidR="00CC447D" w:rsidRPr="008D043F" w:rsidRDefault="003A677B"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provedbe Strategije praćenja stanja okoliša, </w:t>
            </w:r>
            <w:r w:rsidRPr="008D043F">
              <w:rPr>
                <w:rFonts w:asciiTheme="minorHAnsi" w:eastAsia="Calibri" w:hAnsiTheme="minorHAnsi" w:cstheme="minorHAnsi"/>
                <w:sz w:val="18"/>
                <w:szCs w:val="18"/>
                <w:lang w:val="hr-HR"/>
              </w:rPr>
              <w:t xml:space="preserve">upravljanja </w:t>
            </w:r>
            <w:r w:rsidR="00CC447D" w:rsidRPr="008D043F">
              <w:rPr>
                <w:rFonts w:asciiTheme="minorHAnsi" w:eastAsia="Calibri" w:hAnsiTheme="minorHAnsi" w:cstheme="minorHAnsi"/>
                <w:sz w:val="18"/>
                <w:szCs w:val="18"/>
                <w:lang w:val="hr-HR"/>
              </w:rPr>
              <w:t>podacima i izvještavanja</w:t>
            </w:r>
          </w:p>
        </w:tc>
        <w:tc>
          <w:tcPr>
            <w:tcW w:w="1159" w:type="pct"/>
            <w:shd w:val="clear" w:color="auto" w:fill="FFFFFF"/>
            <w:tcMar>
              <w:top w:w="0" w:type="dxa"/>
              <w:left w:w="108" w:type="dxa"/>
              <w:bottom w:w="0" w:type="dxa"/>
              <w:right w:w="108" w:type="dxa"/>
            </w:tcMar>
            <w:vAlign w:val="center"/>
          </w:tcPr>
          <w:p w14:paraId="1122EE49" w14:textId="77777777" w:rsidR="00CC447D" w:rsidRPr="008D043F" w:rsidRDefault="003A677B"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rategija </w:t>
            </w:r>
            <w:r w:rsidR="00CC447D" w:rsidRPr="008D043F">
              <w:rPr>
                <w:rFonts w:asciiTheme="minorHAnsi" w:eastAsia="Calibri" w:hAnsiTheme="minorHAnsi" w:cstheme="minorHAnsi"/>
                <w:sz w:val="18"/>
                <w:szCs w:val="18"/>
                <w:lang w:val="hr-HR"/>
              </w:rPr>
              <w:t xml:space="preserve">praćenja stanja okoliša, </w:t>
            </w:r>
            <w:r w:rsidRPr="008D043F">
              <w:rPr>
                <w:rFonts w:asciiTheme="minorHAnsi" w:eastAsia="Calibri" w:hAnsiTheme="minorHAnsi" w:cstheme="minorHAnsi"/>
                <w:sz w:val="18"/>
                <w:szCs w:val="18"/>
                <w:lang w:val="hr-HR"/>
              </w:rPr>
              <w:t xml:space="preserve">upravljanja </w:t>
            </w:r>
            <w:r w:rsidR="00CC447D" w:rsidRPr="008D043F">
              <w:rPr>
                <w:rFonts w:asciiTheme="minorHAnsi" w:eastAsia="Calibri" w:hAnsiTheme="minorHAnsi" w:cstheme="minorHAnsi"/>
                <w:sz w:val="18"/>
                <w:szCs w:val="18"/>
                <w:lang w:val="hr-HR"/>
              </w:rPr>
              <w:t xml:space="preserve">podacima i izvještavanja nije usvojena na </w:t>
            </w:r>
            <w:r w:rsidRPr="008D043F">
              <w:rPr>
                <w:rFonts w:asciiTheme="minorHAnsi" w:eastAsia="Calibri" w:hAnsiTheme="minorHAnsi" w:cstheme="minorHAnsi"/>
                <w:sz w:val="18"/>
                <w:szCs w:val="18"/>
                <w:lang w:val="hr-HR"/>
              </w:rPr>
              <w:t xml:space="preserve">nivou </w:t>
            </w:r>
            <w:r w:rsidR="00CC447D" w:rsidRPr="008D043F">
              <w:rPr>
                <w:rFonts w:asciiTheme="minorHAnsi" w:eastAsia="Calibri" w:hAnsiTheme="minorHAnsi" w:cstheme="minorHAnsi"/>
                <w:sz w:val="18"/>
                <w:szCs w:val="18"/>
                <w:lang w:val="hr-HR"/>
              </w:rPr>
              <w:t>Bosne i Hercegovine</w:t>
            </w:r>
          </w:p>
        </w:tc>
        <w:tc>
          <w:tcPr>
            <w:tcW w:w="1159" w:type="pct"/>
            <w:shd w:val="clear" w:color="auto" w:fill="FFFFFF"/>
            <w:vAlign w:val="center"/>
          </w:tcPr>
          <w:p w14:paraId="041C180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Visok </w:t>
            </w:r>
            <w:r w:rsidR="003A677B"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 xml:space="preserve">provedbe </w:t>
            </w:r>
            <w:r w:rsidRPr="008D043F">
              <w:rPr>
                <w:rFonts w:asciiTheme="minorHAnsi" w:eastAsia="Calibri" w:hAnsiTheme="minorHAnsi" w:cstheme="minorHAnsi"/>
                <w:sz w:val="18"/>
                <w:szCs w:val="18"/>
                <w:lang w:val="hr-HR"/>
              </w:rPr>
              <w:t xml:space="preserve">Strategije praćenja stanja okoliša, </w:t>
            </w:r>
            <w:r w:rsidR="003A677B" w:rsidRPr="008D043F">
              <w:rPr>
                <w:rFonts w:asciiTheme="minorHAnsi" w:eastAsia="Calibri" w:hAnsiTheme="minorHAnsi" w:cstheme="minorHAnsi"/>
                <w:sz w:val="18"/>
                <w:szCs w:val="18"/>
                <w:lang w:val="hr-HR"/>
              </w:rPr>
              <w:t xml:space="preserve">upravljanja </w:t>
            </w:r>
            <w:r w:rsidRPr="008D043F">
              <w:rPr>
                <w:rFonts w:asciiTheme="minorHAnsi" w:eastAsia="Calibri" w:hAnsiTheme="minorHAnsi" w:cstheme="minorHAnsi"/>
                <w:sz w:val="18"/>
                <w:szCs w:val="18"/>
                <w:lang w:val="hr-HR"/>
              </w:rPr>
              <w:t xml:space="preserve">podacima i izvještavanja u Federaciji Bosne i Hercegovine nakon usvajanja na </w:t>
            </w:r>
            <w:r w:rsidR="003A677B" w:rsidRPr="008D043F">
              <w:rPr>
                <w:rFonts w:asciiTheme="minorHAnsi" w:eastAsia="Calibri" w:hAnsiTheme="minorHAnsi" w:cstheme="minorHAnsi"/>
                <w:sz w:val="18"/>
                <w:szCs w:val="18"/>
                <w:lang w:val="hr-HR"/>
              </w:rPr>
              <w:t xml:space="preserve">nivou </w:t>
            </w:r>
            <w:r w:rsidRPr="008D043F">
              <w:rPr>
                <w:rFonts w:asciiTheme="minorHAnsi" w:eastAsia="Calibri" w:hAnsiTheme="minorHAnsi" w:cstheme="minorHAnsi"/>
                <w:sz w:val="18"/>
                <w:szCs w:val="18"/>
                <w:lang w:val="hr-HR"/>
              </w:rPr>
              <w:t>Bosne i Hercegovine (kontinuirano od 2026. nadalje (2030</w:t>
            </w:r>
            <w:r w:rsidR="003A677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9C510BB" w14:textId="77777777" w:rsidTr="00532459">
        <w:trPr>
          <w:trHeight w:val="287"/>
        </w:trPr>
        <w:tc>
          <w:tcPr>
            <w:tcW w:w="708" w:type="pct"/>
            <w:vMerge/>
            <w:shd w:val="clear" w:color="auto" w:fill="D9D9D9"/>
            <w:vAlign w:val="center"/>
          </w:tcPr>
          <w:p w14:paraId="7C3077E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A75D04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C54170" w14:textId="77777777" w:rsidR="00CC447D" w:rsidRPr="008D043F" w:rsidRDefault="003A677B"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Akcijskog plana za provedbu Uredbe o EIONET</w:t>
            </w:r>
            <w:r w:rsidRPr="008D043F">
              <w:rPr>
                <w:rFonts w:asciiTheme="minorHAnsi" w:hAnsiTheme="minorHAnsi" w:cstheme="minorHAnsi"/>
                <w:sz w:val="18"/>
                <w:szCs w:val="18"/>
                <w:lang w:val="hr-HR" w:bidi="en-US"/>
              </w:rPr>
              <w:t>-u</w:t>
            </w:r>
            <w:r w:rsidR="00CC447D" w:rsidRPr="008D043F">
              <w:rPr>
                <w:rFonts w:asciiTheme="minorHAnsi" w:hAnsiTheme="minorHAnsi" w:cstheme="minorHAnsi"/>
                <w:sz w:val="18"/>
                <w:szCs w:val="18"/>
                <w:lang w:val="hr-HR" w:bidi="en-US"/>
              </w:rPr>
              <w:t xml:space="preserve"> BiH na teritoriji Federacije </w:t>
            </w:r>
            <w:r w:rsidR="00CC447D" w:rsidRPr="008D043F">
              <w:rPr>
                <w:rFonts w:asciiTheme="minorHAnsi" w:eastAsia="Calibri" w:hAnsiTheme="minorHAnsi" w:cstheme="minorHAnsi"/>
                <w:sz w:val="18"/>
                <w:szCs w:val="18"/>
                <w:lang w:val="hr-HR"/>
              </w:rPr>
              <w:t>Bosne i Hercegovine</w:t>
            </w:r>
          </w:p>
        </w:tc>
        <w:tc>
          <w:tcPr>
            <w:tcW w:w="1159" w:type="pct"/>
            <w:shd w:val="clear" w:color="auto" w:fill="FFFFFF"/>
            <w:tcMar>
              <w:top w:w="0" w:type="dxa"/>
              <w:left w:w="108" w:type="dxa"/>
              <w:bottom w:w="0" w:type="dxa"/>
              <w:right w:w="108" w:type="dxa"/>
            </w:tcMar>
            <w:vAlign w:val="center"/>
          </w:tcPr>
          <w:p w14:paraId="5E6C3E4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 Akcijski plan</w:t>
            </w:r>
          </w:p>
        </w:tc>
        <w:tc>
          <w:tcPr>
            <w:tcW w:w="1159" w:type="pct"/>
            <w:shd w:val="clear" w:color="auto" w:fill="FFFFFF"/>
            <w:vAlign w:val="center"/>
          </w:tcPr>
          <w:p w14:paraId="799D11E9"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Akcijski plan za provedbu Uredbe o EIONET</w:t>
            </w:r>
            <w:r w:rsidR="003A677B" w:rsidRPr="008D043F">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 BiH na teritoriji Federacije BiH i provodi se (kontinuirano od 2026.)</w:t>
            </w:r>
          </w:p>
        </w:tc>
      </w:tr>
      <w:tr w:rsidR="00CC447D" w:rsidRPr="008D043F" w14:paraId="767C5DC3" w14:textId="77777777" w:rsidTr="00532459">
        <w:trPr>
          <w:trHeight w:val="287"/>
        </w:trPr>
        <w:tc>
          <w:tcPr>
            <w:tcW w:w="708" w:type="pct"/>
            <w:vMerge/>
            <w:shd w:val="clear" w:color="auto" w:fill="D9D9D9"/>
            <w:vAlign w:val="center"/>
          </w:tcPr>
          <w:p w14:paraId="381F9DC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FF52FA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317793" w14:textId="77777777" w:rsidR="00CC447D" w:rsidRPr="008D043F" w:rsidRDefault="003A677B"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Akcijskog plana za provedbu </w:t>
            </w:r>
            <w:r w:rsidRPr="008D043F">
              <w:rPr>
                <w:rFonts w:asciiTheme="minorHAnsi" w:hAnsiTheme="minorHAnsi" w:cstheme="minorHAnsi"/>
                <w:sz w:val="18"/>
                <w:szCs w:val="18"/>
                <w:lang w:val="hr-HR" w:bidi="en-US"/>
              </w:rPr>
              <w:t xml:space="preserve">Direktive o </w:t>
            </w:r>
            <w:r w:rsidR="00CC447D" w:rsidRPr="008D043F">
              <w:rPr>
                <w:rFonts w:asciiTheme="minorHAnsi" w:hAnsiTheme="minorHAnsi" w:cstheme="minorHAnsi"/>
                <w:sz w:val="18"/>
                <w:szCs w:val="18"/>
                <w:lang w:val="hr-HR" w:bidi="en-US"/>
              </w:rPr>
              <w:t xml:space="preserve">standardiziranom izvještavanju na teritoriji Federacije </w:t>
            </w:r>
            <w:r w:rsidR="00CC447D" w:rsidRPr="008D043F">
              <w:rPr>
                <w:rFonts w:asciiTheme="minorHAnsi" w:eastAsia="Calibri" w:hAnsiTheme="minorHAnsi" w:cstheme="minorHAnsi"/>
                <w:sz w:val="18"/>
                <w:szCs w:val="18"/>
                <w:lang w:val="hr-HR"/>
              </w:rPr>
              <w:t>Bosne i Hercegovine</w:t>
            </w:r>
          </w:p>
        </w:tc>
        <w:tc>
          <w:tcPr>
            <w:tcW w:w="1159" w:type="pct"/>
            <w:shd w:val="clear" w:color="auto" w:fill="FFFFFF"/>
            <w:tcMar>
              <w:top w:w="0" w:type="dxa"/>
              <w:left w:w="108" w:type="dxa"/>
              <w:bottom w:w="0" w:type="dxa"/>
              <w:right w:w="108" w:type="dxa"/>
            </w:tcMar>
            <w:vAlign w:val="center"/>
          </w:tcPr>
          <w:p w14:paraId="40C529C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 Akcijski plan</w:t>
            </w:r>
          </w:p>
        </w:tc>
        <w:tc>
          <w:tcPr>
            <w:tcW w:w="1159" w:type="pct"/>
            <w:shd w:val="clear" w:color="auto" w:fill="FFFFFF"/>
            <w:vAlign w:val="center"/>
          </w:tcPr>
          <w:p w14:paraId="66E190C9"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Akcijski plan za provedbu </w:t>
            </w:r>
            <w:r w:rsidR="003A677B" w:rsidRPr="008D043F">
              <w:rPr>
                <w:rFonts w:asciiTheme="minorHAnsi" w:hAnsiTheme="minorHAnsi" w:cstheme="minorHAnsi"/>
                <w:sz w:val="18"/>
                <w:szCs w:val="18"/>
                <w:lang w:val="hr-HR" w:bidi="en-US"/>
              </w:rPr>
              <w:t xml:space="preserve">Direktive o </w:t>
            </w:r>
            <w:r w:rsidRPr="008D043F">
              <w:rPr>
                <w:rFonts w:asciiTheme="minorHAnsi" w:hAnsiTheme="minorHAnsi" w:cstheme="minorHAnsi"/>
                <w:sz w:val="18"/>
                <w:szCs w:val="18"/>
                <w:lang w:val="hr-HR" w:bidi="en-US"/>
              </w:rPr>
              <w:t xml:space="preserve">standardiziranom izvještavanju na teritoriji Federacije </w:t>
            </w:r>
            <w:r w:rsidRPr="008D043F">
              <w:rPr>
                <w:rFonts w:asciiTheme="minorHAnsi" w:eastAsia="Calibri" w:hAnsiTheme="minorHAnsi" w:cstheme="minorHAnsi"/>
                <w:sz w:val="18"/>
                <w:szCs w:val="18"/>
                <w:lang w:val="hr-HR"/>
              </w:rPr>
              <w:t xml:space="preserve">Bosne i Hercegovine i provodi se </w:t>
            </w:r>
            <w:r w:rsidRPr="008D043F">
              <w:rPr>
                <w:rFonts w:asciiTheme="minorHAnsi" w:hAnsiTheme="minorHAnsi" w:cstheme="minorHAnsi"/>
                <w:sz w:val="18"/>
                <w:szCs w:val="18"/>
                <w:lang w:val="hr-HR" w:bidi="en-US"/>
              </w:rPr>
              <w:t>(kontinuirano od 2025.)</w:t>
            </w:r>
          </w:p>
        </w:tc>
      </w:tr>
      <w:tr w:rsidR="00CC447D" w:rsidRPr="008D043F" w14:paraId="0DB32832" w14:textId="77777777" w:rsidTr="00532459">
        <w:trPr>
          <w:trHeight w:val="483"/>
        </w:trPr>
        <w:tc>
          <w:tcPr>
            <w:tcW w:w="708" w:type="pct"/>
            <w:vMerge/>
            <w:shd w:val="clear" w:color="auto" w:fill="D9D9D9"/>
            <w:vAlign w:val="center"/>
            <w:hideMark/>
          </w:tcPr>
          <w:p w14:paraId="1C25ED8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615952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508D05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2E2D702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03433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12B5EFE4" w14:textId="77777777" w:rsidTr="00532459">
        <w:trPr>
          <w:trHeight w:val="287"/>
        </w:trPr>
        <w:tc>
          <w:tcPr>
            <w:tcW w:w="708" w:type="pct"/>
            <w:vMerge/>
            <w:shd w:val="clear" w:color="auto" w:fill="D9D9D9"/>
            <w:vAlign w:val="center"/>
            <w:hideMark/>
          </w:tcPr>
          <w:p w14:paraId="2D19C3E8"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07D6888"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6200DA8" w14:textId="577F0D6E"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c>
          <w:tcPr>
            <w:tcW w:w="1159" w:type="pct"/>
            <w:tcMar>
              <w:top w:w="0" w:type="dxa"/>
              <w:left w:w="108" w:type="dxa"/>
              <w:bottom w:w="0" w:type="dxa"/>
              <w:right w:w="108" w:type="dxa"/>
            </w:tcMar>
            <w:vAlign w:val="center"/>
          </w:tcPr>
          <w:p w14:paraId="46B8E795" w14:textId="015005B6"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33</w:t>
            </w:r>
          </w:p>
        </w:tc>
        <w:tc>
          <w:tcPr>
            <w:tcW w:w="1159" w:type="pct"/>
            <w:tcMar>
              <w:top w:w="0" w:type="dxa"/>
              <w:left w:w="108" w:type="dxa"/>
              <w:bottom w:w="0" w:type="dxa"/>
              <w:right w:w="108" w:type="dxa"/>
            </w:tcMar>
            <w:vAlign w:val="center"/>
          </w:tcPr>
          <w:p w14:paraId="3E991B37" w14:textId="3BE234E3"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481</w:t>
            </w:r>
          </w:p>
        </w:tc>
      </w:tr>
      <w:tr w:rsidR="00CC447D" w:rsidRPr="008D043F" w14:paraId="3B0A0571"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68C0A84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4. Mjera</w:t>
            </w:r>
          </w:p>
        </w:tc>
        <w:tc>
          <w:tcPr>
            <w:tcW w:w="815" w:type="pct"/>
            <w:vMerge w:val="restart"/>
            <w:tcMar>
              <w:top w:w="0" w:type="dxa"/>
              <w:left w:w="108" w:type="dxa"/>
              <w:bottom w:w="0" w:type="dxa"/>
              <w:right w:w="108" w:type="dxa"/>
            </w:tcMar>
            <w:vAlign w:val="center"/>
          </w:tcPr>
          <w:p w14:paraId="4205DE8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a sistema razmjene prostornih  podataka u Federaciji Bosne i Hercegovine u skladu s Aneksima I, II i III INSPIRE direktive</w:t>
            </w:r>
          </w:p>
        </w:tc>
        <w:tc>
          <w:tcPr>
            <w:tcW w:w="1159" w:type="pct"/>
            <w:shd w:val="clear" w:color="auto" w:fill="D9D9D9"/>
            <w:tcMar>
              <w:top w:w="0" w:type="dxa"/>
              <w:left w:w="108" w:type="dxa"/>
              <w:bottom w:w="0" w:type="dxa"/>
              <w:right w:w="108" w:type="dxa"/>
            </w:tcMar>
            <w:vAlign w:val="center"/>
            <w:hideMark/>
          </w:tcPr>
          <w:p w14:paraId="7636B63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BFA09C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2567D1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9C83F8D" w14:textId="77777777" w:rsidTr="00532459">
        <w:trPr>
          <w:trHeight w:val="287"/>
        </w:trPr>
        <w:tc>
          <w:tcPr>
            <w:tcW w:w="708" w:type="pct"/>
            <w:vMerge/>
            <w:shd w:val="clear" w:color="auto" w:fill="D9D9D9"/>
            <w:vAlign w:val="center"/>
          </w:tcPr>
          <w:p w14:paraId="0A7FA65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E1CBC0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F665EB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metodologije za upravljanje prostornim podacima u Federaciji </w:t>
            </w:r>
            <w:r w:rsidRPr="008D043F">
              <w:rPr>
                <w:rFonts w:asciiTheme="minorHAnsi" w:hAnsiTheme="minorHAnsi" w:cstheme="minorHAnsi"/>
                <w:sz w:val="18"/>
                <w:szCs w:val="18"/>
                <w:lang w:val="hr-HR" w:eastAsia="zh-TW"/>
              </w:rPr>
              <w:t>Bosne i Hercegovine</w:t>
            </w:r>
          </w:p>
        </w:tc>
        <w:tc>
          <w:tcPr>
            <w:tcW w:w="1159" w:type="pct"/>
            <w:shd w:val="clear" w:color="auto" w:fill="FFFFFF"/>
            <w:tcMar>
              <w:top w:w="0" w:type="dxa"/>
              <w:left w:w="108" w:type="dxa"/>
              <w:bottom w:w="0" w:type="dxa"/>
              <w:right w:w="108" w:type="dxa"/>
            </w:tcMar>
            <w:vAlign w:val="center"/>
          </w:tcPr>
          <w:p w14:paraId="654D5EB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a metodologija</w:t>
            </w:r>
          </w:p>
        </w:tc>
        <w:tc>
          <w:tcPr>
            <w:tcW w:w="1159" w:type="pct"/>
            <w:shd w:val="clear" w:color="auto" w:fill="FFFFFF"/>
            <w:vAlign w:val="center"/>
          </w:tcPr>
          <w:p w14:paraId="6437551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i usvojena metodologija za upravljanje prostornim podacima u </w:t>
            </w:r>
            <w:r w:rsidRPr="008D043F">
              <w:rPr>
                <w:rFonts w:asciiTheme="minorHAnsi" w:eastAsia="Calibri" w:hAnsiTheme="minorHAnsi" w:cstheme="minorHAnsi"/>
                <w:sz w:val="18"/>
                <w:szCs w:val="18"/>
                <w:lang w:val="hr-HR"/>
              </w:rPr>
              <w:t xml:space="preserve">Federaciji </w:t>
            </w:r>
            <w:r w:rsidRPr="008D043F">
              <w:rPr>
                <w:rFonts w:asciiTheme="minorHAnsi" w:hAnsiTheme="minorHAnsi" w:cstheme="minorHAnsi"/>
                <w:sz w:val="18"/>
                <w:szCs w:val="18"/>
                <w:lang w:val="hr-HR" w:eastAsia="zh-TW"/>
              </w:rPr>
              <w:t>Bosne i Hercegovine (2025.)</w:t>
            </w:r>
          </w:p>
        </w:tc>
      </w:tr>
      <w:tr w:rsidR="00CC447D" w:rsidRPr="008D043F" w14:paraId="12EDF7F9" w14:textId="77777777" w:rsidTr="00532459">
        <w:trPr>
          <w:trHeight w:val="287"/>
        </w:trPr>
        <w:tc>
          <w:tcPr>
            <w:tcW w:w="708" w:type="pct"/>
            <w:vMerge/>
            <w:shd w:val="clear" w:color="auto" w:fill="D9D9D9"/>
            <w:vAlign w:val="center"/>
          </w:tcPr>
          <w:p w14:paraId="523AE92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90F4A5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A3EF4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neophodnih podzakonskih akata </w:t>
            </w:r>
            <w:r w:rsidRPr="008D043F">
              <w:rPr>
                <w:rFonts w:asciiTheme="minorHAnsi" w:hAnsiTheme="minorHAnsi" w:cstheme="minorHAnsi"/>
                <w:sz w:val="18"/>
                <w:szCs w:val="18"/>
                <w:lang w:val="hr-HR" w:bidi="en-US"/>
              </w:rPr>
              <w:t>za efikasnu uspostavu IPP</w:t>
            </w:r>
            <w:r w:rsidR="003A677B"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sidR="003A67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159" w:type="pct"/>
            <w:shd w:val="clear" w:color="auto" w:fill="FFFFFF"/>
            <w:tcMar>
              <w:top w:w="0" w:type="dxa"/>
              <w:left w:w="108" w:type="dxa"/>
              <w:bottom w:w="0" w:type="dxa"/>
              <w:right w:w="108" w:type="dxa"/>
            </w:tcMar>
            <w:vAlign w:val="center"/>
          </w:tcPr>
          <w:p w14:paraId="1E1E6FE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usvojeni podzakonski akti</w:t>
            </w:r>
          </w:p>
        </w:tc>
        <w:tc>
          <w:tcPr>
            <w:tcW w:w="1159" w:type="pct"/>
            <w:shd w:val="clear" w:color="auto" w:fill="FFFFFF"/>
            <w:vAlign w:val="center"/>
          </w:tcPr>
          <w:p w14:paraId="10B88C60"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i neophodni podzakonski akti za efikasnu uspostavu IPP</w:t>
            </w:r>
            <w:r w:rsidR="003A677B"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sidR="003A67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4.)</w:t>
            </w:r>
          </w:p>
        </w:tc>
      </w:tr>
      <w:tr w:rsidR="00CC447D" w:rsidRPr="008D043F" w14:paraId="09CF1E9F" w14:textId="77777777" w:rsidTr="00532459">
        <w:trPr>
          <w:trHeight w:val="287"/>
        </w:trPr>
        <w:tc>
          <w:tcPr>
            <w:tcW w:w="708" w:type="pct"/>
            <w:vMerge/>
            <w:shd w:val="clear" w:color="auto" w:fill="D9D9D9"/>
            <w:vAlign w:val="center"/>
          </w:tcPr>
          <w:p w14:paraId="4E4ECEA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05B4D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9B2C69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w:t>
            </w:r>
            <w:r w:rsidR="003A677B" w:rsidRPr="008D043F">
              <w:rPr>
                <w:rFonts w:asciiTheme="minorHAnsi" w:eastAsia="Calibri" w:hAnsiTheme="minorHAnsi" w:cstheme="minorHAnsi"/>
                <w:sz w:val="18"/>
                <w:szCs w:val="18"/>
                <w:lang w:val="hr-HR"/>
              </w:rPr>
              <w:t xml:space="preserve">IP-a Federacije </w:t>
            </w:r>
            <w:r w:rsidRPr="008D043F">
              <w:rPr>
                <w:rFonts w:asciiTheme="minorHAnsi" w:eastAsia="Calibri" w:hAnsiTheme="minorHAnsi" w:cstheme="minorHAnsi"/>
                <w:sz w:val="18"/>
                <w:szCs w:val="18"/>
                <w:lang w:val="hr-HR"/>
              </w:rPr>
              <w:t>BiH</w:t>
            </w:r>
          </w:p>
        </w:tc>
        <w:tc>
          <w:tcPr>
            <w:tcW w:w="1159" w:type="pct"/>
            <w:shd w:val="clear" w:color="auto" w:fill="FFFFFF"/>
            <w:tcMar>
              <w:top w:w="0" w:type="dxa"/>
              <w:left w:w="108" w:type="dxa"/>
              <w:bottom w:w="0" w:type="dxa"/>
              <w:right w:w="108" w:type="dxa"/>
            </w:tcMar>
            <w:vAlign w:val="center"/>
          </w:tcPr>
          <w:p w14:paraId="2A7878D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postavljen IPP </w:t>
            </w:r>
            <w:r w:rsidR="003A67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159" w:type="pct"/>
            <w:shd w:val="clear" w:color="auto" w:fill="FFFFFF"/>
            <w:vAlign w:val="center"/>
          </w:tcPr>
          <w:p w14:paraId="6AC1044E"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i </w:t>
            </w:r>
            <w:r w:rsidR="003A677B" w:rsidRPr="008D043F">
              <w:rPr>
                <w:rFonts w:asciiTheme="minorHAnsi" w:hAnsiTheme="minorHAnsi" w:cstheme="minorHAnsi"/>
                <w:sz w:val="18"/>
                <w:szCs w:val="18"/>
                <w:lang w:val="hr-HR" w:bidi="en-US"/>
              </w:rPr>
              <w:t xml:space="preserve">funkcionalan </w:t>
            </w:r>
            <w:r w:rsidRPr="008D043F">
              <w:rPr>
                <w:rFonts w:asciiTheme="minorHAnsi" w:hAnsiTheme="minorHAnsi" w:cstheme="minorHAnsi"/>
                <w:sz w:val="18"/>
                <w:szCs w:val="18"/>
                <w:lang w:val="hr-HR" w:bidi="en-US"/>
              </w:rPr>
              <w:t xml:space="preserve">IPP </w:t>
            </w:r>
            <w:r w:rsidR="003A67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30</w:t>
            </w:r>
            <w:r w:rsidR="003A67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67086D85" w14:textId="77777777" w:rsidTr="00532459">
        <w:trPr>
          <w:trHeight w:val="483"/>
        </w:trPr>
        <w:tc>
          <w:tcPr>
            <w:tcW w:w="708" w:type="pct"/>
            <w:vMerge/>
            <w:shd w:val="clear" w:color="auto" w:fill="D9D9D9"/>
            <w:vAlign w:val="center"/>
            <w:hideMark/>
          </w:tcPr>
          <w:p w14:paraId="69D67E0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4AD71D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CF6024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4C2333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9337B2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53097B3C" w14:textId="77777777" w:rsidTr="00532459">
        <w:trPr>
          <w:trHeight w:val="287"/>
        </w:trPr>
        <w:tc>
          <w:tcPr>
            <w:tcW w:w="708" w:type="pct"/>
            <w:vMerge/>
            <w:shd w:val="clear" w:color="auto" w:fill="D9D9D9"/>
            <w:vAlign w:val="center"/>
            <w:hideMark/>
          </w:tcPr>
          <w:p w14:paraId="495E65CD"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574452F"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88F0281" w14:textId="250968E2"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3</w:t>
            </w:r>
          </w:p>
        </w:tc>
        <w:tc>
          <w:tcPr>
            <w:tcW w:w="1159" w:type="pct"/>
            <w:tcMar>
              <w:top w:w="0" w:type="dxa"/>
              <w:left w:w="108" w:type="dxa"/>
              <w:bottom w:w="0" w:type="dxa"/>
              <w:right w:w="108" w:type="dxa"/>
            </w:tcMar>
            <w:vAlign w:val="center"/>
          </w:tcPr>
          <w:p w14:paraId="415FCDF4" w14:textId="077B5DDE"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82</w:t>
            </w:r>
          </w:p>
        </w:tc>
        <w:tc>
          <w:tcPr>
            <w:tcW w:w="1159" w:type="pct"/>
            <w:tcMar>
              <w:top w:w="0" w:type="dxa"/>
              <w:left w:w="108" w:type="dxa"/>
              <w:bottom w:w="0" w:type="dxa"/>
              <w:right w:w="108" w:type="dxa"/>
            </w:tcMar>
            <w:vAlign w:val="center"/>
          </w:tcPr>
          <w:p w14:paraId="136CE13C" w14:textId="221FD10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36</w:t>
            </w:r>
          </w:p>
        </w:tc>
      </w:tr>
      <w:tr w:rsidR="00CC447D" w:rsidRPr="008D043F" w14:paraId="30BB87CE"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2DC98EB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5. Mjera</w:t>
            </w:r>
          </w:p>
        </w:tc>
        <w:tc>
          <w:tcPr>
            <w:tcW w:w="815" w:type="pct"/>
            <w:vMerge w:val="restart"/>
            <w:tcMar>
              <w:top w:w="0" w:type="dxa"/>
              <w:left w:w="108" w:type="dxa"/>
              <w:bottom w:w="0" w:type="dxa"/>
              <w:right w:w="108" w:type="dxa"/>
            </w:tcMar>
            <w:vAlign w:val="center"/>
          </w:tcPr>
          <w:p w14:paraId="28755EE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a funkcionalnog PRTR registra</w:t>
            </w:r>
          </w:p>
        </w:tc>
        <w:tc>
          <w:tcPr>
            <w:tcW w:w="1159" w:type="pct"/>
            <w:shd w:val="clear" w:color="auto" w:fill="D9D9D9"/>
            <w:tcMar>
              <w:top w:w="0" w:type="dxa"/>
              <w:left w:w="108" w:type="dxa"/>
              <w:bottom w:w="0" w:type="dxa"/>
              <w:right w:w="108" w:type="dxa"/>
            </w:tcMar>
            <w:vAlign w:val="center"/>
            <w:hideMark/>
          </w:tcPr>
          <w:p w14:paraId="39C7460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CD70AA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0C1AA9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6FE802D" w14:textId="77777777" w:rsidTr="00532459">
        <w:trPr>
          <w:trHeight w:val="287"/>
        </w:trPr>
        <w:tc>
          <w:tcPr>
            <w:tcW w:w="708" w:type="pct"/>
            <w:vMerge/>
            <w:shd w:val="clear" w:color="auto" w:fill="D9D9D9"/>
            <w:vAlign w:val="center"/>
          </w:tcPr>
          <w:p w14:paraId="2555AED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321797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3DEB1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avnog okvira i funkcionalnost institucionalnih aranžmana za </w:t>
            </w:r>
            <w:r w:rsidRPr="008D043F">
              <w:rPr>
                <w:rFonts w:asciiTheme="minorHAnsi" w:hAnsiTheme="minorHAnsi" w:cstheme="minorHAnsi"/>
                <w:sz w:val="18"/>
                <w:szCs w:val="18"/>
                <w:lang w:val="hr-HR" w:bidi="en-US"/>
              </w:rPr>
              <w:t xml:space="preserve">PRTR registar u </w:t>
            </w:r>
            <w:r w:rsidRPr="008D043F">
              <w:rPr>
                <w:rFonts w:asciiTheme="minorHAnsi" w:eastAsia="Calibri" w:hAnsiTheme="minorHAnsi" w:cstheme="minorHAnsi"/>
                <w:sz w:val="18"/>
                <w:szCs w:val="18"/>
                <w:lang w:val="hr-HR"/>
              </w:rPr>
              <w:t>Federaciji Bosne i Hercegovine</w:t>
            </w:r>
          </w:p>
        </w:tc>
        <w:tc>
          <w:tcPr>
            <w:tcW w:w="1159" w:type="pct"/>
            <w:shd w:val="clear" w:color="auto" w:fill="FFFFFF"/>
            <w:tcMar>
              <w:top w:w="0" w:type="dxa"/>
              <w:left w:w="108" w:type="dxa"/>
              <w:bottom w:w="0" w:type="dxa"/>
              <w:right w:w="108" w:type="dxa"/>
            </w:tcMar>
            <w:vAlign w:val="center"/>
          </w:tcPr>
          <w:p w14:paraId="60711D9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ažuriran pravni okvir i nisu uspostavljeni funkcionalni </w:t>
            </w:r>
            <w:r w:rsidRPr="008D043F">
              <w:rPr>
                <w:rFonts w:asciiTheme="minorHAnsi" w:eastAsia="Calibri" w:hAnsiTheme="minorHAnsi" w:cstheme="minorHAnsi"/>
                <w:sz w:val="18"/>
                <w:szCs w:val="18"/>
                <w:lang w:val="hr-HR"/>
              </w:rPr>
              <w:t xml:space="preserve">institucionalni aranžmani za </w:t>
            </w:r>
            <w:r w:rsidRPr="008D043F">
              <w:rPr>
                <w:rFonts w:asciiTheme="minorHAnsi" w:hAnsiTheme="minorHAnsi" w:cstheme="minorHAnsi"/>
                <w:sz w:val="18"/>
                <w:szCs w:val="18"/>
                <w:lang w:val="hr-HR" w:bidi="en-US"/>
              </w:rPr>
              <w:t xml:space="preserve">PRTR registar u </w:t>
            </w:r>
            <w:r w:rsidRPr="008D043F">
              <w:rPr>
                <w:rFonts w:asciiTheme="minorHAnsi" w:eastAsia="Calibri" w:hAnsiTheme="minorHAnsi" w:cstheme="minorHAnsi"/>
                <w:sz w:val="18"/>
                <w:szCs w:val="18"/>
                <w:lang w:val="hr-HR"/>
              </w:rPr>
              <w:t>Federaciji Bosne i Hercegovine</w:t>
            </w:r>
          </w:p>
        </w:tc>
        <w:tc>
          <w:tcPr>
            <w:tcW w:w="1159" w:type="pct"/>
            <w:shd w:val="clear" w:color="auto" w:fill="FFFFFF"/>
            <w:vAlign w:val="center"/>
          </w:tcPr>
          <w:p w14:paraId="6E89C95A"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Ažuriran pravni okvir i funkcionalni institucionalni aranžmani za PRTR registar u </w:t>
            </w:r>
            <w:r w:rsidRPr="008D043F">
              <w:rPr>
                <w:rFonts w:asciiTheme="minorHAnsi" w:eastAsia="Calibri" w:hAnsiTheme="minorHAnsi" w:cstheme="minorHAnsi"/>
                <w:sz w:val="18"/>
                <w:szCs w:val="18"/>
                <w:lang w:val="hr-HR"/>
              </w:rPr>
              <w:t>Federaciji Bosne i Hercegovine (2025.)</w:t>
            </w:r>
          </w:p>
        </w:tc>
      </w:tr>
      <w:tr w:rsidR="00CC447D" w:rsidRPr="008D043F" w14:paraId="09D95428" w14:textId="77777777" w:rsidTr="00532459">
        <w:trPr>
          <w:trHeight w:val="287"/>
        </w:trPr>
        <w:tc>
          <w:tcPr>
            <w:tcW w:w="708" w:type="pct"/>
            <w:vMerge/>
            <w:shd w:val="clear" w:color="auto" w:fill="D9D9D9"/>
            <w:vAlign w:val="center"/>
          </w:tcPr>
          <w:p w14:paraId="5C88093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9D5D4F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B5840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PRTR baze podataka, po metodologiji koja je </w:t>
            </w:r>
            <w:r w:rsidR="004928D8" w:rsidRPr="008D043F">
              <w:rPr>
                <w:rFonts w:asciiTheme="minorHAnsi" w:eastAsia="Calibri" w:hAnsiTheme="minorHAnsi" w:cstheme="minorHAnsi"/>
                <w:sz w:val="18"/>
                <w:szCs w:val="18"/>
                <w:lang w:val="hr-HR"/>
              </w:rPr>
              <w:t xml:space="preserve">usaglašena </w:t>
            </w:r>
            <w:r w:rsidRPr="008D043F">
              <w:rPr>
                <w:rFonts w:asciiTheme="minorHAnsi" w:eastAsia="Calibri" w:hAnsiTheme="minorHAnsi" w:cstheme="minorHAnsi"/>
                <w:sz w:val="18"/>
                <w:szCs w:val="18"/>
                <w:lang w:val="hr-HR"/>
              </w:rPr>
              <w:t>sa metodologijom u Republici Srpskoj i Brčko distriktu</w:t>
            </w:r>
            <w:r w:rsidR="004928D8" w:rsidRPr="008D043F">
              <w:rPr>
                <w:rFonts w:asciiTheme="minorHAnsi" w:eastAsia="Calibri" w:hAnsiTheme="minorHAnsi" w:cstheme="minorHAnsi"/>
                <w:sz w:val="18"/>
                <w:szCs w:val="18"/>
                <w:lang w:val="hr-HR"/>
              </w:rPr>
              <w:t xml:space="preserve"> BiH</w:t>
            </w:r>
          </w:p>
        </w:tc>
        <w:tc>
          <w:tcPr>
            <w:tcW w:w="1159" w:type="pct"/>
            <w:shd w:val="clear" w:color="auto" w:fill="FFFFFF"/>
            <w:tcMar>
              <w:top w:w="0" w:type="dxa"/>
              <w:left w:w="108" w:type="dxa"/>
              <w:bottom w:w="0" w:type="dxa"/>
              <w:right w:w="108" w:type="dxa"/>
            </w:tcMar>
            <w:vAlign w:val="center"/>
          </w:tcPr>
          <w:p w14:paraId="13AC8BF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TR baza podataka nije funkcionalna</w:t>
            </w:r>
          </w:p>
        </w:tc>
        <w:tc>
          <w:tcPr>
            <w:tcW w:w="1159" w:type="pct"/>
            <w:shd w:val="clear" w:color="auto" w:fill="FFFFFF"/>
            <w:vAlign w:val="center"/>
          </w:tcPr>
          <w:p w14:paraId="5D831C16"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a funkcionalna i održiva PRTR baza podataka, </w:t>
            </w:r>
            <w:r w:rsidR="004928D8" w:rsidRPr="008D043F">
              <w:rPr>
                <w:rFonts w:asciiTheme="minorHAnsi" w:eastAsia="Calibri" w:hAnsiTheme="minorHAnsi" w:cstheme="minorHAnsi"/>
                <w:sz w:val="18"/>
                <w:szCs w:val="18"/>
                <w:lang w:val="hr-HR"/>
              </w:rPr>
              <w:t xml:space="preserve">usaglašena </w:t>
            </w:r>
            <w:r w:rsidRPr="008D043F">
              <w:rPr>
                <w:rFonts w:asciiTheme="minorHAnsi" w:eastAsia="Calibri" w:hAnsiTheme="minorHAnsi" w:cstheme="minorHAnsi"/>
                <w:sz w:val="18"/>
                <w:szCs w:val="18"/>
                <w:lang w:val="hr-HR"/>
              </w:rPr>
              <w:t>s metodologijom u Republici Srpskoj i Brčko distriktu</w:t>
            </w:r>
            <w:r w:rsidR="004928D8" w:rsidRPr="008D043F">
              <w:rPr>
                <w:rFonts w:asciiTheme="minorHAnsi" w:eastAsia="Calibri" w:hAnsiTheme="minorHAnsi" w:cstheme="minorHAnsi"/>
                <w:sz w:val="18"/>
                <w:szCs w:val="18"/>
                <w:lang w:val="hr-HR"/>
              </w:rPr>
              <w:t xml:space="preserve"> BiH</w:t>
            </w:r>
            <w:r w:rsidRPr="008D043F">
              <w:rPr>
                <w:rFonts w:asciiTheme="minorHAnsi" w:eastAsia="Calibri" w:hAnsiTheme="minorHAnsi" w:cstheme="minorHAnsi"/>
                <w:sz w:val="18"/>
                <w:szCs w:val="18"/>
                <w:lang w:val="hr-HR"/>
              </w:rPr>
              <w:t xml:space="preserve"> (2026.)</w:t>
            </w:r>
          </w:p>
        </w:tc>
      </w:tr>
      <w:tr w:rsidR="00CC447D" w:rsidRPr="008D043F" w14:paraId="5BB55AD5" w14:textId="77777777" w:rsidTr="00532459">
        <w:trPr>
          <w:trHeight w:val="287"/>
        </w:trPr>
        <w:tc>
          <w:tcPr>
            <w:tcW w:w="708" w:type="pct"/>
            <w:vMerge/>
            <w:shd w:val="clear" w:color="auto" w:fill="D9D9D9"/>
            <w:vAlign w:val="center"/>
          </w:tcPr>
          <w:p w14:paraId="717E460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451E0B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426F30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vna dostupnost podataka iz PRTR registra</w:t>
            </w:r>
          </w:p>
        </w:tc>
        <w:tc>
          <w:tcPr>
            <w:tcW w:w="1159" w:type="pct"/>
            <w:shd w:val="clear" w:color="auto" w:fill="FFFFFF"/>
            <w:tcMar>
              <w:top w:w="0" w:type="dxa"/>
              <w:left w:w="108" w:type="dxa"/>
              <w:bottom w:w="0" w:type="dxa"/>
              <w:right w:w="108" w:type="dxa"/>
            </w:tcMar>
            <w:vAlign w:val="center"/>
          </w:tcPr>
          <w:p w14:paraId="0546E50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Moguć je </w:t>
            </w:r>
            <w:r w:rsidR="004928D8" w:rsidRPr="008D043F">
              <w:rPr>
                <w:rFonts w:asciiTheme="minorHAnsi" w:hAnsiTheme="minorHAnsi" w:cstheme="minorHAnsi"/>
                <w:sz w:val="18"/>
                <w:szCs w:val="18"/>
                <w:lang w:val="hr-HR" w:bidi="en-US"/>
              </w:rPr>
              <w:t xml:space="preserve">djelimičan </w:t>
            </w:r>
            <w:r w:rsidRPr="008D043F">
              <w:rPr>
                <w:rFonts w:asciiTheme="minorHAnsi" w:hAnsiTheme="minorHAnsi" w:cstheme="minorHAnsi"/>
                <w:sz w:val="18"/>
                <w:szCs w:val="18"/>
                <w:lang w:val="hr-HR" w:bidi="en-US"/>
              </w:rPr>
              <w:t xml:space="preserve">pristup podacima koji su prikupljeni u proteklom </w:t>
            </w:r>
            <w:r w:rsidR="004928D8" w:rsidRPr="008D043F">
              <w:rPr>
                <w:rFonts w:asciiTheme="minorHAnsi" w:hAnsiTheme="minorHAnsi" w:cstheme="minorHAnsi"/>
                <w:sz w:val="18"/>
                <w:szCs w:val="18"/>
                <w:lang w:val="hr-HR" w:bidi="en-US"/>
              </w:rPr>
              <w:t>periodu</w:t>
            </w:r>
          </w:p>
        </w:tc>
        <w:tc>
          <w:tcPr>
            <w:tcW w:w="1159" w:type="pct"/>
            <w:shd w:val="clear" w:color="auto" w:fill="FFFFFF"/>
            <w:vAlign w:val="center"/>
          </w:tcPr>
          <w:p w14:paraId="0BCD3D4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 javni pristup podacima iz PRTR registra putem </w:t>
            </w:r>
            <w:r w:rsidRPr="008D043F">
              <w:rPr>
                <w:rFonts w:asciiTheme="minorHAnsi" w:hAnsiTheme="minorHAnsi" w:cstheme="minorHAnsi"/>
                <w:i/>
                <w:sz w:val="18"/>
                <w:szCs w:val="18"/>
                <w:lang w:val="hr-HR" w:bidi="en-US"/>
              </w:rPr>
              <w:t>web</w:t>
            </w:r>
            <w:r w:rsidR="004928D8"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portala (2026.)</w:t>
            </w:r>
          </w:p>
        </w:tc>
      </w:tr>
      <w:tr w:rsidR="00CC447D" w:rsidRPr="008D043F" w14:paraId="5BF62189" w14:textId="77777777" w:rsidTr="00532459">
        <w:trPr>
          <w:trHeight w:val="287"/>
        </w:trPr>
        <w:tc>
          <w:tcPr>
            <w:tcW w:w="708" w:type="pct"/>
            <w:vMerge/>
            <w:shd w:val="clear" w:color="auto" w:fill="D9D9D9"/>
            <w:vAlign w:val="center"/>
          </w:tcPr>
          <w:p w14:paraId="576A8F7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E0FC71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56846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Održivost PRTR registra</w:t>
            </w:r>
          </w:p>
        </w:tc>
        <w:tc>
          <w:tcPr>
            <w:tcW w:w="1159" w:type="pct"/>
            <w:shd w:val="clear" w:color="auto" w:fill="FFFFFF"/>
            <w:tcMar>
              <w:top w:w="0" w:type="dxa"/>
              <w:left w:w="108" w:type="dxa"/>
              <w:bottom w:w="0" w:type="dxa"/>
              <w:right w:w="108" w:type="dxa"/>
            </w:tcMar>
            <w:vAlign w:val="center"/>
          </w:tcPr>
          <w:p w14:paraId="4822D16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7AC7BEF8"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igurana održivost PRTR registra osiguranjem sredstava za održavanje i nadogradnju (2030</w:t>
            </w:r>
            <w:r w:rsidR="004928D8"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1DB290F2" w14:textId="77777777" w:rsidTr="00532459">
        <w:trPr>
          <w:trHeight w:val="483"/>
        </w:trPr>
        <w:tc>
          <w:tcPr>
            <w:tcW w:w="708" w:type="pct"/>
            <w:vMerge/>
            <w:shd w:val="clear" w:color="auto" w:fill="D9D9D9"/>
            <w:vAlign w:val="center"/>
            <w:hideMark/>
          </w:tcPr>
          <w:p w14:paraId="0C715EE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452D7D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92EA8E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7E13358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1F98D6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1C447EF8" w14:textId="77777777" w:rsidTr="00532459">
        <w:trPr>
          <w:trHeight w:val="287"/>
        </w:trPr>
        <w:tc>
          <w:tcPr>
            <w:tcW w:w="708" w:type="pct"/>
            <w:vMerge/>
            <w:shd w:val="clear" w:color="auto" w:fill="D9D9D9"/>
            <w:vAlign w:val="center"/>
            <w:hideMark/>
          </w:tcPr>
          <w:p w14:paraId="666F564C"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84E9F43"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B40BEA1" w14:textId="1349A710"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4</w:t>
            </w:r>
          </w:p>
        </w:tc>
        <w:tc>
          <w:tcPr>
            <w:tcW w:w="1159" w:type="pct"/>
            <w:tcMar>
              <w:top w:w="0" w:type="dxa"/>
              <w:left w:w="108" w:type="dxa"/>
              <w:bottom w:w="0" w:type="dxa"/>
              <w:right w:w="108" w:type="dxa"/>
            </w:tcMar>
            <w:vAlign w:val="center"/>
          </w:tcPr>
          <w:p w14:paraId="5DDE18E7" w14:textId="4C4F1235"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2C6E3DC5" w14:textId="4263F144"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24</w:t>
            </w:r>
          </w:p>
        </w:tc>
      </w:tr>
      <w:tr w:rsidR="00CC447D" w:rsidRPr="008D043F" w14:paraId="472A46F1"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0AC79FC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6. Mjera</w:t>
            </w:r>
          </w:p>
        </w:tc>
        <w:tc>
          <w:tcPr>
            <w:tcW w:w="815" w:type="pct"/>
            <w:vMerge w:val="restart"/>
            <w:tcMar>
              <w:top w:w="0" w:type="dxa"/>
              <w:left w:w="108" w:type="dxa"/>
              <w:bottom w:w="0" w:type="dxa"/>
              <w:right w:w="108" w:type="dxa"/>
            </w:tcMar>
            <w:vAlign w:val="center"/>
          </w:tcPr>
          <w:p w14:paraId="2748504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azvoj statistike za ciljeve </w:t>
            </w:r>
            <w:r w:rsidRPr="008D043F">
              <w:rPr>
                <w:rFonts w:asciiTheme="minorHAnsi" w:eastAsia="Calibri" w:hAnsiTheme="minorHAnsi" w:cstheme="minorHAnsi"/>
                <w:sz w:val="18"/>
                <w:szCs w:val="18"/>
                <w:lang w:val="hr-HR"/>
              </w:rPr>
              <w:lastRenderedPageBreak/>
              <w:t>održivog razvoja u Federaciji Bosne i Hercegovine</w:t>
            </w:r>
          </w:p>
        </w:tc>
        <w:tc>
          <w:tcPr>
            <w:tcW w:w="1159" w:type="pct"/>
            <w:shd w:val="clear" w:color="auto" w:fill="D9D9D9"/>
            <w:tcMar>
              <w:top w:w="0" w:type="dxa"/>
              <w:left w:w="108" w:type="dxa"/>
              <w:bottom w:w="0" w:type="dxa"/>
              <w:right w:w="108" w:type="dxa"/>
            </w:tcMar>
            <w:vAlign w:val="center"/>
            <w:hideMark/>
          </w:tcPr>
          <w:p w14:paraId="1C3DAC1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Indikatori mjere</w:t>
            </w:r>
          </w:p>
        </w:tc>
        <w:tc>
          <w:tcPr>
            <w:tcW w:w="1159" w:type="pct"/>
            <w:shd w:val="clear" w:color="auto" w:fill="D9D9D9"/>
            <w:tcMar>
              <w:top w:w="0" w:type="dxa"/>
              <w:left w:w="108" w:type="dxa"/>
              <w:bottom w:w="0" w:type="dxa"/>
              <w:right w:w="108" w:type="dxa"/>
            </w:tcMar>
            <w:vAlign w:val="center"/>
            <w:hideMark/>
          </w:tcPr>
          <w:p w14:paraId="04FF831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955AF1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CA03A45" w14:textId="77777777" w:rsidTr="00532459">
        <w:trPr>
          <w:trHeight w:val="287"/>
        </w:trPr>
        <w:tc>
          <w:tcPr>
            <w:tcW w:w="708" w:type="pct"/>
            <w:vMerge/>
            <w:shd w:val="clear" w:color="auto" w:fill="D9D9D9"/>
            <w:vAlign w:val="center"/>
          </w:tcPr>
          <w:p w14:paraId="3BF059A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EAB334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8DC0B8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2) </w:t>
            </w:r>
            <w:r w:rsidR="004928D8" w:rsidRPr="008D043F">
              <w:rPr>
                <w:rFonts w:asciiTheme="minorHAnsi" w:eastAsia="Calibri" w:hAnsiTheme="minorHAnsi" w:cstheme="minorHAnsi"/>
                <w:sz w:val="18"/>
                <w:szCs w:val="18"/>
                <w:lang w:val="hr-HR"/>
              </w:rPr>
              <w:t xml:space="preserve">Stepen </w:t>
            </w:r>
            <w:r w:rsidRPr="008D043F">
              <w:rPr>
                <w:rFonts w:asciiTheme="minorHAnsi" w:eastAsia="Calibri" w:hAnsiTheme="minorHAnsi" w:cstheme="minorHAnsi"/>
                <w:sz w:val="18"/>
                <w:szCs w:val="18"/>
                <w:lang w:val="hr-HR"/>
              </w:rPr>
              <w:t>funkcionalnosti sistema za proizvodnju službene statistike u Federaciji Bosne i Hercegovine za pokazatelje ciljeva održivog razvoja za okoliš</w:t>
            </w:r>
          </w:p>
        </w:tc>
        <w:tc>
          <w:tcPr>
            <w:tcW w:w="1159" w:type="pct"/>
            <w:shd w:val="clear" w:color="auto" w:fill="FFFFFF"/>
            <w:tcMar>
              <w:top w:w="0" w:type="dxa"/>
              <w:left w:w="108" w:type="dxa"/>
              <w:bottom w:w="0" w:type="dxa"/>
              <w:right w:w="108" w:type="dxa"/>
            </w:tcMar>
            <w:vAlign w:val="center"/>
          </w:tcPr>
          <w:p w14:paraId="0CB426B9" w14:textId="77777777" w:rsidR="00CC447D" w:rsidRPr="008D043F" w:rsidRDefault="004928D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funkcionalan sistem</w:t>
            </w:r>
          </w:p>
        </w:tc>
        <w:tc>
          <w:tcPr>
            <w:tcW w:w="1159" w:type="pct"/>
            <w:shd w:val="clear" w:color="auto" w:fill="FFFFFF"/>
            <w:vAlign w:val="center"/>
          </w:tcPr>
          <w:p w14:paraId="763E3C6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an sistem za proizvodnju službene statistike Federacije </w:t>
            </w:r>
            <w:r w:rsidRPr="008D043F">
              <w:rPr>
                <w:rFonts w:asciiTheme="minorHAnsi" w:eastAsia="Calibri" w:hAnsiTheme="minorHAnsi" w:cstheme="minorHAnsi"/>
                <w:sz w:val="18"/>
                <w:szCs w:val="18"/>
                <w:lang w:val="hr-HR"/>
              </w:rPr>
              <w:t>Bosne i Hercegovine za pokazatelje ciljeva održivog razvoja za okoliš (2026.)</w:t>
            </w:r>
          </w:p>
        </w:tc>
      </w:tr>
      <w:tr w:rsidR="00CC447D" w:rsidRPr="008D043F" w14:paraId="2675CAE7" w14:textId="77777777" w:rsidTr="00532459">
        <w:trPr>
          <w:trHeight w:val="287"/>
        </w:trPr>
        <w:tc>
          <w:tcPr>
            <w:tcW w:w="708" w:type="pct"/>
            <w:vMerge/>
            <w:shd w:val="clear" w:color="auto" w:fill="D9D9D9"/>
            <w:vAlign w:val="center"/>
          </w:tcPr>
          <w:p w14:paraId="39E856D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1582D8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D863F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3) </w:t>
            </w:r>
            <w:r w:rsidR="004928D8" w:rsidRPr="008D043F">
              <w:rPr>
                <w:rFonts w:asciiTheme="minorHAnsi" w:eastAsia="Calibri" w:hAnsiTheme="minorHAnsi" w:cstheme="minorHAnsi"/>
                <w:sz w:val="18"/>
                <w:szCs w:val="18"/>
                <w:lang w:val="hr-HR"/>
              </w:rPr>
              <w:t>Stepen saradnje</w:t>
            </w:r>
            <w:r w:rsidRPr="008D043F">
              <w:rPr>
                <w:rFonts w:asciiTheme="minorHAnsi" w:eastAsia="Calibri" w:hAnsiTheme="minorHAnsi" w:cstheme="minorHAnsi"/>
                <w:sz w:val="18"/>
                <w:szCs w:val="18"/>
                <w:lang w:val="hr-HR"/>
              </w:rPr>
              <w:t xml:space="preserve"> i koordinacije </w:t>
            </w:r>
            <w:r w:rsidRPr="008D043F">
              <w:rPr>
                <w:rFonts w:asciiTheme="minorHAnsi" w:hAnsiTheme="minorHAnsi" w:cstheme="minorHAnsi"/>
                <w:sz w:val="18"/>
                <w:szCs w:val="18"/>
                <w:lang w:val="hr-HR" w:bidi="en-US"/>
              </w:rPr>
              <w:t xml:space="preserve">svih institucija Federacije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uključenih u prikupljanje pokazatelja ciljeva održivog razvoja za okoliš</w:t>
            </w:r>
          </w:p>
        </w:tc>
        <w:tc>
          <w:tcPr>
            <w:tcW w:w="1159" w:type="pct"/>
            <w:shd w:val="clear" w:color="auto" w:fill="FFFFFF"/>
            <w:tcMar>
              <w:top w:w="0" w:type="dxa"/>
              <w:left w:w="108" w:type="dxa"/>
              <w:bottom w:w="0" w:type="dxa"/>
              <w:right w:w="108" w:type="dxa"/>
            </w:tcMar>
            <w:vAlign w:val="center"/>
          </w:tcPr>
          <w:p w14:paraId="5E7F2011" w14:textId="77777777" w:rsidR="00CC447D" w:rsidRPr="008D043F" w:rsidRDefault="004928D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 xml:space="preserve">funkcionalna </w:t>
            </w:r>
            <w:r w:rsidRPr="008D043F">
              <w:rPr>
                <w:rFonts w:asciiTheme="minorHAnsi" w:hAnsiTheme="minorHAnsi" w:cstheme="minorHAnsi"/>
                <w:sz w:val="18"/>
                <w:szCs w:val="18"/>
                <w:lang w:val="hr-HR" w:bidi="en-US"/>
              </w:rPr>
              <w:t xml:space="preserve">saradnja </w:t>
            </w:r>
            <w:r w:rsidR="00CC447D" w:rsidRPr="008D043F">
              <w:rPr>
                <w:rFonts w:asciiTheme="minorHAnsi" w:hAnsiTheme="minorHAnsi" w:cstheme="minorHAnsi"/>
                <w:sz w:val="18"/>
                <w:szCs w:val="18"/>
                <w:lang w:val="hr-HR" w:bidi="en-US"/>
              </w:rPr>
              <w:t>i koordinacija relevantnih institucija</w:t>
            </w:r>
          </w:p>
        </w:tc>
        <w:tc>
          <w:tcPr>
            <w:tcW w:w="1159" w:type="pct"/>
            <w:shd w:val="clear" w:color="auto" w:fill="FFFFFF"/>
            <w:vAlign w:val="center"/>
          </w:tcPr>
          <w:p w14:paraId="4DFE0E4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4928D8"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 xml:space="preserve">i koordinacija svih institucija Federacije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uključenih u prikupljanje pokazatelja ciljeva održivog razvoja za okoliš (2030.+)</w:t>
            </w:r>
          </w:p>
        </w:tc>
      </w:tr>
      <w:tr w:rsidR="00CC447D" w:rsidRPr="008D043F" w14:paraId="0A5E3547" w14:textId="77777777" w:rsidTr="00532459">
        <w:trPr>
          <w:trHeight w:val="483"/>
        </w:trPr>
        <w:tc>
          <w:tcPr>
            <w:tcW w:w="708" w:type="pct"/>
            <w:vMerge/>
            <w:shd w:val="clear" w:color="auto" w:fill="D9D9D9"/>
            <w:vAlign w:val="center"/>
            <w:hideMark/>
          </w:tcPr>
          <w:p w14:paraId="0FF5B9F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0ECEFF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CBF5E8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549B366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1836FA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32459" w:rsidRPr="008D043F" w14:paraId="157BE3F2" w14:textId="77777777" w:rsidTr="00532459">
        <w:trPr>
          <w:trHeight w:val="287"/>
        </w:trPr>
        <w:tc>
          <w:tcPr>
            <w:tcW w:w="708" w:type="pct"/>
            <w:vMerge/>
            <w:shd w:val="clear" w:color="auto" w:fill="D9D9D9"/>
            <w:vAlign w:val="center"/>
            <w:hideMark/>
          </w:tcPr>
          <w:p w14:paraId="5B2EAAB3"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85780ED"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FF9CD27" w14:textId="48E2FE01"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1</w:t>
            </w:r>
          </w:p>
        </w:tc>
        <w:tc>
          <w:tcPr>
            <w:tcW w:w="1159" w:type="pct"/>
            <w:tcMar>
              <w:top w:w="0" w:type="dxa"/>
              <w:left w:w="108" w:type="dxa"/>
              <w:bottom w:w="0" w:type="dxa"/>
              <w:right w:w="108" w:type="dxa"/>
            </w:tcMar>
            <w:vAlign w:val="center"/>
          </w:tcPr>
          <w:p w14:paraId="6D402ED3" w14:textId="2E144FFF"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3</w:t>
            </w:r>
          </w:p>
        </w:tc>
        <w:tc>
          <w:tcPr>
            <w:tcW w:w="1159" w:type="pct"/>
            <w:tcMar>
              <w:top w:w="0" w:type="dxa"/>
              <w:left w:w="108" w:type="dxa"/>
              <w:bottom w:w="0" w:type="dxa"/>
              <w:right w:w="108" w:type="dxa"/>
            </w:tcMar>
            <w:vAlign w:val="center"/>
          </w:tcPr>
          <w:p w14:paraId="525156CD" w14:textId="2B71121A"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404</w:t>
            </w:r>
          </w:p>
        </w:tc>
      </w:tr>
      <w:tr w:rsidR="00CC447D" w:rsidRPr="008D043F" w14:paraId="2B84DC75"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4CE47CD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7. Mjera</w:t>
            </w:r>
          </w:p>
        </w:tc>
        <w:tc>
          <w:tcPr>
            <w:tcW w:w="815" w:type="pct"/>
            <w:vMerge w:val="restart"/>
            <w:tcMar>
              <w:top w:w="0" w:type="dxa"/>
              <w:left w:w="108" w:type="dxa"/>
              <w:bottom w:w="0" w:type="dxa"/>
              <w:right w:w="108" w:type="dxa"/>
            </w:tcMar>
            <w:vAlign w:val="center"/>
          </w:tcPr>
          <w:p w14:paraId="74968B0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većanje efikasnosti u procesu prikupljanja, obrade i objave statističkih podataka o okolišu</w:t>
            </w:r>
          </w:p>
        </w:tc>
        <w:tc>
          <w:tcPr>
            <w:tcW w:w="1159" w:type="pct"/>
            <w:shd w:val="clear" w:color="auto" w:fill="D9D9D9"/>
            <w:tcMar>
              <w:top w:w="0" w:type="dxa"/>
              <w:left w:w="108" w:type="dxa"/>
              <w:bottom w:w="0" w:type="dxa"/>
              <w:right w:w="108" w:type="dxa"/>
            </w:tcMar>
            <w:vAlign w:val="center"/>
            <w:hideMark/>
          </w:tcPr>
          <w:p w14:paraId="4E60E24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5D5FAD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D04C84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D42ADD1" w14:textId="77777777" w:rsidTr="00532459">
        <w:trPr>
          <w:trHeight w:val="287"/>
        </w:trPr>
        <w:tc>
          <w:tcPr>
            <w:tcW w:w="708" w:type="pct"/>
            <w:vMerge/>
            <w:shd w:val="clear" w:color="auto" w:fill="D9D9D9"/>
            <w:vAlign w:val="center"/>
          </w:tcPr>
          <w:p w14:paraId="230A4DF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D5DF84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0AF6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valitet </w:t>
            </w:r>
            <w:r w:rsidR="004928D8" w:rsidRPr="008D043F">
              <w:rPr>
                <w:rFonts w:asciiTheme="minorHAnsi" w:eastAsia="Calibri" w:hAnsiTheme="minorHAnsi" w:cstheme="minorHAnsi"/>
                <w:sz w:val="18"/>
                <w:szCs w:val="18"/>
                <w:lang w:val="hr-HR"/>
              </w:rPr>
              <w:t xml:space="preserve">saradnje </w:t>
            </w:r>
            <w:r w:rsidRPr="008D043F">
              <w:rPr>
                <w:rFonts w:asciiTheme="minorHAnsi" w:hAnsiTheme="minorHAnsi" w:cstheme="minorHAnsi"/>
                <w:sz w:val="18"/>
                <w:szCs w:val="18"/>
                <w:lang w:val="hr-HR" w:bidi="en-US"/>
              </w:rPr>
              <w:t xml:space="preserve">svih </w:t>
            </w:r>
            <w:r w:rsidRPr="008D043F">
              <w:rPr>
                <w:rFonts w:asciiTheme="minorHAnsi" w:eastAsia="Calibri" w:hAnsiTheme="minorHAnsi" w:cstheme="minorHAnsi"/>
                <w:sz w:val="18"/>
                <w:szCs w:val="18"/>
                <w:lang w:val="hr-HR"/>
              </w:rPr>
              <w:t>institucija</w:t>
            </w:r>
            <w:r w:rsidRPr="008D043F">
              <w:rPr>
                <w:rFonts w:asciiTheme="minorHAnsi" w:hAnsiTheme="minorHAnsi" w:cstheme="minorHAnsi"/>
                <w:sz w:val="18"/>
                <w:szCs w:val="18"/>
                <w:lang w:val="hr-HR" w:bidi="en-US"/>
              </w:rPr>
              <w:t xml:space="preserve"> uključenih u prikupljanje, obradu i diseminaciju podataka o okolišu</w:t>
            </w:r>
          </w:p>
        </w:tc>
        <w:tc>
          <w:tcPr>
            <w:tcW w:w="1159" w:type="pct"/>
            <w:shd w:val="clear" w:color="auto" w:fill="FFFFFF"/>
            <w:tcMar>
              <w:top w:w="0" w:type="dxa"/>
              <w:left w:w="108" w:type="dxa"/>
              <w:bottom w:w="0" w:type="dxa"/>
              <w:right w:w="108" w:type="dxa"/>
            </w:tcMar>
            <w:vAlign w:val="center"/>
          </w:tcPr>
          <w:p w14:paraId="349FF24E" w14:textId="77777777" w:rsidR="00CC447D" w:rsidRPr="008D043F" w:rsidRDefault="004928D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a </w:t>
            </w:r>
            <w:r w:rsidR="00CC447D" w:rsidRPr="008D043F">
              <w:rPr>
                <w:rFonts w:asciiTheme="minorHAnsi" w:hAnsiTheme="minorHAnsi" w:cstheme="minorHAnsi"/>
                <w:sz w:val="18"/>
                <w:szCs w:val="18"/>
                <w:lang w:val="hr-HR" w:bidi="en-US"/>
              </w:rPr>
              <w:t xml:space="preserve">funkcionalnost </w:t>
            </w:r>
            <w:r w:rsidRPr="008D043F">
              <w:rPr>
                <w:rFonts w:asciiTheme="minorHAnsi" w:hAnsiTheme="minorHAnsi" w:cstheme="minorHAnsi"/>
                <w:sz w:val="18"/>
                <w:szCs w:val="18"/>
                <w:lang w:val="hr-HR" w:bidi="en-US"/>
              </w:rPr>
              <w:t>saradnje</w:t>
            </w:r>
          </w:p>
        </w:tc>
        <w:tc>
          <w:tcPr>
            <w:tcW w:w="1159" w:type="pct"/>
            <w:shd w:val="clear" w:color="auto" w:fill="FFFFFF"/>
            <w:vAlign w:val="center"/>
          </w:tcPr>
          <w:p w14:paraId="771F77C5"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4928D8" w:rsidRPr="008D043F">
              <w:rPr>
                <w:rFonts w:asciiTheme="minorHAnsi" w:hAnsiTheme="minorHAnsi" w:cstheme="minorHAnsi"/>
                <w:sz w:val="18"/>
                <w:szCs w:val="18"/>
                <w:lang w:val="hr-HR" w:bidi="en-US"/>
              </w:rPr>
              <w:t xml:space="preserve">saradnja </w:t>
            </w:r>
            <w:r w:rsidRPr="008D043F">
              <w:rPr>
                <w:rFonts w:asciiTheme="minorHAnsi" w:hAnsiTheme="minorHAnsi" w:cstheme="minorHAnsi"/>
                <w:sz w:val="18"/>
                <w:szCs w:val="18"/>
                <w:lang w:val="hr-HR" w:bidi="en-US"/>
              </w:rPr>
              <w:t>svih institucija uključenih u prikupljanje, obradu i diseminaciju podataka o okolišu (2026.)</w:t>
            </w:r>
          </w:p>
        </w:tc>
      </w:tr>
      <w:tr w:rsidR="00CC447D" w:rsidRPr="008D043F" w14:paraId="439B8A38" w14:textId="77777777" w:rsidTr="00532459">
        <w:trPr>
          <w:trHeight w:val="287"/>
        </w:trPr>
        <w:tc>
          <w:tcPr>
            <w:tcW w:w="708" w:type="pct"/>
            <w:vMerge/>
            <w:shd w:val="clear" w:color="auto" w:fill="D9D9D9"/>
            <w:vAlign w:val="center"/>
          </w:tcPr>
          <w:p w14:paraId="5212D81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7F971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79577ED" w14:textId="77777777" w:rsidR="00CC447D" w:rsidRPr="008D043F" w:rsidRDefault="004928D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usklađenosti sa zahtjevima statističkog sistema EU</w:t>
            </w:r>
          </w:p>
        </w:tc>
        <w:tc>
          <w:tcPr>
            <w:tcW w:w="1159" w:type="pct"/>
            <w:shd w:val="clear" w:color="auto" w:fill="FFFFFF"/>
            <w:tcMar>
              <w:top w:w="0" w:type="dxa"/>
              <w:left w:w="108" w:type="dxa"/>
              <w:bottom w:w="0" w:type="dxa"/>
              <w:right w:w="108" w:type="dxa"/>
            </w:tcMar>
            <w:vAlign w:val="center"/>
          </w:tcPr>
          <w:p w14:paraId="3C26BA94" w14:textId="77777777" w:rsidR="00CC447D" w:rsidRPr="008D043F" w:rsidRDefault="004928D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a </w:t>
            </w:r>
            <w:r w:rsidR="00CC447D" w:rsidRPr="008D043F">
              <w:rPr>
                <w:rFonts w:asciiTheme="minorHAnsi" w:hAnsiTheme="minorHAnsi" w:cstheme="minorHAnsi"/>
                <w:sz w:val="18"/>
                <w:szCs w:val="18"/>
                <w:lang w:val="hr-HR" w:bidi="en-US"/>
              </w:rPr>
              <w:t>usklađenost</w:t>
            </w:r>
          </w:p>
        </w:tc>
        <w:tc>
          <w:tcPr>
            <w:tcW w:w="1159" w:type="pct"/>
            <w:shd w:val="clear" w:color="auto" w:fill="FFFFFF"/>
            <w:vAlign w:val="center"/>
          </w:tcPr>
          <w:p w14:paraId="34D0A6CB"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tvarena usklađenost sa zahtjevima statističkog sistema EU (2026.)</w:t>
            </w:r>
          </w:p>
        </w:tc>
      </w:tr>
      <w:tr w:rsidR="00CC447D" w:rsidRPr="008D043F" w14:paraId="3800E8A1" w14:textId="77777777" w:rsidTr="00532459">
        <w:trPr>
          <w:trHeight w:val="287"/>
        </w:trPr>
        <w:tc>
          <w:tcPr>
            <w:tcW w:w="708" w:type="pct"/>
            <w:vMerge/>
            <w:shd w:val="clear" w:color="auto" w:fill="D9D9D9"/>
            <w:vAlign w:val="center"/>
          </w:tcPr>
          <w:p w14:paraId="4112635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97977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3E3242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et izvještavanja u skladu s odredbama</w:t>
            </w:r>
            <w:r w:rsidRPr="008D043F">
              <w:rPr>
                <w:rFonts w:asciiTheme="minorHAnsi" w:hAnsiTheme="minorHAnsi" w:cstheme="minorHAnsi"/>
                <w:sz w:val="18"/>
                <w:szCs w:val="18"/>
                <w:lang w:val="hr-HR" w:bidi="en-US"/>
              </w:rPr>
              <w:t xml:space="preserve"> Kompendija statističkih zahtjeva EUROSTAT-a</w:t>
            </w:r>
          </w:p>
        </w:tc>
        <w:tc>
          <w:tcPr>
            <w:tcW w:w="1159" w:type="pct"/>
            <w:shd w:val="clear" w:color="auto" w:fill="FFFFFF"/>
            <w:tcMar>
              <w:top w:w="0" w:type="dxa"/>
              <w:left w:w="108" w:type="dxa"/>
              <w:bottom w:w="0" w:type="dxa"/>
              <w:right w:w="108" w:type="dxa"/>
            </w:tcMar>
            <w:vAlign w:val="center"/>
          </w:tcPr>
          <w:p w14:paraId="7BEFFD1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istem izvještavanja je u razvoju</w:t>
            </w:r>
          </w:p>
        </w:tc>
        <w:tc>
          <w:tcPr>
            <w:tcW w:w="1159" w:type="pct"/>
            <w:shd w:val="clear" w:color="auto" w:fill="FFFFFF"/>
            <w:vAlign w:val="center"/>
          </w:tcPr>
          <w:p w14:paraId="40CDF370"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boljšan kvalitet izvještavanja u skladu s odredbama Kompendija statističkih zahtjeva EUROSTAT-a (2026.)</w:t>
            </w:r>
          </w:p>
        </w:tc>
      </w:tr>
      <w:tr w:rsidR="00CC447D" w:rsidRPr="008D043F" w14:paraId="03D18494" w14:textId="77777777" w:rsidTr="00532459">
        <w:trPr>
          <w:trHeight w:val="483"/>
        </w:trPr>
        <w:tc>
          <w:tcPr>
            <w:tcW w:w="708" w:type="pct"/>
            <w:vMerge/>
            <w:shd w:val="clear" w:color="auto" w:fill="D9D9D9"/>
            <w:vAlign w:val="center"/>
            <w:hideMark/>
          </w:tcPr>
          <w:p w14:paraId="15E9334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E609C2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B5480C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3DE2E7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7DAA281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736690" w:rsidRPr="008D043F" w14:paraId="5ACF8FA0" w14:textId="77777777" w:rsidTr="00532459">
        <w:trPr>
          <w:trHeight w:val="287"/>
        </w:trPr>
        <w:tc>
          <w:tcPr>
            <w:tcW w:w="708" w:type="pct"/>
            <w:vMerge/>
            <w:shd w:val="clear" w:color="auto" w:fill="D9D9D9"/>
            <w:vAlign w:val="center"/>
            <w:hideMark/>
          </w:tcPr>
          <w:p w14:paraId="17D7E37B" w14:textId="77777777" w:rsidR="00736690" w:rsidRPr="008D043F" w:rsidRDefault="00736690"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03EA49F" w14:textId="77777777" w:rsidR="00736690" w:rsidRPr="008D043F" w:rsidRDefault="0073669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E3E57C8"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8BA5C57"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35</w:t>
            </w:r>
          </w:p>
        </w:tc>
        <w:tc>
          <w:tcPr>
            <w:tcW w:w="1159" w:type="pct"/>
            <w:tcMar>
              <w:top w:w="0" w:type="dxa"/>
              <w:left w:w="108" w:type="dxa"/>
              <w:bottom w:w="0" w:type="dxa"/>
              <w:right w:w="108" w:type="dxa"/>
            </w:tcMar>
            <w:vAlign w:val="center"/>
          </w:tcPr>
          <w:p w14:paraId="7075306C"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35</w:t>
            </w:r>
          </w:p>
        </w:tc>
      </w:tr>
      <w:tr w:rsidR="00CC447D" w:rsidRPr="008D043F" w14:paraId="5EBA39AA"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67C5D8A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8. Mjera</w:t>
            </w:r>
          </w:p>
        </w:tc>
        <w:tc>
          <w:tcPr>
            <w:tcW w:w="815" w:type="pct"/>
            <w:vMerge w:val="restart"/>
            <w:tcMar>
              <w:top w:w="0" w:type="dxa"/>
              <w:left w:w="108" w:type="dxa"/>
              <w:bottom w:w="0" w:type="dxa"/>
              <w:right w:w="108" w:type="dxa"/>
            </w:tcMar>
            <w:vAlign w:val="center"/>
          </w:tcPr>
          <w:p w14:paraId="2C1524E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a </w:t>
            </w:r>
            <w:r w:rsidR="004928D8" w:rsidRPr="008D043F">
              <w:rPr>
                <w:rFonts w:asciiTheme="minorHAnsi" w:eastAsia="Calibri" w:hAnsiTheme="minorHAnsi" w:cstheme="minorHAnsi"/>
                <w:sz w:val="18"/>
                <w:szCs w:val="18"/>
                <w:lang w:val="hr-HR"/>
              </w:rPr>
              <w:t xml:space="preserve">Evropskih </w:t>
            </w:r>
            <w:r w:rsidRPr="008D043F">
              <w:rPr>
                <w:rFonts w:asciiTheme="minorHAnsi" w:eastAsia="Calibri" w:hAnsiTheme="minorHAnsi" w:cstheme="minorHAnsi"/>
                <w:sz w:val="18"/>
                <w:szCs w:val="18"/>
                <w:lang w:val="hr-HR"/>
              </w:rPr>
              <w:t>ekonomski</w:t>
            </w:r>
            <w:r w:rsidR="004928D8" w:rsidRPr="008D043F">
              <w:rPr>
                <w:rFonts w:asciiTheme="minorHAnsi" w:eastAsia="Calibri" w:hAnsiTheme="minorHAnsi" w:cstheme="minorHAnsi"/>
                <w:sz w:val="18"/>
                <w:szCs w:val="18"/>
                <w:lang w:val="hr-HR"/>
              </w:rPr>
              <w:t>h</w:t>
            </w:r>
            <w:r w:rsidRPr="008D043F">
              <w:rPr>
                <w:rFonts w:asciiTheme="minorHAnsi" w:eastAsia="Calibri" w:hAnsiTheme="minorHAnsi" w:cstheme="minorHAnsi"/>
                <w:sz w:val="18"/>
                <w:szCs w:val="18"/>
                <w:lang w:val="hr-HR"/>
              </w:rPr>
              <w:t xml:space="preserve"> računa okoliša</w:t>
            </w:r>
          </w:p>
        </w:tc>
        <w:tc>
          <w:tcPr>
            <w:tcW w:w="1159" w:type="pct"/>
            <w:shd w:val="clear" w:color="auto" w:fill="D9D9D9"/>
            <w:tcMar>
              <w:top w:w="0" w:type="dxa"/>
              <w:left w:w="108" w:type="dxa"/>
              <w:bottom w:w="0" w:type="dxa"/>
              <w:right w:w="108" w:type="dxa"/>
            </w:tcMar>
            <w:vAlign w:val="center"/>
            <w:hideMark/>
          </w:tcPr>
          <w:p w14:paraId="4234BE0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C6A064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A7FAA7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97A3115" w14:textId="77777777" w:rsidTr="00532459">
        <w:trPr>
          <w:trHeight w:val="287"/>
        </w:trPr>
        <w:tc>
          <w:tcPr>
            <w:tcW w:w="708" w:type="pct"/>
            <w:vMerge/>
            <w:shd w:val="clear" w:color="auto" w:fill="D9D9D9"/>
            <w:vAlign w:val="center"/>
          </w:tcPr>
          <w:p w14:paraId="29432AB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0C98C6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F1C7642" w14:textId="77777777" w:rsidR="00CC447D" w:rsidRPr="008D043F" w:rsidRDefault="004928D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provedbe Uredbe (EU) br. 691/2011 o prioritetnim </w:t>
            </w:r>
            <w:r w:rsidRPr="008D043F">
              <w:rPr>
                <w:rFonts w:asciiTheme="minorHAnsi" w:eastAsia="Calibri" w:hAnsiTheme="minorHAnsi" w:cstheme="minorHAnsi"/>
                <w:sz w:val="18"/>
                <w:szCs w:val="18"/>
                <w:lang w:val="hr-HR"/>
              </w:rPr>
              <w:t xml:space="preserve">evropskim </w:t>
            </w:r>
            <w:r w:rsidR="00CC447D" w:rsidRPr="008D043F">
              <w:rPr>
                <w:rFonts w:asciiTheme="minorHAnsi" w:eastAsia="Calibri" w:hAnsiTheme="minorHAnsi" w:cstheme="minorHAnsi"/>
                <w:sz w:val="18"/>
                <w:szCs w:val="18"/>
                <w:lang w:val="hr-HR"/>
              </w:rPr>
              <w:t>ekonomskim računima okoliša</w:t>
            </w:r>
          </w:p>
        </w:tc>
        <w:tc>
          <w:tcPr>
            <w:tcW w:w="1159" w:type="pct"/>
            <w:shd w:val="clear" w:color="auto" w:fill="FFFFFF"/>
            <w:tcMar>
              <w:top w:w="0" w:type="dxa"/>
              <w:left w:w="108" w:type="dxa"/>
              <w:bottom w:w="0" w:type="dxa"/>
              <w:right w:w="108" w:type="dxa"/>
            </w:tcMar>
            <w:vAlign w:val="center"/>
          </w:tcPr>
          <w:p w14:paraId="21F17AD9" w14:textId="77777777" w:rsidR="00CC447D" w:rsidRPr="008D043F" w:rsidRDefault="004928D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provedena Uredba</w:t>
            </w:r>
          </w:p>
        </w:tc>
        <w:tc>
          <w:tcPr>
            <w:tcW w:w="1159" w:type="pct"/>
            <w:shd w:val="clear" w:color="auto" w:fill="FFFFFF"/>
            <w:vAlign w:val="center"/>
          </w:tcPr>
          <w:p w14:paraId="4802AB8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a Uredba (EU) br. 691/2011 o evropskim ekonomskim računima okoliša (2026.)</w:t>
            </w:r>
          </w:p>
        </w:tc>
      </w:tr>
      <w:tr w:rsidR="00CC447D" w:rsidRPr="008D043F" w14:paraId="3D7423D2" w14:textId="77777777" w:rsidTr="00532459">
        <w:trPr>
          <w:trHeight w:val="287"/>
        </w:trPr>
        <w:tc>
          <w:tcPr>
            <w:tcW w:w="708" w:type="pct"/>
            <w:vMerge/>
            <w:shd w:val="clear" w:color="auto" w:fill="D9D9D9"/>
            <w:vAlign w:val="center"/>
          </w:tcPr>
          <w:p w14:paraId="4FB9B57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27370F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1C1B2A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proširenja računa okoliša na nova područja u skladu sa Sistemom ekonomskog računovodstva okoliša</w:t>
            </w:r>
          </w:p>
        </w:tc>
        <w:tc>
          <w:tcPr>
            <w:tcW w:w="1159" w:type="pct"/>
            <w:shd w:val="clear" w:color="auto" w:fill="FFFFFF"/>
            <w:tcMar>
              <w:top w:w="0" w:type="dxa"/>
              <w:left w:w="108" w:type="dxa"/>
              <w:bottom w:w="0" w:type="dxa"/>
              <w:right w:w="108" w:type="dxa"/>
            </w:tcMar>
            <w:vAlign w:val="center"/>
          </w:tcPr>
          <w:p w14:paraId="3EEFCBB2" w14:textId="77777777" w:rsidR="00CC447D" w:rsidRPr="008D043F" w:rsidRDefault="004928D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razvijeni računi okoliša</w:t>
            </w:r>
          </w:p>
        </w:tc>
        <w:tc>
          <w:tcPr>
            <w:tcW w:w="1159" w:type="pct"/>
            <w:shd w:val="clear" w:color="auto" w:fill="FFFFFF"/>
            <w:vAlign w:val="center"/>
          </w:tcPr>
          <w:p w14:paraId="10663E63"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azvijeni vodni računi, računi šuma, računi rashoda za upravljanje resursima, računi ekosistema </w:t>
            </w:r>
            <w:r w:rsidRPr="008D043F">
              <w:rPr>
                <w:rFonts w:asciiTheme="minorHAnsi" w:eastAsia="Calibri" w:hAnsiTheme="minorHAnsi" w:cstheme="minorHAnsi"/>
                <w:sz w:val="18"/>
                <w:szCs w:val="18"/>
                <w:lang w:val="hr-HR"/>
              </w:rPr>
              <w:t>(2026.)</w:t>
            </w:r>
          </w:p>
        </w:tc>
      </w:tr>
      <w:tr w:rsidR="00CC447D" w:rsidRPr="008D043F" w14:paraId="5075844B" w14:textId="77777777" w:rsidTr="00532459">
        <w:trPr>
          <w:trHeight w:val="483"/>
        </w:trPr>
        <w:tc>
          <w:tcPr>
            <w:tcW w:w="708" w:type="pct"/>
            <w:vMerge/>
            <w:shd w:val="clear" w:color="auto" w:fill="D9D9D9"/>
            <w:vAlign w:val="center"/>
            <w:hideMark/>
          </w:tcPr>
          <w:p w14:paraId="2B8F108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A7A9BD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CBA07F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7D0355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199A532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736690" w:rsidRPr="008D043F" w14:paraId="3D708E50" w14:textId="77777777" w:rsidTr="00532459">
        <w:trPr>
          <w:trHeight w:val="287"/>
        </w:trPr>
        <w:tc>
          <w:tcPr>
            <w:tcW w:w="708" w:type="pct"/>
            <w:vMerge/>
            <w:shd w:val="clear" w:color="auto" w:fill="D9D9D9"/>
            <w:vAlign w:val="center"/>
            <w:hideMark/>
          </w:tcPr>
          <w:p w14:paraId="47610BC2" w14:textId="77777777" w:rsidR="00736690" w:rsidRPr="008D043F" w:rsidRDefault="00736690"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10CFB7F" w14:textId="77777777" w:rsidR="00736690" w:rsidRPr="008D043F" w:rsidRDefault="0073669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A19382A"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48C7501"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8</w:t>
            </w:r>
          </w:p>
        </w:tc>
        <w:tc>
          <w:tcPr>
            <w:tcW w:w="1159" w:type="pct"/>
            <w:tcMar>
              <w:top w:w="0" w:type="dxa"/>
              <w:left w:w="108" w:type="dxa"/>
              <w:bottom w:w="0" w:type="dxa"/>
              <w:right w:w="108" w:type="dxa"/>
            </w:tcMar>
            <w:vAlign w:val="center"/>
          </w:tcPr>
          <w:p w14:paraId="2B7187B9"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28</w:t>
            </w:r>
          </w:p>
        </w:tc>
      </w:tr>
    </w:tbl>
    <w:p w14:paraId="22105F3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2008"/>
        <w:gridCol w:w="2308"/>
        <w:gridCol w:w="3286"/>
        <w:gridCol w:w="3286"/>
        <w:gridCol w:w="3286"/>
      </w:tblGrid>
      <w:tr w:rsidR="00CC447D" w:rsidRPr="008D043F" w14:paraId="012FC86E" w14:textId="77777777" w:rsidTr="00270082">
        <w:trPr>
          <w:trHeight w:val="384"/>
        </w:trPr>
        <w:tc>
          <w:tcPr>
            <w:tcW w:w="708" w:type="pct"/>
            <w:vMerge w:val="restart"/>
            <w:shd w:val="clear" w:color="auto" w:fill="D9D9D9"/>
            <w:tcMar>
              <w:top w:w="0" w:type="dxa"/>
              <w:left w:w="108" w:type="dxa"/>
              <w:bottom w:w="0" w:type="dxa"/>
              <w:right w:w="108" w:type="dxa"/>
            </w:tcMar>
            <w:vAlign w:val="center"/>
          </w:tcPr>
          <w:p w14:paraId="6920A34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6. Prioritet</w:t>
            </w:r>
          </w:p>
          <w:p w14:paraId="2423E74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restart"/>
            <w:tcMar>
              <w:top w:w="0" w:type="dxa"/>
              <w:left w:w="108" w:type="dxa"/>
              <w:bottom w:w="0" w:type="dxa"/>
              <w:right w:w="108" w:type="dxa"/>
            </w:tcMar>
            <w:vAlign w:val="center"/>
          </w:tcPr>
          <w:p w14:paraId="106B7F02"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ti visok nivo međusektorskog i intersektorskog sinergijskog djelovanja i integracije javnih okolišnih politika</w:t>
            </w:r>
          </w:p>
        </w:tc>
        <w:tc>
          <w:tcPr>
            <w:tcW w:w="1159" w:type="pct"/>
            <w:shd w:val="clear" w:color="auto" w:fill="D9D9D9"/>
            <w:tcMar>
              <w:top w:w="0" w:type="dxa"/>
              <w:left w:w="108" w:type="dxa"/>
              <w:bottom w:w="0" w:type="dxa"/>
              <w:right w:w="108" w:type="dxa"/>
            </w:tcMar>
            <w:vAlign w:val="center"/>
          </w:tcPr>
          <w:p w14:paraId="06F433C4"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617296F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416FE8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929C4" w:rsidRPr="008D043F" w14:paraId="7E54CC62" w14:textId="77777777" w:rsidTr="00270082">
        <w:trPr>
          <w:trHeight w:val="287"/>
        </w:trPr>
        <w:tc>
          <w:tcPr>
            <w:tcW w:w="708" w:type="pct"/>
            <w:vMerge/>
            <w:shd w:val="clear" w:color="auto" w:fill="D9D9D9"/>
            <w:vAlign w:val="center"/>
            <w:hideMark/>
          </w:tcPr>
          <w:p w14:paraId="2128E4B4"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38DA7E78"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132A5F6" w14:textId="77777777" w:rsidR="002929C4" w:rsidRPr="008D043F" w:rsidRDefault="004928D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integracije okolišnih zahtjeva u sektorske politike i zakonodavstvo</w:t>
            </w:r>
          </w:p>
        </w:tc>
        <w:tc>
          <w:tcPr>
            <w:tcW w:w="1159" w:type="pct"/>
            <w:tcMar>
              <w:top w:w="0" w:type="dxa"/>
              <w:left w:w="108" w:type="dxa"/>
              <w:bottom w:w="0" w:type="dxa"/>
              <w:right w:w="108" w:type="dxa"/>
            </w:tcMar>
          </w:tcPr>
          <w:p w14:paraId="7F15A0C9"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zak </w:t>
            </w:r>
            <w:r w:rsidR="004928D8" w:rsidRPr="008D043F">
              <w:rPr>
                <w:rFonts w:asciiTheme="minorHAnsi" w:hAnsiTheme="minorHAnsi" w:cstheme="minorHAnsi"/>
                <w:sz w:val="18"/>
                <w:szCs w:val="18"/>
                <w:lang w:val="hr-HR"/>
              </w:rPr>
              <w:t xml:space="preserve">stepen </w:t>
            </w:r>
            <w:r w:rsidRPr="008D043F">
              <w:rPr>
                <w:rFonts w:asciiTheme="minorHAnsi" w:hAnsiTheme="minorHAnsi" w:cstheme="minorHAnsi"/>
                <w:sz w:val="18"/>
                <w:szCs w:val="18"/>
                <w:lang w:val="hr-HR"/>
              </w:rPr>
              <w:t>integracije okolišnih zahtjeva u sektorske politike i zakonodavstvo (2021.)</w:t>
            </w:r>
          </w:p>
        </w:tc>
        <w:tc>
          <w:tcPr>
            <w:tcW w:w="1159" w:type="pct"/>
            <w:tcMar>
              <w:top w:w="0" w:type="dxa"/>
              <w:left w:w="108" w:type="dxa"/>
              <w:bottom w:w="0" w:type="dxa"/>
              <w:right w:w="108" w:type="dxa"/>
            </w:tcMar>
          </w:tcPr>
          <w:p w14:paraId="7BC637BA"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 </w:t>
            </w:r>
            <w:r w:rsidR="004928D8" w:rsidRPr="008D043F">
              <w:rPr>
                <w:rFonts w:asciiTheme="minorHAnsi" w:hAnsiTheme="minorHAnsi" w:cstheme="minorHAnsi"/>
                <w:sz w:val="18"/>
                <w:szCs w:val="18"/>
                <w:lang w:val="hr-HR"/>
              </w:rPr>
              <w:t xml:space="preserve">stepen </w:t>
            </w:r>
            <w:r w:rsidRPr="008D043F">
              <w:rPr>
                <w:rFonts w:asciiTheme="minorHAnsi" w:hAnsiTheme="minorHAnsi" w:cstheme="minorHAnsi"/>
                <w:sz w:val="18"/>
                <w:szCs w:val="18"/>
                <w:lang w:val="hr-HR"/>
              </w:rPr>
              <w:t xml:space="preserve">integracije okolišnih zahtjeva u sektorske politike i zakonodavstvo kroz jačanje međusektorske </w:t>
            </w:r>
            <w:r w:rsidR="004928D8" w:rsidRPr="008D043F">
              <w:rPr>
                <w:rFonts w:asciiTheme="minorHAnsi" w:hAnsiTheme="minorHAnsi" w:cstheme="minorHAnsi"/>
                <w:sz w:val="18"/>
                <w:szCs w:val="18"/>
                <w:lang w:val="hr-HR"/>
              </w:rPr>
              <w:t xml:space="preserve">saradnje </w:t>
            </w:r>
            <w:r w:rsidRPr="008D043F">
              <w:rPr>
                <w:rFonts w:asciiTheme="minorHAnsi" w:hAnsiTheme="minorHAnsi" w:cstheme="minorHAnsi"/>
                <w:sz w:val="18"/>
                <w:szCs w:val="18"/>
                <w:lang w:val="hr-HR"/>
              </w:rPr>
              <w:t>(2030.)</w:t>
            </w:r>
          </w:p>
        </w:tc>
      </w:tr>
      <w:tr w:rsidR="002929C4" w:rsidRPr="008D043F" w14:paraId="64324233" w14:textId="77777777" w:rsidTr="00270082">
        <w:trPr>
          <w:trHeight w:val="287"/>
        </w:trPr>
        <w:tc>
          <w:tcPr>
            <w:tcW w:w="708" w:type="pct"/>
            <w:vMerge/>
            <w:shd w:val="clear" w:color="auto" w:fill="D9D9D9"/>
            <w:vAlign w:val="center"/>
          </w:tcPr>
          <w:p w14:paraId="1631C883"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0EE5F547"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6FF544D" w14:textId="77777777" w:rsidR="002929C4" w:rsidRPr="008D043F" w:rsidRDefault="004928D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 xml:space="preserve">integracije zahtjeva Strategije prilagođavanja klimatskim promjenama i niskokarbonskog razvoja Bosne i Hercegovine u sektorske politike </w:t>
            </w:r>
          </w:p>
        </w:tc>
        <w:tc>
          <w:tcPr>
            <w:tcW w:w="1159" w:type="pct"/>
            <w:tcMar>
              <w:top w:w="0" w:type="dxa"/>
              <w:left w:w="108" w:type="dxa"/>
              <w:bottom w:w="0" w:type="dxa"/>
              <w:right w:w="108" w:type="dxa"/>
            </w:tcMar>
          </w:tcPr>
          <w:p w14:paraId="2C51C798"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htjevi Strategije prilagođavanja klimatskim promjenama i niskokarbonskog razvoja Bosne i Hercegovine nisu uključeni u sektorske politike (2021.)</w:t>
            </w:r>
          </w:p>
        </w:tc>
        <w:tc>
          <w:tcPr>
            <w:tcW w:w="1159" w:type="pct"/>
            <w:tcMar>
              <w:top w:w="0" w:type="dxa"/>
              <w:left w:w="108" w:type="dxa"/>
              <w:bottom w:w="0" w:type="dxa"/>
              <w:right w:w="108" w:type="dxa"/>
            </w:tcMar>
          </w:tcPr>
          <w:p w14:paraId="5862DFD8"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tegrirani zahtjevi Strategije prilagođavanja klimatskim promjenama i niskokarbonskog razvoja Bosne i Hercegovine u sektorske politike u Federaciji Bosne i Hercegovine (2028.)</w:t>
            </w:r>
          </w:p>
        </w:tc>
      </w:tr>
      <w:tr w:rsidR="002929C4" w:rsidRPr="008D043F" w14:paraId="1F96245C" w14:textId="77777777" w:rsidTr="00270082">
        <w:trPr>
          <w:trHeight w:val="287"/>
        </w:trPr>
        <w:tc>
          <w:tcPr>
            <w:tcW w:w="708" w:type="pct"/>
            <w:vMerge/>
            <w:shd w:val="clear" w:color="auto" w:fill="D9D9D9"/>
            <w:vAlign w:val="center"/>
          </w:tcPr>
          <w:p w14:paraId="77228B78"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034D7ED9"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F07EEDF" w14:textId="77777777" w:rsidR="002929C4" w:rsidRPr="008D043F" w:rsidRDefault="004928D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2929C4" w:rsidRPr="008D043F">
              <w:rPr>
                <w:rFonts w:asciiTheme="minorHAnsi" w:hAnsiTheme="minorHAnsi" w:cstheme="minorHAnsi"/>
                <w:sz w:val="18"/>
                <w:szCs w:val="18"/>
                <w:lang w:val="hr-HR"/>
              </w:rPr>
              <w:t xml:space="preserve">integracije standarda i principa rodne ravnopravnosti, društvene jednakosti i pitanja siromaštva u ključne politike, strategije i programe u oblasti okoliša </w:t>
            </w:r>
          </w:p>
        </w:tc>
        <w:tc>
          <w:tcPr>
            <w:tcW w:w="1159" w:type="pct"/>
            <w:tcMar>
              <w:top w:w="0" w:type="dxa"/>
              <w:left w:w="108" w:type="dxa"/>
              <w:bottom w:w="0" w:type="dxa"/>
              <w:right w:w="108" w:type="dxa"/>
            </w:tcMar>
          </w:tcPr>
          <w:p w14:paraId="7E63C903"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zak </w:t>
            </w:r>
            <w:r w:rsidR="004928D8" w:rsidRPr="008D043F">
              <w:rPr>
                <w:rFonts w:asciiTheme="minorHAnsi" w:hAnsiTheme="minorHAnsi" w:cstheme="minorHAnsi"/>
                <w:sz w:val="18"/>
                <w:szCs w:val="18"/>
                <w:lang w:val="hr-HR"/>
              </w:rPr>
              <w:t xml:space="preserve">stepen </w:t>
            </w:r>
            <w:r w:rsidRPr="008D043F">
              <w:rPr>
                <w:rFonts w:asciiTheme="minorHAnsi" w:hAnsiTheme="minorHAnsi" w:cstheme="minorHAnsi"/>
                <w:sz w:val="18"/>
                <w:szCs w:val="18"/>
                <w:lang w:val="hr-HR"/>
              </w:rPr>
              <w:t>integracije (2021.)</w:t>
            </w:r>
          </w:p>
        </w:tc>
        <w:tc>
          <w:tcPr>
            <w:tcW w:w="1159" w:type="pct"/>
            <w:tcMar>
              <w:top w:w="0" w:type="dxa"/>
              <w:left w:w="108" w:type="dxa"/>
              <w:bottom w:w="0" w:type="dxa"/>
              <w:right w:w="108" w:type="dxa"/>
            </w:tcMar>
          </w:tcPr>
          <w:p w14:paraId="55236D6D"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dardi i principi rodne ravnopravnosti, društvene jednakosti i pitanja siromaštva integrirani u ključne politike, strategije i programe u oblasti okoliša (2026.)</w:t>
            </w:r>
          </w:p>
          <w:p w14:paraId="4B29D9D2"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 planiranju, provedbi, praćenju i ocjeni politika, programa i projekata u oblasti upravljanja okolišem koriste se alati poput rodne analize, procjene </w:t>
            </w: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utjecaja, rodno odgovornog budžetiranja i </w:t>
            </w: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indeksa u oblasti okoliša</w:t>
            </w:r>
          </w:p>
        </w:tc>
      </w:tr>
      <w:tr w:rsidR="002929C4" w:rsidRPr="008D043F" w14:paraId="176CE4D5" w14:textId="77777777" w:rsidTr="00270082">
        <w:trPr>
          <w:trHeight w:val="287"/>
        </w:trPr>
        <w:tc>
          <w:tcPr>
            <w:tcW w:w="708" w:type="pct"/>
            <w:vMerge/>
            <w:shd w:val="clear" w:color="auto" w:fill="D9D9D9"/>
            <w:vAlign w:val="center"/>
          </w:tcPr>
          <w:p w14:paraId="5DFD9372"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640E54D4"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4D92FBF"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institucionalnog mehanizma koordinacije u </w:t>
            </w:r>
            <w:r w:rsidR="004928D8" w:rsidRPr="008D043F">
              <w:rPr>
                <w:rFonts w:asciiTheme="minorHAnsi" w:hAnsiTheme="minorHAnsi" w:cstheme="minorHAnsi"/>
                <w:sz w:val="18"/>
                <w:szCs w:val="18"/>
                <w:lang w:val="hr-HR"/>
              </w:rPr>
              <w:t xml:space="preserve">domenu </w:t>
            </w:r>
            <w:r w:rsidRPr="008D043F">
              <w:rPr>
                <w:rFonts w:asciiTheme="minorHAnsi" w:hAnsiTheme="minorHAnsi" w:cstheme="minorHAnsi"/>
                <w:sz w:val="18"/>
                <w:szCs w:val="18"/>
                <w:lang w:val="hr-HR"/>
              </w:rPr>
              <w:t>rodne ravnopravnosti</w:t>
            </w:r>
          </w:p>
        </w:tc>
        <w:tc>
          <w:tcPr>
            <w:tcW w:w="1159" w:type="pct"/>
            <w:tcMar>
              <w:top w:w="0" w:type="dxa"/>
              <w:left w:w="108" w:type="dxa"/>
              <w:bottom w:w="0" w:type="dxa"/>
              <w:right w:w="108" w:type="dxa"/>
            </w:tcMar>
          </w:tcPr>
          <w:p w14:paraId="6B0966FC"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vorene su pretpostavke za uspostavu posebnog koordinirajućeg tijela za rodnu ravnopravnost i okoliš, ali ono još uvijek nije uspostavljeno (2021.)</w:t>
            </w:r>
          </w:p>
        </w:tc>
        <w:tc>
          <w:tcPr>
            <w:tcW w:w="1159" w:type="pct"/>
            <w:tcMar>
              <w:top w:w="0" w:type="dxa"/>
              <w:left w:w="108" w:type="dxa"/>
              <w:bottom w:w="0" w:type="dxa"/>
              <w:right w:w="108" w:type="dxa"/>
            </w:tcMar>
          </w:tcPr>
          <w:p w14:paraId="62C0BF04"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o funkcionalno koordinirajuće tijelo za rodnu ravnopravnost i okoliš (2026.)</w:t>
            </w:r>
          </w:p>
        </w:tc>
      </w:tr>
      <w:tr w:rsidR="002929C4" w:rsidRPr="008D043F" w14:paraId="1ED13730" w14:textId="77777777" w:rsidTr="00270082">
        <w:trPr>
          <w:trHeight w:val="287"/>
        </w:trPr>
        <w:tc>
          <w:tcPr>
            <w:tcW w:w="708" w:type="pct"/>
            <w:vMerge/>
            <w:shd w:val="clear" w:color="auto" w:fill="D9D9D9"/>
            <w:vAlign w:val="center"/>
          </w:tcPr>
          <w:p w14:paraId="479373D4"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7ECF6B8C"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65DCA66"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pripreme sektorske politike s akcentom na kreiranje uvjeta za uvođenje kružne ekonomije</w:t>
            </w:r>
          </w:p>
        </w:tc>
        <w:tc>
          <w:tcPr>
            <w:tcW w:w="1159" w:type="pct"/>
            <w:tcMar>
              <w:top w:w="0" w:type="dxa"/>
              <w:left w:w="108" w:type="dxa"/>
              <w:bottom w:w="0" w:type="dxa"/>
              <w:right w:w="108" w:type="dxa"/>
            </w:tcMar>
          </w:tcPr>
          <w:p w14:paraId="072AA4AB"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Trenutno u Federaciji Bosne i Hercegovine ne postoji sektorska politika u pisanoj formi. Potrebna je multisektorska </w:t>
            </w:r>
            <w:r w:rsidR="004928D8" w:rsidRPr="008D043F">
              <w:rPr>
                <w:rFonts w:asciiTheme="minorHAnsi" w:hAnsiTheme="minorHAnsi" w:cstheme="minorHAnsi"/>
                <w:sz w:val="18"/>
                <w:szCs w:val="18"/>
                <w:lang w:val="hr-HR"/>
              </w:rPr>
              <w:t xml:space="preserve">saradnja </w:t>
            </w:r>
            <w:r w:rsidRPr="008D043F">
              <w:rPr>
                <w:rFonts w:asciiTheme="minorHAnsi" w:hAnsiTheme="minorHAnsi" w:cstheme="minorHAnsi"/>
                <w:sz w:val="18"/>
                <w:szCs w:val="18"/>
                <w:lang w:val="hr-HR"/>
              </w:rPr>
              <w:t xml:space="preserve">pod rukovodstvom sektora privrede i okoliša, da bi se pripremila jasna politika u oblasti </w:t>
            </w:r>
            <w:r w:rsidRPr="008D043F">
              <w:rPr>
                <w:rFonts w:asciiTheme="minorHAnsi" w:hAnsiTheme="minorHAnsi" w:cstheme="minorHAnsi"/>
                <w:sz w:val="18"/>
                <w:szCs w:val="18"/>
                <w:lang w:val="hr-HR"/>
              </w:rPr>
              <w:lastRenderedPageBreak/>
              <w:t>okoliša s akcentom na kreiranje uvjeta za uvođenje kružne ekonomije (2021.)</w:t>
            </w:r>
          </w:p>
        </w:tc>
        <w:tc>
          <w:tcPr>
            <w:tcW w:w="1159" w:type="pct"/>
            <w:tcMar>
              <w:top w:w="0" w:type="dxa"/>
              <w:left w:w="108" w:type="dxa"/>
              <w:bottom w:w="0" w:type="dxa"/>
              <w:right w:w="108" w:type="dxa"/>
            </w:tcMar>
          </w:tcPr>
          <w:p w14:paraId="09FBE01C"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Usvojena sektorska politika i stvorene pretpostavke za tranziciju ka kružnoj ekonomiji (2027.)</w:t>
            </w:r>
          </w:p>
        </w:tc>
      </w:tr>
      <w:tr w:rsidR="00CC447D" w:rsidRPr="008D043F" w14:paraId="6372D7A5" w14:textId="77777777" w:rsidTr="00270082">
        <w:trPr>
          <w:trHeight w:val="287"/>
        </w:trPr>
        <w:tc>
          <w:tcPr>
            <w:tcW w:w="708" w:type="pct"/>
            <w:vMerge/>
            <w:shd w:val="clear" w:color="auto" w:fill="D9D9D9"/>
            <w:vAlign w:val="center"/>
            <w:hideMark/>
          </w:tcPr>
          <w:p w14:paraId="5B3EFBE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1A53F5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1F6D0B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14B197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7BFAE6B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A53C85" w:rsidRPr="008D043F" w14:paraId="04973AD5" w14:textId="77777777" w:rsidTr="00270082">
        <w:trPr>
          <w:trHeight w:val="287"/>
        </w:trPr>
        <w:tc>
          <w:tcPr>
            <w:tcW w:w="708" w:type="pct"/>
            <w:vMerge/>
            <w:shd w:val="clear" w:color="auto" w:fill="D9D9D9"/>
            <w:vAlign w:val="center"/>
          </w:tcPr>
          <w:p w14:paraId="47C7BFDD" w14:textId="77777777" w:rsidR="00A53C85" w:rsidRPr="008D043F" w:rsidRDefault="00A53C85"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51862D7" w14:textId="77777777" w:rsidR="00A53C85" w:rsidRPr="008D043F" w:rsidRDefault="00A53C8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394BEFA" w14:textId="5648748B"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5</w:t>
            </w:r>
          </w:p>
        </w:tc>
        <w:tc>
          <w:tcPr>
            <w:tcW w:w="1159" w:type="pct"/>
            <w:tcMar>
              <w:top w:w="0" w:type="dxa"/>
              <w:left w:w="108" w:type="dxa"/>
              <w:bottom w:w="0" w:type="dxa"/>
              <w:right w:w="108" w:type="dxa"/>
            </w:tcMar>
            <w:vAlign w:val="center"/>
          </w:tcPr>
          <w:p w14:paraId="1C6F53BD" w14:textId="3E664247"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55</w:t>
            </w:r>
          </w:p>
        </w:tc>
        <w:tc>
          <w:tcPr>
            <w:tcW w:w="1159" w:type="pct"/>
            <w:tcMar>
              <w:top w:w="0" w:type="dxa"/>
              <w:left w:w="108" w:type="dxa"/>
              <w:bottom w:w="0" w:type="dxa"/>
              <w:right w:w="108" w:type="dxa"/>
            </w:tcMar>
            <w:vAlign w:val="center"/>
          </w:tcPr>
          <w:p w14:paraId="75EC481B" w14:textId="28FD6202"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620</w:t>
            </w:r>
          </w:p>
        </w:tc>
      </w:tr>
    </w:tbl>
    <w:p w14:paraId="38B8BD25"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04A056F8"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223CFE0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6.1. Mjera</w:t>
            </w:r>
          </w:p>
        </w:tc>
        <w:tc>
          <w:tcPr>
            <w:tcW w:w="815" w:type="pct"/>
            <w:vMerge w:val="restart"/>
            <w:tcMar>
              <w:top w:w="0" w:type="dxa"/>
              <w:left w:w="108" w:type="dxa"/>
              <w:bottom w:w="0" w:type="dxa"/>
              <w:right w:w="108" w:type="dxa"/>
            </w:tcMar>
            <w:vAlign w:val="center"/>
          </w:tcPr>
          <w:p w14:paraId="18E9EDE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ntegracija okolišnih zahtjeva u sektorske politike i zakonodavstvo</w:t>
            </w:r>
          </w:p>
        </w:tc>
        <w:tc>
          <w:tcPr>
            <w:tcW w:w="1159" w:type="pct"/>
            <w:shd w:val="clear" w:color="auto" w:fill="D9D9D9"/>
            <w:tcMar>
              <w:top w:w="0" w:type="dxa"/>
              <w:left w:w="108" w:type="dxa"/>
              <w:bottom w:w="0" w:type="dxa"/>
              <w:right w:w="108" w:type="dxa"/>
            </w:tcMar>
            <w:vAlign w:val="center"/>
            <w:hideMark/>
          </w:tcPr>
          <w:p w14:paraId="6158292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E2EC7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395606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FB8A4EA" w14:textId="77777777" w:rsidTr="00296D17">
        <w:trPr>
          <w:trHeight w:val="287"/>
        </w:trPr>
        <w:tc>
          <w:tcPr>
            <w:tcW w:w="708" w:type="pct"/>
            <w:vMerge/>
            <w:shd w:val="clear" w:color="auto" w:fill="D9D9D9"/>
            <w:vAlign w:val="center"/>
          </w:tcPr>
          <w:p w14:paraId="16350BC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C10FD0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C6B595" w14:textId="77777777" w:rsidR="00CC447D" w:rsidRPr="008D043F" w:rsidRDefault="004928D8"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institucionalizacije oblika </w:t>
            </w:r>
            <w:r w:rsidRPr="008D043F">
              <w:rPr>
                <w:rFonts w:asciiTheme="minorHAnsi" w:eastAsia="Calibri" w:hAnsiTheme="minorHAnsi" w:cstheme="minorHAnsi"/>
                <w:sz w:val="18"/>
                <w:szCs w:val="18"/>
                <w:lang w:val="hr-HR"/>
              </w:rPr>
              <w:t xml:space="preserve">saradnje </w:t>
            </w:r>
            <w:r w:rsidR="00CC447D" w:rsidRPr="008D043F">
              <w:rPr>
                <w:rFonts w:asciiTheme="minorHAnsi" w:eastAsia="Calibri" w:hAnsiTheme="minorHAnsi" w:cstheme="minorHAnsi"/>
                <w:sz w:val="18"/>
                <w:szCs w:val="18"/>
                <w:lang w:val="hr-HR"/>
              </w:rPr>
              <w:t>između Sektora okoliša i drugih sektora</w:t>
            </w:r>
          </w:p>
        </w:tc>
        <w:tc>
          <w:tcPr>
            <w:tcW w:w="1159" w:type="pct"/>
            <w:shd w:val="clear" w:color="auto" w:fill="FFFFFF"/>
            <w:tcMar>
              <w:top w:w="0" w:type="dxa"/>
              <w:left w:w="108" w:type="dxa"/>
              <w:bottom w:w="0" w:type="dxa"/>
              <w:right w:w="108" w:type="dxa"/>
            </w:tcMar>
            <w:vAlign w:val="center"/>
          </w:tcPr>
          <w:p w14:paraId="1C30BAA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r w:rsidR="004928D8"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institucionaliziranosti</w:t>
            </w:r>
          </w:p>
        </w:tc>
        <w:tc>
          <w:tcPr>
            <w:tcW w:w="1159" w:type="pct"/>
            <w:shd w:val="clear" w:color="auto" w:fill="FFFFFF"/>
            <w:vAlign w:val="center"/>
          </w:tcPr>
          <w:p w14:paraId="14760C0A"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nstitucionalizirani oblici saradnje između sektora </w:t>
            </w:r>
            <w:r w:rsidR="00236BD2"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i drugih sektora (2030.)</w:t>
            </w:r>
          </w:p>
        </w:tc>
      </w:tr>
      <w:tr w:rsidR="00CC447D" w:rsidRPr="008D043F" w14:paraId="3B422EED" w14:textId="77777777" w:rsidTr="00296D17">
        <w:trPr>
          <w:trHeight w:val="287"/>
        </w:trPr>
        <w:tc>
          <w:tcPr>
            <w:tcW w:w="708" w:type="pct"/>
            <w:vMerge/>
            <w:shd w:val="clear" w:color="auto" w:fill="D9D9D9"/>
            <w:vAlign w:val="center"/>
          </w:tcPr>
          <w:p w14:paraId="399B713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B52F40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869122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oprinos</w:t>
            </w:r>
            <w:r w:rsidRPr="008D043F">
              <w:rPr>
                <w:rFonts w:asciiTheme="minorHAnsi" w:hAnsiTheme="minorHAnsi" w:cstheme="minorHAnsi"/>
                <w:sz w:val="18"/>
                <w:szCs w:val="18"/>
                <w:lang w:val="hr-HR" w:bidi="en-US"/>
              </w:rPr>
              <w:t xml:space="preserve"> okolišnih institucija u integraciji okolišnih zahtjeva u sektorske politike i u toku izrade dokumenata</w:t>
            </w:r>
          </w:p>
        </w:tc>
        <w:tc>
          <w:tcPr>
            <w:tcW w:w="1159" w:type="pct"/>
            <w:shd w:val="clear" w:color="auto" w:fill="FFFFFF"/>
            <w:tcMar>
              <w:top w:w="0" w:type="dxa"/>
              <w:left w:w="108" w:type="dxa"/>
              <w:bottom w:w="0" w:type="dxa"/>
              <w:right w:w="108" w:type="dxa"/>
            </w:tcMar>
            <w:vAlign w:val="center"/>
          </w:tcPr>
          <w:p w14:paraId="51EA38E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 doprinos okolišnih institucija u integraciji okolišnih zahtjeva u sektorske politike</w:t>
            </w:r>
          </w:p>
        </w:tc>
        <w:tc>
          <w:tcPr>
            <w:tcW w:w="1159" w:type="pct"/>
            <w:shd w:val="clear" w:color="auto" w:fill="FFFFFF"/>
            <w:vAlign w:val="center"/>
          </w:tcPr>
          <w:p w14:paraId="21970FB4"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aliziran aktivan doprinos okolišnih institucija u integraciji okolišnih zahtjeva u sektorske politike (kontinuirano </w:t>
            </w:r>
            <w:r w:rsidR="00236BD2"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8D043F" w14:paraId="4F660460" w14:textId="77777777" w:rsidTr="00296D17">
        <w:trPr>
          <w:trHeight w:val="287"/>
        </w:trPr>
        <w:tc>
          <w:tcPr>
            <w:tcW w:w="708" w:type="pct"/>
            <w:vMerge/>
            <w:shd w:val="clear" w:color="auto" w:fill="D9D9D9"/>
            <w:vAlign w:val="center"/>
          </w:tcPr>
          <w:p w14:paraId="750F1F5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0319C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A4243D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5) </w:t>
            </w:r>
            <w:r w:rsidR="00236BD2" w:rsidRPr="008D043F">
              <w:rPr>
                <w:rFonts w:asciiTheme="minorHAnsi" w:eastAsia="Calibri" w:hAnsiTheme="minorHAnsi" w:cstheme="minorHAnsi"/>
                <w:sz w:val="18"/>
                <w:szCs w:val="18"/>
                <w:lang w:val="hr-HR"/>
              </w:rPr>
              <w:t xml:space="preserve">Stepen </w:t>
            </w:r>
            <w:r w:rsidRPr="008D043F">
              <w:rPr>
                <w:rFonts w:asciiTheme="minorHAnsi" w:eastAsia="Calibri" w:hAnsiTheme="minorHAnsi" w:cstheme="minorHAnsi"/>
                <w:sz w:val="18"/>
                <w:szCs w:val="18"/>
                <w:lang w:val="hr-HR"/>
              </w:rPr>
              <w:t xml:space="preserve">usklađenosti planova, programa i </w:t>
            </w:r>
            <w:r w:rsidR="00236BD2" w:rsidRPr="008D043F">
              <w:rPr>
                <w:rFonts w:asciiTheme="minorHAnsi" w:eastAsia="Calibri" w:hAnsiTheme="minorHAnsi" w:cstheme="minorHAnsi"/>
                <w:sz w:val="18"/>
                <w:szCs w:val="18"/>
                <w:lang w:val="hr-HR"/>
              </w:rPr>
              <w:t xml:space="preserve">projekata </w:t>
            </w:r>
            <w:r w:rsidRPr="008D043F">
              <w:rPr>
                <w:rFonts w:asciiTheme="minorHAnsi" w:eastAsia="Calibri" w:hAnsiTheme="minorHAnsi" w:cstheme="minorHAnsi"/>
                <w:sz w:val="18"/>
                <w:szCs w:val="18"/>
                <w:lang w:val="hr-HR"/>
              </w:rPr>
              <w:t>u oblasti zaštite okoliša s važećim prostornim planovima</w:t>
            </w:r>
          </w:p>
        </w:tc>
        <w:tc>
          <w:tcPr>
            <w:tcW w:w="1159" w:type="pct"/>
            <w:shd w:val="clear" w:color="auto" w:fill="FFFFFF"/>
            <w:tcMar>
              <w:top w:w="0" w:type="dxa"/>
              <w:left w:w="108" w:type="dxa"/>
              <w:bottom w:w="0" w:type="dxa"/>
              <w:right w:w="108" w:type="dxa"/>
            </w:tcMar>
            <w:vAlign w:val="center"/>
          </w:tcPr>
          <w:p w14:paraId="0B317DDA" w14:textId="77777777" w:rsidR="00CC447D" w:rsidRPr="008D043F" w:rsidRDefault="00236BD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o </w:t>
            </w:r>
            <w:r w:rsidR="00CC447D" w:rsidRPr="008D043F">
              <w:rPr>
                <w:rFonts w:asciiTheme="minorHAnsi" w:hAnsiTheme="minorHAnsi" w:cstheme="minorHAnsi"/>
                <w:sz w:val="18"/>
                <w:szCs w:val="18"/>
                <w:lang w:val="hr-HR" w:bidi="en-US"/>
              </w:rPr>
              <w:t>usklađeni</w:t>
            </w:r>
          </w:p>
        </w:tc>
        <w:tc>
          <w:tcPr>
            <w:tcW w:w="1159" w:type="pct"/>
            <w:shd w:val="clear" w:color="auto" w:fill="FFFFFF"/>
            <w:vAlign w:val="center"/>
          </w:tcPr>
          <w:p w14:paraId="04B5D982"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igurana usklađenost  planova, programa i projekata u oblasti zaštite okoliša s važećim prostornim planovima (kontinuirano 2030.+)</w:t>
            </w:r>
          </w:p>
        </w:tc>
      </w:tr>
      <w:tr w:rsidR="00CC447D" w:rsidRPr="008D043F" w14:paraId="000A6638" w14:textId="77777777" w:rsidTr="00296D17">
        <w:trPr>
          <w:trHeight w:val="287"/>
        </w:trPr>
        <w:tc>
          <w:tcPr>
            <w:tcW w:w="708" w:type="pct"/>
            <w:vMerge/>
            <w:shd w:val="clear" w:color="auto" w:fill="D9D9D9"/>
            <w:vAlign w:val="center"/>
          </w:tcPr>
          <w:p w14:paraId="17C2C0E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56F123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11ABFF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6) Doprinos okolišnih institucija u toku izrade drugih dokumenata s ciljem integracije </w:t>
            </w:r>
            <w:r w:rsidR="00236BD2" w:rsidRPr="008D043F">
              <w:rPr>
                <w:rFonts w:asciiTheme="minorHAnsi" w:eastAsia="Calibri" w:hAnsiTheme="minorHAnsi" w:cstheme="minorHAnsi"/>
                <w:sz w:val="18"/>
                <w:szCs w:val="18"/>
                <w:lang w:val="hr-HR"/>
              </w:rPr>
              <w:t xml:space="preserve">prilagođavanja </w:t>
            </w:r>
            <w:r w:rsidRPr="008D043F">
              <w:rPr>
                <w:rFonts w:asciiTheme="minorHAnsi" w:eastAsia="Calibri" w:hAnsiTheme="minorHAnsi" w:cstheme="minorHAnsi"/>
                <w:sz w:val="18"/>
                <w:szCs w:val="18"/>
                <w:lang w:val="hr-HR"/>
              </w:rPr>
              <w:t xml:space="preserve">klimatskim promjenama </w:t>
            </w:r>
          </w:p>
        </w:tc>
        <w:tc>
          <w:tcPr>
            <w:tcW w:w="1159" w:type="pct"/>
            <w:shd w:val="clear" w:color="auto" w:fill="FFFFFF"/>
            <w:tcMar>
              <w:top w:w="0" w:type="dxa"/>
              <w:left w:w="108" w:type="dxa"/>
              <w:bottom w:w="0" w:type="dxa"/>
              <w:right w:w="108" w:type="dxa"/>
            </w:tcMar>
            <w:vAlign w:val="center"/>
          </w:tcPr>
          <w:p w14:paraId="6A4252F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Relativno mali doprinos</w:t>
            </w:r>
          </w:p>
        </w:tc>
        <w:tc>
          <w:tcPr>
            <w:tcW w:w="1159" w:type="pct"/>
            <w:shd w:val="clear" w:color="auto" w:fill="FFFFFF"/>
            <w:vAlign w:val="center"/>
          </w:tcPr>
          <w:p w14:paraId="0D75ECCE" w14:textId="77777777" w:rsidR="00CC447D" w:rsidRPr="008D043F" w:rsidRDefault="00CC447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aliziran aktivan doprinos okolišnih institucija </w:t>
            </w:r>
            <w:r w:rsidRPr="008D043F">
              <w:rPr>
                <w:rFonts w:asciiTheme="minorHAnsi" w:eastAsia="Calibri" w:hAnsiTheme="minorHAnsi" w:cstheme="minorHAnsi"/>
                <w:sz w:val="18"/>
                <w:szCs w:val="18"/>
                <w:lang w:val="hr-HR"/>
              </w:rPr>
              <w:t xml:space="preserve">u toku izrade drugih dokumenata s ciljem integracije </w:t>
            </w:r>
            <w:r w:rsidR="00236BD2" w:rsidRPr="008D043F">
              <w:rPr>
                <w:rFonts w:asciiTheme="minorHAnsi" w:eastAsia="Calibri" w:hAnsiTheme="minorHAnsi" w:cstheme="minorHAnsi"/>
                <w:sz w:val="18"/>
                <w:szCs w:val="18"/>
                <w:lang w:val="hr-HR"/>
              </w:rPr>
              <w:t xml:space="preserve">prilagođavanja </w:t>
            </w:r>
            <w:r w:rsidRPr="008D043F">
              <w:rPr>
                <w:rFonts w:asciiTheme="minorHAnsi" w:eastAsia="Calibri" w:hAnsiTheme="minorHAnsi" w:cstheme="minorHAnsi"/>
                <w:sz w:val="18"/>
                <w:szCs w:val="18"/>
                <w:lang w:val="hr-HR"/>
              </w:rPr>
              <w:t>klimatskim promjenama (2027.)</w:t>
            </w:r>
          </w:p>
        </w:tc>
      </w:tr>
      <w:tr w:rsidR="00CC447D" w:rsidRPr="008D043F" w14:paraId="3322243C" w14:textId="77777777" w:rsidTr="00296D17">
        <w:trPr>
          <w:trHeight w:val="483"/>
        </w:trPr>
        <w:tc>
          <w:tcPr>
            <w:tcW w:w="708" w:type="pct"/>
            <w:vMerge/>
            <w:shd w:val="clear" w:color="auto" w:fill="D9D9D9"/>
            <w:vAlign w:val="center"/>
            <w:hideMark/>
          </w:tcPr>
          <w:p w14:paraId="2A001B7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12B0CC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B97417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4B7F53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2045DC5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A53C85" w:rsidRPr="008D043F" w14:paraId="78C8C971" w14:textId="77777777" w:rsidTr="00296D17">
        <w:trPr>
          <w:trHeight w:val="287"/>
        </w:trPr>
        <w:tc>
          <w:tcPr>
            <w:tcW w:w="708" w:type="pct"/>
            <w:vMerge/>
            <w:shd w:val="clear" w:color="auto" w:fill="D9D9D9"/>
            <w:vAlign w:val="center"/>
            <w:hideMark/>
          </w:tcPr>
          <w:p w14:paraId="3FD4E199" w14:textId="77777777" w:rsidR="00A53C85" w:rsidRPr="008D043F" w:rsidRDefault="00A53C8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4DF6F37" w14:textId="77777777" w:rsidR="00A53C85" w:rsidRPr="008D043F" w:rsidRDefault="00A53C8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ABA7981" w14:textId="68A8A6D4"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7</w:t>
            </w:r>
          </w:p>
        </w:tc>
        <w:tc>
          <w:tcPr>
            <w:tcW w:w="1159" w:type="pct"/>
            <w:tcMar>
              <w:top w:w="0" w:type="dxa"/>
              <w:left w:w="108" w:type="dxa"/>
              <w:bottom w:w="0" w:type="dxa"/>
              <w:right w:w="108" w:type="dxa"/>
            </w:tcMar>
            <w:vAlign w:val="center"/>
          </w:tcPr>
          <w:p w14:paraId="0ED4329E" w14:textId="25506265"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8</w:t>
            </w:r>
          </w:p>
        </w:tc>
        <w:tc>
          <w:tcPr>
            <w:tcW w:w="1159" w:type="pct"/>
            <w:tcMar>
              <w:top w:w="0" w:type="dxa"/>
              <w:left w:w="108" w:type="dxa"/>
              <w:bottom w:w="0" w:type="dxa"/>
              <w:right w:w="108" w:type="dxa"/>
            </w:tcMar>
            <w:vAlign w:val="center"/>
          </w:tcPr>
          <w:p w14:paraId="7DA68853" w14:textId="589BD118"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25</w:t>
            </w:r>
          </w:p>
        </w:tc>
      </w:tr>
      <w:tr w:rsidR="00CC447D" w:rsidRPr="008D043F" w14:paraId="488D658C"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49E4E67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6.2. Mjera</w:t>
            </w:r>
          </w:p>
        </w:tc>
        <w:tc>
          <w:tcPr>
            <w:tcW w:w="815" w:type="pct"/>
            <w:vMerge w:val="restart"/>
            <w:tcMar>
              <w:top w:w="0" w:type="dxa"/>
              <w:left w:w="108" w:type="dxa"/>
              <w:bottom w:w="0" w:type="dxa"/>
              <w:right w:w="108" w:type="dxa"/>
            </w:tcMar>
            <w:vAlign w:val="center"/>
          </w:tcPr>
          <w:p w14:paraId="6D6A4B2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ntegracija standarda i principa rodne ravnopravnosti, društvene jednakosti i pitanja siromaštva u ključne politike, strategije i programe u oblasti okoliša</w:t>
            </w:r>
          </w:p>
        </w:tc>
        <w:tc>
          <w:tcPr>
            <w:tcW w:w="1159" w:type="pct"/>
            <w:shd w:val="clear" w:color="auto" w:fill="D9D9D9"/>
            <w:tcMar>
              <w:top w:w="0" w:type="dxa"/>
              <w:left w:w="108" w:type="dxa"/>
              <w:bottom w:w="0" w:type="dxa"/>
              <w:right w:w="108" w:type="dxa"/>
            </w:tcMar>
            <w:vAlign w:val="center"/>
            <w:hideMark/>
          </w:tcPr>
          <w:p w14:paraId="21D214E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3788D9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2DD22D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399E62C" w14:textId="77777777" w:rsidTr="00296D17">
        <w:trPr>
          <w:trHeight w:val="287"/>
        </w:trPr>
        <w:tc>
          <w:tcPr>
            <w:tcW w:w="708" w:type="pct"/>
            <w:vMerge/>
            <w:shd w:val="clear" w:color="auto" w:fill="D9D9D9"/>
            <w:vAlign w:val="center"/>
          </w:tcPr>
          <w:p w14:paraId="737D797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FAA6AC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7CF415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azvoj smjernica za integriranje standarda i principa ravnopravnosti spolova, društvene jednakosti i siromaštva u sve faze upravljanja okolišem</w:t>
            </w:r>
          </w:p>
        </w:tc>
        <w:tc>
          <w:tcPr>
            <w:tcW w:w="1159" w:type="pct"/>
            <w:shd w:val="clear" w:color="auto" w:fill="FFFFFF"/>
            <w:tcMar>
              <w:top w:w="0" w:type="dxa"/>
              <w:left w:w="108" w:type="dxa"/>
              <w:bottom w:w="0" w:type="dxa"/>
              <w:right w:w="108" w:type="dxa"/>
            </w:tcMar>
            <w:vAlign w:val="center"/>
          </w:tcPr>
          <w:p w14:paraId="25097EE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smjernice</w:t>
            </w:r>
          </w:p>
        </w:tc>
        <w:tc>
          <w:tcPr>
            <w:tcW w:w="1159" w:type="pct"/>
            <w:shd w:val="clear" w:color="auto" w:fill="FFFFFF"/>
            <w:vAlign w:val="center"/>
          </w:tcPr>
          <w:p w14:paraId="7856C393"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Razvijene smjernice za integriranje pitanja ravnopravnosti spolova, društvene jednakosti i siromaštva u okolišne dokumente (2024.)</w:t>
            </w:r>
          </w:p>
        </w:tc>
      </w:tr>
      <w:tr w:rsidR="00CC447D" w:rsidRPr="008D043F" w14:paraId="746E850E" w14:textId="77777777" w:rsidTr="00296D17">
        <w:trPr>
          <w:trHeight w:val="287"/>
        </w:trPr>
        <w:tc>
          <w:tcPr>
            <w:tcW w:w="708" w:type="pct"/>
            <w:vMerge/>
            <w:shd w:val="clear" w:color="auto" w:fill="D9D9D9"/>
            <w:vAlign w:val="center"/>
          </w:tcPr>
          <w:p w14:paraId="322004E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1698A8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8F4511C" w14:textId="77777777" w:rsidR="00CC447D" w:rsidRPr="008D043F" w:rsidRDefault="00236BD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vo </w:t>
            </w:r>
            <w:r w:rsidR="00CC447D" w:rsidRPr="008D043F">
              <w:rPr>
                <w:rFonts w:asciiTheme="minorHAnsi" w:eastAsia="Calibri" w:hAnsiTheme="minorHAnsi" w:cstheme="minorHAnsi"/>
                <w:sz w:val="18"/>
                <w:szCs w:val="18"/>
                <w:lang w:val="hr-HR"/>
              </w:rPr>
              <w:t>znanja i svijesti kontakt</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osoba nominiranih za ravnopravnost spolova u </w:t>
            </w:r>
            <w:r w:rsidR="00CC447D" w:rsidRPr="008D043F">
              <w:rPr>
                <w:rFonts w:asciiTheme="minorHAnsi" w:eastAsia="Calibri" w:hAnsiTheme="minorHAnsi" w:cstheme="minorHAnsi"/>
                <w:sz w:val="18"/>
                <w:szCs w:val="18"/>
                <w:lang w:val="hr-HR"/>
              </w:rPr>
              <w:lastRenderedPageBreak/>
              <w:t>institucijama o povezanosti okoliša i rodne dimenzije</w:t>
            </w:r>
          </w:p>
        </w:tc>
        <w:tc>
          <w:tcPr>
            <w:tcW w:w="1159" w:type="pct"/>
            <w:shd w:val="clear" w:color="auto" w:fill="FFFFFF"/>
            <w:tcMar>
              <w:top w:w="0" w:type="dxa"/>
              <w:left w:w="108" w:type="dxa"/>
              <w:bottom w:w="0" w:type="dxa"/>
              <w:right w:w="108" w:type="dxa"/>
            </w:tcMar>
            <w:vAlign w:val="center"/>
          </w:tcPr>
          <w:p w14:paraId="6FD86082" w14:textId="77777777" w:rsidR="00CC447D" w:rsidRPr="008D043F" w:rsidRDefault="00236BD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Relativno nizak nivo</w:t>
            </w:r>
          </w:p>
        </w:tc>
        <w:tc>
          <w:tcPr>
            <w:tcW w:w="1159" w:type="pct"/>
            <w:shd w:val="clear" w:color="auto" w:fill="FFFFFF"/>
            <w:vAlign w:val="center"/>
          </w:tcPr>
          <w:p w14:paraId="5AFB440D"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obe nominirane za</w:t>
            </w:r>
            <w:r w:rsidRPr="008D043F">
              <w:rPr>
                <w:rFonts w:asciiTheme="minorHAnsi" w:eastAsia="Calibri" w:hAnsiTheme="minorHAnsi" w:cstheme="minorHAnsi"/>
                <w:sz w:val="18"/>
                <w:szCs w:val="18"/>
                <w:lang w:val="hr-HR"/>
              </w:rPr>
              <w:t xml:space="preserve"> ravnopravnost spolova</w:t>
            </w:r>
            <w:r w:rsidRPr="008D043F">
              <w:rPr>
                <w:rFonts w:asciiTheme="minorHAnsi" w:hAnsiTheme="minorHAnsi" w:cstheme="minorHAnsi"/>
                <w:sz w:val="18"/>
                <w:szCs w:val="18"/>
                <w:lang w:val="hr-HR" w:bidi="en-US"/>
              </w:rPr>
              <w:t xml:space="preserve"> posjeduju znanja i svijest o </w:t>
            </w:r>
            <w:r w:rsidRPr="008D043F">
              <w:rPr>
                <w:rFonts w:asciiTheme="minorHAnsi" w:eastAsia="Calibri" w:hAnsiTheme="minorHAnsi" w:cstheme="minorHAnsi"/>
                <w:sz w:val="18"/>
                <w:szCs w:val="18"/>
                <w:lang w:val="hr-HR"/>
              </w:rPr>
              <w:lastRenderedPageBreak/>
              <w:t>povezanosti okoliša i rodne dimenzije (2026.)</w:t>
            </w:r>
          </w:p>
        </w:tc>
      </w:tr>
      <w:tr w:rsidR="00CC447D" w:rsidRPr="008D043F" w14:paraId="44042E2F" w14:textId="77777777" w:rsidTr="00296D17">
        <w:trPr>
          <w:trHeight w:val="287"/>
        </w:trPr>
        <w:tc>
          <w:tcPr>
            <w:tcW w:w="708" w:type="pct"/>
            <w:vMerge/>
            <w:shd w:val="clear" w:color="auto" w:fill="D9D9D9"/>
            <w:vAlign w:val="center"/>
          </w:tcPr>
          <w:p w14:paraId="4EF35E3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9729F8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D5ECA51" w14:textId="77777777" w:rsidR="00CC447D" w:rsidRPr="008D043F" w:rsidRDefault="00236BD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vo </w:t>
            </w:r>
            <w:r w:rsidR="00CC447D" w:rsidRPr="008D043F">
              <w:rPr>
                <w:rFonts w:asciiTheme="minorHAnsi" w:eastAsia="Calibri" w:hAnsiTheme="minorHAnsi" w:cstheme="minorHAnsi"/>
                <w:sz w:val="18"/>
                <w:szCs w:val="18"/>
                <w:lang w:val="hr-HR"/>
              </w:rPr>
              <w:t xml:space="preserve">institucionalne komunikacije između institucija u sektoru okoliša i </w:t>
            </w:r>
            <w:r w:rsidR="00CC447D" w:rsidRPr="008D043F">
              <w:rPr>
                <w:rFonts w:asciiTheme="minorHAnsi" w:eastAsia="Calibri" w:hAnsiTheme="minorHAnsi" w:cstheme="minorHAnsi"/>
                <w:i/>
                <w:sz w:val="18"/>
                <w:szCs w:val="18"/>
                <w:lang w:val="hr-HR"/>
              </w:rPr>
              <w:t>Gender</w:t>
            </w:r>
            <w:r w:rsidR="00CC447D" w:rsidRPr="008D043F">
              <w:rPr>
                <w:rFonts w:asciiTheme="minorHAnsi" w:eastAsia="Calibri" w:hAnsiTheme="minorHAnsi" w:cstheme="minorHAnsi"/>
                <w:sz w:val="18"/>
                <w:szCs w:val="18"/>
                <w:lang w:val="hr-HR"/>
              </w:rPr>
              <w:t xml:space="preserve"> centra Federacije BiH</w:t>
            </w:r>
          </w:p>
        </w:tc>
        <w:tc>
          <w:tcPr>
            <w:tcW w:w="1159" w:type="pct"/>
            <w:shd w:val="clear" w:color="auto" w:fill="FFFFFF"/>
            <w:tcMar>
              <w:top w:w="0" w:type="dxa"/>
              <w:left w:w="108" w:type="dxa"/>
              <w:bottom w:w="0" w:type="dxa"/>
              <w:right w:w="108" w:type="dxa"/>
            </w:tcMar>
            <w:vAlign w:val="center"/>
          </w:tcPr>
          <w:p w14:paraId="6884822E" w14:textId="77777777" w:rsidR="00CC447D" w:rsidRPr="008D043F" w:rsidRDefault="00236BD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 nivo</w:t>
            </w:r>
            <w:r w:rsidR="00CC447D" w:rsidRPr="008D043F">
              <w:rPr>
                <w:rFonts w:asciiTheme="minorHAnsi" w:hAnsiTheme="minorHAnsi" w:cstheme="minorHAnsi"/>
                <w:sz w:val="18"/>
                <w:szCs w:val="18"/>
                <w:lang w:val="hr-HR" w:bidi="en-US"/>
              </w:rPr>
              <w:t xml:space="preserve"> komunikacije </w:t>
            </w:r>
          </w:p>
        </w:tc>
        <w:tc>
          <w:tcPr>
            <w:tcW w:w="1159" w:type="pct"/>
            <w:shd w:val="clear" w:color="auto" w:fill="FFFFFF"/>
            <w:vAlign w:val="center"/>
          </w:tcPr>
          <w:p w14:paraId="3E83092F"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a funkcionalna institucionalna komunikacija između institucija u sektoru okoliša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a </w:t>
            </w:r>
            <w:r w:rsidR="00236BD2"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6.)</w:t>
            </w:r>
          </w:p>
        </w:tc>
      </w:tr>
      <w:tr w:rsidR="00CC447D" w:rsidRPr="008D043F" w14:paraId="5F12A961" w14:textId="77777777" w:rsidTr="00296D17">
        <w:trPr>
          <w:trHeight w:val="287"/>
        </w:trPr>
        <w:tc>
          <w:tcPr>
            <w:tcW w:w="708" w:type="pct"/>
            <w:vMerge/>
            <w:shd w:val="clear" w:color="auto" w:fill="D9D9D9"/>
            <w:vAlign w:val="center"/>
          </w:tcPr>
          <w:p w14:paraId="6F6CA04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54ECB5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ADCB8E1" w14:textId="77777777" w:rsidR="00CC447D" w:rsidRPr="008D043F" w:rsidRDefault="00236BD2"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promocije rodno osjetljivog pristupa u svim segmentima upravljanja okolišem</w:t>
            </w:r>
          </w:p>
        </w:tc>
        <w:tc>
          <w:tcPr>
            <w:tcW w:w="1159" w:type="pct"/>
            <w:shd w:val="clear" w:color="auto" w:fill="FFFFFF"/>
            <w:tcMar>
              <w:top w:w="0" w:type="dxa"/>
              <w:left w:w="108" w:type="dxa"/>
              <w:bottom w:w="0" w:type="dxa"/>
              <w:right w:w="108" w:type="dxa"/>
            </w:tcMar>
            <w:vAlign w:val="center"/>
          </w:tcPr>
          <w:p w14:paraId="70AD60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r w:rsidR="00236BD2" w:rsidRPr="008D043F">
              <w:rPr>
                <w:rFonts w:asciiTheme="minorHAnsi" w:hAnsiTheme="minorHAnsi" w:cstheme="minorHAnsi"/>
                <w:sz w:val="18"/>
                <w:szCs w:val="18"/>
                <w:lang w:val="hr-HR" w:bidi="en-US"/>
              </w:rPr>
              <w:t xml:space="preserve">stepen </w:t>
            </w:r>
            <w:r w:rsidRPr="008D043F">
              <w:rPr>
                <w:rFonts w:asciiTheme="minorHAnsi" w:hAnsiTheme="minorHAnsi" w:cstheme="minorHAnsi"/>
                <w:sz w:val="18"/>
                <w:szCs w:val="18"/>
                <w:lang w:val="hr-HR" w:bidi="en-US"/>
              </w:rPr>
              <w:t>promocije</w:t>
            </w:r>
          </w:p>
        </w:tc>
        <w:tc>
          <w:tcPr>
            <w:tcW w:w="1159" w:type="pct"/>
            <w:shd w:val="clear" w:color="auto" w:fill="FFFFFF"/>
            <w:vAlign w:val="center"/>
          </w:tcPr>
          <w:p w14:paraId="465C5416"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Rodno osjetljiv pristup primijenjen u svim segmentima upravljanja okolišem (2030.)</w:t>
            </w:r>
          </w:p>
        </w:tc>
      </w:tr>
      <w:tr w:rsidR="00CC447D" w:rsidRPr="008D043F" w14:paraId="33CF2D1F" w14:textId="77777777" w:rsidTr="00296D17">
        <w:trPr>
          <w:trHeight w:val="287"/>
        </w:trPr>
        <w:tc>
          <w:tcPr>
            <w:tcW w:w="708" w:type="pct"/>
            <w:vMerge/>
            <w:shd w:val="clear" w:color="auto" w:fill="D9D9D9"/>
            <w:vAlign w:val="center"/>
          </w:tcPr>
          <w:p w14:paraId="69F8E2D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C22AA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FE13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apacitet institucija </w:t>
            </w:r>
            <w:r w:rsidRPr="008D043F">
              <w:rPr>
                <w:rFonts w:asciiTheme="minorHAnsi" w:hAnsiTheme="minorHAnsi" w:cstheme="minorHAnsi"/>
                <w:sz w:val="18"/>
                <w:szCs w:val="18"/>
                <w:lang w:val="hr-HR" w:bidi="en-US"/>
              </w:rPr>
              <w:t xml:space="preserve">nadležnih za okoliš </w:t>
            </w:r>
            <w:r w:rsidRPr="008D043F">
              <w:rPr>
                <w:rFonts w:asciiTheme="minorHAnsi" w:eastAsia="Calibri" w:hAnsiTheme="minorHAnsi" w:cstheme="minorHAnsi"/>
                <w:sz w:val="18"/>
                <w:szCs w:val="18"/>
                <w:lang w:val="hr-HR"/>
              </w:rPr>
              <w:t>za primjenu alata za integriranje rodne ravnopravnosti</w:t>
            </w:r>
          </w:p>
        </w:tc>
        <w:tc>
          <w:tcPr>
            <w:tcW w:w="1159" w:type="pct"/>
            <w:shd w:val="clear" w:color="auto" w:fill="FFFFFF"/>
            <w:tcMar>
              <w:top w:w="0" w:type="dxa"/>
              <w:left w:w="108" w:type="dxa"/>
              <w:bottom w:w="0" w:type="dxa"/>
              <w:right w:w="108" w:type="dxa"/>
            </w:tcMar>
            <w:vAlign w:val="center"/>
          </w:tcPr>
          <w:p w14:paraId="36409C6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 kapacitet</w:t>
            </w:r>
          </w:p>
        </w:tc>
        <w:tc>
          <w:tcPr>
            <w:tcW w:w="1159" w:type="pct"/>
            <w:shd w:val="clear" w:color="auto" w:fill="FFFFFF"/>
            <w:vAlign w:val="center"/>
          </w:tcPr>
          <w:p w14:paraId="67BC09C1" w14:textId="77777777" w:rsidR="00CC447D" w:rsidRPr="008D043F" w:rsidRDefault="00CC447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Institucije nadležne za okoliš posjeduju kapacitete za primjenu alata za integriranje rodne ravnopravnosti (2029.)</w:t>
            </w:r>
          </w:p>
        </w:tc>
      </w:tr>
      <w:tr w:rsidR="00CC447D" w:rsidRPr="008D043F" w14:paraId="51AE8060" w14:textId="77777777" w:rsidTr="00296D17">
        <w:trPr>
          <w:trHeight w:val="483"/>
        </w:trPr>
        <w:tc>
          <w:tcPr>
            <w:tcW w:w="708" w:type="pct"/>
            <w:vMerge/>
            <w:shd w:val="clear" w:color="auto" w:fill="D9D9D9"/>
            <w:vAlign w:val="center"/>
            <w:hideMark/>
          </w:tcPr>
          <w:p w14:paraId="2E02C95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BF2E89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0D1EED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0C40C2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3C13764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0F55A06C" w14:textId="77777777" w:rsidTr="00296D17">
        <w:trPr>
          <w:trHeight w:val="287"/>
        </w:trPr>
        <w:tc>
          <w:tcPr>
            <w:tcW w:w="708" w:type="pct"/>
            <w:vMerge/>
            <w:shd w:val="clear" w:color="auto" w:fill="D9D9D9"/>
            <w:vAlign w:val="center"/>
            <w:hideMark/>
          </w:tcPr>
          <w:p w14:paraId="2E7FCE40"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8182BE3"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2589DF9"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7</w:t>
            </w:r>
          </w:p>
        </w:tc>
        <w:tc>
          <w:tcPr>
            <w:tcW w:w="1159" w:type="pct"/>
            <w:tcMar>
              <w:top w:w="0" w:type="dxa"/>
              <w:left w:w="108" w:type="dxa"/>
              <w:bottom w:w="0" w:type="dxa"/>
              <w:right w:w="108" w:type="dxa"/>
            </w:tcMar>
            <w:vAlign w:val="center"/>
          </w:tcPr>
          <w:p w14:paraId="2CB132B3"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7</w:t>
            </w:r>
          </w:p>
        </w:tc>
        <w:tc>
          <w:tcPr>
            <w:tcW w:w="1159" w:type="pct"/>
            <w:tcMar>
              <w:top w:w="0" w:type="dxa"/>
              <w:left w:w="108" w:type="dxa"/>
              <w:bottom w:w="0" w:type="dxa"/>
              <w:right w:w="108" w:type="dxa"/>
            </w:tcMar>
            <w:vAlign w:val="center"/>
          </w:tcPr>
          <w:p w14:paraId="24F2BD51"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75</w:t>
            </w:r>
          </w:p>
        </w:tc>
      </w:tr>
      <w:tr w:rsidR="00CC447D" w:rsidRPr="008D043F" w14:paraId="5348F8D6"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62F81A7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6.3. Mjera</w:t>
            </w:r>
          </w:p>
        </w:tc>
        <w:tc>
          <w:tcPr>
            <w:tcW w:w="815" w:type="pct"/>
            <w:vMerge w:val="restart"/>
            <w:tcMar>
              <w:top w:w="0" w:type="dxa"/>
              <w:left w:w="108" w:type="dxa"/>
              <w:bottom w:w="0" w:type="dxa"/>
              <w:right w:w="108" w:type="dxa"/>
            </w:tcMar>
            <w:vAlign w:val="center"/>
          </w:tcPr>
          <w:p w14:paraId="631C08C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Tranzicija ka kružnoj ekonomiji</w:t>
            </w:r>
          </w:p>
        </w:tc>
        <w:tc>
          <w:tcPr>
            <w:tcW w:w="1159" w:type="pct"/>
            <w:shd w:val="clear" w:color="auto" w:fill="D9D9D9"/>
            <w:tcMar>
              <w:top w:w="0" w:type="dxa"/>
              <w:left w:w="108" w:type="dxa"/>
              <w:bottom w:w="0" w:type="dxa"/>
              <w:right w:w="108" w:type="dxa"/>
            </w:tcMar>
            <w:vAlign w:val="center"/>
            <w:hideMark/>
          </w:tcPr>
          <w:p w14:paraId="458A2B1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0A4C96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CD06F4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A444B3B" w14:textId="77777777" w:rsidTr="00296D17">
        <w:trPr>
          <w:trHeight w:val="287"/>
        </w:trPr>
        <w:tc>
          <w:tcPr>
            <w:tcW w:w="708" w:type="pct"/>
            <w:vMerge/>
            <w:shd w:val="clear" w:color="auto" w:fill="D9D9D9"/>
            <w:vAlign w:val="center"/>
          </w:tcPr>
          <w:p w14:paraId="317F1CF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487B0F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9C96C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Mape puta i Akcijskog plana za uvođenje kružne ekonomije u Federaciji Bosne i Hercegovine</w:t>
            </w:r>
          </w:p>
        </w:tc>
        <w:tc>
          <w:tcPr>
            <w:tcW w:w="1159" w:type="pct"/>
            <w:shd w:val="clear" w:color="auto" w:fill="FFFFFF"/>
            <w:tcMar>
              <w:top w:w="0" w:type="dxa"/>
              <w:left w:w="108" w:type="dxa"/>
              <w:bottom w:w="0" w:type="dxa"/>
              <w:right w:w="108" w:type="dxa"/>
            </w:tcMar>
            <w:vAlign w:val="center"/>
          </w:tcPr>
          <w:p w14:paraId="5651EA3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a Mapa puta i Akcijski plan</w:t>
            </w:r>
          </w:p>
        </w:tc>
        <w:tc>
          <w:tcPr>
            <w:tcW w:w="1159" w:type="pct"/>
            <w:shd w:val="clear" w:color="auto" w:fill="FFFFFF"/>
            <w:vAlign w:val="center"/>
          </w:tcPr>
          <w:p w14:paraId="1F94606F" w14:textId="5BD0BD7D"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Map</w:t>
            </w:r>
            <w:r w:rsidR="00373482"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puta i Akcijski plan za uvođenje kružne ekonomije (2024.)</w:t>
            </w:r>
          </w:p>
        </w:tc>
      </w:tr>
      <w:tr w:rsidR="00CC447D" w:rsidRPr="008D043F" w14:paraId="78E28570" w14:textId="77777777" w:rsidTr="00296D17">
        <w:trPr>
          <w:trHeight w:val="287"/>
        </w:trPr>
        <w:tc>
          <w:tcPr>
            <w:tcW w:w="708" w:type="pct"/>
            <w:vMerge/>
            <w:shd w:val="clear" w:color="auto" w:fill="D9D9D9"/>
            <w:vAlign w:val="center"/>
          </w:tcPr>
          <w:p w14:paraId="4906E62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8B8709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C30A98" w14:textId="77777777" w:rsidR="00CC447D" w:rsidRPr="008D043F" w:rsidRDefault="00236BD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uvođenja stimulativnih instrumenata za zeleno poslovanje</w:t>
            </w:r>
          </w:p>
        </w:tc>
        <w:tc>
          <w:tcPr>
            <w:tcW w:w="1159" w:type="pct"/>
            <w:shd w:val="clear" w:color="auto" w:fill="FFFFFF"/>
            <w:tcMar>
              <w:top w:w="0" w:type="dxa"/>
              <w:left w:w="108" w:type="dxa"/>
              <w:bottom w:w="0" w:type="dxa"/>
              <w:right w:w="108" w:type="dxa"/>
            </w:tcMar>
            <w:vAlign w:val="center"/>
          </w:tcPr>
          <w:p w14:paraId="437A519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uvedeni stimulativni instrumenti</w:t>
            </w:r>
          </w:p>
        </w:tc>
        <w:tc>
          <w:tcPr>
            <w:tcW w:w="1159" w:type="pct"/>
            <w:shd w:val="clear" w:color="auto" w:fill="FFFFFF"/>
            <w:vAlign w:val="center"/>
          </w:tcPr>
          <w:p w14:paraId="46990F08"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vedeni stimulativni instrumenti (2025.)</w:t>
            </w:r>
          </w:p>
        </w:tc>
      </w:tr>
      <w:tr w:rsidR="00CC447D" w:rsidRPr="008D043F" w14:paraId="2B626C60" w14:textId="77777777" w:rsidTr="00296D17">
        <w:trPr>
          <w:trHeight w:val="287"/>
        </w:trPr>
        <w:tc>
          <w:tcPr>
            <w:tcW w:w="708" w:type="pct"/>
            <w:vMerge/>
            <w:shd w:val="clear" w:color="auto" w:fill="D9D9D9"/>
            <w:vAlign w:val="center"/>
          </w:tcPr>
          <w:p w14:paraId="25260A3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F634CA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F81817B" w14:textId="77777777" w:rsidR="00CC447D" w:rsidRPr="008D043F" w:rsidRDefault="00236BD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primjene zelenih javnih nabavki u javnim institucijama i u privatnom sektoru</w:t>
            </w:r>
          </w:p>
        </w:tc>
        <w:tc>
          <w:tcPr>
            <w:tcW w:w="1159" w:type="pct"/>
            <w:shd w:val="clear" w:color="auto" w:fill="FFFFFF"/>
            <w:tcMar>
              <w:top w:w="0" w:type="dxa"/>
              <w:left w:w="108" w:type="dxa"/>
              <w:bottom w:w="0" w:type="dxa"/>
              <w:right w:w="108" w:type="dxa"/>
            </w:tcMar>
            <w:vAlign w:val="center"/>
          </w:tcPr>
          <w:p w14:paraId="0651367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ka primjena zelenih javnih nabavki (trenutno nije moguće utvrditi koliko se novčanih sredstava ukupno potroši primjenom kriterija zelenih javnih nabavki)</w:t>
            </w:r>
          </w:p>
        </w:tc>
        <w:tc>
          <w:tcPr>
            <w:tcW w:w="1159" w:type="pct"/>
            <w:shd w:val="clear" w:color="auto" w:fill="FFFFFF"/>
            <w:vAlign w:val="center"/>
          </w:tcPr>
          <w:p w14:paraId="74A2FA1F" w14:textId="6ED37D5A" w:rsidR="00CC447D" w:rsidRPr="008D043F" w:rsidRDefault="00373482"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S</w:t>
            </w:r>
            <w:r w:rsidR="00236BD2" w:rsidRPr="008D043F">
              <w:rPr>
                <w:rFonts w:asciiTheme="minorHAnsi" w:hAnsiTheme="minorHAnsi" w:cstheme="minorHAnsi"/>
                <w:sz w:val="18"/>
                <w:szCs w:val="18"/>
                <w:lang w:val="hr-HR" w:bidi="en-US"/>
              </w:rPr>
              <w:t>tepen</w:t>
            </w:r>
            <w:r w:rsidR="00CC447D" w:rsidRPr="008D043F">
              <w:rPr>
                <w:rFonts w:asciiTheme="minorHAnsi" w:hAnsiTheme="minorHAnsi" w:cstheme="minorHAnsi"/>
                <w:sz w:val="18"/>
                <w:szCs w:val="18"/>
                <w:lang w:val="hr-HR" w:bidi="en-US"/>
              </w:rPr>
              <w:t xml:space="preserve"> </w:t>
            </w:r>
            <w:r w:rsidR="00CC447D" w:rsidRPr="008D043F">
              <w:rPr>
                <w:rFonts w:asciiTheme="minorHAnsi" w:eastAsia="Calibri" w:hAnsiTheme="minorHAnsi" w:cstheme="minorHAnsi"/>
                <w:sz w:val="18"/>
                <w:szCs w:val="18"/>
                <w:lang w:val="hr-HR"/>
              </w:rPr>
              <w:t>primjene zelenih javnih nabavki u javnim institucijama i u privatnom sektoru (2030.)</w:t>
            </w:r>
          </w:p>
        </w:tc>
      </w:tr>
      <w:tr w:rsidR="00CC447D" w:rsidRPr="008D043F" w14:paraId="75542F51" w14:textId="77777777" w:rsidTr="00296D17">
        <w:trPr>
          <w:trHeight w:val="287"/>
        </w:trPr>
        <w:tc>
          <w:tcPr>
            <w:tcW w:w="708" w:type="pct"/>
            <w:vMerge/>
            <w:shd w:val="clear" w:color="auto" w:fill="D9D9D9"/>
            <w:vAlign w:val="center"/>
          </w:tcPr>
          <w:p w14:paraId="79E4751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C6DDC5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AB94F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Akcijskog plana za mala i srednja poduzeća</w:t>
            </w:r>
          </w:p>
        </w:tc>
        <w:tc>
          <w:tcPr>
            <w:tcW w:w="1159" w:type="pct"/>
            <w:shd w:val="clear" w:color="auto" w:fill="FFFFFF"/>
            <w:tcMar>
              <w:top w:w="0" w:type="dxa"/>
              <w:left w:w="108" w:type="dxa"/>
              <w:bottom w:w="0" w:type="dxa"/>
              <w:right w:w="108" w:type="dxa"/>
            </w:tcMar>
            <w:vAlign w:val="center"/>
          </w:tcPr>
          <w:p w14:paraId="2A7E452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Akcijski plan</w:t>
            </w:r>
          </w:p>
        </w:tc>
        <w:tc>
          <w:tcPr>
            <w:tcW w:w="1159" w:type="pct"/>
            <w:shd w:val="clear" w:color="auto" w:fill="FFFFFF"/>
            <w:vAlign w:val="center"/>
          </w:tcPr>
          <w:p w14:paraId="4930EF2B"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Akcijski plan (2026.)</w:t>
            </w:r>
          </w:p>
        </w:tc>
      </w:tr>
      <w:tr w:rsidR="00CC447D" w:rsidRPr="008D043F" w14:paraId="0C681431" w14:textId="77777777" w:rsidTr="00296D17">
        <w:trPr>
          <w:trHeight w:val="287"/>
        </w:trPr>
        <w:tc>
          <w:tcPr>
            <w:tcW w:w="708" w:type="pct"/>
            <w:vMerge/>
            <w:shd w:val="clear" w:color="auto" w:fill="D9D9D9"/>
            <w:vAlign w:val="center"/>
          </w:tcPr>
          <w:p w14:paraId="39A8297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34AA70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1F5616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 za ekodizajn proizvoda</w:t>
            </w:r>
          </w:p>
        </w:tc>
        <w:tc>
          <w:tcPr>
            <w:tcW w:w="1159" w:type="pct"/>
            <w:shd w:val="clear" w:color="auto" w:fill="FFFFFF"/>
            <w:tcMar>
              <w:top w:w="0" w:type="dxa"/>
              <w:left w:w="108" w:type="dxa"/>
              <w:bottom w:w="0" w:type="dxa"/>
              <w:right w:w="108" w:type="dxa"/>
            </w:tcMar>
            <w:vAlign w:val="center"/>
          </w:tcPr>
          <w:p w14:paraId="1DA65A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vojen propis </w:t>
            </w:r>
          </w:p>
        </w:tc>
        <w:tc>
          <w:tcPr>
            <w:tcW w:w="1159" w:type="pct"/>
            <w:shd w:val="clear" w:color="auto" w:fill="FFFFFF"/>
            <w:vAlign w:val="center"/>
          </w:tcPr>
          <w:p w14:paraId="11FC0568"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propis za ekodizajn proizvoda (2026.)</w:t>
            </w:r>
          </w:p>
        </w:tc>
      </w:tr>
      <w:tr w:rsidR="00CC447D" w:rsidRPr="008D043F" w14:paraId="3052D612" w14:textId="77777777" w:rsidTr="00296D17">
        <w:trPr>
          <w:trHeight w:val="287"/>
        </w:trPr>
        <w:tc>
          <w:tcPr>
            <w:tcW w:w="708" w:type="pct"/>
            <w:vMerge/>
            <w:shd w:val="clear" w:color="auto" w:fill="D9D9D9"/>
            <w:vAlign w:val="center"/>
          </w:tcPr>
          <w:p w14:paraId="0FDB522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BEA63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9F9EE78" w14:textId="77777777" w:rsidR="00CC447D" w:rsidRPr="008D043F" w:rsidRDefault="00236BD2"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inansijska </w:t>
            </w:r>
            <w:r w:rsidR="00CC447D" w:rsidRPr="008D043F">
              <w:rPr>
                <w:rFonts w:asciiTheme="minorHAnsi" w:eastAsia="Calibri" w:hAnsiTheme="minorHAnsi" w:cstheme="minorHAnsi"/>
                <w:sz w:val="18"/>
                <w:szCs w:val="18"/>
                <w:lang w:val="hr-HR"/>
              </w:rPr>
              <w:t xml:space="preserve">podrška jačanju dobrovoljnih instrumenata za uvođenje zelenog </w:t>
            </w:r>
            <w:r w:rsidR="00CC447D" w:rsidRPr="008D043F">
              <w:rPr>
                <w:rFonts w:asciiTheme="minorHAnsi" w:eastAsia="Calibri" w:hAnsiTheme="minorHAnsi" w:cstheme="minorHAnsi"/>
                <w:sz w:val="18"/>
                <w:szCs w:val="18"/>
                <w:lang w:val="hr-HR"/>
              </w:rPr>
              <w:lastRenderedPageBreak/>
              <w:t>poslovanja</w:t>
            </w:r>
          </w:p>
        </w:tc>
        <w:tc>
          <w:tcPr>
            <w:tcW w:w="1159" w:type="pct"/>
            <w:shd w:val="clear" w:color="auto" w:fill="FFFFFF"/>
            <w:tcMar>
              <w:top w:w="0" w:type="dxa"/>
              <w:left w:w="108" w:type="dxa"/>
              <w:bottom w:w="0" w:type="dxa"/>
              <w:right w:w="108" w:type="dxa"/>
            </w:tcMar>
            <w:vAlign w:val="center"/>
          </w:tcPr>
          <w:p w14:paraId="243E27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lastRenderedPageBreak/>
              <w:t xml:space="preserve">Nije osigurana </w:t>
            </w:r>
            <w:r w:rsidR="00236BD2" w:rsidRPr="008D043F">
              <w:rPr>
                <w:rFonts w:asciiTheme="minorHAnsi" w:hAnsiTheme="minorHAnsi" w:cstheme="minorHAnsi"/>
                <w:sz w:val="18"/>
                <w:szCs w:val="18"/>
                <w:lang w:val="hr-HR" w:bidi="en-US"/>
              </w:rPr>
              <w:t xml:space="preserve">finansijska </w:t>
            </w:r>
            <w:r w:rsidRPr="008D043F">
              <w:rPr>
                <w:rFonts w:asciiTheme="minorHAnsi" w:hAnsiTheme="minorHAnsi" w:cstheme="minorHAnsi"/>
                <w:sz w:val="18"/>
                <w:szCs w:val="18"/>
                <w:lang w:val="hr-HR" w:bidi="en-US"/>
              </w:rPr>
              <w:t>podrška</w:t>
            </w:r>
          </w:p>
        </w:tc>
        <w:tc>
          <w:tcPr>
            <w:tcW w:w="1159" w:type="pct"/>
            <w:shd w:val="clear" w:color="auto" w:fill="FFFFFF"/>
            <w:vAlign w:val="center"/>
          </w:tcPr>
          <w:p w14:paraId="7F88708D" w14:textId="77777777" w:rsidR="00CC447D" w:rsidRPr="008D043F" w:rsidRDefault="00CC447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a </w:t>
            </w:r>
            <w:r w:rsidR="00236BD2" w:rsidRPr="008D043F">
              <w:rPr>
                <w:rFonts w:asciiTheme="minorHAnsi" w:hAnsiTheme="minorHAnsi" w:cstheme="minorHAnsi"/>
                <w:sz w:val="18"/>
                <w:szCs w:val="18"/>
                <w:lang w:val="hr-HR" w:bidi="en-US"/>
              </w:rPr>
              <w:t xml:space="preserve">finansijska </w:t>
            </w:r>
            <w:r w:rsidRPr="008D043F">
              <w:rPr>
                <w:rFonts w:asciiTheme="minorHAnsi" w:hAnsiTheme="minorHAnsi" w:cstheme="minorHAnsi"/>
                <w:sz w:val="18"/>
                <w:szCs w:val="18"/>
                <w:lang w:val="hr-HR" w:bidi="en-US"/>
              </w:rPr>
              <w:t xml:space="preserve">podrška </w:t>
            </w:r>
            <w:r w:rsidRPr="008D043F">
              <w:rPr>
                <w:rFonts w:asciiTheme="minorHAnsi" w:eastAsia="Calibri" w:hAnsiTheme="minorHAnsi" w:cstheme="minorHAnsi"/>
                <w:sz w:val="18"/>
                <w:szCs w:val="18"/>
                <w:lang w:val="hr-HR"/>
              </w:rPr>
              <w:t xml:space="preserve">jačanju dobrovoljnih instrumenata za uvođenje </w:t>
            </w:r>
            <w:r w:rsidRPr="008D043F">
              <w:rPr>
                <w:rFonts w:asciiTheme="minorHAnsi" w:eastAsia="Calibri" w:hAnsiTheme="minorHAnsi" w:cstheme="minorHAnsi"/>
                <w:sz w:val="18"/>
                <w:szCs w:val="18"/>
                <w:lang w:val="hr-HR"/>
              </w:rPr>
              <w:lastRenderedPageBreak/>
              <w:t>zelenog poslovanja (kontinuirano – 2030.)</w:t>
            </w:r>
          </w:p>
        </w:tc>
      </w:tr>
      <w:tr w:rsidR="00CC447D" w:rsidRPr="008D043F" w14:paraId="7295308A" w14:textId="77777777" w:rsidTr="00296D17">
        <w:trPr>
          <w:trHeight w:val="483"/>
        </w:trPr>
        <w:tc>
          <w:tcPr>
            <w:tcW w:w="708" w:type="pct"/>
            <w:vMerge/>
            <w:shd w:val="clear" w:color="auto" w:fill="D9D9D9"/>
            <w:vAlign w:val="center"/>
            <w:hideMark/>
          </w:tcPr>
          <w:p w14:paraId="74EB4C5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1DBF98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F01513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20949CC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004F059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416CE327" w14:textId="77777777" w:rsidTr="00296D17">
        <w:trPr>
          <w:trHeight w:val="287"/>
        </w:trPr>
        <w:tc>
          <w:tcPr>
            <w:tcW w:w="708" w:type="pct"/>
            <w:vMerge/>
            <w:shd w:val="clear" w:color="auto" w:fill="D9D9D9"/>
            <w:vAlign w:val="center"/>
            <w:hideMark/>
          </w:tcPr>
          <w:p w14:paraId="6074060F"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E195346"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C9C9EDE"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F87567B"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19</w:t>
            </w:r>
          </w:p>
        </w:tc>
        <w:tc>
          <w:tcPr>
            <w:tcW w:w="1159" w:type="pct"/>
            <w:tcMar>
              <w:top w:w="0" w:type="dxa"/>
              <w:left w:w="108" w:type="dxa"/>
              <w:bottom w:w="0" w:type="dxa"/>
              <w:right w:w="108" w:type="dxa"/>
            </w:tcMar>
            <w:vAlign w:val="center"/>
          </w:tcPr>
          <w:p w14:paraId="360D907D"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19</w:t>
            </w:r>
          </w:p>
        </w:tc>
      </w:tr>
    </w:tbl>
    <w:p w14:paraId="09531D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3E0BCF56"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54A1372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7. Prioritet</w:t>
            </w:r>
          </w:p>
          <w:p w14:paraId="47CEF02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68E0A99D"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Osigurati </w:t>
            </w:r>
            <w:r w:rsidR="00236BD2" w:rsidRPr="008D043F">
              <w:rPr>
                <w:rFonts w:asciiTheme="minorHAnsi" w:hAnsiTheme="minorHAnsi" w:cstheme="minorHAnsi"/>
                <w:b/>
                <w:sz w:val="18"/>
                <w:szCs w:val="18"/>
                <w:lang w:val="hr-HR"/>
              </w:rPr>
              <w:t xml:space="preserve">finansijsku </w:t>
            </w:r>
            <w:r w:rsidRPr="008D043F">
              <w:rPr>
                <w:rFonts w:asciiTheme="minorHAnsi" w:hAnsiTheme="minorHAnsi" w:cstheme="minorHAnsi"/>
                <w:b/>
                <w:sz w:val="18"/>
                <w:szCs w:val="18"/>
                <w:lang w:val="hr-HR"/>
              </w:rPr>
              <w:t>održivost sektora okoliša u Federacije Bosne i Hercegovine</w:t>
            </w:r>
          </w:p>
        </w:tc>
        <w:tc>
          <w:tcPr>
            <w:tcW w:w="1159" w:type="pct"/>
            <w:shd w:val="clear" w:color="auto" w:fill="D9D9D9"/>
            <w:tcMar>
              <w:top w:w="0" w:type="dxa"/>
              <w:left w:w="108" w:type="dxa"/>
              <w:bottom w:w="0" w:type="dxa"/>
              <w:right w:w="108" w:type="dxa"/>
            </w:tcMar>
            <w:vAlign w:val="center"/>
          </w:tcPr>
          <w:p w14:paraId="0DD7DFE1"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2DB4672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7CE6D1C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9EB5EED" w14:textId="77777777" w:rsidTr="00270082">
        <w:trPr>
          <w:trHeight w:val="287"/>
        </w:trPr>
        <w:tc>
          <w:tcPr>
            <w:tcW w:w="710" w:type="pct"/>
            <w:vMerge/>
            <w:shd w:val="clear" w:color="auto" w:fill="D9D9D9"/>
            <w:vAlign w:val="center"/>
            <w:hideMark/>
          </w:tcPr>
          <w:p w14:paraId="661DE7B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244E35C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7723A9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arentnost izvještavanja institucija o prikupljenim sredstvima i namjenskom trošenju sredstava od naknada</w:t>
            </w:r>
          </w:p>
        </w:tc>
        <w:tc>
          <w:tcPr>
            <w:tcW w:w="1159" w:type="pct"/>
            <w:tcMar>
              <w:top w:w="0" w:type="dxa"/>
              <w:left w:w="108" w:type="dxa"/>
              <w:bottom w:w="0" w:type="dxa"/>
              <w:right w:w="108" w:type="dxa"/>
            </w:tcMar>
            <w:vAlign w:val="center"/>
          </w:tcPr>
          <w:p w14:paraId="243F3D4D"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transparentno izvještavanje institucija o prikupljenim sredstvima i namjenskom utrošku sredstava od naknada (2021.)</w:t>
            </w:r>
          </w:p>
        </w:tc>
        <w:tc>
          <w:tcPr>
            <w:tcW w:w="1159" w:type="pct"/>
            <w:tcMar>
              <w:top w:w="0" w:type="dxa"/>
              <w:left w:w="108" w:type="dxa"/>
              <w:bottom w:w="0" w:type="dxa"/>
              <w:right w:w="108" w:type="dxa"/>
            </w:tcMar>
            <w:vAlign w:val="center"/>
          </w:tcPr>
          <w:p w14:paraId="291F8984"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dgovorne institucije redovno rade i transparentno objavljuju izvještaje o prikupljenim sredstvima i namjenskom utrošku sredstava od naknada (2030.)</w:t>
            </w:r>
          </w:p>
        </w:tc>
      </w:tr>
      <w:tr w:rsidR="00CC447D" w:rsidRPr="008D043F" w14:paraId="474931DA" w14:textId="77777777" w:rsidTr="00270082">
        <w:trPr>
          <w:trHeight w:val="287"/>
        </w:trPr>
        <w:tc>
          <w:tcPr>
            <w:tcW w:w="710" w:type="pct"/>
            <w:vMerge/>
            <w:shd w:val="clear" w:color="auto" w:fill="D9D9D9"/>
            <w:vAlign w:val="center"/>
          </w:tcPr>
          <w:p w14:paraId="15A5790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81FB2B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318F046" w14:textId="77777777" w:rsidR="00CC447D" w:rsidRPr="008D043F" w:rsidRDefault="00236BD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CC447D" w:rsidRPr="008D043F">
              <w:rPr>
                <w:rFonts w:asciiTheme="minorHAnsi" w:hAnsiTheme="minorHAnsi" w:cstheme="minorHAnsi"/>
                <w:sz w:val="18"/>
                <w:szCs w:val="18"/>
                <w:lang w:val="hr-HR"/>
              </w:rPr>
              <w:t>provedbe postojećih ekonomskih instrumenata</w:t>
            </w:r>
          </w:p>
        </w:tc>
        <w:tc>
          <w:tcPr>
            <w:tcW w:w="1159" w:type="pct"/>
            <w:tcMar>
              <w:top w:w="0" w:type="dxa"/>
              <w:left w:w="108" w:type="dxa"/>
              <w:bottom w:w="0" w:type="dxa"/>
              <w:right w:w="108" w:type="dxa"/>
            </w:tcMar>
            <w:vAlign w:val="center"/>
          </w:tcPr>
          <w:p w14:paraId="2EC691AF"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Ekonomski instrumenti ne sagledavaju se sistemski. Neefikasno planiranje ekonomskih instrumenata (2021.)</w:t>
            </w:r>
          </w:p>
        </w:tc>
        <w:tc>
          <w:tcPr>
            <w:tcW w:w="1159" w:type="pct"/>
            <w:tcMar>
              <w:top w:w="0" w:type="dxa"/>
              <w:left w:w="108" w:type="dxa"/>
              <w:bottom w:w="0" w:type="dxa"/>
              <w:right w:w="108" w:type="dxa"/>
            </w:tcMar>
            <w:vAlign w:val="center"/>
          </w:tcPr>
          <w:p w14:paraId="12CFC1C4"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 i sveobuhvatno provedeni postojeći ekonomski instrumenti (2030.)</w:t>
            </w:r>
          </w:p>
        </w:tc>
      </w:tr>
      <w:tr w:rsidR="00CC447D" w:rsidRPr="008D043F" w14:paraId="7775D4B7" w14:textId="77777777" w:rsidTr="00270082">
        <w:trPr>
          <w:trHeight w:val="287"/>
        </w:trPr>
        <w:tc>
          <w:tcPr>
            <w:tcW w:w="710" w:type="pct"/>
            <w:vMerge/>
            <w:shd w:val="clear" w:color="auto" w:fill="D9D9D9"/>
            <w:vAlign w:val="center"/>
          </w:tcPr>
          <w:p w14:paraId="5E0A542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D4A715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BEA2FE1" w14:textId="77777777" w:rsidR="00CC447D" w:rsidRPr="008D043F" w:rsidRDefault="00236BD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CC447D" w:rsidRPr="008D043F">
              <w:rPr>
                <w:rFonts w:asciiTheme="minorHAnsi" w:hAnsiTheme="minorHAnsi" w:cstheme="minorHAnsi"/>
                <w:sz w:val="18"/>
                <w:szCs w:val="18"/>
                <w:lang w:val="hr-HR"/>
              </w:rPr>
              <w:t>primjene (uvođenja) taksi i naknada predviđenih važećim propisima</w:t>
            </w:r>
          </w:p>
        </w:tc>
        <w:tc>
          <w:tcPr>
            <w:tcW w:w="1159" w:type="pct"/>
            <w:tcMar>
              <w:top w:w="0" w:type="dxa"/>
              <w:left w:w="108" w:type="dxa"/>
              <w:bottom w:w="0" w:type="dxa"/>
              <w:right w:w="108" w:type="dxa"/>
            </w:tcMar>
            <w:vAlign w:val="center"/>
          </w:tcPr>
          <w:p w14:paraId="223BA375"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dostatak taksi ili naknada u pojedinim oblastima koje značajno utječu na okoliš (2021.)</w:t>
            </w:r>
          </w:p>
        </w:tc>
        <w:tc>
          <w:tcPr>
            <w:tcW w:w="1159" w:type="pct"/>
            <w:tcMar>
              <w:top w:w="0" w:type="dxa"/>
              <w:left w:w="108" w:type="dxa"/>
              <w:bottom w:w="0" w:type="dxa"/>
              <w:right w:w="108" w:type="dxa"/>
            </w:tcMar>
            <w:vAlign w:val="center"/>
          </w:tcPr>
          <w:p w14:paraId="64FA756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vedene su sve naknade predviđene Zakonom o </w:t>
            </w:r>
            <w:r w:rsidR="00236BD2" w:rsidRPr="008D043F">
              <w:rPr>
                <w:rFonts w:asciiTheme="minorHAnsi" w:hAnsiTheme="minorHAnsi" w:cstheme="minorHAnsi"/>
                <w:sz w:val="18"/>
                <w:szCs w:val="18"/>
                <w:lang w:val="hr-HR"/>
              </w:rPr>
              <w:t xml:space="preserve">fondu </w:t>
            </w:r>
            <w:r w:rsidRPr="008D043F">
              <w:rPr>
                <w:rFonts w:asciiTheme="minorHAnsi" w:hAnsiTheme="minorHAnsi" w:cstheme="minorHAnsi"/>
                <w:sz w:val="18"/>
                <w:szCs w:val="18"/>
                <w:lang w:val="hr-HR"/>
              </w:rPr>
              <w:t>Federacije Bosne i Hercegovine i drugim zakonima koji uređuju pojedine oblasti (2030.)</w:t>
            </w:r>
          </w:p>
        </w:tc>
      </w:tr>
      <w:tr w:rsidR="00CC447D" w:rsidRPr="008D043F" w14:paraId="76A03FFF" w14:textId="77777777" w:rsidTr="00270082">
        <w:trPr>
          <w:trHeight w:val="287"/>
        </w:trPr>
        <w:tc>
          <w:tcPr>
            <w:tcW w:w="710" w:type="pct"/>
            <w:vMerge/>
            <w:shd w:val="clear" w:color="auto" w:fill="D9D9D9"/>
            <w:vAlign w:val="center"/>
          </w:tcPr>
          <w:p w14:paraId="7E6E5F7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B50991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E0CF65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ođenje/primjena novih inovativnih i poticajnih ekonomskih mehanizama</w:t>
            </w:r>
          </w:p>
        </w:tc>
        <w:tc>
          <w:tcPr>
            <w:tcW w:w="1159" w:type="pct"/>
            <w:tcMar>
              <w:top w:w="0" w:type="dxa"/>
              <w:left w:w="108" w:type="dxa"/>
              <w:bottom w:w="0" w:type="dxa"/>
              <w:right w:w="108" w:type="dxa"/>
            </w:tcMar>
            <w:vAlign w:val="center"/>
          </w:tcPr>
          <w:p w14:paraId="22546238"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dostatak inovativnih i poticajnih ekonomskih mehanizama (2021.)</w:t>
            </w:r>
          </w:p>
        </w:tc>
        <w:tc>
          <w:tcPr>
            <w:tcW w:w="1159" w:type="pct"/>
            <w:tcMar>
              <w:top w:w="0" w:type="dxa"/>
              <w:left w:w="108" w:type="dxa"/>
              <w:bottom w:w="0" w:type="dxa"/>
              <w:right w:w="108" w:type="dxa"/>
            </w:tcMar>
            <w:vAlign w:val="center"/>
          </w:tcPr>
          <w:p w14:paraId="1A48D1A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edeni novi inovativni i poticajni ekonomski mehanizmi (2030.)</w:t>
            </w:r>
          </w:p>
        </w:tc>
      </w:tr>
      <w:tr w:rsidR="00CC447D" w:rsidRPr="008D043F" w14:paraId="295AA4E5" w14:textId="77777777" w:rsidTr="00270082">
        <w:trPr>
          <w:trHeight w:val="287"/>
        </w:trPr>
        <w:tc>
          <w:tcPr>
            <w:tcW w:w="710" w:type="pct"/>
            <w:vMerge/>
            <w:shd w:val="clear" w:color="auto" w:fill="D9D9D9"/>
            <w:vAlign w:val="center"/>
          </w:tcPr>
          <w:p w14:paraId="7CC4004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64BEB0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98444C9" w14:textId="77777777" w:rsidR="00CC447D" w:rsidRPr="008D043F" w:rsidRDefault="00236BD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CC447D" w:rsidRPr="008D043F">
              <w:rPr>
                <w:rFonts w:asciiTheme="minorHAnsi" w:hAnsiTheme="minorHAnsi" w:cstheme="minorHAnsi"/>
                <w:sz w:val="18"/>
                <w:szCs w:val="18"/>
                <w:lang w:val="hr-HR"/>
              </w:rPr>
              <w:t>korištenja raspoloživih fondova EU i drugih međunarodnih fondova za zaštitu okoliša i komplementarne sektore</w:t>
            </w:r>
          </w:p>
        </w:tc>
        <w:tc>
          <w:tcPr>
            <w:tcW w:w="1159" w:type="pct"/>
            <w:tcMar>
              <w:top w:w="0" w:type="dxa"/>
              <w:left w:w="108" w:type="dxa"/>
              <w:bottom w:w="0" w:type="dxa"/>
              <w:right w:w="108" w:type="dxa"/>
            </w:tcMar>
            <w:vAlign w:val="center"/>
          </w:tcPr>
          <w:p w14:paraId="524F934F"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o korištenje </w:t>
            </w:r>
            <w:r w:rsidR="00236BD2" w:rsidRPr="008D043F">
              <w:rPr>
                <w:rFonts w:asciiTheme="minorHAnsi" w:hAnsiTheme="minorHAnsi" w:cstheme="minorHAnsi"/>
                <w:sz w:val="18"/>
                <w:szCs w:val="18"/>
                <w:lang w:val="hr-HR"/>
              </w:rPr>
              <w:t xml:space="preserve">finansijskih </w:t>
            </w:r>
            <w:r w:rsidRPr="008D043F">
              <w:rPr>
                <w:rFonts w:asciiTheme="minorHAnsi" w:hAnsiTheme="minorHAnsi" w:cstheme="minorHAnsi"/>
                <w:sz w:val="18"/>
                <w:szCs w:val="18"/>
                <w:lang w:val="hr-HR"/>
              </w:rPr>
              <w:t>mehanizama i međunarodnih fondova dostupnih za zaštitu okoliša i komplementarne sektore (2021.)</w:t>
            </w:r>
          </w:p>
        </w:tc>
        <w:tc>
          <w:tcPr>
            <w:tcW w:w="1159" w:type="pct"/>
            <w:tcMar>
              <w:top w:w="0" w:type="dxa"/>
              <w:left w:w="108" w:type="dxa"/>
              <w:bottom w:w="0" w:type="dxa"/>
              <w:right w:w="108" w:type="dxa"/>
            </w:tcMar>
            <w:vAlign w:val="center"/>
          </w:tcPr>
          <w:p w14:paraId="51D311B1"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načajnije korištenje fondova EU i drugih međunarodnih fondova dostupnih za zaštitu okoliša i komplementarne sektore (2030.)</w:t>
            </w:r>
          </w:p>
        </w:tc>
      </w:tr>
      <w:tr w:rsidR="00CC447D" w:rsidRPr="008D043F" w14:paraId="34BE01BA" w14:textId="77777777" w:rsidTr="00270082">
        <w:trPr>
          <w:trHeight w:val="287"/>
        </w:trPr>
        <w:tc>
          <w:tcPr>
            <w:tcW w:w="710" w:type="pct"/>
            <w:vMerge/>
            <w:shd w:val="clear" w:color="auto" w:fill="D9D9D9"/>
            <w:vAlign w:val="center"/>
            <w:hideMark/>
          </w:tcPr>
          <w:p w14:paraId="1574A6C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372E117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D616D9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1DB5B5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5EEFE8A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6104E679" w14:textId="77777777" w:rsidTr="005D37A5">
        <w:trPr>
          <w:trHeight w:val="362"/>
        </w:trPr>
        <w:tc>
          <w:tcPr>
            <w:tcW w:w="710" w:type="pct"/>
            <w:vMerge/>
            <w:shd w:val="clear" w:color="auto" w:fill="D9D9D9"/>
            <w:vAlign w:val="center"/>
          </w:tcPr>
          <w:p w14:paraId="7854FDFB"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FA075F9"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9DAD1F5"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4</w:t>
            </w:r>
          </w:p>
        </w:tc>
        <w:tc>
          <w:tcPr>
            <w:tcW w:w="1159" w:type="pct"/>
            <w:tcMar>
              <w:top w:w="0" w:type="dxa"/>
              <w:left w:w="108" w:type="dxa"/>
              <w:bottom w:w="0" w:type="dxa"/>
              <w:right w:w="108" w:type="dxa"/>
            </w:tcMar>
            <w:vAlign w:val="center"/>
          </w:tcPr>
          <w:p w14:paraId="5AB5919F"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0</w:t>
            </w:r>
          </w:p>
        </w:tc>
        <w:tc>
          <w:tcPr>
            <w:tcW w:w="1159" w:type="pct"/>
            <w:tcMar>
              <w:top w:w="0" w:type="dxa"/>
              <w:left w:w="108" w:type="dxa"/>
              <w:bottom w:w="0" w:type="dxa"/>
              <w:right w:w="108" w:type="dxa"/>
            </w:tcMar>
            <w:vAlign w:val="center"/>
          </w:tcPr>
          <w:p w14:paraId="02A07714"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375</w:t>
            </w:r>
          </w:p>
        </w:tc>
      </w:tr>
    </w:tbl>
    <w:p w14:paraId="140A903F"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4"/>
        <w:gridCol w:w="2293"/>
        <w:gridCol w:w="3263"/>
        <w:gridCol w:w="3263"/>
        <w:gridCol w:w="3263"/>
      </w:tblGrid>
      <w:tr w:rsidR="00CC447D" w:rsidRPr="008D043F" w14:paraId="0A0566E1" w14:textId="77777777" w:rsidTr="00270082">
        <w:trPr>
          <w:trHeight w:val="483"/>
        </w:trPr>
        <w:tc>
          <w:tcPr>
            <w:tcW w:w="708" w:type="pct"/>
            <w:vMerge w:val="restart"/>
            <w:shd w:val="clear" w:color="auto" w:fill="D9D9D9"/>
            <w:tcMar>
              <w:top w:w="0" w:type="dxa"/>
              <w:left w:w="108" w:type="dxa"/>
              <w:bottom w:w="0" w:type="dxa"/>
              <w:right w:w="108" w:type="dxa"/>
            </w:tcMar>
            <w:vAlign w:val="center"/>
            <w:hideMark/>
          </w:tcPr>
          <w:p w14:paraId="744C74A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7.1. Mjera</w:t>
            </w:r>
          </w:p>
        </w:tc>
        <w:tc>
          <w:tcPr>
            <w:tcW w:w="814" w:type="pct"/>
            <w:vMerge w:val="restart"/>
            <w:tcMar>
              <w:top w:w="0" w:type="dxa"/>
              <w:left w:w="108" w:type="dxa"/>
              <w:bottom w:w="0" w:type="dxa"/>
              <w:right w:w="108" w:type="dxa"/>
            </w:tcMar>
            <w:vAlign w:val="center"/>
          </w:tcPr>
          <w:p w14:paraId="342464F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fikasna i sveobuhvatna provedba postojećih ekonomskih instrumenata za okoliš</w:t>
            </w:r>
          </w:p>
        </w:tc>
        <w:tc>
          <w:tcPr>
            <w:tcW w:w="1159" w:type="pct"/>
            <w:shd w:val="clear" w:color="auto" w:fill="D9D9D9"/>
            <w:tcMar>
              <w:top w:w="0" w:type="dxa"/>
              <w:left w:w="108" w:type="dxa"/>
              <w:bottom w:w="0" w:type="dxa"/>
              <w:right w:w="108" w:type="dxa"/>
            </w:tcMar>
            <w:vAlign w:val="center"/>
            <w:hideMark/>
          </w:tcPr>
          <w:p w14:paraId="73413A9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87229F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EC0EB0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7BDBF3DB" w14:textId="77777777" w:rsidTr="00270082">
        <w:trPr>
          <w:trHeight w:val="287"/>
        </w:trPr>
        <w:tc>
          <w:tcPr>
            <w:tcW w:w="708" w:type="pct"/>
            <w:vMerge/>
            <w:shd w:val="clear" w:color="auto" w:fill="D9D9D9"/>
            <w:vAlign w:val="center"/>
          </w:tcPr>
          <w:p w14:paraId="0C48787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34245F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082312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236BD2" w:rsidRPr="008D043F">
              <w:rPr>
                <w:rFonts w:asciiTheme="minorHAnsi" w:eastAsia="Calibri" w:hAnsiTheme="minorHAnsi" w:cstheme="minorHAnsi"/>
                <w:sz w:val="18"/>
                <w:szCs w:val="18"/>
                <w:lang w:val="hr-HR"/>
              </w:rPr>
              <w:t xml:space="preserve">usvajanja </w:t>
            </w:r>
            <w:r w:rsidRPr="008D043F">
              <w:rPr>
                <w:rFonts w:asciiTheme="minorHAnsi" w:eastAsia="Calibri" w:hAnsiTheme="minorHAnsi" w:cstheme="minorHAnsi"/>
                <w:sz w:val="18"/>
                <w:szCs w:val="18"/>
                <w:lang w:val="hr-HR"/>
              </w:rPr>
              <w:t xml:space="preserve">izmjena </w:t>
            </w:r>
            <w:r w:rsidRPr="008D043F">
              <w:rPr>
                <w:rFonts w:asciiTheme="minorHAnsi" w:hAnsiTheme="minorHAnsi" w:cstheme="minorHAnsi"/>
                <w:sz w:val="18"/>
                <w:szCs w:val="18"/>
                <w:lang w:val="hr-HR" w:bidi="en-US"/>
              </w:rPr>
              <w:t>Zakona o fondu Federacije BiH</w:t>
            </w:r>
          </w:p>
        </w:tc>
        <w:tc>
          <w:tcPr>
            <w:tcW w:w="1159" w:type="pct"/>
            <w:shd w:val="clear" w:color="auto" w:fill="FFFFFF"/>
            <w:tcMar>
              <w:top w:w="0" w:type="dxa"/>
              <w:left w:w="108" w:type="dxa"/>
              <w:bottom w:w="0" w:type="dxa"/>
              <w:right w:w="108" w:type="dxa"/>
            </w:tcMar>
            <w:vAlign w:val="center"/>
          </w:tcPr>
          <w:p w14:paraId="0DA46FA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usvojene izmjene</w:t>
            </w:r>
          </w:p>
        </w:tc>
        <w:tc>
          <w:tcPr>
            <w:tcW w:w="1159" w:type="pct"/>
            <w:shd w:val="clear" w:color="auto" w:fill="FFFFFF"/>
            <w:vAlign w:val="center"/>
          </w:tcPr>
          <w:p w14:paraId="785BFBE8"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e izmjene Zakona o fondu Federacije BiH po kojem bi kantoni i općine/gradovi trebali izvještavati o namjenskom utrošku sredstava za </w:t>
            </w:r>
            <w:r w:rsidRPr="008D043F">
              <w:rPr>
                <w:rFonts w:asciiTheme="minorHAnsi" w:hAnsiTheme="minorHAnsi" w:cstheme="minorHAnsi"/>
                <w:sz w:val="18"/>
                <w:szCs w:val="18"/>
                <w:lang w:val="hr-HR" w:bidi="en-US"/>
              </w:rPr>
              <w:lastRenderedPageBreak/>
              <w:t>projekte zaštite okoliša (2024.)</w:t>
            </w:r>
          </w:p>
        </w:tc>
      </w:tr>
      <w:tr w:rsidR="00CC447D" w:rsidRPr="008D043F" w14:paraId="3797277F" w14:textId="77777777" w:rsidTr="00270082">
        <w:trPr>
          <w:trHeight w:val="287"/>
        </w:trPr>
        <w:tc>
          <w:tcPr>
            <w:tcW w:w="708" w:type="pct"/>
            <w:vMerge/>
            <w:shd w:val="clear" w:color="auto" w:fill="D9D9D9"/>
            <w:vAlign w:val="center"/>
          </w:tcPr>
          <w:p w14:paraId="40270D1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352D56C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664DE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sistemske analize o vrstama naknada koje nisu kategorizirane kao okolišne, ali koje pokrivaju dijelom i okolišni aspekt</w:t>
            </w:r>
          </w:p>
        </w:tc>
        <w:tc>
          <w:tcPr>
            <w:tcW w:w="1159" w:type="pct"/>
            <w:shd w:val="clear" w:color="auto" w:fill="FFFFFF"/>
            <w:tcMar>
              <w:top w:w="0" w:type="dxa"/>
              <w:left w:w="108" w:type="dxa"/>
              <w:bottom w:w="0" w:type="dxa"/>
              <w:right w:w="108" w:type="dxa"/>
            </w:tcMar>
            <w:vAlign w:val="center"/>
          </w:tcPr>
          <w:p w14:paraId="1AC799A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rađena analiza</w:t>
            </w:r>
          </w:p>
        </w:tc>
        <w:tc>
          <w:tcPr>
            <w:tcW w:w="1159" w:type="pct"/>
            <w:shd w:val="clear" w:color="auto" w:fill="FFFFFF"/>
            <w:vAlign w:val="center"/>
          </w:tcPr>
          <w:p w14:paraId="765F0D89"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a centralizirana i multisektorska sistemska analiza i identificirane sve vrste naknada koje nisu kategorizirane kao okolišne, ali koje pokrivaju dijelom i okolišni aspekt (2023.)</w:t>
            </w:r>
          </w:p>
        </w:tc>
      </w:tr>
      <w:tr w:rsidR="00CC447D" w:rsidRPr="008D043F" w14:paraId="7C96BEF3" w14:textId="77777777" w:rsidTr="00270082">
        <w:trPr>
          <w:trHeight w:val="287"/>
        </w:trPr>
        <w:tc>
          <w:tcPr>
            <w:tcW w:w="708" w:type="pct"/>
            <w:vMerge/>
            <w:shd w:val="clear" w:color="auto" w:fill="D9D9D9"/>
            <w:vAlign w:val="center"/>
          </w:tcPr>
          <w:p w14:paraId="3CD30E2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07D3A26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D0AED6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reforme naknada koje pokrivaju dijelom i okolišni aspekt</w:t>
            </w:r>
          </w:p>
        </w:tc>
        <w:tc>
          <w:tcPr>
            <w:tcW w:w="1159" w:type="pct"/>
            <w:shd w:val="clear" w:color="auto" w:fill="FFFFFF"/>
            <w:tcMar>
              <w:top w:w="0" w:type="dxa"/>
              <w:left w:w="108" w:type="dxa"/>
              <w:bottom w:w="0" w:type="dxa"/>
              <w:right w:w="108" w:type="dxa"/>
            </w:tcMar>
            <w:vAlign w:val="center"/>
          </w:tcPr>
          <w:p w14:paraId="0742CF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Reforma nije urađena</w:t>
            </w:r>
          </w:p>
        </w:tc>
        <w:tc>
          <w:tcPr>
            <w:tcW w:w="1159" w:type="pct"/>
            <w:shd w:val="clear" w:color="auto" w:fill="FFFFFF"/>
            <w:vAlign w:val="center"/>
          </w:tcPr>
          <w:p w14:paraId="2927F2B4"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Kroz izmjenu postojeće regulative urađena reforma naknada (2028.)</w:t>
            </w:r>
          </w:p>
        </w:tc>
      </w:tr>
      <w:tr w:rsidR="00CC447D" w:rsidRPr="008D043F" w14:paraId="39708DEE" w14:textId="77777777" w:rsidTr="00270082">
        <w:trPr>
          <w:trHeight w:val="287"/>
        </w:trPr>
        <w:tc>
          <w:tcPr>
            <w:tcW w:w="708" w:type="pct"/>
            <w:vMerge/>
            <w:shd w:val="clear" w:color="auto" w:fill="D9D9D9"/>
            <w:vAlign w:val="center"/>
          </w:tcPr>
          <w:p w14:paraId="3E286F2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303C32C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0741A4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propisivanja naknade za korisnike okoliša, energijsku efikasnost, odlaganje otpada itd.</w:t>
            </w:r>
          </w:p>
        </w:tc>
        <w:tc>
          <w:tcPr>
            <w:tcW w:w="1159" w:type="pct"/>
            <w:shd w:val="clear" w:color="auto" w:fill="FFFFFF"/>
            <w:tcMar>
              <w:top w:w="0" w:type="dxa"/>
              <w:left w:w="108" w:type="dxa"/>
              <w:bottom w:w="0" w:type="dxa"/>
              <w:right w:w="108" w:type="dxa"/>
            </w:tcMar>
            <w:vAlign w:val="center"/>
          </w:tcPr>
          <w:p w14:paraId="51214C3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knade za korisnike okoliša, energijsku efikasnost, odlaganje otpada nisu propisane</w:t>
            </w:r>
          </w:p>
        </w:tc>
        <w:tc>
          <w:tcPr>
            <w:tcW w:w="1159" w:type="pct"/>
            <w:shd w:val="clear" w:color="auto" w:fill="FFFFFF"/>
            <w:vAlign w:val="center"/>
          </w:tcPr>
          <w:p w14:paraId="0576CBAE" w14:textId="77777777" w:rsidR="00CC447D" w:rsidRPr="008D043F" w:rsidRDefault="00CC447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pisane naknade za korisnike okoliša, energijsku efikasnost, odlaganje otpada, itd. (2030.+)</w:t>
            </w:r>
          </w:p>
        </w:tc>
      </w:tr>
      <w:tr w:rsidR="00CC447D" w:rsidRPr="008D043F" w14:paraId="4BC9A76C" w14:textId="77777777" w:rsidTr="00270082">
        <w:trPr>
          <w:trHeight w:val="483"/>
        </w:trPr>
        <w:tc>
          <w:tcPr>
            <w:tcW w:w="708" w:type="pct"/>
            <w:vMerge/>
            <w:shd w:val="clear" w:color="auto" w:fill="D9D9D9"/>
            <w:vAlign w:val="center"/>
            <w:hideMark/>
          </w:tcPr>
          <w:p w14:paraId="2E01B46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1271F40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8ABCE5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217CDF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5645B8A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4D7E89B9" w14:textId="77777777" w:rsidTr="00270082">
        <w:trPr>
          <w:trHeight w:val="287"/>
        </w:trPr>
        <w:tc>
          <w:tcPr>
            <w:tcW w:w="708" w:type="pct"/>
            <w:vMerge/>
            <w:shd w:val="clear" w:color="auto" w:fill="D9D9D9"/>
            <w:vAlign w:val="center"/>
            <w:hideMark/>
          </w:tcPr>
          <w:p w14:paraId="1228C263"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40B615E0"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471F7E9"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2</w:t>
            </w:r>
          </w:p>
        </w:tc>
        <w:tc>
          <w:tcPr>
            <w:tcW w:w="1159" w:type="pct"/>
            <w:tcMar>
              <w:top w:w="0" w:type="dxa"/>
              <w:left w:w="108" w:type="dxa"/>
              <w:bottom w:w="0" w:type="dxa"/>
              <w:right w:w="108" w:type="dxa"/>
            </w:tcMar>
            <w:vAlign w:val="center"/>
          </w:tcPr>
          <w:p w14:paraId="43406EB3"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19E3A6B1"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92</w:t>
            </w:r>
          </w:p>
        </w:tc>
      </w:tr>
      <w:tr w:rsidR="00CC447D" w:rsidRPr="008D043F" w14:paraId="068B52A1" w14:textId="77777777" w:rsidTr="00270082">
        <w:trPr>
          <w:trHeight w:val="483"/>
        </w:trPr>
        <w:tc>
          <w:tcPr>
            <w:tcW w:w="708" w:type="pct"/>
            <w:vMerge w:val="restart"/>
            <w:shd w:val="clear" w:color="auto" w:fill="D9D9D9"/>
            <w:tcMar>
              <w:top w:w="0" w:type="dxa"/>
              <w:left w:w="108" w:type="dxa"/>
              <w:bottom w:w="0" w:type="dxa"/>
              <w:right w:w="108" w:type="dxa"/>
            </w:tcMar>
            <w:vAlign w:val="center"/>
            <w:hideMark/>
          </w:tcPr>
          <w:p w14:paraId="0A766B9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7.2. Mjera</w:t>
            </w:r>
          </w:p>
        </w:tc>
        <w:tc>
          <w:tcPr>
            <w:tcW w:w="814" w:type="pct"/>
            <w:vMerge w:val="restart"/>
            <w:tcMar>
              <w:top w:w="0" w:type="dxa"/>
              <w:left w:w="108" w:type="dxa"/>
              <w:bottom w:w="0" w:type="dxa"/>
              <w:right w:w="108" w:type="dxa"/>
            </w:tcMar>
            <w:vAlign w:val="center"/>
          </w:tcPr>
          <w:p w14:paraId="7C0AD44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vođenje novih inovativni</w:t>
            </w:r>
            <w:r w:rsidR="00236BD2" w:rsidRPr="008D043F">
              <w:rPr>
                <w:rFonts w:asciiTheme="minorHAnsi" w:eastAsia="Calibri" w:hAnsiTheme="minorHAnsi" w:cstheme="minorHAnsi"/>
                <w:sz w:val="18"/>
                <w:szCs w:val="18"/>
                <w:lang w:val="hr-HR"/>
              </w:rPr>
              <w:t>h</w:t>
            </w:r>
            <w:r w:rsidRPr="008D043F">
              <w:rPr>
                <w:rFonts w:asciiTheme="minorHAnsi" w:eastAsia="Calibri" w:hAnsiTheme="minorHAnsi" w:cstheme="minorHAnsi"/>
                <w:sz w:val="18"/>
                <w:szCs w:val="18"/>
                <w:lang w:val="hr-HR"/>
              </w:rPr>
              <w:t xml:space="preserve"> i poticajni</w:t>
            </w:r>
            <w:r w:rsidR="00236BD2" w:rsidRPr="008D043F">
              <w:rPr>
                <w:rFonts w:asciiTheme="minorHAnsi" w:eastAsia="Calibri" w:hAnsiTheme="minorHAnsi" w:cstheme="minorHAnsi"/>
                <w:sz w:val="18"/>
                <w:szCs w:val="18"/>
                <w:lang w:val="hr-HR"/>
              </w:rPr>
              <w:t>h</w:t>
            </w:r>
            <w:r w:rsidRPr="008D043F">
              <w:rPr>
                <w:rFonts w:asciiTheme="minorHAnsi" w:eastAsia="Calibri" w:hAnsiTheme="minorHAnsi" w:cstheme="minorHAnsi"/>
                <w:sz w:val="18"/>
                <w:szCs w:val="18"/>
                <w:lang w:val="hr-HR"/>
              </w:rPr>
              <w:t xml:space="preserve"> ekonomski</w:t>
            </w:r>
            <w:r w:rsidR="00236BD2" w:rsidRPr="008D043F">
              <w:rPr>
                <w:rFonts w:asciiTheme="minorHAnsi" w:eastAsia="Calibri" w:hAnsiTheme="minorHAnsi" w:cstheme="minorHAnsi"/>
                <w:sz w:val="18"/>
                <w:szCs w:val="18"/>
                <w:lang w:val="hr-HR"/>
              </w:rPr>
              <w:t>h</w:t>
            </w:r>
            <w:r w:rsidRPr="008D043F">
              <w:rPr>
                <w:rFonts w:asciiTheme="minorHAnsi" w:eastAsia="Calibri" w:hAnsiTheme="minorHAnsi" w:cstheme="minorHAnsi"/>
                <w:sz w:val="18"/>
                <w:szCs w:val="18"/>
                <w:lang w:val="hr-HR"/>
              </w:rPr>
              <w:t xml:space="preserve"> mehanizama za </w:t>
            </w:r>
            <w:r w:rsidR="00236BD2" w:rsidRPr="008D043F">
              <w:rPr>
                <w:rFonts w:asciiTheme="minorHAnsi" w:eastAsia="Calibri" w:hAnsiTheme="minorHAnsi" w:cstheme="minorHAnsi"/>
                <w:sz w:val="18"/>
                <w:szCs w:val="18"/>
                <w:lang w:val="hr-HR"/>
              </w:rPr>
              <w:t xml:space="preserve">finansiranje </w:t>
            </w:r>
            <w:r w:rsidRPr="008D043F">
              <w:rPr>
                <w:rFonts w:asciiTheme="minorHAnsi" w:eastAsia="Calibri" w:hAnsiTheme="minorHAnsi" w:cstheme="minorHAnsi"/>
                <w:sz w:val="18"/>
                <w:szCs w:val="18"/>
                <w:lang w:val="hr-HR"/>
              </w:rPr>
              <w:t>zaštite okoliša</w:t>
            </w:r>
          </w:p>
        </w:tc>
        <w:tc>
          <w:tcPr>
            <w:tcW w:w="1159" w:type="pct"/>
            <w:shd w:val="clear" w:color="auto" w:fill="D9D9D9"/>
            <w:tcMar>
              <w:top w:w="0" w:type="dxa"/>
              <w:left w:w="108" w:type="dxa"/>
              <w:bottom w:w="0" w:type="dxa"/>
              <w:right w:w="108" w:type="dxa"/>
            </w:tcMar>
            <w:vAlign w:val="center"/>
            <w:hideMark/>
          </w:tcPr>
          <w:p w14:paraId="467E7FC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DF818E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1E0578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ABE24CC" w14:textId="77777777" w:rsidTr="00270082">
        <w:trPr>
          <w:trHeight w:val="287"/>
        </w:trPr>
        <w:tc>
          <w:tcPr>
            <w:tcW w:w="708" w:type="pct"/>
            <w:vMerge/>
            <w:shd w:val="clear" w:color="auto" w:fill="D9D9D9"/>
            <w:vAlign w:val="center"/>
          </w:tcPr>
          <w:p w14:paraId="29EDA9E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1D9AE9D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B09B36C" w14:textId="77777777" w:rsidR="00CC447D" w:rsidRPr="008D043F" w:rsidRDefault="00236BD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unaprjeđenja postojećih i uspostave novih ekonomskih instrumenata za zaštitu okoliša koji su poticajni za ciljne grupe</w:t>
            </w:r>
          </w:p>
        </w:tc>
        <w:tc>
          <w:tcPr>
            <w:tcW w:w="1159" w:type="pct"/>
            <w:shd w:val="clear" w:color="auto" w:fill="FFFFFF"/>
            <w:tcMar>
              <w:top w:w="0" w:type="dxa"/>
              <w:left w:w="108" w:type="dxa"/>
              <w:bottom w:w="0" w:type="dxa"/>
              <w:right w:w="108" w:type="dxa"/>
            </w:tcMar>
            <w:vAlign w:val="center"/>
          </w:tcPr>
          <w:p w14:paraId="1E3519A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a zastupljenost mehanizama koji su </w:t>
            </w:r>
            <w:r w:rsidRPr="008D043F">
              <w:rPr>
                <w:rFonts w:asciiTheme="minorHAnsi" w:eastAsia="Calibri" w:hAnsiTheme="minorHAnsi" w:cstheme="minorHAnsi"/>
                <w:sz w:val="18"/>
                <w:szCs w:val="18"/>
                <w:lang w:val="hr-HR"/>
              </w:rPr>
              <w:t>poticajni za ciljne grupe</w:t>
            </w:r>
          </w:p>
        </w:tc>
        <w:tc>
          <w:tcPr>
            <w:tcW w:w="1159" w:type="pct"/>
            <w:shd w:val="clear" w:color="auto" w:fill="FFFFFF"/>
            <w:vAlign w:val="center"/>
          </w:tcPr>
          <w:p w14:paraId="76266A04" w14:textId="77777777" w:rsidR="00CC447D" w:rsidRPr="008D043F" w:rsidRDefault="00CC447D" w:rsidP="0068355A">
            <w:pPr>
              <w:spacing w:line="276" w:lineRule="auto"/>
              <w:ind w:left="170" w:firstLine="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ijeđeni postojeći i uvedeni novi ekonomski instrumenti za zaštitu okoliša (2030.)</w:t>
            </w:r>
          </w:p>
        </w:tc>
      </w:tr>
      <w:tr w:rsidR="00CC447D" w:rsidRPr="008D043F" w14:paraId="0D6E1168" w14:textId="77777777" w:rsidTr="00270082">
        <w:trPr>
          <w:trHeight w:val="287"/>
        </w:trPr>
        <w:tc>
          <w:tcPr>
            <w:tcW w:w="708" w:type="pct"/>
            <w:vMerge/>
            <w:shd w:val="clear" w:color="auto" w:fill="D9D9D9"/>
            <w:vAlign w:val="center"/>
          </w:tcPr>
          <w:p w14:paraId="2B967E0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476CA2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9BA88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ključenost privrednih subjekata u prikupljanje sredstava za projekte zaštite okoliša</w:t>
            </w:r>
          </w:p>
        </w:tc>
        <w:tc>
          <w:tcPr>
            <w:tcW w:w="1159" w:type="pct"/>
            <w:shd w:val="clear" w:color="auto" w:fill="FFFFFF"/>
            <w:tcMar>
              <w:top w:w="0" w:type="dxa"/>
              <w:left w:w="108" w:type="dxa"/>
              <w:bottom w:w="0" w:type="dxa"/>
              <w:right w:w="108" w:type="dxa"/>
            </w:tcMar>
            <w:vAlign w:val="center"/>
          </w:tcPr>
          <w:p w14:paraId="479C6E1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vredni subjekti nisu aktivno uključeni</w:t>
            </w:r>
          </w:p>
        </w:tc>
        <w:tc>
          <w:tcPr>
            <w:tcW w:w="1159" w:type="pct"/>
            <w:shd w:val="clear" w:color="auto" w:fill="FFFFFF"/>
            <w:vAlign w:val="center"/>
          </w:tcPr>
          <w:p w14:paraId="5737A97D" w14:textId="77777777" w:rsidR="00CC447D" w:rsidRPr="008D043F" w:rsidRDefault="00CC447D" w:rsidP="0068355A">
            <w:pPr>
              <w:spacing w:line="276" w:lineRule="auto"/>
              <w:ind w:left="170" w:firstLine="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ivredni subjekti aktivno uključeni u prikupljanje sredstava i </w:t>
            </w:r>
            <w:r w:rsidR="00236BD2" w:rsidRPr="008D043F">
              <w:rPr>
                <w:rFonts w:asciiTheme="minorHAnsi" w:hAnsiTheme="minorHAnsi" w:cstheme="minorHAnsi"/>
                <w:sz w:val="18"/>
                <w:szCs w:val="18"/>
                <w:lang w:val="hr-HR" w:bidi="en-US"/>
              </w:rPr>
              <w:t xml:space="preserve">učestvuju </w:t>
            </w:r>
            <w:r w:rsidRPr="008D043F">
              <w:rPr>
                <w:rFonts w:asciiTheme="minorHAnsi" w:hAnsiTheme="minorHAnsi" w:cstheme="minorHAnsi"/>
                <w:sz w:val="18"/>
                <w:szCs w:val="18"/>
                <w:lang w:val="hr-HR" w:bidi="en-US"/>
              </w:rPr>
              <w:t>u realizaciji projekata zaštite okoliša,</w:t>
            </w:r>
            <w:r w:rsidRPr="008D043F">
              <w:rPr>
                <w:rFonts w:asciiTheme="minorHAnsi" w:eastAsia="Calibri" w:hAnsiTheme="minorHAnsi" w:cstheme="minorHAnsi"/>
                <w:sz w:val="18"/>
                <w:szCs w:val="18"/>
                <w:lang w:val="hr-HR"/>
              </w:rPr>
              <w:t xml:space="preserve"> očuvanja bioraznolikosti i zaštićenih područja</w:t>
            </w:r>
            <w:r w:rsidR="00236BD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30.)</w:t>
            </w:r>
            <w:r w:rsidRPr="008D043F">
              <w:rPr>
                <w:rFonts w:asciiTheme="minorHAnsi" w:hAnsiTheme="minorHAnsi" w:cstheme="minorHAnsi"/>
                <w:sz w:val="18"/>
                <w:szCs w:val="18"/>
                <w:lang w:val="hr-HR" w:bidi="en-US"/>
              </w:rPr>
              <w:t xml:space="preserve"> </w:t>
            </w:r>
          </w:p>
        </w:tc>
      </w:tr>
      <w:tr w:rsidR="00CC447D" w:rsidRPr="008D043F" w14:paraId="6A306838" w14:textId="77777777" w:rsidTr="00270082">
        <w:trPr>
          <w:trHeight w:val="483"/>
        </w:trPr>
        <w:tc>
          <w:tcPr>
            <w:tcW w:w="708" w:type="pct"/>
            <w:vMerge/>
            <w:shd w:val="clear" w:color="auto" w:fill="D9D9D9"/>
            <w:vAlign w:val="center"/>
            <w:hideMark/>
          </w:tcPr>
          <w:p w14:paraId="529E72F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23AD19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2B1ED8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3EF151F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AE2645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5B93CDEE" w14:textId="77777777" w:rsidTr="00270082">
        <w:trPr>
          <w:trHeight w:val="287"/>
        </w:trPr>
        <w:tc>
          <w:tcPr>
            <w:tcW w:w="708" w:type="pct"/>
            <w:vMerge/>
            <w:shd w:val="clear" w:color="auto" w:fill="D9D9D9"/>
            <w:vAlign w:val="center"/>
            <w:hideMark/>
          </w:tcPr>
          <w:p w14:paraId="5E1B2DE5"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53BC8634"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27554D5"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0</w:t>
            </w:r>
          </w:p>
        </w:tc>
        <w:tc>
          <w:tcPr>
            <w:tcW w:w="1159" w:type="pct"/>
            <w:tcMar>
              <w:top w:w="0" w:type="dxa"/>
              <w:left w:w="108" w:type="dxa"/>
              <w:bottom w:w="0" w:type="dxa"/>
              <w:right w:w="108" w:type="dxa"/>
            </w:tcMar>
            <w:vAlign w:val="center"/>
          </w:tcPr>
          <w:p w14:paraId="6A441DFB"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0</w:t>
            </w:r>
          </w:p>
        </w:tc>
        <w:tc>
          <w:tcPr>
            <w:tcW w:w="1159" w:type="pct"/>
            <w:tcMar>
              <w:top w:w="0" w:type="dxa"/>
              <w:left w:w="108" w:type="dxa"/>
              <w:bottom w:w="0" w:type="dxa"/>
              <w:right w:w="108" w:type="dxa"/>
            </w:tcMar>
            <w:vAlign w:val="center"/>
          </w:tcPr>
          <w:p w14:paraId="523F25A3"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01</w:t>
            </w:r>
          </w:p>
        </w:tc>
      </w:tr>
      <w:tr w:rsidR="00CC447D" w:rsidRPr="008D043F" w14:paraId="4DBC8EB7" w14:textId="77777777" w:rsidTr="00270082">
        <w:trPr>
          <w:trHeight w:val="483"/>
        </w:trPr>
        <w:tc>
          <w:tcPr>
            <w:tcW w:w="708" w:type="pct"/>
            <w:vMerge w:val="restart"/>
            <w:shd w:val="clear" w:color="auto" w:fill="D9D9D9"/>
            <w:tcMar>
              <w:top w:w="0" w:type="dxa"/>
              <w:left w:w="108" w:type="dxa"/>
              <w:bottom w:w="0" w:type="dxa"/>
              <w:right w:w="108" w:type="dxa"/>
            </w:tcMar>
            <w:vAlign w:val="center"/>
            <w:hideMark/>
          </w:tcPr>
          <w:p w14:paraId="50501CF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7.3. Mjera</w:t>
            </w:r>
          </w:p>
        </w:tc>
        <w:tc>
          <w:tcPr>
            <w:tcW w:w="814" w:type="pct"/>
            <w:vMerge w:val="restart"/>
            <w:tcMar>
              <w:top w:w="0" w:type="dxa"/>
              <w:left w:w="108" w:type="dxa"/>
              <w:bottom w:w="0" w:type="dxa"/>
              <w:right w:w="108" w:type="dxa"/>
            </w:tcMar>
            <w:vAlign w:val="center"/>
          </w:tcPr>
          <w:p w14:paraId="2C752DF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orištenje fondova EU i drugih međunarodnih fondova dostupnih za zaštitu okoliša i komplementarne sektore</w:t>
            </w:r>
          </w:p>
        </w:tc>
        <w:tc>
          <w:tcPr>
            <w:tcW w:w="1159" w:type="pct"/>
            <w:shd w:val="clear" w:color="auto" w:fill="D9D9D9"/>
            <w:tcMar>
              <w:top w:w="0" w:type="dxa"/>
              <w:left w:w="108" w:type="dxa"/>
              <w:bottom w:w="0" w:type="dxa"/>
              <w:right w:w="108" w:type="dxa"/>
            </w:tcMar>
            <w:vAlign w:val="center"/>
            <w:hideMark/>
          </w:tcPr>
          <w:p w14:paraId="26703F1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B30DBE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C6FF2A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AA773AF" w14:textId="77777777" w:rsidTr="00270082">
        <w:trPr>
          <w:trHeight w:val="287"/>
        </w:trPr>
        <w:tc>
          <w:tcPr>
            <w:tcW w:w="708" w:type="pct"/>
            <w:vMerge/>
            <w:shd w:val="clear" w:color="auto" w:fill="D9D9D9"/>
            <w:vAlign w:val="center"/>
          </w:tcPr>
          <w:p w14:paraId="55BBD61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2211723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256BE5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posredničkog tijela u </w:t>
            </w:r>
            <w:r w:rsidRPr="008D043F">
              <w:rPr>
                <w:rFonts w:asciiTheme="minorHAnsi" w:hAnsiTheme="minorHAnsi" w:cstheme="minorHAnsi"/>
                <w:sz w:val="18"/>
                <w:szCs w:val="18"/>
                <w:lang w:val="hr-HR" w:bidi="en-US"/>
              </w:rPr>
              <w:t>Federaciji</w:t>
            </w:r>
            <w:r w:rsidRPr="008D043F">
              <w:rPr>
                <w:rFonts w:asciiTheme="minorHAnsi" w:eastAsia="Calibri" w:hAnsiTheme="minorHAnsi" w:cstheme="minorHAnsi"/>
                <w:sz w:val="18"/>
                <w:szCs w:val="18"/>
                <w:lang w:val="hr-HR"/>
              </w:rPr>
              <w:t xml:space="preserve"> Bosne i Hercegovine za provođenje EU projekata iz oblasti zaštite okoliša</w:t>
            </w:r>
          </w:p>
        </w:tc>
        <w:tc>
          <w:tcPr>
            <w:tcW w:w="1159" w:type="pct"/>
            <w:shd w:val="clear" w:color="auto" w:fill="FFFFFF"/>
            <w:tcMar>
              <w:top w:w="0" w:type="dxa"/>
              <w:left w:w="108" w:type="dxa"/>
              <w:bottom w:w="0" w:type="dxa"/>
              <w:right w:w="108" w:type="dxa"/>
            </w:tcMar>
            <w:vAlign w:val="center"/>
          </w:tcPr>
          <w:p w14:paraId="24D0986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formirano</w:t>
            </w:r>
          </w:p>
        </w:tc>
        <w:tc>
          <w:tcPr>
            <w:tcW w:w="1159" w:type="pct"/>
            <w:shd w:val="clear" w:color="auto" w:fill="FFFFFF"/>
            <w:vAlign w:val="center"/>
          </w:tcPr>
          <w:p w14:paraId="71725804" w14:textId="77777777" w:rsidR="00CC447D" w:rsidRPr="008D043F" w:rsidRDefault="00CC447D"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rmirano posredničko tijelo na </w:t>
            </w:r>
            <w:r w:rsidR="001E0C31" w:rsidRPr="008D043F">
              <w:rPr>
                <w:rFonts w:asciiTheme="minorHAnsi" w:hAnsiTheme="minorHAnsi" w:cstheme="minorHAnsi"/>
                <w:sz w:val="18"/>
                <w:szCs w:val="18"/>
                <w:lang w:val="hr-HR" w:bidi="en-US"/>
              </w:rPr>
              <w:t xml:space="preserve">nivou </w:t>
            </w:r>
            <w:r w:rsidRPr="008D043F">
              <w:rPr>
                <w:rFonts w:asciiTheme="minorHAnsi" w:hAnsiTheme="minorHAnsi" w:cstheme="minorHAnsi"/>
                <w:sz w:val="18"/>
                <w:szCs w:val="18"/>
                <w:lang w:val="hr-HR" w:bidi="en-US"/>
              </w:rPr>
              <w:t xml:space="preserve">Federacije BiH na način da su iskorišteni kapaciteti postojećih institucija, npr. Fonda za zaštitu okoliša Federacije BiH </w:t>
            </w:r>
            <w:r w:rsidRPr="008D043F">
              <w:rPr>
                <w:rFonts w:asciiTheme="minorHAnsi" w:hAnsiTheme="minorHAnsi" w:cstheme="minorHAnsi"/>
                <w:sz w:val="18"/>
                <w:szCs w:val="18"/>
                <w:lang w:val="hr-HR" w:bidi="en-US"/>
              </w:rPr>
              <w:lastRenderedPageBreak/>
              <w:t xml:space="preserve">koji se već bavi provođenjem i praćenjem projekata zaštite okoliša, s ciljem provođenja EU projekata na području Federacije </w:t>
            </w:r>
            <w:r w:rsidRPr="008D043F">
              <w:rPr>
                <w:rFonts w:asciiTheme="minorHAnsi" w:eastAsia="Calibri" w:hAnsiTheme="minorHAnsi" w:cstheme="minorHAnsi"/>
                <w:sz w:val="18"/>
                <w:szCs w:val="18"/>
                <w:lang w:val="hr-HR"/>
              </w:rPr>
              <w:t>Bosne i Hercegovine (2028.)</w:t>
            </w:r>
          </w:p>
        </w:tc>
      </w:tr>
      <w:tr w:rsidR="00CC447D" w:rsidRPr="008D043F" w14:paraId="20CAC6DA" w14:textId="77777777" w:rsidTr="00270082">
        <w:trPr>
          <w:trHeight w:val="287"/>
        </w:trPr>
        <w:tc>
          <w:tcPr>
            <w:tcW w:w="708" w:type="pct"/>
            <w:vMerge/>
            <w:shd w:val="clear" w:color="auto" w:fill="D9D9D9"/>
            <w:vAlign w:val="center"/>
          </w:tcPr>
          <w:p w14:paraId="150DDF8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0445D6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BF6CA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a informacijskog sistema za prijavu projekata i partnera s </w:t>
            </w:r>
            <w:r w:rsidR="001E0C31" w:rsidRPr="008D043F">
              <w:rPr>
                <w:rFonts w:asciiTheme="minorHAnsi" w:eastAsia="Calibri" w:hAnsiTheme="minorHAnsi" w:cstheme="minorHAnsi"/>
                <w:sz w:val="18"/>
                <w:szCs w:val="18"/>
                <w:lang w:val="hr-HR"/>
              </w:rPr>
              <w:t xml:space="preserve">nivoa </w:t>
            </w:r>
            <w:r w:rsidRPr="008D043F">
              <w:rPr>
                <w:rFonts w:asciiTheme="minorHAnsi" w:eastAsia="Calibri" w:hAnsiTheme="minorHAnsi" w:cstheme="minorHAnsi"/>
                <w:sz w:val="18"/>
                <w:szCs w:val="18"/>
                <w:lang w:val="hr-HR"/>
              </w:rPr>
              <w:t>Bosne i Hercegovine i upravljanje međunarodnim projektima</w:t>
            </w:r>
          </w:p>
        </w:tc>
        <w:tc>
          <w:tcPr>
            <w:tcW w:w="1159" w:type="pct"/>
            <w:shd w:val="clear" w:color="auto" w:fill="FFFFFF"/>
            <w:tcMar>
              <w:top w:w="0" w:type="dxa"/>
              <w:left w:w="108" w:type="dxa"/>
              <w:bottom w:w="0" w:type="dxa"/>
              <w:right w:w="108" w:type="dxa"/>
            </w:tcMar>
            <w:vAlign w:val="center"/>
          </w:tcPr>
          <w:p w14:paraId="6FB89D7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postavljen</w:t>
            </w:r>
          </w:p>
        </w:tc>
        <w:tc>
          <w:tcPr>
            <w:tcW w:w="1159" w:type="pct"/>
            <w:shd w:val="clear" w:color="auto" w:fill="FFFFFF"/>
            <w:vAlign w:val="center"/>
          </w:tcPr>
          <w:p w14:paraId="187D7A55" w14:textId="77777777" w:rsidR="00CC447D" w:rsidRPr="008D043F" w:rsidRDefault="00CC447D"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Fondu za zaštitu okoliša Federacije BiH uspostavljen </w:t>
            </w:r>
            <w:r w:rsidRPr="008D043F">
              <w:rPr>
                <w:rFonts w:asciiTheme="minorHAnsi" w:hAnsiTheme="minorHAnsi" w:cstheme="minorHAnsi"/>
                <w:i/>
                <w:sz w:val="18"/>
                <w:szCs w:val="18"/>
                <w:lang w:val="hr-HR" w:bidi="en-US"/>
              </w:rPr>
              <w:t>online</w:t>
            </w:r>
            <w:r w:rsidRPr="008D043F">
              <w:rPr>
                <w:rFonts w:asciiTheme="minorHAnsi" w:hAnsiTheme="minorHAnsi" w:cstheme="minorHAnsi"/>
                <w:sz w:val="18"/>
                <w:szCs w:val="18"/>
                <w:lang w:val="hr-HR" w:bidi="en-US"/>
              </w:rPr>
              <w:t xml:space="preserve"> sistem (e-servis) za identifikaciju projekata, uvid u prijavu, praćenje i izvještavanje o realizaciji projekata (2029.)</w:t>
            </w:r>
          </w:p>
        </w:tc>
      </w:tr>
      <w:tr w:rsidR="00CC447D" w:rsidRPr="008D043F" w14:paraId="73ADFC66" w14:textId="77777777" w:rsidTr="00270082">
        <w:trPr>
          <w:trHeight w:val="483"/>
        </w:trPr>
        <w:tc>
          <w:tcPr>
            <w:tcW w:w="708" w:type="pct"/>
            <w:vMerge/>
            <w:shd w:val="clear" w:color="auto" w:fill="D9D9D9"/>
            <w:vAlign w:val="center"/>
            <w:hideMark/>
          </w:tcPr>
          <w:p w14:paraId="1E3B66F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67EA26C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CDDEB8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8A2122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4C9E65A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2CE7E4AB" w14:textId="77777777" w:rsidTr="00270082">
        <w:trPr>
          <w:trHeight w:val="287"/>
        </w:trPr>
        <w:tc>
          <w:tcPr>
            <w:tcW w:w="708" w:type="pct"/>
            <w:vMerge/>
            <w:shd w:val="clear" w:color="auto" w:fill="D9D9D9"/>
            <w:vAlign w:val="center"/>
            <w:hideMark/>
          </w:tcPr>
          <w:p w14:paraId="74B8BB41"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6DF4A386"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D322FB5"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1</w:t>
            </w:r>
          </w:p>
        </w:tc>
        <w:tc>
          <w:tcPr>
            <w:tcW w:w="1159" w:type="pct"/>
            <w:tcMar>
              <w:top w:w="0" w:type="dxa"/>
              <w:left w:w="108" w:type="dxa"/>
              <w:bottom w:w="0" w:type="dxa"/>
              <w:right w:w="108" w:type="dxa"/>
            </w:tcMar>
            <w:vAlign w:val="center"/>
          </w:tcPr>
          <w:p w14:paraId="695D1F79"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48D544D"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1</w:t>
            </w:r>
          </w:p>
        </w:tc>
      </w:tr>
    </w:tbl>
    <w:p w14:paraId="573C2DA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2008"/>
        <w:gridCol w:w="2308"/>
        <w:gridCol w:w="3286"/>
        <w:gridCol w:w="3286"/>
        <w:gridCol w:w="3286"/>
      </w:tblGrid>
      <w:tr w:rsidR="00CC447D" w:rsidRPr="008D043F" w14:paraId="1F8D5AE1" w14:textId="77777777" w:rsidTr="00270082">
        <w:trPr>
          <w:trHeight w:val="384"/>
        </w:trPr>
        <w:tc>
          <w:tcPr>
            <w:tcW w:w="708" w:type="pct"/>
            <w:vMerge w:val="restart"/>
            <w:shd w:val="clear" w:color="auto" w:fill="D9D9D9"/>
            <w:tcMar>
              <w:top w:w="0" w:type="dxa"/>
              <w:left w:w="108" w:type="dxa"/>
              <w:bottom w:w="0" w:type="dxa"/>
              <w:right w:w="108" w:type="dxa"/>
            </w:tcMar>
            <w:vAlign w:val="center"/>
          </w:tcPr>
          <w:p w14:paraId="3AB0BFC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 Prioritet</w:t>
            </w:r>
          </w:p>
          <w:p w14:paraId="29BA1A2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p>
        </w:tc>
        <w:tc>
          <w:tcPr>
            <w:tcW w:w="814" w:type="pct"/>
            <w:vMerge w:val="restart"/>
            <w:tcMar>
              <w:top w:w="0" w:type="dxa"/>
              <w:left w:w="108" w:type="dxa"/>
              <w:bottom w:w="0" w:type="dxa"/>
              <w:right w:w="108" w:type="dxa"/>
            </w:tcMar>
            <w:vAlign w:val="center"/>
          </w:tcPr>
          <w:p w14:paraId="6389EA03"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spostaviti sistem za strateško donošenje odluka, ulaganja i praćenje efekata u obrazovanju, istraživanju i inovacijama u okolišu</w:t>
            </w:r>
          </w:p>
        </w:tc>
        <w:tc>
          <w:tcPr>
            <w:tcW w:w="1159" w:type="pct"/>
            <w:shd w:val="clear" w:color="auto" w:fill="D9D9D9"/>
            <w:tcMar>
              <w:top w:w="0" w:type="dxa"/>
              <w:left w:w="108" w:type="dxa"/>
              <w:bottom w:w="0" w:type="dxa"/>
              <w:right w:w="108" w:type="dxa"/>
            </w:tcMar>
            <w:vAlign w:val="center"/>
          </w:tcPr>
          <w:p w14:paraId="3CE3567F"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87A251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0ED02B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A057E52" w14:textId="77777777" w:rsidTr="00270082">
        <w:trPr>
          <w:trHeight w:val="287"/>
        </w:trPr>
        <w:tc>
          <w:tcPr>
            <w:tcW w:w="708" w:type="pct"/>
            <w:vMerge/>
            <w:shd w:val="clear" w:color="auto" w:fill="D9D9D9"/>
            <w:vAlign w:val="center"/>
            <w:hideMark/>
          </w:tcPr>
          <w:p w14:paraId="0CE4390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2A6C142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F4EC9A5" w14:textId="77777777" w:rsidR="00CC447D" w:rsidRPr="008D043F" w:rsidRDefault="001E0C3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epen </w:t>
            </w:r>
            <w:r w:rsidR="00CC447D" w:rsidRPr="008D043F">
              <w:rPr>
                <w:rFonts w:asciiTheme="minorHAnsi" w:hAnsiTheme="minorHAnsi" w:cstheme="minorHAnsi"/>
                <w:sz w:val="18"/>
                <w:szCs w:val="18"/>
                <w:lang w:val="hr-HR"/>
              </w:rPr>
              <w:t>integracije problematike zaštite okoliša u nastavnim planovima obrazovnih institucija i neformalnim oblicima obrazovanja</w:t>
            </w:r>
          </w:p>
        </w:tc>
        <w:tc>
          <w:tcPr>
            <w:tcW w:w="1159" w:type="pct"/>
            <w:tcMar>
              <w:top w:w="0" w:type="dxa"/>
              <w:left w:w="108" w:type="dxa"/>
              <w:bottom w:w="0" w:type="dxa"/>
              <w:right w:w="108" w:type="dxa"/>
            </w:tcMar>
            <w:vAlign w:val="center"/>
          </w:tcPr>
          <w:p w14:paraId="5C9A7F1E"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olišna problematika nije u dovoljnoj mjeri integrirana u postojeće nastavne planove odgojnih i obrazovnih institucija na svim </w:t>
            </w:r>
            <w:r w:rsidR="001E0C31" w:rsidRPr="008D043F">
              <w:rPr>
                <w:rFonts w:asciiTheme="minorHAnsi" w:hAnsiTheme="minorHAnsi" w:cstheme="minorHAnsi"/>
                <w:sz w:val="18"/>
                <w:szCs w:val="18"/>
                <w:lang w:val="hr-HR"/>
              </w:rPr>
              <w:t xml:space="preserve">nivoima </w:t>
            </w:r>
            <w:r w:rsidRPr="008D043F">
              <w:rPr>
                <w:rFonts w:asciiTheme="minorHAnsi" w:hAnsiTheme="minorHAnsi" w:cstheme="minorHAnsi"/>
                <w:sz w:val="18"/>
                <w:szCs w:val="18"/>
                <w:lang w:val="hr-HR"/>
              </w:rPr>
              <w:t>(2021.)</w:t>
            </w:r>
          </w:p>
        </w:tc>
        <w:tc>
          <w:tcPr>
            <w:tcW w:w="1159" w:type="pct"/>
            <w:tcMar>
              <w:top w:w="0" w:type="dxa"/>
              <w:left w:w="108" w:type="dxa"/>
              <w:bottom w:w="0" w:type="dxa"/>
              <w:right w:w="108" w:type="dxa"/>
            </w:tcMar>
            <w:vAlign w:val="center"/>
          </w:tcPr>
          <w:p w14:paraId="2E0B7EA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blematika zaštite okoliša snažnije integrirana u nastavne planove odgojnih i obrazovnih institucija na svim </w:t>
            </w:r>
            <w:r w:rsidR="001E0C31" w:rsidRPr="008D043F">
              <w:rPr>
                <w:rFonts w:asciiTheme="minorHAnsi" w:hAnsiTheme="minorHAnsi" w:cstheme="minorHAnsi"/>
                <w:sz w:val="18"/>
                <w:szCs w:val="18"/>
                <w:lang w:val="hr-HR"/>
              </w:rPr>
              <w:t xml:space="preserve">nivoima </w:t>
            </w:r>
            <w:r w:rsidRPr="008D043F">
              <w:rPr>
                <w:rFonts w:asciiTheme="minorHAnsi" w:hAnsiTheme="minorHAnsi" w:cstheme="minorHAnsi"/>
                <w:sz w:val="18"/>
                <w:szCs w:val="18"/>
                <w:lang w:val="hr-HR"/>
              </w:rPr>
              <w:t>(2030.)</w:t>
            </w:r>
          </w:p>
        </w:tc>
      </w:tr>
      <w:tr w:rsidR="00CC447D" w:rsidRPr="008D043F" w14:paraId="1BE1C860" w14:textId="77777777" w:rsidTr="00270082">
        <w:trPr>
          <w:trHeight w:val="287"/>
        </w:trPr>
        <w:tc>
          <w:tcPr>
            <w:tcW w:w="708" w:type="pct"/>
            <w:vMerge/>
            <w:shd w:val="clear" w:color="auto" w:fill="D9D9D9"/>
            <w:vAlign w:val="center"/>
          </w:tcPr>
          <w:p w14:paraId="0FCBBA2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15B0292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2279A9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apacitet uposlenika odgojno-obrazovnih ustanova</w:t>
            </w:r>
          </w:p>
        </w:tc>
        <w:tc>
          <w:tcPr>
            <w:tcW w:w="1159" w:type="pct"/>
            <w:tcMar>
              <w:top w:w="0" w:type="dxa"/>
              <w:left w:w="108" w:type="dxa"/>
              <w:bottom w:w="0" w:type="dxa"/>
              <w:right w:w="108" w:type="dxa"/>
            </w:tcMar>
            <w:vAlign w:val="center"/>
          </w:tcPr>
          <w:p w14:paraId="6462F33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i potreba za jačanjem ekopedagoških kompetencija uposlenika odgojno-obrazovnih ustanova (2021.)</w:t>
            </w:r>
          </w:p>
        </w:tc>
        <w:tc>
          <w:tcPr>
            <w:tcW w:w="1159" w:type="pct"/>
            <w:tcMar>
              <w:top w:w="0" w:type="dxa"/>
              <w:left w:w="108" w:type="dxa"/>
              <w:bottom w:w="0" w:type="dxa"/>
              <w:right w:w="108" w:type="dxa"/>
            </w:tcMar>
            <w:vAlign w:val="center"/>
          </w:tcPr>
          <w:p w14:paraId="4318723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jačan kapacitet i ekopedagoške kompetencije uposlenika odgojno-obrazovnih ustanova (2030.)</w:t>
            </w:r>
          </w:p>
        </w:tc>
      </w:tr>
      <w:tr w:rsidR="00CC447D" w:rsidRPr="008D043F" w14:paraId="46E89779" w14:textId="77777777" w:rsidTr="00270082">
        <w:trPr>
          <w:trHeight w:val="287"/>
        </w:trPr>
        <w:tc>
          <w:tcPr>
            <w:tcW w:w="708" w:type="pct"/>
            <w:vMerge/>
            <w:shd w:val="clear" w:color="auto" w:fill="D9D9D9"/>
            <w:vAlign w:val="center"/>
          </w:tcPr>
          <w:p w14:paraId="3FD0C70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4770C55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C506ED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a namjenskih budžeta za podršku neformalnom obrazovanju u oblasti okoliša</w:t>
            </w:r>
          </w:p>
        </w:tc>
        <w:tc>
          <w:tcPr>
            <w:tcW w:w="1159" w:type="pct"/>
            <w:tcMar>
              <w:top w:w="0" w:type="dxa"/>
              <w:left w:w="108" w:type="dxa"/>
              <w:bottom w:w="0" w:type="dxa"/>
              <w:right w:w="108" w:type="dxa"/>
            </w:tcMar>
            <w:vAlign w:val="center"/>
          </w:tcPr>
          <w:p w14:paraId="44B99AE1"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i budžeti za podršku programskog djelovanja u </w:t>
            </w:r>
            <w:r w:rsidR="001E0C31" w:rsidRPr="008D043F">
              <w:rPr>
                <w:rFonts w:asciiTheme="minorHAnsi" w:hAnsiTheme="minorHAnsi" w:cstheme="minorHAnsi"/>
                <w:sz w:val="18"/>
                <w:szCs w:val="18"/>
                <w:lang w:val="hr-HR"/>
              </w:rPr>
              <w:t xml:space="preserve">domenu </w:t>
            </w:r>
            <w:r w:rsidRPr="008D043F">
              <w:rPr>
                <w:rFonts w:asciiTheme="minorHAnsi" w:hAnsiTheme="minorHAnsi" w:cstheme="minorHAnsi"/>
                <w:sz w:val="18"/>
                <w:szCs w:val="18"/>
                <w:lang w:val="hr-HR"/>
              </w:rPr>
              <w:t>neformalnog obrazovanja u oblasti okoliša (2021.)</w:t>
            </w:r>
          </w:p>
        </w:tc>
        <w:tc>
          <w:tcPr>
            <w:tcW w:w="1159" w:type="pct"/>
            <w:tcMar>
              <w:top w:w="0" w:type="dxa"/>
              <w:left w:w="108" w:type="dxa"/>
              <w:bottom w:w="0" w:type="dxa"/>
              <w:right w:w="108" w:type="dxa"/>
            </w:tcMar>
            <w:vAlign w:val="center"/>
          </w:tcPr>
          <w:p w14:paraId="1F7782F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su namjenski budžeti za podršku neformalnom obrazovanju u oblasti okoliša (2030.)</w:t>
            </w:r>
          </w:p>
        </w:tc>
      </w:tr>
      <w:tr w:rsidR="00CC447D" w:rsidRPr="008D043F" w14:paraId="75DB3D29" w14:textId="77777777" w:rsidTr="00270082">
        <w:trPr>
          <w:trHeight w:val="287"/>
        </w:trPr>
        <w:tc>
          <w:tcPr>
            <w:tcW w:w="708" w:type="pct"/>
            <w:vMerge/>
            <w:shd w:val="clear" w:color="auto" w:fill="D9D9D9"/>
            <w:vAlign w:val="center"/>
          </w:tcPr>
          <w:p w14:paraId="6407D0F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1AE7EBD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E508B9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spoloživost namjenskih budžeta inovacije i razvoj u oblasti okoliša</w:t>
            </w:r>
          </w:p>
        </w:tc>
        <w:tc>
          <w:tcPr>
            <w:tcW w:w="1159" w:type="pct"/>
            <w:tcMar>
              <w:top w:w="0" w:type="dxa"/>
              <w:left w:w="108" w:type="dxa"/>
              <w:bottom w:w="0" w:type="dxa"/>
              <w:right w:w="108" w:type="dxa"/>
            </w:tcMar>
            <w:vAlign w:val="center"/>
          </w:tcPr>
          <w:p w14:paraId="03075DC6"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amjenski budžeti za ulaganje u inovacije i razvoj, kao i primjenu novih tehnologija s ciljem smanjenja zagađenja nisu dovoljni s obzirom na rastuće potrebe da se prate međunarodni trendovi (2021.)</w:t>
            </w:r>
          </w:p>
        </w:tc>
        <w:tc>
          <w:tcPr>
            <w:tcW w:w="1159" w:type="pct"/>
            <w:tcMar>
              <w:top w:w="0" w:type="dxa"/>
              <w:left w:w="108" w:type="dxa"/>
              <w:bottom w:w="0" w:type="dxa"/>
              <w:right w:w="108" w:type="dxa"/>
            </w:tcMar>
            <w:vAlign w:val="center"/>
          </w:tcPr>
          <w:p w14:paraId="4CA5207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edeni veći namjenski budžeti za ulaganje u inovacije i razvoj, te primjenu novih tehnologija u cilju smanjenja zagađenja (2028.)</w:t>
            </w:r>
          </w:p>
        </w:tc>
      </w:tr>
      <w:tr w:rsidR="00CC447D" w:rsidRPr="008D043F" w14:paraId="45A7374E" w14:textId="77777777" w:rsidTr="00270082">
        <w:trPr>
          <w:trHeight w:val="287"/>
        </w:trPr>
        <w:tc>
          <w:tcPr>
            <w:tcW w:w="708" w:type="pct"/>
            <w:vMerge/>
            <w:shd w:val="clear" w:color="auto" w:fill="D9D9D9"/>
            <w:vAlign w:val="center"/>
          </w:tcPr>
          <w:p w14:paraId="76C64D1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3089889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749B2B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ijenost kapaciteta za istraživanja u oblasti okoliša</w:t>
            </w:r>
          </w:p>
        </w:tc>
        <w:tc>
          <w:tcPr>
            <w:tcW w:w="1159" w:type="pct"/>
            <w:tcMar>
              <w:top w:w="0" w:type="dxa"/>
              <w:left w:w="108" w:type="dxa"/>
              <w:bottom w:w="0" w:type="dxa"/>
              <w:right w:w="108" w:type="dxa"/>
            </w:tcMar>
            <w:vAlign w:val="center"/>
          </w:tcPr>
          <w:p w14:paraId="515AEB1B"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zak nivo kapaciteta za istraživanje i razvoj u okolišu. Naučna istraživanja u ovoj oblasti se ne provode u dovoljnoj mjeri (2021.)</w:t>
            </w:r>
          </w:p>
        </w:tc>
        <w:tc>
          <w:tcPr>
            <w:tcW w:w="1159" w:type="pct"/>
            <w:tcMar>
              <w:top w:w="0" w:type="dxa"/>
              <w:left w:w="108" w:type="dxa"/>
              <w:bottom w:w="0" w:type="dxa"/>
              <w:right w:w="108" w:type="dxa"/>
            </w:tcMar>
            <w:vAlign w:val="center"/>
          </w:tcPr>
          <w:p w14:paraId="27FA3A9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naprijeđeni su kapaciteti za istraživanja u oblasti okoliša (2030.)</w:t>
            </w:r>
          </w:p>
        </w:tc>
      </w:tr>
      <w:tr w:rsidR="00CC447D" w:rsidRPr="008D043F" w14:paraId="7B728553" w14:textId="77777777" w:rsidTr="00270082">
        <w:trPr>
          <w:trHeight w:val="287"/>
        </w:trPr>
        <w:tc>
          <w:tcPr>
            <w:tcW w:w="708" w:type="pct"/>
            <w:vMerge/>
            <w:shd w:val="clear" w:color="auto" w:fill="D9D9D9"/>
            <w:vAlign w:val="center"/>
            <w:hideMark/>
          </w:tcPr>
          <w:p w14:paraId="3B0193D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469247A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4D468C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13C4653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706C07C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296D17" w:rsidRPr="008D043F" w14:paraId="352FF377" w14:textId="77777777" w:rsidTr="00270082">
        <w:trPr>
          <w:trHeight w:val="287"/>
        </w:trPr>
        <w:tc>
          <w:tcPr>
            <w:tcW w:w="708" w:type="pct"/>
            <w:vMerge/>
            <w:shd w:val="clear" w:color="auto" w:fill="D9D9D9"/>
            <w:vAlign w:val="center"/>
          </w:tcPr>
          <w:p w14:paraId="7371B810" w14:textId="77777777" w:rsidR="00296D17" w:rsidRPr="008D043F" w:rsidRDefault="00296D17"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6CAF21D7" w14:textId="77777777" w:rsidR="00296D17" w:rsidRPr="008D043F" w:rsidRDefault="00296D1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5B221D4"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3</w:t>
            </w:r>
          </w:p>
        </w:tc>
        <w:tc>
          <w:tcPr>
            <w:tcW w:w="1159" w:type="pct"/>
            <w:tcMar>
              <w:top w:w="0" w:type="dxa"/>
              <w:left w:w="108" w:type="dxa"/>
              <w:bottom w:w="0" w:type="dxa"/>
              <w:right w:w="108" w:type="dxa"/>
            </w:tcMar>
            <w:vAlign w:val="center"/>
          </w:tcPr>
          <w:p w14:paraId="6DC88B11"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93</w:t>
            </w:r>
          </w:p>
        </w:tc>
        <w:tc>
          <w:tcPr>
            <w:tcW w:w="1159" w:type="pct"/>
            <w:tcMar>
              <w:top w:w="0" w:type="dxa"/>
              <w:left w:w="108" w:type="dxa"/>
              <w:bottom w:w="0" w:type="dxa"/>
              <w:right w:w="108" w:type="dxa"/>
            </w:tcMar>
            <w:vAlign w:val="center"/>
          </w:tcPr>
          <w:p w14:paraId="418C0F33"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587</w:t>
            </w:r>
          </w:p>
        </w:tc>
      </w:tr>
    </w:tbl>
    <w:p w14:paraId="0B9BF134"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7511E5F6"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78810A9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1. Mjera</w:t>
            </w:r>
          </w:p>
        </w:tc>
        <w:tc>
          <w:tcPr>
            <w:tcW w:w="815" w:type="pct"/>
            <w:vMerge w:val="restart"/>
            <w:tcMar>
              <w:top w:w="0" w:type="dxa"/>
              <w:left w:w="108" w:type="dxa"/>
              <w:bottom w:w="0" w:type="dxa"/>
              <w:right w:w="108" w:type="dxa"/>
            </w:tcMar>
            <w:vAlign w:val="center"/>
          </w:tcPr>
          <w:p w14:paraId="0981281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ntegriranje problematike zaštite okoliša u nastavne planove odgojnih i obrazovnih institucija na svim </w:t>
            </w:r>
            <w:r w:rsidR="001E0C31" w:rsidRPr="008D043F">
              <w:rPr>
                <w:rFonts w:asciiTheme="minorHAnsi" w:eastAsia="Calibri" w:hAnsiTheme="minorHAnsi" w:cstheme="minorHAnsi"/>
                <w:sz w:val="18"/>
                <w:szCs w:val="18"/>
                <w:lang w:val="hr-HR"/>
              </w:rPr>
              <w:t>nivoima</w:t>
            </w:r>
          </w:p>
        </w:tc>
        <w:tc>
          <w:tcPr>
            <w:tcW w:w="1159" w:type="pct"/>
            <w:shd w:val="clear" w:color="auto" w:fill="D9D9D9"/>
            <w:tcMar>
              <w:top w:w="0" w:type="dxa"/>
              <w:left w:w="108" w:type="dxa"/>
              <w:bottom w:w="0" w:type="dxa"/>
              <w:right w:w="108" w:type="dxa"/>
            </w:tcMar>
            <w:vAlign w:val="center"/>
            <w:hideMark/>
          </w:tcPr>
          <w:p w14:paraId="3AECBCC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712C26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5B8FEC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E9B9C01" w14:textId="77777777" w:rsidTr="00296D17">
        <w:trPr>
          <w:trHeight w:val="287"/>
        </w:trPr>
        <w:tc>
          <w:tcPr>
            <w:tcW w:w="708" w:type="pct"/>
            <w:vMerge/>
            <w:shd w:val="clear" w:color="auto" w:fill="D9D9D9"/>
            <w:vAlign w:val="center"/>
          </w:tcPr>
          <w:p w14:paraId="4AB002E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D6B5CF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ADA206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naliza </w:t>
            </w:r>
            <w:r w:rsidR="001E0C31" w:rsidRPr="008D043F">
              <w:rPr>
                <w:rFonts w:asciiTheme="minorHAnsi" w:eastAsia="Calibri" w:hAnsiTheme="minorHAnsi" w:cstheme="minorHAnsi"/>
                <w:sz w:val="18"/>
                <w:szCs w:val="18"/>
                <w:lang w:val="hr-HR"/>
              </w:rPr>
              <w:t xml:space="preserve">kvaliteta </w:t>
            </w:r>
            <w:r w:rsidRPr="008D043F">
              <w:rPr>
                <w:rFonts w:asciiTheme="minorHAnsi" w:eastAsia="Calibri" w:hAnsiTheme="minorHAnsi" w:cstheme="minorHAnsi"/>
                <w:sz w:val="18"/>
                <w:szCs w:val="18"/>
                <w:lang w:val="hr-HR"/>
              </w:rPr>
              <w:t>nastavnih sadržaja</w:t>
            </w:r>
          </w:p>
        </w:tc>
        <w:tc>
          <w:tcPr>
            <w:tcW w:w="1159" w:type="pct"/>
            <w:shd w:val="clear" w:color="auto" w:fill="FFFFFF"/>
            <w:tcMar>
              <w:top w:w="0" w:type="dxa"/>
              <w:left w:w="108" w:type="dxa"/>
              <w:bottom w:w="0" w:type="dxa"/>
              <w:right w:w="108" w:type="dxa"/>
            </w:tcMar>
            <w:vAlign w:val="center"/>
          </w:tcPr>
          <w:p w14:paraId="1D1B1EB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rađena sveobuhvatna analiza</w:t>
            </w:r>
          </w:p>
        </w:tc>
        <w:tc>
          <w:tcPr>
            <w:tcW w:w="1159" w:type="pct"/>
            <w:shd w:val="clear" w:color="auto" w:fill="FFFFFF"/>
            <w:vAlign w:val="center"/>
          </w:tcPr>
          <w:p w14:paraId="3476049C"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a sveobuhvatna analiza </w:t>
            </w:r>
            <w:r w:rsidR="001E0C31" w:rsidRPr="008D043F">
              <w:rPr>
                <w:rFonts w:asciiTheme="minorHAnsi" w:hAnsiTheme="minorHAnsi" w:cstheme="minorHAnsi"/>
                <w:sz w:val="18"/>
                <w:szCs w:val="18"/>
                <w:lang w:val="hr-HR" w:bidi="en-US"/>
              </w:rPr>
              <w:t xml:space="preserve">kvaliteta </w:t>
            </w:r>
            <w:r w:rsidRPr="008D043F">
              <w:rPr>
                <w:rFonts w:asciiTheme="minorHAnsi" w:hAnsiTheme="minorHAnsi" w:cstheme="minorHAnsi"/>
                <w:sz w:val="18"/>
                <w:szCs w:val="18"/>
                <w:lang w:val="hr-HR" w:bidi="en-US"/>
              </w:rPr>
              <w:t>nastavnih sadržaja (2023.)</w:t>
            </w:r>
          </w:p>
        </w:tc>
      </w:tr>
      <w:tr w:rsidR="00CC447D" w:rsidRPr="008D043F" w14:paraId="03DB1CE4" w14:textId="77777777" w:rsidTr="00296D17">
        <w:trPr>
          <w:trHeight w:val="287"/>
        </w:trPr>
        <w:tc>
          <w:tcPr>
            <w:tcW w:w="708" w:type="pct"/>
            <w:vMerge/>
            <w:shd w:val="clear" w:color="auto" w:fill="D9D9D9"/>
            <w:vAlign w:val="center"/>
          </w:tcPr>
          <w:p w14:paraId="22BCA93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AB41DB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AE59A14"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Mjera u kojoj su inovirani programi edukacije koji se uključuju u nastavne i vannastavne programe</w:t>
            </w:r>
          </w:p>
        </w:tc>
        <w:tc>
          <w:tcPr>
            <w:tcW w:w="1159" w:type="pct"/>
            <w:shd w:val="clear" w:color="auto" w:fill="FFFFFF"/>
            <w:tcMar>
              <w:top w:w="0" w:type="dxa"/>
              <w:left w:w="108" w:type="dxa"/>
              <w:bottom w:w="0" w:type="dxa"/>
              <w:right w:w="108" w:type="dxa"/>
            </w:tcMar>
            <w:vAlign w:val="center"/>
          </w:tcPr>
          <w:p w14:paraId="4554B08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i prostor za poboljšanja</w:t>
            </w:r>
          </w:p>
        </w:tc>
        <w:tc>
          <w:tcPr>
            <w:tcW w:w="1159" w:type="pct"/>
            <w:shd w:val="clear" w:color="auto" w:fill="FFFFFF"/>
            <w:vAlign w:val="center"/>
          </w:tcPr>
          <w:p w14:paraId="5D042A64"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Inovirani programi edukacije o zaštiti okoliša koji se uključuju u nastavne i vannastavne programe, a kroz koje se razvija ekološka kultura učenika/ica</w:t>
            </w:r>
            <w:r w:rsidR="001E0C3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svajaju ekološke vrijednosti i vrijednosne orijentacije (periodično 2030.)</w:t>
            </w:r>
          </w:p>
        </w:tc>
      </w:tr>
      <w:tr w:rsidR="00CC447D" w:rsidRPr="008D043F" w14:paraId="2C4D9E2D" w14:textId="77777777" w:rsidTr="00296D17">
        <w:trPr>
          <w:trHeight w:val="287"/>
        </w:trPr>
        <w:tc>
          <w:tcPr>
            <w:tcW w:w="708" w:type="pct"/>
            <w:vMerge/>
            <w:shd w:val="clear" w:color="auto" w:fill="D9D9D9"/>
            <w:vAlign w:val="center"/>
          </w:tcPr>
          <w:p w14:paraId="07F0132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01B54C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38F093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škola sa statusom </w:t>
            </w:r>
            <w:r w:rsidR="001E0C31"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w:t>
            </w:r>
          </w:p>
        </w:tc>
        <w:tc>
          <w:tcPr>
            <w:tcW w:w="1159" w:type="pct"/>
            <w:shd w:val="clear" w:color="auto" w:fill="FFFFFF"/>
            <w:tcMar>
              <w:top w:w="0" w:type="dxa"/>
              <w:left w:w="108" w:type="dxa"/>
              <w:bottom w:w="0" w:type="dxa"/>
              <w:right w:w="108" w:type="dxa"/>
            </w:tcMar>
            <w:vAlign w:val="center"/>
          </w:tcPr>
          <w:p w14:paraId="3161570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7E555FEA"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većan broj </w:t>
            </w:r>
            <w:r w:rsidRPr="008D043F">
              <w:rPr>
                <w:rFonts w:asciiTheme="minorHAnsi" w:eastAsia="Calibri" w:hAnsiTheme="minorHAnsi" w:cstheme="minorHAnsi"/>
                <w:sz w:val="18"/>
                <w:szCs w:val="18"/>
                <w:lang w:val="hr-HR"/>
              </w:rPr>
              <w:t xml:space="preserve">škola sa statusom </w:t>
            </w:r>
            <w:r w:rsidR="001E0C31"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 (konstantno – 2030.)</w:t>
            </w:r>
          </w:p>
        </w:tc>
      </w:tr>
      <w:tr w:rsidR="00CC447D" w:rsidRPr="008D043F" w14:paraId="01A83611" w14:textId="77777777" w:rsidTr="00296D17">
        <w:trPr>
          <w:trHeight w:val="287"/>
        </w:trPr>
        <w:tc>
          <w:tcPr>
            <w:tcW w:w="708" w:type="pct"/>
            <w:vMerge/>
            <w:shd w:val="clear" w:color="auto" w:fill="D9D9D9"/>
            <w:vAlign w:val="center"/>
          </w:tcPr>
          <w:p w14:paraId="38B9FC1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208CC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A2FBA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Zakonsko omogućavanje otvaranja inovativnih centara za razvoj u primarnom obrazovanju</w:t>
            </w:r>
          </w:p>
        </w:tc>
        <w:tc>
          <w:tcPr>
            <w:tcW w:w="1159" w:type="pct"/>
            <w:shd w:val="clear" w:color="auto" w:fill="FFFFFF"/>
            <w:tcMar>
              <w:top w:w="0" w:type="dxa"/>
              <w:left w:w="108" w:type="dxa"/>
              <w:bottom w:w="0" w:type="dxa"/>
              <w:right w:w="108" w:type="dxa"/>
            </w:tcMar>
            <w:vAlign w:val="center"/>
          </w:tcPr>
          <w:p w14:paraId="259BECD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zakonski omogućeno</w:t>
            </w:r>
          </w:p>
        </w:tc>
        <w:tc>
          <w:tcPr>
            <w:tcW w:w="1159" w:type="pct"/>
            <w:shd w:val="clear" w:color="auto" w:fill="FFFFFF"/>
            <w:vAlign w:val="center"/>
          </w:tcPr>
          <w:p w14:paraId="69DA958D"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tvoreni zakonski preduvjeti za otvaranje inovativnih centara za razvoj </w:t>
            </w:r>
            <w:r w:rsidRPr="008D043F">
              <w:rPr>
                <w:rFonts w:asciiTheme="minorHAnsi" w:eastAsia="Calibri" w:hAnsiTheme="minorHAnsi" w:cstheme="minorHAnsi"/>
                <w:sz w:val="18"/>
                <w:szCs w:val="18"/>
                <w:lang w:val="hr-HR"/>
              </w:rPr>
              <w:t>u primarnom obrazovanju</w:t>
            </w:r>
            <w:r w:rsidRPr="008D043F">
              <w:rPr>
                <w:rFonts w:asciiTheme="minorHAnsi" w:hAnsiTheme="minorHAnsi" w:cstheme="minorHAnsi"/>
                <w:sz w:val="18"/>
                <w:szCs w:val="18"/>
                <w:lang w:val="hr-HR" w:bidi="en-US"/>
              </w:rPr>
              <w:t xml:space="preserve"> (2025.)</w:t>
            </w:r>
          </w:p>
        </w:tc>
      </w:tr>
      <w:tr w:rsidR="00CC447D" w:rsidRPr="008D043F" w14:paraId="7526F15D" w14:textId="77777777" w:rsidTr="00296D17">
        <w:trPr>
          <w:trHeight w:val="287"/>
        </w:trPr>
        <w:tc>
          <w:tcPr>
            <w:tcW w:w="708" w:type="pct"/>
            <w:vMerge/>
            <w:shd w:val="clear" w:color="auto" w:fill="D9D9D9"/>
            <w:vAlign w:val="center"/>
          </w:tcPr>
          <w:p w14:paraId="2D2ED69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8EBED7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E0309C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a programa učenja u zaštićenim područjima</w:t>
            </w:r>
          </w:p>
        </w:tc>
        <w:tc>
          <w:tcPr>
            <w:tcW w:w="1159" w:type="pct"/>
            <w:shd w:val="clear" w:color="auto" w:fill="FFFFFF"/>
            <w:tcMar>
              <w:top w:w="0" w:type="dxa"/>
              <w:left w:w="108" w:type="dxa"/>
              <w:bottom w:w="0" w:type="dxa"/>
              <w:right w:w="108" w:type="dxa"/>
            </w:tcMar>
            <w:vAlign w:val="center"/>
          </w:tcPr>
          <w:p w14:paraId="259AD11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uspostavljeni programi</w:t>
            </w:r>
          </w:p>
        </w:tc>
        <w:tc>
          <w:tcPr>
            <w:tcW w:w="1159" w:type="pct"/>
            <w:shd w:val="clear" w:color="auto" w:fill="FFFFFF"/>
            <w:vAlign w:val="center"/>
          </w:tcPr>
          <w:p w14:paraId="3F532E60"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i </w:t>
            </w:r>
            <w:r w:rsidRPr="008D043F">
              <w:rPr>
                <w:rFonts w:asciiTheme="minorHAnsi" w:eastAsia="Calibri" w:hAnsiTheme="minorHAnsi" w:cstheme="minorHAnsi"/>
                <w:sz w:val="18"/>
                <w:szCs w:val="18"/>
                <w:lang w:val="hr-HR"/>
              </w:rPr>
              <w:t>programi učenja u zaštićenim područjima (2029.)</w:t>
            </w:r>
          </w:p>
        </w:tc>
      </w:tr>
      <w:tr w:rsidR="00CC447D" w:rsidRPr="008D043F" w14:paraId="7908834C" w14:textId="77777777" w:rsidTr="00296D17">
        <w:trPr>
          <w:trHeight w:val="287"/>
        </w:trPr>
        <w:tc>
          <w:tcPr>
            <w:tcW w:w="708" w:type="pct"/>
            <w:vMerge/>
            <w:shd w:val="clear" w:color="auto" w:fill="D9D9D9"/>
            <w:vAlign w:val="center"/>
          </w:tcPr>
          <w:p w14:paraId="72066A7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B2FC78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3064D9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odgojno-obrazovnih ustanova koje su ostvarile </w:t>
            </w:r>
            <w:r w:rsidR="001E0C31" w:rsidRPr="008D043F">
              <w:rPr>
                <w:rFonts w:asciiTheme="minorHAnsi" w:eastAsia="Calibri" w:hAnsiTheme="minorHAnsi" w:cstheme="minorHAnsi"/>
                <w:sz w:val="18"/>
                <w:szCs w:val="18"/>
                <w:lang w:val="hr-HR"/>
              </w:rPr>
              <w:t xml:space="preserve">saradnju </w:t>
            </w:r>
            <w:r w:rsidRPr="008D043F">
              <w:rPr>
                <w:rFonts w:asciiTheme="minorHAnsi" w:eastAsia="Calibri" w:hAnsiTheme="minorHAnsi" w:cstheme="minorHAnsi"/>
                <w:sz w:val="18"/>
                <w:szCs w:val="18"/>
                <w:lang w:val="hr-HR"/>
              </w:rPr>
              <w:t>s farmama i poljoprivrednim gazdinstvima</w:t>
            </w:r>
          </w:p>
        </w:tc>
        <w:tc>
          <w:tcPr>
            <w:tcW w:w="1159" w:type="pct"/>
            <w:shd w:val="clear" w:color="auto" w:fill="FFFFFF"/>
            <w:tcMar>
              <w:top w:w="0" w:type="dxa"/>
              <w:left w:w="108" w:type="dxa"/>
              <w:bottom w:w="0" w:type="dxa"/>
              <w:right w:w="108" w:type="dxa"/>
            </w:tcMar>
            <w:vAlign w:val="center"/>
          </w:tcPr>
          <w:p w14:paraId="53DBD2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3323A1F2" w14:textId="77777777" w:rsidR="00CC447D" w:rsidRPr="008D043F" w:rsidRDefault="00CC447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većan </w:t>
            </w:r>
            <w:r w:rsidRPr="008D043F">
              <w:rPr>
                <w:rFonts w:asciiTheme="minorHAnsi" w:eastAsia="Calibri" w:hAnsiTheme="minorHAnsi" w:cstheme="minorHAnsi"/>
                <w:sz w:val="18"/>
                <w:szCs w:val="18"/>
                <w:lang w:val="hr-HR"/>
              </w:rPr>
              <w:t xml:space="preserve">broj odgojno-obrazovnih ustanova koje su ostvarile </w:t>
            </w:r>
            <w:r w:rsidR="001E0C31" w:rsidRPr="008D043F">
              <w:rPr>
                <w:rFonts w:asciiTheme="minorHAnsi" w:eastAsia="Calibri" w:hAnsiTheme="minorHAnsi" w:cstheme="minorHAnsi"/>
                <w:sz w:val="18"/>
                <w:szCs w:val="18"/>
                <w:lang w:val="hr-HR"/>
              </w:rPr>
              <w:t xml:space="preserve">saradnju </w:t>
            </w:r>
            <w:r w:rsidRPr="008D043F">
              <w:rPr>
                <w:rFonts w:asciiTheme="minorHAnsi" w:eastAsia="Calibri" w:hAnsiTheme="minorHAnsi" w:cstheme="minorHAnsi"/>
                <w:sz w:val="18"/>
                <w:szCs w:val="18"/>
                <w:lang w:val="hr-HR"/>
              </w:rPr>
              <w:t>s farmama i poljoprivrednim gazdinstvima (konstantno – 2030.)</w:t>
            </w:r>
          </w:p>
        </w:tc>
      </w:tr>
      <w:tr w:rsidR="00CC447D" w:rsidRPr="008D043F" w14:paraId="37F0BBFD" w14:textId="77777777" w:rsidTr="00296D17">
        <w:trPr>
          <w:trHeight w:val="483"/>
        </w:trPr>
        <w:tc>
          <w:tcPr>
            <w:tcW w:w="708" w:type="pct"/>
            <w:vMerge/>
            <w:shd w:val="clear" w:color="auto" w:fill="D9D9D9"/>
            <w:vAlign w:val="center"/>
            <w:hideMark/>
          </w:tcPr>
          <w:p w14:paraId="56A1F84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EBE13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D06D9C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ADD64A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6A6B783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4C4A3CA1" w14:textId="77777777" w:rsidTr="00296D17">
        <w:trPr>
          <w:trHeight w:val="287"/>
        </w:trPr>
        <w:tc>
          <w:tcPr>
            <w:tcW w:w="708" w:type="pct"/>
            <w:vMerge/>
            <w:shd w:val="clear" w:color="auto" w:fill="D9D9D9"/>
            <w:vAlign w:val="center"/>
            <w:hideMark/>
          </w:tcPr>
          <w:p w14:paraId="2968AE1B"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FEC0971"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D330068"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3</w:t>
            </w:r>
          </w:p>
        </w:tc>
        <w:tc>
          <w:tcPr>
            <w:tcW w:w="1159" w:type="pct"/>
            <w:tcMar>
              <w:top w:w="0" w:type="dxa"/>
              <w:left w:w="108" w:type="dxa"/>
              <w:bottom w:w="0" w:type="dxa"/>
              <w:right w:w="108" w:type="dxa"/>
            </w:tcMar>
            <w:vAlign w:val="center"/>
          </w:tcPr>
          <w:p w14:paraId="78A34CC7"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5</w:t>
            </w:r>
          </w:p>
        </w:tc>
        <w:tc>
          <w:tcPr>
            <w:tcW w:w="1159" w:type="pct"/>
            <w:tcMar>
              <w:top w:w="0" w:type="dxa"/>
              <w:left w:w="108" w:type="dxa"/>
              <w:bottom w:w="0" w:type="dxa"/>
              <w:right w:w="108" w:type="dxa"/>
            </w:tcMar>
            <w:vAlign w:val="center"/>
          </w:tcPr>
          <w:p w14:paraId="2BC55492"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78</w:t>
            </w:r>
          </w:p>
        </w:tc>
      </w:tr>
      <w:tr w:rsidR="00CC447D" w:rsidRPr="008D043F" w14:paraId="592D4B5D"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5704D34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2. Mjera</w:t>
            </w:r>
          </w:p>
        </w:tc>
        <w:tc>
          <w:tcPr>
            <w:tcW w:w="815" w:type="pct"/>
            <w:vMerge w:val="restart"/>
            <w:tcMar>
              <w:top w:w="0" w:type="dxa"/>
              <w:left w:w="108" w:type="dxa"/>
              <w:bottom w:w="0" w:type="dxa"/>
              <w:right w:w="108" w:type="dxa"/>
            </w:tcMar>
            <w:vAlign w:val="center"/>
          </w:tcPr>
          <w:p w14:paraId="6F2A9FD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čanje kapaciteta i ekopedagoških kompetencija uposlenika odgojno-obrazovnih ustanova</w:t>
            </w:r>
          </w:p>
        </w:tc>
        <w:tc>
          <w:tcPr>
            <w:tcW w:w="1159" w:type="pct"/>
            <w:shd w:val="clear" w:color="auto" w:fill="D9D9D9"/>
            <w:tcMar>
              <w:top w:w="0" w:type="dxa"/>
              <w:left w:w="108" w:type="dxa"/>
              <w:bottom w:w="0" w:type="dxa"/>
              <w:right w:w="108" w:type="dxa"/>
            </w:tcMar>
            <w:vAlign w:val="center"/>
            <w:hideMark/>
          </w:tcPr>
          <w:p w14:paraId="5141D7E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604EE7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63D4FD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725B78F9" w14:textId="77777777" w:rsidTr="00296D17">
        <w:trPr>
          <w:trHeight w:val="287"/>
        </w:trPr>
        <w:tc>
          <w:tcPr>
            <w:tcW w:w="708" w:type="pct"/>
            <w:vMerge/>
            <w:shd w:val="clear" w:color="auto" w:fill="D9D9D9"/>
            <w:vAlign w:val="center"/>
          </w:tcPr>
          <w:p w14:paraId="39B1219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B61E8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2A3017" w14:textId="77777777" w:rsidR="00CC447D" w:rsidRPr="008D043F" w:rsidRDefault="001E0C31"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unaprjeđenja ekopedagoških kompetencija uposlenika odgojno-obrazovnih ustanova kroz edukaciju  o zaštiti okoliša akreditiranim programima</w:t>
            </w:r>
          </w:p>
        </w:tc>
        <w:tc>
          <w:tcPr>
            <w:tcW w:w="1159" w:type="pct"/>
            <w:shd w:val="clear" w:color="auto" w:fill="FFFFFF"/>
            <w:tcMar>
              <w:top w:w="0" w:type="dxa"/>
              <w:left w:w="108" w:type="dxa"/>
              <w:bottom w:w="0" w:type="dxa"/>
              <w:right w:w="108" w:type="dxa"/>
            </w:tcMar>
            <w:vAlign w:val="center"/>
          </w:tcPr>
          <w:p w14:paraId="2B83BA3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i potreba za unaprjeđenjem </w:t>
            </w:r>
            <w:r w:rsidRPr="008D043F">
              <w:rPr>
                <w:rFonts w:asciiTheme="minorHAnsi" w:eastAsia="Calibri" w:hAnsiTheme="minorHAnsi" w:cstheme="minorHAnsi"/>
                <w:sz w:val="18"/>
                <w:szCs w:val="18"/>
                <w:lang w:val="hr-HR"/>
              </w:rPr>
              <w:t>ekopedagoških kompetencija uposlenika odgojno-obrazovnih ustanova</w:t>
            </w:r>
          </w:p>
        </w:tc>
        <w:tc>
          <w:tcPr>
            <w:tcW w:w="1159" w:type="pct"/>
            <w:shd w:val="clear" w:color="auto" w:fill="FFFFFF"/>
            <w:vAlign w:val="center"/>
          </w:tcPr>
          <w:p w14:paraId="778CDF32"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stavnici su kompetentni za transfer znanja, posjeduju ekopedagoške kompetencije za realizaciju sadržaja o zaštiti okoliša (2029.)</w:t>
            </w:r>
          </w:p>
        </w:tc>
      </w:tr>
      <w:tr w:rsidR="00CC447D" w:rsidRPr="008D043F" w14:paraId="43A81367" w14:textId="77777777" w:rsidTr="00296D17">
        <w:trPr>
          <w:trHeight w:val="287"/>
        </w:trPr>
        <w:tc>
          <w:tcPr>
            <w:tcW w:w="708" w:type="pct"/>
            <w:vMerge/>
            <w:shd w:val="clear" w:color="auto" w:fill="D9D9D9"/>
            <w:vAlign w:val="center"/>
          </w:tcPr>
          <w:p w14:paraId="3A3CD36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A8611D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68657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priručnika za nastavnike o integraciji pitanja zaštite okoliša i održivog korištenja resursa u nastavni plan i program za osnovne i srednje škole i metodama podučavanja</w:t>
            </w:r>
          </w:p>
        </w:tc>
        <w:tc>
          <w:tcPr>
            <w:tcW w:w="1159" w:type="pct"/>
            <w:shd w:val="clear" w:color="auto" w:fill="FFFFFF"/>
            <w:tcMar>
              <w:top w:w="0" w:type="dxa"/>
              <w:left w:w="108" w:type="dxa"/>
              <w:bottom w:w="0" w:type="dxa"/>
              <w:right w:w="108" w:type="dxa"/>
            </w:tcMar>
            <w:vAlign w:val="center"/>
          </w:tcPr>
          <w:p w14:paraId="040A3F3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ručnici nisu izrađeni</w:t>
            </w:r>
          </w:p>
        </w:tc>
        <w:tc>
          <w:tcPr>
            <w:tcW w:w="1159" w:type="pct"/>
            <w:shd w:val="clear" w:color="auto" w:fill="FFFFFF"/>
            <w:vAlign w:val="center"/>
          </w:tcPr>
          <w:p w14:paraId="1827A315"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i priručnici </w:t>
            </w:r>
            <w:r w:rsidRPr="008D043F">
              <w:rPr>
                <w:rFonts w:asciiTheme="minorHAnsi" w:eastAsia="Calibri" w:hAnsiTheme="minorHAnsi" w:cstheme="minorHAnsi"/>
                <w:sz w:val="18"/>
                <w:szCs w:val="18"/>
                <w:lang w:val="hr-HR"/>
              </w:rPr>
              <w:t>za nastavnike o integraciji pitanja zaštite okoliša i održivog korištenja resursa u nastavni plan i program za osnovne i srednje škole i metodama podučavanja, te izvršena obuka nastavnika i učitelja (2026.)</w:t>
            </w:r>
          </w:p>
        </w:tc>
      </w:tr>
      <w:tr w:rsidR="00CC447D" w:rsidRPr="008D043F" w14:paraId="5DEA91AD" w14:textId="77777777" w:rsidTr="00296D17">
        <w:trPr>
          <w:trHeight w:val="287"/>
        </w:trPr>
        <w:tc>
          <w:tcPr>
            <w:tcW w:w="708" w:type="pct"/>
            <w:vMerge/>
            <w:shd w:val="clear" w:color="auto" w:fill="D9D9D9"/>
            <w:vAlign w:val="center"/>
          </w:tcPr>
          <w:p w14:paraId="21FD27C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7EC544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0696D0D" w14:textId="77777777" w:rsidR="00CC447D" w:rsidRPr="008D043F" w:rsidRDefault="001E0C31"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edukacije uposlenika odgojno-obrazovnih ustanova o zaštiti okoliša akreditiranim programima s ciljem digitalizacije</w:t>
            </w:r>
          </w:p>
        </w:tc>
        <w:tc>
          <w:tcPr>
            <w:tcW w:w="1159" w:type="pct"/>
            <w:shd w:val="clear" w:color="auto" w:fill="FFFFFF"/>
            <w:tcMar>
              <w:top w:w="0" w:type="dxa"/>
              <w:left w:w="108" w:type="dxa"/>
              <w:bottom w:w="0" w:type="dxa"/>
              <w:right w:w="108" w:type="dxa"/>
            </w:tcMar>
            <w:vAlign w:val="center"/>
          </w:tcPr>
          <w:p w14:paraId="378955F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provedene edukacije</w:t>
            </w:r>
          </w:p>
        </w:tc>
        <w:tc>
          <w:tcPr>
            <w:tcW w:w="1159" w:type="pct"/>
            <w:shd w:val="clear" w:color="auto" w:fill="FFFFFF"/>
            <w:vAlign w:val="center"/>
          </w:tcPr>
          <w:p w14:paraId="2AB431E3"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stavnici su kompetentni za transfer znanja, posjeduju kompetencije za realizaciju sadržaja o zaštiti okoliša uz korištenje tematski pripremljenih digitalnih sadržaja (kontinuirano – 2030.)</w:t>
            </w:r>
          </w:p>
        </w:tc>
      </w:tr>
      <w:tr w:rsidR="00CC447D" w:rsidRPr="008D043F" w14:paraId="3CBD4DE9" w14:textId="77777777" w:rsidTr="00296D17">
        <w:trPr>
          <w:trHeight w:val="287"/>
        </w:trPr>
        <w:tc>
          <w:tcPr>
            <w:tcW w:w="708" w:type="pct"/>
            <w:vMerge/>
            <w:shd w:val="clear" w:color="auto" w:fill="D9D9D9"/>
            <w:vAlign w:val="center"/>
          </w:tcPr>
          <w:p w14:paraId="0AE38D3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6AE2C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EE5E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kreiranja digitalnih udžbenika i sadržaja o zaštiti okoliša</w:t>
            </w:r>
          </w:p>
        </w:tc>
        <w:tc>
          <w:tcPr>
            <w:tcW w:w="1159" w:type="pct"/>
            <w:shd w:val="clear" w:color="auto" w:fill="FFFFFF"/>
            <w:tcMar>
              <w:top w:w="0" w:type="dxa"/>
              <w:left w:w="108" w:type="dxa"/>
              <w:bottom w:w="0" w:type="dxa"/>
              <w:right w:w="108" w:type="dxa"/>
            </w:tcMar>
            <w:vAlign w:val="center"/>
          </w:tcPr>
          <w:p w14:paraId="3DB6D32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kreirani digitalni udžbenici</w:t>
            </w:r>
          </w:p>
        </w:tc>
        <w:tc>
          <w:tcPr>
            <w:tcW w:w="1159" w:type="pct"/>
            <w:shd w:val="clear" w:color="auto" w:fill="FFFFFF"/>
            <w:vAlign w:val="center"/>
          </w:tcPr>
          <w:p w14:paraId="29D0724A"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Omogućeno učenje uz pomoć digitalnih udžbenika (2026.)</w:t>
            </w:r>
          </w:p>
        </w:tc>
      </w:tr>
      <w:tr w:rsidR="00CC447D" w:rsidRPr="008D043F" w14:paraId="398E43CB" w14:textId="77777777" w:rsidTr="00296D17">
        <w:trPr>
          <w:trHeight w:val="287"/>
        </w:trPr>
        <w:tc>
          <w:tcPr>
            <w:tcW w:w="708" w:type="pct"/>
            <w:vMerge/>
            <w:shd w:val="clear" w:color="auto" w:fill="D9D9D9"/>
            <w:vAlign w:val="center"/>
          </w:tcPr>
          <w:p w14:paraId="4562B2F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679A1D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341F68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analize </w:t>
            </w:r>
            <w:r w:rsidRPr="008D043F">
              <w:rPr>
                <w:rFonts w:asciiTheme="minorHAnsi" w:hAnsiTheme="minorHAnsi" w:cstheme="minorHAnsi"/>
                <w:sz w:val="18"/>
                <w:szCs w:val="18"/>
                <w:lang w:val="hr-HR" w:bidi="en-US"/>
              </w:rPr>
              <w:t xml:space="preserve">nedostataka u odnosu na </w:t>
            </w:r>
            <w:r w:rsidR="001E0C31" w:rsidRPr="008D043F">
              <w:rPr>
                <w:rFonts w:asciiTheme="minorHAnsi" w:hAnsiTheme="minorHAnsi" w:cstheme="minorHAnsi"/>
                <w:sz w:val="18"/>
                <w:szCs w:val="18"/>
                <w:lang w:val="hr-HR" w:bidi="en-US"/>
              </w:rPr>
              <w:t xml:space="preserve">kurikulume </w:t>
            </w:r>
            <w:r w:rsidRPr="008D043F">
              <w:rPr>
                <w:rFonts w:asciiTheme="minorHAnsi" w:hAnsiTheme="minorHAnsi" w:cstheme="minorHAnsi"/>
                <w:sz w:val="18"/>
                <w:szCs w:val="18"/>
                <w:lang w:val="hr-HR" w:bidi="en-US"/>
              </w:rPr>
              <w:t>postojećih master programa</w:t>
            </w:r>
          </w:p>
        </w:tc>
        <w:tc>
          <w:tcPr>
            <w:tcW w:w="1159" w:type="pct"/>
            <w:shd w:val="clear" w:color="auto" w:fill="FFFFFF"/>
            <w:tcMar>
              <w:top w:w="0" w:type="dxa"/>
              <w:left w:w="108" w:type="dxa"/>
              <w:bottom w:w="0" w:type="dxa"/>
              <w:right w:w="108" w:type="dxa"/>
            </w:tcMar>
            <w:vAlign w:val="center"/>
          </w:tcPr>
          <w:p w14:paraId="049BF2B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rađena analiza</w:t>
            </w:r>
          </w:p>
        </w:tc>
        <w:tc>
          <w:tcPr>
            <w:tcW w:w="1159" w:type="pct"/>
            <w:shd w:val="clear" w:color="auto" w:fill="FFFFFF"/>
            <w:vAlign w:val="center"/>
          </w:tcPr>
          <w:p w14:paraId="6DBAFD24" w14:textId="77777777" w:rsidR="00CC447D" w:rsidRPr="008D043F" w:rsidRDefault="00CC447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a analiza nedostataka u odnosu na </w:t>
            </w:r>
            <w:r w:rsidR="001E0C31" w:rsidRPr="008D043F">
              <w:rPr>
                <w:rFonts w:asciiTheme="minorHAnsi" w:hAnsiTheme="minorHAnsi" w:cstheme="minorHAnsi"/>
                <w:sz w:val="18"/>
                <w:szCs w:val="18"/>
                <w:lang w:val="hr-HR" w:bidi="en-US"/>
              </w:rPr>
              <w:t xml:space="preserve">kurikulume </w:t>
            </w:r>
            <w:r w:rsidRPr="008D043F">
              <w:rPr>
                <w:rFonts w:asciiTheme="minorHAnsi" w:hAnsiTheme="minorHAnsi" w:cstheme="minorHAnsi"/>
                <w:sz w:val="18"/>
                <w:szCs w:val="18"/>
                <w:lang w:val="hr-HR" w:bidi="en-US"/>
              </w:rPr>
              <w:t>postojećih master programa i date preporuke za integraciju pitanja održivog načina korištenja prirodnihresursa u master programe (2028.)</w:t>
            </w:r>
          </w:p>
        </w:tc>
      </w:tr>
      <w:tr w:rsidR="00CC447D" w:rsidRPr="008D043F" w14:paraId="6EC85AA2" w14:textId="77777777" w:rsidTr="00296D17">
        <w:trPr>
          <w:trHeight w:val="287"/>
        </w:trPr>
        <w:tc>
          <w:tcPr>
            <w:tcW w:w="708" w:type="pct"/>
            <w:vMerge/>
            <w:shd w:val="clear" w:color="auto" w:fill="D9D9D9"/>
            <w:vAlign w:val="center"/>
            <w:hideMark/>
          </w:tcPr>
          <w:p w14:paraId="21CB840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794229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8FF9083" w14:textId="77777777" w:rsidR="00CC447D" w:rsidRPr="008D043F" w:rsidRDefault="00CC447D" w:rsidP="0068355A">
            <w:pPr>
              <w:tabs>
                <w:tab w:val="left" w:pos="710"/>
              </w:tabs>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tcPr>
          <w:p w14:paraId="6F57B805" w14:textId="77777777" w:rsidR="00CC447D" w:rsidRPr="008D043F" w:rsidRDefault="00CC447D" w:rsidP="0068355A">
            <w:pPr>
              <w:tabs>
                <w:tab w:val="left" w:pos="710"/>
              </w:tabs>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tcPr>
          <w:p w14:paraId="133B8E22" w14:textId="77777777" w:rsidR="00CC447D" w:rsidRPr="008D043F" w:rsidRDefault="00CC447D" w:rsidP="0068355A">
            <w:pPr>
              <w:tabs>
                <w:tab w:val="left" w:pos="710"/>
              </w:tabs>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296D17" w:rsidRPr="008D043F" w14:paraId="757E75DB" w14:textId="77777777" w:rsidTr="00296D17">
        <w:trPr>
          <w:trHeight w:val="287"/>
        </w:trPr>
        <w:tc>
          <w:tcPr>
            <w:tcW w:w="708" w:type="pct"/>
            <w:vMerge/>
            <w:shd w:val="clear" w:color="auto" w:fill="D9D9D9"/>
            <w:vAlign w:val="center"/>
            <w:hideMark/>
          </w:tcPr>
          <w:p w14:paraId="1749E01B" w14:textId="77777777" w:rsidR="00296D17" w:rsidRPr="008D043F" w:rsidRDefault="00296D17"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8272AFA" w14:textId="77777777" w:rsidR="00296D17" w:rsidRPr="008D043F" w:rsidRDefault="00296D1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A87104" w14:textId="77777777" w:rsidR="00296D17" w:rsidRPr="008D043F" w:rsidRDefault="00296D17"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sz w:val="18"/>
                <w:szCs w:val="18"/>
                <w:lang w:val="hr-HR"/>
              </w:rPr>
              <w:t>0,085</w:t>
            </w:r>
          </w:p>
        </w:tc>
        <w:tc>
          <w:tcPr>
            <w:tcW w:w="1159" w:type="pct"/>
            <w:tcMar>
              <w:top w:w="0" w:type="dxa"/>
              <w:left w:w="108" w:type="dxa"/>
              <w:bottom w:w="0" w:type="dxa"/>
              <w:right w:w="108" w:type="dxa"/>
            </w:tcMar>
            <w:vAlign w:val="center"/>
          </w:tcPr>
          <w:p w14:paraId="16048923"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8</w:t>
            </w:r>
          </w:p>
        </w:tc>
        <w:tc>
          <w:tcPr>
            <w:tcW w:w="1159" w:type="pct"/>
            <w:tcMar>
              <w:top w:w="0" w:type="dxa"/>
              <w:left w:w="108" w:type="dxa"/>
              <w:bottom w:w="0" w:type="dxa"/>
              <w:right w:w="108" w:type="dxa"/>
            </w:tcMar>
            <w:vAlign w:val="center"/>
          </w:tcPr>
          <w:p w14:paraId="470DBFA8"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3</w:t>
            </w:r>
          </w:p>
        </w:tc>
      </w:tr>
      <w:tr w:rsidR="00CC447D" w:rsidRPr="008D043F" w14:paraId="0A45567A"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0F7C4CF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3. Mjera</w:t>
            </w:r>
          </w:p>
        </w:tc>
        <w:tc>
          <w:tcPr>
            <w:tcW w:w="815" w:type="pct"/>
            <w:vMerge w:val="restart"/>
            <w:tcMar>
              <w:top w:w="0" w:type="dxa"/>
              <w:left w:w="108" w:type="dxa"/>
              <w:bottom w:w="0" w:type="dxa"/>
              <w:right w:w="108" w:type="dxa"/>
            </w:tcMar>
            <w:vAlign w:val="center"/>
          </w:tcPr>
          <w:p w14:paraId="2EA27E9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drška neformalnom obrazovanju u oblasti okoliša</w:t>
            </w:r>
          </w:p>
        </w:tc>
        <w:tc>
          <w:tcPr>
            <w:tcW w:w="1159" w:type="pct"/>
            <w:shd w:val="clear" w:color="auto" w:fill="D9D9D9"/>
            <w:tcMar>
              <w:top w:w="0" w:type="dxa"/>
              <w:left w:w="108" w:type="dxa"/>
              <w:bottom w:w="0" w:type="dxa"/>
              <w:right w:w="108" w:type="dxa"/>
            </w:tcMar>
            <w:vAlign w:val="center"/>
            <w:hideMark/>
          </w:tcPr>
          <w:p w14:paraId="2AE0652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D94E59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4382DE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EC30F1E" w14:textId="77777777" w:rsidTr="00296D17">
        <w:trPr>
          <w:trHeight w:val="287"/>
        </w:trPr>
        <w:tc>
          <w:tcPr>
            <w:tcW w:w="708" w:type="pct"/>
            <w:vMerge/>
            <w:shd w:val="clear" w:color="auto" w:fill="D9D9D9"/>
            <w:vAlign w:val="center"/>
          </w:tcPr>
          <w:p w14:paraId="2113473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B9FA1A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08947A" w14:textId="77777777" w:rsidR="00CC447D" w:rsidRPr="008D043F" w:rsidRDefault="001E0C31"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 xml:space="preserve">uspostave </w:t>
            </w:r>
            <w:r w:rsidRPr="008D043F">
              <w:rPr>
                <w:rFonts w:asciiTheme="minorHAnsi" w:eastAsia="Calibri" w:hAnsiTheme="minorHAnsi" w:cstheme="minorHAnsi"/>
                <w:sz w:val="18"/>
                <w:szCs w:val="18"/>
                <w:lang w:val="hr-HR"/>
              </w:rPr>
              <w:t xml:space="preserve">saradnje </w:t>
            </w:r>
            <w:r w:rsidR="00CC447D" w:rsidRPr="008D043F">
              <w:rPr>
                <w:rFonts w:asciiTheme="minorHAnsi" w:eastAsia="Calibri" w:hAnsiTheme="minorHAnsi" w:cstheme="minorHAnsi"/>
                <w:sz w:val="18"/>
                <w:szCs w:val="18"/>
                <w:lang w:val="hr-HR"/>
              </w:rPr>
              <w:t>između institucija koje se bave neformalnim obrazovanjem u oblasti okoliša</w:t>
            </w:r>
          </w:p>
        </w:tc>
        <w:tc>
          <w:tcPr>
            <w:tcW w:w="1159" w:type="pct"/>
            <w:shd w:val="clear" w:color="auto" w:fill="FFFFFF"/>
            <w:tcMar>
              <w:top w:w="0" w:type="dxa"/>
              <w:left w:w="108" w:type="dxa"/>
              <w:bottom w:w="0" w:type="dxa"/>
              <w:right w:w="108" w:type="dxa"/>
            </w:tcMar>
            <w:vAlign w:val="center"/>
          </w:tcPr>
          <w:p w14:paraId="0234D0E2" w14:textId="77777777" w:rsidR="00CC447D" w:rsidRPr="008D043F" w:rsidRDefault="001E0C31"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Djelimična saradnja</w:t>
            </w:r>
            <w:r w:rsidR="00CC447D" w:rsidRPr="008D043F">
              <w:rPr>
                <w:rFonts w:asciiTheme="minorHAnsi" w:hAnsiTheme="minorHAnsi" w:cstheme="minorHAnsi"/>
                <w:sz w:val="18"/>
                <w:szCs w:val="18"/>
                <w:lang w:val="hr-HR" w:bidi="en-US"/>
              </w:rPr>
              <w:t xml:space="preserve"> </w:t>
            </w:r>
          </w:p>
        </w:tc>
        <w:tc>
          <w:tcPr>
            <w:tcW w:w="1159" w:type="pct"/>
            <w:shd w:val="clear" w:color="auto" w:fill="FFFFFF"/>
            <w:vAlign w:val="center"/>
          </w:tcPr>
          <w:p w14:paraId="3F3E294C"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a funkcionalna </w:t>
            </w:r>
            <w:r w:rsidR="001E0C31" w:rsidRPr="008D043F">
              <w:rPr>
                <w:rFonts w:asciiTheme="minorHAnsi" w:hAnsiTheme="minorHAnsi" w:cstheme="minorHAnsi"/>
                <w:sz w:val="18"/>
                <w:szCs w:val="18"/>
                <w:lang w:val="hr-HR" w:bidi="en-US"/>
              </w:rPr>
              <w:t xml:space="preserve">saradnja </w:t>
            </w:r>
            <w:r w:rsidRPr="008D043F">
              <w:rPr>
                <w:rFonts w:asciiTheme="minorHAnsi" w:eastAsia="Calibri" w:hAnsiTheme="minorHAnsi" w:cstheme="minorHAnsi"/>
                <w:sz w:val="18"/>
                <w:szCs w:val="18"/>
                <w:lang w:val="hr-HR"/>
              </w:rPr>
              <w:t>između institucija koje se bave neformalnim obrazovanjem u oblasti okoliša (2026.)</w:t>
            </w:r>
          </w:p>
        </w:tc>
      </w:tr>
      <w:tr w:rsidR="00CC447D" w:rsidRPr="008D043F" w14:paraId="3A5669E7" w14:textId="77777777" w:rsidTr="00296D17">
        <w:trPr>
          <w:trHeight w:val="287"/>
        </w:trPr>
        <w:tc>
          <w:tcPr>
            <w:tcW w:w="708" w:type="pct"/>
            <w:vMerge/>
            <w:shd w:val="clear" w:color="auto" w:fill="D9D9D9"/>
            <w:vAlign w:val="center"/>
          </w:tcPr>
          <w:p w14:paraId="2C27DFD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0C240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737E7F8" w14:textId="77777777" w:rsidR="00CC447D" w:rsidRPr="008D043F" w:rsidRDefault="001E0C31"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uspostave namjenskih budžeta za podršku neformalnom obrazovanju u oblasti okoliša</w:t>
            </w:r>
          </w:p>
        </w:tc>
        <w:tc>
          <w:tcPr>
            <w:tcW w:w="1159" w:type="pct"/>
            <w:shd w:val="clear" w:color="auto" w:fill="FFFFFF"/>
            <w:tcMar>
              <w:top w:w="0" w:type="dxa"/>
              <w:left w:w="108" w:type="dxa"/>
              <w:bottom w:w="0" w:type="dxa"/>
              <w:right w:w="108" w:type="dxa"/>
            </w:tcMar>
            <w:vAlign w:val="center"/>
          </w:tcPr>
          <w:p w14:paraId="06CAD4A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 budžetima Federalnog ministarstva obrazovanja i nauke i kantonalnih ministarstva za obrazovanje određena namjenska sredstva za podršku neformalnom obrazovanju u oblasti okoliša se planiraju, ali to nije dovoljno</w:t>
            </w:r>
          </w:p>
        </w:tc>
        <w:tc>
          <w:tcPr>
            <w:tcW w:w="1159" w:type="pct"/>
            <w:shd w:val="clear" w:color="auto" w:fill="FFFFFF"/>
            <w:vAlign w:val="center"/>
          </w:tcPr>
          <w:p w14:paraId="2E4C25E4"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igurana materijalna osnova za neformalno obrazovanje (u skladu s potrebama ciljne grupe) različitih interesnih grupa (uposlenici odgojno-obrazovnih ustanova, studenti, profesori, roditelji učenika) (2026.)</w:t>
            </w:r>
          </w:p>
        </w:tc>
      </w:tr>
      <w:tr w:rsidR="00CC447D" w:rsidRPr="008D043F" w14:paraId="7645E774" w14:textId="77777777" w:rsidTr="00296D17">
        <w:trPr>
          <w:trHeight w:val="483"/>
        </w:trPr>
        <w:tc>
          <w:tcPr>
            <w:tcW w:w="708" w:type="pct"/>
            <w:vMerge/>
            <w:shd w:val="clear" w:color="auto" w:fill="D9D9D9"/>
            <w:vAlign w:val="center"/>
            <w:hideMark/>
          </w:tcPr>
          <w:p w14:paraId="2029A71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8FC3E4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FEEF01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0C7E177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5C564FF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6A02D177" w14:textId="77777777" w:rsidTr="00296D17">
        <w:trPr>
          <w:trHeight w:val="287"/>
        </w:trPr>
        <w:tc>
          <w:tcPr>
            <w:tcW w:w="708" w:type="pct"/>
            <w:vMerge/>
            <w:shd w:val="clear" w:color="auto" w:fill="D9D9D9"/>
            <w:vAlign w:val="center"/>
            <w:hideMark/>
          </w:tcPr>
          <w:p w14:paraId="72CD4699"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81A465B"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309E4C1"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4</w:t>
            </w:r>
          </w:p>
        </w:tc>
        <w:tc>
          <w:tcPr>
            <w:tcW w:w="1159" w:type="pct"/>
            <w:tcMar>
              <w:top w:w="0" w:type="dxa"/>
              <w:left w:w="108" w:type="dxa"/>
              <w:bottom w:w="0" w:type="dxa"/>
              <w:right w:w="108" w:type="dxa"/>
            </w:tcMar>
            <w:vAlign w:val="center"/>
          </w:tcPr>
          <w:p w14:paraId="1D9995D5"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2815DE6D"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24</w:t>
            </w:r>
          </w:p>
        </w:tc>
      </w:tr>
      <w:tr w:rsidR="00CC447D" w:rsidRPr="008D043F" w14:paraId="7B6917FE"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092AA23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4. Mjera</w:t>
            </w:r>
          </w:p>
        </w:tc>
        <w:tc>
          <w:tcPr>
            <w:tcW w:w="815" w:type="pct"/>
            <w:vMerge w:val="restart"/>
            <w:tcMar>
              <w:top w:w="0" w:type="dxa"/>
              <w:left w:w="108" w:type="dxa"/>
              <w:bottom w:w="0" w:type="dxa"/>
              <w:right w:w="108" w:type="dxa"/>
            </w:tcMar>
            <w:vAlign w:val="center"/>
          </w:tcPr>
          <w:p w14:paraId="439DE59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naprjeđenje kapaciteta za istraživanja u oblasti okoliša</w:t>
            </w:r>
          </w:p>
        </w:tc>
        <w:tc>
          <w:tcPr>
            <w:tcW w:w="1159" w:type="pct"/>
            <w:shd w:val="clear" w:color="auto" w:fill="D9D9D9"/>
            <w:tcMar>
              <w:top w:w="0" w:type="dxa"/>
              <w:left w:w="108" w:type="dxa"/>
              <w:bottom w:w="0" w:type="dxa"/>
              <w:right w:w="108" w:type="dxa"/>
            </w:tcMar>
            <w:vAlign w:val="center"/>
            <w:hideMark/>
          </w:tcPr>
          <w:p w14:paraId="1B7E4C0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738089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BADF3A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894FB56" w14:textId="77777777" w:rsidTr="00296D17">
        <w:trPr>
          <w:trHeight w:val="287"/>
        </w:trPr>
        <w:tc>
          <w:tcPr>
            <w:tcW w:w="708" w:type="pct"/>
            <w:vMerge/>
            <w:shd w:val="clear" w:color="auto" w:fill="D9D9D9"/>
            <w:vAlign w:val="center"/>
          </w:tcPr>
          <w:p w14:paraId="09CA72A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69DECA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38C9709" w14:textId="77777777" w:rsidR="00CC447D" w:rsidRPr="008D043F" w:rsidRDefault="001E0C31"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epen </w:t>
            </w:r>
            <w:r w:rsidR="00CC447D" w:rsidRPr="008D043F">
              <w:rPr>
                <w:rFonts w:asciiTheme="minorHAnsi" w:eastAsia="Calibri" w:hAnsiTheme="minorHAnsi" w:cstheme="minorHAnsi"/>
                <w:sz w:val="18"/>
                <w:szCs w:val="18"/>
                <w:lang w:val="hr-HR"/>
              </w:rPr>
              <w:t>znanja predstavnika akademske zajednice i privrede o raspoloživim fondovima na koje mogu redovno aplicirati</w:t>
            </w:r>
          </w:p>
        </w:tc>
        <w:tc>
          <w:tcPr>
            <w:tcW w:w="1159" w:type="pct"/>
            <w:shd w:val="clear" w:color="auto" w:fill="FFFFFF"/>
            <w:tcMar>
              <w:top w:w="0" w:type="dxa"/>
              <w:left w:w="108" w:type="dxa"/>
              <w:bottom w:w="0" w:type="dxa"/>
              <w:right w:w="108" w:type="dxa"/>
            </w:tcMar>
            <w:vAlign w:val="center"/>
          </w:tcPr>
          <w:p w14:paraId="238B2257" w14:textId="77777777" w:rsidR="00CC447D" w:rsidRPr="008D043F" w:rsidRDefault="001E0C31"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jelimična </w:t>
            </w:r>
            <w:r w:rsidR="00CC447D" w:rsidRPr="008D043F">
              <w:rPr>
                <w:rFonts w:asciiTheme="minorHAnsi" w:hAnsiTheme="minorHAnsi" w:cstheme="minorHAnsi"/>
                <w:sz w:val="18"/>
                <w:szCs w:val="18"/>
                <w:lang w:val="hr-HR" w:bidi="en-US"/>
              </w:rPr>
              <w:t>znanja o raspoloživim fondovima</w:t>
            </w:r>
          </w:p>
        </w:tc>
        <w:tc>
          <w:tcPr>
            <w:tcW w:w="1159" w:type="pct"/>
            <w:shd w:val="clear" w:color="auto" w:fill="FFFFFF"/>
            <w:vAlign w:val="center"/>
          </w:tcPr>
          <w:p w14:paraId="2BB136ED"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edstavnici akademske zajednice i privrede upoznati su </w:t>
            </w:r>
            <w:r w:rsidR="001E0C31"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 xml:space="preserve"> raspoloživim fondovima i redovno apliciraju na međunarodne projekte (kontinuirano – 2030.)</w:t>
            </w:r>
          </w:p>
        </w:tc>
      </w:tr>
      <w:tr w:rsidR="00CC447D" w:rsidRPr="008D043F" w14:paraId="1A1F8152" w14:textId="77777777" w:rsidTr="00296D17">
        <w:trPr>
          <w:trHeight w:val="287"/>
        </w:trPr>
        <w:tc>
          <w:tcPr>
            <w:tcW w:w="708" w:type="pct"/>
            <w:vMerge/>
            <w:shd w:val="clear" w:color="auto" w:fill="D9D9D9"/>
            <w:vAlign w:val="center"/>
          </w:tcPr>
          <w:p w14:paraId="167AF8E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6AB3D3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5725A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edovnost u planiranju </w:t>
            </w:r>
            <w:r w:rsidRPr="008D043F">
              <w:rPr>
                <w:rFonts w:asciiTheme="minorHAnsi" w:hAnsiTheme="minorHAnsi" w:cstheme="minorHAnsi"/>
                <w:sz w:val="18"/>
                <w:szCs w:val="18"/>
                <w:lang w:val="hr-HR" w:bidi="en-US"/>
              </w:rPr>
              <w:t xml:space="preserve">budžetskih sredstava </w:t>
            </w:r>
            <w:r w:rsidRPr="008D043F">
              <w:rPr>
                <w:rFonts w:asciiTheme="minorHAnsi" w:eastAsia="Calibri" w:hAnsiTheme="minorHAnsi" w:cstheme="minorHAnsi"/>
                <w:sz w:val="18"/>
                <w:szCs w:val="18"/>
                <w:lang w:val="hr-HR"/>
              </w:rPr>
              <w:t xml:space="preserve">za ulaganje u inovacije i razvoj u </w:t>
            </w:r>
            <w:r w:rsidRPr="008D043F">
              <w:rPr>
                <w:rFonts w:asciiTheme="minorHAnsi" w:hAnsiTheme="minorHAnsi" w:cstheme="minorHAnsi"/>
                <w:sz w:val="18"/>
                <w:szCs w:val="18"/>
                <w:lang w:val="hr-HR" w:bidi="en-US"/>
              </w:rPr>
              <w:t>Federalnom ministarstvu obrazovanja i nauke i kantonalnim ministarstvima za obrazovanje</w:t>
            </w:r>
          </w:p>
        </w:tc>
        <w:tc>
          <w:tcPr>
            <w:tcW w:w="1159" w:type="pct"/>
            <w:shd w:val="clear" w:color="auto" w:fill="FFFFFF"/>
            <w:tcMar>
              <w:top w:w="0" w:type="dxa"/>
              <w:left w:w="108" w:type="dxa"/>
              <w:bottom w:w="0" w:type="dxa"/>
              <w:right w:w="108" w:type="dxa"/>
            </w:tcMar>
            <w:vAlign w:val="center"/>
          </w:tcPr>
          <w:p w14:paraId="144CD2B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a sredstva se alociraju</w:t>
            </w:r>
            <w:r w:rsidR="001E0C3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ali to nije dovoljno</w:t>
            </w:r>
          </w:p>
        </w:tc>
        <w:tc>
          <w:tcPr>
            <w:tcW w:w="1159" w:type="pct"/>
            <w:shd w:val="clear" w:color="auto" w:fill="FFFFFF"/>
            <w:vAlign w:val="center"/>
          </w:tcPr>
          <w:p w14:paraId="623B5B04"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 budžetima Federalnog ministarstva obrazovanja i nauke i kantonalnih ministarstava za obrazovanje redovno se planiraju namjenska sredstva za ulaganje u inovacije i razvoj (2028.)</w:t>
            </w:r>
          </w:p>
        </w:tc>
      </w:tr>
      <w:tr w:rsidR="00CC447D" w:rsidRPr="008D043F" w14:paraId="07ACEF91" w14:textId="77777777" w:rsidTr="00296D17">
        <w:trPr>
          <w:trHeight w:val="287"/>
        </w:trPr>
        <w:tc>
          <w:tcPr>
            <w:tcW w:w="708" w:type="pct"/>
            <w:vMerge/>
            <w:shd w:val="clear" w:color="auto" w:fill="D9D9D9"/>
            <w:vAlign w:val="center"/>
          </w:tcPr>
          <w:p w14:paraId="45B0EA9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F24D82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3864C6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projekata </w:t>
            </w:r>
            <w:r w:rsidRPr="008D043F">
              <w:rPr>
                <w:rFonts w:asciiTheme="minorHAnsi" w:hAnsiTheme="minorHAnsi" w:cstheme="minorHAnsi"/>
                <w:sz w:val="18"/>
                <w:szCs w:val="18"/>
                <w:lang w:val="hr-HR" w:bidi="en-US"/>
              </w:rPr>
              <w:t xml:space="preserve">od značaja za održivo upravljanje prirodnim resursima </w:t>
            </w:r>
            <w:r w:rsidRPr="008D043F">
              <w:rPr>
                <w:rFonts w:asciiTheme="minorHAnsi" w:eastAsia="Calibri" w:hAnsiTheme="minorHAnsi" w:cstheme="minorHAnsi"/>
                <w:sz w:val="18"/>
                <w:szCs w:val="18"/>
                <w:lang w:val="hr-HR"/>
              </w:rPr>
              <w:t xml:space="preserve">koji se godišnje </w:t>
            </w:r>
            <w:r w:rsidR="001E0C31" w:rsidRPr="008D043F">
              <w:rPr>
                <w:rFonts w:asciiTheme="minorHAnsi" w:eastAsia="Calibri" w:hAnsiTheme="minorHAnsi" w:cstheme="minorHAnsi"/>
                <w:sz w:val="18"/>
                <w:szCs w:val="18"/>
                <w:lang w:val="hr-HR"/>
              </w:rPr>
              <w:t xml:space="preserve">finansiraju </w:t>
            </w:r>
            <w:r w:rsidRPr="008D043F">
              <w:rPr>
                <w:rFonts w:asciiTheme="minorHAnsi" w:eastAsia="Calibri" w:hAnsiTheme="minorHAnsi" w:cstheme="minorHAnsi"/>
                <w:sz w:val="18"/>
                <w:szCs w:val="18"/>
                <w:lang w:val="hr-HR"/>
              </w:rPr>
              <w:t xml:space="preserve">od </w:t>
            </w:r>
            <w:r w:rsidRPr="008D043F">
              <w:rPr>
                <w:rFonts w:asciiTheme="minorHAnsi" w:hAnsiTheme="minorHAnsi" w:cstheme="minorHAnsi"/>
                <w:sz w:val="18"/>
                <w:szCs w:val="18"/>
                <w:lang w:val="hr-HR" w:bidi="en-US"/>
              </w:rPr>
              <w:t>Federalnog fonda za nauku</w:t>
            </w:r>
          </w:p>
        </w:tc>
        <w:tc>
          <w:tcPr>
            <w:tcW w:w="1159" w:type="pct"/>
            <w:shd w:val="clear" w:color="auto" w:fill="FFFFFF"/>
            <w:tcMar>
              <w:top w:w="0" w:type="dxa"/>
              <w:left w:w="108" w:type="dxa"/>
              <w:bottom w:w="0" w:type="dxa"/>
              <w:right w:w="108" w:type="dxa"/>
            </w:tcMar>
            <w:vAlign w:val="center"/>
          </w:tcPr>
          <w:p w14:paraId="422EEB2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1CFF42A8"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lni fond za nauku </w:t>
            </w:r>
            <w:r w:rsidR="00ED7932" w:rsidRPr="008D043F">
              <w:rPr>
                <w:rFonts w:asciiTheme="minorHAnsi" w:hAnsiTheme="minorHAnsi" w:cstheme="minorHAnsi"/>
                <w:sz w:val="18"/>
                <w:szCs w:val="18"/>
                <w:lang w:val="hr-HR" w:bidi="en-US"/>
              </w:rPr>
              <w:t xml:space="preserve">finansira </w:t>
            </w:r>
            <w:r w:rsidRPr="008D043F">
              <w:rPr>
                <w:rFonts w:asciiTheme="minorHAnsi" w:hAnsiTheme="minorHAnsi" w:cstheme="minorHAnsi"/>
                <w:sz w:val="18"/>
                <w:szCs w:val="18"/>
                <w:lang w:val="hr-HR" w:bidi="en-US"/>
              </w:rPr>
              <w:t xml:space="preserve">najmanje 3 projekta od značaja za održivo upravljanje prirodnim resursima godišnje (kontinuirano </w:t>
            </w:r>
            <w:r w:rsidR="00ED7932"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8D043F" w14:paraId="148EEA6C" w14:textId="77777777" w:rsidTr="00296D17">
        <w:trPr>
          <w:trHeight w:val="287"/>
        </w:trPr>
        <w:tc>
          <w:tcPr>
            <w:tcW w:w="708" w:type="pct"/>
            <w:vMerge/>
            <w:shd w:val="clear" w:color="auto" w:fill="D9D9D9"/>
            <w:vAlign w:val="center"/>
          </w:tcPr>
          <w:p w14:paraId="106F3A9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626523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72D191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stručnih skupova </w:t>
            </w:r>
            <w:r w:rsidR="001E0C31" w:rsidRPr="008D043F">
              <w:rPr>
                <w:rFonts w:asciiTheme="minorHAnsi" w:eastAsia="Calibri" w:hAnsiTheme="minorHAnsi" w:cstheme="minorHAnsi"/>
                <w:sz w:val="18"/>
                <w:szCs w:val="18"/>
                <w:lang w:val="hr-HR"/>
              </w:rPr>
              <w:t xml:space="preserve">sufinansiranih </w:t>
            </w:r>
            <w:r w:rsidRPr="008D043F">
              <w:rPr>
                <w:rFonts w:asciiTheme="minorHAnsi" w:eastAsia="Calibri" w:hAnsiTheme="minorHAnsi" w:cstheme="minorHAnsi"/>
                <w:sz w:val="18"/>
                <w:szCs w:val="18"/>
                <w:lang w:val="hr-HR"/>
              </w:rPr>
              <w:t xml:space="preserve">od </w:t>
            </w:r>
            <w:r w:rsidRPr="008D043F">
              <w:rPr>
                <w:rFonts w:asciiTheme="minorHAnsi" w:hAnsiTheme="minorHAnsi" w:cstheme="minorHAnsi"/>
                <w:sz w:val="18"/>
                <w:szCs w:val="18"/>
                <w:lang w:val="hr-HR" w:bidi="en-US"/>
              </w:rPr>
              <w:t>Federalnog fonda za nauku</w:t>
            </w:r>
          </w:p>
        </w:tc>
        <w:tc>
          <w:tcPr>
            <w:tcW w:w="1159" w:type="pct"/>
            <w:shd w:val="clear" w:color="auto" w:fill="FFFFFF"/>
            <w:tcMar>
              <w:top w:w="0" w:type="dxa"/>
              <w:left w:w="108" w:type="dxa"/>
              <w:bottom w:w="0" w:type="dxa"/>
              <w:right w:w="108" w:type="dxa"/>
            </w:tcMar>
            <w:vAlign w:val="center"/>
          </w:tcPr>
          <w:p w14:paraId="7829678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67752810"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lni fond za nauku </w:t>
            </w:r>
            <w:r w:rsidR="00ED7932" w:rsidRPr="008D043F">
              <w:rPr>
                <w:rFonts w:asciiTheme="minorHAnsi" w:hAnsiTheme="minorHAnsi" w:cstheme="minorHAnsi"/>
                <w:sz w:val="18"/>
                <w:szCs w:val="18"/>
                <w:lang w:val="hr-HR" w:bidi="en-US"/>
              </w:rPr>
              <w:t xml:space="preserve">sufinansira </w:t>
            </w:r>
            <w:r w:rsidRPr="008D043F">
              <w:rPr>
                <w:rFonts w:asciiTheme="minorHAnsi" w:hAnsiTheme="minorHAnsi" w:cstheme="minorHAnsi"/>
                <w:sz w:val="18"/>
                <w:szCs w:val="18"/>
                <w:lang w:val="hr-HR" w:bidi="en-US"/>
              </w:rPr>
              <w:t>najmanje 1 stručno-naučni skup svake dvije godine</w:t>
            </w:r>
          </w:p>
        </w:tc>
      </w:tr>
      <w:tr w:rsidR="00CC447D" w:rsidRPr="008D043F" w14:paraId="135B7F3A" w14:textId="77777777" w:rsidTr="00296D17">
        <w:trPr>
          <w:trHeight w:val="287"/>
        </w:trPr>
        <w:tc>
          <w:tcPr>
            <w:tcW w:w="708" w:type="pct"/>
            <w:vMerge/>
            <w:shd w:val="clear" w:color="auto" w:fill="D9D9D9"/>
            <w:vAlign w:val="center"/>
          </w:tcPr>
          <w:p w14:paraId="49C3E75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B8E874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5E7F7F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valitet kontakata i </w:t>
            </w:r>
            <w:r w:rsidR="001E0C31" w:rsidRPr="008D043F">
              <w:rPr>
                <w:rFonts w:asciiTheme="minorHAnsi" w:eastAsia="Calibri" w:hAnsiTheme="minorHAnsi" w:cstheme="minorHAnsi"/>
                <w:sz w:val="18"/>
                <w:szCs w:val="18"/>
                <w:lang w:val="hr-HR"/>
              </w:rPr>
              <w:t xml:space="preserve">saradnje </w:t>
            </w:r>
            <w:r w:rsidRPr="008D043F">
              <w:rPr>
                <w:rFonts w:asciiTheme="minorHAnsi" w:hAnsiTheme="minorHAnsi" w:cstheme="minorHAnsi"/>
                <w:sz w:val="18"/>
                <w:szCs w:val="18"/>
                <w:lang w:val="hr-HR" w:bidi="en-US"/>
              </w:rPr>
              <w:t>između akademske zajednice i privrede</w:t>
            </w:r>
          </w:p>
        </w:tc>
        <w:tc>
          <w:tcPr>
            <w:tcW w:w="1159" w:type="pct"/>
            <w:shd w:val="clear" w:color="auto" w:fill="FFFFFF"/>
            <w:tcMar>
              <w:top w:w="0" w:type="dxa"/>
              <w:left w:w="108" w:type="dxa"/>
              <w:bottom w:w="0" w:type="dxa"/>
              <w:right w:w="108" w:type="dxa"/>
            </w:tcMar>
            <w:vAlign w:val="center"/>
          </w:tcPr>
          <w:p w14:paraId="4F1FDA40" w14:textId="77777777" w:rsidR="00CC447D" w:rsidRPr="008D043F" w:rsidRDefault="001E0C31"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Djelimična saradnja</w:t>
            </w:r>
            <w:r w:rsidR="00CC447D" w:rsidRPr="008D043F">
              <w:rPr>
                <w:rFonts w:asciiTheme="minorHAnsi" w:hAnsiTheme="minorHAnsi" w:cstheme="minorHAnsi"/>
                <w:sz w:val="18"/>
                <w:szCs w:val="18"/>
                <w:lang w:val="hr-HR" w:bidi="en-US"/>
              </w:rPr>
              <w:t xml:space="preserve"> </w:t>
            </w:r>
          </w:p>
        </w:tc>
        <w:tc>
          <w:tcPr>
            <w:tcW w:w="1159" w:type="pct"/>
            <w:shd w:val="clear" w:color="auto" w:fill="FFFFFF"/>
            <w:vAlign w:val="center"/>
          </w:tcPr>
          <w:p w14:paraId="1404B334" w14:textId="77777777" w:rsidR="00CC447D" w:rsidRPr="008D043F" w:rsidRDefault="00CC447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i kontakti i novi oblici </w:t>
            </w:r>
            <w:r w:rsidR="00ED7932" w:rsidRPr="008D043F">
              <w:rPr>
                <w:rFonts w:asciiTheme="minorHAnsi" w:hAnsiTheme="minorHAnsi" w:cstheme="minorHAnsi"/>
                <w:sz w:val="18"/>
                <w:szCs w:val="18"/>
                <w:lang w:val="hr-HR" w:bidi="en-US"/>
              </w:rPr>
              <w:t xml:space="preserve">saradnje </w:t>
            </w:r>
            <w:r w:rsidRPr="008D043F">
              <w:rPr>
                <w:rFonts w:asciiTheme="minorHAnsi" w:hAnsiTheme="minorHAnsi" w:cstheme="minorHAnsi"/>
                <w:sz w:val="18"/>
                <w:szCs w:val="18"/>
                <w:lang w:val="hr-HR" w:bidi="en-US"/>
              </w:rPr>
              <w:t>između akademske zajednice i privrede</w:t>
            </w:r>
          </w:p>
        </w:tc>
      </w:tr>
      <w:tr w:rsidR="00CC447D" w:rsidRPr="008D043F" w14:paraId="3152C1A2" w14:textId="77777777" w:rsidTr="00296D17">
        <w:trPr>
          <w:trHeight w:val="483"/>
        </w:trPr>
        <w:tc>
          <w:tcPr>
            <w:tcW w:w="708" w:type="pct"/>
            <w:vMerge/>
            <w:shd w:val="clear" w:color="auto" w:fill="D9D9D9"/>
            <w:vAlign w:val="center"/>
            <w:hideMark/>
          </w:tcPr>
          <w:p w14:paraId="382C836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EBABEA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D3095C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159" w:type="pct"/>
            <w:shd w:val="clear" w:color="auto" w:fill="D9D9D9"/>
            <w:tcMar>
              <w:top w:w="0" w:type="dxa"/>
              <w:left w:w="108" w:type="dxa"/>
              <w:bottom w:w="0" w:type="dxa"/>
              <w:right w:w="108" w:type="dxa"/>
            </w:tcMar>
            <w:vAlign w:val="center"/>
            <w:hideMark/>
          </w:tcPr>
          <w:p w14:paraId="4BF0062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59" w:type="pct"/>
            <w:shd w:val="clear" w:color="auto" w:fill="D9D9D9"/>
            <w:tcMar>
              <w:top w:w="0" w:type="dxa"/>
              <w:left w:w="108" w:type="dxa"/>
              <w:bottom w:w="0" w:type="dxa"/>
              <w:right w:w="108" w:type="dxa"/>
            </w:tcMar>
            <w:vAlign w:val="center"/>
            <w:hideMark/>
          </w:tcPr>
          <w:p w14:paraId="522A06C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5D37A5" w:rsidRPr="008D043F" w14:paraId="024E8310" w14:textId="77777777" w:rsidTr="00296D17">
        <w:trPr>
          <w:trHeight w:val="287"/>
        </w:trPr>
        <w:tc>
          <w:tcPr>
            <w:tcW w:w="708" w:type="pct"/>
            <w:vMerge/>
            <w:shd w:val="clear" w:color="auto" w:fill="D9D9D9"/>
            <w:vAlign w:val="center"/>
            <w:hideMark/>
          </w:tcPr>
          <w:p w14:paraId="4EDB2650"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859A952"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2C19BF6"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888F8CB"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9BD6813"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r>
    </w:tbl>
    <w:p w14:paraId="1906AE58" w14:textId="77777777" w:rsidR="00CC447D" w:rsidRPr="008D043F" w:rsidRDefault="00CC447D" w:rsidP="0068355A">
      <w:pPr>
        <w:spacing w:line="276" w:lineRule="auto"/>
        <w:rPr>
          <w:rFonts w:asciiTheme="minorHAnsi" w:hAnsiTheme="minorHAnsi" w:cstheme="minorHAnsi"/>
          <w:lang w:val="hr-HR"/>
        </w:rPr>
      </w:pPr>
    </w:p>
    <w:p w14:paraId="305B1BEC" w14:textId="77777777" w:rsidR="00CC447D" w:rsidRPr="008D043F" w:rsidRDefault="00CC447D" w:rsidP="0068355A">
      <w:pPr>
        <w:spacing w:line="276" w:lineRule="auto"/>
        <w:rPr>
          <w:rFonts w:asciiTheme="minorHAnsi" w:hAnsiTheme="minorHAnsi" w:cstheme="minorHAnsi"/>
          <w:lang w:val="hr-HR"/>
        </w:rPr>
      </w:pPr>
    </w:p>
    <w:p w14:paraId="324AEED3" w14:textId="77777777" w:rsidR="00CC447D" w:rsidRPr="008D043F" w:rsidRDefault="00CC447D" w:rsidP="0068355A">
      <w:pPr>
        <w:spacing w:line="276" w:lineRule="auto"/>
        <w:rPr>
          <w:rFonts w:asciiTheme="minorHAnsi" w:hAnsiTheme="minorHAnsi" w:cstheme="minorHAnsi"/>
          <w:lang w:val="hr-HR"/>
        </w:rPr>
      </w:pPr>
    </w:p>
    <w:p w14:paraId="7FB8D011" w14:textId="77777777" w:rsidR="00CC447D" w:rsidRPr="008D043F" w:rsidRDefault="00CC447D" w:rsidP="0068355A">
      <w:pPr>
        <w:spacing w:line="276" w:lineRule="auto"/>
        <w:rPr>
          <w:rFonts w:asciiTheme="minorHAnsi" w:hAnsiTheme="minorHAnsi" w:cstheme="minorHAnsi"/>
          <w:lang w:val="hr-HR"/>
        </w:rPr>
      </w:pPr>
    </w:p>
    <w:p w14:paraId="70131DF3" w14:textId="77777777" w:rsidR="00CC447D" w:rsidRPr="008D043F" w:rsidRDefault="00CC447D" w:rsidP="0068355A">
      <w:pPr>
        <w:spacing w:line="276" w:lineRule="auto"/>
        <w:rPr>
          <w:rFonts w:asciiTheme="minorHAnsi" w:hAnsiTheme="minorHAnsi" w:cstheme="minorHAnsi"/>
          <w:lang w:val="hr-HR"/>
        </w:rPr>
        <w:sectPr w:rsidR="00CC447D" w:rsidRPr="008D043F" w:rsidSect="00EF2B91">
          <w:pgSz w:w="16838" w:h="11906" w:orient="landscape"/>
          <w:pgMar w:top="1440" w:right="1440" w:bottom="1440" w:left="1440" w:header="708" w:footer="708" w:gutter="0"/>
          <w:cols w:space="708"/>
          <w:docGrid w:linePitch="360"/>
        </w:sectPr>
      </w:pPr>
    </w:p>
    <w:p w14:paraId="57CEAE16" w14:textId="7CC2D118" w:rsidR="00C1528A" w:rsidRPr="008D043F" w:rsidRDefault="00CC447D" w:rsidP="0068355A">
      <w:pPr>
        <w:pStyle w:val="Head2"/>
        <w:spacing w:line="276" w:lineRule="auto"/>
        <w:rPr>
          <w:rFonts w:asciiTheme="minorHAnsi" w:hAnsiTheme="minorHAnsi"/>
          <w:lang w:val="hr-HR"/>
        </w:rPr>
      </w:pPr>
      <w:bookmarkStart w:id="430" w:name="_Toc104460954"/>
      <w:r w:rsidRPr="008D043F">
        <w:rPr>
          <w:rFonts w:asciiTheme="minorHAnsi" w:hAnsiTheme="minorHAnsi"/>
          <w:lang w:val="hr-HR"/>
        </w:rPr>
        <w:lastRenderedPageBreak/>
        <w:t xml:space="preserve">Aneks </w:t>
      </w:r>
      <w:r w:rsidR="00BA3D22" w:rsidRPr="008D043F">
        <w:rPr>
          <w:rFonts w:asciiTheme="minorHAnsi" w:hAnsiTheme="minorHAnsi"/>
          <w:lang w:val="hr-HR"/>
        </w:rPr>
        <w:t>9</w:t>
      </w:r>
      <w:r w:rsidRPr="008D043F">
        <w:rPr>
          <w:rFonts w:asciiTheme="minorHAnsi" w:hAnsiTheme="minorHAnsi"/>
          <w:lang w:val="hr-HR"/>
        </w:rPr>
        <w:t xml:space="preserve">. </w:t>
      </w:r>
      <w:bookmarkStart w:id="431" w:name="_Toc94220789"/>
      <w:r w:rsidR="004856C4" w:rsidRPr="008D043F">
        <w:rPr>
          <w:rFonts w:asciiTheme="minorHAnsi" w:hAnsiTheme="minorHAnsi"/>
          <w:lang w:val="hr-HR"/>
        </w:rPr>
        <w:t>Indikativni finansijski okvir</w:t>
      </w:r>
      <w:bookmarkEnd w:id="430"/>
    </w:p>
    <w:tbl>
      <w:tblPr>
        <w:tblW w:w="13478" w:type="dxa"/>
        <w:tblInd w:w="113"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2187"/>
        <w:gridCol w:w="1561"/>
        <w:gridCol w:w="2112"/>
        <w:gridCol w:w="2532"/>
        <w:gridCol w:w="2131"/>
        <w:gridCol w:w="2955"/>
      </w:tblGrid>
      <w:tr w:rsidR="007843A3" w:rsidRPr="008D043F" w14:paraId="1C6D27CD" w14:textId="77777777" w:rsidTr="007843A3">
        <w:trPr>
          <w:trHeight w:val="288"/>
        </w:trPr>
        <w:tc>
          <w:tcPr>
            <w:tcW w:w="13478" w:type="dxa"/>
            <w:gridSpan w:val="6"/>
            <w:shd w:val="clear" w:color="000000" w:fill="009D73"/>
            <w:vAlign w:val="center"/>
            <w:hideMark/>
          </w:tcPr>
          <w:p w14:paraId="18E175B4"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INDIKATIVNI FINANSIJSKI OKVIR</w:t>
            </w:r>
          </w:p>
        </w:tc>
      </w:tr>
      <w:tr w:rsidR="007843A3" w:rsidRPr="008D043F" w14:paraId="6CC4F508" w14:textId="77777777" w:rsidTr="007843A3">
        <w:trPr>
          <w:trHeight w:val="288"/>
        </w:trPr>
        <w:tc>
          <w:tcPr>
            <w:tcW w:w="13478" w:type="dxa"/>
            <w:gridSpan w:val="6"/>
            <w:tcBorders>
              <w:bottom w:val="single" w:sz="4" w:space="0" w:color="A6A6A6"/>
            </w:tcBorders>
            <w:shd w:val="clear" w:color="000000" w:fill="009D73"/>
            <w:vAlign w:val="center"/>
            <w:hideMark/>
          </w:tcPr>
          <w:p w14:paraId="229C99CC"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ZA PERIOD VAŽENJA STRATEŠKOG DOKUMENTA</w:t>
            </w:r>
          </w:p>
        </w:tc>
      </w:tr>
      <w:tr w:rsidR="007843A3" w:rsidRPr="008D043F" w14:paraId="12D4EEA9" w14:textId="77777777" w:rsidTr="007843A3">
        <w:trPr>
          <w:trHeight w:val="476"/>
        </w:trPr>
        <w:tc>
          <w:tcPr>
            <w:tcW w:w="2187" w:type="dxa"/>
            <w:vMerge w:val="restart"/>
            <w:shd w:val="clear" w:color="auto" w:fill="D9D9D9"/>
            <w:vAlign w:val="center"/>
            <w:hideMark/>
          </w:tcPr>
          <w:p w14:paraId="5AF9308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Redni broj i oznaka</w:t>
            </w:r>
          </w:p>
        </w:tc>
        <w:tc>
          <w:tcPr>
            <w:tcW w:w="1561" w:type="dxa"/>
            <w:vMerge w:val="restart"/>
            <w:shd w:val="clear" w:color="auto" w:fill="D9D9D9"/>
            <w:vAlign w:val="center"/>
            <w:hideMark/>
          </w:tcPr>
          <w:p w14:paraId="24C6EE2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Struktura finansiranja (u %)*</w:t>
            </w:r>
          </w:p>
        </w:tc>
        <w:tc>
          <w:tcPr>
            <w:tcW w:w="2112" w:type="dxa"/>
            <w:vMerge w:val="restart"/>
            <w:shd w:val="clear" w:color="auto" w:fill="D9D9D9"/>
            <w:vAlign w:val="center"/>
            <w:hideMark/>
          </w:tcPr>
          <w:p w14:paraId="7EAA27F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Ukupno        KM</w:t>
            </w:r>
          </w:p>
        </w:tc>
        <w:tc>
          <w:tcPr>
            <w:tcW w:w="2532" w:type="dxa"/>
            <w:vMerge w:val="restart"/>
            <w:shd w:val="clear" w:color="auto" w:fill="D9D9D9"/>
            <w:vAlign w:val="center"/>
            <w:hideMark/>
          </w:tcPr>
          <w:p w14:paraId="60CC804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 institucije      (KM)</w:t>
            </w:r>
          </w:p>
        </w:tc>
        <w:tc>
          <w:tcPr>
            <w:tcW w:w="5086" w:type="dxa"/>
            <w:gridSpan w:val="2"/>
            <w:vMerge w:val="restart"/>
            <w:shd w:val="clear" w:color="auto" w:fill="D9D9D9"/>
            <w:vAlign w:val="center"/>
            <w:hideMark/>
          </w:tcPr>
          <w:p w14:paraId="20630C2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Ostali izvori</w:t>
            </w:r>
          </w:p>
        </w:tc>
      </w:tr>
      <w:tr w:rsidR="007843A3" w:rsidRPr="008D043F" w14:paraId="52FE799E" w14:textId="77777777" w:rsidTr="007843A3">
        <w:trPr>
          <w:trHeight w:val="476"/>
        </w:trPr>
        <w:tc>
          <w:tcPr>
            <w:tcW w:w="2187" w:type="dxa"/>
            <w:vMerge/>
            <w:shd w:val="clear" w:color="auto" w:fill="D9D9D9"/>
            <w:vAlign w:val="center"/>
            <w:hideMark/>
          </w:tcPr>
          <w:p w14:paraId="0DD4845E"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1561" w:type="dxa"/>
            <w:vMerge/>
            <w:shd w:val="clear" w:color="auto" w:fill="D9D9D9"/>
            <w:vAlign w:val="center"/>
            <w:hideMark/>
          </w:tcPr>
          <w:p w14:paraId="2CE6BBC1"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112" w:type="dxa"/>
            <w:vMerge/>
            <w:shd w:val="clear" w:color="auto" w:fill="D9D9D9"/>
            <w:vAlign w:val="center"/>
            <w:hideMark/>
          </w:tcPr>
          <w:p w14:paraId="2ABD9808"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532" w:type="dxa"/>
            <w:vMerge/>
            <w:shd w:val="clear" w:color="auto" w:fill="D9D9D9"/>
            <w:vAlign w:val="center"/>
            <w:hideMark/>
          </w:tcPr>
          <w:p w14:paraId="467E383B"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5086" w:type="dxa"/>
            <w:gridSpan w:val="2"/>
            <w:vMerge/>
            <w:shd w:val="clear" w:color="auto" w:fill="D9D9D9"/>
            <w:vAlign w:val="center"/>
            <w:hideMark/>
          </w:tcPr>
          <w:p w14:paraId="73401AA7"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r>
      <w:tr w:rsidR="007843A3" w:rsidRPr="008D043F" w14:paraId="7896AC90" w14:textId="77777777" w:rsidTr="007843A3">
        <w:trPr>
          <w:trHeight w:val="525"/>
        </w:trPr>
        <w:tc>
          <w:tcPr>
            <w:tcW w:w="2187" w:type="dxa"/>
            <w:vMerge/>
            <w:shd w:val="clear" w:color="auto" w:fill="D9D9D9"/>
            <w:vAlign w:val="center"/>
            <w:hideMark/>
          </w:tcPr>
          <w:p w14:paraId="078C88D4"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1561" w:type="dxa"/>
            <w:vMerge/>
            <w:shd w:val="clear" w:color="auto" w:fill="D9D9D9"/>
            <w:vAlign w:val="center"/>
            <w:hideMark/>
          </w:tcPr>
          <w:p w14:paraId="3569EC1B"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112" w:type="dxa"/>
            <w:vMerge/>
            <w:shd w:val="clear" w:color="auto" w:fill="D9D9D9"/>
            <w:vAlign w:val="center"/>
            <w:hideMark/>
          </w:tcPr>
          <w:p w14:paraId="3B939F66"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532" w:type="dxa"/>
            <w:vMerge/>
            <w:shd w:val="clear" w:color="auto" w:fill="D9D9D9"/>
            <w:vAlign w:val="center"/>
            <w:hideMark/>
          </w:tcPr>
          <w:p w14:paraId="2956F2DC"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131" w:type="dxa"/>
            <w:shd w:val="clear" w:color="auto" w:fill="D9D9D9"/>
            <w:vAlign w:val="center"/>
            <w:hideMark/>
          </w:tcPr>
          <w:p w14:paraId="07AF9D7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KM)</w:t>
            </w:r>
          </w:p>
        </w:tc>
        <w:tc>
          <w:tcPr>
            <w:tcW w:w="2955" w:type="dxa"/>
            <w:shd w:val="clear" w:color="auto" w:fill="D9D9D9"/>
            <w:vAlign w:val="center"/>
            <w:hideMark/>
          </w:tcPr>
          <w:p w14:paraId="7739ADC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w:t>
            </w:r>
          </w:p>
        </w:tc>
      </w:tr>
      <w:tr w:rsidR="007843A3" w:rsidRPr="008D043F" w14:paraId="3B823E3C" w14:textId="77777777" w:rsidTr="00747917">
        <w:trPr>
          <w:trHeight w:val="312"/>
        </w:trPr>
        <w:tc>
          <w:tcPr>
            <w:tcW w:w="2187" w:type="dxa"/>
            <w:tcBorders>
              <w:bottom w:val="single" w:sz="4" w:space="0" w:color="A6A6A6"/>
            </w:tcBorders>
            <w:shd w:val="clear" w:color="auto" w:fill="009D73"/>
            <w:vAlign w:val="center"/>
            <w:hideMark/>
          </w:tcPr>
          <w:p w14:paraId="47670CC5"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Upravljanje vodama</w:t>
            </w:r>
          </w:p>
        </w:tc>
        <w:tc>
          <w:tcPr>
            <w:tcW w:w="1561" w:type="dxa"/>
            <w:tcBorders>
              <w:bottom w:val="single" w:sz="4" w:space="0" w:color="A6A6A6"/>
            </w:tcBorders>
            <w:shd w:val="clear" w:color="auto" w:fill="009D73"/>
            <w:vAlign w:val="center"/>
            <w:hideMark/>
          </w:tcPr>
          <w:p w14:paraId="5761B02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7%</w:t>
            </w:r>
          </w:p>
        </w:tc>
        <w:tc>
          <w:tcPr>
            <w:tcW w:w="2112" w:type="dxa"/>
            <w:tcBorders>
              <w:bottom w:val="single" w:sz="4" w:space="0" w:color="A6A6A6"/>
            </w:tcBorders>
            <w:shd w:val="clear" w:color="auto" w:fill="009D73"/>
            <w:vAlign w:val="center"/>
            <w:hideMark/>
          </w:tcPr>
          <w:p w14:paraId="59B029D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378.231.002</w:t>
            </w:r>
          </w:p>
        </w:tc>
        <w:tc>
          <w:tcPr>
            <w:tcW w:w="2532" w:type="dxa"/>
            <w:tcBorders>
              <w:bottom w:val="single" w:sz="4" w:space="0" w:color="A6A6A6"/>
            </w:tcBorders>
            <w:shd w:val="clear" w:color="auto" w:fill="009D73"/>
            <w:vAlign w:val="center"/>
            <w:hideMark/>
          </w:tcPr>
          <w:p w14:paraId="56426DE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50.488.717</w:t>
            </w:r>
          </w:p>
        </w:tc>
        <w:tc>
          <w:tcPr>
            <w:tcW w:w="2131" w:type="dxa"/>
            <w:tcBorders>
              <w:bottom w:val="single" w:sz="4" w:space="0" w:color="A6A6A6"/>
            </w:tcBorders>
            <w:shd w:val="clear" w:color="auto" w:fill="009D73"/>
            <w:vAlign w:val="center"/>
            <w:hideMark/>
          </w:tcPr>
          <w:p w14:paraId="4D80263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927.742.284</w:t>
            </w:r>
          </w:p>
        </w:tc>
        <w:tc>
          <w:tcPr>
            <w:tcW w:w="2955" w:type="dxa"/>
            <w:tcBorders>
              <w:bottom w:val="single" w:sz="4" w:space="0" w:color="A6A6A6"/>
            </w:tcBorders>
            <w:shd w:val="clear" w:color="auto" w:fill="009D73"/>
            <w:vAlign w:val="center"/>
            <w:hideMark/>
          </w:tcPr>
          <w:p w14:paraId="4846F541"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47917" w:rsidRPr="008D043F" w14:paraId="6BDF833B" w14:textId="77777777" w:rsidTr="00747917">
        <w:trPr>
          <w:trHeight w:val="288"/>
        </w:trPr>
        <w:tc>
          <w:tcPr>
            <w:tcW w:w="2187" w:type="dxa"/>
            <w:shd w:val="clear" w:color="auto" w:fill="00D29A"/>
            <w:vAlign w:val="center"/>
            <w:hideMark/>
          </w:tcPr>
          <w:p w14:paraId="0E9A527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1. Prioritet </w:t>
            </w:r>
          </w:p>
        </w:tc>
        <w:tc>
          <w:tcPr>
            <w:tcW w:w="1561" w:type="dxa"/>
            <w:shd w:val="clear" w:color="auto" w:fill="00D29A"/>
            <w:vAlign w:val="center"/>
            <w:hideMark/>
          </w:tcPr>
          <w:p w14:paraId="515ABB28"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1%</w:t>
            </w:r>
          </w:p>
        </w:tc>
        <w:tc>
          <w:tcPr>
            <w:tcW w:w="2112" w:type="dxa"/>
            <w:shd w:val="clear" w:color="auto" w:fill="00D29A"/>
            <w:vAlign w:val="center"/>
            <w:hideMark/>
          </w:tcPr>
          <w:p w14:paraId="20CAC72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797.022</w:t>
            </w:r>
          </w:p>
        </w:tc>
        <w:tc>
          <w:tcPr>
            <w:tcW w:w="2532" w:type="dxa"/>
            <w:shd w:val="clear" w:color="auto" w:fill="00D29A"/>
            <w:vAlign w:val="center"/>
            <w:hideMark/>
          </w:tcPr>
          <w:p w14:paraId="1E46B99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79.702</w:t>
            </w:r>
          </w:p>
        </w:tc>
        <w:tc>
          <w:tcPr>
            <w:tcW w:w="2131" w:type="dxa"/>
            <w:shd w:val="clear" w:color="auto" w:fill="00D29A"/>
            <w:vAlign w:val="center"/>
            <w:hideMark/>
          </w:tcPr>
          <w:p w14:paraId="1A49FBC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517.320</w:t>
            </w:r>
          </w:p>
        </w:tc>
        <w:tc>
          <w:tcPr>
            <w:tcW w:w="2955" w:type="dxa"/>
            <w:shd w:val="clear" w:color="auto" w:fill="00D29A"/>
            <w:vAlign w:val="center"/>
            <w:hideMark/>
          </w:tcPr>
          <w:p w14:paraId="234D67D9"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694134D" w14:textId="77777777" w:rsidTr="007843A3">
        <w:trPr>
          <w:trHeight w:val="720"/>
        </w:trPr>
        <w:tc>
          <w:tcPr>
            <w:tcW w:w="2187" w:type="dxa"/>
            <w:shd w:val="clear" w:color="auto" w:fill="auto"/>
            <w:vAlign w:val="center"/>
            <w:hideMark/>
          </w:tcPr>
          <w:p w14:paraId="78BA7022"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1. Mjera</w:t>
            </w:r>
          </w:p>
        </w:tc>
        <w:tc>
          <w:tcPr>
            <w:tcW w:w="1561" w:type="dxa"/>
            <w:shd w:val="clear" w:color="auto" w:fill="auto"/>
            <w:vAlign w:val="center"/>
            <w:hideMark/>
          </w:tcPr>
          <w:p w14:paraId="236CB26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1C03E79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97.022</w:t>
            </w:r>
          </w:p>
        </w:tc>
        <w:tc>
          <w:tcPr>
            <w:tcW w:w="2532" w:type="dxa"/>
            <w:shd w:val="clear" w:color="auto" w:fill="auto"/>
            <w:vAlign w:val="center"/>
            <w:hideMark/>
          </w:tcPr>
          <w:p w14:paraId="5CD94A9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9.702</w:t>
            </w:r>
          </w:p>
        </w:tc>
        <w:tc>
          <w:tcPr>
            <w:tcW w:w="2131" w:type="dxa"/>
            <w:shd w:val="clear" w:color="auto" w:fill="auto"/>
            <w:vAlign w:val="center"/>
            <w:hideMark/>
          </w:tcPr>
          <w:p w14:paraId="170FC44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17.320</w:t>
            </w:r>
          </w:p>
        </w:tc>
        <w:tc>
          <w:tcPr>
            <w:tcW w:w="2955" w:type="dxa"/>
            <w:shd w:val="clear" w:color="auto" w:fill="auto"/>
            <w:vAlign w:val="center"/>
            <w:hideMark/>
          </w:tcPr>
          <w:p w14:paraId="52E8779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w:t>
            </w:r>
          </w:p>
        </w:tc>
      </w:tr>
      <w:tr w:rsidR="007843A3" w:rsidRPr="008D043F" w14:paraId="36ABCB8B" w14:textId="77777777" w:rsidTr="00747917">
        <w:trPr>
          <w:trHeight w:val="288"/>
        </w:trPr>
        <w:tc>
          <w:tcPr>
            <w:tcW w:w="2187" w:type="dxa"/>
            <w:shd w:val="clear" w:color="auto" w:fill="00D29A"/>
            <w:vAlign w:val="center"/>
            <w:hideMark/>
          </w:tcPr>
          <w:p w14:paraId="09B541F9"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2. Prioritet </w:t>
            </w:r>
          </w:p>
        </w:tc>
        <w:tc>
          <w:tcPr>
            <w:tcW w:w="1561" w:type="dxa"/>
            <w:shd w:val="clear" w:color="auto" w:fill="00D29A"/>
            <w:vAlign w:val="center"/>
            <w:hideMark/>
          </w:tcPr>
          <w:p w14:paraId="09B0AE80"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1%</w:t>
            </w:r>
          </w:p>
        </w:tc>
        <w:tc>
          <w:tcPr>
            <w:tcW w:w="2112" w:type="dxa"/>
            <w:shd w:val="clear" w:color="auto" w:fill="00D29A"/>
            <w:vAlign w:val="center"/>
            <w:hideMark/>
          </w:tcPr>
          <w:p w14:paraId="5A230B1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43.591</w:t>
            </w:r>
          </w:p>
        </w:tc>
        <w:tc>
          <w:tcPr>
            <w:tcW w:w="2532" w:type="dxa"/>
            <w:shd w:val="clear" w:color="auto" w:fill="00D29A"/>
            <w:vAlign w:val="center"/>
            <w:hideMark/>
          </w:tcPr>
          <w:p w14:paraId="0D6D39B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65.647</w:t>
            </w:r>
          </w:p>
        </w:tc>
        <w:tc>
          <w:tcPr>
            <w:tcW w:w="2131" w:type="dxa"/>
            <w:shd w:val="clear" w:color="auto" w:fill="00D29A"/>
            <w:vAlign w:val="center"/>
            <w:hideMark/>
          </w:tcPr>
          <w:p w14:paraId="324CCCF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577.944</w:t>
            </w:r>
          </w:p>
        </w:tc>
        <w:tc>
          <w:tcPr>
            <w:tcW w:w="2955" w:type="dxa"/>
            <w:shd w:val="clear" w:color="auto" w:fill="00D29A"/>
            <w:vAlign w:val="center"/>
            <w:hideMark/>
          </w:tcPr>
          <w:p w14:paraId="4760209B"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7AF0254" w14:textId="77777777" w:rsidTr="007843A3">
        <w:trPr>
          <w:trHeight w:val="720"/>
        </w:trPr>
        <w:tc>
          <w:tcPr>
            <w:tcW w:w="2187" w:type="dxa"/>
            <w:shd w:val="clear" w:color="auto" w:fill="auto"/>
            <w:vAlign w:val="center"/>
            <w:hideMark/>
          </w:tcPr>
          <w:p w14:paraId="77AC6517"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1. Mjera</w:t>
            </w:r>
          </w:p>
        </w:tc>
        <w:tc>
          <w:tcPr>
            <w:tcW w:w="1561" w:type="dxa"/>
            <w:shd w:val="clear" w:color="auto" w:fill="auto"/>
            <w:vAlign w:val="center"/>
            <w:hideMark/>
          </w:tcPr>
          <w:p w14:paraId="2BAF1C2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7%</w:t>
            </w:r>
          </w:p>
        </w:tc>
        <w:tc>
          <w:tcPr>
            <w:tcW w:w="2112" w:type="dxa"/>
            <w:shd w:val="clear" w:color="auto" w:fill="auto"/>
            <w:vAlign w:val="center"/>
            <w:hideMark/>
          </w:tcPr>
          <w:p w14:paraId="77D7636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64.382</w:t>
            </w:r>
          </w:p>
        </w:tc>
        <w:tc>
          <w:tcPr>
            <w:tcW w:w="2532" w:type="dxa"/>
            <w:shd w:val="clear" w:color="auto" w:fill="auto"/>
            <w:vAlign w:val="center"/>
            <w:hideMark/>
          </w:tcPr>
          <w:p w14:paraId="1D0E17F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6.438</w:t>
            </w:r>
          </w:p>
        </w:tc>
        <w:tc>
          <w:tcPr>
            <w:tcW w:w="2131" w:type="dxa"/>
            <w:shd w:val="clear" w:color="auto" w:fill="auto"/>
            <w:vAlign w:val="center"/>
            <w:hideMark/>
          </w:tcPr>
          <w:p w14:paraId="40BAA17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77.944</w:t>
            </w:r>
          </w:p>
        </w:tc>
        <w:tc>
          <w:tcPr>
            <w:tcW w:w="2955" w:type="dxa"/>
            <w:shd w:val="clear" w:color="auto" w:fill="auto"/>
            <w:vAlign w:val="center"/>
            <w:hideMark/>
          </w:tcPr>
          <w:p w14:paraId="52D155A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w:t>
            </w:r>
          </w:p>
        </w:tc>
      </w:tr>
      <w:tr w:rsidR="007843A3" w:rsidRPr="008D043F" w14:paraId="6CE641FF" w14:textId="77777777" w:rsidTr="007843A3">
        <w:trPr>
          <w:trHeight w:val="288"/>
        </w:trPr>
        <w:tc>
          <w:tcPr>
            <w:tcW w:w="2187" w:type="dxa"/>
            <w:shd w:val="clear" w:color="auto" w:fill="auto"/>
            <w:vAlign w:val="center"/>
            <w:hideMark/>
          </w:tcPr>
          <w:p w14:paraId="2FF9087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2. Mjera</w:t>
            </w:r>
          </w:p>
        </w:tc>
        <w:tc>
          <w:tcPr>
            <w:tcW w:w="1561" w:type="dxa"/>
            <w:shd w:val="clear" w:color="auto" w:fill="auto"/>
            <w:vAlign w:val="center"/>
            <w:hideMark/>
          </w:tcPr>
          <w:p w14:paraId="7FC7712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w:t>
            </w:r>
          </w:p>
        </w:tc>
        <w:tc>
          <w:tcPr>
            <w:tcW w:w="2112" w:type="dxa"/>
            <w:shd w:val="clear" w:color="auto" w:fill="auto"/>
            <w:vAlign w:val="center"/>
            <w:hideMark/>
          </w:tcPr>
          <w:p w14:paraId="214E06B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209</w:t>
            </w:r>
          </w:p>
        </w:tc>
        <w:tc>
          <w:tcPr>
            <w:tcW w:w="2532" w:type="dxa"/>
            <w:shd w:val="clear" w:color="auto" w:fill="auto"/>
            <w:vAlign w:val="center"/>
            <w:hideMark/>
          </w:tcPr>
          <w:p w14:paraId="49658BC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209</w:t>
            </w:r>
          </w:p>
        </w:tc>
        <w:tc>
          <w:tcPr>
            <w:tcW w:w="2131" w:type="dxa"/>
            <w:shd w:val="clear" w:color="auto" w:fill="auto"/>
            <w:vAlign w:val="center"/>
            <w:hideMark/>
          </w:tcPr>
          <w:p w14:paraId="57B11D1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0B5476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1CC862BA" w14:textId="77777777" w:rsidTr="00747917">
        <w:trPr>
          <w:trHeight w:val="288"/>
        </w:trPr>
        <w:tc>
          <w:tcPr>
            <w:tcW w:w="2187" w:type="dxa"/>
            <w:shd w:val="clear" w:color="auto" w:fill="00D29A"/>
            <w:vAlign w:val="center"/>
            <w:hideMark/>
          </w:tcPr>
          <w:p w14:paraId="587EB5F1"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3. Prioritet </w:t>
            </w:r>
          </w:p>
        </w:tc>
        <w:tc>
          <w:tcPr>
            <w:tcW w:w="1561" w:type="dxa"/>
            <w:shd w:val="clear" w:color="auto" w:fill="00D29A"/>
            <w:vAlign w:val="center"/>
            <w:hideMark/>
          </w:tcPr>
          <w:p w14:paraId="1016C462"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w:t>
            </w:r>
          </w:p>
        </w:tc>
        <w:tc>
          <w:tcPr>
            <w:tcW w:w="2112" w:type="dxa"/>
            <w:shd w:val="clear" w:color="auto" w:fill="00D29A"/>
            <w:vAlign w:val="center"/>
            <w:hideMark/>
          </w:tcPr>
          <w:p w14:paraId="5478914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3.025.188</w:t>
            </w:r>
          </w:p>
        </w:tc>
        <w:tc>
          <w:tcPr>
            <w:tcW w:w="2532" w:type="dxa"/>
            <w:shd w:val="clear" w:color="auto" w:fill="00D29A"/>
            <w:vAlign w:val="center"/>
            <w:hideMark/>
          </w:tcPr>
          <w:p w14:paraId="306B55E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672.473</w:t>
            </w:r>
          </w:p>
        </w:tc>
        <w:tc>
          <w:tcPr>
            <w:tcW w:w="2131" w:type="dxa"/>
            <w:shd w:val="clear" w:color="auto" w:fill="00D29A"/>
            <w:vAlign w:val="center"/>
            <w:hideMark/>
          </w:tcPr>
          <w:p w14:paraId="20CB160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6.352.714</w:t>
            </w:r>
          </w:p>
        </w:tc>
        <w:tc>
          <w:tcPr>
            <w:tcW w:w="2955" w:type="dxa"/>
            <w:shd w:val="clear" w:color="auto" w:fill="00D29A"/>
            <w:vAlign w:val="center"/>
            <w:hideMark/>
          </w:tcPr>
          <w:p w14:paraId="2A17AF61"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C36E1CC" w14:textId="77777777" w:rsidTr="007843A3">
        <w:trPr>
          <w:trHeight w:val="480"/>
        </w:trPr>
        <w:tc>
          <w:tcPr>
            <w:tcW w:w="2187" w:type="dxa"/>
            <w:shd w:val="clear" w:color="auto" w:fill="auto"/>
            <w:vAlign w:val="center"/>
            <w:hideMark/>
          </w:tcPr>
          <w:p w14:paraId="4E803D4E"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1. Mjera</w:t>
            </w:r>
          </w:p>
        </w:tc>
        <w:tc>
          <w:tcPr>
            <w:tcW w:w="1561" w:type="dxa"/>
            <w:shd w:val="clear" w:color="auto" w:fill="auto"/>
            <w:vAlign w:val="center"/>
            <w:hideMark/>
          </w:tcPr>
          <w:p w14:paraId="28BCBAF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9%</w:t>
            </w:r>
          </w:p>
        </w:tc>
        <w:tc>
          <w:tcPr>
            <w:tcW w:w="2112" w:type="dxa"/>
            <w:shd w:val="clear" w:color="auto" w:fill="auto"/>
            <w:vAlign w:val="center"/>
            <w:hideMark/>
          </w:tcPr>
          <w:p w14:paraId="6B5D899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2.940.893</w:t>
            </w:r>
          </w:p>
        </w:tc>
        <w:tc>
          <w:tcPr>
            <w:tcW w:w="2532" w:type="dxa"/>
            <w:shd w:val="clear" w:color="auto" w:fill="auto"/>
            <w:vAlign w:val="center"/>
            <w:hideMark/>
          </w:tcPr>
          <w:p w14:paraId="7E7378D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588.179</w:t>
            </w:r>
          </w:p>
        </w:tc>
        <w:tc>
          <w:tcPr>
            <w:tcW w:w="2131" w:type="dxa"/>
            <w:shd w:val="clear" w:color="auto" w:fill="auto"/>
            <w:vAlign w:val="center"/>
            <w:hideMark/>
          </w:tcPr>
          <w:p w14:paraId="2EEF78A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6.352.714</w:t>
            </w:r>
          </w:p>
        </w:tc>
        <w:tc>
          <w:tcPr>
            <w:tcW w:w="2955" w:type="dxa"/>
            <w:shd w:val="clear" w:color="auto" w:fill="auto"/>
            <w:vAlign w:val="center"/>
            <w:hideMark/>
          </w:tcPr>
          <w:p w14:paraId="33F40FC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7FA0E380" w14:textId="77777777" w:rsidTr="007843A3">
        <w:trPr>
          <w:trHeight w:val="288"/>
        </w:trPr>
        <w:tc>
          <w:tcPr>
            <w:tcW w:w="2187" w:type="dxa"/>
            <w:shd w:val="clear" w:color="auto" w:fill="auto"/>
            <w:vAlign w:val="center"/>
            <w:hideMark/>
          </w:tcPr>
          <w:p w14:paraId="40812AAC"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2. Mjera</w:t>
            </w:r>
          </w:p>
        </w:tc>
        <w:tc>
          <w:tcPr>
            <w:tcW w:w="1561" w:type="dxa"/>
            <w:shd w:val="clear" w:color="auto" w:fill="auto"/>
            <w:vAlign w:val="center"/>
            <w:hideMark/>
          </w:tcPr>
          <w:p w14:paraId="364EE0F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0B199E2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84.295 </w:t>
            </w:r>
          </w:p>
        </w:tc>
        <w:tc>
          <w:tcPr>
            <w:tcW w:w="2532" w:type="dxa"/>
            <w:shd w:val="clear" w:color="auto" w:fill="auto"/>
            <w:vAlign w:val="center"/>
            <w:hideMark/>
          </w:tcPr>
          <w:p w14:paraId="70D5150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4.295</w:t>
            </w:r>
          </w:p>
        </w:tc>
        <w:tc>
          <w:tcPr>
            <w:tcW w:w="2131" w:type="dxa"/>
            <w:shd w:val="clear" w:color="auto" w:fill="auto"/>
            <w:vAlign w:val="center"/>
            <w:hideMark/>
          </w:tcPr>
          <w:p w14:paraId="3993DB9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785B54F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665FEBEF" w14:textId="77777777" w:rsidTr="00747917">
        <w:trPr>
          <w:trHeight w:val="288"/>
        </w:trPr>
        <w:tc>
          <w:tcPr>
            <w:tcW w:w="2187" w:type="dxa"/>
            <w:shd w:val="clear" w:color="auto" w:fill="00D29A"/>
            <w:vAlign w:val="center"/>
            <w:hideMark/>
          </w:tcPr>
          <w:p w14:paraId="5A4492B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4. Prioritet </w:t>
            </w:r>
          </w:p>
        </w:tc>
        <w:tc>
          <w:tcPr>
            <w:tcW w:w="1561" w:type="dxa"/>
            <w:shd w:val="clear" w:color="auto" w:fill="00D29A"/>
            <w:vAlign w:val="center"/>
            <w:hideMark/>
          </w:tcPr>
          <w:p w14:paraId="13BE7CEF"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4%</w:t>
            </w:r>
          </w:p>
        </w:tc>
        <w:tc>
          <w:tcPr>
            <w:tcW w:w="2112" w:type="dxa"/>
            <w:shd w:val="clear" w:color="auto" w:fill="00D29A"/>
            <w:vAlign w:val="center"/>
            <w:hideMark/>
          </w:tcPr>
          <w:p w14:paraId="0DCBA49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7.265.064</w:t>
            </w:r>
          </w:p>
        </w:tc>
        <w:tc>
          <w:tcPr>
            <w:tcW w:w="2532" w:type="dxa"/>
            <w:shd w:val="clear" w:color="auto" w:fill="00D29A"/>
            <w:vAlign w:val="center"/>
            <w:hideMark/>
          </w:tcPr>
          <w:p w14:paraId="5876A89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195.073</w:t>
            </w:r>
          </w:p>
        </w:tc>
        <w:tc>
          <w:tcPr>
            <w:tcW w:w="2131" w:type="dxa"/>
            <w:shd w:val="clear" w:color="auto" w:fill="00D29A"/>
            <w:vAlign w:val="center"/>
            <w:hideMark/>
          </w:tcPr>
          <w:p w14:paraId="5B2ECAB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069.991</w:t>
            </w:r>
          </w:p>
        </w:tc>
        <w:tc>
          <w:tcPr>
            <w:tcW w:w="2955" w:type="dxa"/>
            <w:shd w:val="clear" w:color="auto" w:fill="00D29A"/>
            <w:vAlign w:val="center"/>
            <w:hideMark/>
          </w:tcPr>
          <w:p w14:paraId="2D231C0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0412ED8" w14:textId="77777777" w:rsidTr="007843A3">
        <w:trPr>
          <w:trHeight w:val="480"/>
        </w:trPr>
        <w:tc>
          <w:tcPr>
            <w:tcW w:w="2187" w:type="dxa"/>
            <w:shd w:val="clear" w:color="auto" w:fill="auto"/>
            <w:vAlign w:val="center"/>
            <w:hideMark/>
          </w:tcPr>
          <w:p w14:paraId="08EB19A0"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1. Mjera</w:t>
            </w:r>
          </w:p>
        </w:tc>
        <w:tc>
          <w:tcPr>
            <w:tcW w:w="1561" w:type="dxa"/>
            <w:shd w:val="clear" w:color="auto" w:fill="auto"/>
            <w:vAlign w:val="center"/>
            <w:hideMark/>
          </w:tcPr>
          <w:p w14:paraId="3E42D4E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w:t>
            </w:r>
          </w:p>
        </w:tc>
        <w:tc>
          <w:tcPr>
            <w:tcW w:w="2112" w:type="dxa"/>
            <w:shd w:val="clear" w:color="auto" w:fill="auto"/>
            <w:vAlign w:val="center"/>
            <w:hideMark/>
          </w:tcPr>
          <w:p w14:paraId="24EDC01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47.756</w:t>
            </w:r>
          </w:p>
        </w:tc>
        <w:tc>
          <w:tcPr>
            <w:tcW w:w="2532" w:type="dxa"/>
            <w:shd w:val="clear" w:color="auto" w:fill="auto"/>
            <w:vAlign w:val="center"/>
            <w:hideMark/>
          </w:tcPr>
          <w:p w14:paraId="4FEDF71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64.327</w:t>
            </w:r>
          </w:p>
        </w:tc>
        <w:tc>
          <w:tcPr>
            <w:tcW w:w="2131" w:type="dxa"/>
            <w:shd w:val="clear" w:color="auto" w:fill="auto"/>
            <w:vAlign w:val="center"/>
            <w:hideMark/>
          </w:tcPr>
          <w:p w14:paraId="772DCA1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83.429</w:t>
            </w:r>
          </w:p>
        </w:tc>
        <w:tc>
          <w:tcPr>
            <w:tcW w:w="2955" w:type="dxa"/>
            <w:shd w:val="clear" w:color="auto" w:fill="auto"/>
            <w:vAlign w:val="center"/>
            <w:hideMark/>
          </w:tcPr>
          <w:p w14:paraId="32AE6A7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5E7F6995" w14:textId="77777777" w:rsidTr="007843A3">
        <w:trPr>
          <w:trHeight w:val="720"/>
        </w:trPr>
        <w:tc>
          <w:tcPr>
            <w:tcW w:w="2187" w:type="dxa"/>
            <w:shd w:val="clear" w:color="auto" w:fill="auto"/>
            <w:vAlign w:val="center"/>
            <w:hideMark/>
          </w:tcPr>
          <w:p w14:paraId="7FAEE52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2. Mjera</w:t>
            </w:r>
          </w:p>
        </w:tc>
        <w:tc>
          <w:tcPr>
            <w:tcW w:w="1561" w:type="dxa"/>
            <w:shd w:val="clear" w:color="auto" w:fill="auto"/>
            <w:vAlign w:val="center"/>
            <w:hideMark/>
          </w:tcPr>
          <w:p w14:paraId="739A6E2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9%</w:t>
            </w:r>
          </w:p>
        </w:tc>
        <w:tc>
          <w:tcPr>
            <w:tcW w:w="2112" w:type="dxa"/>
            <w:shd w:val="clear" w:color="auto" w:fill="auto"/>
            <w:vAlign w:val="center"/>
            <w:hideMark/>
          </w:tcPr>
          <w:p w14:paraId="0680853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695.088</w:t>
            </w:r>
          </w:p>
        </w:tc>
        <w:tc>
          <w:tcPr>
            <w:tcW w:w="2532" w:type="dxa"/>
            <w:shd w:val="clear" w:color="auto" w:fill="auto"/>
            <w:vAlign w:val="center"/>
            <w:hideMark/>
          </w:tcPr>
          <w:p w14:paraId="0B84627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08.526</w:t>
            </w:r>
          </w:p>
        </w:tc>
        <w:tc>
          <w:tcPr>
            <w:tcW w:w="2131" w:type="dxa"/>
            <w:shd w:val="clear" w:color="auto" w:fill="auto"/>
            <w:vAlign w:val="center"/>
            <w:hideMark/>
          </w:tcPr>
          <w:p w14:paraId="70C2E30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986.562</w:t>
            </w:r>
          </w:p>
        </w:tc>
        <w:tc>
          <w:tcPr>
            <w:tcW w:w="2955" w:type="dxa"/>
            <w:shd w:val="clear" w:color="auto" w:fill="auto"/>
            <w:vAlign w:val="center"/>
            <w:hideMark/>
          </w:tcPr>
          <w:p w14:paraId="7F8D1F7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3FC0CE36" w14:textId="77777777" w:rsidTr="007843A3">
        <w:trPr>
          <w:trHeight w:val="288"/>
        </w:trPr>
        <w:tc>
          <w:tcPr>
            <w:tcW w:w="2187" w:type="dxa"/>
            <w:shd w:val="clear" w:color="auto" w:fill="auto"/>
            <w:vAlign w:val="center"/>
            <w:hideMark/>
          </w:tcPr>
          <w:p w14:paraId="59025570"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3. Mjera</w:t>
            </w:r>
          </w:p>
        </w:tc>
        <w:tc>
          <w:tcPr>
            <w:tcW w:w="1561" w:type="dxa"/>
            <w:shd w:val="clear" w:color="auto" w:fill="auto"/>
            <w:vAlign w:val="center"/>
            <w:hideMark/>
          </w:tcPr>
          <w:p w14:paraId="4994A17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66046FFC" w14:textId="1D604976"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22.220 </w:t>
            </w:r>
          </w:p>
        </w:tc>
        <w:tc>
          <w:tcPr>
            <w:tcW w:w="2532" w:type="dxa"/>
            <w:shd w:val="clear" w:color="auto" w:fill="auto"/>
            <w:vAlign w:val="center"/>
            <w:hideMark/>
          </w:tcPr>
          <w:p w14:paraId="5348F12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220</w:t>
            </w:r>
          </w:p>
        </w:tc>
        <w:tc>
          <w:tcPr>
            <w:tcW w:w="2131" w:type="dxa"/>
            <w:shd w:val="clear" w:color="auto" w:fill="auto"/>
            <w:vAlign w:val="center"/>
            <w:hideMark/>
          </w:tcPr>
          <w:p w14:paraId="3057965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B2F848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10202F79" w14:textId="77777777" w:rsidTr="00747917">
        <w:trPr>
          <w:trHeight w:val="288"/>
        </w:trPr>
        <w:tc>
          <w:tcPr>
            <w:tcW w:w="2187" w:type="dxa"/>
            <w:shd w:val="clear" w:color="auto" w:fill="00D29A"/>
            <w:vAlign w:val="center"/>
            <w:hideMark/>
          </w:tcPr>
          <w:p w14:paraId="62B3D1B8"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lastRenderedPageBreak/>
              <w:t xml:space="preserve">1.5. Prioritet </w:t>
            </w:r>
          </w:p>
        </w:tc>
        <w:tc>
          <w:tcPr>
            <w:tcW w:w="1561" w:type="dxa"/>
            <w:shd w:val="clear" w:color="auto" w:fill="00D29A"/>
            <w:vAlign w:val="center"/>
            <w:hideMark/>
          </w:tcPr>
          <w:p w14:paraId="27817376"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8%</w:t>
            </w:r>
          </w:p>
        </w:tc>
        <w:tc>
          <w:tcPr>
            <w:tcW w:w="2112" w:type="dxa"/>
            <w:shd w:val="clear" w:color="auto" w:fill="00D29A"/>
            <w:vAlign w:val="center"/>
            <w:hideMark/>
          </w:tcPr>
          <w:p w14:paraId="2C3733C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271.679.579</w:t>
            </w:r>
          </w:p>
        </w:tc>
        <w:tc>
          <w:tcPr>
            <w:tcW w:w="2532" w:type="dxa"/>
            <w:shd w:val="clear" w:color="auto" w:fill="00D29A"/>
            <w:vAlign w:val="center"/>
            <w:hideMark/>
          </w:tcPr>
          <w:p w14:paraId="5CC974A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27.455.263</w:t>
            </w:r>
          </w:p>
        </w:tc>
        <w:tc>
          <w:tcPr>
            <w:tcW w:w="2131" w:type="dxa"/>
            <w:shd w:val="clear" w:color="auto" w:fill="00D29A"/>
            <w:vAlign w:val="center"/>
            <w:hideMark/>
          </w:tcPr>
          <w:p w14:paraId="378D79C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844.224.315</w:t>
            </w:r>
          </w:p>
        </w:tc>
        <w:tc>
          <w:tcPr>
            <w:tcW w:w="2955" w:type="dxa"/>
            <w:shd w:val="clear" w:color="auto" w:fill="00D29A"/>
            <w:vAlign w:val="center"/>
            <w:hideMark/>
          </w:tcPr>
          <w:p w14:paraId="49855681"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2CF5DAA" w14:textId="77777777" w:rsidTr="007843A3">
        <w:trPr>
          <w:trHeight w:val="288"/>
        </w:trPr>
        <w:tc>
          <w:tcPr>
            <w:tcW w:w="2187" w:type="dxa"/>
            <w:shd w:val="clear" w:color="auto" w:fill="auto"/>
            <w:vAlign w:val="center"/>
            <w:hideMark/>
          </w:tcPr>
          <w:p w14:paraId="3DC9E74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1. Mjera</w:t>
            </w:r>
          </w:p>
        </w:tc>
        <w:tc>
          <w:tcPr>
            <w:tcW w:w="1561" w:type="dxa"/>
            <w:shd w:val="clear" w:color="auto" w:fill="auto"/>
            <w:vAlign w:val="center"/>
            <w:hideMark/>
          </w:tcPr>
          <w:p w14:paraId="05BB9DF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005%</w:t>
            </w:r>
          </w:p>
        </w:tc>
        <w:tc>
          <w:tcPr>
            <w:tcW w:w="2112" w:type="dxa"/>
            <w:shd w:val="clear" w:color="auto" w:fill="auto"/>
            <w:vAlign w:val="center"/>
            <w:hideMark/>
          </w:tcPr>
          <w:p w14:paraId="09A6CAAB" w14:textId="40E1D7BA"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20.391 </w:t>
            </w:r>
          </w:p>
        </w:tc>
        <w:tc>
          <w:tcPr>
            <w:tcW w:w="2532" w:type="dxa"/>
            <w:shd w:val="clear" w:color="auto" w:fill="auto"/>
            <w:vAlign w:val="center"/>
            <w:hideMark/>
          </w:tcPr>
          <w:p w14:paraId="5EB9CAB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391</w:t>
            </w:r>
          </w:p>
        </w:tc>
        <w:tc>
          <w:tcPr>
            <w:tcW w:w="2131" w:type="dxa"/>
            <w:shd w:val="clear" w:color="auto" w:fill="auto"/>
            <w:vAlign w:val="center"/>
            <w:hideMark/>
          </w:tcPr>
          <w:p w14:paraId="18A31B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46DBC2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7CB4BE6C" w14:textId="77777777" w:rsidTr="007843A3">
        <w:trPr>
          <w:trHeight w:val="288"/>
        </w:trPr>
        <w:tc>
          <w:tcPr>
            <w:tcW w:w="2187" w:type="dxa"/>
            <w:shd w:val="clear" w:color="auto" w:fill="auto"/>
            <w:vAlign w:val="center"/>
            <w:hideMark/>
          </w:tcPr>
          <w:p w14:paraId="7849234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2. Mjera</w:t>
            </w:r>
          </w:p>
        </w:tc>
        <w:tc>
          <w:tcPr>
            <w:tcW w:w="1561" w:type="dxa"/>
            <w:shd w:val="clear" w:color="auto" w:fill="auto"/>
            <w:vAlign w:val="center"/>
            <w:hideMark/>
          </w:tcPr>
          <w:p w14:paraId="28DABFB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01%</w:t>
            </w:r>
          </w:p>
        </w:tc>
        <w:tc>
          <w:tcPr>
            <w:tcW w:w="2112" w:type="dxa"/>
            <w:shd w:val="clear" w:color="auto" w:fill="auto"/>
            <w:vAlign w:val="center"/>
            <w:hideMark/>
          </w:tcPr>
          <w:p w14:paraId="6AFAC658" w14:textId="30AEC418"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48.837 </w:t>
            </w:r>
          </w:p>
        </w:tc>
        <w:tc>
          <w:tcPr>
            <w:tcW w:w="2532" w:type="dxa"/>
            <w:shd w:val="clear" w:color="auto" w:fill="auto"/>
            <w:vAlign w:val="center"/>
            <w:hideMark/>
          </w:tcPr>
          <w:p w14:paraId="3198148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837</w:t>
            </w:r>
          </w:p>
        </w:tc>
        <w:tc>
          <w:tcPr>
            <w:tcW w:w="2131" w:type="dxa"/>
            <w:shd w:val="clear" w:color="auto" w:fill="auto"/>
            <w:vAlign w:val="center"/>
            <w:hideMark/>
          </w:tcPr>
          <w:p w14:paraId="3257807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61E91D4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7FF3B5E5" w14:textId="77777777" w:rsidTr="007843A3">
        <w:trPr>
          <w:trHeight w:val="288"/>
        </w:trPr>
        <w:tc>
          <w:tcPr>
            <w:tcW w:w="2187" w:type="dxa"/>
            <w:shd w:val="clear" w:color="auto" w:fill="auto"/>
            <w:vAlign w:val="center"/>
            <w:hideMark/>
          </w:tcPr>
          <w:p w14:paraId="3CFA2B8C"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3. Mjera</w:t>
            </w:r>
          </w:p>
        </w:tc>
        <w:tc>
          <w:tcPr>
            <w:tcW w:w="1561" w:type="dxa"/>
            <w:shd w:val="clear" w:color="auto" w:fill="auto"/>
            <w:vAlign w:val="center"/>
            <w:hideMark/>
          </w:tcPr>
          <w:p w14:paraId="64656C8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06%</w:t>
            </w:r>
          </w:p>
        </w:tc>
        <w:tc>
          <w:tcPr>
            <w:tcW w:w="2112" w:type="dxa"/>
            <w:shd w:val="clear" w:color="auto" w:fill="auto"/>
            <w:vAlign w:val="center"/>
            <w:hideMark/>
          </w:tcPr>
          <w:p w14:paraId="2200781E" w14:textId="3AC05E9F"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250.000 </w:t>
            </w:r>
          </w:p>
        </w:tc>
        <w:tc>
          <w:tcPr>
            <w:tcW w:w="2532" w:type="dxa"/>
            <w:shd w:val="clear" w:color="auto" w:fill="auto"/>
            <w:vAlign w:val="center"/>
            <w:hideMark/>
          </w:tcPr>
          <w:p w14:paraId="070CD5E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0.000</w:t>
            </w:r>
          </w:p>
        </w:tc>
        <w:tc>
          <w:tcPr>
            <w:tcW w:w="2131" w:type="dxa"/>
            <w:shd w:val="clear" w:color="auto" w:fill="auto"/>
            <w:vAlign w:val="center"/>
            <w:hideMark/>
          </w:tcPr>
          <w:p w14:paraId="127742A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444056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324B316E" w14:textId="77777777" w:rsidTr="007843A3">
        <w:trPr>
          <w:trHeight w:val="720"/>
        </w:trPr>
        <w:tc>
          <w:tcPr>
            <w:tcW w:w="2187" w:type="dxa"/>
            <w:shd w:val="clear" w:color="auto" w:fill="auto"/>
            <w:vAlign w:val="center"/>
            <w:hideMark/>
          </w:tcPr>
          <w:p w14:paraId="43960F79"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4. Mjera</w:t>
            </w:r>
          </w:p>
        </w:tc>
        <w:tc>
          <w:tcPr>
            <w:tcW w:w="1561" w:type="dxa"/>
            <w:shd w:val="clear" w:color="auto" w:fill="auto"/>
            <w:vAlign w:val="center"/>
            <w:hideMark/>
          </w:tcPr>
          <w:p w14:paraId="6EDC636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17DE6D71" w14:textId="76F316E6"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4.271.360.350 </w:t>
            </w:r>
          </w:p>
        </w:tc>
        <w:tc>
          <w:tcPr>
            <w:tcW w:w="2532" w:type="dxa"/>
            <w:shd w:val="clear" w:color="auto" w:fill="auto"/>
            <w:vAlign w:val="center"/>
            <w:hideMark/>
          </w:tcPr>
          <w:p w14:paraId="4B1947D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27.</w:t>
            </w:r>
            <w:r w:rsidRPr="008D043F">
              <w:rPr>
                <w:rFonts w:asciiTheme="minorHAnsi" w:hAnsiTheme="minorHAnsi" w:cstheme="minorHAnsi"/>
                <w:b/>
                <w:bCs/>
                <w:color w:val="FFFFFF" w:themeColor="background1"/>
                <w:sz w:val="18"/>
                <w:szCs w:val="18"/>
                <w:lang w:eastAsia="en-US"/>
              </w:rPr>
              <w:t>136</w:t>
            </w:r>
            <w:r w:rsidRPr="008D043F">
              <w:rPr>
                <w:rFonts w:asciiTheme="minorHAnsi" w:hAnsiTheme="minorHAnsi" w:cstheme="minorHAnsi"/>
                <w:b/>
                <w:bCs/>
                <w:color w:val="000000"/>
                <w:sz w:val="18"/>
                <w:szCs w:val="18"/>
                <w:lang w:eastAsia="en-US"/>
              </w:rPr>
              <w:t>.035</w:t>
            </w:r>
          </w:p>
        </w:tc>
        <w:tc>
          <w:tcPr>
            <w:tcW w:w="2131" w:type="dxa"/>
            <w:shd w:val="clear" w:color="auto" w:fill="auto"/>
            <w:vAlign w:val="center"/>
            <w:hideMark/>
          </w:tcPr>
          <w:p w14:paraId="23E4E68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844.224.315</w:t>
            </w:r>
          </w:p>
        </w:tc>
        <w:tc>
          <w:tcPr>
            <w:tcW w:w="2955" w:type="dxa"/>
            <w:shd w:val="clear" w:color="auto" w:fill="auto"/>
            <w:vAlign w:val="center"/>
            <w:hideMark/>
          </w:tcPr>
          <w:p w14:paraId="1F6BCAF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w:t>
            </w:r>
          </w:p>
        </w:tc>
      </w:tr>
      <w:tr w:rsidR="007843A3" w:rsidRPr="008D043F" w14:paraId="52EE9BD5" w14:textId="77777777" w:rsidTr="00747917">
        <w:trPr>
          <w:trHeight w:val="288"/>
        </w:trPr>
        <w:tc>
          <w:tcPr>
            <w:tcW w:w="2187" w:type="dxa"/>
            <w:shd w:val="clear" w:color="auto" w:fill="00D29A"/>
            <w:vAlign w:val="center"/>
            <w:hideMark/>
          </w:tcPr>
          <w:p w14:paraId="09B411A5"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6. Prioritet </w:t>
            </w:r>
          </w:p>
        </w:tc>
        <w:tc>
          <w:tcPr>
            <w:tcW w:w="1561" w:type="dxa"/>
            <w:shd w:val="clear" w:color="auto" w:fill="00D29A"/>
            <w:vAlign w:val="center"/>
            <w:hideMark/>
          </w:tcPr>
          <w:p w14:paraId="5C15A1C2"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1%</w:t>
            </w:r>
          </w:p>
        </w:tc>
        <w:tc>
          <w:tcPr>
            <w:tcW w:w="2112" w:type="dxa"/>
            <w:shd w:val="clear" w:color="auto" w:fill="00D29A"/>
            <w:vAlign w:val="center"/>
            <w:hideMark/>
          </w:tcPr>
          <w:p w14:paraId="44EB7FD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20.558</w:t>
            </w:r>
          </w:p>
        </w:tc>
        <w:tc>
          <w:tcPr>
            <w:tcW w:w="2532" w:type="dxa"/>
            <w:shd w:val="clear" w:color="auto" w:fill="00D29A"/>
            <w:vAlign w:val="center"/>
            <w:hideMark/>
          </w:tcPr>
          <w:p w14:paraId="1995532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20.558</w:t>
            </w:r>
          </w:p>
        </w:tc>
        <w:tc>
          <w:tcPr>
            <w:tcW w:w="2131" w:type="dxa"/>
            <w:shd w:val="clear" w:color="auto" w:fill="00D29A"/>
            <w:vAlign w:val="center"/>
            <w:hideMark/>
          </w:tcPr>
          <w:p w14:paraId="10A48B9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138ADF38"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7E039E4" w14:textId="77777777" w:rsidTr="007843A3">
        <w:trPr>
          <w:trHeight w:val="288"/>
        </w:trPr>
        <w:tc>
          <w:tcPr>
            <w:tcW w:w="2187" w:type="dxa"/>
            <w:shd w:val="clear" w:color="auto" w:fill="auto"/>
            <w:vAlign w:val="center"/>
            <w:hideMark/>
          </w:tcPr>
          <w:p w14:paraId="26DD0FA6"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1. Mjera</w:t>
            </w:r>
          </w:p>
        </w:tc>
        <w:tc>
          <w:tcPr>
            <w:tcW w:w="1561" w:type="dxa"/>
            <w:shd w:val="clear" w:color="auto" w:fill="auto"/>
            <w:vAlign w:val="center"/>
            <w:hideMark/>
          </w:tcPr>
          <w:p w14:paraId="09AE21E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5%</w:t>
            </w:r>
          </w:p>
        </w:tc>
        <w:tc>
          <w:tcPr>
            <w:tcW w:w="2112" w:type="dxa"/>
            <w:shd w:val="clear" w:color="auto" w:fill="auto"/>
            <w:vAlign w:val="center"/>
            <w:hideMark/>
          </w:tcPr>
          <w:p w14:paraId="7857898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7.791</w:t>
            </w:r>
          </w:p>
        </w:tc>
        <w:tc>
          <w:tcPr>
            <w:tcW w:w="2532" w:type="dxa"/>
            <w:shd w:val="clear" w:color="auto" w:fill="auto"/>
            <w:vAlign w:val="center"/>
            <w:hideMark/>
          </w:tcPr>
          <w:p w14:paraId="5143445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7.791</w:t>
            </w:r>
          </w:p>
        </w:tc>
        <w:tc>
          <w:tcPr>
            <w:tcW w:w="2131" w:type="dxa"/>
            <w:shd w:val="clear" w:color="auto" w:fill="auto"/>
            <w:vAlign w:val="center"/>
            <w:hideMark/>
          </w:tcPr>
          <w:p w14:paraId="1CA106F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6895BB6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1FACA432" w14:textId="77777777" w:rsidTr="007843A3">
        <w:trPr>
          <w:trHeight w:val="288"/>
        </w:trPr>
        <w:tc>
          <w:tcPr>
            <w:tcW w:w="2187" w:type="dxa"/>
            <w:shd w:val="clear" w:color="auto" w:fill="auto"/>
            <w:vAlign w:val="center"/>
            <w:hideMark/>
          </w:tcPr>
          <w:p w14:paraId="7019D158"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2. Mjera</w:t>
            </w:r>
          </w:p>
        </w:tc>
        <w:tc>
          <w:tcPr>
            <w:tcW w:w="1561" w:type="dxa"/>
            <w:shd w:val="clear" w:color="auto" w:fill="auto"/>
            <w:vAlign w:val="center"/>
            <w:hideMark/>
          </w:tcPr>
          <w:p w14:paraId="2980FE0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w:t>
            </w:r>
          </w:p>
        </w:tc>
        <w:tc>
          <w:tcPr>
            <w:tcW w:w="2112" w:type="dxa"/>
            <w:shd w:val="clear" w:color="auto" w:fill="auto"/>
            <w:vAlign w:val="center"/>
            <w:hideMark/>
          </w:tcPr>
          <w:p w14:paraId="549D2888" w14:textId="17777626"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167.047 </w:t>
            </w:r>
          </w:p>
        </w:tc>
        <w:tc>
          <w:tcPr>
            <w:tcW w:w="2532" w:type="dxa"/>
            <w:shd w:val="clear" w:color="auto" w:fill="auto"/>
            <w:vAlign w:val="center"/>
            <w:hideMark/>
          </w:tcPr>
          <w:p w14:paraId="2C28BDC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7.047</w:t>
            </w:r>
          </w:p>
        </w:tc>
        <w:tc>
          <w:tcPr>
            <w:tcW w:w="2131" w:type="dxa"/>
            <w:shd w:val="clear" w:color="auto" w:fill="auto"/>
            <w:vAlign w:val="center"/>
            <w:hideMark/>
          </w:tcPr>
          <w:p w14:paraId="3205430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EE82A5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548F8255" w14:textId="77777777" w:rsidTr="007843A3">
        <w:trPr>
          <w:trHeight w:val="288"/>
        </w:trPr>
        <w:tc>
          <w:tcPr>
            <w:tcW w:w="2187" w:type="dxa"/>
            <w:shd w:val="clear" w:color="auto" w:fill="auto"/>
            <w:vAlign w:val="center"/>
            <w:hideMark/>
          </w:tcPr>
          <w:p w14:paraId="3D23E64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3. Mjera</w:t>
            </w:r>
          </w:p>
        </w:tc>
        <w:tc>
          <w:tcPr>
            <w:tcW w:w="1561" w:type="dxa"/>
            <w:shd w:val="clear" w:color="auto" w:fill="auto"/>
            <w:vAlign w:val="center"/>
            <w:hideMark/>
          </w:tcPr>
          <w:p w14:paraId="25473DD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w:t>
            </w:r>
          </w:p>
        </w:tc>
        <w:tc>
          <w:tcPr>
            <w:tcW w:w="2112" w:type="dxa"/>
            <w:shd w:val="clear" w:color="auto" w:fill="auto"/>
            <w:vAlign w:val="center"/>
            <w:hideMark/>
          </w:tcPr>
          <w:p w14:paraId="391D26F8" w14:textId="36B8717A"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44.460 </w:t>
            </w:r>
          </w:p>
        </w:tc>
        <w:tc>
          <w:tcPr>
            <w:tcW w:w="2532" w:type="dxa"/>
            <w:shd w:val="clear" w:color="auto" w:fill="auto"/>
            <w:vAlign w:val="center"/>
            <w:hideMark/>
          </w:tcPr>
          <w:p w14:paraId="2E6CD03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4.460</w:t>
            </w:r>
          </w:p>
        </w:tc>
        <w:tc>
          <w:tcPr>
            <w:tcW w:w="2131" w:type="dxa"/>
            <w:shd w:val="clear" w:color="auto" w:fill="auto"/>
            <w:vAlign w:val="center"/>
            <w:hideMark/>
          </w:tcPr>
          <w:p w14:paraId="1F7C727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440510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1644208D" w14:textId="77777777" w:rsidTr="007843A3">
        <w:trPr>
          <w:trHeight w:val="288"/>
        </w:trPr>
        <w:tc>
          <w:tcPr>
            <w:tcW w:w="2187" w:type="dxa"/>
            <w:shd w:val="clear" w:color="auto" w:fill="auto"/>
            <w:vAlign w:val="center"/>
            <w:hideMark/>
          </w:tcPr>
          <w:p w14:paraId="2087D06C"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4. Mjera</w:t>
            </w:r>
          </w:p>
        </w:tc>
        <w:tc>
          <w:tcPr>
            <w:tcW w:w="1561" w:type="dxa"/>
            <w:shd w:val="clear" w:color="auto" w:fill="auto"/>
            <w:vAlign w:val="center"/>
            <w:hideMark/>
          </w:tcPr>
          <w:p w14:paraId="1553750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p>
        </w:tc>
        <w:tc>
          <w:tcPr>
            <w:tcW w:w="2112" w:type="dxa"/>
            <w:shd w:val="clear" w:color="auto" w:fill="auto"/>
            <w:vAlign w:val="center"/>
            <w:hideMark/>
          </w:tcPr>
          <w:p w14:paraId="3DBD9DC8" w14:textId="3A27FBC0"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21.261 </w:t>
            </w:r>
          </w:p>
        </w:tc>
        <w:tc>
          <w:tcPr>
            <w:tcW w:w="2532" w:type="dxa"/>
            <w:shd w:val="clear" w:color="auto" w:fill="auto"/>
            <w:vAlign w:val="center"/>
            <w:hideMark/>
          </w:tcPr>
          <w:p w14:paraId="2E5ACE6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261</w:t>
            </w:r>
          </w:p>
        </w:tc>
        <w:tc>
          <w:tcPr>
            <w:tcW w:w="2131" w:type="dxa"/>
            <w:shd w:val="clear" w:color="auto" w:fill="auto"/>
            <w:vAlign w:val="center"/>
            <w:hideMark/>
          </w:tcPr>
          <w:p w14:paraId="6CAC5F7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BD643B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63CC8AA2" w14:textId="77777777" w:rsidTr="00747917">
        <w:trPr>
          <w:trHeight w:val="639"/>
        </w:trPr>
        <w:tc>
          <w:tcPr>
            <w:tcW w:w="2187" w:type="dxa"/>
            <w:shd w:val="clear" w:color="auto" w:fill="009D73"/>
            <w:vAlign w:val="center"/>
            <w:hideMark/>
          </w:tcPr>
          <w:p w14:paraId="4EA184BC"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Upravljanje otpadom</w:t>
            </w:r>
          </w:p>
        </w:tc>
        <w:tc>
          <w:tcPr>
            <w:tcW w:w="1561" w:type="dxa"/>
            <w:shd w:val="clear" w:color="auto" w:fill="009D73"/>
            <w:vAlign w:val="center"/>
            <w:hideMark/>
          </w:tcPr>
          <w:p w14:paraId="256DED0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w:t>
            </w:r>
          </w:p>
        </w:tc>
        <w:tc>
          <w:tcPr>
            <w:tcW w:w="2112" w:type="dxa"/>
            <w:shd w:val="clear" w:color="auto" w:fill="009D73"/>
            <w:vAlign w:val="center"/>
            <w:hideMark/>
          </w:tcPr>
          <w:p w14:paraId="052AD90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59.951.069</w:t>
            </w:r>
          </w:p>
        </w:tc>
        <w:tc>
          <w:tcPr>
            <w:tcW w:w="2532" w:type="dxa"/>
            <w:shd w:val="clear" w:color="auto" w:fill="009D73"/>
            <w:vAlign w:val="center"/>
            <w:hideMark/>
          </w:tcPr>
          <w:p w14:paraId="57D4667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9.064.950</w:t>
            </w:r>
          </w:p>
        </w:tc>
        <w:tc>
          <w:tcPr>
            <w:tcW w:w="2131" w:type="dxa"/>
            <w:shd w:val="clear" w:color="auto" w:fill="009D73"/>
            <w:vAlign w:val="center"/>
            <w:hideMark/>
          </w:tcPr>
          <w:p w14:paraId="0A6CA2C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90.886.120</w:t>
            </w:r>
          </w:p>
        </w:tc>
        <w:tc>
          <w:tcPr>
            <w:tcW w:w="2955" w:type="dxa"/>
            <w:shd w:val="clear" w:color="auto" w:fill="009D73"/>
            <w:vAlign w:val="center"/>
            <w:hideMark/>
          </w:tcPr>
          <w:p w14:paraId="04AE60B4"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C66C3B3" w14:textId="77777777" w:rsidTr="00747917">
        <w:trPr>
          <w:trHeight w:val="288"/>
        </w:trPr>
        <w:tc>
          <w:tcPr>
            <w:tcW w:w="2187" w:type="dxa"/>
            <w:shd w:val="clear" w:color="auto" w:fill="00D29A"/>
            <w:vAlign w:val="center"/>
            <w:hideMark/>
          </w:tcPr>
          <w:p w14:paraId="38EF49BC"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1. Prioritet </w:t>
            </w:r>
          </w:p>
        </w:tc>
        <w:tc>
          <w:tcPr>
            <w:tcW w:w="1561" w:type="dxa"/>
            <w:shd w:val="clear" w:color="auto" w:fill="00D29A"/>
            <w:vAlign w:val="center"/>
            <w:hideMark/>
          </w:tcPr>
          <w:p w14:paraId="4EEC85D1"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2%</w:t>
            </w:r>
          </w:p>
        </w:tc>
        <w:tc>
          <w:tcPr>
            <w:tcW w:w="2112" w:type="dxa"/>
            <w:shd w:val="clear" w:color="auto" w:fill="00D29A"/>
            <w:vAlign w:val="center"/>
            <w:hideMark/>
          </w:tcPr>
          <w:p w14:paraId="62D6789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89.703</w:t>
            </w:r>
          </w:p>
        </w:tc>
        <w:tc>
          <w:tcPr>
            <w:tcW w:w="2532" w:type="dxa"/>
            <w:shd w:val="clear" w:color="auto" w:fill="00D29A"/>
            <w:vAlign w:val="center"/>
            <w:hideMark/>
          </w:tcPr>
          <w:p w14:paraId="58DC441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7.941</w:t>
            </w:r>
          </w:p>
        </w:tc>
        <w:tc>
          <w:tcPr>
            <w:tcW w:w="2131" w:type="dxa"/>
            <w:shd w:val="clear" w:color="auto" w:fill="00D29A"/>
            <w:vAlign w:val="center"/>
            <w:hideMark/>
          </w:tcPr>
          <w:p w14:paraId="152E0CE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91.763</w:t>
            </w:r>
          </w:p>
        </w:tc>
        <w:tc>
          <w:tcPr>
            <w:tcW w:w="2955" w:type="dxa"/>
            <w:shd w:val="clear" w:color="auto" w:fill="00D29A"/>
            <w:vAlign w:val="center"/>
            <w:hideMark/>
          </w:tcPr>
          <w:p w14:paraId="22B1401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509F352" w14:textId="77777777" w:rsidTr="007843A3">
        <w:trPr>
          <w:trHeight w:val="480"/>
        </w:trPr>
        <w:tc>
          <w:tcPr>
            <w:tcW w:w="2187" w:type="dxa"/>
            <w:shd w:val="clear" w:color="auto" w:fill="auto"/>
            <w:vAlign w:val="center"/>
            <w:hideMark/>
          </w:tcPr>
          <w:p w14:paraId="2D6E6EB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1. Mjera</w:t>
            </w:r>
          </w:p>
        </w:tc>
        <w:tc>
          <w:tcPr>
            <w:tcW w:w="1561" w:type="dxa"/>
            <w:shd w:val="clear" w:color="auto" w:fill="auto"/>
            <w:vAlign w:val="center"/>
            <w:hideMark/>
          </w:tcPr>
          <w:p w14:paraId="009B11C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5806570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89.703</w:t>
            </w:r>
          </w:p>
        </w:tc>
        <w:tc>
          <w:tcPr>
            <w:tcW w:w="2532" w:type="dxa"/>
            <w:shd w:val="clear" w:color="auto" w:fill="auto"/>
            <w:vAlign w:val="center"/>
            <w:hideMark/>
          </w:tcPr>
          <w:p w14:paraId="0644E5C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7.941</w:t>
            </w:r>
          </w:p>
        </w:tc>
        <w:tc>
          <w:tcPr>
            <w:tcW w:w="2131" w:type="dxa"/>
            <w:shd w:val="clear" w:color="auto" w:fill="auto"/>
            <w:vAlign w:val="center"/>
            <w:hideMark/>
          </w:tcPr>
          <w:p w14:paraId="1C2F165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91.763</w:t>
            </w:r>
          </w:p>
        </w:tc>
        <w:tc>
          <w:tcPr>
            <w:tcW w:w="2955" w:type="dxa"/>
            <w:shd w:val="clear" w:color="auto" w:fill="auto"/>
            <w:vAlign w:val="center"/>
            <w:hideMark/>
          </w:tcPr>
          <w:p w14:paraId="55792A2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019FB8DD" w14:textId="77777777" w:rsidTr="00747917">
        <w:trPr>
          <w:trHeight w:val="288"/>
        </w:trPr>
        <w:tc>
          <w:tcPr>
            <w:tcW w:w="2187" w:type="dxa"/>
            <w:shd w:val="clear" w:color="auto" w:fill="00D29A"/>
            <w:vAlign w:val="center"/>
            <w:hideMark/>
          </w:tcPr>
          <w:p w14:paraId="19C89783"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2. Prioritet </w:t>
            </w:r>
          </w:p>
        </w:tc>
        <w:tc>
          <w:tcPr>
            <w:tcW w:w="1561" w:type="dxa"/>
            <w:shd w:val="clear" w:color="auto" w:fill="00D29A"/>
            <w:vAlign w:val="center"/>
            <w:hideMark/>
          </w:tcPr>
          <w:p w14:paraId="3F6946D8"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3%</w:t>
            </w:r>
          </w:p>
        </w:tc>
        <w:tc>
          <w:tcPr>
            <w:tcW w:w="2112" w:type="dxa"/>
            <w:shd w:val="clear" w:color="auto" w:fill="00D29A"/>
            <w:vAlign w:val="center"/>
            <w:hideMark/>
          </w:tcPr>
          <w:p w14:paraId="44CFA68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208.120</w:t>
            </w:r>
          </w:p>
        </w:tc>
        <w:tc>
          <w:tcPr>
            <w:tcW w:w="2532" w:type="dxa"/>
            <w:shd w:val="clear" w:color="auto" w:fill="00D29A"/>
            <w:vAlign w:val="center"/>
            <w:hideMark/>
          </w:tcPr>
          <w:p w14:paraId="6D3495F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41.624</w:t>
            </w:r>
          </w:p>
        </w:tc>
        <w:tc>
          <w:tcPr>
            <w:tcW w:w="2131" w:type="dxa"/>
            <w:shd w:val="clear" w:color="auto" w:fill="00D29A"/>
            <w:vAlign w:val="center"/>
            <w:hideMark/>
          </w:tcPr>
          <w:p w14:paraId="156AB19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766.496</w:t>
            </w:r>
          </w:p>
        </w:tc>
        <w:tc>
          <w:tcPr>
            <w:tcW w:w="2955" w:type="dxa"/>
            <w:shd w:val="clear" w:color="auto" w:fill="00D29A"/>
            <w:vAlign w:val="center"/>
            <w:hideMark/>
          </w:tcPr>
          <w:p w14:paraId="392B23C1"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65DD5FB" w14:textId="77777777" w:rsidTr="007843A3">
        <w:trPr>
          <w:trHeight w:val="480"/>
        </w:trPr>
        <w:tc>
          <w:tcPr>
            <w:tcW w:w="2187" w:type="dxa"/>
            <w:shd w:val="clear" w:color="auto" w:fill="auto"/>
            <w:vAlign w:val="center"/>
            <w:hideMark/>
          </w:tcPr>
          <w:p w14:paraId="6783B66C"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1. Mjera</w:t>
            </w:r>
          </w:p>
        </w:tc>
        <w:tc>
          <w:tcPr>
            <w:tcW w:w="1561" w:type="dxa"/>
            <w:shd w:val="clear" w:color="auto" w:fill="auto"/>
            <w:vAlign w:val="center"/>
            <w:hideMark/>
          </w:tcPr>
          <w:p w14:paraId="42FA39A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1482C0F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08.120</w:t>
            </w:r>
          </w:p>
        </w:tc>
        <w:tc>
          <w:tcPr>
            <w:tcW w:w="2532" w:type="dxa"/>
            <w:shd w:val="clear" w:color="auto" w:fill="auto"/>
            <w:vAlign w:val="center"/>
            <w:hideMark/>
          </w:tcPr>
          <w:p w14:paraId="7731A2E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41.624</w:t>
            </w:r>
          </w:p>
        </w:tc>
        <w:tc>
          <w:tcPr>
            <w:tcW w:w="2131" w:type="dxa"/>
            <w:shd w:val="clear" w:color="auto" w:fill="auto"/>
            <w:vAlign w:val="center"/>
            <w:hideMark/>
          </w:tcPr>
          <w:p w14:paraId="4642D28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6.496</w:t>
            </w:r>
          </w:p>
        </w:tc>
        <w:tc>
          <w:tcPr>
            <w:tcW w:w="2955" w:type="dxa"/>
            <w:shd w:val="clear" w:color="auto" w:fill="auto"/>
            <w:vAlign w:val="center"/>
            <w:hideMark/>
          </w:tcPr>
          <w:p w14:paraId="0C936CD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24313A75" w14:textId="77777777" w:rsidTr="00747917">
        <w:trPr>
          <w:trHeight w:val="288"/>
        </w:trPr>
        <w:tc>
          <w:tcPr>
            <w:tcW w:w="2187" w:type="dxa"/>
            <w:shd w:val="clear" w:color="auto" w:fill="00D29A"/>
            <w:vAlign w:val="center"/>
            <w:hideMark/>
          </w:tcPr>
          <w:p w14:paraId="68E6EBB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3. Prioritet </w:t>
            </w:r>
          </w:p>
        </w:tc>
        <w:tc>
          <w:tcPr>
            <w:tcW w:w="1561" w:type="dxa"/>
            <w:shd w:val="clear" w:color="auto" w:fill="00D29A"/>
            <w:vAlign w:val="center"/>
            <w:hideMark/>
          </w:tcPr>
          <w:p w14:paraId="7DEE2DD6"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1%</w:t>
            </w:r>
          </w:p>
        </w:tc>
        <w:tc>
          <w:tcPr>
            <w:tcW w:w="2112" w:type="dxa"/>
            <w:shd w:val="clear" w:color="auto" w:fill="00D29A"/>
            <w:vAlign w:val="center"/>
            <w:hideMark/>
          </w:tcPr>
          <w:p w14:paraId="356160D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8.675</w:t>
            </w:r>
          </w:p>
        </w:tc>
        <w:tc>
          <w:tcPr>
            <w:tcW w:w="2532" w:type="dxa"/>
            <w:shd w:val="clear" w:color="auto" w:fill="00D29A"/>
            <w:vAlign w:val="center"/>
            <w:hideMark/>
          </w:tcPr>
          <w:p w14:paraId="73CC890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8.675</w:t>
            </w:r>
          </w:p>
        </w:tc>
        <w:tc>
          <w:tcPr>
            <w:tcW w:w="2131" w:type="dxa"/>
            <w:shd w:val="clear" w:color="auto" w:fill="00D29A"/>
            <w:vAlign w:val="center"/>
            <w:hideMark/>
          </w:tcPr>
          <w:p w14:paraId="08B257A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3CD9171B"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62DF939" w14:textId="77777777" w:rsidTr="007843A3">
        <w:trPr>
          <w:trHeight w:val="288"/>
        </w:trPr>
        <w:tc>
          <w:tcPr>
            <w:tcW w:w="2187" w:type="dxa"/>
            <w:shd w:val="clear" w:color="auto" w:fill="auto"/>
            <w:vAlign w:val="center"/>
            <w:hideMark/>
          </w:tcPr>
          <w:p w14:paraId="0F9C658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1. Mjera</w:t>
            </w:r>
          </w:p>
        </w:tc>
        <w:tc>
          <w:tcPr>
            <w:tcW w:w="1561" w:type="dxa"/>
            <w:shd w:val="clear" w:color="auto" w:fill="auto"/>
            <w:vAlign w:val="center"/>
            <w:hideMark/>
          </w:tcPr>
          <w:p w14:paraId="7DEEFF3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54C2F79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5</w:t>
            </w:r>
          </w:p>
        </w:tc>
        <w:tc>
          <w:tcPr>
            <w:tcW w:w="2532" w:type="dxa"/>
            <w:shd w:val="clear" w:color="auto" w:fill="auto"/>
            <w:vAlign w:val="center"/>
            <w:hideMark/>
          </w:tcPr>
          <w:p w14:paraId="56A2393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5</w:t>
            </w:r>
          </w:p>
        </w:tc>
        <w:tc>
          <w:tcPr>
            <w:tcW w:w="2131" w:type="dxa"/>
            <w:shd w:val="clear" w:color="auto" w:fill="auto"/>
            <w:vAlign w:val="center"/>
            <w:hideMark/>
          </w:tcPr>
          <w:p w14:paraId="287AFF5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1A2F4E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654120A5" w14:textId="77777777" w:rsidTr="00747917">
        <w:trPr>
          <w:trHeight w:val="288"/>
        </w:trPr>
        <w:tc>
          <w:tcPr>
            <w:tcW w:w="2187" w:type="dxa"/>
            <w:shd w:val="clear" w:color="auto" w:fill="00D29A"/>
            <w:vAlign w:val="center"/>
            <w:hideMark/>
          </w:tcPr>
          <w:p w14:paraId="4CBEB6B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4. Prioritet </w:t>
            </w:r>
          </w:p>
        </w:tc>
        <w:tc>
          <w:tcPr>
            <w:tcW w:w="1561" w:type="dxa"/>
            <w:shd w:val="clear" w:color="auto" w:fill="00D29A"/>
            <w:vAlign w:val="center"/>
            <w:hideMark/>
          </w:tcPr>
          <w:p w14:paraId="4B73FDA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1%</w:t>
            </w:r>
          </w:p>
        </w:tc>
        <w:tc>
          <w:tcPr>
            <w:tcW w:w="2112" w:type="dxa"/>
            <w:shd w:val="clear" w:color="auto" w:fill="00D29A"/>
            <w:vAlign w:val="center"/>
            <w:hideMark/>
          </w:tcPr>
          <w:p w14:paraId="3BD760A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32.630.874</w:t>
            </w:r>
          </w:p>
        </w:tc>
        <w:tc>
          <w:tcPr>
            <w:tcW w:w="2532" w:type="dxa"/>
            <w:shd w:val="clear" w:color="auto" w:fill="00D29A"/>
            <w:vAlign w:val="center"/>
            <w:hideMark/>
          </w:tcPr>
          <w:p w14:paraId="50A32D0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3.816.556</w:t>
            </w:r>
          </w:p>
        </w:tc>
        <w:tc>
          <w:tcPr>
            <w:tcW w:w="2131" w:type="dxa"/>
            <w:shd w:val="clear" w:color="auto" w:fill="00D29A"/>
            <w:vAlign w:val="center"/>
            <w:hideMark/>
          </w:tcPr>
          <w:p w14:paraId="1F040B6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78.814.318</w:t>
            </w:r>
          </w:p>
        </w:tc>
        <w:tc>
          <w:tcPr>
            <w:tcW w:w="2955" w:type="dxa"/>
            <w:shd w:val="clear" w:color="auto" w:fill="00D29A"/>
            <w:vAlign w:val="center"/>
            <w:hideMark/>
          </w:tcPr>
          <w:p w14:paraId="7936A41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6B95D56F" w14:textId="77777777" w:rsidTr="007843A3">
        <w:trPr>
          <w:trHeight w:val="720"/>
        </w:trPr>
        <w:tc>
          <w:tcPr>
            <w:tcW w:w="2187" w:type="dxa"/>
            <w:shd w:val="clear" w:color="auto" w:fill="auto"/>
            <w:vAlign w:val="center"/>
            <w:hideMark/>
          </w:tcPr>
          <w:p w14:paraId="0E8E4D7C"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1. Mjera</w:t>
            </w:r>
          </w:p>
        </w:tc>
        <w:tc>
          <w:tcPr>
            <w:tcW w:w="1561" w:type="dxa"/>
            <w:shd w:val="clear" w:color="auto" w:fill="auto"/>
            <w:vAlign w:val="center"/>
            <w:hideMark/>
          </w:tcPr>
          <w:p w14:paraId="043F44F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2%</w:t>
            </w:r>
          </w:p>
        </w:tc>
        <w:tc>
          <w:tcPr>
            <w:tcW w:w="2112" w:type="dxa"/>
            <w:shd w:val="clear" w:color="auto" w:fill="auto"/>
            <w:vAlign w:val="center"/>
            <w:hideMark/>
          </w:tcPr>
          <w:p w14:paraId="0A45BD6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3.840</w:t>
            </w:r>
          </w:p>
        </w:tc>
        <w:tc>
          <w:tcPr>
            <w:tcW w:w="2532" w:type="dxa"/>
            <w:shd w:val="clear" w:color="auto" w:fill="auto"/>
            <w:vAlign w:val="center"/>
            <w:hideMark/>
          </w:tcPr>
          <w:p w14:paraId="307FF40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2.768</w:t>
            </w:r>
          </w:p>
        </w:tc>
        <w:tc>
          <w:tcPr>
            <w:tcW w:w="2131" w:type="dxa"/>
            <w:shd w:val="clear" w:color="auto" w:fill="auto"/>
            <w:vAlign w:val="center"/>
            <w:hideMark/>
          </w:tcPr>
          <w:p w14:paraId="37C29C8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51.072</w:t>
            </w:r>
          </w:p>
        </w:tc>
        <w:tc>
          <w:tcPr>
            <w:tcW w:w="2955" w:type="dxa"/>
            <w:shd w:val="clear" w:color="auto" w:fill="auto"/>
            <w:vAlign w:val="center"/>
            <w:hideMark/>
          </w:tcPr>
          <w:p w14:paraId="3FFC6A1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28A2C0B1" w14:textId="77777777" w:rsidTr="007843A3">
        <w:trPr>
          <w:trHeight w:val="720"/>
        </w:trPr>
        <w:tc>
          <w:tcPr>
            <w:tcW w:w="2187" w:type="dxa"/>
            <w:shd w:val="clear" w:color="auto" w:fill="auto"/>
            <w:vAlign w:val="center"/>
            <w:hideMark/>
          </w:tcPr>
          <w:p w14:paraId="6E29F9DC"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2. Mjera</w:t>
            </w:r>
          </w:p>
        </w:tc>
        <w:tc>
          <w:tcPr>
            <w:tcW w:w="1561" w:type="dxa"/>
            <w:shd w:val="clear" w:color="auto" w:fill="auto"/>
            <w:vAlign w:val="center"/>
            <w:hideMark/>
          </w:tcPr>
          <w:p w14:paraId="5B63548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w:t>
            </w:r>
          </w:p>
        </w:tc>
        <w:tc>
          <w:tcPr>
            <w:tcW w:w="2112" w:type="dxa"/>
            <w:shd w:val="clear" w:color="auto" w:fill="auto"/>
            <w:vAlign w:val="center"/>
            <w:hideMark/>
          </w:tcPr>
          <w:p w14:paraId="0CAF60C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27.096.185</w:t>
            </w:r>
          </w:p>
        </w:tc>
        <w:tc>
          <w:tcPr>
            <w:tcW w:w="2532" w:type="dxa"/>
            <w:shd w:val="clear" w:color="auto" w:fill="auto"/>
            <w:vAlign w:val="center"/>
            <w:hideMark/>
          </w:tcPr>
          <w:p w14:paraId="3F210EB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2.709.619</w:t>
            </w:r>
          </w:p>
        </w:tc>
        <w:tc>
          <w:tcPr>
            <w:tcW w:w="2131" w:type="dxa"/>
            <w:shd w:val="clear" w:color="auto" w:fill="auto"/>
            <w:vAlign w:val="center"/>
            <w:hideMark/>
          </w:tcPr>
          <w:p w14:paraId="723F049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4.386.567</w:t>
            </w:r>
          </w:p>
        </w:tc>
        <w:tc>
          <w:tcPr>
            <w:tcW w:w="2955" w:type="dxa"/>
            <w:shd w:val="clear" w:color="auto" w:fill="auto"/>
            <w:vAlign w:val="center"/>
            <w:hideMark/>
          </w:tcPr>
          <w:p w14:paraId="76A0A4F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w:t>
            </w:r>
          </w:p>
        </w:tc>
      </w:tr>
      <w:tr w:rsidR="007843A3" w:rsidRPr="008D043F" w14:paraId="72DFD574" w14:textId="77777777" w:rsidTr="007843A3">
        <w:trPr>
          <w:trHeight w:val="720"/>
        </w:trPr>
        <w:tc>
          <w:tcPr>
            <w:tcW w:w="2187" w:type="dxa"/>
            <w:shd w:val="clear" w:color="auto" w:fill="auto"/>
            <w:vAlign w:val="center"/>
            <w:hideMark/>
          </w:tcPr>
          <w:p w14:paraId="06C71248"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3. Mjera</w:t>
            </w:r>
          </w:p>
        </w:tc>
        <w:tc>
          <w:tcPr>
            <w:tcW w:w="1561" w:type="dxa"/>
            <w:shd w:val="clear" w:color="auto" w:fill="auto"/>
            <w:vAlign w:val="center"/>
            <w:hideMark/>
          </w:tcPr>
          <w:p w14:paraId="1E150EA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9%</w:t>
            </w:r>
          </w:p>
        </w:tc>
        <w:tc>
          <w:tcPr>
            <w:tcW w:w="2112" w:type="dxa"/>
            <w:shd w:val="clear" w:color="auto" w:fill="auto"/>
            <w:vAlign w:val="center"/>
            <w:hideMark/>
          </w:tcPr>
          <w:p w14:paraId="28E0D75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20.850</w:t>
            </w:r>
          </w:p>
        </w:tc>
        <w:tc>
          <w:tcPr>
            <w:tcW w:w="2532" w:type="dxa"/>
            <w:shd w:val="clear" w:color="auto" w:fill="auto"/>
            <w:vAlign w:val="center"/>
            <w:hideMark/>
          </w:tcPr>
          <w:p w14:paraId="54B306C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44.170</w:t>
            </w:r>
          </w:p>
        </w:tc>
        <w:tc>
          <w:tcPr>
            <w:tcW w:w="2131" w:type="dxa"/>
            <w:shd w:val="clear" w:color="auto" w:fill="auto"/>
            <w:vAlign w:val="center"/>
            <w:hideMark/>
          </w:tcPr>
          <w:p w14:paraId="731864D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776.680</w:t>
            </w:r>
          </w:p>
        </w:tc>
        <w:tc>
          <w:tcPr>
            <w:tcW w:w="2955" w:type="dxa"/>
            <w:shd w:val="clear" w:color="auto" w:fill="auto"/>
            <w:vAlign w:val="center"/>
            <w:hideMark/>
          </w:tcPr>
          <w:p w14:paraId="09E0CCA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w:t>
            </w:r>
          </w:p>
        </w:tc>
      </w:tr>
      <w:tr w:rsidR="007843A3" w:rsidRPr="008D043F" w14:paraId="361A0329" w14:textId="77777777" w:rsidTr="00747917">
        <w:trPr>
          <w:trHeight w:val="288"/>
        </w:trPr>
        <w:tc>
          <w:tcPr>
            <w:tcW w:w="2187" w:type="dxa"/>
            <w:shd w:val="clear" w:color="auto" w:fill="00D29A"/>
            <w:vAlign w:val="center"/>
            <w:hideMark/>
          </w:tcPr>
          <w:p w14:paraId="100CB45C"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lastRenderedPageBreak/>
              <w:t xml:space="preserve">2.5. Prioritet </w:t>
            </w:r>
          </w:p>
        </w:tc>
        <w:tc>
          <w:tcPr>
            <w:tcW w:w="1561" w:type="dxa"/>
            <w:shd w:val="clear" w:color="auto" w:fill="00D29A"/>
            <w:vAlign w:val="center"/>
            <w:hideMark/>
          </w:tcPr>
          <w:p w14:paraId="526FF294"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w:t>
            </w:r>
          </w:p>
        </w:tc>
        <w:tc>
          <w:tcPr>
            <w:tcW w:w="2112" w:type="dxa"/>
            <w:shd w:val="clear" w:color="auto" w:fill="00D29A"/>
            <w:vAlign w:val="center"/>
            <w:hideMark/>
          </w:tcPr>
          <w:p w14:paraId="2BBA0AB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2.469.678</w:t>
            </w:r>
          </w:p>
        </w:tc>
        <w:tc>
          <w:tcPr>
            <w:tcW w:w="2532" w:type="dxa"/>
            <w:shd w:val="clear" w:color="auto" w:fill="00D29A"/>
            <w:vAlign w:val="center"/>
            <w:hideMark/>
          </w:tcPr>
          <w:p w14:paraId="1B398DA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336.026</w:t>
            </w:r>
          </w:p>
        </w:tc>
        <w:tc>
          <w:tcPr>
            <w:tcW w:w="2131" w:type="dxa"/>
            <w:shd w:val="clear" w:color="auto" w:fill="00D29A"/>
            <w:vAlign w:val="center"/>
            <w:hideMark/>
          </w:tcPr>
          <w:p w14:paraId="09FC3FF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2.133.652</w:t>
            </w:r>
          </w:p>
        </w:tc>
        <w:tc>
          <w:tcPr>
            <w:tcW w:w="2955" w:type="dxa"/>
            <w:shd w:val="clear" w:color="auto" w:fill="00D29A"/>
            <w:vAlign w:val="center"/>
            <w:hideMark/>
          </w:tcPr>
          <w:p w14:paraId="2D2DFF8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72DF6FD" w14:textId="77777777" w:rsidTr="007843A3">
        <w:trPr>
          <w:trHeight w:val="720"/>
        </w:trPr>
        <w:tc>
          <w:tcPr>
            <w:tcW w:w="2187" w:type="dxa"/>
            <w:shd w:val="clear" w:color="auto" w:fill="auto"/>
            <w:vAlign w:val="center"/>
            <w:hideMark/>
          </w:tcPr>
          <w:p w14:paraId="1EF80421"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1. Mjera</w:t>
            </w:r>
          </w:p>
        </w:tc>
        <w:tc>
          <w:tcPr>
            <w:tcW w:w="1561" w:type="dxa"/>
            <w:shd w:val="clear" w:color="auto" w:fill="auto"/>
            <w:vAlign w:val="center"/>
            <w:hideMark/>
          </w:tcPr>
          <w:p w14:paraId="2BC31D5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774A352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2.370.724</w:t>
            </w:r>
          </w:p>
        </w:tc>
        <w:tc>
          <w:tcPr>
            <w:tcW w:w="2532" w:type="dxa"/>
            <w:shd w:val="clear" w:color="auto" w:fill="auto"/>
            <w:vAlign w:val="center"/>
            <w:hideMark/>
          </w:tcPr>
          <w:p w14:paraId="74E6E89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237.072</w:t>
            </w:r>
          </w:p>
        </w:tc>
        <w:tc>
          <w:tcPr>
            <w:tcW w:w="2131" w:type="dxa"/>
            <w:shd w:val="clear" w:color="auto" w:fill="auto"/>
            <w:vAlign w:val="center"/>
            <w:hideMark/>
          </w:tcPr>
          <w:p w14:paraId="5976FD8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133.652</w:t>
            </w:r>
          </w:p>
        </w:tc>
        <w:tc>
          <w:tcPr>
            <w:tcW w:w="2955" w:type="dxa"/>
            <w:shd w:val="clear" w:color="auto" w:fill="auto"/>
            <w:vAlign w:val="center"/>
            <w:hideMark/>
          </w:tcPr>
          <w:p w14:paraId="44E998F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 Ostale donacije</w:t>
            </w:r>
          </w:p>
        </w:tc>
      </w:tr>
      <w:tr w:rsidR="007843A3" w:rsidRPr="008D043F" w14:paraId="04BC3C8D" w14:textId="77777777" w:rsidTr="007843A3">
        <w:trPr>
          <w:trHeight w:val="288"/>
        </w:trPr>
        <w:tc>
          <w:tcPr>
            <w:tcW w:w="2187" w:type="dxa"/>
            <w:shd w:val="clear" w:color="auto" w:fill="auto"/>
            <w:vAlign w:val="center"/>
            <w:hideMark/>
          </w:tcPr>
          <w:p w14:paraId="396944BE"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2. Mjera</w:t>
            </w:r>
          </w:p>
        </w:tc>
        <w:tc>
          <w:tcPr>
            <w:tcW w:w="1561" w:type="dxa"/>
            <w:shd w:val="clear" w:color="auto" w:fill="auto"/>
            <w:vAlign w:val="center"/>
            <w:hideMark/>
          </w:tcPr>
          <w:p w14:paraId="167EF82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2003B74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954</w:t>
            </w:r>
          </w:p>
        </w:tc>
        <w:tc>
          <w:tcPr>
            <w:tcW w:w="2532" w:type="dxa"/>
            <w:shd w:val="clear" w:color="auto" w:fill="auto"/>
            <w:vAlign w:val="center"/>
            <w:hideMark/>
          </w:tcPr>
          <w:p w14:paraId="499C06D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954</w:t>
            </w:r>
          </w:p>
        </w:tc>
        <w:tc>
          <w:tcPr>
            <w:tcW w:w="2131" w:type="dxa"/>
            <w:shd w:val="clear" w:color="auto" w:fill="auto"/>
            <w:vAlign w:val="center"/>
            <w:hideMark/>
          </w:tcPr>
          <w:p w14:paraId="01BE9E2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8C6EFC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5E6028F2" w14:textId="77777777" w:rsidTr="00747917">
        <w:trPr>
          <w:trHeight w:val="288"/>
        </w:trPr>
        <w:tc>
          <w:tcPr>
            <w:tcW w:w="2187" w:type="dxa"/>
            <w:shd w:val="clear" w:color="auto" w:fill="00D29A"/>
            <w:vAlign w:val="center"/>
            <w:hideMark/>
          </w:tcPr>
          <w:p w14:paraId="446BA7E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6. Prioritet </w:t>
            </w:r>
          </w:p>
        </w:tc>
        <w:tc>
          <w:tcPr>
            <w:tcW w:w="1561" w:type="dxa"/>
            <w:shd w:val="clear" w:color="auto" w:fill="00D29A"/>
            <w:vAlign w:val="center"/>
            <w:hideMark/>
          </w:tcPr>
          <w:p w14:paraId="7114B848"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w:t>
            </w:r>
          </w:p>
        </w:tc>
        <w:tc>
          <w:tcPr>
            <w:tcW w:w="2112" w:type="dxa"/>
            <w:shd w:val="clear" w:color="auto" w:fill="00D29A"/>
            <w:vAlign w:val="center"/>
            <w:hideMark/>
          </w:tcPr>
          <w:p w14:paraId="42EE95E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047.258</w:t>
            </w:r>
          </w:p>
        </w:tc>
        <w:tc>
          <w:tcPr>
            <w:tcW w:w="2532" w:type="dxa"/>
            <w:shd w:val="clear" w:color="auto" w:fill="00D29A"/>
            <w:vAlign w:val="center"/>
            <w:hideMark/>
          </w:tcPr>
          <w:p w14:paraId="55FA4AA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009.452</w:t>
            </w:r>
          </w:p>
        </w:tc>
        <w:tc>
          <w:tcPr>
            <w:tcW w:w="2131" w:type="dxa"/>
            <w:shd w:val="clear" w:color="auto" w:fill="00D29A"/>
            <w:vAlign w:val="center"/>
            <w:hideMark/>
          </w:tcPr>
          <w:p w14:paraId="7E0E292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037.806</w:t>
            </w:r>
          </w:p>
        </w:tc>
        <w:tc>
          <w:tcPr>
            <w:tcW w:w="2955" w:type="dxa"/>
            <w:shd w:val="clear" w:color="auto" w:fill="00D29A"/>
            <w:vAlign w:val="center"/>
            <w:hideMark/>
          </w:tcPr>
          <w:p w14:paraId="004CAFA2"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A3A4035" w14:textId="77777777" w:rsidTr="007843A3">
        <w:trPr>
          <w:trHeight w:val="720"/>
        </w:trPr>
        <w:tc>
          <w:tcPr>
            <w:tcW w:w="2187" w:type="dxa"/>
            <w:shd w:val="clear" w:color="auto" w:fill="auto"/>
            <w:vAlign w:val="center"/>
            <w:hideMark/>
          </w:tcPr>
          <w:p w14:paraId="2A0FC4C2"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6.1. Mjera</w:t>
            </w:r>
          </w:p>
        </w:tc>
        <w:tc>
          <w:tcPr>
            <w:tcW w:w="1561" w:type="dxa"/>
            <w:shd w:val="clear" w:color="auto" w:fill="auto"/>
            <w:vAlign w:val="center"/>
            <w:hideMark/>
          </w:tcPr>
          <w:p w14:paraId="39FC014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13CA8AA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047.258</w:t>
            </w:r>
          </w:p>
        </w:tc>
        <w:tc>
          <w:tcPr>
            <w:tcW w:w="2532" w:type="dxa"/>
            <w:shd w:val="clear" w:color="auto" w:fill="auto"/>
            <w:vAlign w:val="center"/>
            <w:hideMark/>
          </w:tcPr>
          <w:p w14:paraId="5C357AB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r w:rsidRPr="008D043F">
              <w:rPr>
                <w:rFonts w:asciiTheme="minorHAnsi" w:hAnsiTheme="minorHAnsi" w:cstheme="minorHAnsi"/>
                <w:b/>
                <w:bCs/>
                <w:color w:val="FFFFFF" w:themeColor="background1"/>
                <w:sz w:val="18"/>
                <w:szCs w:val="18"/>
                <w:lang w:eastAsia="en-US"/>
              </w:rPr>
              <w:t>009</w:t>
            </w:r>
            <w:r w:rsidRPr="008D043F">
              <w:rPr>
                <w:rFonts w:asciiTheme="minorHAnsi" w:hAnsiTheme="minorHAnsi" w:cstheme="minorHAnsi"/>
                <w:b/>
                <w:bCs/>
                <w:color w:val="000000"/>
                <w:sz w:val="18"/>
                <w:szCs w:val="18"/>
                <w:lang w:eastAsia="en-US"/>
              </w:rPr>
              <w:t>.452</w:t>
            </w:r>
          </w:p>
        </w:tc>
        <w:tc>
          <w:tcPr>
            <w:tcW w:w="2131" w:type="dxa"/>
            <w:shd w:val="clear" w:color="auto" w:fill="auto"/>
            <w:vAlign w:val="center"/>
            <w:hideMark/>
          </w:tcPr>
          <w:p w14:paraId="0AB2713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037.806</w:t>
            </w:r>
          </w:p>
        </w:tc>
        <w:tc>
          <w:tcPr>
            <w:tcW w:w="2955" w:type="dxa"/>
            <w:shd w:val="clear" w:color="auto" w:fill="auto"/>
            <w:vAlign w:val="center"/>
            <w:hideMark/>
          </w:tcPr>
          <w:p w14:paraId="7AAEFD0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58BD82F3" w14:textId="77777777" w:rsidTr="00747917">
        <w:trPr>
          <w:trHeight w:val="288"/>
        </w:trPr>
        <w:tc>
          <w:tcPr>
            <w:tcW w:w="2187" w:type="dxa"/>
            <w:shd w:val="clear" w:color="auto" w:fill="00D29A"/>
            <w:vAlign w:val="center"/>
            <w:hideMark/>
          </w:tcPr>
          <w:p w14:paraId="27BE2CE3"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7. Prioritet </w:t>
            </w:r>
          </w:p>
        </w:tc>
        <w:tc>
          <w:tcPr>
            <w:tcW w:w="1561" w:type="dxa"/>
            <w:shd w:val="clear" w:color="auto" w:fill="00D29A"/>
            <w:vAlign w:val="center"/>
            <w:hideMark/>
          </w:tcPr>
          <w:p w14:paraId="45CCCF37"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2%</w:t>
            </w:r>
          </w:p>
        </w:tc>
        <w:tc>
          <w:tcPr>
            <w:tcW w:w="2112" w:type="dxa"/>
            <w:shd w:val="clear" w:color="auto" w:fill="00D29A"/>
            <w:vAlign w:val="center"/>
            <w:hideMark/>
          </w:tcPr>
          <w:p w14:paraId="5D36472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46.762</w:t>
            </w:r>
          </w:p>
        </w:tc>
        <w:tc>
          <w:tcPr>
            <w:tcW w:w="2532" w:type="dxa"/>
            <w:shd w:val="clear" w:color="auto" w:fill="00D29A"/>
            <w:vAlign w:val="center"/>
            <w:hideMark/>
          </w:tcPr>
          <w:p w14:paraId="0654524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4.676</w:t>
            </w:r>
          </w:p>
        </w:tc>
        <w:tc>
          <w:tcPr>
            <w:tcW w:w="2131" w:type="dxa"/>
            <w:shd w:val="clear" w:color="auto" w:fill="00D29A"/>
            <w:vAlign w:val="center"/>
            <w:hideMark/>
          </w:tcPr>
          <w:p w14:paraId="6BE6111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42.086</w:t>
            </w:r>
          </w:p>
        </w:tc>
        <w:tc>
          <w:tcPr>
            <w:tcW w:w="2955" w:type="dxa"/>
            <w:shd w:val="clear" w:color="auto" w:fill="00D29A"/>
            <w:vAlign w:val="center"/>
            <w:hideMark/>
          </w:tcPr>
          <w:p w14:paraId="742B67C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851D8F9" w14:textId="77777777" w:rsidTr="007843A3">
        <w:trPr>
          <w:trHeight w:val="480"/>
        </w:trPr>
        <w:tc>
          <w:tcPr>
            <w:tcW w:w="2187" w:type="dxa"/>
            <w:shd w:val="clear" w:color="auto" w:fill="auto"/>
            <w:vAlign w:val="center"/>
            <w:hideMark/>
          </w:tcPr>
          <w:p w14:paraId="795578F1"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1. Mjera</w:t>
            </w:r>
          </w:p>
        </w:tc>
        <w:tc>
          <w:tcPr>
            <w:tcW w:w="1561" w:type="dxa"/>
            <w:shd w:val="clear" w:color="auto" w:fill="auto"/>
            <w:vAlign w:val="center"/>
            <w:hideMark/>
          </w:tcPr>
          <w:p w14:paraId="5F0DBF7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2D782E0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46.762</w:t>
            </w:r>
          </w:p>
        </w:tc>
        <w:tc>
          <w:tcPr>
            <w:tcW w:w="2532" w:type="dxa"/>
            <w:shd w:val="clear" w:color="auto" w:fill="auto"/>
            <w:vAlign w:val="center"/>
            <w:hideMark/>
          </w:tcPr>
          <w:p w14:paraId="768B641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4.676</w:t>
            </w:r>
          </w:p>
        </w:tc>
        <w:tc>
          <w:tcPr>
            <w:tcW w:w="2131" w:type="dxa"/>
            <w:shd w:val="clear" w:color="auto" w:fill="auto"/>
            <w:vAlign w:val="center"/>
            <w:hideMark/>
          </w:tcPr>
          <w:p w14:paraId="5C8AB49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42.086</w:t>
            </w:r>
          </w:p>
        </w:tc>
        <w:tc>
          <w:tcPr>
            <w:tcW w:w="2955" w:type="dxa"/>
            <w:shd w:val="clear" w:color="auto" w:fill="auto"/>
            <w:vAlign w:val="center"/>
            <w:hideMark/>
          </w:tcPr>
          <w:p w14:paraId="5040068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7AAC8C4B" w14:textId="77777777" w:rsidTr="00747917">
        <w:trPr>
          <w:trHeight w:val="624"/>
        </w:trPr>
        <w:tc>
          <w:tcPr>
            <w:tcW w:w="2187" w:type="dxa"/>
            <w:shd w:val="clear" w:color="auto" w:fill="009D73"/>
            <w:vAlign w:val="center"/>
            <w:hideMark/>
          </w:tcPr>
          <w:p w14:paraId="46FD8599"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Biodiverzitet i zaštita prirode</w:t>
            </w:r>
          </w:p>
        </w:tc>
        <w:tc>
          <w:tcPr>
            <w:tcW w:w="1561" w:type="dxa"/>
            <w:shd w:val="clear" w:color="auto" w:fill="009D73"/>
            <w:vAlign w:val="center"/>
            <w:hideMark/>
          </w:tcPr>
          <w:p w14:paraId="06FB20D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5%</w:t>
            </w:r>
          </w:p>
        </w:tc>
        <w:tc>
          <w:tcPr>
            <w:tcW w:w="2112" w:type="dxa"/>
            <w:shd w:val="clear" w:color="auto" w:fill="009D73"/>
            <w:vAlign w:val="center"/>
            <w:hideMark/>
          </w:tcPr>
          <w:p w14:paraId="6B26AA6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3.808.847</w:t>
            </w:r>
          </w:p>
        </w:tc>
        <w:tc>
          <w:tcPr>
            <w:tcW w:w="2532" w:type="dxa"/>
            <w:shd w:val="clear" w:color="auto" w:fill="009D73"/>
            <w:vAlign w:val="center"/>
            <w:hideMark/>
          </w:tcPr>
          <w:p w14:paraId="4564C96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180.384</w:t>
            </w:r>
          </w:p>
        </w:tc>
        <w:tc>
          <w:tcPr>
            <w:tcW w:w="2131" w:type="dxa"/>
            <w:shd w:val="clear" w:color="auto" w:fill="009D73"/>
            <w:vAlign w:val="center"/>
            <w:hideMark/>
          </w:tcPr>
          <w:p w14:paraId="46902C7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3.628.464</w:t>
            </w:r>
          </w:p>
        </w:tc>
        <w:tc>
          <w:tcPr>
            <w:tcW w:w="2955" w:type="dxa"/>
            <w:shd w:val="clear" w:color="auto" w:fill="009D73"/>
            <w:vAlign w:val="center"/>
            <w:hideMark/>
          </w:tcPr>
          <w:p w14:paraId="2407CC12"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0264C11" w14:textId="77777777" w:rsidTr="00747917">
        <w:trPr>
          <w:trHeight w:val="288"/>
        </w:trPr>
        <w:tc>
          <w:tcPr>
            <w:tcW w:w="2187" w:type="dxa"/>
            <w:shd w:val="clear" w:color="auto" w:fill="00D29A"/>
            <w:vAlign w:val="center"/>
            <w:hideMark/>
          </w:tcPr>
          <w:p w14:paraId="488F010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1. Prioritet </w:t>
            </w:r>
          </w:p>
        </w:tc>
        <w:tc>
          <w:tcPr>
            <w:tcW w:w="1561" w:type="dxa"/>
            <w:shd w:val="clear" w:color="auto" w:fill="00D29A"/>
            <w:vAlign w:val="center"/>
            <w:hideMark/>
          </w:tcPr>
          <w:p w14:paraId="31270CB0"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w:t>
            </w:r>
          </w:p>
        </w:tc>
        <w:tc>
          <w:tcPr>
            <w:tcW w:w="2112" w:type="dxa"/>
            <w:shd w:val="clear" w:color="auto" w:fill="00D29A"/>
            <w:vAlign w:val="center"/>
            <w:hideMark/>
          </w:tcPr>
          <w:p w14:paraId="421E76A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83.675</w:t>
            </w:r>
          </w:p>
        </w:tc>
        <w:tc>
          <w:tcPr>
            <w:tcW w:w="2532" w:type="dxa"/>
            <w:shd w:val="clear" w:color="auto" w:fill="00D29A"/>
            <w:vAlign w:val="center"/>
            <w:hideMark/>
          </w:tcPr>
          <w:p w14:paraId="25BBDAA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8.367</w:t>
            </w:r>
          </w:p>
        </w:tc>
        <w:tc>
          <w:tcPr>
            <w:tcW w:w="2131" w:type="dxa"/>
            <w:shd w:val="clear" w:color="auto" w:fill="00D29A"/>
            <w:vAlign w:val="center"/>
            <w:hideMark/>
          </w:tcPr>
          <w:p w14:paraId="32BF687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55.307</w:t>
            </w:r>
          </w:p>
        </w:tc>
        <w:tc>
          <w:tcPr>
            <w:tcW w:w="2955" w:type="dxa"/>
            <w:shd w:val="clear" w:color="auto" w:fill="00D29A"/>
            <w:vAlign w:val="center"/>
            <w:hideMark/>
          </w:tcPr>
          <w:p w14:paraId="74189C56"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FC9E438" w14:textId="77777777" w:rsidTr="007843A3">
        <w:trPr>
          <w:trHeight w:val="480"/>
        </w:trPr>
        <w:tc>
          <w:tcPr>
            <w:tcW w:w="2187" w:type="dxa"/>
            <w:shd w:val="clear" w:color="auto" w:fill="auto"/>
            <w:vAlign w:val="center"/>
            <w:hideMark/>
          </w:tcPr>
          <w:p w14:paraId="5840D8A7"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1. Mjera</w:t>
            </w:r>
          </w:p>
        </w:tc>
        <w:tc>
          <w:tcPr>
            <w:tcW w:w="1561" w:type="dxa"/>
            <w:shd w:val="clear" w:color="auto" w:fill="auto"/>
            <w:vAlign w:val="center"/>
            <w:hideMark/>
          </w:tcPr>
          <w:p w14:paraId="4AC46C8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6C83D0C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83.675</w:t>
            </w:r>
          </w:p>
        </w:tc>
        <w:tc>
          <w:tcPr>
            <w:tcW w:w="2532" w:type="dxa"/>
            <w:shd w:val="clear" w:color="auto" w:fill="auto"/>
            <w:vAlign w:val="center"/>
            <w:hideMark/>
          </w:tcPr>
          <w:p w14:paraId="17EC5CE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8.367</w:t>
            </w:r>
          </w:p>
        </w:tc>
        <w:tc>
          <w:tcPr>
            <w:tcW w:w="2131" w:type="dxa"/>
            <w:shd w:val="clear" w:color="auto" w:fill="auto"/>
            <w:vAlign w:val="center"/>
            <w:hideMark/>
          </w:tcPr>
          <w:p w14:paraId="61B5974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55.307</w:t>
            </w:r>
          </w:p>
        </w:tc>
        <w:tc>
          <w:tcPr>
            <w:tcW w:w="2955" w:type="dxa"/>
            <w:shd w:val="clear" w:color="auto" w:fill="auto"/>
            <w:vAlign w:val="center"/>
            <w:hideMark/>
          </w:tcPr>
          <w:p w14:paraId="0E79A54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0FEB1891" w14:textId="77777777" w:rsidTr="00747917">
        <w:trPr>
          <w:trHeight w:val="288"/>
        </w:trPr>
        <w:tc>
          <w:tcPr>
            <w:tcW w:w="2187" w:type="dxa"/>
            <w:shd w:val="clear" w:color="auto" w:fill="00D29A"/>
            <w:vAlign w:val="center"/>
            <w:hideMark/>
          </w:tcPr>
          <w:p w14:paraId="3F450632"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2. Prioritet </w:t>
            </w:r>
          </w:p>
        </w:tc>
        <w:tc>
          <w:tcPr>
            <w:tcW w:w="1561" w:type="dxa"/>
            <w:shd w:val="clear" w:color="auto" w:fill="00D29A"/>
            <w:vAlign w:val="center"/>
            <w:hideMark/>
          </w:tcPr>
          <w:p w14:paraId="560B7B70"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w:t>
            </w:r>
          </w:p>
        </w:tc>
        <w:tc>
          <w:tcPr>
            <w:tcW w:w="2112" w:type="dxa"/>
            <w:shd w:val="clear" w:color="auto" w:fill="00D29A"/>
            <w:vAlign w:val="center"/>
            <w:hideMark/>
          </w:tcPr>
          <w:p w14:paraId="118B584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562.471</w:t>
            </w:r>
          </w:p>
        </w:tc>
        <w:tc>
          <w:tcPr>
            <w:tcW w:w="2532" w:type="dxa"/>
            <w:shd w:val="clear" w:color="auto" w:fill="00D29A"/>
            <w:vAlign w:val="center"/>
            <w:hideMark/>
          </w:tcPr>
          <w:p w14:paraId="29C62E1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22.490</w:t>
            </w:r>
          </w:p>
        </w:tc>
        <w:tc>
          <w:tcPr>
            <w:tcW w:w="2131" w:type="dxa"/>
            <w:shd w:val="clear" w:color="auto" w:fill="00D29A"/>
            <w:vAlign w:val="center"/>
            <w:hideMark/>
          </w:tcPr>
          <w:p w14:paraId="32E2750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439.981</w:t>
            </w:r>
          </w:p>
        </w:tc>
        <w:tc>
          <w:tcPr>
            <w:tcW w:w="2955" w:type="dxa"/>
            <w:shd w:val="clear" w:color="auto" w:fill="00D29A"/>
            <w:vAlign w:val="center"/>
            <w:hideMark/>
          </w:tcPr>
          <w:p w14:paraId="34B07D7D"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7810897" w14:textId="77777777" w:rsidTr="007843A3">
        <w:trPr>
          <w:trHeight w:val="288"/>
        </w:trPr>
        <w:tc>
          <w:tcPr>
            <w:tcW w:w="2187" w:type="dxa"/>
            <w:shd w:val="clear" w:color="auto" w:fill="auto"/>
            <w:vAlign w:val="center"/>
            <w:hideMark/>
          </w:tcPr>
          <w:p w14:paraId="491A3C54"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1. Mjera</w:t>
            </w:r>
          </w:p>
        </w:tc>
        <w:tc>
          <w:tcPr>
            <w:tcW w:w="1561" w:type="dxa"/>
            <w:shd w:val="clear" w:color="auto" w:fill="auto"/>
            <w:vAlign w:val="center"/>
            <w:hideMark/>
          </w:tcPr>
          <w:p w14:paraId="0E89519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450ABC2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76</w:t>
            </w:r>
          </w:p>
        </w:tc>
        <w:tc>
          <w:tcPr>
            <w:tcW w:w="2532" w:type="dxa"/>
            <w:shd w:val="clear" w:color="auto" w:fill="auto"/>
            <w:vAlign w:val="center"/>
            <w:hideMark/>
          </w:tcPr>
          <w:p w14:paraId="47E02E6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76</w:t>
            </w:r>
          </w:p>
        </w:tc>
        <w:tc>
          <w:tcPr>
            <w:tcW w:w="2131" w:type="dxa"/>
            <w:shd w:val="clear" w:color="auto" w:fill="auto"/>
            <w:vAlign w:val="center"/>
            <w:hideMark/>
          </w:tcPr>
          <w:p w14:paraId="7E602AC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A55476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2F8B3F25" w14:textId="77777777" w:rsidTr="007843A3">
        <w:trPr>
          <w:trHeight w:val="480"/>
        </w:trPr>
        <w:tc>
          <w:tcPr>
            <w:tcW w:w="2187" w:type="dxa"/>
            <w:shd w:val="clear" w:color="auto" w:fill="auto"/>
            <w:vAlign w:val="center"/>
            <w:hideMark/>
          </w:tcPr>
          <w:p w14:paraId="7C3332E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2. Mjera</w:t>
            </w:r>
          </w:p>
        </w:tc>
        <w:tc>
          <w:tcPr>
            <w:tcW w:w="1561" w:type="dxa"/>
            <w:shd w:val="clear" w:color="auto" w:fill="auto"/>
            <w:vAlign w:val="center"/>
            <w:hideMark/>
          </w:tcPr>
          <w:p w14:paraId="53342AD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5%</w:t>
            </w:r>
          </w:p>
        </w:tc>
        <w:tc>
          <w:tcPr>
            <w:tcW w:w="2112" w:type="dxa"/>
            <w:shd w:val="clear" w:color="auto" w:fill="auto"/>
            <w:vAlign w:val="center"/>
            <w:hideMark/>
          </w:tcPr>
          <w:p w14:paraId="135C8E6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73.548</w:t>
            </w:r>
          </w:p>
        </w:tc>
        <w:tc>
          <w:tcPr>
            <w:tcW w:w="2532" w:type="dxa"/>
            <w:shd w:val="clear" w:color="auto" w:fill="auto"/>
            <w:vAlign w:val="center"/>
            <w:hideMark/>
          </w:tcPr>
          <w:p w14:paraId="60CF57B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4.710</w:t>
            </w:r>
          </w:p>
        </w:tc>
        <w:tc>
          <w:tcPr>
            <w:tcW w:w="2131" w:type="dxa"/>
            <w:shd w:val="clear" w:color="auto" w:fill="auto"/>
            <w:vAlign w:val="center"/>
            <w:hideMark/>
          </w:tcPr>
          <w:p w14:paraId="0D64C29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58.838</w:t>
            </w:r>
          </w:p>
        </w:tc>
        <w:tc>
          <w:tcPr>
            <w:tcW w:w="2955" w:type="dxa"/>
            <w:shd w:val="clear" w:color="auto" w:fill="auto"/>
            <w:vAlign w:val="center"/>
            <w:hideMark/>
          </w:tcPr>
          <w:p w14:paraId="6D8A4D7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D4930D8" w14:textId="77777777" w:rsidTr="007843A3">
        <w:trPr>
          <w:trHeight w:val="480"/>
        </w:trPr>
        <w:tc>
          <w:tcPr>
            <w:tcW w:w="2187" w:type="dxa"/>
            <w:shd w:val="clear" w:color="auto" w:fill="auto"/>
            <w:vAlign w:val="center"/>
            <w:hideMark/>
          </w:tcPr>
          <w:p w14:paraId="0C02334E"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3. Mjera</w:t>
            </w:r>
          </w:p>
        </w:tc>
        <w:tc>
          <w:tcPr>
            <w:tcW w:w="1561" w:type="dxa"/>
            <w:shd w:val="clear" w:color="auto" w:fill="auto"/>
            <w:vAlign w:val="center"/>
            <w:hideMark/>
          </w:tcPr>
          <w:p w14:paraId="4B76E80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3%</w:t>
            </w:r>
          </w:p>
        </w:tc>
        <w:tc>
          <w:tcPr>
            <w:tcW w:w="2112" w:type="dxa"/>
            <w:shd w:val="clear" w:color="auto" w:fill="auto"/>
            <w:vAlign w:val="center"/>
            <w:hideMark/>
          </w:tcPr>
          <w:p w14:paraId="2BB0A40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79.048</w:t>
            </w:r>
          </w:p>
        </w:tc>
        <w:tc>
          <w:tcPr>
            <w:tcW w:w="2532" w:type="dxa"/>
            <w:shd w:val="clear" w:color="auto" w:fill="auto"/>
            <w:vAlign w:val="center"/>
            <w:hideMark/>
          </w:tcPr>
          <w:p w14:paraId="32912C3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7.905</w:t>
            </w:r>
          </w:p>
        </w:tc>
        <w:tc>
          <w:tcPr>
            <w:tcW w:w="2131" w:type="dxa"/>
            <w:shd w:val="clear" w:color="auto" w:fill="auto"/>
            <w:vAlign w:val="center"/>
            <w:hideMark/>
          </w:tcPr>
          <w:p w14:paraId="065ABA2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181.143</w:t>
            </w:r>
          </w:p>
        </w:tc>
        <w:tc>
          <w:tcPr>
            <w:tcW w:w="2955" w:type="dxa"/>
            <w:shd w:val="clear" w:color="auto" w:fill="auto"/>
            <w:vAlign w:val="center"/>
            <w:hideMark/>
          </w:tcPr>
          <w:p w14:paraId="61A491D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4CBEB2D9" w14:textId="77777777" w:rsidTr="00747917">
        <w:trPr>
          <w:trHeight w:val="288"/>
        </w:trPr>
        <w:tc>
          <w:tcPr>
            <w:tcW w:w="2187" w:type="dxa"/>
            <w:shd w:val="clear" w:color="auto" w:fill="00D29A"/>
            <w:vAlign w:val="center"/>
            <w:hideMark/>
          </w:tcPr>
          <w:p w14:paraId="1BE3A251"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3. Prioritet </w:t>
            </w:r>
          </w:p>
        </w:tc>
        <w:tc>
          <w:tcPr>
            <w:tcW w:w="1561" w:type="dxa"/>
            <w:shd w:val="clear" w:color="auto" w:fill="00D29A"/>
            <w:vAlign w:val="center"/>
            <w:hideMark/>
          </w:tcPr>
          <w:p w14:paraId="06D6C639"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w:t>
            </w:r>
          </w:p>
        </w:tc>
        <w:tc>
          <w:tcPr>
            <w:tcW w:w="2112" w:type="dxa"/>
            <w:shd w:val="clear" w:color="auto" w:fill="00D29A"/>
            <w:vAlign w:val="center"/>
            <w:hideMark/>
          </w:tcPr>
          <w:p w14:paraId="787F2AC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654.830</w:t>
            </w:r>
          </w:p>
        </w:tc>
        <w:tc>
          <w:tcPr>
            <w:tcW w:w="2532" w:type="dxa"/>
            <w:shd w:val="clear" w:color="auto" w:fill="00D29A"/>
            <w:vAlign w:val="center"/>
            <w:hideMark/>
          </w:tcPr>
          <w:p w14:paraId="4199AB2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02.857</w:t>
            </w:r>
          </w:p>
        </w:tc>
        <w:tc>
          <w:tcPr>
            <w:tcW w:w="2131" w:type="dxa"/>
            <w:shd w:val="clear" w:color="auto" w:fill="00D29A"/>
            <w:vAlign w:val="center"/>
            <w:hideMark/>
          </w:tcPr>
          <w:p w14:paraId="3F4749D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051.973</w:t>
            </w:r>
          </w:p>
        </w:tc>
        <w:tc>
          <w:tcPr>
            <w:tcW w:w="2955" w:type="dxa"/>
            <w:shd w:val="clear" w:color="auto" w:fill="00D29A"/>
            <w:vAlign w:val="center"/>
            <w:hideMark/>
          </w:tcPr>
          <w:p w14:paraId="2CE874B4"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257064A" w14:textId="77777777" w:rsidTr="007843A3">
        <w:trPr>
          <w:trHeight w:val="720"/>
        </w:trPr>
        <w:tc>
          <w:tcPr>
            <w:tcW w:w="2187" w:type="dxa"/>
            <w:shd w:val="clear" w:color="auto" w:fill="auto"/>
            <w:vAlign w:val="center"/>
            <w:hideMark/>
          </w:tcPr>
          <w:p w14:paraId="4AE011A9"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1. Mjera</w:t>
            </w:r>
          </w:p>
        </w:tc>
        <w:tc>
          <w:tcPr>
            <w:tcW w:w="1561" w:type="dxa"/>
            <w:shd w:val="clear" w:color="auto" w:fill="auto"/>
            <w:vAlign w:val="center"/>
            <w:hideMark/>
          </w:tcPr>
          <w:p w14:paraId="111270A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9%</w:t>
            </w:r>
          </w:p>
        </w:tc>
        <w:tc>
          <w:tcPr>
            <w:tcW w:w="2112" w:type="dxa"/>
            <w:shd w:val="clear" w:color="auto" w:fill="auto"/>
            <w:vAlign w:val="center"/>
            <w:hideMark/>
          </w:tcPr>
          <w:p w14:paraId="0B77FAC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015.735</w:t>
            </w:r>
          </w:p>
        </w:tc>
        <w:tc>
          <w:tcPr>
            <w:tcW w:w="2532" w:type="dxa"/>
            <w:shd w:val="clear" w:color="auto" w:fill="auto"/>
            <w:vAlign w:val="center"/>
            <w:hideMark/>
          </w:tcPr>
          <w:p w14:paraId="14DD5F4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04.721</w:t>
            </w:r>
          </w:p>
        </w:tc>
        <w:tc>
          <w:tcPr>
            <w:tcW w:w="2131" w:type="dxa"/>
            <w:shd w:val="clear" w:color="auto" w:fill="auto"/>
            <w:vAlign w:val="center"/>
            <w:hideMark/>
          </w:tcPr>
          <w:p w14:paraId="0B9D8B6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11.015</w:t>
            </w:r>
          </w:p>
        </w:tc>
        <w:tc>
          <w:tcPr>
            <w:tcW w:w="2955" w:type="dxa"/>
            <w:shd w:val="clear" w:color="auto" w:fill="auto"/>
            <w:vAlign w:val="center"/>
            <w:hideMark/>
          </w:tcPr>
          <w:p w14:paraId="35F9A90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53B91858" w14:textId="77777777" w:rsidTr="007843A3">
        <w:trPr>
          <w:trHeight w:val="480"/>
        </w:trPr>
        <w:tc>
          <w:tcPr>
            <w:tcW w:w="2187" w:type="dxa"/>
            <w:shd w:val="clear" w:color="auto" w:fill="auto"/>
            <w:vAlign w:val="center"/>
            <w:hideMark/>
          </w:tcPr>
          <w:p w14:paraId="4F991056"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2. Mjera</w:t>
            </w:r>
          </w:p>
        </w:tc>
        <w:tc>
          <w:tcPr>
            <w:tcW w:w="1561" w:type="dxa"/>
            <w:shd w:val="clear" w:color="auto" w:fill="auto"/>
            <w:vAlign w:val="center"/>
            <w:hideMark/>
          </w:tcPr>
          <w:p w14:paraId="3E1489B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p>
        </w:tc>
        <w:tc>
          <w:tcPr>
            <w:tcW w:w="2112" w:type="dxa"/>
            <w:shd w:val="clear" w:color="auto" w:fill="auto"/>
            <w:vAlign w:val="center"/>
            <w:hideMark/>
          </w:tcPr>
          <w:p w14:paraId="34F3D61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42.270</w:t>
            </w:r>
          </w:p>
        </w:tc>
        <w:tc>
          <w:tcPr>
            <w:tcW w:w="2532" w:type="dxa"/>
            <w:shd w:val="clear" w:color="auto" w:fill="auto"/>
            <w:vAlign w:val="center"/>
            <w:hideMark/>
          </w:tcPr>
          <w:p w14:paraId="096A364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8.454</w:t>
            </w:r>
          </w:p>
        </w:tc>
        <w:tc>
          <w:tcPr>
            <w:tcW w:w="2131" w:type="dxa"/>
            <w:shd w:val="clear" w:color="auto" w:fill="auto"/>
            <w:vAlign w:val="center"/>
            <w:hideMark/>
          </w:tcPr>
          <w:p w14:paraId="4AB14BE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3.816</w:t>
            </w:r>
          </w:p>
        </w:tc>
        <w:tc>
          <w:tcPr>
            <w:tcW w:w="2955" w:type="dxa"/>
            <w:shd w:val="clear" w:color="auto" w:fill="auto"/>
            <w:vAlign w:val="center"/>
            <w:hideMark/>
          </w:tcPr>
          <w:p w14:paraId="0EB9143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55D16E4E" w14:textId="77777777" w:rsidTr="007843A3">
        <w:trPr>
          <w:trHeight w:val="480"/>
        </w:trPr>
        <w:tc>
          <w:tcPr>
            <w:tcW w:w="2187" w:type="dxa"/>
            <w:shd w:val="clear" w:color="auto" w:fill="auto"/>
            <w:vAlign w:val="center"/>
            <w:hideMark/>
          </w:tcPr>
          <w:p w14:paraId="7EE7D596"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3. Mjera</w:t>
            </w:r>
          </w:p>
        </w:tc>
        <w:tc>
          <w:tcPr>
            <w:tcW w:w="1561" w:type="dxa"/>
            <w:shd w:val="clear" w:color="auto" w:fill="auto"/>
            <w:vAlign w:val="center"/>
            <w:hideMark/>
          </w:tcPr>
          <w:p w14:paraId="1EF9D1B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p>
        </w:tc>
        <w:tc>
          <w:tcPr>
            <w:tcW w:w="2112" w:type="dxa"/>
            <w:shd w:val="clear" w:color="auto" w:fill="auto"/>
            <w:vAlign w:val="center"/>
            <w:hideMark/>
          </w:tcPr>
          <w:p w14:paraId="70EFBEA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6.824</w:t>
            </w:r>
          </w:p>
        </w:tc>
        <w:tc>
          <w:tcPr>
            <w:tcW w:w="2532" w:type="dxa"/>
            <w:shd w:val="clear" w:color="auto" w:fill="auto"/>
            <w:vAlign w:val="center"/>
            <w:hideMark/>
          </w:tcPr>
          <w:p w14:paraId="387331E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682</w:t>
            </w:r>
          </w:p>
        </w:tc>
        <w:tc>
          <w:tcPr>
            <w:tcW w:w="2131" w:type="dxa"/>
            <w:shd w:val="clear" w:color="auto" w:fill="auto"/>
            <w:vAlign w:val="center"/>
            <w:hideMark/>
          </w:tcPr>
          <w:p w14:paraId="364EBF0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67.142</w:t>
            </w:r>
          </w:p>
        </w:tc>
        <w:tc>
          <w:tcPr>
            <w:tcW w:w="2955" w:type="dxa"/>
            <w:shd w:val="clear" w:color="auto" w:fill="auto"/>
            <w:vAlign w:val="center"/>
            <w:hideMark/>
          </w:tcPr>
          <w:p w14:paraId="0603C51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5141D936" w14:textId="77777777" w:rsidTr="00747917">
        <w:trPr>
          <w:trHeight w:val="288"/>
        </w:trPr>
        <w:tc>
          <w:tcPr>
            <w:tcW w:w="2187" w:type="dxa"/>
            <w:shd w:val="clear" w:color="auto" w:fill="00D29A"/>
            <w:vAlign w:val="center"/>
            <w:hideMark/>
          </w:tcPr>
          <w:p w14:paraId="5E817948"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4. Prioritet </w:t>
            </w:r>
          </w:p>
        </w:tc>
        <w:tc>
          <w:tcPr>
            <w:tcW w:w="1561" w:type="dxa"/>
            <w:shd w:val="clear" w:color="auto" w:fill="00D29A"/>
            <w:vAlign w:val="center"/>
            <w:hideMark/>
          </w:tcPr>
          <w:p w14:paraId="28169BE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w:t>
            </w:r>
          </w:p>
        </w:tc>
        <w:tc>
          <w:tcPr>
            <w:tcW w:w="2112" w:type="dxa"/>
            <w:shd w:val="clear" w:color="auto" w:fill="00D29A"/>
            <w:vAlign w:val="center"/>
            <w:hideMark/>
          </w:tcPr>
          <w:p w14:paraId="06685B4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384.436</w:t>
            </w:r>
          </w:p>
        </w:tc>
        <w:tc>
          <w:tcPr>
            <w:tcW w:w="2532" w:type="dxa"/>
            <w:shd w:val="clear" w:color="auto" w:fill="00D29A"/>
            <w:vAlign w:val="center"/>
            <w:hideMark/>
          </w:tcPr>
          <w:p w14:paraId="6C8211D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79.822</w:t>
            </w:r>
          </w:p>
        </w:tc>
        <w:tc>
          <w:tcPr>
            <w:tcW w:w="2131" w:type="dxa"/>
            <w:shd w:val="clear" w:color="auto" w:fill="00D29A"/>
            <w:vAlign w:val="center"/>
            <w:hideMark/>
          </w:tcPr>
          <w:p w14:paraId="54F2A87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404.614</w:t>
            </w:r>
          </w:p>
        </w:tc>
        <w:tc>
          <w:tcPr>
            <w:tcW w:w="2955" w:type="dxa"/>
            <w:shd w:val="clear" w:color="auto" w:fill="00D29A"/>
            <w:vAlign w:val="center"/>
            <w:hideMark/>
          </w:tcPr>
          <w:p w14:paraId="7C369F58"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EA511DB" w14:textId="77777777" w:rsidTr="007843A3">
        <w:trPr>
          <w:trHeight w:val="480"/>
        </w:trPr>
        <w:tc>
          <w:tcPr>
            <w:tcW w:w="2187" w:type="dxa"/>
            <w:shd w:val="clear" w:color="auto" w:fill="auto"/>
            <w:vAlign w:val="center"/>
            <w:hideMark/>
          </w:tcPr>
          <w:p w14:paraId="6636D344"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lastRenderedPageBreak/>
              <w:t>3.4.1. Mjera</w:t>
            </w:r>
          </w:p>
        </w:tc>
        <w:tc>
          <w:tcPr>
            <w:tcW w:w="1561" w:type="dxa"/>
            <w:shd w:val="clear" w:color="auto" w:fill="auto"/>
            <w:vAlign w:val="center"/>
            <w:hideMark/>
          </w:tcPr>
          <w:p w14:paraId="6053D20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7%</w:t>
            </w:r>
          </w:p>
        </w:tc>
        <w:tc>
          <w:tcPr>
            <w:tcW w:w="2112" w:type="dxa"/>
            <w:shd w:val="clear" w:color="auto" w:fill="auto"/>
            <w:vAlign w:val="center"/>
            <w:hideMark/>
          </w:tcPr>
          <w:p w14:paraId="0AAE7B0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21.079</w:t>
            </w:r>
          </w:p>
        </w:tc>
        <w:tc>
          <w:tcPr>
            <w:tcW w:w="2532" w:type="dxa"/>
            <w:shd w:val="clear" w:color="auto" w:fill="auto"/>
            <w:vAlign w:val="center"/>
            <w:hideMark/>
          </w:tcPr>
          <w:p w14:paraId="62B3168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4.216</w:t>
            </w:r>
          </w:p>
        </w:tc>
        <w:tc>
          <w:tcPr>
            <w:tcW w:w="2131" w:type="dxa"/>
            <w:shd w:val="clear" w:color="auto" w:fill="auto"/>
            <w:vAlign w:val="center"/>
            <w:hideMark/>
          </w:tcPr>
          <w:p w14:paraId="0B75435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96.863</w:t>
            </w:r>
          </w:p>
        </w:tc>
        <w:tc>
          <w:tcPr>
            <w:tcW w:w="2955" w:type="dxa"/>
            <w:shd w:val="clear" w:color="auto" w:fill="auto"/>
            <w:vAlign w:val="center"/>
            <w:hideMark/>
          </w:tcPr>
          <w:p w14:paraId="2CA44C5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46FDC48" w14:textId="77777777" w:rsidTr="007843A3">
        <w:trPr>
          <w:trHeight w:val="480"/>
        </w:trPr>
        <w:tc>
          <w:tcPr>
            <w:tcW w:w="2187" w:type="dxa"/>
            <w:shd w:val="clear" w:color="auto" w:fill="auto"/>
            <w:vAlign w:val="center"/>
            <w:hideMark/>
          </w:tcPr>
          <w:p w14:paraId="5DAACB6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4.2. Mjera</w:t>
            </w:r>
          </w:p>
        </w:tc>
        <w:tc>
          <w:tcPr>
            <w:tcW w:w="1561" w:type="dxa"/>
            <w:shd w:val="clear" w:color="auto" w:fill="auto"/>
            <w:vAlign w:val="center"/>
            <w:hideMark/>
          </w:tcPr>
          <w:p w14:paraId="7C4B491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p>
        </w:tc>
        <w:tc>
          <w:tcPr>
            <w:tcW w:w="2112" w:type="dxa"/>
            <w:shd w:val="clear" w:color="auto" w:fill="auto"/>
            <w:vAlign w:val="center"/>
            <w:hideMark/>
          </w:tcPr>
          <w:p w14:paraId="6F4033D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5.010</w:t>
            </w:r>
          </w:p>
        </w:tc>
        <w:tc>
          <w:tcPr>
            <w:tcW w:w="2532" w:type="dxa"/>
            <w:shd w:val="clear" w:color="auto" w:fill="auto"/>
            <w:vAlign w:val="center"/>
            <w:hideMark/>
          </w:tcPr>
          <w:p w14:paraId="0D12F28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002</w:t>
            </w:r>
          </w:p>
        </w:tc>
        <w:tc>
          <w:tcPr>
            <w:tcW w:w="2131" w:type="dxa"/>
            <w:shd w:val="clear" w:color="auto" w:fill="auto"/>
            <w:vAlign w:val="center"/>
            <w:hideMark/>
          </w:tcPr>
          <w:p w14:paraId="2AEE793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6.008</w:t>
            </w:r>
          </w:p>
        </w:tc>
        <w:tc>
          <w:tcPr>
            <w:tcW w:w="2955" w:type="dxa"/>
            <w:shd w:val="clear" w:color="auto" w:fill="auto"/>
            <w:vAlign w:val="center"/>
            <w:hideMark/>
          </w:tcPr>
          <w:p w14:paraId="19ACDC7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E19A203" w14:textId="77777777" w:rsidTr="007843A3">
        <w:trPr>
          <w:trHeight w:val="480"/>
        </w:trPr>
        <w:tc>
          <w:tcPr>
            <w:tcW w:w="2187" w:type="dxa"/>
            <w:shd w:val="clear" w:color="auto" w:fill="auto"/>
            <w:vAlign w:val="center"/>
            <w:hideMark/>
          </w:tcPr>
          <w:p w14:paraId="226278EB"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4.3. Mjera</w:t>
            </w:r>
          </w:p>
        </w:tc>
        <w:tc>
          <w:tcPr>
            <w:tcW w:w="1561" w:type="dxa"/>
            <w:shd w:val="clear" w:color="auto" w:fill="auto"/>
            <w:vAlign w:val="center"/>
            <w:hideMark/>
          </w:tcPr>
          <w:p w14:paraId="36C5A32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w:t>
            </w:r>
          </w:p>
        </w:tc>
        <w:tc>
          <w:tcPr>
            <w:tcW w:w="2112" w:type="dxa"/>
            <w:shd w:val="clear" w:color="auto" w:fill="auto"/>
            <w:vAlign w:val="center"/>
            <w:hideMark/>
          </w:tcPr>
          <w:p w14:paraId="571078C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29.348</w:t>
            </w:r>
          </w:p>
        </w:tc>
        <w:tc>
          <w:tcPr>
            <w:tcW w:w="2532" w:type="dxa"/>
            <w:shd w:val="clear" w:color="auto" w:fill="auto"/>
            <w:vAlign w:val="center"/>
            <w:hideMark/>
          </w:tcPr>
          <w:p w14:paraId="2DF5C52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08.804</w:t>
            </w:r>
          </w:p>
        </w:tc>
        <w:tc>
          <w:tcPr>
            <w:tcW w:w="2131" w:type="dxa"/>
            <w:shd w:val="clear" w:color="auto" w:fill="auto"/>
            <w:vAlign w:val="center"/>
            <w:hideMark/>
          </w:tcPr>
          <w:p w14:paraId="4898593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20.543</w:t>
            </w:r>
          </w:p>
        </w:tc>
        <w:tc>
          <w:tcPr>
            <w:tcW w:w="2955" w:type="dxa"/>
            <w:shd w:val="clear" w:color="auto" w:fill="auto"/>
            <w:vAlign w:val="center"/>
            <w:hideMark/>
          </w:tcPr>
          <w:p w14:paraId="17A408E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60737AC3" w14:textId="77777777" w:rsidTr="007843A3">
        <w:trPr>
          <w:trHeight w:val="480"/>
        </w:trPr>
        <w:tc>
          <w:tcPr>
            <w:tcW w:w="2187" w:type="dxa"/>
            <w:shd w:val="clear" w:color="auto" w:fill="auto"/>
            <w:vAlign w:val="center"/>
            <w:hideMark/>
          </w:tcPr>
          <w:p w14:paraId="58690210"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4.4. Mjera</w:t>
            </w:r>
          </w:p>
        </w:tc>
        <w:tc>
          <w:tcPr>
            <w:tcW w:w="1561" w:type="dxa"/>
            <w:shd w:val="clear" w:color="auto" w:fill="auto"/>
            <w:vAlign w:val="center"/>
            <w:hideMark/>
          </w:tcPr>
          <w:p w14:paraId="4F8109C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4%</w:t>
            </w:r>
          </w:p>
        </w:tc>
        <w:tc>
          <w:tcPr>
            <w:tcW w:w="2112" w:type="dxa"/>
            <w:shd w:val="clear" w:color="auto" w:fill="auto"/>
            <w:vAlign w:val="center"/>
            <w:hideMark/>
          </w:tcPr>
          <w:p w14:paraId="2460518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89.000</w:t>
            </w:r>
          </w:p>
        </w:tc>
        <w:tc>
          <w:tcPr>
            <w:tcW w:w="2532" w:type="dxa"/>
            <w:shd w:val="clear" w:color="auto" w:fill="auto"/>
            <w:vAlign w:val="center"/>
            <w:hideMark/>
          </w:tcPr>
          <w:p w14:paraId="1E24CA7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7.800</w:t>
            </w:r>
          </w:p>
        </w:tc>
        <w:tc>
          <w:tcPr>
            <w:tcW w:w="2131" w:type="dxa"/>
            <w:shd w:val="clear" w:color="auto" w:fill="auto"/>
            <w:vAlign w:val="center"/>
            <w:hideMark/>
          </w:tcPr>
          <w:p w14:paraId="0478EF7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91.200</w:t>
            </w:r>
          </w:p>
        </w:tc>
        <w:tc>
          <w:tcPr>
            <w:tcW w:w="2955" w:type="dxa"/>
            <w:shd w:val="clear" w:color="auto" w:fill="auto"/>
            <w:vAlign w:val="center"/>
            <w:hideMark/>
          </w:tcPr>
          <w:p w14:paraId="2E87316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2E9FB0A6" w14:textId="77777777" w:rsidTr="00747917">
        <w:trPr>
          <w:trHeight w:val="288"/>
        </w:trPr>
        <w:tc>
          <w:tcPr>
            <w:tcW w:w="2187" w:type="dxa"/>
            <w:shd w:val="clear" w:color="auto" w:fill="00D29A"/>
            <w:vAlign w:val="center"/>
            <w:hideMark/>
          </w:tcPr>
          <w:p w14:paraId="49396B92"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5. Prioritet </w:t>
            </w:r>
          </w:p>
        </w:tc>
        <w:tc>
          <w:tcPr>
            <w:tcW w:w="1561" w:type="dxa"/>
            <w:shd w:val="clear" w:color="auto" w:fill="00D29A"/>
            <w:vAlign w:val="center"/>
            <w:hideMark/>
          </w:tcPr>
          <w:p w14:paraId="3AE0ACFC"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5%</w:t>
            </w:r>
          </w:p>
        </w:tc>
        <w:tc>
          <w:tcPr>
            <w:tcW w:w="2112" w:type="dxa"/>
            <w:shd w:val="clear" w:color="auto" w:fill="00D29A"/>
            <w:vAlign w:val="center"/>
            <w:hideMark/>
          </w:tcPr>
          <w:p w14:paraId="58591D6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4.336.100</w:t>
            </w:r>
          </w:p>
        </w:tc>
        <w:tc>
          <w:tcPr>
            <w:tcW w:w="2532" w:type="dxa"/>
            <w:shd w:val="clear" w:color="auto" w:fill="00D29A"/>
            <w:vAlign w:val="center"/>
            <w:hideMark/>
          </w:tcPr>
          <w:p w14:paraId="6DCAF5A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941.144</w:t>
            </w:r>
          </w:p>
        </w:tc>
        <w:tc>
          <w:tcPr>
            <w:tcW w:w="2131" w:type="dxa"/>
            <w:shd w:val="clear" w:color="auto" w:fill="00D29A"/>
            <w:vAlign w:val="center"/>
            <w:hideMark/>
          </w:tcPr>
          <w:p w14:paraId="1E3EE8B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9.394.956</w:t>
            </w:r>
          </w:p>
        </w:tc>
        <w:tc>
          <w:tcPr>
            <w:tcW w:w="2955" w:type="dxa"/>
            <w:shd w:val="clear" w:color="auto" w:fill="00D29A"/>
            <w:vAlign w:val="center"/>
            <w:hideMark/>
          </w:tcPr>
          <w:p w14:paraId="6E71FD8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0304E4B" w14:textId="77777777" w:rsidTr="007843A3">
        <w:trPr>
          <w:trHeight w:val="720"/>
        </w:trPr>
        <w:tc>
          <w:tcPr>
            <w:tcW w:w="2187" w:type="dxa"/>
            <w:shd w:val="clear" w:color="auto" w:fill="auto"/>
            <w:vAlign w:val="center"/>
            <w:hideMark/>
          </w:tcPr>
          <w:p w14:paraId="3F488B3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1. Mjera</w:t>
            </w:r>
          </w:p>
        </w:tc>
        <w:tc>
          <w:tcPr>
            <w:tcW w:w="1561" w:type="dxa"/>
            <w:shd w:val="clear" w:color="auto" w:fill="auto"/>
            <w:vAlign w:val="center"/>
            <w:hideMark/>
          </w:tcPr>
          <w:p w14:paraId="5D10F48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w:t>
            </w:r>
          </w:p>
        </w:tc>
        <w:tc>
          <w:tcPr>
            <w:tcW w:w="2112" w:type="dxa"/>
            <w:shd w:val="clear" w:color="auto" w:fill="auto"/>
            <w:vAlign w:val="center"/>
            <w:hideMark/>
          </w:tcPr>
          <w:p w14:paraId="6E81A01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084.819</w:t>
            </w:r>
          </w:p>
        </w:tc>
        <w:tc>
          <w:tcPr>
            <w:tcW w:w="2532" w:type="dxa"/>
            <w:shd w:val="clear" w:color="auto" w:fill="auto"/>
            <w:vAlign w:val="center"/>
            <w:hideMark/>
          </w:tcPr>
          <w:p w14:paraId="7DE7129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16.964</w:t>
            </w:r>
          </w:p>
        </w:tc>
        <w:tc>
          <w:tcPr>
            <w:tcW w:w="2131" w:type="dxa"/>
            <w:shd w:val="clear" w:color="auto" w:fill="auto"/>
            <w:vAlign w:val="center"/>
            <w:hideMark/>
          </w:tcPr>
          <w:p w14:paraId="24C0A69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267.856</w:t>
            </w:r>
          </w:p>
        </w:tc>
        <w:tc>
          <w:tcPr>
            <w:tcW w:w="2955" w:type="dxa"/>
            <w:shd w:val="clear" w:color="auto" w:fill="auto"/>
            <w:vAlign w:val="center"/>
            <w:hideMark/>
          </w:tcPr>
          <w:p w14:paraId="0DC394D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4A54F998" w14:textId="77777777" w:rsidTr="007843A3">
        <w:trPr>
          <w:trHeight w:val="288"/>
        </w:trPr>
        <w:tc>
          <w:tcPr>
            <w:tcW w:w="2187" w:type="dxa"/>
            <w:shd w:val="clear" w:color="auto" w:fill="auto"/>
            <w:vAlign w:val="center"/>
            <w:hideMark/>
          </w:tcPr>
          <w:p w14:paraId="68386AC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2. Mjera</w:t>
            </w:r>
          </w:p>
        </w:tc>
        <w:tc>
          <w:tcPr>
            <w:tcW w:w="1561" w:type="dxa"/>
            <w:shd w:val="clear" w:color="auto" w:fill="auto"/>
            <w:vAlign w:val="center"/>
            <w:hideMark/>
          </w:tcPr>
          <w:p w14:paraId="57649AA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4%</w:t>
            </w:r>
          </w:p>
        </w:tc>
        <w:tc>
          <w:tcPr>
            <w:tcW w:w="2112" w:type="dxa"/>
            <w:shd w:val="clear" w:color="auto" w:fill="auto"/>
            <w:vAlign w:val="center"/>
            <w:hideMark/>
          </w:tcPr>
          <w:p w14:paraId="498E9E8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405</w:t>
            </w:r>
          </w:p>
        </w:tc>
        <w:tc>
          <w:tcPr>
            <w:tcW w:w="2532" w:type="dxa"/>
            <w:shd w:val="clear" w:color="auto" w:fill="auto"/>
            <w:vAlign w:val="center"/>
            <w:hideMark/>
          </w:tcPr>
          <w:p w14:paraId="7F64D6B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405</w:t>
            </w:r>
          </w:p>
        </w:tc>
        <w:tc>
          <w:tcPr>
            <w:tcW w:w="2131" w:type="dxa"/>
            <w:shd w:val="clear" w:color="auto" w:fill="auto"/>
            <w:vAlign w:val="center"/>
            <w:hideMark/>
          </w:tcPr>
          <w:p w14:paraId="5A8F233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047004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362099F2" w14:textId="77777777" w:rsidTr="007843A3">
        <w:trPr>
          <w:trHeight w:val="480"/>
        </w:trPr>
        <w:tc>
          <w:tcPr>
            <w:tcW w:w="2187" w:type="dxa"/>
            <w:shd w:val="clear" w:color="auto" w:fill="auto"/>
            <w:vAlign w:val="center"/>
            <w:hideMark/>
          </w:tcPr>
          <w:p w14:paraId="38F81B9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3. Mjera</w:t>
            </w:r>
          </w:p>
        </w:tc>
        <w:tc>
          <w:tcPr>
            <w:tcW w:w="1561" w:type="dxa"/>
            <w:shd w:val="clear" w:color="auto" w:fill="auto"/>
            <w:vAlign w:val="center"/>
            <w:hideMark/>
          </w:tcPr>
          <w:p w14:paraId="2147C58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7%</w:t>
            </w:r>
          </w:p>
        </w:tc>
        <w:tc>
          <w:tcPr>
            <w:tcW w:w="2112" w:type="dxa"/>
            <w:shd w:val="clear" w:color="auto" w:fill="auto"/>
            <w:vAlign w:val="center"/>
            <w:hideMark/>
          </w:tcPr>
          <w:p w14:paraId="59728D8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8.876</w:t>
            </w:r>
          </w:p>
        </w:tc>
        <w:tc>
          <w:tcPr>
            <w:tcW w:w="2532" w:type="dxa"/>
            <w:shd w:val="clear" w:color="auto" w:fill="auto"/>
            <w:vAlign w:val="center"/>
            <w:hideMark/>
          </w:tcPr>
          <w:p w14:paraId="1AAD90E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775</w:t>
            </w:r>
          </w:p>
        </w:tc>
        <w:tc>
          <w:tcPr>
            <w:tcW w:w="2131" w:type="dxa"/>
            <w:shd w:val="clear" w:color="auto" w:fill="auto"/>
            <w:vAlign w:val="center"/>
            <w:hideMark/>
          </w:tcPr>
          <w:p w14:paraId="0F9C9B4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7.101</w:t>
            </w:r>
          </w:p>
        </w:tc>
        <w:tc>
          <w:tcPr>
            <w:tcW w:w="2955" w:type="dxa"/>
            <w:shd w:val="clear" w:color="auto" w:fill="auto"/>
            <w:vAlign w:val="center"/>
            <w:hideMark/>
          </w:tcPr>
          <w:p w14:paraId="05FCBBF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54E7812C" w14:textId="77777777" w:rsidTr="00747917">
        <w:trPr>
          <w:trHeight w:val="288"/>
        </w:trPr>
        <w:tc>
          <w:tcPr>
            <w:tcW w:w="2187" w:type="dxa"/>
            <w:shd w:val="clear" w:color="auto" w:fill="00D29A"/>
            <w:vAlign w:val="center"/>
            <w:hideMark/>
          </w:tcPr>
          <w:p w14:paraId="1BBEB8E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6. Prioritet </w:t>
            </w:r>
          </w:p>
        </w:tc>
        <w:tc>
          <w:tcPr>
            <w:tcW w:w="1561" w:type="dxa"/>
            <w:shd w:val="clear" w:color="auto" w:fill="00D29A"/>
            <w:vAlign w:val="center"/>
            <w:hideMark/>
          </w:tcPr>
          <w:p w14:paraId="7EC81D2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3%</w:t>
            </w:r>
          </w:p>
        </w:tc>
        <w:tc>
          <w:tcPr>
            <w:tcW w:w="2112" w:type="dxa"/>
            <w:shd w:val="clear" w:color="auto" w:fill="00D29A"/>
            <w:vAlign w:val="center"/>
            <w:hideMark/>
          </w:tcPr>
          <w:p w14:paraId="5E144E7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097.599</w:t>
            </w:r>
          </w:p>
        </w:tc>
        <w:tc>
          <w:tcPr>
            <w:tcW w:w="2532" w:type="dxa"/>
            <w:shd w:val="clear" w:color="auto" w:fill="00D29A"/>
            <w:vAlign w:val="center"/>
            <w:hideMark/>
          </w:tcPr>
          <w:p w14:paraId="4C12321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04.445</w:t>
            </w:r>
          </w:p>
        </w:tc>
        <w:tc>
          <w:tcPr>
            <w:tcW w:w="2131" w:type="dxa"/>
            <w:shd w:val="clear" w:color="auto" w:fill="00D29A"/>
            <w:vAlign w:val="center"/>
            <w:hideMark/>
          </w:tcPr>
          <w:p w14:paraId="7117C16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193.153</w:t>
            </w:r>
          </w:p>
        </w:tc>
        <w:tc>
          <w:tcPr>
            <w:tcW w:w="2955" w:type="dxa"/>
            <w:shd w:val="clear" w:color="auto" w:fill="00D29A"/>
            <w:vAlign w:val="center"/>
            <w:hideMark/>
          </w:tcPr>
          <w:p w14:paraId="376305E6"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B93907D" w14:textId="77777777" w:rsidTr="007843A3">
        <w:trPr>
          <w:trHeight w:val="480"/>
        </w:trPr>
        <w:tc>
          <w:tcPr>
            <w:tcW w:w="2187" w:type="dxa"/>
            <w:shd w:val="clear" w:color="auto" w:fill="auto"/>
            <w:vAlign w:val="center"/>
            <w:hideMark/>
          </w:tcPr>
          <w:p w14:paraId="50535006"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6.1. Mjera</w:t>
            </w:r>
          </w:p>
        </w:tc>
        <w:tc>
          <w:tcPr>
            <w:tcW w:w="1561" w:type="dxa"/>
            <w:shd w:val="clear" w:color="auto" w:fill="auto"/>
            <w:vAlign w:val="center"/>
            <w:hideMark/>
          </w:tcPr>
          <w:p w14:paraId="2731C44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w:t>
            </w:r>
          </w:p>
        </w:tc>
        <w:tc>
          <w:tcPr>
            <w:tcW w:w="2112" w:type="dxa"/>
            <w:shd w:val="clear" w:color="auto" w:fill="auto"/>
            <w:vAlign w:val="center"/>
            <w:hideMark/>
          </w:tcPr>
          <w:p w14:paraId="3B42D5C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2.442</w:t>
            </w:r>
          </w:p>
        </w:tc>
        <w:tc>
          <w:tcPr>
            <w:tcW w:w="2532" w:type="dxa"/>
            <w:shd w:val="clear" w:color="auto" w:fill="auto"/>
            <w:vAlign w:val="center"/>
            <w:hideMark/>
          </w:tcPr>
          <w:p w14:paraId="0E10A0F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1.732</w:t>
            </w:r>
          </w:p>
        </w:tc>
        <w:tc>
          <w:tcPr>
            <w:tcW w:w="2131" w:type="dxa"/>
            <w:shd w:val="clear" w:color="auto" w:fill="auto"/>
            <w:vAlign w:val="center"/>
            <w:hideMark/>
          </w:tcPr>
          <w:p w14:paraId="2EFC03D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0.709</w:t>
            </w:r>
          </w:p>
        </w:tc>
        <w:tc>
          <w:tcPr>
            <w:tcW w:w="2955" w:type="dxa"/>
            <w:shd w:val="clear" w:color="auto" w:fill="auto"/>
            <w:vAlign w:val="center"/>
            <w:hideMark/>
          </w:tcPr>
          <w:p w14:paraId="152D10D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321C9DD8" w14:textId="77777777" w:rsidTr="007843A3">
        <w:trPr>
          <w:trHeight w:val="480"/>
        </w:trPr>
        <w:tc>
          <w:tcPr>
            <w:tcW w:w="2187" w:type="dxa"/>
            <w:shd w:val="clear" w:color="auto" w:fill="auto"/>
            <w:vAlign w:val="center"/>
            <w:hideMark/>
          </w:tcPr>
          <w:p w14:paraId="371ABBE4"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6.2. Mjera</w:t>
            </w:r>
          </w:p>
        </w:tc>
        <w:tc>
          <w:tcPr>
            <w:tcW w:w="1561" w:type="dxa"/>
            <w:shd w:val="clear" w:color="auto" w:fill="auto"/>
            <w:vAlign w:val="center"/>
            <w:hideMark/>
          </w:tcPr>
          <w:p w14:paraId="17A6E15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w:t>
            </w:r>
          </w:p>
        </w:tc>
        <w:tc>
          <w:tcPr>
            <w:tcW w:w="2112" w:type="dxa"/>
            <w:shd w:val="clear" w:color="auto" w:fill="auto"/>
            <w:vAlign w:val="center"/>
            <w:hideMark/>
          </w:tcPr>
          <w:p w14:paraId="781E787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00.985</w:t>
            </w:r>
          </w:p>
        </w:tc>
        <w:tc>
          <w:tcPr>
            <w:tcW w:w="2532" w:type="dxa"/>
            <w:shd w:val="clear" w:color="auto" w:fill="auto"/>
            <w:vAlign w:val="center"/>
            <w:hideMark/>
          </w:tcPr>
          <w:p w14:paraId="4400C5E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0.296</w:t>
            </w:r>
          </w:p>
        </w:tc>
        <w:tc>
          <w:tcPr>
            <w:tcW w:w="2131" w:type="dxa"/>
            <w:shd w:val="clear" w:color="auto" w:fill="auto"/>
            <w:vAlign w:val="center"/>
            <w:hideMark/>
          </w:tcPr>
          <w:p w14:paraId="6CB5D44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60.690</w:t>
            </w:r>
          </w:p>
        </w:tc>
        <w:tc>
          <w:tcPr>
            <w:tcW w:w="2955" w:type="dxa"/>
            <w:shd w:val="clear" w:color="auto" w:fill="auto"/>
            <w:vAlign w:val="center"/>
            <w:hideMark/>
          </w:tcPr>
          <w:p w14:paraId="169CECE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3FC5BE39" w14:textId="77777777" w:rsidTr="007843A3">
        <w:trPr>
          <w:trHeight w:val="480"/>
        </w:trPr>
        <w:tc>
          <w:tcPr>
            <w:tcW w:w="2187" w:type="dxa"/>
            <w:shd w:val="clear" w:color="auto" w:fill="auto"/>
            <w:vAlign w:val="center"/>
            <w:hideMark/>
          </w:tcPr>
          <w:p w14:paraId="0EE0450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6.3. Mjera</w:t>
            </w:r>
          </w:p>
        </w:tc>
        <w:tc>
          <w:tcPr>
            <w:tcW w:w="1561" w:type="dxa"/>
            <w:shd w:val="clear" w:color="auto" w:fill="auto"/>
            <w:vAlign w:val="center"/>
            <w:hideMark/>
          </w:tcPr>
          <w:p w14:paraId="4CC5FEE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6%</w:t>
            </w:r>
          </w:p>
        </w:tc>
        <w:tc>
          <w:tcPr>
            <w:tcW w:w="2112" w:type="dxa"/>
            <w:shd w:val="clear" w:color="auto" w:fill="auto"/>
            <w:vAlign w:val="center"/>
            <w:hideMark/>
          </w:tcPr>
          <w:p w14:paraId="62D0D56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78.263</w:t>
            </w:r>
          </w:p>
        </w:tc>
        <w:tc>
          <w:tcPr>
            <w:tcW w:w="2532" w:type="dxa"/>
            <w:shd w:val="clear" w:color="auto" w:fill="auto"/>
            <w:vAlign w:val="center"/>
            <w:hideMark/>
          </w:tcPr>
          <w:p w14:paraId="0098E44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7.826</w:t>
            </w:r>
          </w:p>
        </w:tc>
        <w:tc>
          <w:tcPr>
            <w:tcW w:w="2131" w:type="dxa"/>
            <w:shd w:val="clear" w:color="auto" w:fill="auto"/>
            <w:vAlign w:val="center"/>
            <w:hideMark/>
          </w:tcPr>
          <w:p w14:paraId="047A79A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20.436</w:t>
            </w:r>
          </w:p>
        </w:tc>
        <w:tc>
          <w:tcPr>
            <w:tcW w:w="2955" w:type="dxa"/>
            <w:shd w:val="clear" w:color="auto" w:fill="auto"/>
            <w:vAlign w:val="center"/>
            <w:hideMark/>
          </w:tcPr>
          <w:p w14:paraId="6999807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7D39E28F" w14:textId="77777777" w:rsidTr="007843A3">
        <w:trPr>
          <w:trHeight w:val="480"/>
        </w:trPr>
        <w:tc>
          <w:tcPr>
            <w:tcW w:w="2187" w:type="dxa"/>
            <w:shd w:val="clear" w:color="auto" w:fill="auto"/>
            <w:vAlign w:val="center"/>
            <w:hideMark/>
          </w:tcPr>
          <w:p w14:paraId="201F5E8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6.4. Mjera</w:t>
            </w:r>
          </w:p>
        </w:tc>
        <w:tc>
          <w:tcPr>
            <w:tcW w:w="1561" w:type="dxa"/>
            <w:shd w:val="clear" w:color="auto" w:fill="auto"/>
            <w:vAlign w:val="center"/>
            <w:hideMark/>
          </w:tcPr>
          <w:p w14:paraId="6E7B633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0%</w:t>
            </w:r>
          </w:p>
        </w:tc>
        <w:tc>
          <w:tcPr>
            <w:tcW w:w="2112" w:type="dxa"/>
            <w:shd w:val="clear" w:color="auto" w:fill="auto"/>
            <w:vAlign w:val="center"/>
            <w:hideMark/>
          </w:tcPr>
          <w:p w14:paraId="0E9A624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45.909</w:t>
            </w:r>
          </w:p>
        </w:tc>
        <w:tc>
          <w:tcPr>
            <w:tcW w:w="2532" w:type="dxa"/>
            <w:shd w:val="clear" w:color="auto" w:fill="auto"/>
            <w:vAlign w:val="center"/>
            <w:hideMark/>
          </w:tcPr>
          <w:p w14:paraId="53B98FF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4.591</w:t>
            </w:r>
          </w:p>
        </w:tc>
        <w:tc>
          <w:tcPr>
            <w:tcW w:w="2131" w:type="dxa"/>
            <w:shd w:val="clear" w:color="auto" w:fill="auto"/>
            <w:vAlign w:val="center"/>
            <w:hideMark/>
          </w:tcPr>
          <w:p w14:paraId="10D4E3D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91.318</w:t>
            </w:r>
          </w:p>
        </w:tc>
        <w:tc>
          <w:tcPr>
            <w:tcW w:w="2955" w:type="dxa"/>
            <w:shd w:val="clear" w:color="auto" w:fill="auto"/>
            <w:vAlign w:val="center"/>
            <w:hideMark/>
          </w:tcPr>
          <w:p w14:paraId="5235017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4A344B15" w14:textId="77777777" w:rsidTr="00747917">
        <w:trPr>
          <w:trHeight w:val="288"/>
        </w:trPr>
        <w:tc>
          <w:tcPr>
            <w:tcW w:w="2187" w:type="dxa"/>
            <w:shd w:val="clear" w:color="auto" w:fill="00D29A"/>
            <w:vAlign w:val="center"/>
            <w:hideMark/>
          </w:tcPr>
          <w:p w14:paraId="30B589B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7. Prioritet </w:t>
            </w:r>
          </w:p>
        </w:tc>
        <w:tc>
          <w:tcPr>
            <w:tcW w:w="1561" w:type="dxa"/>
            <w:shd w:val="clear" w:color="auto" w:fill="00D29A"/>
            <w:vAlign w:val="center"/>
            <w:hideMark/>
          </w:tcPr>
          <w:p w14:paraId="3F716F20"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2%</w:t>
            </w:r>
          </w:p>
        </w:tc>
        <w:tc>
          <w:tcPr>
            <w:tcW w:w="2112" w:type="dxa"/>
            <w:shd w:val="clear" w:color="auto" w:fill="00D29A"/>
            <w:vAlign w:val="center"/>
            <w:hideMark/>
          </w:tcPr>
          <w:p w14:paraId="7DC0EE3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1.202</w:t>
            </w:r>
          </w:p>
        </w:tc>
        <w:tc>
          <w:tcPr>
            <w:tcW w:w="2532" w:type="dxa"/>
            <w:shd w:val="clear" w:color="auto" w:fill="00D29A"/>
            <w:vAlign w:val="center"/>
            <w:hideMark/>
          </w:tcPr>
          <w:p w14:paraId="6D7EF09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1.202</w:t>
            </w:r>
          </w:p>
        </w:tc>
        <w:tc>
          <w:tcPr>
            <w:tcW w:w="2131" w:type="dxa"/>
            <w:shd w:val="clear" w:color="auto" w:fill="00D29A"/>
            <w:vAlign w:val="center"/>
            <w:hideMark/>
          </w:tcPr>
          <w:p w14:paraId="39E1D25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27500218"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12CDC07" w14:textId="77777777" w:rsidTr="007843A3">
        <w:trPr>
          <w:trHeight w:val="288"/>
        </w:trPr>
        <w:tc>
          <w:tcPr>
            <w:tcW w:w="2187" w:type="dxa"/>
            <w:shd w:val="clear" w:color="auto" w:fill="auto"/>
            <w:vAlign w:val="center"/>
            <w:hideMark/>
          </w:tcPr>
          <w:p w14:paraId="53314E47"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7.1. Mjera</w:t>
            </w:r>
          </w:p>
        </w:tc>
        <w:tc>
          <w:tcPr>
            <w:tcW w:w="1561" w:type="dxa"/>
            <w:shd w:val="clear" w:color="auto" w:fill="auto"/>
            <w:vAlign w:val="center"/>
            <w:hideMark/>
          </w:tcPr>
          <w:p w14:paraId="2594D7F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5%</w:t>
            </w:r>
          </w:p>
        </w:tc>
        <w:tc>
          <w:tcPr>
            <w:tcW w:w="2112" w:type="dxa"/>
            <w:shd w:val="clear" w:color="auto" w:fill="auto"/>
            <w:vAlign w:val="center"/>
            <w:hideMark/>
          </w:tcPr>
          <w:p w14:paraId="5A2E780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230</w:t>
            </w:r>
          </w:p>
        </w:tc>
        <w:tc>
          <w:tcPr>
            <w:tcW w:w="2532" w:type="dxa"/>
            <w:shd w:val="clear" w:color="auto" w:fill="auto"/>
            <w:vAlign w:val="center"/>
            <w:hideMark/>
          </w:tcPr>
          <w:p w14:paraId="43BF4EB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230</w:t>
            </w:r>
          </w:p>
        </w:tc>
        <w:tc>
          <w:tcPr>
            <w:tcW w:w="2131" w:type="dxa"/>
            <w:shd w:val="clear" w:color="auto" w:fill="auto"/>
            <w:vAlign w:val="center"/>
            <w:hideMark/>
          </w:tcPr>
          <w:p w14:paraId="1D3C198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5AC0F5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7330EA5B" w14:textId="77777777" w:rsidTr="007843A3">
        <w:trPr>
          <w:trHeight w:val="288"/>
        </w:trPr>
        <w:tc>
          <w:tcPr>
            <w:tcW w:w="2187" w:type="dxa"/>
            <w:shd w:val="clear" w:color="auto" w:fill="auto"/>
            <w:vAlign w:val="center"/>
            <w:hideMark/>
          </w:tcPr>
          <w:p w14:paraId="2101B53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7.2. Mjera</w:t>
            </w:r>
          </w:p>
        </w:tc>
        <w:tc>
          <w:tcPr>
            <w:tcW w:w="1561" w:type="dxa"/>
            <w:shd w:val="clear" w:color="auto" w:fill="auto"/>
            <w:vAlign w:val="center"/>
            <w:hideMark/>
          </w:tcPr>
          <w:p w14:paraId="59929D9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5%</w:t>
            </w:r>
          </w:p>
        </w:tc>
        <w:tc>
          <w:tcPr>
            <w:tcW w:w="2112" w:type="dxa"/>
            <w:shd w:val="clear" w:color="auto" w:fill="auto"/>
            <w:vAlign w:val="center"/>
            <w:hideMark/>
          </w:tcPr>
          <w:p w14:paraId="68B42E5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972</w:t>
            </w:r>
          </w:p>
        </w:tc>
        <w:tc>
          <w:tcPr>
            <w:tcW w:w="2532" w:type="dxa"/>
            <w:shd w:val="clear" w:color="auto" w:fill="auto"/>
            <w:vAlign w:val="center"/>
            <w:hideMark/>
          </w:tcPr>
          <w:p w14:paraId="636308A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972</w:t>
            </w:r>
          </w:p>
        </w:tc>
        <w:tc>
          <w:tcPr>
            <w:tcW w:w="2131" w:type="dxa"/>
            <w:shd w:val="clear" w:color="auto" w:fill="auto"/>
            <w:vAlign w:val="center"/>
            <w:hideMark/>
          </w:tcPr>
          <w:p w14:paraId="694F3C2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FC4072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62D5A134" w14:textId="77777777" w:rsidTr="001F6CF7">
        <w:trPr>
          <w:trHeight w:val="288"/>
        </w:trPr>
        <w:tc>
          <w:tcPr>
            <w:tcW w:w="2187" w:type="dxa"/>
            <w:shd w:val="clear" w:color="auto" w:fill="00D29A"/>
            <w:vAlign w:val="center"/>
            <w:hideMark/>
          </w:tcPr>
          <w:p w14:paraId="369B94B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8. Prioritet </w:t>
            </w:r>
          </w:p>
        </w:tc>
        <w:tc>
          <w:tcPr>
            <w:tcW w:w="1561" w:type="dxa"/>
            <w:shd w:val="clear" w:color="auto" w:fill="00D29A"/>
            <w:vAlign w:val="center"/>
            <w:hideMark/>
          </w:tcPr>
          <w:p w14:paraId="09A489BF"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4%</w:t>
            </w:r>
          </w:p>
        </w:tc>
        <w:tc>
          <w:tcPr>
            <w:tcW w:w="2112" w:type="dxa"/>
            <w:shd w:val="clear" w:color="auto" w:fill="00D29A"/>
            <w:vAlign w:val="center"/>
            <w:hideMark/>
          </w:tcPr>
          <w:p w14:paraId="08451B6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11.746</w:t>
            </w:r>
          </w:p>
        </w:tc>
        <w:tc>
          <w:tcPr>
            <w:tcW w:w="2532" w:type="dxa"/>
            <w:shd w:val="clear" w:color="auto" w:fill="00D29A"/>
            <w:vAlign w:val="center"/>
            <w:hideMark/>
          </w:tcPr>
          <w:p w14:paraId="5E3864E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11.746</w:t>
            </w:r>
          </w:p>
        </w:tc>
        <w:tc>
          <w:tcPr>
            <w:tcW w:w="2131" w:type="dxa"/>
            <w:shd w:val="clear" w:color="auto" w:fill="00D29A"/>
            <w:vAlign w:val="center"/>
            <w:hideMark/>
          </w:tcPr>
          <w:p w14:paraId="3482E34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1C551473" w14:textId="77777777" w:rsidR="007843A3" w:rsidRPr="008D043F" w:rsidRDefault="007843A3" w:rsidP="0068355A">
            <w:pPr>
              <w:spacing w:line="276" w:lineRule="auto"/>
              <w:rPr>
                <w:rFonts w:asciiTheme="minorHAnsi" w:hAnsiTheme="minorHAnsi" w:cstheme="minorHAnsi"/>
                <w:color w:val="000000"/>
                <w:sz w:val="18"/>
                <w:szCs w:val="18"/>
                <w:lang w:eastAsia="en-US"/>
              </w:rPr>
            </w:pPr>
            <w:r w:rsidRPr="008D043F">
              <w:rPr>
                <w:rFonts w:asciiTheme="minorHAnsi" w:hAnsiTheme="minorHAnsi" w:cstheme="minorHAnsi"/>
                <w:color w:val="000000"/>
                <w:sz w:val="18"/>
                <w:szCs w:val="18"/>
                <w:lang w:eastAsia="en-US"/>
              </w:rPr>
              <w:t> </w:t>
            </w:r>
          </w:p>
        </w:tc>
      </w:tr>
      <w:tr w:rsidR="007843A3" w:rsidRPr="008D043F" w14:paraId="77FE8DBC" w14:textId="77777777" w:rsidTr="007843A3">
        <w:trPr>
          <w:trHeight w:val="288"/>
        </w:trPr>
        <w:tc>
          <w:tcPr>
            <w:tcW w:w="2187" w:type="dxa"/>
            <w:shd w:val="clear" w:color="auto" w:fill="auto"/>
            <w:vAlign w:val="center"/>
            <w:hideMark/>
          </w:tcPr>
          <w:p w14:paraId="38963416"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8.1. Mjera</w:t>
            </w:r>
          </w:p>
        </w:tc>
        <w:tc>
          <w:tcPr>
            <w:tcW w:w="1561" w:type="dxa"/>
            <w:shd w:val="clear" w:color="auto" w:fill="auto"/>
            <w:vAlign w:val="center"/>
            <w:hideMark/>
          </w:tcPr>
          <w:p w14:paraId="755914E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w:t>
            </w:r>
          </w:p>
        </w:tc>
        <w:tc>
          <w:tcPr>
            <w:tcW w:w="2112" w:type="dxa"/>
            <w:shd w:val="clear" w:color="auto" w:fill="auto"/>
            <w:vAlign w:val="center"/>
            <w:hideMark/>
          </w:tcPr>
          <w:p w14:paraId="75846EE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0.372</w:t>
            </w:r>
          </w:p>
        </w:tc>
        <w:tc>
          <w:tcPr>
            <w:tcW w:w="2532" w:type="dxa"/>
            <w:shd w:val="clear" w:color="auto" w:fill="auto"/>
            <w:vAlign w:val="center"/>
            <w:hideMark/>
          </w:tcPr>
          <w:p w14:paraId="749FBE1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0.372</w:t>
            </w:r>
          </w:p>
        </w:tc>
        <w:tc>
          <w:tcPr>
            <w:tcW w:w="2131" w:type="dxa"/>
            <w:shd w:val="clear" w:color="auto" w:fill="auto"/>
            <w:vAlign w:val="center"/>
            <w:hideMark/>
          </w:tcPr>
          <w:p w14:paraId="2F4BF29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FA63EE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293BDA1B" w14:textId="77777777" w:rsidTr="007843A3">
        <w:trPr>
          <w:trHeight w:val="288"/>
        </w:trPr>
        <w:tc>
          <w:tcPr>
            <w:tcW w:w="2187" w:type="dxa"/>
            <w:shd w:val="clear" w:color="auto" w:fill="auto"/>
            <w:vAlign w:val="center"/>
            <w:hideMark/>
          </w:tcPr>
          <w:p w14:paraId="7B905CF4"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8.2. Mjera</w:t>
            </w:r>
          </w:p>
        </w:tc>
        <w:tc>
          <w:tcPr>
            <w:tcW w:w="1561" w:type="dxa"/>
            <w:shd w:val="clear" w:color="auto" w:fill="auto"/>
            <w:vAlign w:val="center"/>
            <w:hideMark/>
          </w:tcPr>
          <w:p w14:paraId="6C4AFFF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6%</w:t>
            </w:r>
          </w:p>
        </w:tc>
        <w:tc>
          <w:tcPr>
            <w:tcW w:w="2112" w:type="dxa"/>
            <w:shd w:val="clear" w:color="auto" w:fill="auto"/>
            <w:vAlign w:val="center"/>
            <w:hideMark/>
          </w:tcPr>
          <w:p w14:paraId="144B76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1.374</w:t>
            </w:r>
          </w:p>
        </w:tc>
        <w:tc>
          <w:tcPr>
            <w:tcW w:w="2532" w:type="dxa"/>
            <w:shd w:val="clear" w:color="auto" w:fill="auto"/>
            <w:vAlign w:val="center"/>
            <w:hideMark/>
          </w:tcPr>
          <w:p w14:paraId="2E18C9D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1.374</w:t>
            </w:r>
          </w:p>
        </w:tc>
        <w:tc>
          <w:tcPr>
            <w:tcW w:w="2131" w:type="dxa"/>
            <w:shd w:val="clear" w:color="auto" w:fill="auto"/>
            <w:vAlign w:val="center"/>
            <w:hideMark/>
          </w:tcPr>
          <w:p w14:paraId="08035E1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43DB2A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786A7BEF" w14:textId="77777777" w:rsidTr="001F6CF7">
        <w:trPr>
          <w:trHeight w:val="288"/>
        </w:trPr>
        <w:tc>
          <w:tcPr>
            <w:tcW w:w="2187" w:type="dxa"/>
            <w:shd w:val="clear" w:color="auto" w:fill="00D29A"/>
            <w:vAlign w:val="center"/>
            <w:hideMark/>
          </w:tcPr>
          <w:p w14:paraId="782AF4F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9. Prioritet </w:t>
            </w:r>
          </w:p>
        </w:tc>
        <w:tc>
          <w:tcPr>
            <w:tcW w:w="1561" w:type="dxa"/>
            <w:shd w:val="clear" w:color="auto" w:fill="00D29A"/>
            <w:vAlign w:val="center"/>
            <w:hideMark/>
          </w:tcPr>
          <w:p w14:paraId="230428D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w:t>
            </w:r>
          </w:p>
        </w:tc>
        <w:tc>
          <w:tcPr>
            <w:tcW w:w="2112" w:type="dxa"/>
            <w:shd w:val="clear" w:color="auto" w:fill="00D29A"/>
            <w:vAlign w:val="center"/>
            <w:hideMark/>
          </w:tcPr>
          <w:p w14:paraId="71A028E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98.963</w:t>
            </w:r>
          </w:p>
        </w:tc>
        <w:tc>
          <w:tcPr>
            <w:tcW w:w="2532" w:type="dxa"/>
            <w:shd w:val="clear" w:color="auto" w:fill="00D29A"/>
            <w:vAlign w:val="center"/>
            <w:hideMark/>
          </w:tcPr>
          <w:p w14:paraId="284E33D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1.528</w:t>
            </w:r>
          </w:p>
        </w:tc>
        <w:tc>
          <w:tcPr>
            <w:tcW w:w="2131" w:type="dxa"/>
            <w:shd w:val="clear" w:color="auto" w:fill="00D29A"/>
            <w:vAlign w:val="center"/>
            <w:hideMark/>
          </w:tcPr>
          <w:p w14:paraId="5B274D6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87.436</w:t>
            </w:r>
          </w:p>
        </w:tc>
        <w:tc>
          <w:tcPr>
            <w:tcW w:w="2955" w:type="dxa"/>
            <w:shd w:val="clear" w:color="auto" w:fill="00D29A"/>
            <w:vAlign w:val="center"/>
            <w:hideMark/>
          </w:tcPr>
          <w:p w14:paraId="0DD1CFF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D37A4E1" w14:textId="77777777" w:rsidTr="007843A3">
        <w:trPr>
          <w:trHeight w:val="480"/>
        </w:trPr>
        <w:tc>
          <w:tcPr>
            <w:tcW w:w="2187" w:type="dxa"/>
            <w:shd w:val="clear" w:color="auto" w:fill="auto"/>
            <w:vAlign w:val="center"/>
            <w:hideMark/>
          </w:tcPr>
          <w:p w14:paraId="2821865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9.1. Mjera</w:t>
            </w:r>
          </w:p>
        </w:tc>
        <w:tc>
          <w:tcPr>
            <w:tcW w:w="1561" w:type="dxa"/>
            <w:shd w:val="clear" w:color="auto" w:fill="auto"/>
            <w:vAlign w:val="center"/>
            <w:hideMark/>
          </w:tcPr>
          <w:p w14:paraId="292AD36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7%</w:t>
            </w:r>
          </w:p>
        </w:tc>
        <w:tc>
          <w:tcPr>
            <w:tcW w:w="2112" w:type="dxa"/>
            <w:shd w:val="clear" w:color="auto" w:fill="auto"/>
            <w:vAlign w:val="center"/>
            <w:hideMark/>
          </w:tcPr>
          <w:p w14:paraId="6AFDDC0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4.295</w:t>
            </w:r>
          </w:p>
        </w:tc>
        <w:tc>
          <w:tcPr>
            <w:tcW w:w="2532" w:type="dxa"/>
            <w:shd w:val="clear" w:color="auto" w:fill="auto"/>
            <w:vAlign w:val="center"/>
            <w:hideMark/>
          </w:tcPr>
          <w:p w14:paraId="27EFEEA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6.859</w:t>
            </w:r>
          </w:p>
        </w:tc>
        <w:tc>
          <w:tcPr>
            <w:tcW w:w="2131" w:type="dxa"/>
            <w:shd w:val="clear" w:color="auto" w:fill="auto"/>
            <w:vAlign w:val="center"/>
            <w:hideMark/>
          </w:tcPr>
          <w:p w14:paraId="3AA3A0B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87.436</w:t>
            </w:r>
          </w:p>
        </w:tc>
        <w:tc>
          <w:tcPr>
            <w:tcW w:w="2955" w:type="dxa"/>
            <w:shd w:val="clear" w:color="auto" w:fill="auto"/>
            <w:vAlign w:val="center"/>
            <w:hideMark/>
          </w:tcPr>
          <w:p w14:paraId="32584AD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Sredstva EU i drugih međunarodnih donatora, Ostale donacije</w:t>
            </w:r>
          </w:p>
        </w:tc>
      </w:tr>
      <w:tr w:rsidR="007843A3" w:rsidRPr="008D043F" w14:paraId="45E5EFF7" w14:textId="77777777" w:rsidTr="007843A3">
        <w:trPr>
          <w:trHeight w:val="288"/>
        </w:trPr>
        <w:tc>
          <w:tcPr>
            <w:tcW w:w="2187" w:type="dxa"/>
            <w:shd w:val="clear" w:color="auto" w:fill="auto"/>
            <w:vAlign w:val="center"/>
            <w:hideMark/>
          </w:tcPr>
          <w:p w14:paraId="1ABD1C24"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lastRenderedPageBreak/>
              <w:t>3.9.2. Mjera</w:t>
            </w:r>
          </w:p>
        </w:tc>
        <w:tc>
          <w:tcPr>
            <w:tcW w:w="1561" w:type="dxa"/>
            <w:shd w:val="clear" w:color="auto" w:fill="auto"/>
            <w:vAlign w:val="center"/>
            <w:hideMark/>
          </w:tcPr>
          <w:p w14:paraId="63ED4F1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w:t>
            </w:r>
          </w:p>
        </w:tc>
        <w:tc>
          <w:tcPr>
            <w:tcW w:w="2112" w:type="dxa"/>
            <w:shd w:val="clear" w:color="auto" w:fill="auto"/>
            <w:vAlign w:val="center"/>
            <w:hideMark/>
          </w:tcPr>
          <w:p w14:paraId="22011B0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669</w:t>
            </w:r>
          </w:p>
        </w:tc>
        <w:tc>
          <w:tcPr>
            <w:tcW w:w="2532" w:type="dxa"/>
            <w:shd w:val="clear" w:color="auto" w:fill="auto"/>
            <w:vAlign w:val="center"/>
            <w:hideMark/>
          </w:tcPr>
          <w:p w14:paraId="1F7688F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669</w:t>
            </w:r>
          </w:p>
        </w:tc>
        <w:tc>
          <w:tcPr>
            <w:tcW w:w="2131" w:type="dxa"/>
            <w:shd w:val="clear" w:color="auto" w:fill="auto"/>
            <w:vAlign w:val="center"/>
            <w:hideMark/>
          </w:tcPr>
          <w:p w14:paraId="2170AEF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7AF507A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28E4858B" w14:textId="77777777" w:rsidTr="001F6CF7">
        <w:trPr>
          <w:trHeight w:val="288"/>
        </w:trPr>
        <w:tc>
          <w:tcPr>
            <w:tcW w:w="2187" w:type="dxa"/>
            <w:shd w:val="clear" w:color="auto" w:fill="00D29A"/>
            <w:vAlign w:val="center"/>
            <w:hideMark/>
          </w:tcPr>
          <w:p w14:paraId="2133BD1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10. Prioritet </w:t>
            </w:r>
          </w:p>
        </w:tc>
        <w:tc>
          <w:tcPr>
            <w:tcW w:w="1561" w:type="dxa"/>
            <w:shd w:val="clear" w:color="auto" w:fill="00D29A"/>
            <w:vAlign w:val="center"/>
            <w:hideMark/>
          </w:tcPr>
          <w:p w14:paraId="58E9AD1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w:t>
            </w:r>
          </w:p>
        </w:tc>
        <w:tc>
          <w:tcPr>
            <w:tcW w:w="2112" w:type="dxa"/>
            <w:shd w:val="clear" w:color="auto" w:fill="00D29A"/>
            <w:vAlign w:val="center"/>
            <w:hideMark/>
          </w:tcPr>
          <w:p w14:paraId="17A30D4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67.826</w:t>
            </w:r>
          </w:p>
        </w:tc>
        <w:tc>
          <w:tcPr>
            <w:tcW w:w="2532" w:type="dxa"/>
            <w:shd w:val="clear" w:color="auto" w:fill="00D29A"/>
            <w:vAlign w:val="center"/>
            <w:hideMark/>
          </w:tcPr>
          <w:p w14:paraId="6540105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6.783</w:t>
            </w:r>
          </w:p>
        </w:tc>
        <w:tc>
          <w:tcPr>
            <w:tcW w:w="2131" w:type="dxa"/>
            <w:shd w:val="clear" w:color="auto" w:fill="00D29A"/>
            <w:vAlign w:val="center"/>
            <w:hideMark/>
          </w:tcPr>
          <w:p w14:paraId="65BEB28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01.043</w:t>
            </w:r>
          </w:p>
        </w:tc>
        <w:tc>
          <w:tcPr>
            <w:tcW w:w="2955" w:type="dxa"/>
            <w:shd w:val="clear" w:color="auto" w:fill="00D29A"/>
            <w:vAlign w:val="center"/>
            <w:hideMark/>
          </w:tcPr>
          <w:p w14:paraId="5FD3498B"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D4F77B3" w14:textId="77777777" w:rsidTr="007843A3">
        <w:trPr>
          <w:trHeight w:val="480"/>
        </w:trPr>
        <w:tc>
          <w:tcPr>
            <w:tcW w:w="2187" w:type="dxa"/>
            <w:shd w:val="clear" w:color="auto" w:fill="auto"/>
            <w:vAlign w:val="center"/>
            <w:hideMark/>
          </w:tcPr>
          <w:p w14:paraId="61E3E87B"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0.1. Mjera</w:t>
            </w:r>
          </w:p>
        </w:tc>
        <w:tc>
          <w:tcPr>
            <w:tcW w:w="1561" w:type="dxa"/>
            <w:shd w:val="clear" w:color="auto" w:fill="auto"/>
            <w:vAlign w:val="center"/>
            <w:hideMark/>
          </w:tcPr>
          <w:p w14:paraId="7F5A9F5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52A05CB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67.826</w:t>
            </w:r>
          </w:p>
        </w:tc>
        <w:tc>
          <w:tcPr>
            <w:tcW w:w="2532" w:type="dxa"/>
            <w:shd w:val="clear" w:color="auto" w:fill="auto"/>
            <w:vAlign w:val="center"/>
            <w:hideMark/>
          </w:tcPr>
          <w:p w14:paraId="6D12DA6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6.783</w:t>
            </w:r>
          </w:p>
        </w:tc>
        <w:tc>
          <w:tcPr>
            <w:tcW w:w="2131" w:type="dxa"/>
            <w:shd w:val="clear" w:color="auto" w:fill="auto"/>
            <w:vAlign w:val="center"/>
            <w:hideMark/>
          </w:tcPr>
          <w:p w14:paraId="0752C65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01.043</w:t>
            </w:r>
          </w:p>
        </w:tc>
        <w:tc>
          <w:tcPr>
            <w:tcW w:w="2955" w:type="dxa"/>
            <w:shd w:val="clear" w:color="auto" w:fill="auto"/>
            <w:vAlign w:val="center"/>
            <w:hideMark/>
          </w:tcPr>
          <w:p w14:paraId="0D90C95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55A188E9" w14:textId="77777777" w:rsidTr="001F6CF7">
        <w:trPr>
          <w:trHeight w:val="936"/>
        </w:trPr>
        <w:tc>
          <w:tcPr>
            <w:tcW w:w="2187" w:type="dxa"/>
            <w:shd w:val="clear" w:color="auto" w:fill="009D73"/>
            <w:vAlign w:val="center"/>
            <w:hideMark/>
          </w:tcPr>
          <w:p w14:paraId="0CAFC195"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Kvalitet zraka, klimatske promjene i energija</w:t>
            </w:r>
          </w:p>
        </w:tc>
        <w:tc>
          <w:tcPr>
            <w:tcW w:w="1561" w:type="dxa"/>
            <w:shd w:val="clear" w:color="auto" w:fill="009D73"/>
            <w:vAlign w:val="center"/>
            <w:hideMark/>
          </w:tcPr>
          <w:p w14:paraId="4DA2236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8%</w:t>
            </w:r>
          </w:p>
        </w:tc>
        <w:tc>
          <w:tcPr>
            <w:tcW w:w="2112" w:type="dxa"/>
            <w:shd w:val="clear" w:color="auto" w:fill="009D73"/>
            <w:vAlign w:val="center"/>
            <w:hideMark/>
          </w:tcPr>
          <w:p w14:paraId="6035220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325.700.554</w:t>
            </w:r>
          </w:p>
        </w:tc>
        <w:tc>
          <w:tcPr>
            <w:tcW w:w="2532" w:type="dxa"/>
            <w:shd w:val="clear" w:color="auto" w:fill="009D73"/>
            <w:vAlign w:val="center"/>
            <w:hideMark/>
          </w:tcPr>
          <w:p w14:paraId="71681B5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32.985.337</w:t>
            </w:r>
          </w:p>
        </w:tc>
        <w:tc>
          <w:tcPr>
            <w:tcW w:w="2131" w:type="dxa"/>
            <w:shd w:val="clear" w:color="auto" w:fill="009D73"/>
            <w:vAlign w:val="center"/>
            <w:hideMark/>
          </w:tcPr>
          <w:p w14:paraId="41ED076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92.715.218</w:t>
            </w:r>
          </w:p>
        </w:tc>
        <w:tc>
          <w:tcPr>
            <w:tcW w:w="2955" w:type="dxa"/>
            <w:shd w:val="clear" w:color="auto" w:fill="009D73"/>
            <w:vAlign w:val="center"/>
            <w:hideMark/>
          </w:tcPr>
          <w:p w14:paraId="3D411856"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3420481" w14:textId="77777777" w:rsidTr="001F6CF7">
        <w:trPr>
          <w:trHeight w:val="288"/>
        </w:trPr>
        <w:tc>
          <w:tcPr>
            <w:tcW w:w="2187" w:type="dxa"/>
            <w:shd w:val="clear" w:color="auto" w:fill="00D29A"/>
            <w:vAlign w:val="center"/>
            <w:hideMark/>
          </w:tcPr>
          <w:p w14:paraId="310E345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1. Prioritet </w:t>
            </w:r>
          </w:p>
        </w:tc>
        <w:tc>
          <w:tcPr>
            <w:tcW w:w="1561" w:type="dxa"/>
            <w:shd w:val="clear" w:color="auto" w:fill="00D29A"/>
            <w:vAlign w:val="center"/>
            <w:hideMark/>
          </w:tcPr>
          <w:p w14:paraId="08FB3525"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w:t>
            </w:r>
          </w:p>
        </w:tc>
        <w:tc>
          <w:tcPr>
            <w:tcW w:w="2112" w:type="dxa"/>
            <w:shd w:val="clear" w:color="auto" w:fill="00D29A"/>
            <w:vAlign w:val="center"/>
            <w:hideMark/>
          </w:tcPr>
          <w:p w14:paraId="283274C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24.806.327</w:t>
            </w:r>
          </w:p>
        </w:tc>
        <w:tc>
          <w:tcPr>
            <w:tcW w:w="2532" w:type="dxa"/>
            <w:shd w:val="clear" w:color="auto" w:fill="00D29A"/>
            <w:vAlign w:val="center"/>
            <w:hideMark/>
          </w:tcPr>
          <w:p w14:paraId="32B5DF5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2.575.808</w:t>
            </w:r>
          </w:p>
        </w:tc>
        <w:tc>
          <w:tcPr>
            <w:tcW w:w="2131" w:type="dxa"/>
            <w:shd w:val="clear" w:color="auto" w:fill="00D29A"/>
            <w:vAlign w:val="center"/>
            <w:hideMark/>
          </w:tcPr>
          <w:p w14:paraId="0644D9A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2.230.519</w:t>
            </w:r>
          </w:p>
        </w:tc>
        <w:tc>
          <w:tcPr>
            <w:tcW w:w="2955" w:type="dxa"/>
            <w:shd w:val="clear" w:color="auto" w:fill="00D29A"/>
            <w:vAlign w:val="center"/>
            <w:hideMark/>
          </w:tcPr>
          <w:p w14:paraId="1A5FA4FB"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C0152F0" w14:textId="77777777" w:rsidTr="007843A3">
        <w:trPr>
          <w:trHeight w:val="480"/>
        </w:trPr>
        <w:tc>
          <w:tcPr>
            <w:tcW w:w="2187" w:type="dxa"/>
            <w:shd w:val="clear" w:color="auto" w:fill="auto"/>
            <w:vAlign w:val="center"/>
            <w:hideMark/>
          </w:tcPr>
          <w:p w14:paraId="36B39F2E"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1.1. Mjera</w:t>
            </w:r>
          </w:p>
        </w:tc>
        <w:tc>
          <w:tcPr>
            <w:tcW w:w="1561" w:type="dxa"/>
            <w:shd w:val="clear" w:color="auto" w:fill="auto"/>
            <w:vAlign w:val="center"/>
            <w:hideMark/>
          </w:tcPr>
          <w:p w14:paraId="23EE8B2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3%</w:t>
            </w:r>
          </w:p>
        </w:tc>
        <w:tc>
          <w:tcPr>
            <w:tcW w:w="2112" w:type="dxa"/>
            <w:shd w:val="clear" w:color="auto" w:fill="auto"/>
            <w:vAlign w:val="center"/>
            <w:hideMark/>
          </w:tcPr>
          <w:p w14:paraId="115CBF5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51.751</w:t>
            </w:r>
          </w:p>
        </w:tc>
        <w:tc>
          <w:tcPr>
            <w:tcW w:w="2532" w:type="dxa"/>
            <w:shd w:val="clear" w:color="auto" w:fill="auto"/>
            <w:vAlign w:val="center"/>
            <w:hideMark/>
          </w:tcPr>
          <w:p w14:paraId="2E254F9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0.350</w:t>
            </w:r>
          </w:p>
        </w:tc>
        <w:tc>
          <w:tcPr>
            <w:tcW w:w="2131" w:type="dxa"/>
            <w:shd w:val="clear" w:color="auto" w:fill="auto"/>
            <w:vAlign w:val="center"/>
            <w:hideMark/>
          </w:tcPr>
          <w:p w14:paraId="686B054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61.401</w:t>
            </w:r>
          </w:p>
        </w:tc>
        <w:tc>
          <w:tcPr>
            <w:tcW w:w="2955" w:type="dxa"/>
            <w:shd w:val="clear" w:color="auto" w:fill="auto"/>
            <w:vAlign w:val="center"/>
            <w:hideMark/>
          </w:tcPr>
          <w:p w14:paraId="6CB77D0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37CAA9DE" w14:textId="77777777" w:rsidTr="007843A3">
        <w:trPr>
          <w:trHeight w:val="720"/>
        </w:trPr>
        <w:tc>
          <w:tcPr>
            <w:tcW w:w="2187" w:type="dxa"/>
            <w:shd w:val="clear" w:color="auto" w:fill="auto"/>
            <w:vAlign w:val="center"/>
            <w:hideMark/>
          </w:tcPr>
          <w:p w14:paraId="49D786D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1.2. Mjera</w:t>
            </w:r>
          </w:p>
        </w:tc>
        <w:tc>
          <w:tcPr>
            <w:tcW w:w="1561" w:type="dxa"/>
            <w:shd w:val="clear" w:color="auto" w:fill="auto"/>
            <w:vAlign w:val="center"/>
            <w:hideMark/>
          </w:tcPr>
          <w:p w14:paraId="6C5DF00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6ACD2BC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3.854.576</w:t>
            </w:r>
          </w:p>
        </w:tc>
        <w:tc>
          <w:tcPr>
            <w:tcW w:w="2532" w:type="dxa"/>
            <w:shd w:val="clear" w:color="auto" w:fill="auto"/>
            <w:vAlign w:val="center"/>
            <w:hideMark/>
          </w:tcPr>
          <w:p w14:paraId="5C15743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385.458</w:t>
            </w:r>
          </w:p>
        </w:tc>
        <w:tc>
          <w:tcPr>
            <w:tcW w:w="2131" w:type="dxa"/>
            <w:shd w:val="clear" w:color="auto" w:fill="auto"/>
            <w:vAlign w:val="center"/>
            <w:hideMark/>
          </w:tcPr>
          <w:p w14:paraId="3E17623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1.469.118</w:t>
            </w:r>
          </w:p>
        </w:tc>
        <w:tc>
          <w:tcPr>
            <w:tcW w:w="2955" w:type="dxa"/>
            <w:shd w:val="clear" w:color="auto" w:fill="auto"/>
            <w:vAlign w:val="center"/>
            <w:hideMark/>
          </w:tcPr>
          <w:p w14:paraId="2220308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 Ostale donacije</w:t>
            </w:r>
          </w:p>
        </w:tc>
      </w:tr>
      <w:tr w:rsidR="007843A3" w:rsidRPr="008D043F" w14:paraId="135D6D10" w14:textId="77777777" w:rsidTr="001F6CF7">
        <w:trPr>
          <w:trHeight w:val="288"/>
        </w:trPr>
        <w:tc>
          <w:tcPr>
            <w:tcW w:w="2187" w:type="dxa"/>
            <w:shd w:val="clear" w:color="auto" w:fill="00D29A"/>
            <w:vAlign w:val="center"/>
            <w:hideMark/>
          </w:tcPr>
          <w:p w14:paraId="74E38B9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2. Prioritet </w:t>
            </w:r>
          </w:p>
        </w:tc>
        <w:tc>
          <w:tcPr>
            <w:tcW w:w="1561" w:type="dxa"/>
            <w:shd w:val="clear" w:color="auto" w:fill="00D29A"/>
            <w:vAlign w:val="center"/>
            <w:hideMark/>
          </w:tcPr>
          <w:p w14:paraId="586E961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w:t>
            </w:r>
          </w:p>
        </w:tc>
        <w:tc>
          <w:tcPr>
            <w:tcW w:w="2112" w:type="dxa"/>
            <w:shd w:val="clear" w:color="auto" w:fill="00D29A"/>
            <w:vAlign w:val="center"/>
            <w:hideMark/>
          </w:tcPr>
          <w:p w14:paraId="2581BF5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41.799.089</w:t>
            </w:r>
          </w:p>
        </w:tc>
        <w:tc>
          <w:tcPr>
            <w:tcW w:w="2532" w:type="dxa"/>
            <w:shd w:val="clear" w:color="auto" w:fill="00D29A"/>
            <w:vAlign w:val="center"/>
            <w:hideMark/>
          </w:tcPr>
          <w:p w14:paraId="7D970AA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4.179.909</w:t>
            </w:r>
          </w:p>
        </w:tc>
        <w:tc>
          <w:tcPr>
            <w:tcW w:w="2131" w:type="dxa"/>
            <w:shd w:val="clear" w:color="auto" w:fill="00D29A"/>
            <w:vAlign w:val="center"/>
            <w:hideMark/>
          </w:tcPr>
          <w:p w14:paraId="2681A26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17.619.180</w:t>
            </w:r>
          </w:p>
        </w:tc>
        <w:tc>
          <w:tcPr>
            <w:tcW w:w="2955" w:type="dxa"/>
            <w:shd w:val="clear" w:color="auto" w:fill="00D29A"/>
            <w:vAlign w:val="center"/>
            <w:hideMark/>
          </w:tcPr>
          <w:p w14:paraId="563F561A"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6B4DBA5F" w14:textId="77777777" w:rsidTr="007843A3">
        <w:trPr>
          <w:trHeight w:val="480"/>
        </w:trPr>
        <w:tc>
          <w:tcPr>
            <w:tcW w:w="2187" w:type="dxa"/>
            <w:shd w:val="clear" w:color="auto" w:fill="auto"/>
            <w:vAlign w:val="center"/>
            <w:hideMark/>
          </w:tcPr>
          <w:p w14:paraId="022DB0B8"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2.1. Mjera</w:t>
            </w:r>
          </w:p>
        </w:tc>
        <w:tc>
          <w:tcPr>
            <w:tcW w:w="1561" w:type="dxa"/>
            <w:shd w:val="clear" w:color="auto" w:fill="auto"/>
            <w:vAlign w:val="center"/>
            <w:hideMark/>
          </w:tcPr>
          <w:p w14:paraId="2DE1354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w:t>
            </w:r>
          </w:p>
        </w:tc>
        <w:tc>
          <w:tcPr>
            <w:tcW w:w="2112" w:type="dxa"/>
            <w:shd w:val="clear" w:color="auto" w:fill="auto"/>
            <w:vAlign w:val="center"/>
            <w:hideMark/>
          </w:tcPr>
          <w:p w14:paraId="33C57B4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40.737</w:t>
            </w:r>
          </w:p>
        </w:tc>
        <w:tc>
          <w:tcPr>
            <w:tcW w:w="2532" w:type="dxa"/>
            <w:shd w:val="clear" w:color="auto" w:fill="auto"/>
            <w:vAlign w:val="center"/>
            <w:hideMark/>
          </w:tcPr>
          <w:p w14:paraId="3A1709C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4.074</w:t>
            </w:r>
          </w:p>
        </w:tc>
        <w:tc>
          <w:tcPr>
            <w:tcW w:w="2131" w:type="dxa"/>
            <w:shd w:val="clear" w:color="auto" w:fill="auto"/>
            <w:vAlign w:val="center"/>
            <w:hideMark/>
          </w:tcPr>
          <w:p w14:paraId="20DF70A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006.663</w:t>
            </w:r>
          </w:p>
        </w:tc>
        <w:tc>
          <w:tcPr>
            <w:tcW w:w="2955" w:type="dxa"/>
            <w:shd w:val="clear" w:color="auto" w:fill="auto"/>
            <w:vAlign w:val="center"/>
            <w:hideMark/>
          </w:tcPr>
          <w:p w14:paraId="36F1DAE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0C734F42" w14:textId="77777777" w:rsidTr="007843A3">
        <w:trPr>
          <w:trHeight w:val="720"/>
        </w:trPr>
        <w:tc>
          <w:tcPr>
            <w:tcW w:w="2187" w:type="dxa"/>
            <w:shd w:val="clear" w:color="auto" w:fill="auto"/>
            <w:vAlign w:val="center"/>
            <w:hideMark/>
          </w:tcPr>
          <w:p w14:paraId="1FF3B7A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2.2. Mjera</w:t>
            </w:r>
          </w:p>
        </w:tc>
        <w:tc>
          <w:tcPr>
            <w:tcW w:w="1561" w:type="dxa"/>
            <w:shd w:val="clear" w:color="auto" w:fill="auto"/>
            <w:vAlign w:val="center"/>
            <w:hideMark/>
          </w:tcPr>
          <w:p w14:paraId="63D8BC0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w:t>
            </w:r>
          </w:p>
        </w:tc>
        <w:tc>
          <w:tcPr>
            <w:tcW w:w="2112" w:type="dxa"/>
            <w:shd w:val="clear" w:color="auto" w:fill="auto"/>
            <w:vAlign w:val="center"/>
            <w:hideMark/>
          </w:tcPr>
          <w:p w14:paraId="0CB36F1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8.458.352</w:t>
            </w:r>
          </w:p>
        </w:tc>
        <w:tc>
          <w:tcPr>
            <w:tcW w:w="2532" w:type="dxa"/>
            <w:shd w:val="clear" w:color="auto" w:fill="auto"/>
            <w:vAlign w:val="center"/>
            <w:hideMark/>
          </w:tcPr>
          <w:p w14:paraId="5ABA289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845.835</w:t>
            </w:r>
          </w:p>
        </w:tc>
        <w:tc>
          <w:tcPr>
            <w:tcW w:w="2131" w:type="dxa"/>
            <w:shd w:val="clear" w:color="auto" w:fill="auto"/>
            <w:vAlign w:val="center"/>
            <w:hideMark/>
          </w:tcPr>
          <w:p w14:paraId="32B4E5A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4.612.517</w:t>
            </w:r>
          </w:p>
        </w:tc>
        <w:tc>
          <w:tcPr>
            <w:tcW w:w="2955" w:type="dxa"/>
            <w:shd w:val="clear" w:color="auto" w:fill="auto"/>
            <w:vAlign w:val="center"/>
            <w:hideMark/>
          </w:tcPr>
          <w:p w14:paraId="60DB109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0830034A" w14:textId="77777777" w:rsidTr="001F6CF7">
        <w:trPr>
          <w:trHeight w:val="288"/>
        </w:trPr>
        <w:tc>
          <w:tcPr>
            <w:tcW w:w="2187" w:type="dxa"/>
            <w:shd w:val="clear" w:color="auto" w:fill="00D29A"/>
            <w:vAlign w:val="center"/>
            <w:hideMark/>
          </w:tcPr>
          <w:p w14:paraId="3EB460B5"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3. Prioritet </w:t>
            </w:r>
          </w:p>
        </w:tc>
        <w:tc>
          <w:tcPr>
            <w:tcW w:w="1561" w:type="dxa"/>
            <w:shd w:val="clear" w:color="auto" w:fill="00D29A"/>
            <w:vAlign w:val="center"/>
            <w:hideMark/>
          </w:tcPr>
          <w:p w14:paraId="28EECF68"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3%</w:t>
            </w:r>
          </w:p>
        </w:tc>
        <w:tc>
          <w:tcPr>
            <w:tcW w:w="2112" w:type="dxa"/>
            <w:shd w:val="clear" w:color="auto" w:fill="00D29A"/>
            <w:vAlign w:val="center"/>
            <w:hideMark/>
          </w:tcPr>
          <w:p w14:paraId="6C977F7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874.483</w:t>
            </w:r>
          </w:p>
        </w:tc>
        <w:tc>
          <w:tcPr>
            <w:tcW w:w="2532" w:type="dxa"/>
            <w:shd w:val="clear" w:color="auto" w:fill="00D29A"/>
            <w:vAlign w:val="center"/>
            <w:hideMark/>
          </w:tcPr>
          <w:p w14:paraId="0B025C1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87.448</w:t>
            </w:r>
          </w:p>
        </w:tc>
        <w:tc>
          <w:tcPr>
            <w:tcW w:w="2131" w:type="dxa"/>
            <w:shd w:val="clear" w:color="auto" w:fill="00D29A"/>
            <w:vAlign w:val="center"/>
            <w:hideMark/>
          </w:tcPr>
          <w:p w14:paraId="7493A01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987.035</w:t>
            </w:r>
          </w:p>
        </w:tc>
        <w:tc>
          <w:tcPr>
            <w:tcW w:w="2955" w:type="dxa"/>
            <w:shd w:val="clear" w:color="auto" w:fill="00D29A"/>
            <w:vAlign w:val="center"/>
            <w:hideMark/>
          </w:tcPr>
          <w:p w14:paraId="5E70917A"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410406B" w14:textId="77777777" w:rsidTr="007843A3">
        <w:trPr>
          <w:trHeight w:val="720"/>
        </w:trPr>
        <w:tc>
          <w:tcPr>
            <w:tcW w:w="2187" w:type="dxa"/>
            <w:shd w:val="clear" w:color="auto" w:fill="auto"/>
            <w:vAlign w:val="center"/>
            <w:hideMark/>
          </w:tcPr>
          <w:p w14:paraId="34FAE8B4"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3.1. Mjera</w:t>
            </w:r>
          </w:p>
        </w:tc>
        <w:tc>
          <w:tcPr>
            <w:tcW w:w="1561" w:type="dxa"/>
            <w:shd w:val="clear" w:color="auto" w:fill="auto"/>
            <w:vAlign w:val="center"/>
            <w:hideMark/>
          </w:tcPr>
          <w:p w14:paraId="18BE0B6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4DC8F36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874.483</w:t>
            </w:r>
          </w:p>
        </w:tc>
        <w:tc>
          <w:tcPr>
            <w:tcW w:w="2532" w:type="dxa"/>
            <w:shd w:val="clear" w:color="auto" w:fill="auto"/>
            <w:vAlign w:val="center"/>
            <w:hideMark/>
          </w:tcPr>
          <w:p w14:paraId="312E364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87.448</w:t>
            </w:r>
          </w:p>
        </w:tc>
        <w:tc>
          <w:tcPr>
            <w:tcW w:w="2131" w:type="dxa"/>
            <w:shd w:val="clear" w:color="auto" w:fill="auto"/>
            <w:vAlign w:val="center"/>
            <w:hideMark/>
          </w:tcPr>
          <w:p w14:paraId="54E4C0F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87.035</w:t>
            </w:r>
          </w:p>
        </w:tc>
        <w:tc>
          <w:tcPr>
            <w:tcW w:w="2955" w:type="dxa"/>
            <w:shd w:val="clear" w:color="auto" w:fill="auto"/>
            <w:vAlign w:val="center"/>
            <w:hideMark/>
          </w:tcPr>
          <w:p w14:paraId="66CBC40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2A7B8906" w14:textId="77777777" w:rsidTr="001F6CF7">
        <w:trPr>
          <w:trHeight w:val="288"/>
        </w:trPr>
        <w:tc>
          <w:tcPr>
            <w:tcW w:w="2187" w:type="dxa"/>
            <w:shd w:val="clear" w:color="auto" w:fill="00D29A"/>
            <w:vAlign w:val="center"/>
            <w:hideMark/>
          </w:tcPr>
          <w:p w14:paraId="3E841779"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4. Prioritet </w:t>
            </w:r>
          </w:p>
        </w:tc>
        <w:tc>
          <w:tcPr>
            <w:tcW w:w="1561" w:type="dxa"/>
            <w:shd w:val="clear" w:color="auto" w:fill="00D29A"/>
            <w:vAlign w:val="center"/>
            <w:hideMark/>
          </w:tcPr>
          <w:p w14:paraId="6C85452F"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w:t>
            </w:r>
          </w:p>
        </w:tc>
        <w:tc>
          <w:tcPr>
            <w:tcW w:w="2112" w:type="dxa"/>
            <w:shd w:val="clear" w:color="auto" w:fill="00D29A"/>
            <w:vAlign w:val="center"/>
            <w:hideMark/>
          </w:tcPr>
          <w:p w14:paraId="4FBC202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97.648.872</w:t>
            </w:r>
          </w:p>
        </w:tc>
        <w:tc>
          <w:tcPr>
            <w:tcW w:w="2532" w:type="dxa"/>
            <w:shd w:val="clear" w:color="auto" w:fill="00D29A"/>
            <w:vAlign w:val="center"/>
            <w:hideMark/>
          </w:tcPr>
          <w:p w14:paraId="7F2B1AD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9.838.699</w:t>
            </w:r>
          </w:p>
        </w:tc>
        <w:tc>
          <w:tcPr>
            <w:tcW w:w="2131" w:type="dxa"/>
            <w:shd w:val="clear" w:color="auto" w:fill="00D29A"/>
            <w:vAlign w:val="center"/>
            <w:hideMark/>
          </w:tcPr>
          <w:p w14:paraId="33B08DC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37.810.173</w:t>
            </w:r>
          </w:p>
        </w:tc>
        <w:tc>
          <w:tcPr>
            <w:tcW w:w="2955" w:type="dxa"/>
            <w:shd w:val="clear" w:color="auto" w:fill="00D29A"/>
            <w:vAlign w:val="center"/>
            <w:hideMark/>
          </w:tcPr>
          <w:p w14:paraId="173CF59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E2FB61D" w14:textId="77777777" w:rsidTr="007843A3">
        <w:trPr>
          <w:trHeight w:val="720"/>
        </w:trPr>
        <w:tc>
          <w:tcPr>
            <w:tcW w:w="2187" w:type="dxa"/>
            <w:shd w:val="clear" w:color="auto" w:fill="auto"/>
            <w:vAlign w:val="center"/>
            <w:hideMark/>
          </w:tcPr>
          <w:p w14:paraId="60446685"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4.1. Mjera</w:t>
            </w:r>
          </w:p>
        </w:tc>
        <w:tc>
          <w:tcPr>
            <w:tcW w:w="1561" w:type="dxa"/>
            <w:shd w:val="clear" w:color="auto" w:fill="auto"/>
            <w:vAlign w:val="center"/>
            <w:hideMark/>
          </w:tcPr>
          <w:p w14:paraId="3B1DF72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079E554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38.117</w:t>
            </w:r>
          </w:p>
        </w:tc>
        <w:tc>
          <w:tcPr>
            <w:tcW w:w="2532" w:type="dxa"/>
            <w:shd w:val="clear" w:color="auto" w:fill="auto"/>
            <w:vAlign w:val="center"/>
            <w:hideMark/>
          </w:tcPr>
          <w:p w14:paraId="603B3A2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7.623</w:t>
            </w:r>
          </w:p>
        </w:tc>
        <w:tc>
          <w:tcPr>
            <w:tcW w:w="2131" w:type="dxa"/>
            <w:shd w:val="clear" w:color="auto" w:fill="auto"/>
            <w:vAlign w:val="center"/>
            <w:hideMark/>
          </w:tcPr>
          <w:p w14:paraId="5B33839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90.494</w:t>
            </w:r>
          </w:p>
        </w:tc>
        <w:tc>
          <w:tcPr>
            <w:tcW w:w="2955" w:type="dxa"/>
            <w:shd w:val="clear" w:color="auto" w:fill="auto"/>
            <w:vAlign w:val="center"/>
            <w:hideMark/>
          </w:tcPr>
          <w:p w14:paraId="624C67B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79D754A1" w14:textId="77777777" w:rsidTr="007843A3">
        <w:trPr>
          <w:trHeight w:val="720"/>
        </w:trPr>
        <w:tc>
          <w:tcPr>
            <w:tcW w:w="2187" w:type="dxa"/>
            <w:shd w:val="clear" w:color="auto" w:fill="auto"/>
            <w:vAlign w:val="center"/>
            <w:hideMark/>
          </w:tcPr>
          <w:p w14:paraId="676A4CD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4.2. Mjera</w:t>
            </w:r>
          </w:p>
        </w:tc>
        <w:tc>
          <w:tcPr>
            <w:tcW w:w="1561" w:type="dxa"/>
            <w:shd w:val="clear" w:color="auto" w:fill="auto"/>
            <w:vAlign w:val="center"/>
            <w:hideMark/>
          </w:tcPr>
          <w:p w14:paraId="74132A9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1E57176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96.910.755</w:t>
            </w:r>
          </w:p>
        </w:tc>
        <w:tc>
          <w:tcPr>
            <w:tcW w:w="2532" w:type="dxa"/>
            <w:shd w:val="clear" w:color="auto" w:fill="auto"/>
            <w:vAlign w:val="center"/>
            <w:hideMark/>
          </w:tcPr>
          <w:p w14:paraId="0E29141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9.691.075</w:t>
            </w:r>
          </w:p>
        </w:tc>
        <w:tc>
          <w:tcPr>
            <w:tcW w:w="2131" w:type="dxa"/>
            <w:shd w:val="clear" w:color="auto" w:fill="auto"/>
            <w:vAlign w:val="center"/>
            <w:hideMark/>
          </w:tcPr>
          <w:p w14:paraId="58F4C27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37.219.679</w:t>
            </w:r>
          </w:p>
        </w:tc>
        <w:tc>
          <w:tcPr>
            <w:tcW w:w="2955" w:type="dxa"/>
            <w:shd w:val="clear" w:color="auto" w:fill="auto"/>
            <w:vAlign w:val="center"/>
            <w:hideMark/>
          </w:tcPr>
          <w:p w14:paraId="40D5690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 Ostale donacije</w:t>
            </w:r>
          </w:p>
        </w:tc>
      </w:tr>
      <w:tr w:rsidR="007843A3" w:rsidRPr="008D043F" w14:paraId="497DF4FA" w14:textId="77777777" w:rsidTr="001F6CF7">
        <w:trPr>
          <w:trHeight w:val="288"/>
        </w:trPr>
        <w:tc>
          <w:tcPr>
            <w:tcW w:w="2187" w:type="dxa"/>
            <w:shd w:val="clear" w:color="auto" w:fill="00D29A"/>
            <w:vAlign w:val="center"/>
            <w:hideMark/>
          </w:tcPr>
          <w:p w14:paraId="54D6A61D"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5. Prioritet </w:t>
            </w:r>
          </w:p>
        </w:tc>
        <w:tc>
          <w:tcPr>
            <w:tcW w:w="1561" w:type="dxa"/>
            <w:shd w:val="clear" w:color="auto" w:fill="00D29A"/>
            <w:vAlign w:val="center"/>
            <w:hideMark/>
          </w:tcPr>
          <w:p w14:paraId="49AF89AA"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2%</w:t>
            </w:r>
          </w:p>
        </w:tc>
        <w:tc>
          <w:tcPr>
            <w:tcW w:w="2112" w:type="dxa"/>
            <w:shd w:val="clear" w:color="auto" w:fill="00D29A"/>
            <w:vAlign w:val="center"/>
            <w:hideMark/>
          </w:tcPr>
          <w:p w14:paraId="6E41248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48.245.270</w:t>
            </w:r>
          </w:p>
        </w:tc>
        <w:tc>
          <w:tcPr>
            <w:tcW w:w="2532" w:type="dxa"/>
            <w:shd w:val="clear" w:color="auto" w:fill="00D29A"/>
            <w:vAlign w:val="center"/>
            <w:hideMark/>
          </w:tcPr>
          <w:p w14:paraId="542282B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4.949.048</w:t>
            </w:r>
          </w:p>
        </w:tc>
        <w:tc>
          <w:tcPr>
            <w:tcW w:w="2131" w:type="dxa"/>
            <w:shd w:val="clear" w:color="auto" w:fill="00D29A"/>
            <w:vAlign w:val="center"/>
            <w:hideMark/>
          </w:tcPr>
          <w:p w14:paraId="4AFC96B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43.296.222</w:t>
            </w:r>
          </w:p>
        </w:tc>
        <w:tc>
          <w:tcPr>
            <w:tcW w:w="2955" w:type="dxa"/>
            <w:shd w:val="clear" w:color="auto" w:fill="00D29A"/>
            <w:vAlign w:val="center"/>
            <w:hideMark/>
          </w:tcPr>
          <w:p w14:paraId="572DEEB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9A4F0CF" w14:textId="77777777" w:rsidTr="007843A3">
        <w:trPr>
          <w:trHeight w:val="720"/>
        </w:trPr>
        <w:tc>
          <w:tcPr>
            <w:tcW w:w="2187" w:type="dxa"/>
            <w:shd w:val="clear" w:color="auto" w:fill="auto"/>
            <w:vAlign w:val="center"/>
            <w:hideMark/>
          </w:tcPr>
          <w:p w14:paraId="002BEF1E"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lastRenderedPageBreak/>
              <w:t>4.5.1. Mjera</w:t>
            </w:r>
          </w:p>
        </w:tc>
        <w:tc>
          <w:tcPr>
            <w:tcW w:w="1561" w:type="dxa"/>
            <w:shd w:val="clear" w:color="auto" w:fill="auto"/>
            <w:vAlign w:val="center"/>
            <w:hideMark/>
          </w:tcPr>
          <w:p w14:paraId="308112A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5%</w:t>
            </w:r>
          </w:p>
        </w:tc>
        <w:tc>
          <w:tcPr>
            <w:tcW w:w="2112" w:type="dxa"/>
            <w:shd w:val="clear" w:color="auto" w:fill="auto"/>
            <w:vAlign w:val="center"/>
            <w:hideMark/>
          </w:tcPr>
          <w:p w14:paraId="62B4CEA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6.024.103</w:t>
            </w:r>
          </w:p>
        </w:tc>
        <w:tc>
          <w:tcPr>
            <w:tcW w:w="2532" w:type="dxa"/>
            <w:shd w:val="clear" w:color="auto" w:fill="auto"/>
            <w:vAlign w:val="center"/>
            <w:hideMark/>
          </w:tcPr>
          <w:p w14:paraId="4D68EA4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602.410</w:t>
            </w:r>
          </w:p>
        </w:tc>
        <w:tc>
          <w:tcPr>
            <w:tcW w:w="2131" w:type="dxa"/>
            <w:shd w:val="clear" w:color="auto" w:fill="auto"/>
            <w:vAlign w:val="center"/>
            <w:hideMark/>
          </w:tcPr>
          <w:p w14:paraId="4CF0B18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0.421.692</w:t>
            </w:r>
          </w:p>
        </w:tc>
        <w:tc>
          <w:tcPr>
            <w:tcW w:w="2955" w:type="dxa"/>
            <w:shd w:val="clear" w:color="auto" w:fill="auto"/>
            <w:vAlign w:val="center"/>
            <w:hideMark/>
          </w:tcPr>
          <w:p w14:paraId="48D7A56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 Ostale donacije</w:t>
            </w:r>
          </w:p>
        </w:tc>
      </w:tr>
      <w:tr w:rsidR="007843A3" w:rsidRPr="008D043F" w14:paraId="35F9E437" w14:textId="77777777" w:rsidTr="007843A3">
        <w:trPr>
          <w:trHeight w:val="720"/>
        </w:trPr>
        <w:tc>
          <w:tcPr>
            <w:tcW w:w="2187" w:type="dxa"/>
            <w:shd w:val="clear" w:color="auto" w:fill="auto"/>
            <w:vAlign w:val="center"/>
            <w:hideMark/>
          </w:tcPr>
          <w:p w14:paraId="67B6FBB4"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5.2. Mjera</w:t>
            </w:r>
          </w:p>
        </w:tc>
        <w:tc>
          <w:tcPr>
            <w:tcW w:w="1561" w:type="dxa"/>
            <w:shd w:val="clear" w:color="auto" w:fill="auto"/>
            <w:vAlign w:val="center"/>
            <w:hideMark/>
          </w:tcPr>
          <w:p w14:paraId="71E325A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322905E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5.212</w:t>
            </w:r>
          </w:p>
        </w:tc>
        <w:tc>
          <w:tcPr>
            <w:tcW w:w="2532" w:type="dxa"/>
            <w:shd w:val="clear" w:color="auto" w:fill="auto"/>
            <w:vAlign w:val="center"/>
            <w:hideMark/>
          </w:tcPr>
          <w:p w14:paraId="6AD5828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9.042</w:t>
            </w:r>
          </w:p>
        </w:tc>
        <w:tc>
          <w:tcPr>
            <w:tcW w:w="2131" w:type="dxa"/>
            <w:shd w:val="clear" w:color="auto" w:fill="auto"/>
            <w:vAlign w:val="center"/>
            <w:hideMark/>
          </w:tcPr>
          <w:p w14:paraId="1BFE6E8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6.170</w:t>
            </w:r>
          </w:p>
        </w:tc>
        <w:tc>
          <w:tcPr>
            <w:tcW w:w="2955" w:type="dxa"/>
            <w:shd w:val="clear" w:color="auto" w:fill="auto"/>
            <w:vAlign w:val="center"/>
            <w:hideMark/>
          </w:tcPr>
          <w:p w14:paraId="0AE3357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5537A2E4" w14:textId="77777777" w:rsidTr="007843A3">
        <w:trPr>
          <w:trHeight w:val="720"/>
        </w:trPr>
        <w:tc>
          <w:tcPr>
            <w:tcW w:w="2187" w:type="dxa"/>
            <w:shd w:val="clear" w:color="auto" w:fill="auto"/>
            <w:vAlign w:val="center"/>
            <w:hideMark/>
          </w:tcPr>
          <w:p w14:paraId="4EB4F52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5.3. Mjera</w:t>
            </w:r>
          </w:p>
        </w:tc>
        <w:tc>
          <w:tcPr>
            <w:tcW w:w="1561" w:type="dxa"/>
            <w:shd w:val="clear" w:color="auto" w:fill="auto"/>
            <w:vAlign w:val="center"/>
            <w:hideMark/>
          </w:tcPr>
          <w:p w14:paraId="0F2EF8C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p>
        </w:tc>
        <w:tc>
          <w:tcPr>
            <w:tcW w:w="2112" w:type="dxa"/>
            <w:shd w:val="clear" w:color="auto" w:fill="auto"/>
            <w:vAlign w:val="center"/>
            <w:hideMark/>
          </w:tcPr>
          <w:p w14:paraId="180B731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975.955</w:t>
            </w:r>
          </w:p>
        </w:tc>
        <w:tc>
          <w:tcPr>
            <w:tcW w:w="2532" w:type="dxa"/>
            <w:shd w:val="clear" w:color="auto" w:fill="auto"/>
            <w:vAlign w:val="center"/>
            <w:hideMark/>
          </w:tcPr>
          <w:p w14:paraId="0A4B100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97.596</w:t>
            </w:r>
          </w:p>
        </w:tc>
        <w:tc>
          <w:tcPr>
            <w:tcW w:w="2131" w:type="dxa"/>
            <w:shd w:val="clear" w:color="auto" w:fill="auto"/>
            <w:vAlign w:val="center"/>
            <w:hideMark/>
          </w:tcPr>
          <w:p w14:paraId="7CB37C4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878.360</w:t>
            </w:r>
          </w:p>
        </w:tc>
        <w:tc>
          <w:tcPr>
            <w:tcW w:w="2955" w:type="dxa"/>
            <w:shd w:val="clear" w:color="auto" w:fill="auto"/>
            <w:vAlign w:val="center"/>
            <w:hideMark/>
          </w:tcPr>
          <w:p w14:paraId="0CB329B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 Ostale donacije</w:t>
            </w:r>
          </w:p>
        </w:tc>
      </w:tr>
      <w:tr w:rsidR="007843A3" w:rsidRPr="008D043F" w14:paraId="273A48E6" w14:textId="77777777" w:rsidTr="001F6CF7">
        <w:trPr>
          <w:trHeight w:val="288"/>
        </w:trPr>
        <w:tc>
          <w:tcPr>
            <w:tcW w:w="2187" w:type="dxa"/>
            <w:shd w:val="clear" w:color="auto" w:fill="00D29A"/>
            <w:vAlign w:val="center"/>
            <w:hideMark/>
          </w:tcPr>
          <w:p w14:paraId="5270E21D"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6. Prioritet </w:t>
            </w:r>
          </w:p>
        </w:tc>
        <w:tc>
          <w:tcPr>
            <w:tcW w:w="1561" w:type="dxa"/>
            <w:shd w:val="clear" w:color="auto" w:fill="00D29A"/>
            <w:vAlign w:val="center"/>
            <w:hideMark/>
          </w:tcPr>
          <w:p w14:paraId="4F9F51D8"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w:t>
            </w:r>
          </w:p>
        </w:tc>
        <w:tc>
          <w:tcPr>
            <w:tcW w:w="2112" w:type="dxa"/>
            <w:shd w:val="clear" w:color="auto" w:fill="00D29A"/>
            <w:vAlign w:val="center"/>
            <w:hideMark/>
          </w:tcPr>
          <w:p w14:paraId="2E13A71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4.206.444</w:t>
            </w:r>
          </w:p>
        </w:tc>
        <w:tc>
          <w:tcPr>
            <w:tcW w:w="2532" w:type="dxa"/>
            <w:shd w:val="clear" w:color="auto" w:fill="00D29A"/>
            <w:vAlign w:val="center"/>
            <w:hideMark/>
          </w:tcPr>
          <w:p w14:paraId="42FE964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434.355</w:t>
            </w:r>
          </w:p>
        </w:tc>
        <w:tc>
          <w:tcPr>
            <w:tcW w:w="2131" w:type="dxa"/>
            <w:shd w:val="clear" w:color="auto" w:fill="00D29A"/>
            <w:vAlign w:val="center"/>
            <w:hideMark/>
          </w:tcPr>
          <w:p w14:paraId="3BD7984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3.772.089</w:t>
            </w:r>
          </w:p>
        </w:tc>
        <w:tc>
          <w:tcPr>
            <w:tcW w:w="2955" w:type="dxa"/>
            <w:shd w:val="clear" w:color="auto" w:fill="00D29A"/>
            <w:vAlign w:val="center"/>
            <w:hideMark/>
          </w:tcPr>
          <w:p w14:paraId="58F9B302"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C5CA93E" w14:textId="77777777" w:rsidTr="007843A3">
        <w:trPr>
          <w:trHeight w:val="480"/>
        </w:trPr>
        <w:tc>
          <w:tcPr>
            <w:tcW w:w="2187" w:type="dxa"/>
            <w:shd w:val="clear" w:color="auto" w:fill="auto"/>
            <w:vAlign w:val="center"/>
            <w:hideMark/>
          </w:tcPr>
          <w:p w14:paraId="020B60D2"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6.1. Mjera</w:t>
            </w:r>
          </w:p>
        </w:tc>
        <w:tc>
          <w:tcPr>
            <w:tcW w:w="1561" w:type="dxa"/>
            <w:shd w:val="clear" w:color="auto" w:fill="auto"/>
            <w:vAlign w:val="center"/>
            <w:hideMark/>
          </w:tcPr>
          <w:p w14:paraId="098E13C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2A99C20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7.104</w:t>
            </w:r>
          </w:p>
        </w:tc>
        <w:tc>
          <w:tcPr>
            <w:tcW w:w="2532" w:type="dxa"/>
            <w:shd w:val="clear" w:color="auto" w:fill="auto"/>
            <w:vAlign w:val="center"/>
            <w:hideMark/>
          </w:tcPr>
          <w:p w14:paraId="67B5D70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421</w:t>
            </w:r>
          </w:p>
        </w:tc>
        <w:tc>
          <w:tcPr>
            <w:tcW w:w="2131" w:type="dxa"/>
            <w:shd w:val="clear" w:color="auto" w:fill="auto"/>
            <w:vAlign w:val="center"/>
            <w:hideMark/>
          </w:tcPr>
          <w:p w14:paraId="4608387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9.684</w:t>
            </w:r>
          </w:p>
        </w:tc>
        <w:tc>
          <w:tcPr>
            <w:tcW w:w="2955" w:type="dxa"/>
            <w:shd w:val="clear" w:color="auto" w:fill="auto"/>
            <w:vAlign w:val="center"/>
            <w:hideMark/>
          </w:tcPr>
          <w:p w14:paraId="446A556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045DEDA9" w14:textId="77777777" w:rsidTr="007843A3">
        <w:trPr>
          <w:trHeight w:val="720"/>
        </w:trPr>
        <w:tc>
          <w:tcPr>
            <w:tcW w:w="2187" w:type="dxa"/>
            <w:shd w:val="clear" w:color="auto" w:fill="auto"/>
            <w:vAlign w:val="center"/>
            <w:hideMark/>
          </w:tcPr>
          <w:p w14:paraId="69D59E31"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6.2. Mjera</w:t>
            </w:r>
          </w:p>
        </w:tc>
        <w:tc>
          <w:tcPr>
            <w:tcW w:w="1561" w:type="dxa"/>
            <w:shd w:val="clear" w:color="auto" w:fill="auto"/>
            <w:vAlign w:val="center"/>
            <w:hideMark/>
          </w:tcPr>
          <w:p w14:paraId="4322A28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22C10D8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4.069.339</w:t>
            </w:r>
          </w:p>
        </w:tc>
        <w:tc>
          <w:tcPr>
            <w:tcW w:w="2532" w:type="dxa"/>
            <w:shd w:val="clear" w:color="auto" w:fill="auto"/>
            <w:vAlign w:val="center"/>
            <w:hideMark/>
          </w:tcPr>
          <w:p w14:paraId="632FAA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406.934</w:t>
            </w:r>
          </w:p>
        </w:tc>
        <w:tc>
          <w:tcPr>
            <w:tcW w:w="2131" w:type="dxa"/>
            <w:shd w:val="clear" w:color="auto" w:fill="auto"/>
            <w:vAlign w:val="center"/>
            <w:hideMark/>
          </w:tcPr>
          <w:p w14:paraId="36B7BF3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3.662.405</w:t>
            </w:r>
          </w:p>
        </w:tc>
        <w:tc>
          <w:tcPr>
            <w:tcW w:w="2955" w:type="dxa"/>
            <w:shd w:val="clear" w:color="auto" w:fill="auto"/>
            <w:vAlign w:val="center"/>
            <w:hideMark/>
          </w:tcPr>
          <w:p w14:paraId="422F141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w:t>
            </w:r>
          </w:p>
        </w:tc>
      </w:tr>
      <w:tr w:rsidR="007843A3" w:rsidRPr="008D043F" w14:paraId="2E64558D" w14:textId="77777777" w:rsidTr="001F6CF7">
        <w:trPr>
          <w:trHeight w:val="288"/>
        </w:trPr>
        <w:tc>
          <w:tcPr>
            <w:tcW w:w="2187" w:type="dxa"/>
            <w:shd w:val="clear" w:color="auto" w:fill="00D29A"/>
            <w:vAlign w:val="center"/>
            <w:hideMark/>
          </w:tcPr>
          <w:p w14:paraId="22732BB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7. Prioritet </w:t>
            </w:r>
          </w:p>
        </w:tc>
        <w:tc>
          <w:tcPr>
            <w:tcW w:w="1561" w:type="dxa"/>
            <w:shd w:val="clear" w:color="auto" w:fill="00D29A"/>
            <w:vAlign w:val="center"/>
            <w:hideMark/>
          </w:tcPr>
          <w:p w14:paraId="3760AB40"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04%</w:t>
            </w:r>
          </w:p>
        </w:tc>
        <w:tc>
          <w:tcPr>
            <w:tcW w:w="2112" w:type="dxa"/>
            <w:shd w:val="clear" w:color="auto" w:fill="00D29A"/>
            <w:vAlign w:val="center"/>
            <w:hideMark/>
          </w:tcPr>
          <w:p w14:paraId="129690B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0.070</w:t>
            </w:r>
          </w:p>
        </w:tc>
        <w:tc>
          <w:tcPr>
            <w:tcW w:w="2532" w:type="dxa"/>
            <w:shd w:val="clear" w:color="auto" w:fill="00D29A"/>
            <w:vAlign w:val="center"/>
            <w:hideMark/>
          </w:tcPr>
          <w:p w14:paraId="353992F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0.070</w:t>
            </w:r>
          </w:p>
        </w:tc>
        <w:tc>
          <w:tcPr>
            <w:tcW w:w="2131" w:type="dxa"/>
            <w:shd w:val="clear" w:color="auto" w:fill="00D29A"/>
            <w:vAlign w:val="center"/>
            <w:hideMark/>
          </w:tcPr>
          <w:p w14:paraId="7CC8F90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450785AC"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EABE97C" w14:textId="77777777" w:rsidTr="007843A3">
        <w:trPr>
          <w:trHeight w:val="288"/>
        </w:trPr>
        <w:tc>
          <w:tcPr>
            <w:tcW w:w="2187" w:type="dxa"/>
            <w:shd w:val="clear" w:color="auto" w:fill="auto"/>
            <w:vAlign w:val="center"/>
            <w:hideMark/>
          </w:tcPr>
          <w:p w14:paraId="5A32CBB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1. Mjera</w:t>
            </w:r>
          </w:p>
        </w:tc>
        <w:tc>
          <w:tcPr>
            <w:tcW w:w="1561" w:type="dxa"/>
            <w:shd w:val="clear" w:color="auto" w:fill="auto"/>
            <w:vAlign w:val="center"/>
            <w:hideMark/>
          </w:tcPr>
          <w:p w14:paraId="69BE7FA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4C34F94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0.070</w:t>
            </w:r>
          </w:p>
        </w:tc>
        <w:tc>
          <w:tcPr>
            <w:tcW w:w="2532" w:type="dxa"/>
            <w:shd w:val="clear" w:color="auto" w:fill="auto"/>
            <w:vAlign w:val="center"/>
            <w:hideMark/>
          </w:tcPr>
          <w:p w14:paraId="274BBBB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0.070</w:t>
            </w:r>
          </w:p>
        </w:tc>
        <w:tc>
          <w:tcPr>
            <w:tcW w:w="2131" w:type="dxa"/>
            <w:shd w:val="clear" w:color="auto" w:fill="auto"/>
            <w:vAlign w:val="center"/>
            <w:hideMark/>
          </w:tcPr>
          <w:p w14:paraId="1F6D015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33D8763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336D372B" w14:textId="77777777" w:rsidTr="001F6CF7">
        <w:trPr>
          <w:trHeight w:val="624"/>
        </w:trPr>
        <w:tc>
          <w:tcPr>
            <w:tcW w:w="2187" w:type="dxa"/>
            <w:shd w:val="clear" w:color="auto" w:fill="009D73"/>
            <w:vAlign w:val="center"/>
            <w:hideMark/>
          </w:tcPr>
          <w:p w14:paraId="4428FA8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Hemijska bezbjednost i buka</w:t>
            </w:r>
          </w:p>
        </w:tc>
        <w:tc>
          <w:tcPr>
            <w:tcW w:w="1561" w:type="dxa"/>
            <w:shd w:val="clear" w:color="auto" w:fill="009D73"/>
            <w:vAlign w:val="center"/>
            <w:hideMark/>
          </w:tcPr>
          <w:p w14:paraId="732128D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2%</w:t>
            </w:r>
          </w:p>
        </w:tc>
        <w:tc>
          <w:tcPr>
            <w:tcW w:w="2112" w:type="dxa"/>
            <w:shd w:val="clear" w:color="auto" w:fill="009D73"/>
            <w:vAlign w:val="center"/>
            <w:hideMark/>
          </w:tcPr>
          <w:p w14:paraId="5A28F20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641.013</w:t>
            </w:r>
          </w:p>
        </w:tc>
        <w:tc>
          <w:tcPr>
            <w:tcW w:w="2532" w:type="dxa"/>
            <w:shd w:val="clear" w:color="auto" w:fill="009D73"/>
            <w:vAlign w:val="center"/>
            <w:hideMark/>
          </w:tcPr>
          <w:p w14:paraId="6FDB129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86.423</w:t>
            </w:r>
          </w:p>
        </w:tc>
        <w:tc>
          <w:tcPr>
            <w:tcW w:w="2131" w:type="dxa"/>
            <w:shd w:val="clear" w:color="auto" w:fill="009D73"/>
            <w:vAlign w:val="center"/>
            <w:hideMark/>
          </w:tcPr>
          <w:p w14:paraId="4264652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154.590</w:t>
            </w:r>
          </w:p>
        </w:tc>
        <w:tc>
          <w:tcPr>
            <w:tcW w:w="2955" w:type="dxa"/>
            <w:shd w:val="clear" w:color="auto" w:fill="009D73"/>
            <w:vAlign w:val="center"/>
            <w:hideMark/>
          </w:tcPr>
          <w:p w14:paraId="208A25D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85011F4" w14:textId="77777777" w:rsidTr="001F6CF7">
        <w:trPr>
          <w:trHeight w:val="288"/>
        </w:trPr>
        <w:tc>
          <w:tcPr>
            <w:tcW w:w="2187" w:type="dxa"/>
            <w:shd w:val="clear" w:color="auto" w:fill="00D29A"/>
            <w:vAlign w:val="center"/>
            <w:hideMark/>
          </w:tcPr>
          <w:p w14:paraId="7FEA49E7"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1. Prioritet </w:t>
            </w:r>
          </w:p>
        </w:tc>
        <w:tc>
          <w:tcPr>
            <w:tcW w:w="1561" w:type="dxa"/>
            <w:shd w:val="clear" w:color="auto" w:fill="00D29A"/>
            <w:vAlign w:val="center"/>
            <w:hideMark/>
          </w:tcPr>
          <w:p w14:paraId="5A222897"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w:t>
            </w:r>
          </w:p>
        </w:tc>
        <w:tc>
          <w:tcPr>
            <w:tcW w:w="2112" w:type="dxa"/>
            <w:shd w:val="clear" w:color="auto" w:fill="00D29A"/>
            <w:vAlign w:val="center"/>
            <w:hideMark/>
          </w:tcPr>
          <w:p w14:paraId="6B7C047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01.539</w:t>
            </w:r>
          </w:p>
        </w:tc>
        <w:tc>
          <w:tcPr>
            <w:tcW w:w="2532" w:type="dxa"/>
            <w:shd w:val="clear" w:color="auto" w:fill="00D29A"/>
            <w:vAlign w:val="center"/>
            <w:hideMark/>
          </w:tcPr>
          <w:p w14:paraId="0FC5353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24.274</w:t>
            </w:r>
          </w:p>
        </w:tc>
        <w:tc>
          <w:tcPr>
            <w:tcW w:w="2131" w:type="dxa"/>
            <w:shd w:val="clear" w:color="auto" w:fill="00D29A"/>
            <w:vAlign w:val="center"/>
            <w:hideMark/>
          </w:tcPr>
          <w:p w14:paraId="1B98022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7.264</w:t>
            </w:r>
          </w:p>
        </w:tc>
        <w:tc>
          <w:tcPr>
            <w:tcW w:w="2955" w:type="dxa"/>
            <w:shd w:val="clear" w:color="auto" w:fill="00D29A"/>
            <w:vAlign w:val="center"/>
            <w:hideMark/>
          </w:tcPr>
          <w:p w14:paraId="31979DB0"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7E27908" w14:textId="77777777" w:rsidTr="007843A3">
        <w:trPr>
          <w:trHeight w:val="480"/>
        </w:trPr>
        <w:tc>
          <w:tcPr>
            <w:tcW w:w="2187" w:type="dxa"/>
            <w:shd w:val="clear" w:color="auto" w:fill="auto"/>
            <w:vAlign w:val="center"/>
            <w:hideMark/>
          </w:tcPr>
          <w:p w14:paraId="42CD9E1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1.1. Mjera</w:t>
            </w:r>
          </w:p>
        </w:tc>
        <w:tc>
          <w:tcPr>
            <w:tcW w:w="1561" w:type="dxa"/>
            <w:shd w:val="clear" w:color="auto" w:fill="auto"/>
            <w:vAlign w:val="center"/>
            <w:hideMark/>
          </w:tcPr>
          <w:p w14:paraId="65360FF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4%</w:t>
            </w:r>
          </w:p>
        </w:tc>
        <w:tc>
          <w:tcPr>
            <w:tcW w:w="2112" w:type="dxa"/>
            <w:shd w:val="clear" w:color="auto" w:fill="auto"/>
            <w:vAlign w:val="center"/>
            <w:hideMark/>
          </w:tcPr>
          <w:p w14:paraId="660FB1D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7.548</w:t>
            </w:r>
          </w:p>
        </w:tc>
        <w:tc>
          <w:tcPr>
            <w:tcW w:w="2532" w:type="dxa"/>
            <w:shd w:val="clear" w:color="auto" w:fill="auto"/>
            <w:vAlign w:val="center"/>
            <w:hideMark/>
          </w:tcPr>
          <w:p w14:paraId="0325DAD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0.283</w:t>
            </w:r>
          </w:p>
        </w:tc>
        <w:tc>
          <w:tcPr>
            <w:tcW w:w="2131" w:type="dxa"/>
            <w:shd w:val="clear" w:color="auto" w:fill="auto"/>
            <w:vAlign w:val="center"/>
            <w:hideMark/>
          </w:tcPr>
          <w:p w14:paraId="5E497F9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7.264</w:t>
            </w:r>
          </w:p>
        </w:tc>
        <w:tc>
          <w:tcPr>
            <w:tcW w:w="2955" w:type="dxa"/>
            <w:shd w:val="clear" w:color="auto" w:fill="auto"/>
            <w:vAlign w:val="center"/>
            <w:hideMark/>
          </w:tcPr>
          <w:p w14:paraId="44B085A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67A789D2" w14:textId="77777777" w:rsidTr="007843A3">
        <w:trPr>
          <w:trHeight w:val="288"/>
        </w:trPr>
        <w:tc>
          <w:tcPr>
            <w:tcW w:w="2187" w:type="dxa"/>
            <w:shd w:val="clear" w:color="auto" w:fill="auto"/>
            <w:vAlign w:val="center"/>
            <w:hideMark/>
          </w:tcPr>
          <w:p w14:paraId="1649CB6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1.2. Mjera</w:t>
            </w:r>
          </w:p>
        </w:tc>
        <w:tc>
          <w:tcPr>
            <w:tcW w:w="1561" w:type="dxa"/>
            <w:shd w:val="clear" w:color="auto" w:fill="auto"/>
            <w:vAlign w:val="center"/>
            <w:hideMark/>
          </w:tcPr>
          <w:p w14:paraId="280DCBD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p>
        </w:tc>
        <w:tc>
          <w:tcPr>
            <w:tcW w:w="2112" w:type="dxa"/>
            <w:shd w:val="clear" w:color="auto" w:fill="auto"/>
            <w:vAlign w:val="center"/>
            <w:hideMark/>
          </w:tcPr>
          <w:p w14:paraId="34510C1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58</w:t>
            </w:r>
          </w:p>
        </w:tc>
        <w:tc>
          <w:tcPr>
            <w:tcW w:w="2532" w:type="dxa"/>
            <w:shd w:val="clear" w:color="auto" w:fill="auto"/>
            <w:vAlign w:val="center"/>
            <w:hideMark/>
          </w:tcPr>
          <w:p w14:paraId="244A595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58</w:t>
            </w:r>
          </w:p>
        </w:tc>
        <w:tc>
          <w:tcPr>
            <w:tcW w:w="2131" w:type="dxa"/>
            <w:shd w:val="clear" w:color="auto" w:fill="auto"/>
            <w:vAlign w:val="center"/>
            <w:hideMark/>
          </w:tcPr>
          <w:p w14:paraId="5351A61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7E5E5BA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35F8B534" w14:textId="77777777" w:rsidTr="007843A3">
        <w:trPr>
          <w:trHeight w:val="288"/>
        </w:trPr>
        <w:tc>
          <w:tcPr>
            <w:tcW w:w="2187" w:type="dxa"/>
            <w:shd w:val="clear" w:color="auto" w:fill="auto"/>
            <w:vAlign w:val="center"/>
            <w:hideMark/>
          </w:tcPr>
          <w:p w14:paraId="215F3A1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1.3. Mjera</w:t>
            </w:r>
          </w:p>
        </w:tc>
        <w:tc>
          <w:tcPr>
            <w:tcW w:w="1561" w:type="dxa"/>
            <w:shd w:val="clear" w:color="auto" w:fill="auto"/>
            <w:vAlign w:val="center"/>
            <w:hideMark/>
          </w:tcPr>
          <w:p w14:paraId="5D45824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w:t>
            </w:r>
          </w:p>
        </w:tc>
        <w:tc>
          <w:tcPr>
            <w:tcW w:w="2112" w:type="dxa"/>
            <w:shd w:val="clear" w:color="auto" w:fill="auto"/>
            <w:vAlign w:val="center"/>
            <w:hideMark/>
          </w:tcPr>
          <w:p w14:paraId="4EA33DB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432</w:t>
            </w:r>
          </w:p>
        </w:tc>
        <w:tc>
          <w:tcPr>
            <w:tcW w:w="2532" w:type="dxa"/>
            <w:shd w:val="clear" w:color="auto" w:fill="auto"/>
            <w:vAlign w:val="center"/>
            <w:hideMark/>
          </w:tcPr>
          <w:p w14:paraId="6783C5E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432</w:t>
            </w:r>
          </w:p>
        </w:tc>
        <w:tc>
          <w:tcPr>
            <w:tcW w:w="2131" w:type="dxa"/>
            <w:shd w:val="clear" w:color="auto" w:fill="auto"/>
            <w:vAlign w:val="center"/>
            <w:hideMark/>
          </w:tcPr>
          <w:p w14:paraId="454D58F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35AA7D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79F463F8" w14:textId="77777777" w:rsidTr="001F6CF7">
        <w:trPr>
          <w:trHeight w:val="288"/>
        </w:trPr>
        <w:tc>
          <w:tcPr>
            <w:tcW w:w="2187" w:type="dxa"/>
            <w:shd w:val="clear" w:color="auto" w:fill="00D29A"/>
            <w:vAlign w:val="center"/>
            <w:hideMark/>
          </w:tcPr>
          <w:p w14:paraId="214C5BC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2. Prioritet </w:t>
            </w:r>
          </w:p>
        </w:tc>
        <w:tc>
          <w:tcPr>
            <w:tcW w:w="1561" w:type="dxa"/>
            <w:shd w:val="clear" w:color="auto" w:fill="00D29A"/>
            <w:vAlign w:val="center"/>
            <w:hideMark/>
          </w:tcPr>
          <w:p w14:paraId="096939CF"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9%</w:t>
            </w:r>
          </w:p>
        </w:tc>
        <w:tc>
          <w:tcPr>
            <w:tcW w:w="2112" w:type="dxa"/>
            <w:shd w:val="clear" w:color="auto" w:fill="00D29A"/>
            <w:vAlign w:val="center"/>
            <w:hideMark/>
          </w:tcPr>
          <w:p w14:paraId="24DB783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45.854</w:t>
            </w:r>
          </w:p>
        </w:tc>
        <w:tc>
          <w:tcPr>
            <w:tcW w:w="2532" w:type="dxa"/>
            <w:shd w:val="clear" w:color="auto" w:fill="00D29A"/>
            <w:vAlign w:val="center"/>
            <w:hideMark/>
          </w:tcPr>
          <w:p w14:paraId="12A0A54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64.693</w:t>
            </w:r>
          </w:p>
        </w:tc>
        <w:tc>
          <w:tcPr>
            <w:tcW w:w="2131" w:type="dxa"/>
            <w:shd w:val="clear" w:color="auto" w:fill="00D29A"/>
            <w:vAlign w:val="center"/>
            <w:hideMark/>
          </w:tcPr>
          <w:p w14:paraId="37F1B54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81.161</w:t>
            </w:r>
          </w:p>
        </w:tc>
        <w:tc>
          <w:tcPr>
            <w:tcW w:w="2955" w:type="dxa"/>
            <w:shd w:val="clear" w:color="auto" w:fill="00D29A"/>
            <w:vAlign w:val="center"/>
            <w:hideMark/>
          </w:tcPr>
          <w:p w14:paraId="4EC4B492"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9E01CC4" w14:textId="77777777" w:rsidTr="007843A3">
        <w:trPr>
          <w:trHeight w:val="480"/>
        </w:trPr>
        <w:tc>
          <w:tcPr>
            <w:tcW w:w="2187" w:type="dxa"/>
            <w:shd w:val="clear" w:color="auto" w:fill="auto"/>
            <w:vAlign w:val="center"/>
            <w:hideMark/>
          </w:tcPr>
          <w:p w14:paraId="2FAC23F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2.1. Mjera</w:t>
            </w:r>
          </w:p>
        </w:tc>
        <w:tc>
          <w:tcPr>
            <w:tcW w:w="1561" w:type="dxa"/>
            <w:shd w:val="clear" w:color="auto" w:fill="auto"/>
            <w:vAlign w:val="center"/>
            <w:hideMark/>
          </w:tcPr>
          <w:p w14:paraId="79EDADB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3%</w:t>
            </w:r>
          </w:p>
        </w:tc>
        <w:tc>
          <w:tcPr>
            <w:tcW w:w="2112" w:type="dxa"/>
            <w:shd w:val="clear" w:color="auto" w:fill="auto"/>
            <w:vAlign w:val="center"/>
            <w:hideMark/>
          </w:tcPr>
          <w:p w14:paraId="2E2D917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51.451</w:t>
            </w:r>
          </w:p>
        </w:tc>
        <w:tc>
          <w:tcPr>
            <w:tcW w:w="2532" w:type="dxa"/>
            <w:shd w:val="clear" w:color="auto" w:fill="auto"/>
            <w:vAlign w:val="center"/>
            <w:hideMark/>
          </w:tcPr>
          <w:p w14:paraId="2532F36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0.290</w:t>
            </w:r>
          </w:p>
        </w:tc>
        <w:tc>
          <w:tcPr>
            <w:tcW w:w="2131" w:type="dxa"/>
            <w:shd w:val="clear" w:color="auto" w:fill="auto"/>
            <w:vAlign w:val="center"/>
            <w:hideMark/>
          </w:tcPr>
          <w:p w14:paraId="2EB16AF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81.161</w:t>
            </w:r>
          </w:p>
        </w:tc>
        <w:tc>
          <w:tcPr>
            <w:tcW w:w="2955" w:type="dxa"/>
            <w:shd w:val="clear" w:color="auto" w:fill="auto"/>
            <w:vAlign w:val="center"/>
            <w:hideMark/>
          </w:tcPr>
          <w:p w14:paraId="6761AC2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4CF867FF" w14:textId="77777777" w:rsidTr="007843A3">
        <w:trPr>
          <w:trHeight w:val="288"/>
        </w:trPr>
        <w:tc>
          <w:tcPr>
            <w:tcW w:w="2187" w:type="dxa"/>
            <w:shd w:val="clear" w:color="auto" w:fill="auto"/>
            <w:vAlign w:val="center"/>
            <w:hideMark/>
          </w:tcPr>
          <w:p w14:paraId="35BC58AE"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2.2. Mjera</w:t>
            </w:r>
          </w:p>
        </w:tc>
        <w:tc>
          <w:tcPr>
            <w:tcW w:w="1561" w:type="dxa"/>
            <w:shd w:val="clear" w:color="auto" w:fill="auto"/>
            <w:vAlign w:val="center"/>
            <w:hideMark/>
          </w:tcPr>
          <w:p w14:paraId="15A2DE0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w:t>
            </w:r>
          </w:p>
        </w:tc>
        <w:tc>
          <w:tcPr>
            <w:tcW w:w="2112" w:type="dxa"/>
            <w:shd w:val="clear" w:color="auto" w:fill="auto"/>
            <w:vAlign w:val="center"/>
            <w:hideMark/>
          </w:tcPr>
          <w:p w14:paraId="242BC18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925</w:t>
            </w:r>
          </w:p>
        </w:tc>
        <w:tc>
          <w:tcPr>
            <w:tcW w:w="2532" w:type="dxa"/>
            <w:shd w:val="clear" w:color="auto" w:fill="auto"/>
            <w:vAlign w:val="center"/>
            <w:hideMark/>
          </w:tcPr>
          <w:p w14:paraId="3DAD1B5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925</w:t>
            </w:r>
          </w:p>
        </w:tc>
        <w:tc>
          <w:tcPr>
            <w:tcW w:w="2131" w:type="dxa"/>
            <w:shd w:val="clear" w:color="auto" w:fill="auto"/>
            <w:vAlign w:val="center"/>
            <w:hideMark/>
          </w:tcPr>
          <w:p w14:paraId="34FF69C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58A74A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29622DEC" w14:textId="77777777" w:rsidTr="007843A3">
        <w:trPr>
          <w:trHeight w:val="288"/>
        </w:trPr>
        <w:tc>
          <w:tcPr>
            <w:tcW w:w="2187" w:type="dxa"/>
            <w:shd w:val="clear" w:color="auto" w:fill="auto"/>
            <w:vAlign w:val="center"/>
            <w:hideMark/>
          </w:tcPr>
          <w:p w14:paraId="70BA7BC6"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2.3. Mjera</w:t>
            </w:r>
          </w:p>
        </w:tc>
        <w:tc>
          <w:tcPr>
            <w:tcW w:w="1561" w:type="dxa"/>
            <w:shd w:val="clear" w:color="auto" w:fill="auto"/>
            <w:vAlign w:val="center"/>
            <w:hideMark/>
          </w:tcPr>
          <w:p w14:paraId="3D2B487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p>
        </w:tc>
        <w:tc>
          <w:tcPr>
            <w:tcW w:w="2112" w:type="dxa"/>
            <w:shd w:val="clear" w:color="auto" w:fill="auto"/>
            <w:vAlign w:val="center"/>
            <w:hideMark/>
          </w:tcPr>
          <w:p w14:paraId="4088396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8.478</w:t>
            </w:r>
          </w:p>
        </w:tc>
        <w:tc>
          <w:tcPr>
            <w:tcW w:w="2532" w:type="dxa"/>
            <w:shd w:val="clear" w:color="auto" w:fill="auto"/>
            <w:vAlign w:val="center"/>
            <w:hideMark/>
          </w:tcPr>
          <w:p w14:paraId="450DF58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8.478</w:t>
            </w:r>
          </w:p>
        </w:tc>
        <w:tc>
          <w:tcPr>
            <w:tcW w:w="2131" w:type="dxa"/>
            <w:shd w:val="clear" w:color="auto" w:fill="auto"/>
            <w:vAlign w:val="center"/>
            <w:hideMark/>
          </w:tcPr>
          <w:p w14:paraId="4391648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3BCB88F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25374A8E" w14:textId="77777777" w:rsidTr="001F6CF7">
        <w:trPr>
          <w:trHeight w:val="288"/>
        </w:trPr>
        <w:tc>
          <w:tcPr>
            <w:tcW w:w="2187" w:type="dxa"/>
            <w:shd w:val="clear" w:color="auto" w:fill="00D29A"/>
            <w:vAlign w:val="center"/>
            <w:hideMark/>
          </w:tcPr>
          <w:p w14:paraId="368873A7"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3. Prioritet </w:t>
            </w:r>
          </w:p>
        </w:tc>
        <w:tc>
          <w:tcPr>
            <w:tcW w:w="1561" w:type="dxa"/>
            <w:shd w:val="clear" w:color="auto" w:fill="00D29A"/>
            <w:vAlign w:val="center"/>
            <w:hideMark/>
          </w:tcPr>
          <w:p w14:paraId="2BC99AFF"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0%</w:t>
            </w:r>
          </w:p>
        </w:tc>
        <w:tc>
          <w:tcPr>
            <w:tcW w:w="2112" w:type="dxa"/>
            <w:shd w:val="clear" w:color="auto" w:fill="00D29A"/>
            <w:vAlign w:val="center"/>
            <w:hideMark/>
          </w:tcPr>
          <w:p w14:paraId="704BED7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326.066</w:t>
            </w:r>
          </w:p>
        </w:tc>
        <w:tc>
          <w:tcPr>
            <w:tcW w:w="2532" w:type="dxa"/>
            <w:shd w:val="clear" w:color="auto" w:fill="00D29A"/>
            <w:vAlign w:val="center"/>
            <w:hideMark/>
          </w:tcPr>
          <w:p w14:paraId="2BE2F83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67.639</w:t>
            </w:r>
          </w:p>
        </w:tc>
        <w:tc>
          <w:tcPr>
            <w:tcW w:w="2131" w:type="dxa"/>
            <w:shd w:val="clear" w:color="auto" w:fill="00D29A"/>
            <w:vAlign w:val="center"/>
            <w:hideMark/>
          </w:tcPr>
          <w:p w14:paraId="3D58BF6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58.427</w:t>
            </w:r>
          </w:p>
        </w:tc>
        <w:tc>
          <w:tcPr>
            <w:tcW w:w="2955" w:type="dxa"/>
            <w:shd w:val="clear" w:color="auto" w:fill="00D29A"/>
            <w:vAlign w:val="center"/>
            <w:hideMark/>
          </w:tcPr>
          <w:p w14:paraId="10B49EF4"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2B2BACD" w14:textId="77777777" w:rsidTr="007843A3">
        <w:trPr>
          <w:trHeight w:val="480"/>
        </w:trPr>
        <w:tc>
          <w:tcPr>
            <w:tcW w:w="2187" w:type="dxa"/>
            <w:shd w:val="clear" w:color="auto" w:fill="auto"/>
            <w:vAlign w:val="center"/>
            <w:hideMark/>
          </w:tcPr>
          <w:p w14:paraId="5533E9A6"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lastRenderedPageBreak/>
              <w:t>5.3.1. Mjera</w:t>
            </w:r>
          </w:p>
        </w:tc>
        <w:tc>
          <w:tcPr>
            <w:tcW w:w="1561" w:type="dxa"/>
            <w:shd w:val="clear" w:color="auto" w:fill="auto"/>
            <w:vAlign w:val="center"/>
            <w:hideMark/>
          </w:tcPr>
          <w:p w14:paraId="43976AC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w:t>
            </w:r>
          </w:p>
        </w:tc>
        <w:tc>
          <w:tcPr>
            <w:tcW w:w="2112" w:type="dxa"/>
            <w:shd w:val="clear" w:color="auto" w:fill="auto"/>
            <w:vAlign w:val="center"/>
            <w:hideMark/>
          </w:tcPr>
          <w:p w14:paraId="22E76C1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87.141</w:t>
            </w:r>
          </w:p>
        </w:tc>
        <w:tc>
          <w:tcPr>
            <w:tcW w:w="2532" w:type="dxa"/>
            <w:shd w:val="clear" w:color="auto" w:fill="auto"/>
            <w:vAlign w:val="center"/>
            <w:hideMark/>
          </w:tcPr>
          <w:p w14:paraId="2329AEF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8.714</w:t>
            </w:r>
          </w:p>
        </w:tc>
        <w:tc>
          <w:tcPr>
            <w:tcW w:w="2131" w:type="dxa"/>
            <w:shd w:val="clear" w:color="auto" w:fill="auto"/>
            <w:vAlign w:val="center"/>
            <w:hideMark/>
          </w:tcPr>
          <w:p w14:paraId="112A8EC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58.427</w:t>
            </w:r>
          </w:p>
        </w:tc>
        <w:tc>
          <w:tcPr>
            <w:tcW w:w="2955" w:type="dxa"/>
            <w:shd w:val="clear" w:color="auto" w:fill="auto"/>
            <w:vAlign w:val="center"/>
            <w:hideMark/>
          </w:tcPr>
          <w:p w14:paraId="28B3451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795E5E14" w14:textId="77777777" w:rsidTr="007843A3">
        <w:trPr>
          <w:trHeight w:val="288"/>
        </w:trPr>
        <w:tc>
          <w:tcPr>
            <w:tcW w:w="2187" w:type="dxa"/>
            <w:shd w:val="clear" w:color="auto" w:fill="auto"/>
            <w:vAlign w:val="center"/>
            <w:hideMark/>
          </w:tcPr>
          <w:p w14:paraId="0DB51987"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3.2. Mjera</w:t>
            </w:r>
          </w:p>
        </w:tc>
        <w:tc>
          <w:tcPr>
            <w:tcW w:w="1561" w:type="dxa"/>
            <w:shd w:val="clear" w:color="auto" w:fill="auto"/>
            <w:vAlign w:val="center"/>
            <w:hideMark/>
          </w:tcPr>
          <w:p w14:paraId="77A100D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w:t>
            </w:r>
          </w:p>
        </w:tc>
        <w:tc>
          <w:tcPr>
            <w:tcW w:w="2112" w:type="dxa"/>
            <w:shd w:val="clear" w:color="auto" w:fill="auto"/>
            <w:vAlign w:val="center"/>
            <w:hideMark/>
          </w:tcPr>
          <w:p w14:paraId="76AACB9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948</w:t>
            </w:r>
          </w:p>
        </w:tc>
        <w:tc>
          <w:tcPr>
            <w:tcW w:w="2532" w:type="dxa"/>
            <w:shd w:val="clear" w:color="auto" w:fill="auto"/>
            <w:vAlign w:val="center"/>
            <w:hideMark/>
          </w:tcPr>
          <w:p w14:paraId="1150D24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948</w:t>
            </w:r>
          </w:p>
        </w:tc>
        <w:tc>
          <w:tcPr>
            <w:tcW w:w="2131" w:type="dxa"/>
            <w:shd w:val="clear" w:color="auto" w:fill="auto"/>
            <w:vAlign w:val="center"/>
            <w:hideMark/>
          </w:tcPr>
          <w:p w14:paraId="64A065E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7871526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00D957A3" w14:textId="77777777" w:rsidTr="007843A3">
        <w:trPr>
          <w:trHeight w:val="288"/>
        </w:trPr>
        <w:tc>
          <w:tcPr>
            <w:tcW w:w="2187" w:type="dxa"/>
            <w:shd w:val="clear" w:color="auto" w:fill="auto"/>
            <w:vAlign w:val="center"/>
            <w:hideMark/>
          </w:tcPr>
          <w:p w14:paraId="344C2325"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3.3. Mjera </w:t>
            </w:r>
          </w:p>
        </w:tc>
        <w:tc>
          <w:tcPr>
            <w:tcW w:w="1561" w:type="dxa"/>
            <w:shd w:val="clear" w:color="auto" w:fill="auto"/>
            <w:vAlign w:val="center"/>
            <w:hideMark/>
          </w:tcPr>
          <w:p w14:paraId="67ED224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2%</w:t>
            </w:r>
          </w:p>
        </w:tc>
        <w:tc>
          <w:tcPr>
            <w:tcW w:w="2112" w:type="dxa"/>
            <w:shd w:val="clear" w:color="auto" w:fill="auto"/>
            <w:vAlign w:val="center"/>
            <w:hideMark/>
          </w:tcPr>
          <w:p w14:paraId="0F48BD7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77</w:t>
            </w:r>
          </w:p>
        </w:tc>
        <w:tc>
          <w:tcPr>
            <w:tcW w:w="2532" w:type="dxa"/>
            <w:shd w:val="clear" w:color="auto" w:fill="auto"/>
            <w:vAlign w:val="center"/>
            <w:hideMark/>
          </w:tcPr>
          <w:p w14:paraId="749A00A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77</w:t>
            </w:r>
          </w:p>
        </w:tc>
        <w:tc>
          <w:tcPr>
            <w:tcW w:w="2131" w:type="dxa"/>
            <w:shd w:val="clear" w:color="auto" w:fill="auto"/>
            <w:vAlign w:val="center"/>
            <w:hideMark/>
          </w:tcPr>
          <w:p w14:paraId="5318193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5E8CAAF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7619C78D" w14:textId="77777777" w:rsidTr="001F6CF7">
        <w:trPr>
          <w:trHeight w:val="288"/>
        </w:trPr>
        <w:tc>
          <w:tcPr>
            <w:tcW w:w="2187" w:type="dxa"/>
            <w:shd w:val="clear" w:color="auto" w:fill="00D29A"/>
            <w:vAlign w:val="center"/>
            <w:hideMark/>
          </w:tcPr>
          <w:p w14:paraId="2D03C129"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4. Prioritet </w:t>
            </w:r>
          </w:p>
        </w:tc>
        <w:tc>
          <w:tcPr>
            <w:tcW w:w="1561" w:type="dxa"/>
            <w:shd w:val="clear" w:color="auto" w:fill="00D29A"/>
            <w:vAlign w:val="center"/>
            <w:hideMark/>
          </w:tcPr>
          <w:p w14:paraId="04161D89"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w:t>
            </w:r>
          </w:p>
        </w:tc>
        <w:tc>
          <w:tcPr>
            <w:tcW w:w="2112" w:type="dxa"/>
            <w:shd w:val="clear" w:color="auto" w:fill="00D29A"/>
            <w:vAlign w:val="center"/>
            <w:hideMark/>
          </w:tcPr>
          <w:p w14:paraId="5F77D55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01.659</w:t>
            </w:r>
          </w:p>
        </w:tc>
        <w:tc>
          <w:tcPr>
            <w:tcW w:w="2532" w:type="dxa"/>
            <w:shd w:val="clear" w:color="auto" w:fill="00D29A"/>
            <w:vAlign w:val="center"/>
            <w:hideMark/>
          </w:tcPr>
          <w:p w14:paraId="1341490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0.166</w:t>
            </w:r>
          </w:p>
        </w:tc>
        <w:tc>
          <w:tcPr>
            <w:tcW w:w="2131" w:type="dxa"/>
            <w:shd w:val="clear" w:color="auto" w:fill="00D29A"/>
            <w:vAlign w:val="center"/>
            <w:hideMark/>
          </w:tcPr>
          <w:p w14:paraId="4A9AA96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51.493</w:t>
            </w:r>
          </w:p>
        </w:tc>
        <w:tc>
          <w:tcPr>
            <w:tcW w:w="2955" w:type="dxa"/>
            <w:shd w:val="clear" w:color="auto" w:fill="00D29A"/>
            <w:vAlign w:val="center"/>
            <w:hideMark/>
          </w:tcPr>
          <w:p w14:paraId="2A614F1A"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69B5492F" w14:textId="77777777" w:rsidTr="007843A3">
        <w:trPr>
          <w:trHeight w:val="480"/>
        </w:trPr>
        <w:tc>
          <w:tcPr>
            <w:tcW w:w="2187" w:type="dxa"/>
            <w:shd w:val="clear" w:color="auto" w:fill="auto"/>
            <w:vAlign w:val="center"/>
            <w:hideMark/>
          </w:tcPr>
          <w:p w14:paraId="5609517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4.1. Mjera</w:t>
            </w:r>
          </w:p>
        </w:tc>
        <w:tc>
          <w:tcPr>
            <w:tcW w:w="1561" w:type="dxa"/>
            <w:shd w:val="clear" w:color="auto" w:fill="auto"/>
            <w:vAlign w:val="center"/>
            <w:hideMark/>
          </w:tcPr>
          <w:p w14:paraId="3E8691E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4B981EB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01.659</w:t>
            </w:r>
          </w:p>
        </w:tc>
        <w:tc>
          <w:tcPr>
            <w:tcW w:w="2532" w:type="dxa"/>
            <w:shd w:val="clear" w:color="auto" w:fill="auto"/>
            <w:vAlign w:val="center"/>
            <w:hideMark/>
          </w:tcPr>
          <w:p w14:paraId="25DE22A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0.166</w:t>
            </w:r>
          </w:p>
        </w:tc>
        <w:tc>
          <w:tcPr>
            <w:tcW w:w="2131" w:type="dxa"/>
            <w:shd w:val="clear" w:color="auto" w:fill="auto"/>
            <w:vAlign w:val="center"/>
            <w:hideMark/>
          </w:tcPr>
          <w:p w14:paraId="55E3220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51.493</w:t>
            </w:r>
          </w:p>
        </w:tc>
        <w:tc>
          <w:tcPr>
            <w:tcW w:w="2955" w:type="dxa"/>
            <w:shd w:val="clear" w:color="auto" w:fill="auto"/>
            <w:vAlign w:val="center"/>
            <w:hideMark/>
          </w:tcPr>
          <w:p w14:paraId="059E22F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7BA7C866" w14:textId="77777777" w:rsidTr="001F6CF7">
        <w:trPr>
          <w:trHeight w:val="288"/>
        </w:trPr>
        <w:tc>
          <w:tcPr>
            <w:tcW w:w="2187" w:type="dxa"/>
            <w:shd w:val="clear" w:color="auto" w:fill="00D29A"/>
            <w:vAlign w:val="center"/>
            <w:hideMark/>
          </w:tcPr>
          <w:p w14:paraId="6AC572AD"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5. Prioritet </w:t>
            </w:r>
          </w:p>
        </w:tc>
        <w:tc>
          <w:tcPr>
            <w:tcW w:w="1561" w:type="dxa"/>
            <w:shd w:val="clear" w:color="auto" w:fill="00D29A"/>
            <w:vAlign w:val="center"/>
            <w:hideMark/>
          </w:tcPr>
          <w:p w14:paraId="33CD588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w:t>
            </w:r>
          </w:p>
        </w:tc>
        <w:tc>
          <w:tcPr>
            <w:tcW w:w="2112" w:type="dxa"/>
            <w:shd w:val="clear" w:color="auto" w:fill="00D29A"/>
            <w:vAlign w:val="center"/>
            <w:hideMark/>
          </w:tcPr>
          <w:p w14:paraId="67CADCE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5.345</w:t>
            </w:r>
          </w:p>
        </w:tc>
        <w:tc>
          <w:tcPr>
            <w:tcW w:w="2532" w:type="dxa"/>
            <w:shd w:val="clear" w:color="auto" w:fill="00D29A"/>
            <w:vAlign w:val="center"/>
            <w:hideMark/>
          </w:tcPr>
          <w:p w14:paraId="6C88A4C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5.345</w:t>
            </w:r>
          </w:p>
        </w:tc>
        <w:tc>
          <w:tcPr>
            <w:tcW w:w="2131" w:type="dxa"/>
            <w:shd w:val="clear" w:color="auto" w:fill="00D29A"/>
            <w:vAlign w:val="center"/>
            <w:hideMark/>
          </w:tcPr>
          <w:p w14:paraId="5125C4C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30FBBEF8"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425E2AC" w14:textId="77777777" w:rsidTr="007843A3">
        <w:trPr>
          <w:trHeight w:val="288"/>
        </w:trPr>
        <w:tc>
          <w:tcPr>
            <w:tcW w:w="2187" w:type="dxa"/>
            <w:shd w:val="clear" w:color="auto" w:fill="auto"/>
            <w:vAlign w:val="center"/>
            <w:hideMark/>
          </w:tcPr>
          <w:p w14:paraId="6EBFE74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5.1. Mjera</w:t>
            </w:r>
          </w:p>
        </w:tc>
        <w:tc>
          <w:tcPr>
            <w:tcW w:w="1561" w:type="dxa"/>
            <w:shd w:val="clear" w:color="auto" w:fill="auto"/>
            <w:vAlign w:val="center"/>
            <w:hideMark/>
          </w:tcPr>
          <w:p w14:paraId="5318F3F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7F55700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5.345</w:t>
            </w:r>
          </w:p>
        </w:tc>
        <w:tc>
          <w:tcPr>
            <w:tcW w:w="2532" w:type="dxa"/>
            <w:shd w:val="clear" w:color="auto" w:fill="auto"/>
            <w:vAlign w:val="center"/>
            <w:hideMark/>
          </w:tcPr>
          <w:p w14:paraId="0BB88A9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5.345</w:t>
            </w:r>
          </w:p>
        </w:tc>
        <w:tc>
          <w:tcPr>
            <w:tcW w:w="2131" w:type="dxa"/>
            <w:shd w:val="clear" w:color="auto" w:fill="auto"/>
            <w:vAlign w:val="center"/>
            <w:hideMark/>
          </w:tcPr>
          <w:p w14:paraId="41A8F9F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A89C33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71BBA1F8" w14:textId="77777777" w:rsidTr="001F6CF7">
        <w:trPr>
          <w:trHeight w:val="288"/>
        </w:trPr>
        <w:tc>
          <w:tcPr>
            <w:tcW w:w="2187" w:type="dxa"/>
            <w:shd w:val="clear" w:color="auto" w:fill="00D29A"/>
            <w:vAlign w:val="center"/>
            <w:hideMark/>
          </w:tcPr>
          <w:p w14:paraId="5C75948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6. Prioritet </w:t>
            </w:r>
          </w:p>
        </w:tc>
        <w:tc>
          <w:tcPr>
            <w:tcW w:w="1561" w:type="dxa"/>
            <w:shd w:val="clear" w:color="auto" w:fill="00D29A"/>
            <w:vAlign w:val="center"/>
            <w:hideMark/>
          </w:tcPr>
          <w:p w14:paraId="25D11502"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w:t>
            </w:r>
          </w:p>
        </w:tc>
        <w:tc>
          <w:tcPr>
            <w:tcW w:w="2112" w:type="dxa"/>
            <w:shd w:val="clear" w:color="auto" w:fill="00D29A"/>
            <w:vAlign w:val="center"/>
            <w:hideMark/>
          </w:tcPr>
          <w:p w14:paraId="611FA62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05.774</w:t>
            </w:r>
          </w:p>
        </w:tc>
        <w:tc>
          <w:tcPr>
            <w:tcW w:w="2532" w:type="dxa"/>
            <w:shd w:val="clear" w:color="auto" w:fill="00D29A"/>
            <w:vAlign w:val="center"/>
            <w:hideMark/>
          </w:tcPr>
          <w:p w14:paraId="1635D10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0.577</w:t>
            </w:r>
          </w:p>
        </w:tc>
        <w:tc>
          <w:tcPr>
            <w:tcW w:w="2131" w:type="dxa"/>
            <w:shd w:val="clear" w:color="auto" w:fill="00D29A"/>
            <w:vAlign w:val="center"/>
            <w:hideMark/>
          </w:tcPr>
          <w:p w14:paraId="29A0CF7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15.197</w:t>
            </w:r>
          </w:p>
        </w:tc>
        <w:tc>
          <w:tcPr>
            <w:tcW w:w="2955" w:type="dxa"/>
            <w:shd w:val="clear" w:color="auto" w:fill="00D29A"/>
            <w:vAlign w:val="center"/>
            <w:hideMark/>
          </w:tcPr>
          <w:p w14:paraId="1944AF00"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A6AC22D" w14:textId="77777777" w:rsidTr="007843A3">
        <w:trPr>
          <w:trHeight w:val="480"/>
        </w:trPr>
        <w:tc>
          <w:tcPr>
            <w:tcW w:w="2187" w:type="dxa"/>
            <w:shd w:val="clear" w:color="auto" w:fill="auto"/>
            <w:vAlign w:val="center"/>
            <w:hideMark/>
          </w:tcPr>
          <w:p w14:paraId="46419085"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6.1. Mjera</w:t>
            </w:r>
          </w:p>
        </w:tc>
        <w:tc>
          <w:tcPr>
            <w:tcW w:w="1561" w:type="dxa"/>
            <w:shd w:val="clear" w:color="auto" w:fill="auto"/>
            <w:vAlign w:val="center"/>
            <w:hideMark/>
          </w:tcPr>
          <w:p w14:paraId="5C5207A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51FD24A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5.774</w:t>
            </w:r>
          </w:p>
        </w:tc>
        <w:tc>
          <w:tcPr>
            <w:tcW w:w="2532" w:type="dxa"/>
            <w:shd w:val="clear" w:color="auto" w:fill="auto"/>
            <w:vAlign w:val="center"/>
            <w:hideMark/>
          </w:tcPr>
          <w:p w14:paraId="77740C5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577</w:t>
            </w:r>
          </w:p>
        </w:tc>
        <w:tc>
          <w:tcPr>
            <w:tcW w:w="2131" w:type="dxa"/>
            <w:shd w:val="clear" w:color="auto" w:fill="auto"/>
            <w:vAlign w:val="center"/>
            <w:hideMark/>
          </w:tcPr>
          <w:p w14:paraId="3A0A07C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5.197</w:t>
            </w:r>
          </w:p>
        </w:tc>
        <w:tc>
          <w:tcPr>
            <w:tcW w:w="2955" w:type="dxa"/>
            <w:shd w:val="clear" w:color="auto" w:fill="auto"/>
            <w:vAlign w:val="center"/>
            <w:hideMark/>
          </w:tcPr>
          <w:p w14:paraId="2DD90A2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4EF73F05" w14:textId="77777777" w:rsidTr="001F6CF7">
        <w:trPr>
          <w:trHeight w:val="288"/>
        </w:trPr>
        <w:tc>
          <w:tcPr>
            <w:tcW w:w="2187" w:type="dxa"/>
            <w:shd w:val="clear" w:color="auto" w:fill="00D29A"/>
            <w:vAlign w:val="center"/>
            <w:hideMark/>
          </w:tcPr>
          <w:p w14:paraId="3CA7E5AE"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7. Prioritet </w:t>
            </w:r>
          </w:p>
        </w:tc>
        <w:tc>
          <w:tcPr>
            <w:tcW w:w="1561" w:type="dxa"/>
            <w:shd w:val="clear" w:color="auto" w:fill="00D29A"/>
            <w:vAlign w:val="center"/>
            <w:hideMark/>
          </w:tcPr>
          <w:p w14:paraId="102319EF"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w:t>
            </w:r>
          </w:p>
        </w:tc>
        <w:tc>
          <w:tcPr>
            <w:tcW w:w="2112" w:type="dxa"/>
            <w:shd w:val="clear" w:color="auto" w:fill="00D29A"/>
            <w:vAlign w:val="center"/>
            <w:hideMark/>
          </w:tcPr>
          <w:p w14:paraId="2DA6918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368.644</w:t>
            </w:r>
          </w:p>
        </w:tc>
        <w:tc>
          <w:tcPr>
            <w:tcW w:w="2532" w:type="dxa"/>
            <w:shd w:val="clear" w:color="auto" w:fill="00D29A"/>
            <w:vAlign w:val="center"/>
            <w:hideMark/>
          </w:tcPr>
          <w:p w14:paraId="6A28FE1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73.729</w:t>
            </w:r>
          </w:p>
        </w:tc>
        <w:tc>
          <w:tcPr>
            <w:tcW w:w="2131" w:type="dxa"/>
            <w:shd w:val="clear" w:color="auto" w:fill="00D29A"/>
            <w:vAlign w:val="center"/>
            <w:hideMark/>
          </w:tcPr>
          <w:p w14:paraId="41A8BEB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94.916</w:t>
            </w:r>
          </w:p>
        </w:tc>
        <w:tc>
          <w:tcPr>
            <w:tcW w:w="2955" w:type="dxa"/>
            <w:shd w:val="clear" w:color="auto" w:fill="00D29A"/>
            <w:vAlign w:val="center"/>
            <w:hideMark/>
          </w:tcPr>
          <w:p w14:paraId="01A8CD05"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0CE4434" w14:textId="77777777" w:rsidTr="007843A3">
        <w:trPr>
          <w:trHeight w:val="480"/>
        </w:trPr>
        <w:tc>
          <w:tcPr>
            <w:tcW w:w="2187" w:type="dxa"/>
            <w:shd w:val="clear" w:color="auto" w:fill="auto"/>
            <w:vAlign w:val="center"/>
            <w:hideMark/>
          </w:tcPr>
          <w:p w14:paraId="7E398C2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7.1. Mjera</w:t>
            </w:r>
          </w:p>
        </w:tc>
        <w:tc>
          <w:tcPr>
            <w:tcW w:w="1561" w:type="dxa"/>
            <w:shd w:val="clear" w:color="auto" w:fill="auto"/>
            <w:vAlign w:val="center"/>
            <w:hideMark/>
          </w:tcPr>
          <w:p w14:paraId="00C30FF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5647143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68.644</w:t>
            </w:r>
          </w:p>
        </w:tc>
        <w:tc>
          <w:tcPr>
            <w:tcW w:w="2532" w:type="dxa"/>
            <w:shd w:val="clear" w:color="auto" w:fill="auto"/>
            <w:vAlign w:val="center"/>
            <w:hideMark/>
          </w:tcPr>
          <w:p w14:paraId="7FDFA4B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3.729</w:t>
            </w:r>
          </w:p>
        </w:tc>
        <w:tc>
          <w:tcPr>
            <w:tcW w:w="2131" w:type="dxa"/>
            <w:shd w:val="clear" w:color="auto" w:fill="auto"/>
            <w:vAlign w:val="center"/>
            <w:hideMark/>
          </w:tcPr>
          <w:p w14:paraId="41BF469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94.916</w:t>
            </w:r>
          </w:p>
        </w:tc>
        <w:tc>
          <w:tcPr>
            <w:tcW w:w="2955" w:type="dxa"/>
            <w:shd w:val="clear" w:color="auto" w:fill="auto"/>
            <w:vAlign w:val="center"/>
            <w:hideMark/>
          </w:tcPr>
          <w:p w14:paraId="6203F29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644896A7" w14:textId="77777777" w:rsidTr="001F6CF7">
        <w:trPr>
          <w:trHeight w:val="288"/>
        </w:trPr>
        <w:tc>
          <w:tcPr>
            <w:tcW w:w="2187" w:type="dxa"/>
            <w:shd w:val="clear" w:color="auto" w:fill="00D29A"/>
            <w:vAlign w:val="center"/>
            <w:hideMark/>
          </w:tcPr>
          <w:p w14:paraId="241B31D8"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8. Prioritet </w:t>
            </w:r>
          </w:p>
        </w:tc>
        <w:tc>
          <w:tcPr>
            <w:tcW w:w="1561" w:type="dxa"/>
            <w:shd w:val="clear" w:color="auto" w:fill="00D29A"/>
            <w:vAlign w:val="center"/>
            <w:hideMark/>
          </w:tcPr>
          <w:p w14:paraId="4253F2BA"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w:t>
            </w:r>
          </w:p>
        </w:tc>
        <w:tc>
          <w:tcPr>
            <w:tcW w:w="2112" w:type="dxa"/>
            <w:shd w:val="clear" w:color="auto" w:fill="00D29A"/>
            <w:vAlign w:val="center"/>
            <w:hideMark/>
          </w:tcPr>
          <w:p w14:paraId="2993997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76.133</w:t>
            </w:r>
          </w:p>
        </w:tc>
        <w:tc>
          <w:tcPr>
            <w:tcW w:w="2532" w:type="dxa"/>
            <w:shd w:val="clear" w:color="auto" w:fill="00D29A"/>
            <w:vAlign w:val="center"/>
            <w:hideMark/>
          </w:tcPr>
          <w:p w14:paraId="1E72760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131" w:type="dxa"/>
            <w:shd w:val="clear" w:color="auto" w:fill="00D29A"/>
            <w:vAlign w:val="center"/>
            <w:hideMark/>
          </w:tcPr>
          <w:p w14:paraId="28265BD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76.133</w:t>
            </w:r>
          </w:p>
        </w:tc>
        <w:tc>
          <w:tcPr>
            <w:tcW w:w="2955" w:type="dxa"/>
            <w:shd w:val="clear" w:color="auto" w:fill="00D29A"/>
            <w:vAlign w:val="center"/>
            <w:hideMark/>
          </w:tcPr>
          <w:p w14:paraId="629EC9A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D8E558E" w14:textId="77777777" w:rsidTr="007843A3">
        <w:trPr>
          <w:trHeight w:val="480"/>
        </w:trPr>
        <w:tc>
          <w:tcPr>
            <w:tcW w:w="2187" w:type="dxa"/>
            <w:shd w:val="clear" w:color="auto" w:fill="auto"/>
            <w:vAlign w:val="center"/>
            <w:hideMark/>
          </w:tcPr>
          <w:p w14:paraId="4FC878F5"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1. Mjera</w:t>
            </w:r>
          </w:p>
        </w:tc>
        <w:tc>
          <w:tcPr>
            <w:tcW w:w="1561" w:type="dxa"/>
            <w:shd w:val="clear" w:color="auto" w:fill="auto"/>
            <w:vAlign w:val="center"/>
            <w:hideMark/>
          </w:tcPr>
          <w:p w14:paraId="58D530B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05BA8A9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76.133</w:t>
            </w:r>
          </w:p>
        </w:tc>
        <w:tc>
          <w:tcPr>
            <w:tcW w:w="2532" w:type="dxa"/>
            <w:shd w:val="clear" w:color="auto" w:fill="auto"/>
            <w:vAlign w:val="center"/>
            <w:hideMark/>
          </w:tcPr>
          <w:p w14:paraId="606284F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3E94AD1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76.133</w:t>
            </w:r>
          </w:p>
        </w:tc>
        <w:tc>
          <w:tcPr>
            <w:tcW w:w="2955" w:type="dxa"/>
            <w:shd w:val="clear" w:color="auto" w:fill="auto"/>
            <w:vAlign w:val="center"/>
            <w:hideMark/>
          </w:tcPr>
          <w:p w14:paraId="68C1E4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Sredstva EU i drugih međunarodnih donatora</w:t>
            </w:r>
          </w:p>
        </w:tc>
      </w:tr>
      <w:tr w:rsidR="007843A3" w:rsidRPr="008D043F" w14:paraId="267D1823" w14:textId="77777777" w:rsidTr="001F6CF7">
        <w:trPr>
          <w:trHeight w:val="624"/>
        </w:trPr>
        <w:tc>
          <w:tcPr>
            <w:tcW w:w="2187" w:type="dxa"/>
            <w:shd w:val="clear" w:color="auto" w:fill="009D73"/>
            <w:vAlign w:val="center"/>
            <w:hideMark/>
          </w:tcPr>
          <w:p w14:paraId="38751C33"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Održivo upravljanje resursima</w:t>
            </w:r>
          </w:p>
        </w:tc>
        <w:tc>
          <w:tcPr>
            <w:tcW w:w="1561" w:type="dxa"/>
            <w:shd w:val="clear" w:color="auto" w:fill="009D73"/>
            <w:vAlign w:val="center"/>
            <w:hideMark/>
          </w:tcPr>
          <w:p w14:paraId="7FC7B4C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2%</w:t>
            </w:r>
          </w:p>
        </w:tc>
        <w:tc>
          <w:tcPr>
            <w:tcW w:w="2112" w:type="dxa"/>
            <w:shd w:val="clear" w:color="auto" w:fill="009D73"/>
            <w:vAlign w:val="center"/>
            <w:hideMark/>
          </w:tcPr>
          <w:p w14:paraId="2B6F37D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479.511.961</w:t>
            </w:r>
          </w:p>
        </w:tc>
        <w:tc>
          <w:tcPr>
            <w:tcW w:w="2532" w:type="dxa"/>
            <w:shd w:val="clear" w:color="auto" w:fill="009D73"/>
            <w:vAlign w:val="center"/>
            <w:hideMark/>
          </w:tcPr>
          <w:p w14:paraId="64BE358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48.980.610</w:t>
            </w:r>
          </w:p>
        </w:tc>
        <w:tc>
          <w:tcPr>
            <w:tcW w:w="2131" w:type="dxa"/>
            <w:shd w:val="clear" w:color="auto" w:fill="009D73"/>
            <w:vAlign w:val="center"/>
            <w:hideMark/>
          </w:tcPr>
          <w:p w14:paraId="70196B7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130.531.351</w:t>
            </w:r>
          </w:p>
        </w:tc>
        <w:tc>
          <w:tcPr>
            <w:tcW w:w="2955" w:type="dxa"/>
            <w:shd w:val="clear" w:color="auto" w:fill="009D73"/>
            <w:vAlign w:val="center"/>
            <w:hideMark/>
          </w:tcPr>
          <w:p w14:paraId="1A3D91A0"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6C45705F" w14:textId="77777777" w:rsidTr="001F6CF7">
        <w:trPr>
          <w:trHeight w:val="288"/>
        </w:trPr>
        <w:tc>
          <w:tcPr>
            <w:tcW w:w="2187" w:type="dxa"/>
            <w:shd w:val="clear" w:color="auto" w:fill="00D29A"/>
            <w:vAlign w:val="center"/>
            <w:hideMark/>
          </w:tcPr>
          <w:p w14:paraId="2813BA3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1. Prioritet </w:t>
            </w:r>
          </w:p>
        </w:tc>
        <w:tc>
          <w:tcPr>
            <w:tcW w:w="1561" w:type="dxa"/>
            <w:shd w:val="clear" w:color="auto" w:fill="00D29A"/>
            <w:vAlign w:val="center"/>
            <w:hideMark/>
          </w:tcPr>
          <w:p w14:paraId="17DC0FC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w:t>
            </w:r>
          </w:p>
        </w:tc>
        <w:tc>
          <w:tcPr>
            <w:tcW w:w="2112" w:type="dxa"/>
            <w:shd w:val="clear" w:color="auto" w:fill="00D29A"/>
            <w:vAlign w:val="center"/>
            <w:hideMark/>
          </w:tcPr>
          <w:p w14:paraId="7056DEF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1.876.906</w:t>
            </w:r>
          </w:p>
        </w:tc>
        <w:tc>
          <w:tcPr>
            <w:tcW w:w="2532" w:type="dxa"/>
            <w:shd w:val="clear" w:color="auto" w:fill="00D29A"/>
            <w:vAlign w:val="center"/>
            <w:hideMark/>
          </w:tcPr>
          <w:p w14:paraId="4FB3E1F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337.100</w:t>
            </w:r>
          </w:p>
        </w:tc>
        <w:tc>
          <w:tcPr>
            <w:tcW w:w="2131" w:type="dxa"/>
            <w:shd w:val="clear" w:color="auto" w:fill="00D29A"/>
            <w:vAlign w:val="center"/>
            <w:hideMark/>
          </w:tcPr>
          <w:p w14:paraId="42F000D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7.539.806</w:t>
            </w:r>
          </w:p>
        </w:tc>
        <w:tc>
          <w:tcPr>
            <w:tcW w:w="2955" w:type="dxa"/>
            <w:shd w:val="clear" w:color="auto" w:fill="00D29A"/>
            <w:vAlign w:val="center"/>
            <w:hideMark/>
          </w:tcPr>
          <w:p w14:paraId="0C5C2E17"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EA8D193" w14:textId="77777777" w:rsidTr="007843A3">
        <w:trPr>
          <w:trHeight w:val="480"/>
        </w:trPr>
        <w:tc>
          <w:tcPr>
            <w:tcW w:w="2187" w:type="dxa"/>
            <w:shd w:val="clear" w:color="auto" w:fill="auto"/>
            <w:vAlign w:val="center"/>
            <w:hideMark/>
          </w:tcPr>
          <w:p w14:paraId="3EF4ECB7"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1. Mjera</w:t>
            </w:r>
          </w:p>
        </w:tc>
        <w:tc>
          <w:tcPr>
            <w:tcW w:w="1561" w:type="dxa"/>
            <w:shd w:val="clear" w:color="auto" w:fill="auto"/>
            <w:vAlign w:val="center"/>
            <w:hideMark/>
          </w:tcPr>
          <w:p w14:paraId="5529FA3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4671636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5.984</w:t>
            </w:r>
          </w:p>
        </w:tc>
        <w:tc>
          <w:tcPr>
            <w:tcW w:w="2532" w:type="dxa"/>
            <w:shd w:val="clear" w:color="auto" w:fill="auto"/>
            <w:vAlign w:val="center"/>
            <w:hideMark/>
          </w:tcPr>
          <w:p w14:paraId="07003D1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598</w:t>
            </w:r>
          </w:p>
        </w:tc>
        <w:tc>
          <w:tcPr>
            <w:tcW w:w="2131" w:type="dxa"/>
            <w:shd w:val="clear" w:color="auto" w:fill="auto"/>
            <w:vAlign w:val="center"/>
            <w:hideMark/>
          </w:tcPr>
          <w:p w14:paraId="2F33814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9.386</w:t>
            </w:r>
          </w:p>
        </w:tc>
        <w:tc>
          <w:tcPr>
            <w:tcW w:w="2955" w:type="dxa"/>
            <w:shd w:val="clear" w:color="auto" w:fill="auto"/>
            <w:vAlign w:val="center"/>
            <w:hideMark/>
          </w:tcPr>
          <w:p w14:paraId="65F455C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5B66ECC6" w14:textId="77777777" w:rsidTr="007843A3">
        <w:trPr>
          <w:trHeight w:val="480"/>
        </w:trPr>
        <w:tc>
          <w:tcPr>
            <w:tcW w:w="2187" w:type="dxa"/>
            <w:shd w:val="clear" w:color="auto" w:fill="auto"/>
            <w:vAlign w:val="center"/>
            <w:hideMark/>
          </w:tcPr>
          <w:p w14:paraId="6D7CB86F"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2. Mjera</w:t>
            </w:r>
          </w:p>
        </w:tc>
        <w:tc>
          <w:tcPr>
            <w:tcW w:w="1561" w:type="dxa"/>
            <w:shd w:val="clear" w:color="auto" w:fill="auto"/>
            <w:vAlign w:val="center"/>
            <w:hideMark/>
          </w:tcPr>
          <w:p w14:paraId="64BC77D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2%</w:t>
            </w:r>
          </w:p>
        </w:tc>
        <w:tc>
          <w:tcPr>
            <w:tcW w:w="2112" w:type="dxa"/>
            <w:shd w:val="clear" w:color="auto" w:fill="auto"/>
            <w:vAlign w:val="center"/>
            <w:hideMark/>
          </w:tcPr>
          <w:p w14:paraId="2D4DE37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3.281</w:t>
            </w:r>
          </w:p>
        </w:tc>
        <w:tc>
          <w:tcPr>
            <w:tcW w:w="2532" w:type="dxa"/>
            <w:shd w:val="clear" w:color="auto" w:fill="auto"/>
            <w:vAlign w:val="center"/>
            <w:hideMark/>
          </w:tcPr>
          <w:p w14:paraId="201B67A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2.656</w:t>
            </w:r>
          </w:p>
        </w:tc>
        <w:tc>
          <w:tcPr>
            <w:tcW w:w="2131" w:type="dxa"/>
            <w:shd w:val="clear" w:color="auto" w:fill="auto"/>
            <w:vAlign w:val="center"/>
            <w:hideMark/>
          </w:tcPr>
          <w:p w14:paraId="56653AD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0.625</w:t>
            </w:r>
          </w:p>
        </w:tc>
        <w:tc>
          <w:tcPr>
            <w:tcW w:w="2955" w:type="dxa"/>
            <w:shd w:val="clear" w:color="auto" w:fill="auto"/>
            <w:vAlign w:val="center"/>
            <w:hideMark/>
          </w:tcPr>
          <w:p w14:paraId="048EAED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E0D163C" w14:textId="77777777" w:rsidTr="007843A3">
        <w:trPr>
          <w:trHeight w:val="288"/>
        </w:trPr>
        <w:tc>
          <w:tcPr>
            <w:tcW w:w="2187" w:type="dxa"/>
            <w:shd w:val="clear" w:color="auto" w:fill="auto"/>
            <w:vAlign w:val="center"/>
            <w:hideMark/>
          </w:tcPr>
          <w:p w14:paraId="1696528E"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3. Mjera</w:t>
            </w:r>
          </w:p>
        </w:tc>
        <w:tc>
          <w:tcPr>
            <w:tcW w:w="1561" w:type="dxa"/>
            <w:shd w:val="clear" w:color="auto" w:fill="auto"/>
            <w:vAlign w:val="center"/>
            <w:hideMark/>
          </w:tcPr>
          <w:p w14:paraId="1FE9D74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7%</w:t>
            </w:r>
          </w:p>
        </w:tc>
        <w:tc>
          <w:tcPr>
            <w:tcW w:w="2112" w:type="dxa"/>
            <w:shd w:val="clear" w:color="auto" w:fill="auto"/>
            <w:vAlign w:val="center"/>
            <w:hideMark/>
          </w:tcPr>
          <w:p w14:paraId="68F4490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778</w:t>
            </w:r>
          </w:p>
        </w:tc>
        <w:tc>
          <w:tcPr>
            <w:tcW w:w="2532" w:type="dxa"/>
            <w:shd w:val="clear" w:color="auto" w:fill="auto"/>
            <w:vAlign w:val="center"/>
            <w:hideMark/>
          </w:tcPr>
          <w:p w14:paraId="7EA399D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778</w:t>
            </w:r>
          </w:p>
        </w:tc>
        <w:tc>
          <w:tcPr>
            <w:tcW w:w="2131" w:type="dxa"/>
            <w:shd w:val="clear" w:color="auto" w:fill="auto"/>
            <w:vAlign w:val="center"/>
            <w:hideMark/>
          </w:tcPr>
          <w:p w14:paraId="6552B62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31240F8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247BB0A5" w14:textId="77777777" w:rsidTr="007843A3">
        <w:trPr>
          <w:trHeight w:val="480"/>
        </w:trPr>
        <w:tc>
          <w:tcPr>
            <w:tcW w:w="2187" w:type="dxa"/>
            <w:shd w:val="clear" w:color="auto" w:fill="auto"/>
            <w:vAlign w:val="center"/>
            <w:hideMark/>
          </w:tcPr>
          <w:p w14:paraId="771ABC3B"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4. Mjera</w:t>
            </w:r>
          </w:p>
        </w:tc>
        <w:tc>
          <w:tcPr>
            <w:tcW w:w="1561" w:type="dxa"/>
            <w:shd w:val="clear" w:color="auto" w:fill="auto"/>
            <w:vAlign w:val="center"/>
            <w:hideMark/>
          </w:tcPr>
          <w:p w14:paraId="57B42BB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p>
        </w:tc>
        <w:tc>
          <w:tcPr>
            <w:tcW w:w="2112" w:type="dxa"/>
            <w:shd w:val="clear" w:color="auto" w:fill="auto"/>
            <w:vAlign w:val="center"/>
            <w:hideMark/>
          </w:tcPr>
          <w:p w14:paraId="35FE67F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996.818</w:t>
            </w:r>
          </w:p>
        </w:tc>
        <w:tc>
          <w:tcPr>
            <w:tcW w:w="2532" w:type="dxa"/>
            <w:shd w:val="clear" w:color="auto" w:fill="auto"/>
            <w:vAlign w:val="center"/>
            <w:hideMark/>
          </w:tcPr>
          <w:p w14:paraId="7BE86AE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99.682</w:t>
            </w:r>
          </w:p>
        </w:tc>
        <w:tc>
          <w:tcPr>
            <w:tcW w:w="2131" w:type="dxa"/>
            <w:shd w:val="clear" w:color="auto" w:fill="auto"/>
            <w:vAlign w:val="center"/>
            <w:hideMark/>
          </w:tcPr>
          <w:p w14:paraId="1E5A859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097.136</w:t>
            </w:r>
          </w:p>
        </w:tc>
        <w:tc>
          <w:tcPr>
            <w:tcW w:w="2955" w:type="dxa"/>
            <w:shd w:val="clear" w:color="auto" w:fill="auto"/>
            <w:vAlign w:val="center"/>
            <w:hideMark/>
          </w:tcPr>
          <w:p w14:paraId="11C327E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7385C56A" w14:textId="77777777" w:rsidTr="007843A3">
        <w:trPr>
          <w:trHeight w:val="720"/>
        </w:trPr>
        <w:tc>
          <w:tcPr>
            <w:tcW w:w="2187" w:type="dxa"/>
            <w:shd w:val="clear" w:color="auto" w:fill="auto"/>
            <w:vAlign w:val="center"/>
            <w:hideMark/>
          </w:tcPr>
          <w:p w14:paraId="38346AD5"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5. Mjera</w:t>
            </w:r>
          </w:p>
        </w:tc>
        <w:tc>
          <w:tcPr>
            <w:tcW w:w="1561" w:type="dxa"/>
            <w:shd w:val="clear" w:color="auto" w:fill="auto"/>
            <w:vAlign w:val="center"/>
            <w:hideMark/>
          </w:tcPr>
          <w:p w14:paraId="4DF32C6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3%</w:t>
            </w:r>
          </w:p>
        </w:tc>
        <w:tc>
          <w:tcPr>
            <w:tcW w:w="2112" w:type="dxa"/>
            <w:shd w:val="clear" w:color="auto" w:fill="auto"/>
            <w:vAlign w:val="center"/>
            <w:hideMark/>
          </w:tcPr>
          <w:p w14:paraId="04FAEF5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2.163.137</w:t>
            </w:r>
          </w:p>
        </w:tc>
        <w:tc>
          <w:tcPr>
            <w:tcW w:w="2532" w:type="dxa"/>
            <w:shd w:val="clear" w:color="auto" w:fill="auto"/>
            <w:vAlign w:val="center"/>
            <w:hideMark/>
          </w:tcPr>
          <w:p w14:paraId="29BBBAF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216.314</w:t>
            </w:r>
          </w:p>
        </w:tc>
        <w:tc>
          <w:tcPr>
            <w:tcW w:w="2131" w:type="dxa"/>
            <w:shd w:val="clear" w:color="auto" w:fill="auto"/>
            <w:vAlign w:val="center"/>
            <w:hideMark/>
          </w:tcPr>
          <w:p w14:paraId="2201371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8.946.823</w:t>
            </w:r>
          </w:p>
        </w:tc>
        <w:tc>
          <w:tcPr>
            <w:tcW w:w="2955" w:type="dxa"/>
            <w:shd w:val="clear" w:color="auto" w:fill="auto"/>
            <w:vAlign w:val="center"/>
            <w:hideMark/>
          </w:tcPr>
          <w:p w14:paraId="23ABCD5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 Ostale donacije</w:t>
            </w:r>
          </w:p>
        </w:tc>
      </w:tr>
      <w:tr w:rsidR="007843A3" w:rsidRPr="008D043F" w14:paraId="7458B0F5" w14:textId="77777777" w:rsidTr="007843A3">
        <w:trPr>
          <w:trHeight w:val="480"/>
        </w:trPr>
        <w:tc>
          <w:tcPr>
            <w:tcW w:w="2187" w:type="dxa"/>
            <w:shd w:val="clear" w:color="auto" w:fill="auto"/>
            <w:vAlign w:val="center"/>
            <w:hideMark/>
          </w:tcPr>
          <w:p w14:paraId="6DF37A87"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lastRenderedPageBreak/>
              <w:t>6.1.6. Mjera</w:t>
            </w:r>
          </w:p>
        </w:tc>
        <w:tc>
          <w:tcPr>
            <w:tcW w:w="1561" w:type="dxa"/>
            <w:shd w:val="clear" w:color="auto" w:fill="auto"/>
            <w:vAlign w:val="center"/>
            <w:hideMark/>
          </w:tcPr>
          <w:p w14:paraId="30B0732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7C3F28A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6.908</w:t>
            </w:r>
          </w:p>
        </w:tc>
        <w:tc>
          <w:tcPr>
            <w:tcW w:w="2532" w:type="dxa"/>
            <w:shd w:val="clear" w:color="auto" w:fill="auto"/>
            <w:vAlign w:val="center"/>
            <w:hideMark/>
          </w:tcPr>
          <w:p w14:paraId="1E06E44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1.072</w:t>
            </w:r>
          </w:p>
        </w:tc>
        <w:tc>
          <w:tcPr>
            <w:tcW w:w="2131" w:type="dxa"/>
            <w:shd w:val="clear" w:color="auto" w:fill="auto"/>
            <w:vAlign w:val="center"/>
            <w:hideMark/>
          </w:tcPr>
          <w:p w14:paraId="096F995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5.836</w:t>
            </w:r>
          </w:p>
        </w:tc>
        <w:tc>
          <w:tcPr>
            <w:tcW w:w="2955" w:type="dxa"/>
            <w:shd w:val="clear" w:color="auto" w:fill="auto"/>
            <w:vAlign w:val="center"/>
            <w:hideMark/>
          </w:tcPr>
          <w:p w14:paraId="195943A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23858C2E" w14:textId="77777777" w:rsidTr="001F6CF7">
        <w:trPr>
          <w:trHeight w:val="288"/>
        </w:trPr>
        <w:tc>
          <w:tcPr>
            <w:tcW w:w="2187" w:type="dxa"/>
            <w:shd w:val="clear" w:color="auto" w:fill="00D29A"/>
            <w:vAlign w:val="center"/>
            <w:hideMark/>
          </w:tcPr>
          <w:p w14:paraId="0989923B"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2. Prioritet </w:t>
            </w:r>
          </w:p>
        </w:tc>
        <w:tc>
          <w:tcPr>
            <w:tcW w:w="1561" w:type="dxa"/>
            <w:shd w:val="clear" w:color="auto" w:fill="00D29A"/>
            <w:vAlign w:val="center"/>
            <w:hideMark/>
          </w:tcPr>
          <w:p w14:paraId="7DBB9235"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5%</w:t>
            </w:r>
          </w:p>
        </w:tc>
        <w:tc>
          <w:tcPr>
            <w:tcW w:w="2112" w:type="dxa"/>
            <w:shd w:val="clear" w:color="auto" w:fill="00D29A"/>
            <w:vAlign w:val="center"/>
            <w:hideMark/>
          </w:tcPr>
          <w:p w14:paraId="1FE504F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762.876</w:t>
            </w:r>
          </w:p>
        </w:tc>
        <w:tc>
          <w:tcPr>
            <w:tcW w:w="2532" w:type="dxa"/>
            <w:shd w:val="clear" w:color="auto" w:fill="00D29A"/>
            <w:vAlign w:val="center"/>
            <w:hideMark/>
          </w:tcPr>
          <w:p w14:paraId="2FFC98E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77.766</w:t>
            </w:r>
          </w:p>
        </w:tc>
        <w:tc>
          <w:tcPr>
            <w:tcW w:w="2131" w:type="dxa"/>
            <w:shd w:val="clear" w:color="auto" w:fill="00D29A"/>
            <w:vAlign w:val="center"/>
            <w:hideMark/>
          </w:tcPr>
          <w:p w14:paraId="0882A49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585.109</w:t>
            </w:r>
          </w:p>
        </w:tc>
        <w:tc>
          <w:tcPr>
            <w:tcW w:w="2955" w:type="dxa"/>
            <w:shd w:val="clear" w:color="auto" w:fill="00D29A"/>
            <w:vAlign w:val="center"/>
            <w:hideMark/>
          </w:tcPr>
          <w:p w14:paraId="16F12A6C"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9ADFC10" w14:textId="77777777" w:rsidTr="007843A3">
        <w:trPr>
          <w:trHeight w:val="288"/>
        </w:trPr>
        <w:tc>
          <w:tcPr>
            <w:tcW w:w="2187" w:type="dxa"/>
            <w:shd w:val="clear" w:color="auto" w:fill="auto"/>
            <w:vAlign w:val="center"/>
            <w:hideMark/>
          </w:tcPr>
          <w:p w14:paraId="555F8019"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2.1. Mjera</w:t>
            </w:r>
          </w:p>
        </w:tc>
        <w:tc>
          <w:tcPr>
            <w:tcW w:w="1561" w:type="dxa"/>
            <w:shd w:val="clear" w:color="auto" w:fill="auto"/>
            <w:vAlign w:val="center"/>
            <w:hideMark/>
          </w:tcPr>
          <w:p w14:paraId="4BC2328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p>
        </w:tc>
        <w:tc>
          <w:tcPr>
            <w:tcW w:w="2112" w:type="dxa"/>
            <w:shd w:val="clear" w:color="auto" w:fill="auto"/>
            <w:vAlign w:val="center"/>
            <w:hideMark/>
          </w:tcPr>
          <w:p w14:paraId="7419FB2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43</w:t>
            </w:r>
          </w:p>
        </w:tc>
        <w:tc>
          <w:tcPr>
            <w:tcW w:w="2532" w:type="dxa"/>
            <w:shd w:val="clear" w:color="auto" w:fill="auto"/>
            <w:vAlign w:val="center"/>
            <w:hideMark/>
          </w:tcPr>
          <w:p w14:paraId="23C5D0C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43</w:t>
            </w:r>
          </w:p>
        </w:tc>
        <w:tc>
          <w:tcPr>
            <w:tcW w:w="2131" w:type="dxa"/>
            <w:shd w:val="clear" w:color="auto" w:fill="auto"/>
            <w:vAlign w:val="center"/>
            <w:hideMark/>
          </w:tcPr>
          <w:p w14:paraId="76E73DA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034337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4FE6B4EE" w14:textId="77777777" w:rsidTr="007843A3">
        <w:trPr>
          <w:trHeight w:val="480"/>
        </w:trPr>
        <w:tc>
          <w:tcPr>
            <w:tcW w:w="2187" w:type="dxa"/>
            <w:shd w:val="clear" w:color="auto" w:fill="auto"/>
            <w:vAlign w:val="center"/>
            <w:hideMark/>
          </w:tcPr>
          <w:p w14:paraId="62ABBB9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2.2. Mjera</w:t>
            </w:r>
          </w:p>
        </w:tc>
        <w:tc>
          <w:tcPr>
            <w:tcW w:w="1561" w:type="dxa"/>
            <w:shd w:val="clear" w:color="auto" w:fill="auto"/>
            <w:vAlign w:val="center"/>
            <w:hideMark/>
          </w:tcPr>
          <w:p w14:paraId="7149730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29CE396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1.233</w:t>
            </w:r>
          </w:p>
        </w:tc>
        <w:tc>
          <w:tcPr>
            <w:tcW w:w="2532" w:type="dxa"/>
            <w:shd w:val="clear" w:color="auto" w:fill="auto"/>
            <w:vAlign w:val="center"/>
            <w:hideMark/>
          </w:tcPr>
          <w:p w14:paraId="677CA28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123</w:t>
            </w:r>
          </w:p>
        </w:tc>
        <w:tc>
          <w:tcPr>
            <w:tcW w:w="2131" w:type="dxa"/>
            <w:shd w:val="clear" w:color="auto" w:fill="auto"/>
            <w:vAlign w:val="center"/>
            <w:hideMark/>
          </w:tcPr>
          <w:p w14:paraId="337499F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85.109</w:t>
            </w:r>
          </w:p>
        </w:tc>
        <w:tc>
          <w:tcPr>
            <w:tcW w:w="2955" w:type="dxa"/>
            <w:shd w:val="clear" w:color="auto" w:fill="auto"/>
            <w:vAlign w:val="center"/>
            <w:hideMark/>
          </w:tcPr>
          <w:p w14:paraId="1B429E8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C1BEF57" w14:textId="77777777" w:rsidTr="001F6CF7">
        <w:trPr>
          <w:trHeight w:val="288"/>
        </w:trPr>
        <w:tc>
          <w:tcPr>
            <w:tcW w:w="2187" w:type="dxa"/>
            <w:shd w:val="clear" w:color="auto" w:fill="00D29A"/>
            <w:vAlign w:val="center"/>
            <w:hideMark/>
          </w:tcPr>
          <w:p w14:paraId="60B7EA9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3. Prioritet </w:t>
            </w:r>
          </w:p>
        </w:tc>
        <w:tc>
          <w:tcPr>
            <w:tcW w:w="1561" w:type="dxa"/>
            <w:shd w:val="clear" w:color="auto" w:fill="00D29A"/>
            <w:vAlign w:val="center"/>
            <w:hideMark/>
          </w:tcPr>
          <w:p w14:paraId="0AB0BFA4"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2%</w:t>
            </w:r>
          </w:p>
        </w:tc>
        <w:tc>
          <w:tcPr>
            <w:tcW w:w="2112" w:type="dxa"/>
            <w:shd w:val="clear" w:color="auto" w:fill="00D29A"/>
            <w:vAlign w:val="center"/>
            <w:hideMark/>
          </w:tcPr>
          <w:p w14:paraId="39B49CF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45.424</w:t>
            </w:r>
          </w:p>
        </w:tc>
        <w:tc>
          <w:tcPr>
            <w:tcW w:w="2532" w:type="dxa"/>
            <w:shd w:val="clear" w:color="auto" w:fill="00D29A"/>
            <w:vAlign w:val="center"/>
            <w:hideMark/>
          </w:tcPr>
          <w:p w14:paraId="60F5A36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34.700</w:t>
            </w:r>
          </w:p>
        </w:tc>
        <w:tc>
          <w:tcPr>
            <w:tcW w:w="2131" w:type="dxa"/>
            <w:shd w:val="clear" w:color="auto" w:fill="00D29A"/>
            <w:vAlign w:val="center"/>
            <w:hideMark/>
          </w:tcPr>
          <w:p w14:paraId="4A8A050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10.724</w:t>
            </w:r>
          </w:p>
        </w:tc>
        <w:tc>
          <w:tcPr>
            <w:tcW w:w="2955" w:type="dxa"/>
            <w:shd w:val="clear" w:color="auto" w:fill="00D29A"/>
            <w:vAlign w:val="center"/>
            <w:hideMark/>
          </w:tcPr>
          <w:p w14:paraId="2BEEAA64"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F018EB7" w14:textId="77777777" w:rsidTr="007843A3">
        <w:trPr>
          <w:trHeight w:val="288"/>
        </w:trPr>
        <w:tc>
          <w:tcPr>
            <w:tcW w:w="2187" w:type="dxa"/>
            <w:shd w:val="clear" w:color="auto" w:fill="auto"/>
            <w:vAlign w:val="center"/>
            <w:hideMark/>
          </w:tcPr>
          <w:p w14:paraId="76B9A8A8"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3.1. Mjera</w:t>
            </w:r>
          </w:p>
        </w:tc>
        <w:tc>
          <w:tcPr>
            <w:tcW w:w="1561" w:type="dxa"/>
            <w:shd w:val="clear" w:color="auto" w:fill="auto"/>
            <w:vAlign w:val="center"/>
            <w:hideMark/>
          </w:tcPr>
          <w:p w14:paraId="4B881CE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w:t>
            </w:r>
          </w:p>
        </w:tc>
        <w:tc>
          <w:tcPr>
            <w:tcW w:w="2112" w:type="dxa"/>
            <w:shd w:val="clear" w:color="auto" w:fill="auto"/>
            <w:vAlign w:val="center"/>
            <w:hideMark/>
          </w:tcPr>
          <w:p w14:paraId="3FC8DAA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5</w:t>
            </w:r>
          </w:p>
        </w:tc>
        <w:tc>
          <w:tcPr>
            <w:tcW w:w="2532" w:type="dxa"/>
            <w:shd w:val="clear" w:color="auto" w:fill="auto"/>
            <w:vAlign w:val="center"/>
            <w:hideMark/>
          </w:tcPr>
          <w:p w14:paraId="1778F64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5</w:t>
            </w:r>
          </w:p>
        </w:tc>
        <w:tc>
          <w:tcPr>
            <w:tcW w:w="2131" w:type="dxa"/>
            <w:shd w:val="clear" w:color="auto" w:fill="auto"/>
            <w:vAlign w:val="center"/>
            <w:hideMark/>
          </w:tcPr>
          <w:p w14:paraId="168C27A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9DA1E2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179AFEC0" w14:textId="77777777" w:rsidTr="007843A3">
        <w:trPr>
          <w:trHeight w:val="480"/>
        </w:trPr>
        <w:tc>
          <w:tcPr>
            <w:tcW w:w="2187" w:type="dxa"/>
            <w:shd w:val="clear" w:color="auto" w:fill="auto"/>
            <w:vAlign w:val="center"/>
            <w:hideMark/>
          </w:tcPr>
          <w:p w14:paraId="79CD07A0"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3.2. Mjera</w:t>
            </w:r>
          </w:p>
        </w:tc>
        <w:tc>
          <w:tcPr>
            <w:tcW w:w="1561" w:type="dxa"/>
            <w:shd w:val="clear" w:color="auto" w:fill="auto"/>
            <w:vAlign w:val="center"/>
            <w:hideMark/>
          </w:tcPr>
          <w:p w14:paraId="49AA7CC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1%</w:t>
            </w:r>
          </w:p>
        </w:tc>
        <w:tc>
          <w:tcPr>
            <w:tcW w:w="2112" w:type="dxa"/>
            <w:shd w:val="clear" w:color="auto" w:fill="auto"/>
            <w:vAlign w:val="center"/>
            <w:hideMark/>
          </w:tcPr>
          <w:p w14:paraId="2C82080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49</w:t>
            </w:r>
          </w:p>
        </w:tc>
        <w:tc>
          <w:tcPr>
            <w:tcW w:w="2532" w:type="dxa"/>
            <w:shd w:val="clear" w:color="auto" w:fill="auto"/>
            <w:vAlign w:val="center"/>
            <w:hideMark/>
          </w:tcPr>
          <w:p w14:paraId="1379F82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025</w:t>
            </w:r>
          </w:p>
        </w:tc>
        <w:tc>
          <w:tcPr>
            <w:tcW w:w="2131" w:type="dxa"/>
            <w:shd w:val="clear" w:color="auto" w:fill="auto"/>
            <w:vAlign w:val="center"/>
            <w:hideMark/>
          </w:tcPr>
          <w:p w14:paraId="4932290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10.724</w:t>
            </w:r>
          </w:p>
        </w:tc>
        <w:tc>
          <w:tcPr>
            <w:tcW w:w="2955" w:type="dxa"/>
            <w:shd w:val="clear" w:color="auto" w:fill="auto"/>
            <w:vAlign w:val="center"/>
            <w:hideMark/>
          </w:tcPr>
          <w:p w14:paraId="245C5C6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63E2D1EF" w14:textId="77777777" w:rsidTr="001F6CF7">
        <w:trPr>
          <w:trHeight w:val="288"/>
        </w:trPr>
        <w:tc>
          <w:tcPr>
            <w:tcW w:w="2187" w:type="dxa"/>
            <w:shd w:val="clear" w:color="auto" w:fill="00D29A"/>
            <w:vAlign w:val="center"/>
            <w:hideMark/>
          </w:tcPr>
          <w:p w14:paraId="302BC838"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4. Prioritet </w:t>
            </w:r>
          </w:p>
        </w:tc>
        <w:tc>
          <w:tcPr>
            <w:tcW w:w="1561" w:type="dxa"/>
            <w:shd w:val="clear" w:color="auto" w:fill="00D29A"/>
            <w:vAlign w:val="center"/>
            <w:hideMark/>
          </w:tcPr>
          <w:p w14:paraId="1AACD63A"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6%</w:t>
            </w:r>
          </w:p>
        </w:tc>
        <w:tc>
          <w:tcPr>
            <w:tcW w:w="2112" w:type="dxa"/>
            <w:shd w:val="clear" w:color="auto" w:fill="00D29A"/>
            <w:vAlign w:val="center"/>
            <w:hideMark/>
          </w:tcPr>
          <w:p w14:paraId="73A3264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335.066.513</w:t>
            </w:r>
          </w:p>
        </w:tc>
        <w:tc>
          <w:tcPr>
            <w:tcW w:w="2532" w:type="dxa"/>
            <w:shd w:val="clear" w:color="auto" w:fill="00D29A"/>
            <w:vAlign w:val="center"/>
            <w:hideMark/>
          </w:tcPr>
          <w:p w14:paraId="5500E01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34.182.972</w:t>
            </w:r>
          </w:p>
        </w:tc>
        <w:tc>
          <w:tcPr>
            <w:tcW w:w="2131" w:type="dxa"/>
            <w:shd w:val="clear" w:color="auto" w:fill="00D29A"/>
            <w:vAlign w:val="center"/>
            <w:hideMark/>
          </w:tcPr>
          <w:p w14:paraId="1DA0B75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000.883.541</w:t>
            </w:r>
          </w:p>
        </w:tc>
        <w:tc>
          <w:tcPr>
            <w:tcW w:w="2955" w:type="dxa"/>
            <w:shd w:val="clear" w:color="auto" w:fill="00D29A"/>
            <w:vAlign w:val="center"/>
            <w:hideMark/>
          </w:tcPr>
          <w:p w14:paraId="39A5F279"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72E3BBE" w14:textId="77777777" w:rsidTr="007843A3">
        <w:trPr>
          <w:trHeight w:val="288"/>
        </w:trPr>
        <w:tc>
          <w:tcPr>
            <w:tcW w:w="2187" w:type="dxa"/>
            <w:shd w:val="clear" w:color="auto" w:fill="auto"/>
            <w:vAlign w:val="center"/>
            <w:hideMark/>
          </w:tcPr>
          <w:p w14:paraId="0F9CAFA5"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4.1. Mjera</w:t>
            </w:r>
          </w:p>
        </w:tc>
        <w:tc>
          <w:tcPr>
            <w:tcW w:w="1561" w:type="dxa"/>
            <w:shd w:val="clear" w:color="auto" w:fill="auto"/>
            <w:vAlign w:val="center"/>
            <w:hideMark/>
          </w:tcPr>
          <w:p w14:paraId="090AFD0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1%</w:t>
            </w:r>
          </w:p>
        </w:tc>
        <w:tc>
          <w:tcPr>
            <w:tcW w:w="2112" w:type="dxa"/>
            <w:shd w:val="clear" w:color="auto" w:fill="auto"/>
            <w:vAlign w:val="center"/>
            <w:hideMark/>
          </w:tcPr>
          <w:p w14:paraId="059A805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98.360</w:t>
            </w:r>
          </w:p>
        </w:tc>
        <w:tc>
          <w:tcPr>
            <w:tcW w:w="2532" w:type="dxa"/>
            <w:shd w:val="clear" w:color="auto" w:fill="auto"/>
            <w:vAlign w:val="center"/>
            <w:hideMark/>
          </w:tcPr>
          <w:p w14:paraId="133B42C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98.360</w:t>
            </w:r>
          </w:p>
        </w:tc>
        <w:tc>
          <w:tcPr>
            <w:tcW w:w="2131" w:type="dxa"/>
            <w:shd w:val="clear" w:color="auto" w:fill="auto"/>
            <w:vAlign w:val="center"/>
            <w:hideMark/>
          </w:tcPr>
          <w:p w14:paraId="637EBC9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014D77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696B9B3B" w14:textId="77777777" w:rsidTr="007843A3">
        <w:trPr>
          <w:trHeight w:val="480"/>
        </w:trPr>
        <w:tc>
          <w:tcPr>
            <w:tcW w:w="2187" w:type="dxa"/>
            <w:shd w:val="clear" w:color="auto" w:fill="auto"/>
            <w:vAlign w:val="center"/>
            <w:hideMark/>
          </w:tcPr>
          <w:p w14:paraId="23B6D5A5"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4.2. Mjera</w:t>
            </w:r>
          </w:p>
        </w:tc>
        <w:tc>
          <w:tcPr>
            <w:tcW w:w="1561" w:type="dxa"/>
            <w:shd w:val="clear" w:color="auto" w:fill="auto"/>
            <w:vAlign w:val="center"/>
            <w:hideMark/>
          </w:tcPr>
          <w:p w14:paraId="382EEAD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4%</w:t>
            </w:r>
          </w:p>
        </w:tc>
        <w:tc>
          <w:tcPr>
            <w:tcW w:w="2112" w:type="dxa"/>
            <w:shd w:val="clear" w:color="auto" w:fill="auto"/>
            <w:vAlign w:val="center"/>
            <w:hideMark/>
          </w:tcPr>
          <w:p w14:paraId="7AF31F8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91.471</w:t>
            </w:r>
          </w:p>
        </w:tc>
        <w:tc>
          <w:tcPr>
            <w:tcW w:w="2532" w:type="dxa"/>
            <w:shd w:val="clear" w:color="auto" w:fill="auto"/>
            <w:vAlign w:val="center"/>
            <w:hideMark/>
          </w:tcPr>
          <w:p w14:paraId="5C0D627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9.147</w:t>
            </w:r>
          </w:p>
        </w:tc>
        <w:tc>
          <w:tcPr>
            <w:tcW w:w="2131" w:type="dxa"/>
            <w:shd w:val="clear" w:color="auto" w:fill="auto"/>
            <w:vAlign w:val="center"/>
            <w:hideMark/>
          </w:tcPr>
          <w:p w14:paraId="0886988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62.324</w:t>
            </w:r>
          </w:p>
        </w:tc>
        <w:tc>
          <w:tcPr>
            <w:tcW w:w="2955" w:type="dxa"/>
            <w:shd w:val="clear" w:color="auto" w:fill="auto"/>
            <w:vAlign w:val="center"/>
            <w:hideMark/>
          </w:tcPr>
          <w:p w14:paraId="2E96B9E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290A35D" w14:textId="77777777" w:rsidTr="007843A3">
        <w:trPr>
          <w:trHeight w:val="720"/>
        </w:trPr>
        <w:tc>
          <w:tcPr>
            <w:tcW w:w="2187" w:type="dxa"/>
            <w:shd w:val="clear" w:color="auto" w:fill="auto"/>
            <w:vAlign w:val="center"/>
            <w:hideMark/>
          </w:tcPr>
          <w:p w14:paraId="602F230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4.3. Mjera</w:t>
            </w:r>
          </w:p>
        </w:tc>
        <w:tc>
          <w:tcPr>
            <w:tcW w:w="1561" w:type="dxa"/>
            <w:shd w:val="clear" w:color="auto" w:fill="auto"/>
            <w:vAlign w:val="center"/>
            <w:hideMark/>
          </w:tcPr>
          <w:p w14:paraId="0B60131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3%</w:t>
            </w:r>
          </w:p>
        </w:tc>
        <w:tc>
          <w:tcPr>
            <w:tcW w:w="2112" w:type="dxa"/>
            <w:shd w:val="clear" w:color="auto" w:fill="auto"/>
            <w:vAlign w:val="center"/>
            <w:hideMark/>
          </w:tcPr>
          <w:p w14:paraId="7FC95F1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02.742.802</w:t>
            </w:r>
          </w:p>
        </w:tc>
        <w:tc>
          <w:tcPr>
            <w:tcW w:w="2532" w:type="dxa"/>
            <w:shd w:val="clear" w:color="auto" w:fill="auto"/>
            <w:vAlign w:val="center"/>
            <w:hideMark/>
          </w:tcPr>
          <w:p w14:paraId="6B524B0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0.274.280</w:t>
            </w:r>
          </w:p>
        </w:tc>
        <w:tc>
          <w:tcPr>
            <w:tcW w:w="2131" w:type="dxa"/>
            <w:shd w:val="clear" w:color="auto" w:fill="auto"/>
            <w:vAlign w:val="center"/>
            <w:hideMark/>
          </w:tcPr>
          <w:p w14:paraId="4F160D0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92.468.522</w:t>
            </w:r>
          </w:p>
        </w:tc>
        <w:tc>
          <w:tcPr>
            <w:tcW w:w="2955" w:type="dxa"/>
            <w:shd w:val="clear" w:color="auto" w:fill="auto"/>
            <w:vAlign w:val="center"/>
            <w:hideMark/>
          </w:tcPr>
          <w:p w14:paraId="1BFFE27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Kreditna sredstva, Sredstva EU i drugih međunarodnih donatora, Ostale donacije</w:t>
            </w:r>
          </w:p>
        </w:tc>
      </w:tr>
      <w:tr w:rsidR="007843A3" w:rsidRPr="008D043F" w14:paraId="05BC32B9" w14:textId="77777777" w:rsidTr="007843A3">
        <w:trPr>
          <w:trHeight w:val="288"/>
        </w:trPr>
        <w:tc>
          <w:tcPr>
            <w:tcW w:w="2187" w:type="dxa"/>
            <w:shd w:val="clear" w:color="auto" w:fill="auto"/>
            <w:vAlign w:val="center"/>
            <w:hideMark/>
          </w:tcPr>
          <w:p w14:paraId="51D7D2D8"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4.4. Mjera</w:t>
            </w:r>
          </w:p>
        </w:tc>
        <w:tc>
          <w:tcPr>
            <w:tcW w:w="1561" w:type="dxa"/>
            <w:shd w:val="clear" w:color="auto" w:fill="auto"/>
            <w:vAlign w:val="center"/>
            <w:hideMark/>
          </w:tcPr>
          <w:p w14:paraId="5FC07AD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1%</w:t>
            </w:r>
          </w:p>
        </w:tc>
        <w:tc>
          <w:tcPr>
            <w:tcW w:w="2112" w:type="dxa"/>
            <w:shd w:val="clear" w:color="auto" w:fill="auto"/>
            <w:vAlign w:val="center"/>
            <w:hideMark/>
          </w:tcPr>
          <w:p w14:paraId="76346F4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3.107</w:t>
            </w:r>
          </w:p>
        </w:tc>
        <w:tc>
          <w:tcPr>
            <w:tcW w:w="2532" w:type="dxa"/>
            <w:shd w:val="clear" w:color="auto" w:fill="auto"/>
            <w:vAlign w:val="center"/>
            <w:hideMark/>
          </w:tcPr>
          <w:p w14:paraId="549ED2D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3.107</w:t>
            </w:r>
          </w:p>
        </w:tc>
        <w:tc>
          <w:tcPr>
            <w:tcW w:w="2131" w:type="dxa"/>
            <w:shd w:val="clear" w:color="auto" w:fill="auto"/>
            <w:vAlign w:val="center"/>
            <w:hideMark/>
          </w:tcPr>
          <w:p w14:paraId="6C0B2AF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37B392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5B6DB5D5" w14:textId="77777777" w:rsidTr="007843A3">
        <w:trPr>
          <w:trHeight w:val="720"/>
        </w:trPr>
        <w:tc>
          <w:tcPr>
            <w:tcW w:w="2187" w:type="dxa"/>
            <w:shd w:val="clear" w:color="auto" w:fill="auto"/>
            <w:vAlign w:val="center"/>
            <w:hideMark/>
          </w:tcPr>
          <w:p w14:paraId="1FF289F2"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4.5. Mjera</w:t>
            </w:r>
          </w:p>
        </w:tc>
        <w:tc>
          <w:tcPr>
            <w:tcW w:w="1561" w:type="dxa"/>
            <w:shd w:val="clear" w:color="auto" w:fill="auto"/>
            <w:vAlign w:val="center"/>
            <w:hideMark/>
          </w:tcPr>
          <w:p w14:paraId="36A2DF3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w:t>
            </w:r>
          </w:p>
        </w:tc>
        <w:tc>
          <w:tcPr>
            <w:tcW w:w="2112" w:type="dxa"/>
            <w:shd w:val="clear" w:color="auto" w:fill="auto"/>
            <w:vAlign w:val="center"/>
            <w:hideMark/>
          </w:tcPr>
          <w:p w14:paraId="215ABDD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0.280.772</w:t>
            </w:r>
          </w:p>
        </w:tc>
        <w:tc>
          <w:tcPr>
            <w:tcW w:w="2532" w:type="dxa"/>
            <w:shd w:val="clear" w:color="auto" w:fill="auto"/>
            <w:vAlign w:val="center"/>
            <w:hideMark/>
          </w:tcPr>
          <w:p w14:paraId="3132A28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028.077</w:t>
            </w:r>
          </w:p>
        </w:tc>
        <w:tc>
          <w:tcPr>
            <w:tcW w:w="2131" w:type="dxa"/>
            <w:shd w:val="clear" w:color="auto" w:fill="auto"/>
            <w:vAlign w:val="center"/>
            <w:hideMark/>
          </w:tcPr>
          <w:p w14:paraId="7E92B7D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7.252.695</w:t>
            </w:r>
          </w:p>
        </w:tc>
        <w:tc>
          <w:tcPr>
            <w:tcW w:w="2955" w:type="dxa"/>
            <w:shd w:val="clear" w:color="auto" w:fill="auto"/>
            <w:vAlign w:val="center"/>
            <w:hideMark/>
          </w:tcPr>
          <w:p w14:paraId="5DA38AE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1568444D" w14:textId="77777777" w:rsidTr="001F6CF7">
        <w:trPr>
          <w:trHeight w:val="288"/>
        </w:trPr>
        <w:tc>
          <w:tcPr>
            <w:tcW w:w="2187" w:type="dxa"/>
            <w:shd w:val="clear" w:color="auto" w:fill="00D29A"/>
            <w:vAlign w:val="center"/>
            <w:hideMark/>
          </w:tcPr>
          <w:p w14:paraId="1AE596DB"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5. Prioritet </w:t>
            </w:r>
          </w:p>
        </w:tc>
        <w:tc>
          <w:tcPr>
            <w:tcW w:w="1561" w:type="dxa"/>
            <w:shd w:val="clear" w:color="auto" w:fill="00D29A"/>
            <w:vAlign w:val="center"/>
            <w:hideMark/>
          </w:tcPr>
          <w:p w14:paraId="74D9074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05%</w:t>
            </w:r>
          </w:p>
        </w:tc>
        <w:tc>
          <w:tcPr>
            <w:tcW w:w="2112" w:type="dxa"/>
            <w:shd w:val="clear" w:color="auto" w:fill="00D29A"/>
            <w:vAlign w:val="center"/>
            <w:hideMark/>
          </w:tcPr>
          <w:p w14:paraId="44FA1A9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0.243</w:t>
            </w:r>
          </w:p>
        </w:tc>
        <w:tc>
          <w:tcPr>
            <w:tcW w:w="2532" w:type="dxa"/>
            <w:shd w:val="clear" w:color="auto" w:fill="00D29A"/>
            <w:vAlign w:val="center"/>
            <w:hideMark/>
          </w:tcPr>
          <w:p w14:paraId="49DA27C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8.073</w:t>
            </w:r>
          </w:p>
        </w:tc>
        <w:tc>
          <w:tcPr>
            <w:tcW w:w="2131" w:type="dxa"/>
            <w:shd w:val="clear" w:color="auto" w:fill="00D29A"/>
            <w:vAlign w:val="center"/>
            <w:hideMark/>
          </w:tcPr>
          <w:p w14:paraId="51350E3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2.170</w:t>
            </w:r>
          </w:p>
        </w:tc>
        <w:tc>
          <w:tcPr>
            <w:tcW w:w="2955" w:type="dxa"/>
            <w:shd w:val="clear" w:color="auto" w:fill="00D29A"/>
            <w:vAlign w:val="center"/>
            <w:hideMark/>
          </w:tcPr>
          <w:p w14:paraId="7B6EC5F7"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C6E6955" w14:textId="77777777" w:rsidTr="007843A3">
        <w:trPr>
          <w:trHeight w:val="480"/>
        </w:trPr>
        <w:tc>
          <w:tcPr>
            <w:tcW w:w="2187" w:type="dxa"/>
            <w:shd w:val="clear" w:color="auto" w:fill="auto"/>
            <w:vAlign w:val="center"/>
            <w:hideMark/>
          </w:tcPr>
          <w:p w14:paraId="5C10F7AB"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5.1. Mjera</w:t>
            </w:r>
          </w:p>
        </w:tc>
        <w:tc>
          <w:tcPr>
            <w:tcW w:w="1561" w:type="dxa"/>
            <w:shd w:val="clear" w:color="auto" w:fill="auto"/>
            <w:vAlign w:val="center"/>
            <w:hideMark/>
          </w:tcPr>
          <w:p w14:paraId="11FA2FB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p>
        </w:tc>
        <w:tc>
          <w:tcPr>
            <w:tcW w:w="2112" w:type="dxa"/>
            <w:shd w:val="clear" w:color="auto" w:fill="auto"/>
            <w:vAlign w:val="center"/>
            <w:hideMark/>
          </w:tcPr>
          <w:p w14:paraId="46055C1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0.243</w:t>
            </w:r>
          </w:p>
        </w:tc>
        <w:tc>
          <w:tcPr>
            <w:tcW w:w="2532" w:type="dxa"/>
            <w:shd w:val="clear" w:color="auto" w:fill="auto"/>
            <w:vAlign w:val="center"/>
            <w:hideMark/>
          </w:tcPr>
          <w:p w14:paraId="56AACBA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073</w:t>
            </w:r>
          </w:p>
        </w:tc>
        <w:tc>
          <w:tcPr>
            <w:tcW w:w="2131" w:type="dxa"/>
            <w:shd w:val="clear" w:color="auto" w:fill="auto"/>
            <w:vAlign w:val="center"/>
            <w:hideMark/>
          </w:tcPr>
          <w:p w14:paraId="7154863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2.170</w:t>
            </w:r>
          </w:p>
        </w:tc>
        <w:tc>
          <w:tcPr>
            <w:tcW w:w="2955" w:type="dxa"/>
            <w:shd w:val="clear" w:color="auto" w:fill="auto"/>
            <w:vAlign w:val="center"/>
            <w:hideMark/>
          </w:tcPr>
          <w:p w14:paraId="52ADA1B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5F01D7CA" w14:textId="77777777" w:rsidTr="001F6CF7">
        <w:trPr>
          <w:trHeight w:val="566"/>
        </w:trPr>
        <w:tc>
          <w:tcPr>
            <w:tcW w:w="2187" w:type="dxa"/>
            <w:shd w:val="clear" w:color="auto" w:fill="009D73"/>
            <w:vAlign w:val="center"/>
            <w:hideMark/>
          </w:tcPr>
          <w:p w14:paraId="52CB90DC"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Upravljanje okolišem </w:t>
            </w:r>
          </w:p>
        </w:tc>
        <w:tc>
          <w:tcPr>
            <w:tcW w:w="1561" w:type="dxa"/>
            <w:shd w:val="clear" w:color="auto" w:fill="009D73"/>
            <w:vAlign w:val="center"/>
            <w:hideMark/>
          </w:tcPr>
          <w:p w14:paraId="66811D7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9%</w:t>
            </w:r>
          </w:p>
        </w:tc>
        <w:tc>
          <w:tcPr>
            <w:tcW w:w="2112" w:type="dxa"/>
            <w:shd w:val="clear" w:color="auto" w:fill="009D73"/>
            <w:vAlign w:val="center"/>
            <w:hideMark/>
          </w:tcPr>
          <w:p w14:paraId="02552EE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329.305</w:t>
            </w:r>
          </w:p>
        </w:tc>
        <w:tc>
          <w:tcPr>
            <w:tcW w:w="2532" w:type="dxa"/>
            <w:shd w:val="clear" w:color="auto" w:fill="009D73"/>
            <w:vAlign w:val="center"/>
            <w:hideMark/>
          </w:tcPr>
          <w:p w14:paraId="18F4723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23.855</w:t>
            </w:r>
          </w:p>
        </w:tc>
        <w:tc>
          <w:tcPr>
            <w:tcW w:w="2131" w:type="dxa"/>
            <w:shd w:val="clear" w:color="auto" w:fill="009D73"/>
            <w:vAlign w:val="center"/>
            <w:hideMark/>
          </w:tcPr>
          <w:p w14:paraId="74CE60D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305.450</w:t>
            </w:r>
          </w:p>
        </w:tc>
        <w:tc>
          <w:tcPr>
            <w:tcW w:w="2955" w:type="dxa"/>
            <w:shd w:val="clear" w:color="auto" w:fill="009D73"/>
            <w:vAlign w:val="center"/>
            <w:hideMark/>
          </w:tcPr>
          <w:p w14:paraId="2C6676D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67AD277" w14:textId="77777777" w:rsidTr="001F6CF7">
        <w:trPr>
          <w:trHeight w:val="288"/>
        </w:trPr>
        <w:tc>
          <w:tcPr>
            <w:tcW w:w="2187" w:type="dxa"/>
            <w:shd w:val="clear" w:color="auto" w:fill="00D29A"/>
            <w:vAlign w:val="center"/>
            <w:hideMark/>
          </w:tcPr>
          <w:p w14:paraId="64C036EC"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1. Prioritet </w:t>
            </w:r>
          </w:p>
        </w:tc>
        <w:tc>
          <w:tcPr>
            <w:tcW w:w="1561" w:type="dxa"/>
            <w:shd w:val="clear" w:color="auto" w:fill="00D29A"/>
            <w:vAlign w:val="center"/>
            <w:hideMark/>
          </w:tcPr>
          <w:p w14:paraId="3D07F412"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w:t>
            </w:r>
          </w:p>
        </w:tc>
        <w:tc>
          <w:tcPr>
            <w:tcW w:w="2112" w:type="dxa"/>
            <w:shd w:val="clear" w:color="auto" w:fill="00D29A"/>
            <w:vAlign w:val="center"/>
            <w:hideMark/>
          </w:tcPr>
          <w:p w14:paraId="752B257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92.573</w:t>
            </w:r>
          </w:p>
        </w:tc>
        <w:tc>
          <w:tcPr>
            <w:tcW w:w="2532" w:type="dxa"/>
            <w:shd w:val="clear" w:color="auto" w:fill="00D29A"/>
            <w:vAlign w:val="center"/>
            <w:hideMark/>
          </w:tcPr>
          <w:p w14:paraId="13481DC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1.361</w:t>
            </w:r>
          </w:p>
        </w:tc>
        <w:tc>
          <w:tcPr>
            <w:tcW w:w="2131" w:type="dxa"/>
            <w:shd w:val="clear" w:color="auto" w:fill="00D29A"/>
            <w:vAlign w:val="center"/>
            <w:hideMark/>
          </w:tcPr>
          <w:p w14:paraId="50ABC1F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01.212</w:t>
            </w:r>
          </w:p>
        </w:tc>
        <w:tc>
          <w:tcPr>
            <w:tcW w:w="2955" w:type="dxa"/>
            <w:shd w:val="clear" w:color="auto" w:fill="00D29A"/>
            <w:vAlign w:val="center"/>
            <w:hideMark/>
          </w:tcPr>
          <w:p w14:paraId="683E37E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36C998B" w14:textId="77777777" w:rsidTr="007843A3">
        <w:trPr>
          <w:trHeight w:val="480"/>
        </w:trPr>
        <w:tc>
          <w:tcPr>
            <w:tcW w:w="2187" w:type="dxa"/>
            <w:shd w:val="clear" w:color="auto" w:fill="auto"/>
            <w:vAlign w:val="center"/>
            <w:hideMark/>
          </w:tcPr>
          <w:p w14:paraId="70E8FB2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1.1. Mjera</w:t>
            </w:r>
          </w:p>
        </w:tc>
        <w:tc>
          <w:tcPr>
            <w:tcW w:w="1561" w:type="dxa"/>
            <w:shd w:val="clear" w:color="auto" w:fill="auto"/>
            <w:vAlign w:val="center"/>
            <w:hideMark/>
          </w:tcPr>
          <w:p w14:paraId="34F8759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9%</w:t>
            </w:r>
          </w:p>
        </w:tc>
        <w:tc>
          <w:tcPr>
            <w:tcW w:w="2112" w:type="dxa"/>
            <w:shd w:val="clear" w:color="auto" w:fill="auto"/>
            <w:vAlign w:val="center"/>
            <w:hideMark/>
          </w:tcPr>
          <w:p w14:paraId="3AC3FB1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34.680</w:t>
            </w:r>
          </w:p>
        </w:tc>
        <w:tc>
          <w:tcPr>
            <w:tcW w:w="2532" w:type="dxa"/>
            <w:shd w:val="clear" w:color="auto" w:fill="auto"/>
            <w:vAlign w:val="center"/>
            <w:hideMark/>
          </w:tcPr>
          <w:p w14:paraId="0B84AE6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3.468</w:t>
            </w:r>
          </w:p>
        </w:tc>
        <w:tc>
          <w:tcPr>
            <w:tcW w:w="2131" w:type="dxa"/>
            <w:shd w:val="clear" w:color="auto" w:fill="auto"/>
            <w:vAlign w:val="center"/>
            <w:hideMark/>
          </w:tcPr>
          <w:p w14:paraId="7C22468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01.212</w:t>
            </w:r>
          </w:p>
        </w:tc>
        <w:tc>
          <w:tcPr>
            <w:tcW w:w="2955" w:type="dxa"/>
            <w:shd w:val="clear" w:color="auto" w:fill="auto"/>
            <w:vAlign w:val="center"/>
            <w:hideMark/>
          </w:tcPr>
          <w:p w14:paraId="49F7B47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7E66A39C" w14:textId="77777777" w:rsidTr="007843A3">
        <w:trPr>
          <w:trHeight w:val="288"/>
        </w:trPr>
        <w:tc>
          <w:tcPr>
            <w:tcW w:w="2187" w:type="dxa"/>
            <w:shd w:val="clear" w:color="auto" w:fill="auto"/>
            <w:vAlign w:val="center"/>
            <w:hideMark/>
          </w:tcPr>
          <w:p w14:paraId="684B3B64"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1.2. Mjera</w:t>
            </w:r>
          </w:p>
        </w:tc>
        <w:tc>
          <w:tcPr>
            <w:tcW w:w="1561" w:type="dxa"/>
            <w:shd w:val="clear" w:color="auto" w:fill="auto"/>
            <w:vAlign w:val="center"/>
            <w:hideMark/>
          </w:tcPr>
          <w:p w14:paraId="293259A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p>
        </w:tc>
        <w:tc>
          <w:tcPr>
            <w:tcW w:w="2112" w:type="dxa"/>
            <w:shd w:val="clear" w:color="auto" w:fill="auto"/>
            <w:vAlign w:val="center"/>
            <w:hideMark/>
          </w:tcPr>
          <w:p w14:paraId="0BA510F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4.111</w:t>
            </w:r>
          </w:p>
        </w:tc>
        <w:tc>
          <w:tcPr>
            <w:tcW w:w="2532" w:type="dxa"/>
            <w:shd w:val="clear" w:color="auto" w:fill="auto"/>
            <w:vAlign w:val="center"/>
            <w:hideMark/>
          </w:tcPr>
          <w:p w14:paraId="568986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4.111</w:t>
            </w:r>
          </w:p>
        </w:tc>
        <w:tc>
          <w:tcPr>
            <w:tcW w:w="2131" w:type="dxa"/>
            <w:shd w:val="clear" w:color="auto" w:fill="auto"/>
            <w:vAlign w:val="center"/>
            <w:hideMark/>
          </w:tcPr>
          <w:p w14:paraId="7504B4C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5098BF8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1823DA51" w14:textId="77777777" w:rsidTr="007843A3">
        <w:trPr>
          <w:trHeight w:val="288"/>
        </w:trPr>
        <w:tc>
          <w:tcPr>
            <w:tcW w:w="2187" w:type="dxa"/>
            <w:shd w:val="clear" w:color="auto" w:fill="auto"/>
            <w:vAlign w:val="center"/>
            <w:hideMark/>
          </w:tcPr>
          <w:p w14:paraId="429F86F1"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1.3. Mjera</w:t>
            </w:r>
          </w:p>
        </w:tc>
        <w:tc>
          <w:tcPr>
            <w:tcW w:w="1561" w:type="dxa"/>
            <w:shd w:val="clear" w:color="auto" w:fill="auto"/>
            <w:vAlign w:val="center"/>
            <w:hideMark/>
          </w:tcPr>
          <w:p w14:paraId="7D089B5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p>
        </w:tc>
        <w:tc>
          <w:tcPr>
            <w:tcW w:w="2112" w:type="dxa"/>
            <w:shd w:val="clear" w:color="auto" w:fill="auto"/>
            <w:vAlign w:val="center"/>
            <w:hideMark/>
          </w:tcPr>
          <w:p w14:paraId="4E3C905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3.782</w:t>
            </w:r>
          </w:p>
        </w:tc>
        <w:tc>
          <w:tcPr>
            <w:tcW w:w="2532" w:type="dxa"/>
            <w:shd w:val="clear" w:color="auto" w:fill="auto"/>
            <w:vAlign w:val="center"/>
            <w:hideMark/>
          </w:tcPr>
          <w:p w14:paraId="0479CF0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3.782</w:t>
            </w:r>
          </w:p>
        </w:tc>
        <w:tc>
          <w:tcPr>
            <w:tcW w:w="2131" w:type="dxa"/>
            <w:shd w:val="clear" w:color="auto" w:fill="auto"/>
            <w:vAlign w:val="center"/>
            <w:hideMark/>
          </w:tcPr>
          <w:p w14:paraId="50089B6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753DD5E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6D619D38" w14:textId="77777777" w:rsidTr="001F6CF7">
        <w:trPr>
          <w:trHeight w:val="288"/>
        </w:trPr>
        <w:tc>
          <w:tcPr>
            <w:tcW w:w="2187" w:type="dxa"/>
            <w:shd w:val="clear" w:color="auto" w:fill="00D29A"/>
            <w:vAlign w:val="center"/>
            <w:hideMark/>
          </w:tcPr>
          <w:p w14:paraId="327B16E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lastRenderedPageBreak/>
              <w:t xml:space="preserve">7.2. Prioritet </w:t>
            </w:r>
          </w:p>
        </w:tc>
        <w:tc>
          <w:tcPr>
            <w:tcW w:w="1561" w:type="dxa"/>
            <w:shd w:val="clear" w:color="auto" w:fill="00D29A"/>
            <w:vAlign w:val="center"/>
            <w:hideMark/>
          </w:tcPr>
          <w:p w14:paraId="372ADF68"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w:t>
            </w:r>
          </w:p>
        </w:tc>
        <w:tc>
          <w:tcPr>
            <w:tcW w:w="2112" w:type="dxa"/>
            <w:shd w:val="clear" w:color="auto" w:fill="00D29A"/>
            <w:vAlign w:val="center"/>
            <w:hideMark/>
          </w:tcPr>
          <w:p w14:paraId="02C96EC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85.449</w:t>
            </w:r>
          </w:p>
        </w:tc>
        <w:tc>
          <w:tcPr>
            <w:tcW w:w="2532" w:type="dxa"/>
            <w:shd w:val="clear" w:color="auto" w:fill="00D29A"/>
            <w:vAlign w:val="center"/>
            <w:hideMark/>
          </w:tcPr>
          <w:p w14:paraId="04AC760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20.374</w:t>
            </w:r>
          </w:p>
        </w:tc>
        <w:tc>
          <w:tcPr>
            <w:tcW w:w="2131" w:type="dxa"/>
            <w:shd w:val="clear" w:color="auto" w:fill="00D29A"/>
            <w:vAlign w:val="center"/>
            <w:hideMark/>
          </w:tcPr>
          <w:p w14:paraId="6738D64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65.075</w:t>
            </w:r>
          </w:p>
        </w:tc>
        <w:tc>
          <w:tcPr>
            <w:tcW w:w="2955" w:type="dxa"/>
            <w:shd w:val="clear" w:color="auto" w:fill="00D29A"/>
            <w:vAlign w:val="center"/>
            <w:hideMark/>
          </w:tcPr>
          <w:p w14:paraId="0A81CD5D"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E96FBDB" w14:textId="77777777" w:rsidTr="007843A3">
        <w:trPr>
          <w:trHeight w:val="480"/>
        </w:trPr>
        <w:tc>
          <w:tcPr>
            <w:tcW w:w="2187" w:type="dxa"/>
            <w:shd w:val="clear" w:color="auto" w:fill="auto"/>
            <w:vAlign w:val="center"/>
            <w:hideMark/>
          </w:tcPr>
          <w:p w14:paraId="54D95E69"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2.1. Mjera</w:t>
            </w:r>
          </w:p>
        </w:tc>
        <w:tc>
          <w:tcPr>
            <w:tcW w:w="1561" w:type="dxa"/>
            <w:shd w:val="clear" w:color="auto" w:fill="auto"/>
            <w:vAlign w:val="center"/>
            <w:hideMark/>
          </w:tcPr>
          <w:p w14:paraId="3207BFB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p>
        </w:tc>
        <w:tc>
          <w:tcPr>
            <w:tcW w:w="2112" w:type="dxa"/>
            <w:shd w:val="clear" w:color="auto" w:fill="auto"/>
            <w:vAlign w:val="center"/>
            <w:hideMark/>
          </w:tcPr>
          <w:p w14:paraId="6E533DC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2.890</w:t>
            </w:r>
          </w:p>
        </w:tc>
        <w:tc>
          <w:tcPr>
            <w:tcW w:w="2532" w:type="dxa"/>
            <w:shd w:val="clear" w:color="auto" w:fill="auto"/>
            <w:vAlign w:val="center"/>
            <w:hideMark/>
          </w:tcPr>
          <w:p w14:paraId="0A74E04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40CC71B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2.890</w:t>
            </w:r>
          </w:p>
        </w:tc>
        <w:tc>
          <w:tcPr>
            <w:tcW w:w="2955" w:type="dxa"/>
            <w:shd w:val="clear" w:color="auto" w:fill="auto"/>
            <w:vAlign w:val="center"/>
            <w:hideMark/>
          </w:tcPr>
          <w:p w14:paraId="7E341BC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Sredstva EU i drugih međunarodnih donatora</w:t>
            </w:r>
          </w:p>
        </w:tc>
      </w:tr>
      <w:tr w:rsidR="007843A3" w:rsidRPr="008D043F" w14:paraId="24621E92" w14:textId="77777777" w:rsidTr="007843A3">
        <w:trPr>
          <w:trHeight w:val="480"/>
        </w:trPr>
        <w:tc>
          <w:tcPr>
            <w:tcW w:w="2187" w:type="dxa"/>
            <w:shd w:val="clear" w:color="auto" w:fill="auto"/>
            <w:vAlign w:val="center"/>
            <w:hideMark/>
          </w:tcPr>
          <w:p w14:paraId="6148DA79"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2.2. Mjera</w:t>
            </w:r>
          </w:p>
        </w:tc>
        <w:tc>
          <w:tcPr>
            <w:tcW w:w="1561" w:type="dxa"/>
            <w:shd w:val="clear" w:color="auto" w:fill="auto"/>
            <w:vAlign w:val="center"/>
            <w:hideMark/>
          </w:tcPr>
          <w:p w14:paraId="42F22C9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w:t>
            </w:r>
          </w:p>
        </w:tc>
        <w:tc>
          <w:tcPr>
            <w:tcW w:w="2112" w:type="dxa"/>
            <w:shd w:val="clear" w:color="auto" w:fill="auto"/>
            <w:vAlign w:val="center"/>
            <w:hideMark/>
          </w:tcPr>
          <w:p w14:paraId="5FA5BED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8.620</w:t>
            </w:r>
          </w:p>
        </w:tc>
        <w:tc>
          <w:tcPr>
            <w:tcW w:w="2532" w:type="dxa"/>
            <w:shd w:val="clear" w:color="auto" w:fill="auto"/>
            <w:vAlign w:val="center"/>
            <w:hideMark/>
          </w:tcPr>
          <w:p w14:paraId="74977FC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586</w:t>
            </w:r>
          </w:p>
        </w:tc>
        <w:tc>
          <w:tcPr>
            <w:tcW w:w="2131" w:type="dxa"/>
            <w:shd w:val="clear" w:color="auto" w:fill="auto"/>
            <w:vAlign w:val="center"/>
            <w:hideMark/>
          </w:tcPr>
          <w:p w14:paraId="730E7D5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1.034</w:t>
            </w:r>
          </w:p>
        </w:tc>
        <w:tc>
          <w:tcPr>
            <w:tcW w:w="2955" w:type="dxa"/>
            <w:shd w:val="clear" w:color="auto" w:fill="auto"/>
            <w:vAlign w:val="center"/>
            <w:hideMark/>
          </w:tcPr>
          <w:p w14:paraId="0DEB505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6E5093C1" w14:textId="77777777" w:rsidTr="007843A3">
        <w:trPr>
          <w:trHeight w:val="480"/>
        </w:trPr>
        <w:tc>
          <w:tcPr>
            <w:tcW w:w="2187" w:type="dxa"/>
            <w:shd w:val="clear" w:color="auto" w:fill="auto"/>
            <w:vAlign w:val="center"/>
            <w:hideMark/>
          </w:tcPr>
          <w:p w14:paraId="633B7E42"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2.3. Mjera</w:t>
            </w:r>
          </w:p>
        </w:tc>
        <w:tc>
          <w:tcPr>
            <w:tcW w:w="1561" w:type="dxa"/>
            <w:shd w:val="clear" w:color="auto" w:fill="auto"/>
            <w:vAlign w:val="center"/>
            <w:hideMark/>
          </w:tcPr>
          <w:p w14:paraId="7C67A52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7%</w:t>
            </w:r>
          </w:p>
        </w:tc>
        <w:tc>
          <w:tcPr>
            <w:tcW w:w="2112" w:type="dxa"/>
            <w:shd w:val="clear" w:color="auto" w:fill="auto"/>
            <w:vAlign w:val="center"/>
            <w:hideMark/>
          </w:tcPr>
          <w:p w14:paraId="2F37E10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27.881</w:t>
            </w:r>
          </w:p>
        </w:tc>
        <w:tc>
          <w:tcPr>
            <w:tcW w:w="2532" w:type="dxa"/>
            <w:shd w:val="clear" w:color="auto" w:fill="auto"/>
            <w:vAlign w:val="center"/>
            <w:hideMark/>
          </w:tcPr>
          <w:p w14:paraId="0DC16A6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5.576</w:t>
            </w:r>
          </w:p>
        </w:tc>
        <w:tc>
          <w:tcPr>
            <w:tcW w:w="2131" w:type="dxa"/>
            <w:shd w:val="clear" w:color="auto" w:fill="auto"/>
            <w:vAlign w:val="center"/>
            <w:hideMark/>
          </w:tcPr>
          <w:p w14:paraId="501B60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2.305</w:t>
            </w:r>
          </w:p>
        </w:tc>
        <w:tc>
          <w:tcPr>
            <w:tcW w:w="2955" w:type="dxa"/>
            <w:shd w:val="clear" w:color="auto" w:fill="auto"/>
            <w:vAlign w:val="center"/>
            <w:hideMark/>
          </w:tcPr>
          <w:p w14:paraId="455CCC6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050891A" w14:textId="77777777" w:rsidTr="007843A3">
        <w:trPr>
          <w:trHeight w:val="480"/>
        </w:trPr>
        <w:tc>
          <w:tcPr>
            <w:tcW w:w="2187" w:type="dxa"/>
            <w:shd w:val="clear" w:color="auto" w:fill="auto"/>
            <w:vAlign w:val="center"/>
            <w:hideMark/>
          </w:tcPr>
          <w:p w14:paraId="2441563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2.4. Mjera</w:t>
            </w:r>
          </w:p>
        </w:tc>
        <w:tc>
          <w:tcPr>
            <w:tcW w:w="1561" w:type="dxa"/>
            <w:shd w:val="clear" w:color="auto" w:fill="auto"/>
            <w:vAlign w:val="center"/>
            <w:hideMark/>
          </w:tcPr>
          <w:p w14:paraId="7996373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w:t>
            </w:r>
          </w:p>
        </w:tc>
        <w:tc>
          <w:tcPr>
            <w:tcW w:w="2112" w:type="dxa"/>
            <w:shd w:val="clear" w:color="auto" w:fill="auto"/>
            <w:vAlign w:val="center"/>
            <w:hideMark/>
          </w:tcPr>
          <w:p w14:paraId="12D0A5F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6.058</w:t>
            </w:r>
          </w:p>
        </w:tc>
        <w:tc>
          <w:tcPr>
            <w:tcW w:w="2532" w:type="dxa"/>
            <w:shd w:val="clear" w:color="auto" w:fill="auto"/>
            <w:vAlign w:val="center"/>
            <w:hideMark/>
          </w:tcPr>
          <w:p w14:paraId="697B300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212</w:t>
            </w:r>
          </w:p>
        </w:tc>
        <w:tc>
          <w:tcPr>
            <w:tcW w:w="2131" w:type="dxa"/>
            <w:shd w:val="clear" w:color="auto" w:fill="auto"/>
            <w:vAlign w:val="center"/>
            <w:hideMark/>
          </w:tcPr>
          <w:p w14:paraId="35EE1A5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8.846</w:t>
            </w:r>
          </w:p>
        </w:tc>
        <w:tc>
          <w:tcPr>
            <w:tcW w:w="2955" w:type="dxa"/>
            <w:shd w:val="clear" w:color="auto" w:fill="auto"/>
            <w:vAlign w:val="center"/>
            <w:hideMark/>
          </w:tcPr>
          <w:p w14:paraId="0A7646D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7CAD0794" w14:textId="77777777" w:rsidTr="001F6CF7">
        <w:trPr>
          <w:trHeight w:val="288"/>
        </w:trPr>
        <w:tc>
          <w:tcPr>
            <w:tcW w:w="2187" w:type="dxa"/>
            <w:shd w:val="clear" w:color="auto" w:fill="00D29A"/>
            <w:vAlign w:val="center"/>
            <w:hideMark/>
          </w:tcPr>
          <w:p w14:paraId="7CA8643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3. Prioritet </w:t>
            </w:r>
          </w:p>
        </w:tc>
        <w:tc>
          <w:tcPr>
            <w:tcW w:w="1561" w:type="dxa"/>
            <w:shd w:val="clear" w:color="auto" w:fill="00D29A"/>
            <w:vAlign w:val="center"/>
            <w:hideMark/>
          </w:tcPr>
          <w:p w14:paraId="63196D8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5%</w:t>
            </w:r>
          </w:p>
        </w:tc>
        <w:tc>
          <w:tcPr>
            <w:tcW w:w="2112" w:type="dxa"/>
            <w:shd w:val="clear" w:color="auto" w:fill="00D29A"/>
            <w:vAlign w:val="center"/>
            <w:hideMark/>
          </w:tcPr>
          <w:p w14:paraId="618C462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544.135</w:t>
            </w:r>
          </w:p>
        </w:tc>
        <w:tc>
          <w:tcPr>
            <w:tcW w:w="2532" w:type="dxa"/>
            <w:shd w:val="clear" w:color="auto" w:fill="00D29A"/>
            <w:vAlign w:val="center"/>
            <w:hideMark/>
          </w:tcPr>
          <w:p w14:paraId="5D6B81F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2.336</w:t>
            </w:r>
          </w:p>
        </w:tc>
        <w:tc>
          <w:tcPr>
            <w:tcW w:w="2131" w:type="dxa"/>
            <w:shd w:val="clear" w:color="auto" w:fill="00D29A"/>
            <w:vAlign w:val="center"/>
            <w:hideMark/>
          </w:tcPr>
          <w:p w14:paraId="00666F2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251.798</w:t>
            </w:r>
          </w:p>
        </w:tc>
        <w:tc>
          <w:tcPr>
            <w:tcW w:w="2955" w:type="dxa"/>
            <w:shd w:val="clear" w:color="auto" w:fill="00D29A"/>
            <w:vAlign w:val="center"/>
            <w:hideMark/>
          </w:tcPr>
          <w:p w14:paraId="74C2CD08"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6EA3322" w14:textId="77777777" w:rsidTr="007843A3">
        <w:trPr>
          <w:trHeight w:val="480"/>
        </w:trPr>
        <w:tc>
          <w:tcPr>
            <w:tcW w:w="2187" w:type="dxa"/>
            <w:shd w:val="clear" w:color="auto" w:fill="auto"/>
            <w:vAlign w:val="center"/>
            <w:hideMark/>
          </w:tcPr>
          <w:p w14:paraId="1508A44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3.1. Mjera</w:t>
            </w:r>
          </w:p>
        </w:tc>
        <w:tc>
          <w:tcPr>
            <w:tcW w:w="1561" w:type="dxa"/>
            <w:shd w:val="clear" w:color="auto" w:fill="auto"/>
            <w:vAlign w:val="center"/>
            <w:hideMark/>
          </w:tcPr>
          <w:p w14:paraId="0793778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5%</w:t>
            </w:r>
          </w:p>
        </w:tc>
        <w:tc>
          <w:tcPr>
            <w:tcW w:w="2112" w:type="dxa"/>
            <w:shd w:val="clear" w:color="auto" w:fill="auto"/>
            <w:vAlign w:val="center"/>
            <w:hideMark/>
          </w:tcPr>
          <w:p w14:paraId="3F5D95A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64.905</w:t>
            </w:r>
          </w:p>
        </w:tc>
        <w:tc>
          <w:tcPr>
            <w:tcW w:w="2532" w:type="dxa"/>
            <w:shd w:val="clear" w:color="auto" w:fill="auto"/>
            <w:vAlign w:val="center"/>
            <w:hideMark/>
          </w:tcPr>
          <w:p w14:paraId="04428A6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6.491</w:t>
            </w:r>
          </w:p>
        </w:tc>
        <w:tc>
          <w:tcPr>
            <w:tcW w:w="2131" w:type="dxa"/>
            <w:shd w:val="clear" w:color="auto" w:fill="auto"/>
            <w:vAlign w:val="center"/>
            <w:hideMark/>
          </w:tcPr>
          <w:p w14:paraId="07C3378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48.415</w:t>
            </w:r>
          </w:p>
        </w:tc>
        <w:tc>
          <w:tcPr>
            <w:tcW w:w="2955" w:type="dxa"/>
            <w:shd w:val="clear" w:color="auto" w:fill="auto"/>
            <w:vAlign w:val="center"/>
            <w:hideMark/>
          </w:tcPr>
          <w:p w14:paraId="673607C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02AE568E" w14:textId="77777777" w:rsidTr="007843A3">
        <w:trPr>
          <w:trHeight w:val="480"/>
        </w:trPr>
        <w:tc>
          <w:tcPr>
            <w:tcW w:w="2187" w:type="dxa"/>
            <w:shd w:val="clear" w:color="auto" w:fill="auto"/>
            <w:vAlign w:val="center"/>
            <w:hideMark/>
          </w:tcPr>
          <w:p w14:paraId="61B8451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3.2. Mjera</w:t>
            </w:r>
          </w:p>
        </w:tc>
        <w:tc>
          <w:tcPr>
            <w:tcW w:w="1561" w:type="dxa"/>
            <w:shd w:val="clear" w:color="auto" w:fill="auto"/>
            <w:vAlign w:val="center"/>
            <w:hideMark/>
          </w:tcPr>
          <w:p w14:paraId="7540585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p>
        </w:tc>
        <w:tc>
          <w:tcPr>
            <w:tcW w:w="2112" w:type="dxa"/>
            <w:shd w:val="clear" w:color="auto" w:fill="auto"/>
            <w:vAlign w:val="center"/>
            <w:hideMark/>
          </w:tcPr>
          <w:p w14:paraId="408A675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5.335</w:t>
            </w:r>
          </w:p>
        </w:tc>
        <w:tc>
          <w:tcPr>
            <w:tcW w:w="2532" w:type="dxa"/>
            <w:shd w:val="clear" w:color="auto" w:fill="auto"/>
            <w:vAlign w:val="center"/>
            <w:hideMark/>
          </w:tcPr>
          <w:p w14:paraId="18AB24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067</w:t>
            </w:r>
          </w:p>
        </w:tc>
        <w:tc>
          <w:tcPr>
            <w:tcW w:w="2131" w:type="dxa"/>
            <w:shd w:val="clear" w:color="auto" w:fill="auto"/>
            <w:vAlign w:val="center"/>
            <w:hideMark/>
          </w:tcPr>
          <w:p w14:paraId="78AF04F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4.268</w:t>
            </w:r>
          </w:p>
        </w:tc>
        <w:tc>
          <w:tcPr>
            <w:tcW w:w="2955" w:type="dxa"/>
            <w:shd w:val="clear" w:color="auto" w:fill="auto"/>
            <w:vAlign w:val="center"/>
            <w:hideMark/>
          </w:tcPr>
          <w:p w14:paraId="6D5F532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05843285" w14:textId="77777777" w:rsidTr="007843A3">
        <w:trPr>
          <w:trHeight w:val="480"/>
        </w:trPr>
        <w:tc>
          <w:tcPr>
            <w:tcW w:w="2187" w:type="dxa"/>
            <w:shd w:val="clear" w:color="auto" w:fill="auto"/>
            <w:vAlign w:val="center"/>
            <w:hideMark/>
          </w:tcPr>
          <w:p w14:paraId="753B4665"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3.3. Mjera</w:t>
            </w:r>
          </w:p>
        </w:tc>
        <w:tc>
          <w:tcPr>
            <w:tcW w:w="1561" w:type="dxa"/>
            <w:shd w:val="clear" w:color="auto" w:fill="auto"/>
            <w:vAlign w:val="center"/>
            <w:hideMark/>
          </w:tcPr>
          <w:p w14:paraId="7E08957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p>
        </w:tc>
        <w:tc>
          <w:tcPr>
            <w:tcW w:w="2112" w:type="dxa"/>
            <w:shd w:val="clear" w:color="auto" w:fill="auto"/>
            <w:vAlign w:val="center"/>
            <w:hideMark/>
          </w:tcPr>
          <w:p w14:paraId="2A5AE20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596</w:t>
            </w:r>
          </w:p>
        </w:tc>
        <w:tc>
          <w:tcPr>
            <w:tcW w:w="2532" w:type="dxa"/>
            <w:shd w:val="clear" w:color="auto" w:fill="auto"/>
            <w:vAlign w:val="center"/>
            <w:hideMark/>
          </w:tcPr>
          <w:p w14:paraId="7B9EF53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919</w:t>
            </w:r>
          </w:p>
        </w:tc>
        <w:tc>
          <w:tcPr>
            <w:tcW w:w="2131" w:type="dxa"/>
            <w:shd w:val="clear" w:color="auto" w:fill="auto"/>
            <w:vAlign w:val="center"/>
            <w:hideMark/>
          </w:tcPr>
          <w:p w14:paraId="1C335AA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677</w:t>
            </w:r>
          </w:p>
        </w:tc>
        <w:tc>
          <w:tcPr>
            <w:tcW w:w="2955" w:type="dxa"/>
            <w:shd w:val="clear" w:color="auto" w:fill="auto"/>
            <w:vAlign w:val="center"/>
            <w:hideMark/>
          </w:tcPr>
          <w:p w14:paraId="7928F6A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26372F7B" w14:textId="77777777" w:rsidTr="007843A3">
        <w:trPr>
          <w:trHeight w:val="480"/>
        </w:trPr>
        <w:tc>
          <w:tcPr>
            <w:tcW w:w="2187" w:type="dxa"/>
            <w:shd w:val="clear" w:color="auto" w:fill="auto"/>
            <w:vAlign w:val="center"/>
            <w:hideMark/>
          </w:tcPr>
          <w:p w14:paraId="3B92C221"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3.4. Mjera</w:t>
            </w:r>
          </w:p>
        </w:tc>
        <w:tc>
          <w:tcPr>
            <w:tcW w:w="1561" w:type="dxa"/>
            <w:shd w:val="clear" w:color="auto" w:fill="auto"/>
            <w:vAlign w:val="center"/>
            <w:hideMark/>
          </w:tcPr>
          <w:p w14:paraId="082E2D1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p>
        </w:tc>
        <w:tc>
          <w:tcPr>
            <w:tcW w:w="2112" w:type="dxa"/>
            <w:shd w:val="clear" w:color="auto" w:fill="auto"/>
            <w:vAlign w:val="center"/>
            <w:hideMark/>
          </w:tcPr>
          <w:p w14:paraId="6E85125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9.299</w:t>
            </w:r>
          </w:p>
        </w:tc>
        <w:tc>
          <w:tcPr>
            <w:tcW w:w="2532" w:type="dxa"/>
            <w:shd w:val="clear" w:color="auto" w:fill="auto"/>
            <w:vAlign w:val="center"/>
            <w:hideMark/>
          </w:tcPr>
          <w:p w14:paraId="021E646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860</w:t>
            </w:r>
          </w:p>
        </w:tc>
        <w:tc>
          <w:tcPr>
            <w:tcW w:w="2131" w:type="dxa"/>
            <w:shd w:val="clear" w:color="auto" w:fill="auto"/>
            <w:vAlign w:val="center"/>
            <w:hideMark/>
          </w:tcPr>
          <w:p w14:paraId="62FED5E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9.439</w:t>
            </w:r>
          </w:p>
        </w:tc>
        <w:tc>
          <w:tcPr>
            <w:tcW w:w="2955" w:type="dxa"/>
            <w:shd w:val="clear" w:color="auto" w:fill="auto"/>
            <w:vAlign w:val="center"/>
            <w:hideMark/>
          </w:tcPr>
          <w:p w14:paraId="6560DCE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3036FDE7" w14:textId="77777777" w:rsidTr="001F6CF7">
        <w:trPr>
          <w:trHeight w:val="288"/>
        </w:trPr>
        <w:tc>
          <w:tcPr>
            <w:tcW w:w="2187" w:type="dxa"/>
            <w:shd w:val="clear" w:color="auto" w:fill="00D29A"/>
            <w:vAlign w:val="center"/>
            <w:hideMark/>
          </w:tcPr>
          <w:p w14:paraId="2E253EF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4. Prioritet </w:t>
            </w:r>
          </w:p>
        </w:tc>
        <w:tc>
          <w:tcPr>
            <w:tcW w:w="1561" w:type="dxa"/>
            <w:shd w:val="clear" w:color="auto" w:fill="00D29A"/>
            <w:vAlign w:val="center"/>
            <w:hideMark/>
          </w:tcPr>
          <w:p w14:paraId="65EDC69F"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w:t>
            </w:r>
          </w:p>
        </w:tc>
        <w:tc>
          <w:tcPr>
            <w:tcW w:w="2112" w:type="dxa"/>
            <w:shd w:val="clear" w:color="auto" w:fill="00D29A"/>
            <w:vAlign w:val="center"/>
            <w:hideMark/>
          </w:tcPr>
          <w:p w14:paraId="6DE9BEB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22.023</w:t>
            </w:r>
          </w:p>
        </w:tc>
        <w:tc>
          <w:tcPr>
            <w:tcW w:w="2532" w:type="dxa"/>
            <w:shd w:val="clear" w:color="auto" w:fill="00D29A"/>
            <w:vAlign w:val="center"/>
            <w:hideMark/>
          </w:tcPr>
          <w:p w14:paraId="3B4757F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6.376</w:t>
            </w:r>
          </w:p>
        </w:tc>
        <w:tc>
          <w:tcPr>
            <w:tcW w:w="2131" w:type="dxa"/>
            <w:shd w:val="clear" w:color="auto" w:fill="00D29A"/>
            <w:vAlign w:val="center"/>
            <w:hideMark/>
          </w:tcPr>
          <w:p w14:paraId="3B06699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25.647</w:t>
            </w:r>
          </w:p>
        </w:tc>
        <w:tc>
          <w:tcPr>
            <w:tcW w:w="2955" w:type="dxa"/>
            <w:shd w:val="clear" w:color="auto" w:fill="00D29A"/>
            <w:vAlign w:val="center"/>
            <w:hideMark/>
          </w:tcPr>
          <w:p w14:paraId="000D6495"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2FBFF68" w14:textId="77777777" w:rsidTr="007843A3">
        <w:trPr>
          <w:trHeight w:val="720"/>
        </w:trPr>
        <w:tc>
          <w:tcPr>
            <w:tcW w:w="2187" w:type="dxa"/>
            <w:shd w:val="clear" w:color="auto" w:fill="auto"/>
            <w:vAlign w:val="center"/>
            <w:hideMark/>
          </w:tcPr>
          <w:p w14:paraId="48B747BB"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4.1. Mjera</w:t>
            </w:r>
          </w:p>
        </w:tc>
        <w:tc>
          <w:tcPr>
            <w:tcW w:w="1561" w:type="dxa"/>
            <w:shd w:val="clear" w:color="auto" w:fill="auto"/>
            <w:vAlign w:val="center"/>
            <w:hideMark/>
          </w:tcPr>
          <w:p w14:paraId="3A47AF5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w:t>
            </w:r>
          </w:p>
        </w:tc>
        <w:tc>
          <w:tcPr>
            <w:tcW w:w="2112" w:type="dxa"/>
            <w:shd w:val="clear" w:color="auto" w:fill="auto"/>
            <w:vAlign w:val="center"/>
            <w:hideMark/>
          </w:tcPr>
          <w:p w14:paraId="6B1E97B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88.618</w:t>
            </w:r>
          </w:p>
        </w:tc>
        <w:tc>
          <w:tcPr>
            <w:tcW w:w="2532" w:type="dxa"/>
            <w:shd w:val="clear" w:color="auto" w:fill="auto"/>
            <w:vAlign w:val="center"/>
            <w:hideMark/>
          </w:tcPr>
          <w:p w14:paraId="0FAF0BA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6.585</w:t>
            </w:r>
          </w:p>
        </w:tc>
        <w:tc>
          <w:tcPr>
            <w:tcW w:w="2131" w:type="dxa"/>
            <w:shd w:val="clear" w:color="auto" w:fill="auto"/>
            <w:vAlign w:val="center"/>
            <w:hideMark/>
          </w:tcPr>
          <w:p w14:paraId="495F5DF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2.033</w:t>
            </w:r>
          </w:p>
        </w:tc>
        <w:tc>
          <w:tcPr>
            <w:tcW w:w="2955" w:type="dxa"/>
            <w:shd w:val="clear" w:color="auto" w:fill="auto"/>
            <w:vAlign w:val="center"/>
            <w:hideMark/>
          </w:tcPr>
          <w:p w14:paraId="6AA5759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3B3E96FE" w14:textId="77777777" w:rsidTr="007843A3">
        <w:trPr>
          <w:trHeight w:val="720"/>
        </w:trPr>
        <w:tc>
          <w:tcPr>
            <w:tcW w:w="2187" w:type="dxa"/>
            <w:shd w:val="clear" w:color="auto" w:fill="auto"/>
            <w:vAlign w:val="center"/>
            <w:hideMark/>
          </w:tcPr>
          <w:p w14:paraId="48822CB2"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4.2. Mjera</w:t>
            </w:r>
          </w:p>
        </w:tc>
        <w:tc>
          <w:tcPr>
            <w:tcW w:w="1561" w:type="dxa"/>
            <w:shd w:val="clear" w:color="auto" w:fill="auto"/>
            <w:vAlign w:val="center"/>
            <w:hideMark/>
          </w:tcPr>
          <w:p w14:paraId="44F9828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4%</w:t>
            </w:r>
          </w:p>
        </w:tc>
        <w:tc>
          <w:tcPr>
            <w:tcW w:w="2112" w:type="dxa"/>
            <w:shd w:val="clear" w:color="auto" w:fill="auto"/>
            <w:vAlign w:val="center"/>
            <w:hideMark/>
          </w:tcPr>
          <w:p w14:paraId="3310608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1.794</w:t>
            </w:r>
          </w:p>
        </w:tc>
        <w:tc>
          <w:tcPr>
            <w:tcW w:w="2532" w:type="dxa"/>
            <w:shd w:val="clear" w:color="auto" w:fill="auto"/>
            <w:vAlign w:val="center"/>
            <w:hideMark/>
          </w:tcPr>
          <w:p w14:paraId="1654412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179</w:t>
            </w:r>
          </w:p>
        </w:tc>
        <w:tc>
          <w:tcPr>
            <w:tcW w:w="2131" w:type="dxa"/>
            <w:shd w:val="clear" w:color="auto" w:fill="auto"/>
            <w:vAlign w:val="center"/>
            <w:hideMark/>
          </w:tcPr>
          <w:p w14:paraId="3954901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3.615</w:t>
            </w:r>
          </w:p>
        </w:tc>
        <w:tc>
          <w:tcPr>
            <w:tcW w:w="2955" w:type="dxa"/>
            <w:shd w:val="clear" w:color="auto" w:fill="auto"/>
            <w:vAlign w:val="center"/>
            <w:hideMark/>
          </w:tcPr>
          <w:p w14:paraId="7C29C10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36399BD9" w14:textId="77777777" w:rsidTr="007843A3">
        <w:trPr>
          <w:trHeight w:val="288"/>
        </w:trPr>
        <w:tc>
          <w:tcPr>
            <w:tcW w:w="2187" w:type="dxa"/>
            <w:shd w:val="clear" w:color="auto" w:fill="auto"/>
            <w:vAlign w:val="center"/>
            <w:hideMark/>
          </w:tcPr>
          <w:p w14:paraId="6B3370B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4.3. Mjera</w:t>
            </w:r>
          </w:p>
        </w:tc>
        <w:tc>
          <w:tcPr>
            <w:tcW w:w="1561" w:type="dxa"/>
            <w:shd w:val="clear" w:color="auto" w:fill="auto"/>
            <w:vAlign w:val="center"/>
            <w:hideMark/>
          </w:tcPr>
          <w:p w14:paraId="2F78835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w:t>
            </w:r>
          </w:p>
        </w:tc>
        <w:tc>
          <w:tcPr>
            <w:tcW w:w="2112" w:type="dxa"/>
            <w:shd w:val="clear" w:color="auto" w:fill="auto"/>
            <w:vAlign w:val="center"/>
            <w:hideMark/>
          </w:tcPr>
          <w:p w14:paraId="3D53462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1.611</w:t>
            </w:r>
          </w:p>
        </w:tc>
        <w:tc>
          <w:tcPr>
            <w:tcW w:w="2532" w:type="dxa"/>
            <w:shd w:val="clear" w:color="auto" w:fill="auto"/>
            <w:vAlign w:val="center"/>
            <w:hideMark/>
          </w:tcPr>
          <w:p w14:paraId="3EB6D35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1.611</w:t>
            </w:r>
          </w:p>
        </w:tc>
        <w:tc>
          <w:tcPr>
            <w:tcW w:w="2131" w:type="dxa"/>
            <w:shd w:val="clear" w:color="auto" w:fill="auto"/>
            <w:vAlign w:val="center"/>
            <w:hideMark/>
          </w:tcPr>
          <w:p w14:paraId="06D722B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65B024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54B277E2" w14:textId="77777777" w:rsidTr="001F6CF7">
        <w:trPr>
          <w:trHeight w:val="288"/>
        </w:trPr>
        <w:tc>
          <w:tcPr>
            <w:tcW w:w="2187" w:type="dxa"/>
            <w:shd w:val="clear" w:color="auto" w:fill="00D29A"/>
            <w:vAlign w:val="center"/>
            <w:hideMark/>
          </w:tcPr>
          <w:p w14:paraId="5B1CB191"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5. Prioritet </w:t>
            </w:r>
          </w:p>
        </w:tc>
        <w:tc>
          <w:tcPr>
            <w:tcW w:w="1561" w:type="dxa"/>
            <w:shd w:val="clear" w:color="auto" w:fill="00D29A"/>
            <w:vAlign w:val="center"/>
            <w:hideMark/>
          </w:tcPr>
          <w:p w14:paraId="76D4EA6E"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7%</w:t>
            </w:r>
          </w:p>
        </w:tc>
        <w:tc>
          <w:tcPr>
            <w:tcW w:w="2112" w:type="dxa"/>
            <w:shd w:val="clear" w:color="auto" w:fill="00D29A"/>
            <w:vAlign w:val="center"/>
            <w:hideMark/>
          </w:tcPr>
          <w:p w14:paraId="6132673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802.022</w:t>
            </w:r>
          </w:p>
        </w:tc>
        <w:tc>
          <w:tcPr>
            <w:tcW w:w="2532" w:type="dxa"/>
            <w:shd w:val="clear" w:color="auto" w:fill="00D29A"/>
            <w:vAlign w:val="center"/>
            <w:hideMark/>
          </w:tcPr>
          <w:p w14:paraId="65AF4A9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70.073</w:t>
            </w:r>
          </w:p>
        </w:tc>
        <w:tc>
          <w:tcPr>
            <w:tcW w:w="2131" w:type="dxa"/>
            <w:shd w:val="clear" w:color="auto" w:fill="00D29A"/>
            <w:vAlign w:val="center"/>
            <w:hideMark/>
          </w:tcPr>
          <w:p w14:paraId="10CCEB2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331.949</w:t>
            </w:r>
          </w:p>
        </w:tc>
        <w:tc>
          <w:tcPr>
            <w:tcW w:w="2955" w:type="dxa"/>
            <w:shd w:val="clear" w:color="auto" w:fill="00D29A"/>
            <w:vAlign w:val="center"/>
            <w:hideMark/>
          </w:tcPr>
          <w:p w14:paraId="20670E44"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F0A0228" w14:textId="77777777" w:rsidTr="007843A3">
        <w:trPr>
          <w:trHeight w:val="480"/>
        </w:trPr>
        <w:tc>
          <w:tcPr>
            <w:tcW w:w="2187" w:type="dxa"/>
            <w:shd w:val="clear" w:color="auto" w:fill="auto"/>
            <w:vAlign w:val="center"/>
            <w:hideMark/>
          </w:tcPr>
          <w:p w14:paraId="5DAE0DF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5.1. Mjera</w:t>
            </w:r>
          </w:p>
        </w:tc>
        <w:tc>
          <w:tcPr>
            <w:tcW w:w="1561" w:type="dxa"/>
            <w:shd w:val="clear" w:color="auto" w:fill="auto"/>
            <w:vAlign w:val="center"/>
            <w:hideMark/>
          </w:tcPr>
          <w:p w14:paraId="795B8A8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w:t>
            </w:r>
          </w:p>
        </w:tc>
        <w:tc>
          <w:tcPr>
            <w:tcW w:w="2112" w:type="dxa"/>
            <w:shd w:val="clear" w:color="auto" w:fill="auto"/>
            <w:vAlign w:val="center"/>
            <w:hideMark/>
          </w:tcPr>
          <w:p w14:paraId="47DE8BA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9.101</w:t>
            </w:r>
          </w:p>
        </w:tc>
        <w:tc>
          <w:tcPr>
            <w:tcW w:w="2532" w:type="dxa"/>
            <w:shd w:val="clear" w:color="auto" w:fill="auto"/>
            <w:vAlign w:val="center"/>
            <w:hideMark/>
          </w:tcPr>
          <w:p w14:paraId="3F9F5BA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5.820</w:t>
            </w:r>
          </w:p>
        </w:tc>
        <w:tc>
          <w:tcPr>
            <w:tcW w:w="2131" w:type="dxa"/>
            <w:shd w:val="clear" w:color="auto" w:fill="auto"/>
            <w:vAlign w:val="center"/>
            <w:hideMark/>
          </w:tcPr>
          <w:p w14:paraId="5F8C106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3.280</w:t>
            </w:r>
          </w:p>
        </w:tc>
        <w:tc>
          <w:tcPr>
            <w:tcW w:w="2955" w:type="dxa"/>
            <w:shd w:val="clear" w:color="auto" w:fill="auto"/>
            <w:vAlign w:val="center"/>
            <w:hideMark/>
          </w:tcPr>
          <w:p w14:paraId="1B5E072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572893C" w14:textId="77777777" w:rsidTr="007843A3">
        <w:trPr>
          <w:trHeight w:val="480"/>
        </w:trPr>
        <w:tc>
          <w:tcPr>
            <w:tcW w:w="2187" w:type="dxa"/>
            <w:shd w:val="clear" w:color="auto" w:fill="auto"/>
            <w:vAlign w:val="center"/>
            <w:hideMark/>
          </w:tcPr>
          <w:p w14:paraId="2E0178D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5.2. Mjera</w:t>
            </w:r>
          </w:p>
        </w:tc>
        <w:tc>
          <w:tcPr>
            <w:tcW w:w="1561" w:type="dxa"/>
            <w:shd w:val="clear" w:color="auto" w:fill="auto"/>
            <w:vAlign w:val="center"/>
            <w:hideMark/>
          </w:tcPr>
          <w:p w14:paraId="0984EFC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w:t>
            </w:r>
          </w:p>
        </w:tc>
        <w:tc>
          <w:tcPr>
            <w:tcW w:w="2112" w:type="dxa"/>
            <w:shd w:val="clear" w:color="auto" w:fill="auto"/>
            <w:vAlign w:val="center"/>
            <w:hideMark/>
          </w:tcPr>
          <w:p w14:paraId="4BEFCBE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60.136</w:t>
            </w:r>
          </w:p>
        </w:tc>
        <w:tc>
          <w:tcPr>
            <w:tcW w:w="2532" w:type="dxa"/>
            <w:shd w:val="clear" w:color="auto" w:fill="auto"/>
            <w:vAlign w:val="center"/>
            <w:hideMark/>
          </w:tcPr>
          <w:p w14:paraId="496DF88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6.014</w:t>
            </w:r>
          </w:p>
        </w:tc>
        <w:tc>
          <w:tcPr>
            <w:tcW w:w="2131" w:type="dxa"/>
            <w:shd w:val="clear" w:color="auto" w:fill="auto"/>
            <w:vAlign w:val="center"/>
            <w:hideMark/>
          </w:tcPr>
          <w:p w14:paraId="1AE43D9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84.123</w:t>
            </w:r>
          </w:p>
        </w:tc>
        <w:tc>
          <w:tcPr>
            <w:tcW w:w="2955" w:type="dxa"/>
            <w:shd w:val="clear" w:color="auto" w:fill="auto"/>
            <w:vAlign w:val="center"/>
            <w:hideMark/>
          </w:tcPr>
          <w:p w14:paraId="411BAEE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1AE5FB3" w14:textId="77777777" w:rsidTr="007843A3">
        <w:trPr>
          <w:trHeight w:val="480"/>
        </w:trPr>
        <w:tc>
          <w:tcPr>
            <w:tcW w:w="2187" w:type="dxa"/>
            <w:shd w:val="clear" w:color="auto" w:fill="auto"/>
            <w:vAlign w:val="center"/>
            <w:hideMark/>
          </w:tcPr>
          <w:p w14:paraId="66077C7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5.3. Mjera</w:t>
            </w:r>
          </w:p>
        </w:tc>
        <w:tc>
          <w:tcPr>
            <w:tcW w:w="1561" w:type="dxa"/>
            <w:shd w:val="clear" w:color="auto" w:fill="auto"/>
            <w:vAlign w:val="center"/>
            <w:hideMark/>
          </w:tcPr>
          <w:p w14:paraId="483FC25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w:t>
            </w:r>
          </w:p>
        </w:tc>
        <w:tc>
          <w:tcPr>
            <w:tcW w:w="2112" w:type="dxa"/>
            <w:shd w:val="clear" w:color="auto" w:fill="auto"/>
            <w:vAlign w:val="center"/>
            <w:hideMark/>
          </w:tcPr>
          <w:p w14:paraId="51106CC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1.892</w:t>
            </w:r>
          </w:p>
        </w:tc>
        <w:tc>
          <w:tcPr>
            <w:tcW w:w="2532" w:type="dxa"/>
            <w:shd w:val="clear" w:color="auto" w:fill="auto"/>
            <w:vAlign w:val="center"/>
            <w:hideMark/>
          </w:tcPr>
          <w:p w14:paraId="7E293BC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189</w:t>
            </w:r>
          </w:p>
        </w:tc>
        <w:tc>
          <w:tcPr>
            <w:tcW w:w="2131" w:type="dxa"/>
            <w:shd w:val="clear" w:color="auto" w:fill="auto"/>
            <w:vAlign w:val="center"/>
            <w:hideMark/>
          </w:tcPr>
          <w:p w14:paraId="0EE7DB7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33.703</w:t>
            </w:r>
          </w:p>
        </w:tc>
        <w:tc>
          <w:tcPr>
            <w:tcW w:w="2955" w:type="dxa"/>
            <w:shd w:val="clear" w:color="auto" w:fill="auto"/>
            <w:vAlign w:val="center"/>
            <w:hideMark/>
          </w:tcPr>
          <w:p w14:paraId="6FDB8D3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76B3C84C" w14:textId="77777777" w:rsidTr="007843A3">
        <w:trPr>
          <w:trHeight w:val="480"/>
        </w:trPr>
        <w:tc>
          <w:tcPr>
            <w:tcW w:w="2187" w:type="dxa"/>
            <w:shd w:val="clear" w:color="auto" w:fill="auto"/>
            <w:vAlign w:val="center"/>
            <w:hideMark/>
          </w:tcPr>
          <w:p w14:paraId="699A17D0"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lastRenderedPageBreak/>
              <w:t>7.5.4. Mjera</w:t>
            </w:r>
          </w:p>
        </w:tc>
        <w:tc>
          <w:tcPr>
            <w:tcW w:w="1561" w:type="dxa"/>
            <w:shd w:val="clear" w:color="auto" w:fill="auto"/>
            <w:vAlign w:val="center"/>
            <w:hideMark/>
          </w:tcPr>
          <w:p w14:paraId="579072D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w:t>
            </w:r>
          </w:p>
        </w:tc>
        <w:tc>
          <w:tcPr>
            <w:tcW w:w="2112" w:type="dxa"/>
            <w:shd w:val="clear" w:color="auto" w:fill="auto"/>
            <w:vAlign w:val="center"/>
            <w:hideMark/>
          </w:tcPr>
          <w:p w14:paraId="5B92414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36.571</w:t>
            </w:r>
          </w:p>
        </w:tc>
        <w:tc>
          <w:tcPr>
            <w:tcW w:w="2532" w:type="dxa"/>
            <w:shd w:val="clear" w:color="auto" w:fill="auto"/>
            <w:vAlign w:val="center"/>
            <w:hideMark/>
          </w:tcPr>
          <w:p w14:paraId="14DF09D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3.657</w:t>
            </w:r>
          </w:p>
        </w:tc>
        <w:tc>
          <w:tcPr>
            <w:tcW w:w="2131" w:type="dxa"/>
            <w:shd w:val="clear" w:color="auto" w:fill="auto"/>
            <w:vAlign w:val="center"/>
            <w:hideMark/>
          </w:tcPr>
          <w:p w14:paraId="4B89A77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2.914</w:t>
            </w:r>
          </w:p>
        </w:tc>
        <w:tc>
          <w:tcPr>
            <w:tcW w:w="2955" w:type="dxa"/>
            <w:shd w:val="clear" w:color="auto" w:fill="auto"/>
            <w:vAlign w:val="center"/>
            <w:hideMark/>
          </w:tcPr>
          <w:p w14:paraId="7AEB688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567C42E7" w14:textId="77777777" w:rsidTr="007843A3">
        <w:trPr>
          <w:trHeight w:val="288"/>
        </w:trPr>
        <w:tc>
          <w:tcPr>
            <w:tcW w:w="2187" w:type="dxa"/>
            <w:shd w:val="clear" w:color="auto" w:fill="auto"/>
            <w:vAlign w:val="center"/>
            <w:hideMark/>
          </w:tcPr>
          <w:p w14:paraId="6A1809F0"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5.5. Mjera</w:t>
            </w:r>
          </w:p>
        </w:tc>
        <w:tc>
          <w:tcPr>
            <w:tcW w:w="1561" w:type="dxa"/>
            <w:shd w:val="clear" w:color="auto" w:fill="auto"/>
            <w:vAlign w:val="center"/>
            <w:hideMark/>
          </w:tcPr>
          <w:p w14:paraId="37421F9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p>
        </w:tc>
        <w:tc>
          <w:tcPr>
            <w:tcW w:w="2112" w:type="dxa"/>
            <w:shd w:val="clear" w:color="auto" w:fill="auto"/>
            <w:vAlign w:val="center"/>
            <w:hideMark/>
          </w:tcPr>
          <w:p w14:paraId="7EC3CBA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922</w:t>
            </w:r>
          </w:p>
        </w:tc>
        <w:tc>
          <w:tcPr>
            <w:tcW w:w="2532" w:type="dxa"/>
            <w:shd w:val="clear" w:color="auto" w:fill="auto"/>
            <w:vAlign w:val="center"/>
            <w:hideMark/>
          </w:tcPr>
          <w:p w14:paraId="3868F56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922</w:t>
            </w:r>
          </w:p>
        </w:tc>
        <w:tc>
          <w:tcPr>
            <w:tcW w:w="2131" w:type="dxa"/>
            <w:shd w:val="clear" w:color="auto" w:fill="auto"/>
            <w:vAlign w:val="center"/>
            <w:hideMark/>
          </w:tcPr>
          <w:p w14:paraId="2D9A3BC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0F3AA8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71280135" w14:textId="77777777" w:rsidTr="007843A3">
        <w:trPr>
          <w:trHeight w:val="480"/>
        </w:trPr>
        <w:tc>
          <w:tcPr>
            <w:tcW w:w="2187" w:type="dxa"/>
            <w:shd w:val="clear" w:color="auto" w:fill="auto"/>
            <w:vAlign w:val="center"/>
            <w:hideMark/>
          </w:tcPr>
          <w:p w14:paraId="781F72A7"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5.6. Mjera</w:t>
            </w:r>
          </w:p>
        </w:tc>
        <w:tc>
          <w:tcPr>
            <w:tcW w:w="1561" w:type="dxa"/>
            <w:shd w:val="clear" w:color="auto" w:fill="auto"/>
            <w:vAlign w:val="center"/>
            <w:hideMark/>
          </w:tcPr>
          <w:p w14:paraId="697E6F9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w:t>
            </w:r>
          </w:p>
        </w:tc>
        <w:tc>
          <w:tcPr>
            <w:tcW w:w="2112" w:type="dxa"/>
            <w:shd w:val="clear" w:color="auto" w:fill="auto"/>
            <w:vAlign w:val="center"/>
            <w:hideMark/>
          </w:tcPr>
          <w:p w14:paraId="328C0F0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04.902</w:t>
            </w:r>
          </w:p>
        </w:tc>
        <w:tc>
          <w:tcPr>
            <w:tcW w:w="2532" w:type="dxa"/>
            <w:shd w:val="clear" w:color="auto" w:fill="auto"/>
            <w:vAlign w:val="center"/>
            <w:hideMark/>
          </w:tcPr>
          <w:p w14:paraId="4229869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1.471</w:t>
            </w:r>
          </w:p>
        </w:tc>
        <w:tc>
          <w:tcPr>
            <w:tcW w:w="2131" w:type="dxa"/>
            <w:shd w:val="clear" w:color="auto" w:fill="auto"/>
            <w:vAlign w:val="center"/>
            <w:hideMark/>
          </w:tcPr>
          <w:p w14:paraId="4E1C284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3.432</w:t>
            </w:r>
          </w:p>
        </w:tc>
        <w:tc>
          <w:tcPr>
            <w:tcW w:w="2955" w:type="dxa"/>
            <w:shd w:val="clear" w:color="auto" w:fill="auto"/>
            <w:vAlign w:val="center"/>
            <w:hideMark/>
          </w:tcPr>
          <w:p w14:paraId="294280E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10676964" w14:textId="77777777" w:rsidTr="007843A3">
        <w:trPr>
          <w:trHeight w:val="480"/>
        </w:trPr>
        <w:tc>
          <w:tcPr>
            <w:tcW w:w="2187" w:type="dxa"/>
            <w:shd w:val="clear" w:color="auto" w:fill="auto"/>
            <w:vAlign w:val="center"/>
            <w:hideMark/>
          </w:tcPr>
          <w:p w14:paraId="26C34577"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5.7. Mjera</w:t>
            </w:r>
          </w:p>
        </w:tc>
        <w:tc>
          <w:tcPr>
            <w:tcW w:w="1561" w:type="dxa"/>
            <w:shd w:val="clear" w:color="auto" w:fill="auto"/>
            <w:vAlign w:val="center"/>
            <w:hideMark/>
          </w:tcPr>
          <w:p w14:paraId="2C4CBFC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p>
        </w:tc>
        <w:tc>
          <w:tcPr>
            <w:tcW w:w="2112" w:type="dxa"/>
            <w:shd w:val="clear" w:color="auto" w:fill="auto"/>
            <w:vAlign w:val="center"/>
            <w:hideMark/>
          </w:tcPr>
          <w:p w14:paraId="1765C4B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5.863</w:t>
            </w:r>
          </w:p>
        </w:tc>
        <w:tc>
          <w:tcPr>
            <w:tcW w:w="2532" w:type="dxa"/>
            <w:shd w:val="clear" w:color="auto" w:fill="auto"/>
            <w:vAlign w:val="center"/>
            <w:hideMark/>
          </w:tcPr>
          <w:p w14:paraId="3638FD7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435FCB2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5.863</w:t>
            </w:r>
          </w:p>
        </w:tc>
        <w:tc>
          <w:tcPr>
            <w:tcW w:w="2955" w:type="dxa"/>
            <w:shd w:val="clear" w:color="auto" w:fill="auto"/>
            <w:vAlign w:val="center"/>
            <w:hideMark/>
          </w:tcPr>
          <w:p w14:paraId="4D00FDE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Sredstva EU i drugih međunarodnih donatora</w:t>
            </w:r>
          </w:p>
        </w:tc>
      </w:tr>
      <w:tr w:rsidR="007843A3" w:rsidRPr="008D043F" w14:paraId="23998160" w14:textId="77777777" w:rsidTr="007843A3">
        <w:trPr>
          <w:trHeight w:val="480"/>
        </w:trPr>
        <w:tc>
          <w:tcPr>
            <w:tcW w:w="2187" w:type="dxa"/>
            <w:shd w:val="clear" w:color="auto" w:fill="auto"/>
            <w:vAlign w:val="center"/>
            <w:hideMark/>
          </w:tcPr>
          <w:p w14:paraId="6A42C930"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5.8. Mjera</w:t>
            </w:r>
          </w:p>
        </w:tc>
        <w:tc>
          <w:tcPr>
            <w:tcW w:w="1561" w:type="dxa"/>
            <w:shd w:val="clear" w:color="auto" w:fill="auto"/>
            <w:vAlign w:val="center"/>
            <w:hideMark/>
          </w:tcPr>
          <w:p w14:paraId="1F2D288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p>
        </w:tc>
        <w:tc>
          <w:tcPr>
            <w:tcW w:w="2112" w:type="dxa"/>
            <w:shd w:val="clear" w:color="auto" w:fill="auto"/>
            <w:vAlign w:val="center"/>
            <w:hideMark/>
          </w:tcPr>
          <w:p w14:paraId="22799B9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8.634</w:t>
            </w:r>
          </w:p>
        </w:tc>
        <w:tc>
          <w:tcPr>
            <w:tcW w:w="2532" w:type="dxa"/>
            <w:shd w:val="clear" w:color="auto" w:fill="auto"/>
            <w:vAlign w:val="center"/>
            <w:hideMark/>
          </w:tcPr>
          <w:p w14:paraId="2E51C43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11E086B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8.634</w:t>
            </w:r>
          </w:p>
        </w:tc>
        <w:tc>
          <w:tcPr>
            <w:tcW w:w="2955" w:type="dxa"/>
            <w:shd w:val="clear" w:color="auto" w:fill="auto"/>
            <w:vAlign w:val="center"/>
            <w:hideMark/>
          </w:tcPr>
          <w:p w14:paraId="6D9BBD3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Sredstva EU i drugih međunarodnih donatora</w:t>
            </w:r>
          </w:p>
        </w:tc>
      </w:tr>
      <w:tr w:rsidR="007843A3" w:rsidRPr="008D043F" w14:paraId="5C82371C" w14:textId="77777777" w:rsidTr="001F6CF7">
        <w:trPr>
          <w:trHeight w:val="288"/>
        </w:trPr>
        <w:tc>
          <w:tcPr>
            <w:tcW w:w="2187" w:type="dxa"/>
            <w:shd w:val="clear" w:color="auto" w:fill="00D29A"/>
            <w:vAlign w:val="center"/>
            <w:hideMark/>
          </w:tcPr>
          <w:p w14:paraId="5305070E"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6. Prioritet </w:t>
            </w:r>
          </w:p>
        </w:tc>
        <w:tc>
          <w:tcPr>
            <w:tcW w:w="1561" w:type="dxa"/>
            <w:shd w:val="clear" w:color="auto" w:fill="00D29A"/>
            <w:vAlign w:val="center"/>
            <w:hideMark/>
          </w:tcPr>
          <w:p w14:paraId="02EC935C"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w:t>
            </w:r>
          </w:p>
        </w:tc>
        <w:tc>
          <w:tcPr>
            <w:tcW w:w="2112" w:type="dxa"/>
            <w:shd w:val="clear" w:color="auto" w:fill="00D29A"/>
            <w:vAlign w:val="center"/>
            <w:hideMark/>
          </w:tcPr>
          <w:p w14:paraId="48DDD9C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20.574</w:t>
            </w:r>
          </w:p>
        </w:tc>
        <w:tc>
          <w:tcPr>
            <w:tcW w:w="2532" w:type="dxa"/>
            <w:shd w:val="clear" w:color="auto" w:fill="00D29A"/>
            <w:vAlign w:val="center"/>
            <w:hideMark/>
          </w:tcPr>
          <w:p w14:paraId="01F8B1B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5.290</w:t>
            </w:r>
          </w:p>
        </w:tc>
        <w:tc>
          <w:tcPr>
            <w:tcW w:w="2131" w:type="dxa"/>
            <w:shd w:val="clear" w:color="auto" w:fill="00D29A"/>
            <w:vAlign w:val="center"/>
            <w:hideMark/>
          </w:tcPr>
          <w:p w14:paraId="3CC58A3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55.284</w:t>
            </w:r>
          </w:p>
        </w:tc>
        <w:tc>
          <w:tcPr>
            <w:tcW w:w="2955" w:type="dxa"/>
            <w:shd w:val="clear" w:color="auto" w:fill="00D29A"/>
            <w:vAlign w:val="center"/>
            <w:hideMark/>
          </w:tcPr>
          <w:p w14:paraId="01548C06"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DC18505" w14:textId="77777777" w:rsidTr="007843A3">
        <w:trPr>
          <w:trHeight w:val="480"/>
        </w:trPr>
        <w:tc>
          <w:tcPr>
            <w:tcW w:w="2187" w:type="dxa"/>
            <w:shd w:val="clear" w:color="auto" w:fill="auto"/>
            <w:vAlign w:val="center"/>
            <w:hideMark/>
          </w:tcPr>
          <w:p w14:paraId="0A89231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6.1. Mjera</w:t>
            </w:r>
          </w:p>
        </w:tc>
        <w:tc>
          <w:tcPr>
            <w:tcW w:w="1561" w:type="dxa"/>
            <w:shd w:val="clear" w:color="auto" w:fill="auto"/>
            <w:vAlign w:val="center"/>
            <w:hideMark/>
          </w:tcPr>
          <w:p w14:paraId="4A134F4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w:t>
            </w:r>
          </w:p>
        </w:tc>
        <w:tc>
          <w:tcPr>
            <w:tcW w:w="2112" w:type="dxa"/>
            <w:shd w:val="clear" w:color="auto" w:fill="auto"/>
            <w:vAlign w:val="center"/>
            <w:hideMark/>
          </w:tcPr>
          <w:p w14:paraId="61D5BD5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5.884</w:t>
            </w:r>
          </w:p>
        </w:tc>
        <w:tc>
          <w:tcPr>
            <w:tcW w:w="2532" w:type="dxa"/>
            <w:shd w:val="clear" w:color="auto" w:fill="auto"/>
            <w:vAlign w:val="center"/>
            <w:hideMark/>
          </w:tcPr>
          <w:p w14:paraId="5FCDD5A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7.765</w:t>
            </w:r>
          </w:p>
        </w:tc>
        <w:tc>
          <w:tcPr>
            <w:tcW w:w="2131" w:type="dxa"/>
            <w:shd w:val="clear" w:color="auto" w:fill="auto"/>
            <w:vAlign w:val="center"/>
            <w:hideMark/>
          </w:tcPr>
          <w:p w14:paraId="768A24B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8.119</w:t>
            </w:r>
          </w:p>
        </w:tc>
        <w:tc>
          <w:tcPr>
            <w:tcW w:w="2955" w:type="dxa"/>
            <w:shd w:val="clear" w:color="auto" w:fill="auto"/>
            <w:vAlign w:val="center"/>
            <w:hideMark/>
          </w:tcPr>
          <w:p w14:paraId="2CB01B9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w:t>
            </w:r>
          </w:p>
        </w:tc>
      </w:tr>
      <w:tr w:rsidR="007843A3" w:rsidRPr="008D043F" w14:paraId="2A1BCA1B" w14:textId="77777777" w:rsidTr="007843A3">
        <w:trPr>
          <w:trHeight w:val="720"/>
        </w:trPr>
        <w:tc>
          <w:tcPr>
            <w:tcW w:w="2187" w:type="dxa"/>
            <w:shd w:val="clear" w:color="auto" w:fill="auto"/>
            <w:vAlign w:val="center"/>
            <w:hideMark/>
          </w:tcPr>
          <w:p w14:paraId="1418DE12"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6.2. Mjera</w:t>
            </w:r>
          </w:p>
        </w:tc>
        <w:tc>
          <w:tcPr>
            <w:tcW w:w="1561" w:type="dxa"/>
            <w:shd w:val="clear" w:color="auto" w:fill="auto"/>
            <w:vAlign w:val="center"/>
            <w:hideMark/>
          </w:tcPr>
          <w:p w14:paraId="190C166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4%</w:t>
            </w:r>
          </w:p>
        </w:tc>
        <w:tc>
          <w:tcPr>
            <w:tcW w:w="2112" w:type="dxa"/>
            <w:shd w:val="clear" w:color="auto" w:fill="auto"/>
            <w:vAlign w:val="center"/>
            <w:hideMark/>
          </w:tcPr>
          <w:p w14:paraId="7FC5552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5.247</w:t>
            </w:r>
          </w:p>
        </w:tc>
        <w:tc>
          <w:tcPr>
            <w:tcW w:w="2532" w:type="dxa"/>
            <w:shd w:val="clear" w:color="auto" w:fill="auto"/>
            <w:vAlign w:val="center"/>
            <w:hideMark/>
          </w:tcPr>
          <w:p w14:paraId="50606ED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525</w:t>
            </w:r>
          </w:p>
        </w:tc>
        <w:tc>
          <w:tcPr>
            <w:tcW w:w="2131" w:type="dxa"/>
            <w:shd w:val="clear" w:color="auto" w:fill="auto"/>
            <w:vAlign w:val="center"/>
            <w:hideMark/>
          </w:tcPr>
          <w:p w14:paraId="1E8823D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7.723</w:t>
            </w:r>
          </w:p>
        </w:tc>
        <w:tc>
          <w:tcPr>
            <w:tcW w:w="2955" w:type="dxa"/>
            <w:shd w:val="clear" w:color="auto" w:fill="auto"/>
            <w:vAlign w:val="center"/>
            <w:hideMark/>
          </w:tcPr>
          <w:p w14:paraId="67D4AA4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3C10E590" w14:textId="77777777" w:rsidTr="007843A3">
        <w:trPr>
          <w:trHeight w:val="480"/>
        </w:trPr>
        <w:tc>
          <w:tcPr>
            <w:tcW w:w="2187" w:type="dxa"/>
            <w:shd w:val="clear" w:color="auto" w:fill="auto"/>
            <w:vAlign w:val="center"/>
            <w:hideMark/>
          </w:tcPr>
          <w:p w14:paraId="07254A0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6.3. Mjera</w:t>
            </w:r>
          </w:p>
        </w:tc>
        <w:tc>
          <w:tcPr>
            <w:tcW w:w="1561" w:type="dxa"/>
            <w:shd w:val="clear" w:color="auto" w:fill="auto"/>
            <w:vAlign w:val="center"/>
            <w:hideMark/>
          </w:tcPr>
          <w:p w14:paraId="3C9678D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w:t>
            </w:r>
          </w:p>
        </w:tc>
        <w:tc>
          <w:tcPr>
            <w:tcW w:w="2112" w:type="dxa"/>
            <w:shd w:val="clear" w:color="auto" w:fill="auto"/>
            <w:vAlign w:val="center"/>
            <w:hideMark/>
          </w:tcPr>
          <w:p w14:paraId="73A698B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9.442</w:t>
            </w:r>
          </w:p>
        </w:tc>
        <w:tc>
          <w:tcPr>
            <w:tcW w:w="2532" w:type="dxa"/>
            <w:shd w:val="clear" w:color="auto" w:fill="auto"/>
            <w:vAlign w:val="center"/>
            <w:hideMark/>
          </w:tcPr>
          <w:p w14:paraId="593D585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2172830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9.442</w:t>
            </w:r>
          </w:p>
        </w:tc>
        <w:tc>
          <w:tcPr>
            <w:tcW w:w="2955" w:type="dxa"/>
            <w:shd w:val="clear" w:color="auto" w:fill="auto"/>
            <w:vAlign w:val="center"/>
            <w:hideMark/>
          </w:tcPr>
          <w:p w14:paraId="41198EB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Sredstva EU i drugih međunarodnih donatora, Ostale donacije</w:t>
            </w:r>
          </w:p>
        </w:tc>
      </w:tr>
      <w:tr w:rsidR="007843A3" w:rsidRPr="008D043F" w14:paraId="326D9444" w14:textId="77777777" w:rsidTr="001F6CF7">
        <w:trPr>
          <w:trHeight w:val="288"/>
        </w:trPr>
        <w:tc>
          <w:tcPr>
            <w:tcW w:w="2187" w:type="dxa"/>
            <w:shd w:val="clear" w:color="auto" w:fill="00D29A"/>
            <w:vAlign w:val="center"/>
            <w:hideMark/>
          </w:tcPr>
          <w:p w14:paraId="6F439D5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7. Prioritet </w:t>
            </w:r>
          </w:p>
        </w:tc>
        <w:tc>
          <w:tcPr>
            <w:tcW w:w="1561" w:type="dxa"/>
            <w:shd w:val="clear" w:color="auto" w:fill="00D29A"/>
            <w:vAlign w:val="center"/>
            <w:hideMark/>
          </w:tcPr>
          <w:p w14:paraId="0FF86FF2"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w:t>
            </w:r>
          </w:p>
        </w:tc>
        <w:tc>
          <w:tcPr>
            <w:tcW w:w="2112" w:type="dxa"/>
            <w:shd w:val="clear" w:color="auto" w:fill="00D29A"/>
            <w:vAlign w:val="center"/>
            <w:hideMark/>
          </w:tcPr>
          <w:p w14:paraId="48EB604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75.430</w:t>
            </w:r>
          </w:p>
        </w:tc>
        <w:tc>
          <w:tcPr>
            <w:tcW w:w="2532" w:type="dxa"/>
            <w:shd w:val="clear" w:color="auto" w:fill="00D29A"/>
            <w:vAlign w:val="center"/>
            <w:hideMark/>
          </w:tcPr>
          <w:p w14:paraId="08D90A3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94.497</w:t>
            </w:r>
          </w:p>
        </w:tc>
        <w:tc>
          <w:tcPr>
            <w:tcW w:w="2131" w:type="dxa"/>
            <w:shd w:val="clear" w:color="auto" w:fill="00D29A"/>
            <w:vAlign w:val="center"/>
            <w:hideMark/>
          </w:tcPr>
          <w:p w14:paraId="096A917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0.933</w:t>
            </w:r>
          </w:p>
        </w:tc>
        <w:tc>
          <w:tcPr>
            <w:tcW w:w="2955" w:type="dxa"/>
            <w:shd w:val="clear" w:color="auto" w:fill="00D29A"/>
            <w:vAlign w:val="center"/>
            <w:hideMark/>
          </w:tcPr>
          <w:p w14:paraId="585B4AC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BDBD3CC" w14:textId="77777777" w:rsidTr="007843A3">
        <w:trPr>
          <w:trHeight w:val="288"/>
        </w:trPr>
        <w:tc>
          <w:tcPr>
            <w:tcW w:w="2187" w:type="dxa"/>
            <w:shd w:val="clear" w:color="auto" w:fill="auto"/>
            <w:vAlign w:val="center"/>
            <w:hideMark/>
          </w:tcPr>
          <w:p w14:paraId="30DDB91D"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7.1. Mjera</w:t>
            </w:r>
          </w:p>
        </w:tc>
        <w:tc>
          <w:tcPr>
            <w:tcW w:w="1561" w:type="dxa"/>
            <w:shd w:val="clear" w:color="auto" w:fill="auto"/>
            <w:vAlign w:val="center"/>
            <w:hideMark/>
          </w:tcPr>
          <w:p w14:paraId="4513612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w:t>
            </w:r>
          </w:p>
        </w:tc>
        <w:tc>
          <w:tcPr>
            <w:tcW w:w="2112" w:type="dxa"/>
            <w:shd w:val="clear" w:color="auto" w:fill="auto"/>
            <w:vAlign w:val="center"/>
            <w:hideMark/>
          </w:tcPr>
          <w:p w14:paraId="13830A4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717</w:t>
            </w:r>
          </w:p>
        </w:tc>
        <w:tc>
          <w:tcPr>
            <w:tcW w:w="2532" w:type="dxa"/>
            <w:shd w:val="clear" w:color="auto" w:fill="auto"/>
            <w:vAlign w:val="center"/>
            <w:hideMark/>
          </w:tcPr>
          <w:p w14:paraId="252E425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717</w:t>
            </w:r>
          </w:p>
        </w:tc>
        <w:tc>
          <w:tcPr>
            <w:tcW w:w="2131" w:type="dxa"/>
            <w:shd w:val="clear" w:color="auto" w:fill="auto"/>
            <w:vAlign w:val="center"/>
            <w:hideMark/>
          </w:tcPr>
          <w:p w14:paraId="7AB33FA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99D807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40AD74D1" w14:textId="77777777" w:rsidTr="007843A3">
        <w:trPr>
          <w:trHeight w:val="720"/>
        </w:trPr>
        <w:tc>
          <w:tcPr>
            <w:tcW w:w="2187" w:type="dxa"/>
            <w:shd w:val="clear" w:color="auto" w:fill="auto"/>
            <w:vAlign w:val="center"/>
            <w:hideMark/>
          </w:tcPr>
          <w:p w14:paraId="3B5937AA"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7.2. Mjera</w:t>
            </w:r>
          </w:p>
        </w:tc>
        <w:tc>
          <w:tcPr>
            <w:tcW w:w="1561" w:type="dxa"/>
            <w:shd w:val="clear" w:color="auto" w:fill="auto"/>
            <w:vAlign w:val="center"/>
            <w:hideMark/>
          </w:tcPr>
          <w:p w14:paraId="68B946A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4%</w:t>
            </w:r>
          </w:p>
        </w:tc>
        <w:tc>
          <w:tcPr>
            <w:tcW w:w="2112" w:type="dxa"/>
            <w:shd w:val="clear" w:color="auto" w:fill="auto"/>
            <w:vAlign w:val="center"/>
            <w:hideMark/>
          </w:tcPr>
          <w:p w14:paraId="26D862F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1.036</w:t>
            </w:r>
          </w:p>
        </w:tc>
        <w:tc>
          <w:tcPr>
            <w:tcW w:w="2532" w:type="dxa"/>
            <w:shd w:val="clear" w:color="auto" w:fill="auto"/>
            <w:vAlign w:val="center"/>
            <w:hideMark/>
          </w:tcPr>
          <w:p w14:paraId="56595F9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104</w:t>
            </w:r>
          </w:p>
        </w:tc>
        <w:tc>
          <w:tcPr>
            <w:tcW w:w="2131" w:type="dxa"/>
            <w:shd w:val="clear" w:color="auto" w:fill="auto"/>
            <w:vAlign w:val="center"/>
            <w:hideMark/>
          </w:tcPr>
          <w:p w14:paraId="3DB5171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0.933</w:t>
            </w:r>
          </w:p>
        </w:tc>
        <w:tc>
          <w:tcPr>
            <w:tcW w:w="2955" w:type="dxa"/>
            <w:shd w:val="clear" w:color="auto" w:fill="auto"/>
            <w:vAlign w:val="center"/>
            <w:hideMark/>
          </w:tcPr>
          <w:p w14:paraId="6743DB7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54CAE280" w14:textId="77777777" w:rsidTr="007843A3">
        <w:trPr>
          <w:trHeight w:val="288"/>
        </w:trPr>
        <w:tc>
          <w:tcPr>
            <w:tcW w:w="2187" w:type="dxa"/>
            <w:shd w:val="clear" w:color="auto" w:fill="auto"/>
            <w:vAlign w:val="center"/>
            <w:hideMark/>
          </w:tcPr>
          <w:p w14:paraId="59673D1B"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7.3. Mjera</w:t>
            </w:r>
          </w:p>
        </w:tc>
        <w:tc>
          <w:tcPr>
            <w:tcW w:w="1561" w:type="dxa"/>
            <w:shd w:val="clear" w:color="auto" w:fill="auto"/>
            <w:vAlign w:val="center"/>
            <w:hideMark/>
          </w:tcPr>
          <w:p w14:paraId="68A0241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w:t>
            </w:r>
          </w:p>
        </w:tc>
        <w:tc>
          <w:tcPr>
            <w:tcW w:w="2112" w:type="dxa"/>
            <w:shd w:val="clear" w:color="auto" w:fill="auto"/>
            <w:vAlign w:val="center"/>
            <w:hideMark/>
          </w:tcPr>
          <w:p w14:paraId="6294E2F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677</w:t>
            </w:r>
          </w:p>
        </w:tc>
        <w:tc>
          <w:tcPr>
            <w:tcW w:w="2532" w:type="dxa"/>
            <w:shd w:val="clear" w:color="auto" w:fill="auto"/>
            <w:vAlign w:val="center"/>
            <w:hideMark/>
          </w:tcPr>
          <w:p w14:paraId="04D4E7F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677</w:t>
            </w:r>
          </w:p>
        </w:tc>
        <w:tc>
          <w:tcPr>
            <w:tcW w:w="2131" w:type="dxa"/>
            <w:shd w:val="clear" w:color="auto" w:fill="auto"/>
            <w:vAlign w:val="center"/>
            <w:hideMark/>
          </w:tcPr>
          <w:p w14:paraId="76D2CED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055A9C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5C1B5C8C" w14:textId="77777777" w:rsidTr="001F6CF7">
        <w:trPr>
          <w:trHeight w:val="288"/>
        </w:trPr>
        <w:tc>
          <w:tcPr>
            <w:tcW w:w="2187" w:type="dxa"/>
            <w:shd w:val="clear" w:color="auto" w:fill="00D29A"/>
            <w:vAlign w:val="center"/>
            <w:hideMark/>
          </w:tcPr>
          <w:p w14:paraId="066034ED"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8. Prioritet </w:t>
            </w:r>
          </w:p>
        </w:tc>
        <w:tc>
          <w:tcPr>
            <w:tcW w:w="1561" w:type="dxa"/>
            <w:shd w:val="clear" w:color="auto" w:fill="00D29A"/>
            <w:vAlign w:val="center"/>
            <w:hideMark/>
          </w:tcPr>
          <w:p w14:paraId="33DB1535"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w:t>
            </w:r>
          </w:p>
        </w:tc>
        <w:tc>
          <w:tcPr>
            <w:tcW w:w="2112" w:type="dxa"/>
            <w:shd w:val="clear" w:color="auto" w:fill="00D29A"/>
            <w:vAlign w:val="center"/>
            <w:hideMark/>
          </w:tcPr>
          <w:p w14:paraId="76C9531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87.100</w:t>
            </w:r>
          </w:p>
        </w:tc>
        <w:tc>
          <w:tcPr>
            <w:tcW w:w="2532" w:type="dxa"/>
            <w:shd w:val="clear" w:color="auto" w:fill="00D29A"/>
            <w:vAlign w:val="center"/>
            <w:hideMark/>
          </w:tcPr>
          <w:p w14:paraId="2484919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93.548</w:t>
            </w:r>
          </w:p>
        </w:tc>
        <w:tc>
          <w:tcPr>
            <w:tcW w:w="2131" w:type="dxa"/>
            <w:shd w:val="clear" w:color="auto" w:fill="00D29A"/>
            <w:vAlign w:val="center"/>
            <w:hideMark/>
          </w:tcPr>
          <w:p w14:paraId="0CD1FC3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93.551</w:t>
            </w:r>
          </w:p>
        </w:tc>
        <w:tc>
          <w:tcPr>
            <w:tcW w:w="2955" w:type="dxa"/>
            <w:shd w:val="clear" w:color="auto" w:fill="00D29A"/>
            <w:vAlign w:val="center"/>
            <w:hideMark/>
          </w:tcPr>
          <w:p w14:paraId="6EC67458"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8754FDD" w14:textId="77777777" w:rsidTr="007843A3">
        <w:trPr>
          <w:trHeight w:val="720"/>
        </w:trPr>
        <w:tc>
          <w:tcPr>
            <w:tcW w:w="2187" w:type="dxa"/>
            <w:shd w:val="clear" w:color="auto" w:fill="auto"/>
            <w:vAlign w:val="center"/>
            <w:hideMark/>
          </w:tcPr>
          <w:p w14:paraId="20BA42E0"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8.1. Mjera</w:t>
            </w:r>
          </w:p>
        </w:tc>
        <w:tc>
          <w:tcPr>
            <w:tcW w:w="1561" w:type="dxa"/>
            <w:shd w:val="clear" w:color="auto" w:fill="auto"/>
            <w:vAlign w:val="center"/>
            <w:hideMark/>
          </w:tcPr>
          <w:p w14:paraId="24A440F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w:t>
            </w:r>
          </w:p>
        </w:tc>
        <w:tc>
          <w:tcPr>
            <w:tcW w:w="2112" w:type="dxa"/>
            <w:shd w:val="clear" w:color="auto" w:fill="auto"/>
            <w:vAlign w:val="center"/>
            <w:hideMark/>
          </w:tcPr>
          <w:p w14:paraId="4C5C7F3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8.764</w:t>
            </w:r>
          </w:p>
        </w:tc>
        <w:tc>
          <w:tcPr>
            <w:tcW w:w="2532" w:type="dxa"/>
            <w:shd w:val="clear" w:color="auto" w:fill="auto"/>
            <w:vAlign w:val="center"/>
            <w:hideMark/>
          </w:tcPr>
          <w:p w14:paraId="138A6CF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3.629</w:t>
            </w:r>
          </w:p>
        </w:tc>
        <w:tc>
          <w:tcPr>
            <w:tcW w:w="2131" w:type="dxa"/>
            <w:shd w:val="clear" w:color="auto" w:fill="auto"/>
            <w:vAlign w:val="center"/>
            <w:hideMark/>
          </w:tcPr>
          <w:p w14:paraId="40838B8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135</w:t>
            </w:r>
          </w:p>
        </w:tc>
        <w:tc>
          <w:tcPr>
            <w:tcW w:w="2955" w:type="dxa"/>
            <w:shd w:val="clear" w:color="auto" w:fill="auto"/>
            <w:vAlign w:val="center"/>
            <w:hideMark/>
          </w:tcPr>
          <w:p w14:paraId="118CE30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1CEF2DA1" w14:textId="77777777" w:rsidTr="007843A3">
        <w:trPr>
          <w:trHeight w:val="720"/>
        </w:trPr>
        <w:tc>
          <w:tcPr>
            <w:tcW w:w="2187" w:type="dxa"/>
            <w:shd w:val="clear" w:color="auto" w:fill="auto"/>
            <w:vAlign w:val="center"/>
            <w:hideMark/>
          </w:tcPr>
          <w:p w14:paraId="17858523"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8.2. Mjera</w:t>
            </w:r>
          </w:p>
        </w:tc>
        <w:tc>
          <w:tcPr>
            <w:tcW w:w="1561" w:type="dxa"/>
            <w:shd w:val="clear" w:color="auto" w:fill="auto"/>
            <w:vAlign w:val="center"/>
            <w:hideMark/>
          </w:tcPr>
          <w:p w14:paraId="78515DD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w:t>
            </w:r>
          </w:p>
        </w:tc>
        <w:tc>
          <w:tcPr>
            <w:tcW w:w="2112" w:type="dxa"/>
            <w:shd w:val="clear" w:color="auto" w:fill="auto"/>
            <w:vAlign w:val="center"/>
            <w:hideMark/>
          </w:tcPr>
          <w:p w14:paraId="648AD26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3.452</w:t>
            </w:r>
          </w:p>
        </w:tc>
        <w:tc>
          <w:tcPr>
            <w:tcW w:w="2532" w:type="dxa"/>
            <w:shd w:val="clear" w:color="auto" w:fill="auto"/>
            <w:vAlign w:val="center"/>
            <w:hideMark/>
          </w:tcPr>
          <w:p w14:paraId="3CB7BC9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5.036</w:t>
            </w:r>
          </w:p>
        </w:tc>
        <w:tc>
          <w:tcPr>
            <w:tcW w:w="2131" w:type="dxa"/>
            <w:shd w:val="clear" w:color="auto" w:fill="auto"/>
            <w:vAlign w:val="center"/>
            <w:hideMark/>
          </w:tcPr>
          <w:p w14:paraId="6FCA1B7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8.416</w:t>
            </w:r>
          </w:p>
        </w:tc>
        <w:tc>
          <w:tcPr>
            <w:tcW w:w="2955" w:type="dxa"/>
            <w:shd w:val="clear" w:color="auto" w:fill="auto"/>
            <w:vAlign w:val="center"/>
            <w:hideMark/>
          </w:tcPr>
          <w:p w14:paraId="378D33D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 Sredstva EU i drugih međunarodnih donatora, Ostale donacije</w:t>
            </w:r>
          </w:p>
        </w:tc>
      </w:tr>
      <w:tr w:rsidR="007843A3" w:rsidRPr="008D043F" w14:paraId="5A191B56" w14:textId="77777777" w:rsidTr="007843A3">
        <w:trPr>
          <w:trHeight w:val="288"/>
        </w:trPr>
        <w:tc>
          <w:tcPr>
            <w:tcW w:w="2187" w:type="dxa"/>
            <w:shd w:val="clear" w:color="auto" w:fill="auto"/>
            <w:vAlign w:val="center"/>
            <w:hideMark/>
          </w:tcPr>
          <w:p w14:paraId="1EB637C2"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8.3. Mjera</w:t>
            </w:r>
          </w:p>
        </w:tc>
        <w:tc>
          <w:tcPr>
            <w:tcW w:w="1561" w:type="dxa"/>
            <w:shd w:val="clear" w:color="auto" w:fill="auto"/>
            <w:vAlign w:val="center"/>
            <w:hideMark/>
          </w:tcPr>
          <w:p w14:paraId="4F85BEC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p>
        </w:tc>
        <w:tc>
          <w:tcPr>
            <w:tcW w:w="2112" w:type="dxa"/>
            <w:shd w:val="clear" w:color="auto" w:fill="auto"/>
            <w:vAlign w:val="center"/>
            <w:hideMark/>
          </w:tcPr>
          <w:p w14:paraId="58F4C61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883</w:t>
            </w:r>
          </w:p>
        </w:tc>
        <w:tc>
          <w:tcPr>
            <w:tcW w:w="2532" w:type="dxa"/>
            <w:shd w:val="clear" w:color="auto" w:fill="auto"/>
            <w:vAlign w:val="center"/>
            <w:hideMark/>
          </w:tcPr>
          <w:p w14:paraId="415F319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883</w:t>
            </w:r>
          </w:p>
        </w:tc>
        <w:tc>
          <w:tcPr>
            <w:tcW w:w="2131" w:type="dxa"/>
            <w:shd w:val="clear" w:color="auto" w:fill="auto"/>
            <w:vAlign w:val="center"/>
            <w:hideMark/>
          </w:tcPr>
          <w:p w14:paraId="7BFF8A7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5709C3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Budžetska sredstva</w:t>
            </w:r>
          </w:p>
        </w:tc>
      </w:tr>
      <w:tr w:rsidR="007843A3" w:rsidRPr="008D043F" w14:paraId="341F49D2" w14:textId="77777777" w:rsidTr="007843A3">
        <w:trPr>
          <w:trHeight w:val="288"/>
        </w:trPr>
        <w:tc>
          <w:tcPr>
            <w:tcW w:w="2187" w:type="dxa"/>
            <w:shd w:val="clear" w:color="auto" w:fill="auto"/>
            <w:vAlign w:val="center"/>
            <w:hideMark/>
          </w:tcPr>
          <w:p w14:paraId="103A8A70" w14:textId="77777777" w:rsidR="007843A3" w:rsidRPr="008D043F" w:rsidRDefault="007843A3" w:rsidP="0068355A">
            <w:pPr>
              <w:spacing w:line="276" w:lineRule="auto"/>
              <w:ind w:firstLineChars="300" w:firstLine="540"/>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8.4. Mjera</w:t>
            </w:r>
          </w:p>
        </w:tc>
        <w:tc>
          <w:tcPr>
            <w:tcW w:w="1561" w:type="dxa"/>
            <w:shd w:val="clear" w:color="auto" w:fill="auto"/>
            <w:vAlign w:val="center"/>
            <w:hideMark/>
          </w:tcPr>
          <w:p w14:paraId="30DD962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12" w:type="dxa"/>
            <w:shd w:val="clear" w:color="auto" w:fill="auto"/>
            <w:vAlign w:val="center"/>
            <w:hideMark/>
          </w:tcPr>
          <w:p w14:paraId="3FD5F0C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532" w:type="dxa"/>
            <w:shd w:val="clear" w:color="auto" w:fill="auto"/>
            <w:vAlign w:val="center"/>
            <w:hideMark/>
          </w:tcPr>
          <w:p w14:paraId="0D827B8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61CA9CB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34EB508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w:t>
            </w:r>
          </w:p>
        </w:tc>
      </w:tr>
      <w:tr w:rsidR="007843A3" w:rsidRPr="008D043F" w14:paraId="0ED48D31" w14:textId="77777777" w:rsidTr="001F6CF7">
        <w:trPr>
          <w:trHeight w:val="936"/>
        </w:trPr>
        <w:tc>
          <w:tcPr>
            <w:tcW w:w="2187" w:type="dxa"/>
            <w:shd w:val="clear" w:color="auto" w:fill="00D29A"/>
            <w:vAlign w:val="center"/>
            <w:hideMark/>
          </w:tcPr>
          <w:p w14:paraId="2F5FD615"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lastRenderedPageBreak/>
              <w:t>Ukupno iz strateškog dokumenta**</w:t>
            </w:r>
          </w:p>
        </w:tc>
        <w:tc>
          <w:tcPr>
            <w:tcW w:w="1561" w:type="dxa"/>
            <w:shd w:val="clear" w:color="auto" w:fill="00D29A"/>
            <w:vAlign w:val="center"/>
            <w:hideMark/>
          </w:tcPr>
          <w:p w14:paraId="0AA4A07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0%</w:t>
            </w:r>
          </w:p>
        </w:tc>
        <w:tc>
          <w:tcPr>
            <w:tcW w:w="2112" w:type="dxa"/>
            <w:shd w:val="clear" w:color="auto" w:fill="00D29A"/>
            <w:vAlign w:val="center"/>
            <w:hideMark/>
          </w:tcPr>
          <w:p w14:paraId="68AD085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        11.915.173.753 </w:t>
            </w:r>
          </w:p>
        </w:tc>
        <w:tc>
          <w:tcPr>
            <w:tcW w:w="2532" w:type="dxa"/>
            <w:shd w:val="clear" w:color="auto" w:fill="00D29A"/>
            <w:vAlign w:val="center"/>
            <w:hideMark/>
          </w:tcPr>
          <w:p w14:paraId="5124D46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                 1.215.210.276 </w:t>
            </w:r>
          </w:p>
        </w:tc>
        <w:tc>
          <w:tcPr>
            <w:tcW w:w="2131" w:type="dxa"/>
            <w:shd w:val="clear" w:color="auto" w:fill="00D29A"/>
            <w:vAlign w:val="center"/>
            <w:hideMark/>
          </w:tcPr>
          <w:p w14:paraId="0CF5707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        10.699.963.477 </w:t>
            </w:r>
          </w:p>
        </w:tc>
        <w:tc>
          <w:tcPr>
            <w:tcW w:w="2955" w:type="dxa"/>
            <w:shd w:val="clear" w:color="auto" w:fill="00D29A"/>
            <w:vAlign w:val="center"/>
            <w:hideMark/>
          </w:tcPr>
          <w:p w14:paraId="3EE8B1D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E7CD011" w14:textId="77777777" w:rsidTr="001F6CF7">
        <w:trPr>
          <w:trHeight w:val="288"/>
        </w:trPr>
        <w:tc>
          <w:tcPr>
            <w:tcW w:w="13478" w:type="dxa"/>
            <w:gridSpan w:val="6"/>
            <w:shd w:val="clear" w:color="auto" w:fill="009D73"/>
            <w:vAlign w:val="center"/>
            <w:hideMark/>
          </w:tcPr>
          <w:p w14:paraId="0B395729"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PREGLED PO IZVORIMA</w:t>
            </w:r>
          </w:p>
        </w:tc>
      </w:tr>
      <w:tr w:rsidR="007843A3" w:rsidRPr="008D043F" w14:paraId="03702B2A" w14:textId="77777777" w:rsidTr="001F6CF7">
        <w:trPr>
          <w:trHeight w:val="288"/>
        </w:trPr>
        <w:tc>
          <w:tcPr>
            <w:tcW w:w="13478" w:type="dxa"/>
            <w:gridSpan w:val="6"/>
            <w:shd w:val="clear" w:color="auto" w:fill="009D73"/>
            <w:vAlign w:val="center"/>
            <w:hideMark/>
          </w:tcPr>
          <w:p w14:paraId="2546FC16"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iznosi u KM i procenti)</w:t>
            </w:r>
          </w:p>
        </w:tc>
      </w:tr>
      <w:tr w:rsidR="007843A3" w:rsidRPr="008D043F" w14:paraId="601CDBD5" w14:textId="77777777" w:rsidTr="001F6CF7">
        <w:trPr>
          <w:trHeight w:val="828"/>
        </w:trPr>
        <w:tc>
          <w:tcPr>
            <w:tcW w:w="3748" w:type="dxa"/>
            <w:gridSpan w:val="2"/>
            <w:shd w:val="clear" w:color="auto" w:fill="009D73"/>
            <w:vAlign w:val="center"/>
            <w:hideMark/>
          </w:tcPr>
          <w:p w14:paraId="01348A1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Budžetska sredstva</w:t>
            </w:r>
          </w:p>
        </w:tc>
        <w:tc>
          <w:tcPr>
            <w:tcW w:w="4644" w:type="dxa"/>
            <w:gridSpan w:val="2"/>
            <w:shd w:val="clear" w:color="auto" w:fill="009D73"/>
            <w:vAlign w:val="center"/>
            <w:hideMark/>
          </w:tcPr>
          <w:p w14:paraId="57A2E8DA"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Kreditna sredstva</w:t>
            </w:r>
          </w:p>
        </w:tc>
        <w:tc>
          <w:tcPr>
            <w:tcW w:w="2131" w:type="dxa"/>
            <w:shd w:val="clear" w:color="auto" w:fill="009D73"/>
            <w:vAlign w:val="center"/>
            <w:hideMark/>
          </w:tcPr>
          <w:p w14:paraId="1FCBD222"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Sredstva EU i drugih međunarodnih donatora</w:t>
            </w:r>
          </w:p>
        </w:tc>
        <w:tc>
          <w:tcPr>
            <w:tcW w:w="2955" w:type="dxa"/>
            <w:shd w:val="clear" w:color="auto" w:fill="009D73"/>
            <w:vAlign w:val="center"/>
            <w:hideMark/>
          </w:tcPr>
          <w:p w14:paraId="6949269C"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Ostale donacije</w:t>
            </w:r>
          </w:p>
        </w:tc>
      </w:tr>
      <w:tr w:rsidR="007843A3" w:rsidRPr="008D043F" w14:paraId="63697177" w14:textId="77777777" w:rsidTr="007843A3">
        <w:trPr>
          <w:trHeight w:val="288"/>
        </w:trPr>
        <w:tc>
          <w:tcPr>
            <w:tcW w:w="3748" w:type="dxa"/>
            <w:gridSpan w:val="2"/>
            <w:shd w:val="clear" w:color="000000" w:fill="FFFFFF"/>
            <w:vAlign w:val="center"/>
            <w:hideMark/>
          </w:tcPr>
          <w:p w14:paraId="4E2A762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15.210.276</w:t>
            </w:r>
          </w:p>
        </w:tc>
        <w:tc>
          <w:tcPr>
            <w:tcW w:w="4644" w:type="dxa"/>
            <w:gridSpan w:val="2"/>
            <w:shd w:val="clear" w:color="000000" w:fill="FFFFFF"/>
            <w:vAlign w:val="center"/>
            <w:hideMark/>
          </w:tcPr>
          <w:p w14:paraId="4E03DF6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09.989.043</w:t>
            </w:r>
          </w:p>
        </w:tc>
        <w:tc>
          <w:tcPr>
            <w:tcW w:w="2131" w:type="dxa"/>
            <w:shd w:val="clear" w:color="000000" w:fill="FFFFFF"/>
            <w:vAlign w:val="center"/>
            <w:hideMark/>
          </w:tcPr>
          <w:p w14:paraId="059F655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340.174.945</w:t>
            </w:r>
          </w:p>
        </w:tc>
        <w:tc>
          <w:tcPr>
            <w:tcW w:w="2955" w:type="dxa"/>
            <w:shd w:val="clear" w:color="000000" w:fill="FFFFFF"/>
            <w:vAlign w:val="center"/>
            <w:hideMark/>
          </w:tcPr>
          <w:p w14:paraId="4EFE8C8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9.799.489</w:t>
            </w:r>
          </w:p>
        </w:tc>
      </w:tr>
      <w:tr w:rsidR="007843A3" w:rsidRPr="008D043F" w14:paraId="7D9AAC09" w14:textId="77777777" w:rsidTr="007843A3">
        <w:trPr>
          <w:trHeight w:val="288"/>
        </w:trPr>
        <w:tc>
          <w:tcPr>
            <w:tcW w:w="3748" w:type="dxa"/>
            <w:gridSpan w:val="2"/>
            <w:shd w:val="clear" w:color="000000" w:fill="FFFFFF"/>
            <w:vAlign w:val="center"/>
            <w:hideMark/>
          </w:tcPr>
          <w:p w14:paraId="5F32C7A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20%</w:t>
            </w:r>
          </w:p>
        </w:tc>
        <w:tc>
          <w:tcPr>
            <w:tcW w:w="4644" w:type="dxa"/>
            <w:gridSpan w:val="2"/>
            <w:shd w:val="clear" w:color="000000" w:fill="FFFFFF"/>
            <w:vAlign w:val="center"/>
            <w:hideMark/>
          </w:tcPr>
          <w:p w14:paraId="3A235C2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6,94%</w:t>
            </w:r>
          </w:p>
        </w:tc>
        <w:tc>
          <w:tcPr>
            <w:tcW w:w="2131" w:type="dxa"/>
            <w:shd w:val="clear" w:color="000000" w:fill="FFFFFF"/>
            <w:vAlign w:val="center"/>
            <w:hideMark/>
          </w:tcPr>
          <w:p w14:paraId="79939E0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60%</w:t>
            </w:r>
          </w:p>
        </w:tc>
        <w:tc>
          <w:tcPr>
            <w:tcW w:w="2955" w:type="dxa"/>
            <w:shd w:val="clear" w:color="000000" w:fill="FFFFFF"/>
            <w:vAlign w:val="center"/>
            <w:hideMark/>
          </w:tcPr>
          <w:p w14:paraId="2F23876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6%</w:t>
            </w:r>
          </w:p>
        </w:tc>
      </w:tr>
    </w:tbl>
    <w:p w14:paraId="009BEE93" w14:textId="77777777" w:rsidR="003E05F6" w:rsidRPr="008D043F" w:rsidRDefault="003E05F6" w:rsidP="0068355A">
      <w:pPr>
        <w:tabs>
          <w:tab w:val="left" w:pos="3648"/>
        </w:tabs>
        <w:spacing w:line="276" w:lineRule="auto"/>
        <w:rPr>
          <w:rFonts w:asciiTheme="minorHAnsi" w:hAnsiTheme="minorHAnsi" w:cstheme="minorHAnsi"/>
          <w:lang w:val="hr-HR"/>
        </w:rPr>
      </w:pPr>
    </w:p>
    <w:p w14:paraId="2A9C37DB" w14:textId="77777777" w:rsidR="0068355A" w:rsidRPr="008D043F" w:rsidRDefault="0068355A" w:rsidP="0068355A">
      <w:pPr>
        <w:tabs>
          <w:tab w:val="left" w:pos="3648"/>
        </w:tabs>
        <w:spacing w:line="276" w:lineRule="auto"/>
        <w:jc w:val="center"/>
        <w:rPr>
          <w:rFonts w:asciiTheme="minorHAnsi" w:hAnsiTheme="minorHAnsi" w:cstheme="minorHAnsi"/>
          <w:lang w:val="hr-HR"/>
        </w:rPr>
      </w:pPr>
      <w:r w:rsidRPr="008D043F">
        <w:rPr>
          <w:rFonts w:asciiTheme="minorHAnsi" w:hAnsiTheme="minorHAnsi" w:cstheme="minorHAnsi"/>
          <w:noProof/>
          <w:lang w:val="en-GB"/>
        </w:rPr>
        <w:drawing>
          <wp:inline distT="0" distB="0" distL="0" distR="0" wp14:anchorId="3915D875" wp14:editId="1C5CF5D0">
            <wp:extent cx="4930140" cy="2682240"/>
            <wp:effectExtent l="0" t="0" r="3810" b="3810"/>
            <wp:docPr id="4" name="Chart 4">
              <a:extLst xmlns:a="http://schemas.openxmlformats.org/drawingml/2006/main">
                <a:ext uri="{FF2B5EF4-FFF2-40B4-BE49-F238E27FC236}">
                  <a16:creationId xmlns:a16="http://schemas.microsoft.com/office/drawing/2014/main" id="{78D79C3F-F701-9A75-3902-DA51C63186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090A69E" w14:textId="77777777" w:rsidR="008D043F" w:rsidRPr="008D043F" w:rsidRDefault="008D043F" w:rsidP="0068355A">
      <w:pPr>
        <w:tabs>
          <w:tab w:val="left" w:pos="3648"/>
        </w:tabs>
        <w:spacing w:line="276" w:lineRule="auto"/>
        <w:jc w:val="center"/>
        <w:rPr>
          <w:rFonts w:asciiTheme="minorHAnsi" w:hAnsiTheme="minorHAnsi" w:cstheme="minorHAnsi"/>
          <w:i/>
          <w:iCs/>
          <w:sz w:val="20"/>
          <w:szCs w:val="20"/>
          <w:lang w:val="hr-HR"/>
        </w:rPr>
      </w:pPr>
    </w:p>
    <w:p w14:paraId="0F9D3F2D" w14:textId="2D0E56F4" w:rsidR="0068355A" w:rsidRPr="008D043F" w:rsidRDefault="008D043F" w:rsidP="0068355A">
      <w:pPr>
        <w:tabs>
          <w:tab w:val="left" w:pos="3648"/>
        </w:tabs>
        <w:spacing w:line="276" w:lineRule="auto"/>
        <w:jc w:val="center"/>
        <w:rPr>
          <w:rFonts w:asciiTheme="minorHAnsi" w:hAnsiTheme="minorHAnsi" w:cstheme="minorHAnsi"/>
          <w:i/>
          <w:iCs/>
          <w:sz w:val="20"/>
          <w:szCs w:val="20"/>
          <w:lang w:val="hr-HR"/>
        </w:rPr>
      </w:pPr>
      <w:bookmarkStart w:id="432" w:name="_Toc109842471"/>
      <w:r w:rsidRPr="008D043F">
        <w:rPr>
          <w:rFonts w:asciiTheme="minorHAnsi" w:hAnsiTheme="minorHAnsi" w:cstheme="minorHAnsi"/>
          <w:b/>
          <w:bCs/>
          <w:i/>
          <w:iCs/>
          <w:sz w:val="20"/>
          <w:szCs w:val="20"/>
          <w:lang w:val="hr-HR"/>
        </w:rPr>
        <w:t xml:space="preserve">Slika </w:t>
      </w:r>
      <w:r w:rsidRPr="008D043F">
        <w:rPr>
          <w:rFonts w:asciiTheme="minorHAnsi" w:hAnsiTheme="minorHAnsi" w:cstheme="minorHAnsi"/>
          <w:b/>
          <w:bCs/>
          <w:i/>
          <w:iCs/>
          <w:sz w:val="20"/>
          <w:szCs w:val="20"/>
          <w:lang w:val="hr-HR"/>
        </w:rPr>
        <w:fldChar w:fldCharType="begin"/>
      </w:r>
      <w:r w:rsidRPr="008D043F">
        <w:rPr>
          <w:rFonts w:asciiTheme="minorHAnsi" w:hAnsiTheme="minorHAnsi" w:cstheme="minorHAnsi"/>
          <w:b/>
          <w:bCs/>
          <w:i/>
          <w:iCs/>
          <w:sz w:val="20"/>
          <w:szCs w:val="20"/>
          <w:lang w:val="hr-HR"/>
        </w:rPr>
        <w:instrText xml:space="preserve"> SEQ Slika \* ARABIC </w:instrText>
      </w:r>
      <w:r w:rsidRPr="008D043F">
        <w:rPr>
          <w:rFonts w:asciiTheme="minorHAnsi" w:hAnsiTheme="minorHAnsi" w:cstheme="minorHAnsi"/>
          <w:b/>
          <w:bCs/>
          <w:i/>
          <w:iCs/>
          <w:sz w:val="20"/>
          <w:szCs w:val="20"/>
          <w:lang w:val="hr-HR"/>
        </w:rPr>
        <w:fldChar w:fldCharType="separate"/>
      </w:r>
      <w:r w:rsidR="009B278D">
        <w:rPr>
          <w:rFonts w:asciiTheme="minorHAnsi" w:hAnsiTheme="minorHAnsi" w:cstheme="minorHAnsi"/>
          <w:b/>
          <w:bCs/>
          <w:i/>
          <w:iCs/>
          <w:noProof/>
          <w:sz w:val="20"/>
          <w:szCs w:val="20"/>
          <w:lang w:val="hr-HR"/>
        </w:rPr>
        <w:t>14</w:t>
      </w:r>
      <w:r w:rsidRPr="008D043F">
        <w:rPr>
          <w:rFonts w:asciiTheme="minorHAnsi" w:hAnsiTheme="minorHAnsi" w:cstheme="minorHAnsi"/>
          <w:b/>
          <w:bCs/>
          <w:i/>
          <w:iCs/>
          <w:sz w:val="20"/>
          <w:szCs w:val="20"/>
          <w:lang w:val="hr-HR"/>
        </w:rPr>
        <w:fldChar w:fldCharType="end"/>
      </w:r>
      <w:r w:rsidRPr="008D043F">
        <w:rPr>
          <w:rFonts w:asciiTheme="minorHAnsi" w:hAnsiTheme="minorHAnsi" w:cstheme="minorHAnsi"/>
          <w:i/>
          <w:iCs/>
          <w:sz w:val="20"/>
          <w:szCs w:val="20"/>
          <w:lang w:val="hr-HR"/>
        </w:rPr>
        <w:t xml:space="preserve">: </w:t>
      </w:r>
      <w:r w:rsidR="0068355A" w:rsidRPr="008D043F">
        <w:rPr>
          <w:rFonts w:asciiTheme="minorHAnsi" w:hAnsiTheme="minorHAnsi" w:cstheme="minorHAnsi"/>
          <w:i/>
          <w:iCs/>
          <w:sz w:val="20"/>
          <w:szCs w:val="20"/>
          <w:lang w:val="hr-HR"/>
        </w:rPr>
        <w:t>Struktura finansiranja (u %) u Federaciji BiH</w:t>
      </w:r>
      <w:bookmarkEnd w:id="432"/>
    </w:p>
    <w:p w14:paraId="77DEE1DE" w14:textId="461786DA" w:rsidR="0068355A" w:rsidRPr="008D043F" w:rsidRDefault="0068355A" w:rsidP="0068355A">
      <w:pPr>
        <w:tabs>
          <w:tab w:val="left" w:pos="3648"/>
        </w:tabs>
        <w:spacing w:line="276" w:lineRule="auto"/>
        <w:jc w:val="center"/>
        <w:rPr>
          <w:rFonts w:asciiTheme="minorHAnsi" w:hAnsiTheme="minorHAnsi" w:cstheme="minorHAnsi"/>
          <w:lang w:val="hr-HR"/>
        </w:rPr>
        <w:sectPr w:rsidR="0068355A" w:rsidRPr="008D043F" w:rsidSect="002524A5">
          <w:pgSz w:w="16838" w:h="11906" w:orient="landscape"/>
          <w:pgMar w:top="1440" w:right="1440" w:bottom="1440" w:left="1440" w:header="708" w:footer="708" w:gutter="0"/>
          <w:cols w:space="708"/>
          <w:docGrid w:linePitch="360"/>
        </w:sectPr>
      </w:pPr>
    </w:p>
    <w:bookmarkEnd w:id="431"/>
    <w:p w14:paraId="3C8BEE38" w14:textId="65F71057" w:rsidR="008B5FE0" w:rsidRPr="008D043F" w:rsidRDefault="008B5FE0" w:rsidP="0068355A">
      <w:pPr>
        <w:spacing w:before="240" w:line="276" w:lineRule="auto"/>
        <w:rPr>
          <w:rFonts w:asciiTheme="minorHAnsi" w:hAnsiTheme="minorHAnsi" w:cstheme="minorHAnsi"/>
          <w:lang w:val="hr-HR"/>
        </w:rPr>
      </w:pPr>
    </w:p>
    <w:p w14:paraId="04B8738F" w14:textId="4B7938A1" w:rsidR="008B5FE0" w:rsidRPr="0068355A" w:rsidRDefault="008B5FE0" w:rsidP="0068355A">
      <w:pPr>
        <w:pStyle w:val="Caption"/>
        <w:spacing w:line="276" w:lineRule="auto"/>
        <w:jc w:val="center"/>
        <w:rPr>
          <w:rFonts w:asciiTheme="minorHAnsi" w:eastAsiaTheme="minorHAnsi" w:hAnsiTheme="minorHAnsi" w:cstheme="minorHAnsi"/>
          <w:lang w:val="hr-HR" w:eastAsia="en-US"/>
        </w:rPr>
        <w:sectPr w:rsidR="008B5FE0" w:rsidRPr="0068355A" w:rsidSect="002524A5">
          <w:pgSz w:w="11906" w:h="16838"/>
          <w:pgMar w:top="1440" w:right="1440" w:bottom="1440" w:left="1440" w:header="709" w:footer="709" w:gutter="0"/>
          <w:cols w:space="708"/>
          <w:docGrid w:linePitch="360"/>
        </w:sectPr>
      </w:pPr>
      <w:bookmarkStart w:id="433" w:name="_Toc101275293"/>
      <w:r w:rsidRPr="008D043F">
        <w:rPr>
          <w:rFonts w:asciiTheme="minorHAnsi" w:eastAsiaTheme="minorHAnsi" w:hAnsiTheme="minorHAnsi" w:cstheme="minorHAnsi"/>
          <w:bCs/>
          <w:szCs w:val="20"/>
          <w:lang w:val="hr-HR" w:eastAsia="en-US"/>
        </w:rPr>
        <w:t>:</w:t>
      </w:r>
      <w:r w:rsidRPr="0068355A">
        <w:rPr>
          <w:rFonts w:asciiTheme="minorHAnsi" w:eastAsiaTheme="minorHAnsi" w:hAnsiTheme="minorHAnsi" w:cstheme="minorHAnsi"/>
          <w:bCs/>
          <w:szCs w:val="20"/>
          <w:lang w:val="hr-HR" w:eastAsia="en-US"/>
        </w:rPr>
        <w:t xml:space="preserve"> </w:t>
      </w:r>
      <w:bookmarkEnd w:id="433"/>
    </w:p>
    <w:p w14:paraId="3335E9A0" w14:textId="787E95F6" w:rsidR="00CC447D" w:rsidRPr="0068355A" w:rsidRDefault="00CC447D" w:rsidP="0068355A">
      <w:pPr>
        <w:spacing w:line="276" w:lineRule="auto"/>
        <w:rPr>
          <w:rFonts w:asciiTheme="minorHAnsi" w:hAnsiTheme="minorHAnsi" w:cstheme="minorHAnsi"/>
          <w:lang w:val="hr-HR"/>
        </w:rPr>
      </w:pPr>
    </w:p>
    <w:sectPr w:rsidR="00CC447D" w:rsidRPr="0068355A" w:rsidSect="00AE2F1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A95E5E" w14:textId="77777777" w:rsidR="00B471F8" w:rsidRDefault="00B471F8" w:rsidP="00DD586A">
      <w:r>
        <w:separator/>
      </w:r>
    </w:p>
  </w:endnote>
  <w:endnote w:type="continuationSeparator" w:id="0">
    <w:p w14:paraId="657C928D" w14:textId="77777777" w:rsidR="00B471F8" w:rsidRDefault="00B471F8" w:rsidP="00DD586A">
      <w:r>
        <w:continuationSeparator/>
      </w:r>
    </w:p>
  </w:endnote>
  <w:endnote w:type="continuationNotice" w:id="1">
    <w:p w14:paraId="16B22372" w14:textId="77777777" w:rsidR="00B471F8" w:rsidRDefault="00B471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295451"/>
      <w:docPartObj>
        <w:docPartGallery w:val="Page Numbers (Bottom of Page)"/>
        <w:docPartUnique/>
      </w:docPartObj>
    </w:sdtPr>
    <w:sdtEndPr/>
    <w:sdtContent>
      <w:p w14:paraId="73480B77" w14:textId="77777777" w:rsidR="00AA1055" w:rsidRDefault="00B471F8">
        <w:pPr>
          <w:pStyle w:val="Footer"/>
          <w:jc w:val="right"/>
        </w:pPr>
      </w:p>
    </w:sdtContent>
  </w:sdt>
  <w:p w14:paraId="2DECC6F2" w14:textId="77777777" w:rsidR="00AA1055" w:rsidRDefault="00AA10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2041308"/>
      <w:docPartObj>
        <w:docPartGallery w:val="Page Numbers (Bottom of Page)"/>
        <w:docPartUnique/>
      </w:docPartObj>
    </w:sdtPr>
    <w:sdtEndPr>
      <w:rPr>
        <w:rFonts w:asciiTheme="minorHAnsi" w:hAnsiTheme="minorHAnsi" w:cstheme="minorHAnsi"/>
        <w:noProof/>
        <w:sz w:val="20"/>
        <w:szCs w:val="20"/>
      </w:rPr>
    </w:sdtEndPr>
    <w:sdtContent>
      <w:p w14:paraId="17A20F41" w14:textId="5B33977F" w:rsidR="00AA1055" w:rsidRPr="00ED0A13" w:rsidRDefault="00AA1055">
        <w:pPr>
          <w:pStyle w:val="Footer"/>
          <w:jc w:val="right"/>
          <w:rPr>
            <w:rFonts w:asciiTheme="minorHAnsi" w:hAnsiTheme="minorHAnsi" w:cstheme="minorHAnsi"/>
            <w:sz w:val="20"/>
            <w:szCs w:val="20"/>
          </w:rPr>
        </w:pPr>
        <w:r w:rsidRPr="00ED0A13">
          <w:rPr>
            <w:rFonts w:asciiTheme="minorHAnsi" w:hAnsiTheme="minorHAnsi" w:cstheme="minorHAnsi"/>
            <w:sz w:val="20"/>
            <w:szCs w:val="20"/>
          </w:rPr>
          <w:fldChar w:fldCharType="begin"/>
        </w:r>
        <w:r w:rsidRPr="00ED0A13">
          <w:rPr>
            <w:rFonts w:asciiTheme="minorHAnsi" w:hAnsiTheme="minorHAnsi" w:cstheme="minorHAnsi"/>
            <w:sz w:val="20"/>
            <w:szCs w:val="20"/>
          </w:rPr>
          <w:instrText xml:space="preserve"> PAGE   \* MERGEFORMAT </w:instrText>
        </w:r>
        <w:r w:rsidRPr="00ED0A13">
          <w:rPr>
            <w:rFonts w:asciiTheme="minorHAnsi" w:hAnsiTheme="minorHAnsi" w:cstheme="minorHAnsi"/>
            <w:sz w:val="20"/>
            <w:szCs w:val="20"/>
          </w:rPr>
          <w:fldChar w:fldCharType="separate"/>
        </w:r>
        <w:r w:rsidR="00C87EAC">
          <w:rPr>
            <w:rFonts w:asciiTheme="minorHAnsi" w:hAnsiTheme="minorHAnsi" w:cstheme="minorHAnsi"/>
            <w:noProof/>
            <w:sz w:val="20"/>
            <w:szCs w:val="20"/>
          </w:rPr>
          <w:t>180</w:t>
        </w:r>
        <w:r w:rsidRPr="00ED0A13">
          <w:rPr>
            <w:rFonts w:asciiTheme="minorHAnsi" w:hAnsiTheme="minorHAnsi" w:cstheme="minorHAnsi"/>
            <w:noProof/>
            <w:sz w:val="20"/>
            <w:szCs w:val="20"/>
          </w:rPr>
          <w:fldChar w:fldCharType="end"/>
        </w:r>
      </w:p>
    </w:sdtContent>
  </w:sdt>
  <w:p w14:paraId="3F2FE7B0" w14:textId="77777777" w:rsidR="00AA1055" w:rsidRDefault="00AA10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38DA78" w14:textId="77777777" w:rsidR="00B471F8" w:rsidRDefault="00B471F8" w:rsidP="00DD586A">
      <w:r>
        <w:separator/>
      </w:r>
    </w:p>
  </w:footnote>
  <w:footnote w:type="continuationSeparator" w:id="0">
    <w:p w14:paraId="235247B9" w14:textId="77777777" w:rsidR="00B471F8" w:rsidRDefault="00B471F8" w:rsidP="00DD586A">
      <w:r>
        <w:continuationSeparator/>
      </w:r>
    </w:p>
  </w:footnote>
  <w:footnote w:type="continuationNotice" w:id="1">
    <w:p w14:paraId="6D027950" w14:textId="77777777" w:rsidR="00B471F8" w:rsidRDefault="00B471F8"/>
  </w:footnote>
  <w:footnote w:id="2">
    <w:p w14:paraId="7409AC15" w14:textId="77777777" w:rsidR="00AA1055" w:rsidRPr="008D043F" w:rsidRDefault="00AA1055">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Koja su primijenjena u Strategiji i za ostale nivoe vlasti.</w:t>
      </w:r>
    </w:p>
  </w:footnote>
  <w:footnote w:id="3">
    <w:p w14:paraId="321B9F0F" w14:textId="30281DDE" w:rsidR="00AA1055" w:rsidRPr="008D043F" w:rsidRDefault="00AA1055" w:rsidP="00B34179">
      <w:pPr>
        <w:pStyle w:val="FootnoteText"/>
        <w:rPr>
          <w:rFonts w:asciiTheme="minorHAnsi" w:hAnsiTheme="minorHAnsi" w:cstheme="minorHAnsi"/>
          <w:strike/>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Podaci iz ove odluke razlikuju se od podataka prezentiranih u Planu upravljanja vodama za vodno područje rijeke Save u F</w:t>
      </w:r>
      <w:r w:rsidR="00617C95" w:rsidRPr="008D043F">
        <w:rPr>
          <w:rFonts w:asciiTheme="minorHAnsi" w:hAnsiTheme="minorHAnsi" w:cstheme="minorHAnsi"/>
          <w:sz w:val="16"/>
          <w:szCs w:val="16"/>
          <w:lang w:val="hr-HR"/>
        </w:rPr>
        <w:t xml:space="preserve">ederaciji </w:t>
      </w:r>
      <w:r w:rsidRPr="008D043F">
        <w:rPr>
          <w:rFonts w:asciiTheme="minorHAnsi" w:hAnsiTheme="minorHAnsi" w:cstheme="minorHAnsi"/>
          <w:sz w:val="16"/>
          <w:szCs w:val="16"/>
          <w:lang w:val="hr-HR"/>
        </w:rPr>
        <w:t>BiH 2016‒2021 god</w:t>
      </w:r>
      <w:r w:rsidR="00152AA8" w:rsidRPr="008D043F">
        <w:rPr>
          <w:rFonts w:asciiTheme="minorHAnsi" w:hAnsiTheme="minorHAnsi" w:cstheme="minorHAnsi"/>
          <w:sz w:val="16"/>
          <w:szCs w:val="16"/>
          <w:lang w:val="hr-HR"/>
        </w:rPr>
        <w:t>ine</w:t>
      </w:r>
      <w:r w:rsidRPr="008D043F">
        <w:rPr>
          <w:rFonts w:asciiTheme="minorHAnsi" w:hAnsiTheme="minorHAnsi" w:cstheme="minorHAnsi"/>
          <w:sz w:val="16"/>
          <w:szCs w:val="16"/>
          <w:lang w:val="hr-HR"/>
        </w:rPr>
        <w:t>, prema kojem  površina vodnog područja rijeke Save u Federacije BiH  iznosi 17.315 km</w:t>
      </w:r>
      <w:r w:rsidRPr="008D043F">
        <w:rPr>
          <w:rFonts w:asciiTheme="minorHAnsi" w:hAnsiTheme="minorHAnsi" w:cstheme="minorHAnsi"/>
          <w:sz w:val="16"/>
          <w:szCs w:val="16"/>
          <w:vertAlign w:val="superscript"/>
          <w:lang w:val="hr-HR"/>
        </w:rPr>
        <w:t>2</w:t>
      </w:r>
      <w:r w:rsidRPr="008D043F">
        <w:rPr>
          <w:rFonts w:asciiTheme="minorHAnsi" w:eastAsia="MS PGothic" w:hAnsiTheme="minorHAnsi" w:cstheme="minorHAnsi"/>
          <w:sz w:val="16"/>
          <w:szCs w:val="16"/>
          <w:lang w:eastAsia="en-US"/>
        </w:rPr>
        <w:t xml:space="preserve">. </w:t>
      </w:r>
      <w:r w:rsidRPr="008D043F">
        <w:rPr>
          <w:rFonts w:asciiTheme="minorHAnsi" w:eastAsia="MS PGothic" w:hAnsiTheme="minorHAnsi" w:cstheme="minorHAnsi"/>
          <w:i/>
          <w:sz w:val="16"/>
          <w:szCs w:val="16"/>
          <w:lang w:eastAsia="en-US"/>
        </w:rPr>
        <w:t>Podaci o površinama navedeni u Planovima izačunati  su  zahvaljujući programskim alatima koji su  mogli korektnije sračunati</w:t>
      </w:r>
      <w:r w:rsidR="00152AA8" w:rsidRPr="008D043F">
        <w:rPr>
          <w:rFonts w:asciiTheme="minorHAnsi" w:eastAsia="MS PGothic" w:hAnsiTheme="minorHAnsi" w:cstheme="minorHAnsi"/>
          <w:i/>
          <w:sz w:val="16"/>
          <w:szCs w:val="16"/>
          <w:lang w:eastAsia="en-US"/>
        </w:rPr>
        <w:t xml:space="preserve"> </w:t>
      </w:r>
      <w:r w:rsidRPr="008D043F">
        <w:rPr>
          <w:rFonts w:asciiTheme="minorHAnsi" w:eastAsia="MS PGothic" w:hAnsiTheme="minorHAnsi" w:cstheme="minorHAnsi"/>
          <w:i/>
          <w:sz w:val="16"/>
          <w:szCs w:val="16"/>
          <w:lang w:eastAsia="en-US"/>
        </w:rPr>
        <w:t>„površine slivova“</w:t>
      </w:r>
      <w:r w:rsidR="00152AA8" w:rsidRPr="008D043F">
        <w:rPr>
          <w:rFonts w:asciiTheme="minorHAnsi" w:eastAsia="MS PGothic" w:hAnsiTheme="minorHAnsi" w:cstheme="minorHAnsi"/>
          <w:i/>
          <w:sz w:val="16"/>
          <w:szCs w:val="16"/>
          <w:lang w:eastAsia="en-US"/>
        </w:rPr>
        <w:t>.</w:t>
      </w:r>
      <w:r w:rsidRPr="008D043F">
        <w:rPr>
          <w:rFonts w:asciiTheme="minorHAnsi" w:eastAsia="MS PGothic" w:hAnsiTheme="minorHAnsi" w:cstheme="minorHAnsi"/>
          <w:sz w:val="16"/>
          <w:szCs w:val="16"/>
          <w:lang w:eastAsia="en-US"/>
        </w:rPr>
        <w:t xml:space="preserve">  </w:t>
      </w:r>
    </w:p>
  </w:footnote>
  <w:footnote w:id="4">
    <w:p w14:paraId="68B1DEFC" w14:textId="47DCCDD9" w:rsidR="00AA1055" w:rsidRPr="008D043F" w:rsidRDefault="00AA1055" w:rsidP="00B34179">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Podaci iz ove odluke razlikuju se od podataka </w:t>
      </w:r>
      <w:r w:rsidR="00F62376" w:rsidRPr="008D043F">
        <w:rPr>
          <w:rFonts w:asciiTheme="minorHAnsi" w:hAnsiTheme="minorHAnsi" w:cstheme="minorHAnsi"/>
          <w:sz w:val="16"/>
          <w:szCs w:val="16"/>
          <w:lang w:val="hr-HR"/>
        </w:rPr>
        <w:t xml:space="preserve">prezentiranih u Planu upravljanja vodama za vodno područje Jadranskog mora u Federaciji BiH 2016‒2021 godine,  prema kojem  površina vodnog područja Jadranskog mora u Federaciji BiH  iznosi 8,782 km². Podaci o površinama navedeni u Planovima, izačunati  su  zahvaljujući programskim alatima koji su mogli korektnije sračunati „površine slivova“.  </w:t>
      </w:r>
    </w:p>
  </w:footnote>
  <w:footnote w:id="5">
    <w:p w14:paraId="0AC44FE7" w14:textId="77777777" w:rsidR="00AA1055" w:rsidRPr="008D043F" w:rsidRDefault="00AA1055" w:rsidP="00B34179">
      <w:pPr>
        <w:pStyle w:val="FootnoteText"/>
        <w:tabs>
          <w:tab w:val="left" w:pos="7313"/>
        </w:tabs>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Vode koje se pojavljuju ‒ formiraju na prostoru Federacije BiH</w:t>
      </w:r>
      <w:r w:rsidRPr="008D043F">
        <w:rPr>
          <w:rFonts w:asciiTheme="minorHAnsi" w:hAnsiTheme="minorHAnsi" w:cstheme="minorHAnsi"/>
          <w:sz w:val="16"/>
          <w:szCs w:val="16"/>
          <w:lang w:val="hr-HR"/>
        </w:rPr>
        <w:tab/>
      </w:r>
    </w:p>
  </w:footnote>
  <w:footnote w:id="6">
    <w:p w14:paraId="283A090B" w14:textId="77777777" w:rsidR="00AA1055" w:rsidRPr="008D043F" w:rsidRDefault="00AA1055" w:rsidP="00AC05F0">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fldChar w:fldCharType="begin"/>
      </w:r>
      <w:r w:rsidRPr="008D043F">
        <w:rPr>
          <w:rFonts w:asciiTheme="minorHAnsi" w:hAnsiTheme="minorHAnsi" w:cstheme="minorHAnsi"/>
          <w:sz w:val="16"/>
          <w:szCs w:val="16"/>
          <w:lang w:val="hr-HR"/>
        </w:rPr>
        <w:instrText xml:space="preserve"> ADDIN ZOTERO_ITEM CSL_CITATION {"citationID":"a9ZvCb9a","properties":{"formattedCitation":"(Studija hidromorfolo\\uc0\\u353{}kih pritisaka i procjena njihovih utjecaja za vodotoke preko 10 km2 povr\\uc0\\u353{}ine sliva na vodnom podru\\uc0\\u269{}ju rijeke Save u Federaciji BiH 2019)","plainCitation":"(Studija hidromorfoloških pritisaka i procjena njihovih utjecaja za vodotoke preko 10 km2 površine sliva na vodnom području rijeke Save u Federaciji BiH 2019)","noteIndex":5},"citationItems":[{"id":1322,"uris":["http://zotero.org/users/7192877/items/GGC42F8B"],"itemData":{"id":1322,"type":"document","publisher":"Agencija za vodno područje rijeke Save","title":"Studija hidromorfoloških pritisaka i procjena njihovih utjecaja za vodotoke preko 10 km2 površine sliva na vodnom području rijeke Save u Federaciji BiH","URL":"https://www.voda.ba/uploads/docs/STUDIJA-HIDROMORFOLOSKIH-PRITISAKA.pdf","author":[{"family":"Studija hidromorfoloških pritisaka i procjena njihovih utjecaja za vodotoke preko 10 km2 površine sliva na vodnom području rijeke Save u Federaciji BiH","given":""}],"issued":{"date-parts":[["2019"]]}}}],"schema":"https://github.com/citation-style-language/schema/raw/master/csl-citation.json"} </w:instrText>
      </w:r>
      <w:r w:rsidRPr="008D043F">
        <w:rPr>
          <w:rFonts w:asciiTheme="minorHAnsi" w:hAnsiTheme="minorHAnsi" w:cstheme="minorHAnsi"/>
          <w:sz w:val="16"/>
          <w:szCs w:val="16"/>
          <w:lang w:val="hr-HR"/>
        </w:rPr>
        <w:fldChar w:fldCharType="separate"/>
      </w:r>
      <w:r w:rsidRPr="008D043F">
        <w:rPr>
          <w:rFonts w:ascii="Calibri" w:hAnsi="Calibri" w:cs="Calibri"/>
          <w:sz w:val="16"/>
          <w:szCs w:val="16"/>
        </w:rPr>
        <w:t>(Studija hidromorfoloških pritisaka i procjena njihovih utjecaja za vodotoke preko 10 km2 površine sliva na vodnom području rijeke Save u Federaciji BiH 2019)</w:t>
      </w:r>
      <w:r w:rsidRPr="008D043F">
        <w:rPr>
          <w:rFonts w:asciiTheme="minorHAnsi" w:hAnsiTheme="minorHAnsi" w:cstheme="minorHAnsi"/>
          <w:sz w:val="16"/>
          <w:szCs w:val="16"/>
          <w:lang w:val="hr-HR"/>
        </w:rPr>
        <w:fldChar w:fldCharType="end"/>
      </w:r>
      <w:r w:rsidRPr="008D043F">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fldChar w:fldCharType="begin"/>
      </w:r>
      <w:r w:rsidRPr="008D043F">
        <w:rPr>
          <w:rFonts w:asciiTheme="minorHAnsi" w:hAnsiTheme="minorHAnsi" w:cstheme="minorHAnsi"/>
          <w:sz w:val="16"/>
          <w:szCs w:val="16"/>
          <w:lang w:val="hr-HR"/>
        </w:rPr>
        <w:instrText xml:space="preserve"> ADDIN ZOTERO_ITEM CSL_CITATION {"citationID":"PP3zwxht","properties":{"formattedCitation":"(Studija pobolj\\uc0\\u353{}anja hidromorfolo\\uc0\\u353{}kih karakteristika vodotoka preko 10 km povr\\uc0\\u353{}ine sliva na vodnom podru\\uc0\\u269{}ju rijeke Save u Federaciji BiH 2019)","plainCitation":"(Studija poboljšanja hidromorfoloških karakteristika vodotoka preko 10 km površine sliva na vodnom području rijeke Save u Federaciji BiH 2019)","noteIndex":5},"citationItems":[{"id":1323,"uris":["http://zotero.org/users/7192877/items/NA93T4YA"],"itemData":{"id":1323,"type":"document","publisher":"Agencija za vodno područje rijeke Save","title":"Studija poboljšanja hidromorfoloških karakteristika vodotoka preko 10 km površine sliva na vodnom području rijeke Save u Federaciji BiH","URL":"https://www.voda.ba/uploads/docs/Studija_poboljsanja_hidromorfoloskih_karakteristika.pdf","author":[{"family":"Studija poboljšanja hidromorfoloških karakteristika vodotoka preko 10 km površine sliva na vodnom području rijeke Save u Federaciji BiH","given":""}],"issued":{"date-parts":[["2019"]]}}}],"schema":"https://github.com/citation-style-language/schema/raw/master/csl-citation.json"} </w:instrText>
      </w:r>
      <w:r w:rsidRPr="008D043F">
        <w:rPr>
          <w:rFonts w:asciiTheme="minorHAnsi" w:hAnsiTheme="minorHAnsi" w:cstheme="minorHAnsi"/>
          <w:sz w:val="16"/>
          <w:szCs w:val="16"/>
          <w:lang w:val="hr-HR"/>
        </w:rPr>
        <w:fldChar w:fldCharType="separate"/>
      </w:r>
      <w:r w:rsidRPr="008D043F">
        <w:rPr>
          <w:rFonts w:ascii="Calibri" w:hAnsi="Calibri" w:cs="Calibri"/>
          <w:sz w:val="16"/>
          <w:szCs w:val="16"/>
        </w:rPr>
        <w:t>(Studija poboljšanja hidromorfoloških karakteristika vodotoka preko 10 km površine sliva na vodnom području rijeke Save u Federaciji BiH 2019)</w:t>
      </w:r>
      <w:r w:rsidRPr="008D043F">
        <w:rPr>
          <w:rFonts w:asciiTheme="minorHAnsi" w:hAnsiTheme="minorHAnsi" w:cstheme="minorHAnsi"/>
          <w:sz w:val="16"/>
          <w:szCs w:val="16"/>
          <w:lang w:val="hr-HR"/>
        </w:rPr>
        <w:fldChar w:fldCharType="end"/>
      </w:r>
      <w:r w:rsidRPr="008D043F">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fldChar w:fldCharType="begin"/>
      </w:r>
      <w:r w:rsidRPr="008D043F">
        <w:rPr>
          <w:rFonts w:asciiTheme="minorHAnsi" w:hAnsiTheme="minorHAnsi" w:cstheme="minorHAnsi"/>
          <w:sz w:val="16"/>
          <w:szCs w:val="16"/>
          <w:lang w:val="hr-HR"/>
        </w:rPr>
        <w:instrText xml:space="preserve"> ADDIN ZOTERO_ITEM CSL_CITATION {"citationID":"oAcMDDnN","properties":{"formattedCitation":"(Studija pobolj\\uc0\\u353{}anja re\\uc0\\u382{}ima protoka i uspostavljanja ekolo\\uc0\\u353{}ki prihvatljivog proticaja  na vodotocima preko 10 km povr\\uc0\\u353{}ine sliva na vodnom podru\\uc0\\u269{}ju rijeke Save u Federaciji BiH 2019)","plainCitation":"(Studija poboljšanja režima protoka i uspostavljanja ekološki prihvatljivog proticaja  na vodotocima preko 10 km površine sliva na vodnom području rijeke Save u Federaciji BiH 2019)","noteIndex":5},"citationItems":[{"id":1324,"uris":["http://zotero.org/users/7192877/items/W28F8H6Z"],"itemData":{"id":1324,"type":"document","publisher":"Agencija za vodno područje rijeke Save","title":"Studija poboljšanja režima protoka i uspostavljanja ekološki prihvatljivog proticaja  na vodotocima preko 10 km površine sliva na vodnom području rijeke Save u Federaciji BiH","URL":"https://www.voda.ba/uploads/docs/Studija20poboljsanja-rezima-protoka-i-EPP.pdf","author":[{"family":"Studija poboljšanja režima protoka i uspostavljanja ekološki prihvatljivog proticaja  na vodotocima preko 10 km površine sliva na vodnom području rijeke Save u Federaciji BiH","given":""}],"issued":{"date-parts":[["2019"]]}}}],"schema":"https://github.com/citation-style-language/schema/raw/master/csl-citation.json"} </w:instrText>
      </w:r>
      <w:r w:rsidRPr="008D043F">
        <w:rPr>
          <w:rFonts w:asciiTheme="minorHAnsi" w:hAnsiTheme="minorHAnsi" w:cstheme="minorHAnsi"/>
          <w:sz w:val="16"/>
          <w:szCs w:val="16"/>
          <w:lang w:val="hr-HR"/>
        </w:rPr>
        <w:fldChar w:fldCharType="separate"/>
      </w:r>
      <w:r w:rsidRPr="008D043F">
        <w:rPr>
          <w:rFonts w:ascii="Calibri" w:hAnsi="Calibri" w:cs="Calibri"/>
          <w:sz w:val="16"/>
          <w:szCs w:val="16"/>
        </w:rPr>
        <w:t>(Studija poboljšanja režima protoka i uspostavljanja ekološki prihvatljivog proticaja  na vodotocima preko 10 km površine sliva na vodnom području rijeke Save u Federaciji BiH 2019)</w:t>
      </w:r>
      <w:r w:rsidRPr="008D043F">
        <w:rPr>
          <w:rFonts w:asciiTheme="minorHAnsi" w:hAnsiTheme="minorHAnsi" w:cstheme="minorHAnsi"/>
          <w:sz w:val="16"/>
          <w:szCs w:val="16"/>
          <w:lang w:val="hr-HR"/>
        </w:rPr>
        <w:fldChar w:fldCharType="end"/>
      </w:r>
    </w:p>
  </w:footnote>
  <w:footnote w:id="7">
    <w:p w14:paraId="068C24BD" w14:textId="77C6C516" w:rsidR="00FF53E2" w:rsidRPr="008D043F" w:rsidRDefault="00FF53E2">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Dodatak IV Planovima upravljanja – ocjena hidromorfološkog stanja</w:t>
      </w:r>
    </w:p>
  </w:footnote>
  <w:footnote w:id="8">
    <w:p w14:paraId="218AB109" w14:textId="1B577280" w:rsidR="00AA1055" w:rsidRPr="008D043F" w:rsidRDefault="00AA1055" w:rsidP="0001028D">
      <w:pPr>
        <w:pStyle w:val="FootnoteText"/>
        <w:rPr>
          <w:rFonts w:asciiTheme="minorHAnsi" w:hAnsiTheme="minorHAnsi"/>
          <w:sz w:val="16"/>
          <w:szCs w:val="16"/>
        </w:rPr>
      </w:pPr>
      <w:r w:rsidRPr="008D043F">
        <w:rPr>
          <w:rStyle w:val="FootnoteReference"/>
          <w:rFonts w:asciiTheme="minorHAnsi" w:hAnsiTheme="minorHAnsi"/>
          <w:sz w:val="16"/>
          <w:szCs w:val="16"/>
        </w:rPr>
        <w:footnoteRef/>
      </w:r>
      <w:r w:rsidRPr="008D043F">
        <w:rPr>
          <w:rFonts w:asciiTheme="minorHAnsi" w:hAnsiTheme="minorHAnsi"/>
          <w:sz w:val="16"/>
          <w:szCs w:val="16"/>
        </w:rPr>
        <w:t xml:space="preserve"> </w:t>
      </w:r>
      <w:r w:rsidR="00833C2C" w:rsidRPr="008D043F">
        <w:rPr>
          <w:rFonts w:asciiTheme="minorHAnsi" w:hAnsiTheme="minorHAnsi"/>
          <w:sz w:val="16"/>
          <w:szCs w:val="16"/>
        </w:rPr>
        <w:fldChar w:fldCharType="begin"/>
      </w:r>
      <w:r w:rsidR="00CE1A95" w:rsidRPr="008D043F">
        <w:rPr>
          <w:rFonts w:asciiTheme="minorHAnsi" w:hAnsiTheme="minorHAnsi"/>
          <w:sz w:val="16"/>
          <w:szCs w:val="16"/>
        </w:rPr>
        <w:instrText xml:space="preserve"> ADDIN ZOTERO_ITEM CSL_CITATION {"citationID":"XVxfL7Jl","properties":{"formattedCitation":"(Agencija za vodno podru\\uc0\\u269{}je rijeke Save 2021)","plainCitation":"(Agencija za vodno područje rijeke Save 2021)","noteIndex":6},"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833C2C" w:rsidRPr="008D043F">
        <w:rPr>
          <w:rFonts w:asciiTheme="minorHAnsi" w:hAnsiTheme="minorHAnsi"/>
          <w:sz w:val="16"/>
          <w:szCs w:val="16"/>
        </w:rPr>
        <w:fldChar w:fldCharType="separate"/>
      </w:r>
      <w:r w:rsidR="00833C2C" w:rsidRPr="008D043F">
        <w:rPr>
          <w:rFonts w:ascii="Calibri" w:hAnsi="Calibri" w:cs="Calibri"/>
          <w:sz w:val="16"/>
          <w:szCs w:val="16"/>
        </w:rPr>
        <w:t>(Agencija za vodno područje rijeke Save 2021)</w:t>
      </w:r>
      <w:r w:rsidR="00833C2C" w:rsidRPr="008D043F">
        <w:rPr>
          <w:rFonts w:asciiTheme="minorHAnsi" w:hAnsiTheme="minorHAnsi"/>
          <w:sz w:val="16"/>
          <w:szCs w:val="16"/>
        </w:rPr>
        <w:fldChar w:fldCharType="end"/>
      </w:r>
      <w:r w:rsidR="00833C2C" w:rsidRPr="008D043F">
        <w:rPr>
          <w:rFonts w:asciiTheme="minorHAnsi" w:hAnsiTheme="minorHAnsi"/>
          <w:sz w:val="16"/>
          <w:szCs w:val="16"/>
        </w:rPr>
        <w:t xml:space="preserve">; </w:t>
      </w:r>
      <w:r w:rsidR="00833C2C" w:rsidRPr="008D043F">
        <w:rPr>
          <w:rFonts w:asciiTheme="minorHAnsi" w:hAnsiTheme="minorHAnsi"/>
          <w:sz w:val="16"/>
          <w:szCs w:val="16"/>
        </w:rPr>
        <w:fldChar w:fldCharType="begin"/>
      </w:r>
      <w:r w:rsidR="00CE1A95" w:rsidRPr="008D043F">
        <w:rPr>
          <w:rFonts w:asciiTheme="minorHAnsi" w:hAnsiTheme="minorHAnsi"/>
          <w:sz w:val="16"/>
          <w:szCs w:val="16"/>
        </w:rPr>
        <w:instrText xml:space="preserve"> ADDIN ZOTERO_ITEM CSL_CITATION {"citationID":"1bd8ICsZ","properties":{"formattedCitation":"(Agencija za vodno podru\\uc0\\u269{}je Jadranskog mora 2021)","plainCitation":"(Agencija za vodno područje Jadranskog mora 2021)","noteIndex":6},"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833C2C" w:rsidRPr="008D043F">
        <w:rPr>
          <w:rFonts w:asciiTheme="minorHAnsi" w:hAnsiTheme="minorHAnsi"/>
          <w:sz w:val="16"/>
          <w:szCs w:val="16"/>
        </w:rPr>
        <w:fldChar w:fldCharType="separate"/>
      </w:r>
      <w:r w:rsidR="00CE1A95" w:rsidRPr="008D043F">
        <w:rPr>
          <w:rFonts w:ascii="Calibri" w:hAnsi="Calibri" w:cs="Calibri"/>
          <w:sz w:val="16"/>
          <w:szCs w:val="24"/>
        </w:rPr>
        <w:t>(Agencija za vodno područje Jadranskog mora 2021)</w:t>
      </w:r>
      <w:r w:rsidR="00833C2C" w:rsidRPr="008D043F">
        <w:rPr>
          <w:rFonts w:asciiTheme="minorHAnsi" w:hAnsiTheme="minorHAnsi"/>
          <w:sz w:val="16"/>
          <w:szCs w:val="16"/>
        </w:rPr>
        <w:fldChar w:fldCharType="end"/>
      </w:r>
    </w:p>
  </w:footnote>
  <w:footnote w:id="9">
    <w:p w14:paraId="566C0C41" w14:textId="77777777" w:rsidR="00E30E54" w:rsidRPr="008D043F" w:rsidRDefault="00E30E54" w:rsidP="00E30E54">
      <w:pPr>
        <w:pStyle w:val="FootnoteText"/>
        <w:rPr>
          <w:rFonts w:asciiTheme="minorHAnsi" w:hAnsiTheme="minorHAnsi" w:cstheme="minorHAnsi"/>
          <w:color w:val="FF0000"/>
          <w:sz w:val="16"/>
          <w:szCs w:val="16"/>
          <w:lang w:val="en-GB"/>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Izvještaj FMPVŠ-a o realizaciji GEF Projekta „Zaštite kvalitete voda“ - PPOV Živinice,  koji je usvojen </w:t>
      </w:r>
      <w:r w:rsidRPr="008D043F">
        <w:rPr>
          <w:rFonts w:asciiTheme="minorHAnsi" w:hAnsiTheme="minorHAnsi" w:cstheme="minorHAnsi"/>
          <w:sz w:val="16"/>
          <w:szCs w:val="16"/>
          <w:lang w:val="en-US"/>
        </w:rPr>
        <w:t>Zaključakom  Vlade FBH, V.broj: 704/2018 od 24.05.2018. god.</w:t>
      </w:r>
    </w:p>
  </w:footnote>
  <w:footnote w:id="10">
    <w:p w14:paraId="011447DD" w14:textId="4484745B" w:rsidR="007730B4" w:rsidRPr="008D043F" w:rsidRDefault="007730B4">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Monitoring transposition and implementation of the EU environmental acquis”, Bosnia and Herzegovina; EPPA; ECRAN; 2022.</w:t>
      </w:r>
    </w:p>
  </w:footnote>
  <w:footnote w:id="11">
    <w:p w14:paraId="51FEBCAF" w14:textId="77777777" w:rsidR="007730B4" w:rsidRPr="008D043F" w:rsidRDefault="007730B4" w:rsidP="007730B4">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U okviru dokumenta  EAS FBiH  iz 2017. godine,  stanje transpozicije Direktive o procjeni i upravljanju rizicima od poplava je  opisano kao „Do određene mjere transponirana“, ali je u periodu nakon  izrade EAS FBiH,  transpozicija Direktive značajno unaprijeđena te je u Tabeli 6 ažurirana  informacija o transpoziciji ove direktive.</w:t>
      </w:r>
    </w:p>
  </w:footnote>
  <w:footnote w:id="12">
    <w:p w14:paraId="55E71276" w14:textId="3FDE199D" w:rsidR="00AA1055" w:rsidRPr="008D043F" w:rsidRDefault="00AA1055" w:rsidP="00056348">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Proračunato na osnovu ukupne količine prikupljenog komunalnog otpada, % obuhvata i procijenjenog broja stanovnika u 2020. od 2.168.602 prema podacima Federalnog zavoda za statistiku </w:t>
      </w:r>
      <w:r w:rsidRPr="008D043F">
        <w:rPr>
          <w:rFonts w:asciiTheme="minorHAnsi" w:hAnsiTheme="minorHAnsi" w:cstheme="minorHAnsi"/>
          <w:sz w:val="16"/>
          <w:szCs w:val="16"/>
          <w:lang w:val="hr-HR"/>
        </w:rPr>
        <w:fldChar w:fldCharType="begin"/>
      </w:r>
      <w:r w:rsidR="00BB28BC" w:rsidRPr="008D043F">
        <w:rPr>
          <w:rFonts w:asciiTheme="minorHAnsi" w:hAnsiTheme="minorHAnsi" w:cstheme="minorHAnsi"/>
          <w:sz w:val="16"/>
          <w:szCs w:val="16"/>
          <w:lang w:val="hr-HR"/>
        </w:rPr>
        <w:instrText xml:space="preserve"> ADDIN ZOTERO_ITEM CSL_CITATION {"citationID":"y7LQB268","properties":{"formattedCitation":"(Federalni zavod za statistiku 2020d)","plainCitation":"(Federalni zavod za statistiku 2020d)","noteIndex":8},"citationItems":[{"id":1457,"uris":["http://zotero.org/users/7192877/items/KUULZG68"],"itemData":{"id":1457,"type":"document","title":"Federalni zavod za statistiku - Proizvodnja otpada po glavi stanovnika","URL":"http://fzs.ba","author":[{"family":"Federalni zavod za statistiku","given":""}],"issued":{"date-parts":[["2020"]]}}}],"schema":"https://github.com/citation-style-language/schema/raw/master/csl-citation.json"} </w:instrText>
      </w:r>
      <w:r w:rsidRPr="008D043F">
        <w:rPr>
          <w:rFonts w:asciiTheme="minorHAnsi" w:hAnsiTheme="minorHAnsi" w:cstheme="minorHAnsi"/>
          <w:sz w:val="16"/>
          <w:szCs w:val="16"/>
          <w:lang w:val="hr-HR"/>
        </w:rPr>
        <w:fldChar w:fldCharType="separate"/>
      </w:r>
      <w:r w:rsidRPr="008D043F">
        <w:rPr>
          <w:rFonts w:ascii="Calibri" w:hAnsi="Calibri" w:cs="Calibri"/>
          <w:sz w:val="16"/>
          <w:szCs w:val="16"/>
        </w:rPr>
        <w:t>(Federalni zavod za statistiku 2020d)</w:t>
      </w:r>
      <w:r w:rsidRPr="008D043F">
        <w:rPr>
          <w:rFonts w:asciiTheme="minorHAnsi" w:hAnsiTheme="minorHAnsi" w:cstheme="minorHAnsi"/>
          <w:sz w:val="16"/>
          <w:szCs w:val="16"/>
          <w:lang w:val="hr-HR"/>
        </w:rPr>
        <w:fldChar w:fldCharType="end"/>
      </w:r>
    </w:p>
  </w:footnote>
  <w:footnote w:id="13">
    <w:p w14:paraId="1CBC0D64" w14:textId="77777777" w:rsidR="00AA1055" w:rsidRPr="008D043F" w:rsidRDefault="00AA1055" w:rsidP="00056348">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Procjena, odnosi se na neprikupljenu količinu otpada</w:t>
      </w:r>
    </w:p>
  </w:footnote>
  <w:footnote w:id="14">
    <w:p w14:paraId="755A649B" w14:textId="77777777" w:rsidR="00AA1055" w:rsidRPr="008D043F" w:rsidRDefault="00AA1055" w:rsidP="00A374F8">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w:t>
      </w:r>
      <w:r w:rsidRPr="008D043F">
        <w:rPr>
          <w:rFonts w:asciiTheme="minorHAnsi" w:hAnsiTheme="minorHAnsi" w:cstheme="minorHAnsi"/>
          <w:iCs/>
          <w:sz w:val="16"/>
          <w:szCs w:val="16"/>
          <w:lang w:val="hr-HR"/>
        </w:rPr>
        <w:t>U okviru projekta „Okolinski prihvatljivo upravljanje postojanim organskim zagađujućim materijama (POPs) u industrijskom i sektoru upravljanja opasnim otpadom“, koji finansira Švedska, a provodi UNDP, 2020.</w:t>
      </w:r>
    </w:p>
  </w:footnote>
  <w:footnote w:id="15">
    <w:p w14:paraId="27D27FC0" w14:textId="77777777" w:rsidR="00AA1055" w:rsidRPr="008D043F" w:rsidRDefault="00AA1055"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Vrijednost je propisana za jednosatne srednje vrijednosti i ne smije se prekoračiti više od 24 puta u jednoj kalendarskoj godini za SO</w:t>
      </w:r>
      <w:r w:rsidRPr="008D043F">
        <w:rPr>
          <w:rFonts w:asciiTheme="minorHAnsi" w:hAnsiTheme="minorHAnsi" w:cstheme="minorHAnsi"/>
          <w:sz w:val="16"/>
          <w:szCs w:val="16"/>
          <w:vertAlign w:val="subscript"/>
        </w:rPr>
        <w:t>2</w:t>
      </w:r>
    </w:p>
  </w:footnote>
  <w:footnote w:id="16">
    <w:p w14:paraId="517BC2E3" w14:textId="77777777" w:rsidR="00AA1055" w:rsidRPr="008D043F" w:rsidRDefault="00AA1055"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Vrijednosti su propisane za jednodnevne prosjeke, i ne smiju biti prekoračene više od 3 puta u jednoj kalendarskoj godini</w:t>
      </w:r>
    </w:p>
  </w:footnote>
  <w:footnote w:id="17">
    <w:p w14:paraId="13F06C03" w14:textId="77777777" w:rsidR="00AA1055" w:rsidRPr="008D043F" w:rsidRDefault="00AA1055"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Vrijednost je propisana za jednosatne srednje vrijednosti i ne smije se prekoračiti više od 18 puta u jednoj kalendarskoj godini za NO</w:t>
      </w:r>
      <w:r w:rsidRPr="008D043F">
        <w:rPr>
          <w:rFonts w:asciiTheme="minorHAnsi" w:hAnsiTheme="minorHAnsi" w:cstheme="minorHAnsi"/>
          <w:sz w:val="16"/>
          <w:szCs w:val="16"/>
          <w:vertAlign w:val="subscript"/>
        </w:rPr>
        <w:t>2</w:t>
      </w:r>
    </w:p>
  </w:footnote>
  <w:footnote w:id="18">
    <w:p w14:paraId="096C7800" w14:textId="77777777" w:rsidR="00AA1055" w:rsidRPr="008D043F" w:rsidRDefault="00AA1055"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Vrijednosti propisane za dnevne srednje vrijednosti, i ne smije se prekoračiti više od 35 puta u toku godine za PM10</w:t>
      </w:r>
    </w:p>
  </w:footnote>
  <w:footnote w:id="19">
    <w:p w14:paraId="2144415D" w14:textId="77777777" w:rsidR="00AA1055" w:rsidRPr="008D043F" w:rsidRDefault="00AA1055"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Granična vrijednost je prema važećem pravilniku data kao dugoročni cilj izražena kao maksimalna dnevna osmosatna vrijednost</w:t>
      </w:r>
    </w:p>
  </w:footnote>
  <w:footnote w:id="20">
    <w:p w14:paraId="528C4A73" w14:textId="77777777" w:rsidR="00AA1055" w:rsidRPr="008D043F" w:rsidRDefault="00AA1055" w:rsidP="00FE4DFE">
      <w:pPr>
        <w:pStyle w:val="FootnoteText"/>
        <w:ind w:left="142" w:hanging="142"/>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w:t>
      </w:r>
      <w:r w:rsidRPr="008D043F">
        <w:rPr>
          <w:rFonts w:asciiTheme="minorHAnsi" w:hAnsiTheme="minorHAnsi" w:cstheme="minorHAnsi"/>
          <w:i/>
          <w:sz w:val="16"/>
          <w:szCs w:val="16"/>
        </w:rPr>
        <w:t>The co-operative programme for monitoring and evaluation of the long-range transmission of air pollutants in Europe</w:t>
      </w:r>
      <w:r w:rsidRPr="008D043F">
        <w:rPr>
          <w:rFonts w:asciiTheme="minorHAnsi" w:hAnsiTheme="minorHAnsi" w:cstheme="minorHAnsi"/>
          <w:sz w:val="16"/>
          <w:szCs w:val="16"/>
        </w:rPr>
        <w:t xml:space="preserve"> (neslužbeno </w:t>
      </w:r>
      <w:r w:rsidRPr="008D043F">
        <w:rPr>
          <w:rFonts w:asciiTheme="minorHAnsi" w:hAnsiTheme="minorHAnsi" w:cstheme="minorHAnsi"/>
          <w:i/>
          <w:sz w:val="16"/>
          <w:szCs w:val="16"/>
        </w:rPr>
        <w:t>European Monitoring and Evaluation Programme</w:t>
      </w:r>
      <w:r w:rsidRPr="008D043F">
        <w:rPr>
          <w:rFonts w:asciiTheme="minorHAnsi" w:hAnsiTheme="minorHAnsi" w:cstheme="minorHAnsi"/>
          <w:sz w:val="16"/>
          <w:szCs w:val="16"/>
        </w:rPr>
        <w:t xml:space="preserve"> ‒ EMEP)</w:t>
      </w:r>
    </w:p>
  </w:footnote>
  <w:footnote w:id="21">
    <w:p w14:paraId="6B110A6C" w14:textId="77777777" w:rsidR="00AA1055" w:rsidRPr="008D043F" w:rsidRDefault="00AA1055"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w:t>
      </w:r>
      <w:bookmarkStart w:id="190" w:name="_Hlk94291558"/>
      <w:r w:rsidRPr="008D043F">
        <w:rPr>
          <w:rFonts w:asciiTheme="minorHAnsi" w:hAnsiTheme="minorHAnsi" w:cstheme="minorHAnsi"/>
          <w:sz w:val="16"/>
          <w:szCs w:val="16"/>
          <w:lang w:val="it-IT"/>
        </w:rPr>
        <w:t xml:space="preserve">Ministarstvo vanjske trgovine i ekonomskih odnosa Bosne i Hercegovine </w:t>
      </w:r>
      <w:bookmarkEnd w:id="190"/>
    </w:p>
  </w:footnote>
  <w:footnote w:id="22">
    <w:p w14:paraId="07C9B99D" w14:textId="77777777" w:rsidR="00AA1055" w:rsidRPr="008D043F" w:rsidRDefault="00AA1055"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Ključne institucije u oblasti okoliša u Federaciji Bosne i Hercegovine su: Federalno ministarstvo okoliša i turizma, Fond za zaštitu okoliša Federacije Bosne i Hercegovine, Federalno ministarstvo poljoprivrede, vodoprivrede i šumarstva, Federalna uprava za inspekcijske poslove, Agencija za vodno područje Jadranskog mora, Agencija za vodno područje rijeke Save, Federalni hidrometeorološki zavod, Federalno ministarstvo zdravstva, Federalni zavod za statistiku, Federalni zavod za agropedologiju, Zavod za javno zdravstvo Federacije Bosne i Hercegovine.</w:t>
      </w:r>
    </w:p>
  </w:footnote>
  <w:footnote w:id="23">
    <w:p w14:paraId="60E2708F" w14:textId="77777777" w:rsidR="00AA1055" w:rsidRPr="008D043F" w:rsidRDefault="00AA1055" w:rsidP="00FE4DFE">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U </w:t>
      </w:r>
      <w:r w:rsidRPr="008D043F">
        <w:rPr>
          <w:rFonts w:asciiTheme="minorHAnsi" w:hAnsiTheme="minorHAnsi" w:cstheme="minorHAnsi"/>
          <w:sz w:val="16"/>
          <w:szCs w:val="16"/>
          <w:lang w:val="it-IT"/>
        </w:rPr>
        <w:t>Federalnom ministarstvu okoliša i turizma</w:t>
      </w:r>
      <w:r w:rsidRPr="008D043F">
        <w:rPr>
          <w:rFonts w:asciiTheme="minorHAnsi" w:hAnsiTheme="minorHAnsi" w:cstheme="minorHAnsi"/>
          <w:sz w:val="16"/>
          <w:szCs w:val="16"/>
        </w:rPr>
        <w:t xml:space="preserve"> ukupno je zaposleno 43 osobe (32 državna službenika, 9 namještenika i 2 savjetnika ministra) od 93 radnih mjesta predviđenih važećom sistematizacijom. U tri sektora odgovorna za donošenje, primjenu, provođenje propisa i politike u oblasti okoliša zaposleno je:  </w:t>
      </w:r>
    </w:p>
    <w:p w14:paraId="6A050473" w14:textId="77777777" w:rsidR="00AA1055" w:rsidRPr="008D043F" w:rsidRDefault="00AA1055" w:rsidP="00A1070D">
      <w:pPr>
        <w:pStyle w:val="FootnoteText"/>
        <w:numPr>
          <w:ilvl w:val="0"/>
          <w:numId w:val="239"/>
        </w:numPr>
        <w:rPr>
          <w:rFonts w:asciiTheme="minorHAnsi" w:hAnsiTheme="minorHAnsi" w:cstheme="minorHAnsi"/>
          <w:sz w:val="16"/>
          <w:szCs w:val="16"/>
        </w:rPr>
      </w:pPr>
      <w:r w:rsidRPr="008D043F">
        <w:rPr>
          <w:rFonts w:asciiTheme="minorHAnsi" w:hAnsiTheme="minorHAnsi" w:cstheme="minorHAnsi"/>
          <w:sz w:val="16"/>
          <w:szCs w:val="16"/>
        </w:rPr>
        <w:t>Sektor okoliša ‒ 6  službenika od 15 sistematiziranih pozicija (popunjenost 40%)</w:t>
      </w:r>
    </w:p>
    <w:p w14:paraId="5D889C32" w14:textId="77777777" w:rsidR="00AA1055" w:rsidRPr="008D043F" w:rsidRDefault="00AA1055" w:rsidP="00A1070D">
      <w:pPr>
        <w:pStyle w:val="FootnoteText"/>
        <w:numPr>
          <w:ilvl w:val="0"/>
          <w:numId w:val="239"/>
        </w:numPr>
        <w:rPr>
          <w:rFonts w:asciiTheme="minorHAnsi" w:hAnsiTheme="minorHAnsi" w:cstheme="minorHAnsi"/>
          <w:sz w:val="16"/>
          <w:szCs w:val="16"/>
        </w:rPr>
      </w:pPr>
      <w:r w:rsidRPr="008D043F">
        <w:rPr>
          <w:rFonts w:asciiTheme="minorHAnsi" w:hAnsiTheme="minorHAnsi" w:cstheme="minorHAnsi"/>
          <w:sz w:val="16"/>
          <w:szCs w:val="16"/>
        </w:rPr>
        <w:t>Sektor za okolišne dozvole, procjenu utjecaja na okoliš, registar i čiste tehnologije ‒ 8 od 19 (popunjenost 42%)</w:t>
      </w:r>
    </w:p>
    <w:p w14:paraId="5CDD23FF" w14:textId="77777777" w:rsidR="00AA1055" w:rsidRPr="008D043F" w:rsidRDefault="00AA1055" w:rsidP="00A1070D">
      <w:pPr>
        <w:pStyle w:val="FootnoteText"/>
        <w:numPr>
          <w:ilvl w:val="0"/>
          <w:numId w:val="239"/>
        </w:numPr>
        <w:rPr>
          <w:rFonts w:asciiTheme="minorHAnsi" w:hAnsiTheme="minorHAnsi" w:cstheme="minorHAnsi"/>
          <w:sz w:val="16"/>
          <w:szCs w:val="16"/>
        </w:rPr>
      </w:pPr>
      <w:r w:rsidRPr="008D043F">
        <w:rPr>
          <w:rFonts w:asciiTheme="minorHAnsi" w:hAnsiTheme="minorHAnsi" w:cstheme="minorHAnsi"/>
          <w:sz w:val="16"/>
          <w:szCs w:val="16"/>
        </w:rPr>
        <w:t xml:space="preserve">Sektor za upravljanje otpadom, realizaciju planova i pripremu strateških projekata ‒ 8 od 13 (popunjenost 62%). </w:t>
      </w:r>
    </w:p>
    <w:p w14:paraId="2ABAD4D1" w14:textId="77777777" w:rsidR="00AA1055" w:rsidRPr="008D043F" w:rsidRDefault="00AA1055" w:rsidP="00FE4DFE">
      <w:pPr>
        <w:pStyle w:val="FootnoteText"/>
        <w:rPr>
          <w:rFonts w:asciiTheme="minorHAnsi" w:hAnsiTheme="minorHAnsi" w:cstheme="minorHAnsi"/>
          <w:sz w:val="16"/>
          <w:szCs w:val="16"/>
        </w:rPr>
      </w:pPr>
      <w:r w:rsidRPr="008D043F">
        <w:rPr>
          <w:rFonts w:asciiTheme="minorHAnsi" w:hAnsiTheme="minorHAnsi" w:cstheme="minorHAnsi"/>
          <w:sz w:val="16"/>
          <w:szCs w:val="16"/>
        </w:rPr>
        <w:t>Starosna struktura zaposlenih u Federalnom ministarstvu okoliša i turizma je starije životne dobi. U periodu od 2022. do 2029. godine očekuje se da će 16 državnih službenika i namještenika steći zakonom predviđene uslove za penziju – ispunjenje godina života (izvor podataka: Federalno ministarstvo okoliša i turizma).</w:t>
      </w:r>
    </w:p>
    <w:p w14:paraId="5C830DF9" w14:textId="77777777" w:rsidR="00AA1055" w:rsidRPr="008D043F" w:rsidRDefault="00AA1055" w:rsidP="00FE4DFE">
      <w:pPr>
        <w:pStyle w:val="FootnoteText"/>
        <w:rPr>
          <w:rFonts w:asciiTheme="minorHAnsi" w:hAnsiTheme="minorHAnsi" w:cstheme="minorHAnsi"/>
          <w:sz w:val="16"/>
          <w:szCs w:val="16"/>
        </w:rPr>
      </w:pPr>
      <w:r w:rsidRPr="008D043F">
        <w:rPr>
          <w:rFonts w:asciiTheme="minorHAnsi" w:hAnsiTheme="minorHAnsi" w:cstheme="minorHAnsi"/>
          <w:sz w:val="16"/>
          <w:szCs w:val="16"/>
        </w:rPr>
        <w:t>Prema izvještaju „Odgovori Bosne i Hercegovine na pitanja iz Upitnika Evropske komisije – Poglavlje 27. Okoliš“, u Federalnom</w:t>
      </w:r>
      <w:r w:rsidRPr="008D043F">
        <w:rPr>
          <w:rFonts w:asciiTheme="minorHAnsi" w:hAnsiTheme="minorHAnsi" w:cstheme="minorHAnsi"/>
          <w:sz w:val="16"/>
          <w:szCs w:val="16"/>
          <w:lang w:val="it-IT"/>
        </w:rPr>
        <w:t xml:space="preserve"> ministarstvu poljoprivrede, vodoprivrede i šumarstva</w:t>
      </w:r>
      <w:r w:rsidRPr="008D043F">
        <w:rPr>
          <w:rFonts w:asciiTheme="minorHAnsi" w:hAnsiTheme="minorHAnsi" w:cstheme="minorHAnsi"/>
          <w:sz w:val="16"/>
          <w:szCs w:val="16"/>
        </w:rPr>
        <w:t xml:space="preserve">, u Sektoru za </w:t>
      </w:r>
      <w:r w:rsidRPr="008D043F">
        <w:rPr>
          <w:rFonts w:asciiTheme="minorHAnsi" w:hAnsiTheme="minorHAnsi" w:cstheme="minorHAnsi"/>
          <w:sz w:val="16"/>
          <w:szCs w:val="16"/>
          <w:lang w:val="it-IT"/>
        </w:rPr>
        <w:t>vode zaposleno je 8 službenika (7 zaposlenika kao stručno osoblje i 1 zaposlenik kao administrativno osoblje), a ukupan b</w:t>
      </w:r>
      <w:r w:rsidRPr="008D043F">
        <w:rPr>
          <w:rFonts w:asciiTheme="minorHAnsi" w:hAnsiTheme="minorHAnsi" w:cstheme="minorHAnsi"/>
          <w:sz w:val="16"/>
          <w:szCs w:val="16"/>
        </w:rPr>
        <w:t>roj sistematiziranih pozicija u ovom sektoru je 10.</w:t>
      </w:r>
    </w:p>
    <w:p w14:paraId="2ABBDE34" w14:textId="77777777" w:rsidR="00AA1055" w:rsidRPr="008D043F" w:rsidRDefault="00AA1055" w:rsidP="00FE4DFE">
      <w:pPr>
        <w:pStyle w:val="FootnoteText"/>
        <w:rPr>
          <w:rFonts w:asciiTheme="minorHAnsi" w:hAnsiTheme="minorHAnsi" w:cstheme="minorHAnsi"/>
          <w:sz w:val="16"/>
          <w:szCs w:val="16"/>
        </w:rPr>
      </w:pPr>
      <w:r w:rsidRPr="008D043F">
        <w:rPr>
          <w:rFonts w:asciiTheme="minorHAnsi" w:hAnsiTheme="minorHAnsi" w:cstheme="minorHAnsi"/>
          <w:sz w:val="16"/>
          <w:szCs w:val="16"/>
        </w:rPr>
        <w:t xml:space="preserve">Fond za zaštitu okoliša Federacije Bosne i Hercegovine ustrojen je kroz 5 stručnih sektora, a u Sektoru zaštite okoliša od predviđene 44 pozicije, popunjeno je 15 mjesta. </w:t>
      </w:r>
    </w:p>
    <w:p w14:paraId="04483514" w14:textId="77777777" w:rsidR="00AA1055" w:rsidRPr="008D043F" w:rsidRDefault="00AA1055" w:rsidP="00FE4DFE">
      <w:pPr>
        <w:pStyle w:val="FootnoteText"/>
        <w:rPr>
          <w:rFonts w:asciiTheme="minorHAnsi" w:hAnsiTheme="minorHAnsi" w:cstheme="minorHAnsi"/>
          <w:sz w:val="16"/>
          <w:szCs w:val="16"/>
        </w:rPr>
      </w:pPr>
      <w:r w:rsidRPr="008D043F">
        <w:rPr>
          <w:rFonts w:asciiTheme="minorHAnsi" w:hAnsiTheme="minorHAnsi" w:cstheme="minorHAnsi"/>
          <w:sz w:val="16"/>
          <w:szCs w:val="16"/>
        </w:rPr>
        <w:t>U Agenciji za vodno područje Jadranskog mora zaposlena su 24 uposlenika, a prema važećoj sistematizaciji predviđno je ukupno 44 pozicije. Agencija za vodno područje rijeke Save zapošljava 75 uposlenika, a prema važećoj sistematizaciji predviđno je ukupno 102 pozicije.</w:t>
      </w:r>
    </w:p>
    <w:p w14:paraId="6128FEFB" w14:textId="77777777" w:rsidR="00AA1055" w:rsidRPr="008D043F" w:rsidRDefault="00AA1055" w:rsidP="00FE4DFE">
      <w:pPr>
        <w:pStyle w:val="FootnoteText"/>
        <w:rPr>
          <w:rFonts w:asciiTheme="minorHAnsi" w:hAnsiTheme="minorHAnsi" w:cstheme="minorHAnsi"/>
          <w:sz w:val="16"/>
          <w:szCs w:val="16"/>
          <w:lang w:val="hr-HR"/>
        </w:rPr>
      </w:pPr>
      <w:r w:rsidRPr="008D043F">
        <w:rPr>
          <w:rFonts w:asciiTheme="minorHAnsi" w:hAnsiTheme="minorHAnsi" w:cstheme="minorHAnsi"/>
          <w:sz w:val="16"/>
          <w:szCs w:val="16"/>
        </w:rPr>
        <w:t>U Federalnom hidrometeorološkom zavodu  broj zaposlenih je 74 od ukupno 118 sistematiziranih pozicija. Od predviđenih 50 službenika s VSS-om, zaposleno je svega 18 (izvor podataka: Federalni hidrometeorološki zavod).</w:t>
      </w:r>
    </w:p>
  </w:footnote>
  <w:footnote w:id="24">
    <w:p w14:paraId="7CCABE4B" w14:textId="77777777" w:rsidR="00AA1055" w:rsidRPr="008D043F" w:rsidRDefault="00AA1055"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Okvirna konvencija Ujedinjenih nacija o klimatskim promjenama – UNFCCC, Konvencija o biološkoj raznolikosti Ujedinjenih nacija – UNCBD i Konvencija Ujedinjenih nacija za borbu protiv dezertifikacije u zemljama s velikim sušama i/ili dezertifikacijom, posebno u Africi − UNCCD</w:t>
      </w:r>
    </w:p>
  </w:footnote>
  <w:footnote w:id="25">
    <w:p w14:paraId="08F33EA8" w14:textId="77777777" w:rsidR="00AA1055" w:rsidRPr="008D043F" w:rsidRDefault="00AA1055"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Prema spisku akreditiranih tijela za ocjenjivanje usklađenosti (na dan 09. 02. 2021.) Instituta za akreditiranje Bosne i Hercegovine, od ukupno 78 akreditiranih ispitnih laboratorija u Bosni i Hercegovini, u Federaciji je 56 laboratorija. Nadležnost federalnih ministarstava odnosi se na stvaranje uvjeta za izdavanje rješenja o radu akreditiranih laboratorija, međutim akreditacija zavisi od institucija na nivou BiH.</w:t>
      </w:r>
    </w:p>
  </w:footnote>
  <w:footnote w:id="26">
    <w:p w14:paraId="76B76CCC" w14:textId="77777777" w:rsidR="00AA1055" w:rsidRPr="008D043F" w:rsidRDefault="00AA1055"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w:t>
      </w:r>
      <w:bookmarkStart w:id="196" w:name="_Hlk94291749"/>
      <w:r w:rsidRPr="008D043F">
        <w:rPr>
          <w:rFonts w:asciiTheme="minorHAnsi" w:hAnsiTheme="minorHAnsi" w:cstheme="minorHAnsi"/>
          <w:sz w:val="16"/>
          <w:szCs w:val="16"/>
          <w:lang w:val="it-IT"/>
        </w:rPr>
        <w:t>Agencija za vodno područje Jadranskog mora i Agencija za vodno područje rijeke Save</w:t>
      </w:r>
      <w:bookmarkEnd w:id="196"/>
    </w:p>
  </w:footnote>
  <w:footnote w:id="27">
    <w:p w14:paraId="75D5D008" w14:textId="77777777" w:rsidR="00AA1055" w:rsidRPr="008D043F" w:rsidRDefault="00AA1055" w:rsidP="002C0058">
      <w:pPr>
        <w:pStyle w:val="FootnoteText"/>
        <w:rPr>
          <w:rFonts w:asciiTheme="minorHAnsi" w:hAnsiTheme="minorHAnsi" w:cstheme="minorHAnsi"/>
          <w: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Na kantonalnom nivou organ kantona nadležan za planiranja razvoja u kantonu, a na nivou općine/grada organ nadležan za planiranje razvoja i upravljanje razvojem u jedinici lokalne samouprave u skladu s</w:t>
      </w:r>
      <w:r w:rsidRPr="008D043F">
        <w:rPr>
          <w:rFonts w:asciiTheme="minorHAnsi" w:hAnsiTheme="minorHAnsi" w:cstheme="minorHAnsi"/>
          <w:i/>
          <w:sz w:val="16"/>
          <w:szCs w:val="16"/>
          <w:lang w:val="it-IT"/>
        </w:rPr>
        <w:t xml:space="preserve"> Uredbom o trogodišnjem i godišnjem planiranju rada, monitoringu i izvještavanju u Federaciji Bosne i Hercegovine</w:t>
      </w:r>
    </w:p>
  </w:footnote>
  <w:footnote w:id="28">
    <w:p w14:paraId="1A0DDCFE" w14:textId="77777777" w:rsidR="00AA1055" w:rsidRPr="005F09A7" w:rsidRDefault="00AA1055" w:rsidP="00C240E3">
      <w:pPr>
        <w:rPr>
          <w:rFonts w:asciiTheme="minorHAnsi" w:eastAsia="Calibr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w:t>
      </w:r>
      <w:r w:rsidRPr="008D043F">
        <w:rPr>
          <w:rFonts w:asciiTheme="minorHAnsi" w:eastAsia="Calibri" w:hAnsiTheme="minorHAnsi" w:cstheme="minorHAnsi"/>
          <w:sz w:val="16"/>
          <w:szCs w:val="16"/>
          <w:lang w:val="hr-HR"/>
        </w:rPr>
        <w:t>Napomena: plasman sekundarnih sirovina bi se trebao realizirati kroz shemu produžene odgovornosti proizvođača</w:t>
      </w:r>
      <w:r w:rsidRPr="005F09A7">
        <w:rPr>
          <w:rFonts w:asciiTheme="minorHAnsi" w:eastAsia="Calibri" w:hAnsiTheme="minorHAnsi" w:cstheme="minorHAnsi"/>
          <w:sz w:val="16"/>
          <w:szCs w:val="16"/>
          <w:lang w:val="hr-HR"/>
        </w:rPr>
        <w:t xml:space="preserve"> </w:t>
      </w:r>
    </w:p>
    <w:p w14:paraId="20E3AB7B" w14:textId="77777777" w:rsidR="00AA1055" w:rsidRPr="005F09A7" w:rsidRDefault="00AA1055" w:rsidP="00C240E3">
      <w:pPr>
        <w:pStyle w:val="FootnoteText"/>
        <w:rPr>
          <w:rFonts w:asciiTheme="minorHAnsi" w:hAnsiTheme="minorHAnsi" w:cstheme="minorHAnsi"/>
          <w:sz w:val="16"/>
          <w:szCs w:val="16"/>
          <w:lang w:val="hr-H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C107D7" w14:textId="72E27CD1" w:rsidR="00AA1055" w:rsidRDefault="00AA10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0BEAC" w14:textId="75DB5BF4" w:rsidR="00AA1055" w:rsidRDefault="00AA10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3078B0" w14:textId="19DDF3E6" w:rsidR="00AA1055" w:rsidRDefault="00AA10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15pt;height:9.15pt" o:bullet="t">
        <v:imagedata r:id="rId1" o:title="BD14655_"/>
      </v:shape>
    </w:pict>
  </w:numPicBullet>
  <w:abstractNum w:abstractNumId="0" w15:restartNumberingAfterBreak="0">
    <w:nsid w:val="00086949"/>
    <w:multiLevelType w:val="hybridMultilevel"/>
    <w:tmpl w:val="E12611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0254B79"/>
    <w:multiLevelType w:val="hybridMultilevel"/>
    <w:tmpl w:val="756C3F1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0BD0A94"/>
    <w:multiLevelType w:val="hybridMultilevel"/>
    <w:tmpl w:val="784A1D6C"/>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A53286"/>
    <w:multiLevelType w:val="hybridMultilevel"/>
    <w:tmpl w:val="D2F6A3F4"/>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 w15:restartNumberingAfterBreak="0">
    <w:nsid w:val="01FB1ED6"/>
    <w:multiLevelType w:val="hybridMultilevel"/>
    <w:tmpl w:val="8E6A1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093D2F"/>
    <w:multiLevelType w:val="hybridMultilevel"/>
    <w:tmpl w:val="DFEE715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23B4411"/>
    <w:multiLevelType w:val="hybridMultilevel"/>
    <w:tmpl w:val="16702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30B5950"/>
    <w:multiLevelType w:val="hybridMultilevel"/>
    <w:tmpl w:val="07E8A9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33824E3"/>
    <w:multiLevelType w:val="hybridMultilevel"/>
    <w:tmpl w:val="52ACFA30"/>
    <w:lvl w:ilvl="0" w:tplc="C3DA0908">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034D5E59"/>
    <w:multiLevelType w:val="hybridMultilevel"/>
    <w:tmpl w:val="DD0812D2"/>
    <w:lvl w:ilvl="0" w:tplc="FFFFFFFF">
      <w:start w:val="1"/>
      <w:numFmt w:val="decimal"/>
      <w:lvlText w:val="%1)"/>
      <w:lvlJc w:val="left"/>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3981807"/>
    <w:multiLevelType w:val="hybridMultilevel"/>
    <w:tmpl w:val="5700130C"/>
    <w:lvl w:ilvl="0" w:tplc="FFFFFFFF">
      <w:start w:val="1"/>
      <w:numFmt w:val="lowerLetter"/>
      <w:lvlText w:val="%1)"/>
      <w:lvlJc w:val="left"/>
      <w:pPr>
        <w:ind w:left="720" w:hanging="360"/>
      </w:pPr>
      <w:rPr>
        <w:rFonts w:asciiTheme="minorHAnsi" w:eastAsia="Calibri" w:hAnsiTheme="minorHAnsi" w:cstheme="minorHAnsi" w:hint="default"/>
        <w:color w:val="auto"/>
        <w:sz w:val="2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042B1A1A"/>
    <w:multiLevelType w:val="hybridMultilevel"/>
    <w:tmpl w:val="5700130C"/>
    <w:lvl w:ilvl="0" w:tplc="FFFFFFFF">
      <w:start w:val="1"/>
      <w:numFmt w:val="lowerLetter"/>
      <w:lvlText w:val="%1)"/>
      <w:lvlJc w:val="left"/>
      <w:pPr>
        <w:ind w:left="720" w:hanging="360"/>
      </w:pPr>
      <w:rPr>
        <w:rFonts w:asciiTheme="minorHAnsi" w:eastAsia="Calibri" w:hAnsiTheme="minorHAnsi" w:cstheme="minorHAnsi" w:hint="default"/>
        <w:color w:val="auto"/>
        <w:sz w:val="2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2" w15:restartNumberingAfterBreak="0">
    <w:nsid w:val="04D9293D"/>
    <w:multiLevelType w:val="hybridMultilevel"/>
    <w:tmpl w:val="8BEEC56C"/>
    <w:lvl w:ilvl="0" w:tplc="141A0001">
      <w:start w:val="1"/>
      <w:numFmt w:val="bullet"/>
      <w:lvlText w:val=""/>
      <w:lvlJc w:val="left"/>
      <w:pPr>
        <w:ind w:left="720" w:hanging="360"/>
      </w:pPr>
      <w:rPr>
        <w:rFonts w:ascii="Symbol" w:hAnsi="Symbol" w:hint="default"/>
      </w:rPr>
    </w:lvl>
    <w:lvl w:ilvl="1" w:tplc="141A0003">
      <w:start w:val="1"/>
      <w:numFmt w:val="bullet"/>
      <w:lvlText w:val="o"/>
      <w:lvlJc w:val="left"/>
      <w:pPr>
        <w:ind w:left="1440" w:hanging="360"/>
      </w:pPr>
      <w:rPr>
        <w:rFonts w:ascii="Courier New" w:hAnsi="Courier New" w:cs="Courier New" w:hint="default"/>
      </w:rPr>
    </w:lvl>
    <w:lvl w:ilvl="2" w:tplc="141A0005">
      <w:start w:val="1"/>
      <w:numFmt w:val="bullet"/>
      <w:lvlText w:val=""/>
      <w:lvlJc w:val="left"/>
      <w:pPr>
        <w:ind w:left="2160" w:hanging="360"/>
      </w:pPr>
      <w:rPr>
        <w:rFonts w:ascii="Wingdings" w:hAnsi="Wingdings" w:hint="default"/>
      </w:rPr>
    </w:lvl>
    <w:lvl w:ilvl="3" w:tplc="141A0001">
      <w:start w:val="1"/>
      <w:numFmt w:val="bullet"/>
      <w:lvlText w:val=""/>
      <w:lvlJc w:val="left"/>
      <w:pPr>
        <w:ind w:left="2880" w:hanging="360"/>
      </w:pPr>
      <w:rPr>
        <w:rFonts w:ascii="Symbol" w:hAnsi="Symbol" w:hint="default"/>
      </w:rPr>
    </w:lvl>
    <w:lvl w:ilvl="4" w:tplc="141A0003">
      <w:start w:val="1"/>
      <w:numFmt w:val="bullet"/>
      <w:lvlText w:val="o"/>
      <w:lvlJc w:val="left"/>
      <w:pPr>
        <w:ind w:left="3600" w:hanging="360"/>
      </w:pPr>
      <w:rPr>
        <w:rFonts w:ascii="Courier New" w:hAnsi="Courier New" w:cs="Courier New" w:hint="default"/>
      </w:rPr>
    </w:lvl>
    <w:lvl w:ilvl="5" w:tplc="141A0005">
      <w:start w:val="1"/>
      <w:numFmt w:val="bullet"/>
      <w:lvlText w:val=""/>
      <w:lvlJc w:val="left"/>
      <w:pPr>
        <w:ind w:left="4320" w:hanging="360"/>
      </w:pPr>
      <w:rPr>
        <w:rFonts w:ascii="Wingdings" w:hAnsi="Wingdings" w:hint="default"/>
      </w:rPr>
    </w:lvl>
    <w:lvl w:ilvl="6" w:tplc="141A0001">
      <w:start w:val="1"/>
      <w:numFmt w:val="bullet"/>
      <w:lvlText w:val=""/>
      <w:lvlJc w:val="left"/>
      <w:pPr>
        <w:ind w:left="5040" w:hanging="360"/>
      </w:pPr>
      <w:rPr>
        <w:rFonts w:ascii="Symbol" w:hAnsi="Symbol" w:hint="default"/>
      </w:rPr>
    </w:lvl>
    <w:lvl w:ilvl="7" w:tplc="141A0003">
      <w:start w:val="1"/>
      <w:numFmt w:val="bullet"/>
      <w:lvlText w:val="o"/>
      <w:lvlJc w:val="left"/>
      <w:pPr>
        <w:ind w:left="5760" w:hanging="360"/>
      </w:pPr>
      <w:rPr>
        <w:rFonts w:ascii="Courier New" w:hAnsi="Courier New" w:cs="Courier New" w:hint="default"/>
      </w:rPr>
    </w:lvl>
    <w:lvl w:ilvl="8" w:tplc="141A0005">
      <w:start w:val="1"/>
      <w:numFmt w:val="bullet"/>
      <w:lvlText w:val=""/>
      <w:lvlJc w:val="left"/>
      <w:pPr>
        <w:ind w:left="6480" w:hanging="360"/>
      </w:pPr>
      <w:rPr>
        <w:rFonts w:ascii="Wingdings" w:hAnsi="Wingdings" w:hint="default"/>
      </w:rPr>
    </w:lvl>
  </w:abstractNum>
  <w:abstractNum w:abstractNumId="13" w15:restartNumberingAfterBreak="0">
    <w:nsid w:val="05C03D66"/>
    <w:multiLevelType w:val="hybridMultilevel"/>
    <w:tmpl w:val="6E7283B4"/>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06A63142"/>
    <w:multiLevelType w:val="hybridMultilevel"/>
    <w:tmpl w:val="F2C0599E"/>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5" w15:restartNumberingAfterBreak="0">
    <w:nsid w:val="076E2883"/>
    <w:multiLevelType w:val="hybridMultilevel"/>
    <w:tmpl w:val="EC1231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08F25C5E"/>
    <w:multiLevelType w:val="hybridMultilevel"/>
    <w:tmpl w:val="023AE23C"/>
    <w:lvl w:ilvl="0" w:tplc="FFFFFFFF">
      <w:start w:val="1"/>
      <w:numFmt w:val="lowerLetter"/>
      <w:lvlText w:val="%1."/>
      <w:lvlJc w:val="left"/>
      <w:pPr>
        <w:ind w:left="360"/>
      </w:pPr>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17" w15:restartNumberingAfterBreak="0">
    <w:nsid w:val="096C356C"/>
    <w:multiLevelType w:val="hybridMultilevel"/>
    <w:tmpl w:val="14766174"/>
    <w:lvl w:ilvl="0" w:tplc="FFFFFFFF">
      <w:start w:val="1"/>
      <w:numFmt w:val="lowerLetter"/>
      <w:lvlText w:val="%1."/>
      <w:lvlJc w:val="left"/>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18" w15:restartNumberingAfterBreak="0">
    <w:nsid w:val="0A1A4629"/>
    <w:multiLevelType w:val="hybridMultilevel"/>
    <w:tmpl w:val="57EA421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A7D194A"/>
    <w:multiLevelType w:val="hybridMultilevel"/>
    <w:tmpl w:val="AB2C4F3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0B3F18D3"/>
    <w:multiLevelType w:val="hybridMultilevel"/>
    <w:tmpl w:val="32D6CC18"/>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0BC364BD"/>
    <w:multiLevelType w:val="hybridMultilevel"/>
    <w:tmpl w:val="E0BC30F4"/>
    <w:lvl w:ilvl="0" w:tplc="0809000D">
      <w:start w:val="1"/>
      <w:numFmt w:val="bullet"/>
      <w:lvlText w:val=""/>
      <w:lvlJc w:val="left"/>
      <w:pPr>
        <w:ind w:left="765" w:hanging="360"/>
      </w:pPr>
      <w:rPr>
        <w:rFonts w:ascii="Wingdings" w:hAnsi="Wingding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2" w15:restartNumberingAfterBreak="0">
    <w:nsid w:val="0C0E29AA"/>
    <w:multiLevelType w:val="hybridMultilevel"/>
    <w:tmpl w:val="2EF4A4E8"/>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3" w15:restartNumberingAfterBreak="0">
    <w:nsid w:val="0C7C274C"/>
    <w:multiLevelType w:val="hybridMultilevel"/>
    <w:tmpl w:val="3B162A1C"/>
    <w:lvl w:ilvl="0" w:tplc="141A0019">
      <w:start w:val="1"/>
      <w:numFmt w:val="lowerLetter"/>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0CB07A8D"/>
    <w:multiLevelType w:val="hybridMultilevel"/>
    <w:tmpl w:val="9120FA54"/>
    <w:lvl w:ilvl="0" w:tplc="2FE491B4">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5" w15:restartNumberingAfterBreak="0">
    <w:nsid w:val="0D744DB2"/>
    <w:multiLevelType w:val="hybridMultilevel"/>
    <w:tmpl w:val="B08C59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0E2B47C9"/>
    <w:multiLevelType w:val="hybridMultilevel"/>
    <w:tmpl w:val="4BFA04E2"/>
    <w:lvl w:ilvl="0" w:tplc="141A0019">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0F1B38FB"/>
    <w:multiLevelType w:val="hybridMultilevel"/>
    <w:tmpl w:val="117ACF70"/>
    <w:lvl w:ilvl="0" w:tplc="141A0019">
      <w:start w:val="1"/>
      <w:numFmt w:val="lowerLetter"/>
      <w:lvlText w:val="%1."/>
      <w:lvlJc w:val="left"/>
      <w:pPr>
        <w:ind w:left="1083" w:hanging="360"/>
      </w:pPr>
    </w:lvl>
    <w:lvl w:ilvl="1" w:tplc="141A0019" w:tentative="1">
      <w:start w:val="1"/>
      <w:numFmt w:val="lowerLetter"/>
      <w:lvlText w:val="%2."/>
      <w:lvlJc w:val="left"/>
      <w:pPr>
        <w:ind w:left="1803" w:hanging="360"/>
      </w:pPr>
    </w:lvl>
    <w:lvl w:ilvl="2" w:tplc="141A001B" w:tentative="1">
      <w:start w:val="1"/>
      <w:numFmt w:val="lowerRoman"/>
      <w:lvlText w:val="%3."/>
      <w:lvlJc w:val="right"/>
      <w:pPr>
        <w:ind w:left="2523" w:hanging="180"/>
      </w:pPr>
    </w:lvl>
    <w:lvl w:ilvl="3" w:tplc="141A000F" w:tentative="1">
      <w:start w:val="1"/>
      <w:numFmt w:val="decimal"/>
      <w:lvlText w:val="%4."/>
      <w:lvlJc w:val="left"/>
      <w:pPr>
        <w:ind w:left="3243" w:hanging="360"/>
      </w:pPr>
    </w:lvl>
    <w:lvl w:ilvl="4" w:tplc="141A0019" w:tentative="1">
      <w:start w:val="1"/>
      <w:numFmt w:val="lowerLetter"/>
      <w:lvlText w:val="%5."/>
      <w:lvlJc w:val="left"/>
      <w:pPr>
        <w:ind w:left="3963" w:hanging="360"/>
      </w:pPr>
    </w:lvl>
    <w:lvl w:ilvl="5" w:tplc="141A001B" w:tentative="1">
      <w:start w:val="1"/>
      <w:numFmt w:val="lowerRoman"/>
      <w:lvlText w:val="%6."/>
      <w:lvlJc w:val="right"/>
      <w:pPr>
        <w:ind w:left="4683" w:hanging="180"/>
      </w:pPr>
    </w:lvl>
    <w:lvl w:ilvl="6" w:tplc="141A000F" w:tentative="1">
      <w:start w:val="1"/>
      <w:numFmt w:val="decimal"/>
      <w:lvlText w:val="%7."/>
      <w:lvlJc w:val="left"/>
      <w:pPr>
        <w:ind w:left="5403" w:hanging="360"/>
      </w:pPr>
    </w:lvl>
    <w:lvl w:ilvl="7" w:tplc="141A0019" w:tentative="1">
      <w:start w:val="1"/>
      <w:numFmt w:val="lowerLetter"/>
      <w:lvlText w:val="%8."/>
      <w:lvlJc w:val="left"/>
      <w:pPr>
        <w:ind w:left="6123" w:hanging="360"/>
      </w:pPr>
    </w:lvl>
    <w:lvl w:ilvl="8" w:tplc="141A001B" w:tentative="1">
      <w:start w:val="1"/>
      <w:numFmt w:val="lowerRoman"/>
      <w:lvlText w:val="%9."/>
      <w:lvlJc w:val="right"/>
      <w:pPr>
        <w:ind w:left="6843" w:hanging="180"/>
      </w:pPr>
    </w:lvl>
  </w:abstractNum>
  <w:abstractNum w:abstractNumId="28" w15:restartNumberingAfterBreak="0">
    <w:nsid w:val="0F4B5D18"/>
    <w:multiLevelType w:val="hybridMultilevel"/>
    <w:tmpl w:val="DD0812D2"/>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0F6F40B3"/>
    <w:multiLevelType w:val="hybridMultilevel"/>
    <w:tmpl w:val="B3925E58"/>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30" w15:restartNumberingAfterBreak="0">
    <w:nsid w:val="0FF85E95"/>
    <w:multiLevelType w:val="hybridMultilevel"/>
    <w:tmpl w:val="9F90C1C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31" w15:restartNumberingAfterBreak="0">
    <w:nsid w:val="10EB2FE1"/>
    <w:multiLevelType w:val="hybridMultilevel"/>
    <w:tmpl w:val="EE96839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116A3193"/>
    <w:multiLevelType w:val="hybridMultilevel"/>
    <w:tmpl w:val="70CC9EF4"/>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11A057FA"/>
    <w:multiLevelType w:val="hybridMultilevel"/>
    <w:tmpl w:val="91CA7AB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4" w15:restartNumberingAfterBreak="0">
    <w:nsid w:val="11C26717"/>
    <w:multiLevelType w:val="hybridMultilevel"/>
    <w:tmpl w:val="3E4419C8"/>
    <w:lvl w:ilvl="0" w:tplc="A96ABE0C">
      <w:start w:val="1"/>
      <w:numFmt w:val="lowerLetter"/>
      <w:lvlText w:val="%1)"/>
      <w:lvlJc w:val="left"/>
      <w:pPr>
        <w:ind w:left="0" w:firstLine="0"/>
      </w:pPr>
      <w:rPr>
        <w:rFonts w:ascii="Calibri" w:hAnsi="Calibri" w:cs="Calibri" w:hint="default"/>
        <w:color w:val="auto"/>
        <w:sz w:val="18"/>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5" w15:restartNumberingAfterBreak="0">
    <w:nsid w:val="12AB65A9"/>
    <w:multiLevelType w:val="hybridMultilevel"/>
    <w:tmpl w:val="FD1224C8"/>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12D411A2"/>
    <w:multiLevelType w:val="hybridMultilevel"/>
    <w:tmpl w:val="F73ECBC0"/>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13055F4D"/>
    <w:multiLevelType w:val="hybridMultilevel"/>
    <w:tmpl w:val="2F0675A0"/>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135E284C"/>
    <w:multiLevelType w:val="hybridMultilevel"/>
    <w:tmpl w:val="55F4F8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137F14D7"/>
    <w:multiLevelType w:val="hybridMultilevel"/>
    <w:tmpl w:val="7346E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14397AD8"/>
    <w:multiLevelType w:val="multilevel"/>
    <w:tmpl w:val="34228D62"/>
    <w:lvl w:ilvl="0">
      <w:start w:val="1"/>
      <w:numFmt w:val="decimal"/>
      <w:pStyle w:val="Head1"/>
      <w:suff w:val="space"/>
      <w:lvlText w:val="%1."/>
      <w:lvlJc w:val="left"/>
      <w:pPr>
        <w:ind w:left="360" w:hanging="360"/>
      </w:pPr>
      <w:rPr>
        <w:rFonts w:ascii="Calibri" w:hAnsi="Calibri" w:hint="default"/>
        <w:b/>
        <w:i w:val="0"/>
        <w:color w:val="00694D"/>
        <w:sz w:val="32"/>
      </w:rPr>
    </w:lvl>
    <w:lvl w:ilvl="1">
      <w:start w:val="1"/>
      <w:numFmt w:val="decimal"/>
      <w:pStyle w:val="Head2"/>
      <w:suff w:val="space"/>
      <w:lvlText w:val="%1.%2."/>
      <w:lvlJc w:val="left"/>
      <w:pPr>
        <w:ind w:left="1284" w:hanging="432"/>
      </w:pPr>
      <w:rPr>
        <w:rFonts w:ascii="Calibri" w:hAnsi="Calibri" w:hint="default"/>
        <w:b/>
        <w:i w:val="0"/>
        <w:color w:val="009D73"/>
        <w:sz w:val="28"/>
      </w:rPr>
    </w:lvl>
    <w:lvl w:ilvl="2">
      <w:start w:val="1"/>
      <w:numFmt w:val="decimal"/>
      <w:pStyle w:val="Head3"/>
      <w:suff w:val="space"/>
      <w:lvlText w:val="%1.%2.%3."/>
      <w:lvlJc w:val="left"/>
      <w:pPr>
        <w:ind w:left="504" w:hanging="504"/>
      </w:pPr>
      <w:rPr>
        <w:rFonts w:ascii="Calibri" w:hAnsi="Calibri" w:hint="default"/>
        <w:b/>
        <w:i w:val="0"/>
        <w:color w:val="00D29A"/>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143D1A0C"/>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4E13D86"/>
    <w:multiLevelType w:val="hybridMultilevel"/>
    <w:tmpl w:val="039E2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14E83FD8"/>
    <w:multiLevelType w:val="hybridMultilevel"/>
    <w:tmpl w:val="E04A208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14F52294"/>
    <w:multiLevelType w:val="hybridMultilevel"/>
    <w:tmpl w:val="7AEAE5AE"/>
    <w:lvl w:ilvl="0" w:tplc="A96ABE0C">
      <w:start w:val="1"/>
      <w:numFmt w:val="lowerLetter"/>
      <w:lvlText w:val="%1)"/>
      <w:lvlJc w:val="left"/>
      <w:pPr>
        <w:ind w:left="720" w:hanging="360"/>
      </w:pPr>
      <w:rPr>
        <w:rFonts w:ascii="Calibri" w:hAnsi="Calibri" w:cs="Calibri" w:hint="default"/>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152C7C2E"/>
    <w:multiLevelType w:val="hybridMultilevel"/>
    <w:tmpl w:val="8D706A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6" w15:restartNumberingAfterBreak="0">
    <w:nsid w:val="15DB2B2C"/>
    <w:multiLevelType w:val="hybridMultilevel"/>
    <w:tmpl w:val="145EB5EE"/>
    <w:lvl w:ilvl="0" w:tplc="A96ABE0C">
      <w:start w:val="1"/>
      <w:numFmt w:val="lowerLetter"/>
      <w:lvlText w:val="%1)"/>
      <w:lvlJc w:val="left"/>
      <w:pPr>
        <w:ind w:left="0" w:firstLine="0"/>
      </w:pPr>
      <w:rPr>
        <w:rFonts w:ascii="Calibri" w:hAnsi="Calibri" w:cs="Calibri" w:hint="default"/>
        <w:color w:val="auto"/>
        <w:sz w:val="18"/>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7" w15:restartNumberingAfterBreak="0">
    <w:nsid w:val="160D2C8B"/>
    <w:multiLevelType w:val="hybridMultilevel"/>
    <w:tmpl w:val="37E26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16D930B3"/>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17280D08"/>
    <w:multiLevelType w:val="hybridMultilevel"/>
    <w:tmpl w:val="022E0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17694D1E"/>
    <w:multiLevelType w:val="hybridMultilevel"/>
    <w:tmpl w:val="9AF64C0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180A76BB"/>
    <w:multiLevelType w:val="hybridMultilevel"/>
    <w:tmpl w:val="14766174"/>
    <w:lvl w:ilvl="0" w:tplc="FFFFFFFF">
      <w:start w:val="1"/>
      <w:numFmt w:val="lowerLetter"/>
      <w:lvlText w:val="%1."/>
      <w:lvlJc w:val="left"/>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52" w15:restartNumberingAfterBreak="0">
    <w:nsid w:val="18F228C2"/>
    <w:multiLevelType w:val="hybridMultilevel"/>
    <w:tmpl w:val="803ACF36"/>
    <w:lvl w:ilvl="0" w:tplc="141A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53" w15:restartNumberingAfterBreak="0">
    <w:nsid w:val="19405A07"/>
    <w:multiLevelType w:val="hybridMultilevel"/>
    <w:tmpl w:val="DD0812D2"/>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19713C2C"/>
    <w:multiLevelType w:val="hybridMultilevel"/>
    <w:tmpl w:val="3422875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19866FF4"/>
    <w:multiLevelType w:val="hybridMultilevel"/>
    <w:tmpl w:val="79285E96"/>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56" w15:restartNumberingAfterBreak="0">
    <w:nsid w:val="19A0330C"/>
    <w:multiLevelType w:val="hybridMultilevel"/>
    <w:tmpl w:val="0CA2034A"/>
    <w:lvl w:ilvl="0" w:tplc="141A0001">
      <w:start w:val="1"/>
      <w:numFmt w:val="bullet"/>
      <w:lvlText w:val=""/>
      <w:lvlJc w:val="left"/>
      <w:pPr>
        <w:ind w:left="720" w:hanging="360"/>
      </w:pPr>
      <w:rPr>
        <w:rFonts w:ascii="Symbol" w:hAnsi="Symbol" w:hint="default"/>
      </w:rPr>
    </w:lvl>
    <w:lvl w:ilvl="1" w:tplc="141A0003">
      <w:start w:val="1"/>
      <w:numFmt w:val="bullet"/>
      <w:lvlText w:val="o"/>
      <w:lvlJc w:val="left"/>
      <w:pPr>
        <w:ind w:left="1440" w:hanging="360"/>
      </w:pPr>
      <w:rPr>
        <w:rFonts w:ascii="Courier New" w:hAnsi="Courier New" w:cs="Courier New" w:hint="default"/>
      </w:rPr>
    </w:lvl>
    <w:lvl w:ilvl="2" w:tplc="141A0005">
      <w:start w:val="1"/>
      <w:numFmt w:val="bullet"/>
      <w:lvlText w:val=""/>
      <w:lvlJc w:val="left"/>
      <w:pPr>
        <w:ind w:left="2160" w:hanging="360"/>
      </w:pPr>
      <w:rPr>
        <w:rFonts w:ascii="Wingdings" w:hAnsi="Wingdings" w:hint="default"/>
      </w:rPr>
    </w:lvl>
    <w:lvl w:ilvl="3" w:tplc="141A0001">
      <w:start w:val="1"/>
      <w:numFmt w:val="bullet"/>
      <w:lvlText w:val=""/>
      <w:lvlJc w:val="left"/>
      <w:pPr>
        <w:ind w:left="2880" w:hanging="360"/>
      </w:pPr>
      <w:rPr>
        <w:rFonts w:ascii="Symbol" w:hAnsi="Symbol" w:hint="default"/>
      </w:rPr>
    </w:lvl>
    <w:lvl w:ilvl="4" w:tplc="141A0003">
      <w:start w:val="1"/>
      <w:numFmt w:val="bullet"/>
      <w:lvlText w:val="o"/>
      <w:lvlJc w:val="left"/>
      <w:pPr>
        <w:ind w:left="3600" w:hanging="360"/>
      </w:pPr>
      <w:rPr>
        <w:rFonts w:ascii="Courier New" w:hAnsi="Courier New" w:cs="Courier New" w:hint="default"/>
      </w:rPr>
    </w:lvl>
    <w:lvl w:ilvl="5" w:tplc="141A0005">
      <w:start w:val="1"/>
      <w:numFmt w:val="bullet"/>
      <w:lvlText w:val=""/>
      <w:lvlJc w:val="left"/>
      <w:pPr>
        <w:ind w:left="4320" w:hanging="360"/>
      </w:pPr>
      <w:rPr>
        <w:rFonts w:ascii="Wingdings" w:hAnsi="Wingdings" w:hint="default"/>
      </w:rPr>
    </w:lvl>
    <w:lvl w:ilvl="6" w:tplc="141A0001">
      <w:start w:val="1"/>
      <w:numFmt w:val="bullet"/>
      <w:lvlText w:val=""/>
      <w:lvlJc w:val="left"/>
      <w:pPr>
        <w:ind w:left="5040" w:hanging="360"/>
      </w:pPr>
      <w:rPr>
        <w:rFonts w:ascii="Symbol" w:hAnsi="Symbol" w:hint="default"/>
      </w:rPr>
    </w:lvl>
    <w:lvl w:ilvl="7" w:tplc="141A0003">
      <w:start w:val="1"/>
      <w:numFmt w:val="bullet"/>
      <w:lvlText w:val="o"/>
      <w:lvlJc w:val="left"/>
      <w:pPr>
        <w:ind w:left="5760" w:hanging="360"/>
      </w:pPr>
      <w:rPr>
        <w:rFonts w:ascii="Courier New" w:hAnsi="Courier New" w:cs="Courier New" w:hint="default"/>
      </w:rPr>
    </w:lvl>
    <w:lvl w:ilvl="8" w:tplc="141A0005">
      <w:start w:val="1"/>
      <w:numFmt w:val="bullet"/>
      <w:lvlText w:val=""/>
      <w:lvlJc w:val="left"/>
      <w:pPr>
        <w:ind w:left="6480" w:hanging="360"/>
      </w:pPr>
      <w:rPr>
        <w:rFonts w:ascii="Wingdings" w:hAnsi="Wingdings" w:hint="default"/>
      </w:rPr>
    </w:lvl>
  </w:abstractNum>
  <w:abstractNum w:abstractNumId="57" w15:restartNumberingAfterBreak="0">
    <w:nsid w:val="19DA7A43"/>
    <w:multiLevelType w:val="hybridMultilevel"/>
    <w:tmpl w:val="9B161878"/>
    <w:lvl w:ilvl="0" w:tplc="A96ABE0C">
      <w:start w:val="1"/>
      <w:numFmt w:val="lowerLetter"/>
      <w:lvlText w:val="%1)"/>
      <w:lvlJc w:val="left"/>
      <w:pPr>
        <w:ind w:left="0" w:firstLine="0"/>
      </w:pPr>
      <w:rPr>
        <w:rFonts w:ascii="Calibri" w:hAnsi="Calibri" w:cs="Calibri" w:hint="default"/>
        <w:color w:val="auto"/>
        <w:sz w:val="18"/>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8" w15:restartNumberingAfterBreak="0">
    <w:nsid w:val="1A0A3042"/>
    <w:multiLevelType w:val="hybridMultilevel"/>
    <w:tmpl w:val="023AE23C"/>
    <w:lvl w:ilvl="0" w:tplc="FFFFFFFF">
      <w:start w:val="1"/>
      <w:numFmt w:val="lowerLetter"/>
      <w:lvlText w:val="%1."/>
      <w:lvlJc w:val="left"/>
      <w:pPr>
        <w:ind w:left="360"/>
      </w:pPr>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59" w15:restartNumberingAfterBreak="0">
    <w:nsid w:val="1A5A20C7"/>
    <w:multiLevelType w:val="hybridMultilevel"/>
    <w:tmpl w:val="E836158E"/>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1A655C3A"/>
    <w:multiLevelType w:val="hybridMultilevel"/>
    <w:tmpl w:val="1B8E8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1A986606"/>
    <w:multiLevelType w:val="hybridMultilevel"/>
    <w:tmpl w:val="9FDAF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1AB41CDA"/>
    <w:multiLevelType w:val="hybridMultilevel"/>
    <w:tmpl w:val="56DE1CAA"/>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1BEA09F6"/>
    <w:multiLevelType w:val="hybridMultilevel"/>
    <w:tmpl w:val="785010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1DE50243"/>
    <w:multiLevelType w:val="hybridMultilevel"/>
    <w:tmpl w:val="5B540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1E2D4C40"/>
    <w:multiLevelType w:val="hybridMultilevel"/>
    <w:tmpl w:val="E814F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1E5B4E42"/>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1E845820"/>
    <w:multiLevelType w:val="hybridMultilevel"/>
    <w:tmpl w:val="003E9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1E9B5218"/>
    <w:multiLevelType w:val="multilevel"/>
    <w:tmpl w:val="76981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1F163FE8"/>
    <w:multiLevelType w:val="hybridMultilevel"/>
    <w:tmpl w:val="E1E820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0" w15:restartNumberingAfterBreak="0">
    <w:nsid w:val="1F9A0D9B"/>
    <w:multiLevelType w:val="hybridMultilevel"/>
    <w:tmpl w:val="309ADDA8"/>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207319FD"/>
    <w:multiLevelType w:val="hybridMultilevel"/>
    <w:tmpl w:val="4432A6A0"/>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72" w15:restartNumberingAfterBreak="0">
    <w:nsid w:val="20993DAB"/>
    <w:multiLevelType w:val="hybridMultilevel"/>
    <w:tmpl w:val="F6D03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3" w15:restartNumberingAfterBreak="0">
    <w:nsid w:val="22263CC8"/>
    <w:multiLevelType w:val="hybridMultilevel"/>
    <w:tmpl w:val="F2E003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4" w15:restartNumberingAfterBreak="0">
    <w:nsid w:val="231A4A6D"/>
    <w:multiLevelType w:val="hybridMultilevel"/>
    <w:tmpl w:val="A3D22AC6"/>
    <w:lvl w:ilvl="0" w:tplc="141A0001">
      <w:start w:val="1"/>
      <w:numFmt w:val="bullet"/>
      <w:lvlText w:val=""/>
      <w:lvlJc w:val="left"/>
      <w:pPr>
        <w:ind w:left="720" w:hanging="360"/>
      </w:pPr>
      <w:rPr>
        <w:rFonts w:ascii="Symbol" w:hAnsi="Symbol" w:hint="default"/>
      </w:rPr>
    </w:lvl>
    <w:lvl w:ilvl="1" w:tplc="62F27488">
      <w:numFmt w:val="bullet"/>
      <w:lvlText w:val="-"/>
      <w:lvlJc w:val="left"/>
      <w:pPr>
        <w:ind w:left="1440" w:hanging="360"/>
      </w:pPr>
      <w:rPr>
        <w:rFonts w:ascii="Calibri" w:eastAsia="Calibri" w:hAnsi="Calibri" w:cs="Calibri"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75" w15:restartNumberingAfterBreak="0">
    <w:nsid w:val="234954AB"/>
    <w:multiLevelType w:val="hybridMultilevel"/>
    <w:tmpl w:val="6A3AA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234E2ADE"/>
    <w:multiLevelType w:val="hybridMultilevel"/>
    <w:tmpl w:val="64BA8FEC"/>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77" w15:restartNumberingAfterBreak="0">
    <w:nsid w:val="23570285"/>
    <w:multiLevelType w:val="hybridMultilevel"/>
    <w:tmpl w:val="02EEDC5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238557D4"/>
    <w:multiLevelType w:val="hybridMultilevel"/>
    <w:tmpl w:val="5700130C"/>
    <w:lvl w:ilvl="0" w:tplc="FFFFFFFF">
      <w:start w:val="1"/>
      <w:numFmt w:val="lowerLetter"/>
      <w:lvlText w:val="%1)"/>
      <w:lvlJc w:val="left"/>
      <w:pPr>
        <w:ind w:left="720" w:hanging="360"/>
      </w:pPr>
      <w:rPr>
        <w:rFonts w:asciiTheme="minorHAnsi" w:eastAsia="Calibri" w:hAnsiTheme="minorHAnsi" w:cstheme="minorHAnsi" w:hint="default"/>
        <w:color w:val="auto"/>
        <w:sz w:val="2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9" w15:restartNumberingAfterBreak="0">
    <w:nsid w:val="253D5597"/>
    <w:multiLevelType w:val="hybridMultilevel"/>
    <w:tmpl w:val="ABDCB6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0" w15:restartNumberingAfterBreak="0">
    <w:nsid w:val="25E2197A"/>
    <w:multiLevelType w:val="hybridMultilevel"/>
    <w:tmpl w:val="26D06326"/>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2840699A"/>
    <w:multiLevelType w:val="hybridMultilevel"/>
    <w:tmpl w:val="0C64DD36"/>
    <w:lvl w:ilvl="0" w:tplc="141A0019">
      <w:start w:val="1"/>
      <w:numFmt w:val="lowerLetter"/>
      <w:lvlText w:val="%1."/>
      <w:lvlJc w:val="left"/>
      <w:pPr>
        <w:ind w:left="1440" w:hanging="360"/>
      </w:pPr>
    </w:lvl>
    <w:lvl w:ilvl="1" w:tplc="041A0019" w:tentative="1">
      <w:start w:val="1"/>
      <w:numFmt w:val="lowerLetter"/>
      <w:lvlText w:val="%2."/>
      <w:lvlJc w:val="left"/>
      <w:pPr>
        <w:ind w:left="2160" w:hanging="360"/>
      </w:pPr>
    </w:lvl>
    <w:lvl w:ilvl="2" w:tplc="041A001B" w:tentative="1">
      <w:start w:val="1"/>
      <w:numFmt w:val="lowerRoman"/>
      <w:lvlText w:val="%3."/>
      <w:lvlJc w:val="right"/>
      <w:pPr>
        <w:ind w:left="2880" w:hanging="180"/>
      </w:pPr>
    </w:lvl>
    <w:lvl w:ilvl="3" w:tplc="041A000F" w:tentative="1">
      <w:start w:val="1"/>
      <w:numFmt w:val="decimal"/>
      <w:lvlText w:val="%4."/>
      <w:lvlJc w:val="left"/>
      <w:pPr>
        <w:ind w:left="3600" w:hanging="360"/>
      </w:pPr>
    </w:lvl>
    <w:lvl w:ilvl="4" w:tplc="041A0019" w:tentative="1">
      <w:start w:val="1"/>
      <w:numFmt w:val="lowerLetter"/>
      <w:lvlText w:val="%5."/>
      <w:lvlJc w:val="left"/>
      <w:pPr>
        <w:ind w:left="4320" w:hanging="360"/>
      </w:pPr>
    </w:lvl>
    <w:lvl w:ilvl="5" w:tplc="041A001B" w:tentative="1">
      <w:start w:val="1"/>
      <w:numFmt w:val="lowerRoman"/>
      <w:lvlText w:val="%6."/>
      <w:lvlJc w:val="right"/>
      <w:pPr>
        <w:ind w:left="5040" w:hanging="180"/>
      </w:pPr>
    </w:lvl>
    <w:lvl w:ilvl="6" w:tplc="041A000F" w:tentative="1">
      <w:start w:val="1"/>
      <w:numFmt w:val="decimal"/>
      <w:lvlText w:val="%7."/>
      <w:lvlJc w:val="left"/>
      <w:pPr>
        <w:ind w:left="5760" w:hanging="360"/>
      </w:pPr>
    </w:lvl>
    <w:lvl w:ilvl="7" w:tplc="041A0019" w:tentative="1">
      <w:start w:val="1"/>
      <w:numFmt w:val="lowerLetter"/>
      <w:lvlText w:val="%8."/>
      <w:lvlJc w:val="left"/>
      <w:pPr>
        <w:ind w:left="6480" w:hanging="360"/>
      </w:pPr>
    </w:lvl>
    <w:lvl w:ilvl="8" w:tplc="041A001B" w:tentative="1">
      <w:start w:val="1"/>
      <w:numFmt w:val="lowerRoman"/>
      <w:lvlText w:val="%9."/>
      <w:lvlJc w:val="right"/>
      <w:pPr>
        <w:ind w:left="7200" w:hanging="180"/>
      </w:pPr>
    </w:lvl>
  </w:abstractNum>
  <w:abstractNum w:abstractNumId="82" w15:restartNumberingAfterBreak="0">
    <w:nsid w:val="2911190D"/>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298878D8"/>
    <w:multiLevelType w:val="hybridMultilevel"/>
    <w:tmpl w:val="9882611A"/>
    <w:lvl w:ilvl="0" w:tplc="141A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84" w15:restartNumberingAfterBreak="0">
    <w:nsid w:val="2A3C0C73"/>
    <w:multiLevelType w:val="hybridMultilevel"/>
    <w:tmpl w:val="2A463E30"/>
    <w:lvl w:ilvl="0" w:tplc="04090001">
      <w:start w:val="1"/>
      <w:numFmt w:val="bullet"/>
      <w:lvlText w:val=""/>
      <w:lvlJc w:val="left"/>
      <w:pPr>
        <w:ind w:left="405" w:hanging="360"/>
      </w:pPr>
      <w:rPr>
        <w:rFonts w:ascii="Symbol" w:hAnsi="Symbol"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85" w15:restartNumberingAfterBreak="0">
    <w:nsid w:val="2A622F17"/>
    <w:multiLevelType w:val="hybridMultilevel"/>
    <w:tmpl w:val="9FE80984"/>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86" w15:restartNumberingAfterBreak="0">
    <w:nsid w:val="2A87497D"/>
    <w:multiLevelType w:val="hybridMultilevel"/>
    <w:tmpl w:val="2130A88C"/>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87" w15:restartNumberingAfterBreak="0">
    <w:nsid w:val="2B2A3045"/>
    <w:multiLevelType w:val="hybridMultilevel"/>
    <w:tmpl w:val="D9CAA774"/>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88" w15:restartNumberingAfterBreak="0">
    <w:nsid w:val="2C1C7B5D"/>
    <w:multiLevelType w:val="hybridMultilevel"/>
    <w:tmpl w:val="D534E1F0"/>
    <w:lvl w:ilvl="0" w:tplc="141A0019">
      <w:start w:val="1"/>
      <w:numFmt w:val="lowerLetter"/>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2C544950"/>
    <w:multiLevelType w:val="hybridMultilevel"/>
    <w:tmpl w:val="A7888EAC"/>
    <w:lvl w:ilvl="0" w:tplc="1CCC31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2C9749F7"/>
    <w:multiLevelType w:val="hybridMultilevel"/>
    <w:tmpl w:val="C11CE0C2"/>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2D000790"/>
    <w:multiLevelType w:val="hybridMultilevel"/>
    <w:tmpl w:val="99586ED0"/>
    <w:lvl w:ilvl="0" w:tplc="FFFFFFFF">
      <w:start w:val="1"/>
      <w:numFmt w:val="lowerLetter"/>
      <w:lvlText w:val="%1."/>
      <w:lvlJc w:val="left"/>
      <w:pPr>
        <w:ind w:left="0" w:firstLine="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92" w15:restartNumberingAfterBreak="0">
    <w:nsid w:val="2DAA0D75"/>
    <w:multiLevelType w:val="hybridMultilevel"/>
    <w:tmpl w:val="C8341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2E1060F8"/>
    <w:multiLevelType w:val="hybridMultilevel"/>
    <w:tmpl w:val="9C3C5430"/>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4" w15:restartNumberingAfterBreak="0">
    <w:nsid w:val="2E1D474B"/>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2EEB291F"/>
    <w:multiLevelType w:val="hybridMultilevel"/>
    <w:tmpl w:val="6E985C90"/>
    <w:lvl w:ilvl="0" w:tplc="A2B232B6">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2F7252C9"/>
    <w:multiLevelType w:val="hybridMultilevel"/>
    <w:tmpl w:val="86E8FB82"/>
    <w:lvl w:ilvl="0" w:tplc="A96ABE0C">
      <w:start w:val="1"/>
      <w:numFmt w:val="lowerLetter"/>
      <w:lvlText w:val="%1)"/>
      <w:lvlJc w:val="left"/>
      <w:pPr>
        <w:ind w:left="720" w:hanging="360"/>
      </w:pPr>
      <w:rPr>
        <w:rFonts w:ascii="Calibri" w:hAnsi="Calibri" w:cs="Calibri" w:hint="default"/>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2FA22827"/>
    <w:multiLevelType w:val="hybridMultilevel"/>
    <w:tmpl w:val="2878EDC4"/>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98" w15:restartNumberingAfterBreak="0">
    <w:nsid w:val="30491D7A"/>
    <w:multiLevelType w:val="hybridMultilevel"/>
    <w:tmpl w:val="33DCE8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9" w15:restartNumberingAfterBreak="0">
    <w:nsid w:val="30E27B83"/>
    <w:multiLevelType w:val="hybridMultilevel"/>
    <w:tmpl w:val="4BFA04E2"/>
    <w:lvl w:ilvl="0" w:tplc="FFFFFFFF">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31996E78"/>
    <w:multiLevelType w:val="hybridMultilevel"/>
    <w:tmpl w:val="7B74A9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1" w15:restartNumberingAfterBreak="0">
    <w:nsid w:val="31CE6F70"/>
    <w:multiLevelType w:val="hybridMultilevel"/>
    <w:tmpl w:val="EE2EE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323C584C"/>
    <w:multiLevelType w:val="hybridMultilevel"/>
    <w:tmpl w:val="C81C8B98"/>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3" w15:restartNumberingAfterBreak="0">
    <w:nsid w:val="32DC6F10"/>
    <w:multiLevelType w:val="hybridMultilevel"/>
    <w:tmpl w:val="2FC4D76E"/>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4" w15:restartNumberingAfterBreak="0">
    <w:nsid w:val="333C32B7"/>
    <w:multiLevelType w:val="hybridMultilevel"/>
    <w:tmpl w:val="4986066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5" w15:restartNumberingAfterBreak="0">
    <w:nsid w:val="333D6834"/>
    <w:multiLevelType w:val="hybridMultilevel"/>
    <w:tmpl w:val="ACB04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34211CD0"/>
    <w:multiLevelType w:val="hybridMultilevel"/>
    <w:tmpl w:val="069E5356"/>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07" w15:restartNumberingAfterBreak="0">
    <w:nsid w:val="34236D9C"/>
    <w:multiLevelType w:val="hybridMultilevel"/>
    <w:tmpl w:val="92FC71C6"/>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08" w15:restartNumberingAfterBreak="0">
    <w:nsid w:val="34A85071"/>
    <w:multiLevelType w:val="hybridMultilevel"/>
    <w:tmpl w:val="EA987E8A"/>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9" w15:restartNumberingAfterBreak="0">
    <w:nsid w:val="354132EE"/>
    <w:multiLevelType w:val="hybridMultilevel"/>
    <w:tmpl w:val="4508B01E"/>
    <w:lvl w:ilvl="0" w:tplc="141A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35496388"/>
    <w:multiLevelType w:val="hybridMultilevel"/>
    <w:tmpl w:val="35F43C3E"/>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11" w15:restartNumberingAfterBreak="0">
    <w:nsid w:val="35B766DB"/>
    <w:multiLevelType w:val="hybridMultilevel"/>
    <w:tmpl w:val="B94C2254"/>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2" w15:restartNumberingAfterBreak="0">
    <w:nsid w:val="35F70DF7"/>
    <w:multiLevelType w:val="hybridMultilevel"/>
    <w:tmpl w:val="B9F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365E6DCE"/>
    <w:multiLevelType w:val="hybridMultilevel"/>
    <w:tmpl w:val="45649128"/>
    <w:lvl w:ilvl="0" w:tplc="141A0011">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4" w15:restartNumberingAfterBreak="0">
    <w:nsid w:val="36C27A6D"/>
    <w:multiLevelType w:val="hybridMultilevel"/>
    <w:tmpl w:val="D1147764"/>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15" w15:restartNumberingAfterBreak="0">
    <w:nsid w:val="36F81235"/>
    <w:multiLevelType w:val="hybridMultilevel"/>
    <w:tmpl w:val="C5FAB434"/>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6" w15:restartNumberingAfterBreak="0">
    <w:nsid w:val="3744716A"/>
    <w:multiLevelType w:val="hybridMultilevel"/>
    <w:tmpl w:val="91EA3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38A3120B"/>
    <w:multiLevelType w:val="hybridMultilevel"/>
    <w:tmpl w:val="CB7AB860"/>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8" w15:restartNumberingAfterBreak="0">
    <w:nsid w:val="38B526F0"/>
    <w:multiLevelType w:val="hybridMultilevel"/>
    <w:tmpl w:val="35429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38F83DCF"/>
    <w:multiLevelType w:val="hybridMultilevel"/>
    <w:tmpl w:val="8140F5D0"/>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0" w15:restartNumberingAfterBreak="0">
    <w:nsid w:val="39176C30"/>
    <w:multiLevelType w:val="hybridMultilevel"/>
    <w:tmpl w:val="021425E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1" w15:restartNumberingAfterBreak="0">
    <w:nsid w:val="397A3942"/>
    <w:multiLevelType w:val="hybridMultilevel"/>
    <w:tmpl w:val="1CD4705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2" w15:restartNumberingAfterBreak="0">
    <w:nsid w:val="3ABA3DAD"/>
    <w:multiLevelType w:val="hybridMultilevel"/>
    <w:tmpl w:val="36E451B4"/>
    <w:lvl w:ilvl="0" w:tplc="FFFFFFFF">
      <w:start w:val="1"/>
      <w:numFmt w:val="lowerLetter"/>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3" w15:restartNumberingAfterBreak="0">
    <w:nsid w:val="3AD36498"/>
    <w:multiLevelType w:val="hybridMultilevel"/>
    <w:tmpl w:val="A10E2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3AD538E1"/>
    <w:multiLevelType w:val="hybridMultilevel"/>
    <w:tmpl w:val="8542C6EA"/>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25" w15:restartNumberingAfterBreak="0">
    <w:nsid w:val="3B031EB1"/>
    <w:multiLevelType w:val="hybridMultilevel"/>
    <w:tmpl w:val="50927946"/>
    <w:lvl w:ilvl="0" w:tplc="0809000D">
      <w:start w:val="1"/>
      <w:numFmt w:val="bullet"/>
      <w:lvlText w:val=""/>
      <w:lvlJc w:val="left"/>
      <w:pPr>
        <w:ind w:left="360" w:hanging="360"/>
      </w:pPr>
      <w:rPr>
        <w:rFonts w:ascii="Wingdings" w:hAnsi="Wingdings" w:hint="default"/>
        <w:sz w:val="16"/>
      </w:rPr>
    </w:lvl>
    <w:lvl w:ilvl="1" w:tplc="FFFFFFFF">
      <w:start w:val="1"/>
      <w:numFmt w:val="bullet"/>
      <w:lvlText w:val=""/>
      <w:lvlJc w:val="left"/>
      <w:pPr>
        <w:ind w:left="1080" w:hanging="360"/>
      </w:pPr>
      <w:rPr>
        <w:rFonts w:ascii="Symbol" w:hAnsi="Symbol"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6" w15:restartNumberingAfterBreak="0">
    <w:nsid w:val="3BCD7322"/>
    <w:multiLevelType w:val="hybridMultilevel"/>
    <w:tmpl w:val="5700130C"/>
    <w:lvl w:ilvl="0" w:tplc="ABE4D00E">
      <w:start w:val="1"/>
      <w:numFmt w:val="lowerLetter"/>
      <w:lvlText w:val="%1)"/>
      <w:lvlJc w:val="left"/>
      <w:pPr>
        <w:ind w:left="720" w:hanging="360"/>
      </w:pPr>
      <w:rPr>
        <w:rFonts w:asciiTheme="minorHAnsi" w:eastAsia="Calibri" w:hAnsiTheme="minorHAnsi" w:cstheme="minorHAnsi" w:hint="default"/>
        <w:color w:val="auto"/>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7" w15:restartNumberingAfterBreak="0">
    <w:nsid w:val="3D191E89"/>
    <w:multiLevelType w:val="hybridMultilevel"/>
    <w:tmpl w:val="4BFA04E2"/>
    <w:lvl w:ilvl="0" w:tplc="FFFFFFFF">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8" w15:restartNumberingAfterBreak="0">
    <w:nsid w:val="3D3B2FF3"/>
    <w:multiLevelType w:val="hybridMultilevel"/>
    <w:tmpl w:val="0E16D484"/>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9" w15:restartNumberingAfterBreak="0">
    <w:nsid w:val="3DE36DA8"/>
    <w:multiLevelType w:val="hybridMultilevel"/>
    <w:tmpl w:val="A800A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3E45224D"/>
    <w:multiLevelType w:val="hybridMultilevel"/>
    <w:tmpl w:val="29FADCCE"/>
    <w:lvl w:ilvl="0" w:tplc="FFFFFFFF">
      <w:start w:val="1"/>
      <w:numFmt w:val="bullet"/>
      <w:lvlText w:val=""/>
      <w:lvlJc w:val="left"/>
      <w:pPr>
        <w:ind w:left="720" w:hanging="360"/>
      </w:pPr>
      <w:rPr>
        <w:rFonts w:ascii="Symbol" w:hAnsi="Symbol" w:hint="default"/>
        <w:u w:color="2F5496"/>
      </w:rPr>
    </w:lvl>
    <w:lvl w:ilvl="1" w:tplc="FFFFFFFF" w:tentative="1">
      <w:start w:val="1"/>
      <w:numFmt w:val="bullet"/>
      <w:lvlText w:val="o"/>
      <w:lvlJc w:val="left"/>
      <w:pPr>
        <w:ind w:left="1440" w:hanging="360"/>
      </w:pPr>
      <w:rPr>
        <w:rFonts w:ascii="Courier New" w:hAnsi="Courier New" w:cs="Courier New" w:hint="default"/>
      </w:rPr>
    </w:lvl>
    <w:lvl w:ilvl="2" w:tplc="9C40EB9A">
      <w:start w:val="1"/>
      <w:numFmt w:val="bullet"/>
      <w:lvlText w:val=""/>
      <w:lvlJc w:val="left"/>
      <w:pPr>
        <w:ind w:left="4680" w:hanging="360"/>
      </w:pPr>
      <w:rPr>
        <w:rFonts w:ascii="Symbol" w:hAnsi="Symbol" w:hint="default"/>
        <w:u w:color="2F5496"/>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1" w15:restartNumberingAfterBreak="0">
    <w:nsid w:val="3E9B0381"/>
    <w:multiLevelType w:val="hybridMultilevel"/>
    <w:tmpl w:val="43521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3EB56E52"/>
    <w:multiLevelType w:val="hybridMultilevel"/>
    <w:tmpl w:val="1B8E8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3F294177"/>
    <w:multiLevelType w:val="hybridMultilevel"/>
    <w:tmpl w:val="402AFF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3F2D655D"/>
    <w:multiLevelType w:val="hybridMultilevel"/>
    <w:tmpl w:val="32D6CC18"/>
    <w:lvl w:ilvl="0" w:tplc="141A0011">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5" w15:restartNumberingAfterBreak="0">
    <w:nsid w:val="3F986F1C"/>
    <w:multiLevelType w:val="hybridMultilevel"/>
    <w:tmpl w:val="879C1690"/>
    <w:lvl w:ilvl="0" w:tplc="15B0502E">
      <w:start w:val="2018"/>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6" w15:restartNumberingAfterBreak="0">
    <w:nsid w:val="3FC5255F"/>
    <w:multiLevelType w:val="hybridMultilevel"/>
    <w:tmpl w:val="021425E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7" w15:restartNumberingAfterBreak="0">
    <w:nsid w:val="421611A1"/>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422F419A"/>
    <w:multiLevelType w:val="hybridMultilevel"/>
    <w:tmpl w:val="1E60B3CC"/>
    <w:lvl w:ilvl="0" w:tplc="A96ABE0C">
      <w:start w:val="1"/>
      <w:numFmt w:val="lowerLetter"/>
      <w:lvlText w:val="%1)"/>
      <w:lvlJc w:val="left"/>
      <w:pPr>
        <w:ind w:left="360" w:firstLine="0"/>
      </w:pPr>
      <w:rPr>
        <w:rFonts w:ascii="Calibri" w:hAnsi="Calibri" w:cs="Calibri" w:hint="default"/>
        <w:color w:val="auto"/>
        <w:sz w:val="18"/>
      </w:rPr>
    </w:lvl>
    <w:lvl w:ilvl="1" w:tplc="FFFFFFFF">
      <w:start w:val="1"/>
      <w:numFmt w:val="bullet"/>
      <w:lvlText w:val="o"/>
      <w:lvlJc w:val="left"/>
      <w:pPr>
        <w:ind w:left="1130" w:hanging="360"/>
      </w:pPr>
      <w:rPr>
        <w:rFonts w:ascii="Courier New" w:hAnsi="Courier New" w:cs="Courier New" w:hint="default"/>
      </w:rPr>
    </w:lvl>
    <w:lvl w:ilvl="2" w:tplc="FFFFFFFF">
      <w:start w:val="1"/>
      <w:numFmt w:val="bullet"/>
      <w:lvlText w:val=""/>
      <w:lvlJc w:val="left"/>
      <w:pPr>
        <w:ind w:left="1850" w:hanging="360"/>
      </w:pPr>
      <w:rPr>
        <w:rFonts w:ascii="Wingdings" w:hAnsi="Wingdings" w:hint="default"/>
      </w:rPr>
    </w:lvl>
    <w:lvl w:ilvl="3" w:tplc="FFFFFFFF">
      <w:start w:val="1"/>
      <w:numFmt w:val="bullet"/>
      <w:lvlText w:val=""/>
      <w:lvlJc w:val="left"/>
      <w:pPr>
        <w:ind w:left="2570" w:hanging="360"/>
      </w:pPr>
      <w:rPr>
        <w:rFonts w:ascii="Symbol" w:hAnsi="Symbol" w:hint="default"/>
      </w:rPr>
    </w:lvl>
    <w:lvl w:ilvl="4" w:tplc="FFFFFFFF">
      <w:start w:val="1"/>
      <w:numFmt w:val="bullet"/>
      <w:lvlText w:val="o"/>
      <w:lvlJc w:val="left"/>
      <w:pPr>
        <w:ind w:left="3290" w:hanging="360"/>
      </w:pPr>
      <w:rPr>
        <w:rFonts w:ascii="Courier New" w:hAnsi="Courier New" w:cs="Courier New" w:hint="default"/>
      </w:rPr>
    </w:lvl>
    <w:lvl w:ilvl="5" w:tplc="FFFFFFFF">
      <w:start w:val="1"/>
      <w:numFmt w:val="bullet"/>
      <w:lvlText w:val=""/>
      <w:lvlJc w:val="left"/>
      <w:pPr>
        <w:ind w:left="4010" w:hanging="360"/>
      </w:pPr>
      <w:rPr>
        <w:rFonts w:ascii="Wingdings" w:hAnsi="Wingdings" w:hint="default"/>
      </w:rPr>
    </w:lvl>
    <w:lvl w:ilvl="6" w:tplc="FFFFFFFF">
      <w:start w:val="1"/>
      <w:numFmt w:val="bullet"/>
      <w:lvlText w:val=""/>
      <w:lvlJc w:val="left"/>
      <w:pPr>
        <w:ind w:left="4730" w:hanging="360"/>
      </w:pPr>
      <w:rPr>
        <w:rFonts w:ascii="Symbol" w:hAnsi="Symbol" w:hint="default"/>
      </w:rPr>
    </w:lvl>
    <w:lvl w:ilvl="7" w:tplc="FFFFFFFF">
      <w:start w:val="1"/>
      <w:numFmt w:val="bullet"/>
      <w:lvlText w:val="o"/>
      <w:lvlJc w:val="left"/>
      <w:pPr>
        <w:ind w:left="5450" w:hanging="360"/>
      </w:pPr>
      <w:rPr>
        <w:rFonts w:ascii="Courier New" w:hAnsi="Courier New" w:cs="Courier New" w:hint="default"/>
      </w:rPr>
    </w:lvl>
    <w:lvl w:ilvl="8" w:tplc="FFFFFFFF">
      <w:start w:val="1"/>
      <w:numFmt w:val="bullet"/>
      <w:lvlText w:val=""/>
      <w:lvlJc w:val="left"/>
      <w:pPr>
        <w:ind w:left="6170" w:hanging="360"/>
      </w:pPr>
      <w:rPr>
        <w:rFonts w:ascii="Wingdings" w:hAnsi="Wingdings" w:hint="default"/>
      </w:rPr>
    </w:lvl>
  </w:abstractNum>
  <w:abstractNum w:abstractNumId="139" w15:restartNumberingAfterBreak="0">
    <w:nsid w:val="42EB7BD5"/>
    <w:multiLevelType w:val="hybridMultilevel"/>
    <w:tmpl w:val="C8A87E74"/>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0" w15:restartNumberingAfterBreak="0">
    <w:nsid w:val="434749CE"/>
    <w:multiLevelType w:val="hybridMultilevel"/>
    <w:tmpl w:val="D2E63B94"/>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1" w15:restartNumberingAfterBreak="0">
    <w:nsid w:val="435F56D8"/>
    <w:multiLevelType w:val="hybridMultilevel"/>
    <w:tmpl w:val="E582542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2" w15:restartNumberingAfterBreak="0">
    <w:nsid w:val="4361261D"/>
    <w:multiLevelType w:val="hybridMultilevel"/>
    <w:tmpl w:val="315A9B2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3" w15:restartNumberingAfterBreak="0">
    <w:nsid w:val="442B60E4"/>
    <w:multiLevelType w:val="hybridMultilevel"/>
    <w:tmpl w:val="5884378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4" w15:restartNumberingAfterBreak="0">
    <w:nsid w:val="45440D40"/>
    <w:multiLevelType w:val="hybridMultilevel"/>
    <w:tmpl w:val="0D04CE2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5" w15:restartNumberingAfterBreak="0">
    <w:nsid w:val="462C3C99"/>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468053E5"/>
    <w:multiLevelType w:val="hybridMultilevel"/>
    <w:tmpl w:val="89921A6C"/>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47" w15:restartNumberingAfterBreak="0">
    <w:nsid w:val="47252BEF"/>
    <w:multiLevelType w:val="hybridMultilevel"/>
    <w:tmpl w:val="83B092B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8" w15:restartNumberingAfterBreak="0">
    <w:nsid w:val="479430FB"/>
    <w:multiLevelType w:val="hybridMultilevel"/>
    <w:tmpl w:val="99248C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9" w15:restartNumberingAfterBreak="0">
    <w:nsid w:val="484C3DE7"/>
    <w:multiLevelType w:val="hybridMultilevel"/>
    <w:tmpl w:val="70085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15:restartNumberingAfterBreak="0">
    <w:nsid w:val="494B7D20"/>
    <w:multiLevelType w:val="hybridMultilevel"/>
    <w:tmpl w:val="18D27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49A75CF9"/>
    <w:multiLevelType w:val="hybridMultilevel"/>
    <w:tmpl w:val="30D25F20"/>
    <w:lvl w:ilvl="0" w:tplc="141A0019">
      <w:start w:val="1"/>
      <w:numFmt w:val="lowerLetter"/>
      <w:lvlText w:val="%1."/>
      <w:lvlJc w:val="left"/>
      <w:pPr>
        <w:ind w:left="1570" w:hanging="360"/>
      </w:pPr>
    </w:lvl>
    <w:lvl w:ilvl="1" w:tplc="141A0019" w:tentative="1">
      <w:start w:val="1"/>
      <w:numFmt w:val="lowerLetter"/>
      <w:lvlText w:val="%2."/>
      <w:lvlJc w:val="left"/>
      <w:pPr>
        <w:ind w:left="2290" w:hanging="360"/>
      </w:pPr>
    </w:lvl>
    <w:lvl w:ilvl="2" w:tplc="141A001B" w:tentative="1">
      <w:start w:val="1"/>
      <w:numFmt w:val="lowerRoman"/>
      <w:lvlText w:val="%3."/>
      <w:lvlJc w:val="right"/>
      <w:pPr>
        <w:ind w:left="3010" w:hanging="180"/>
      </w:pPr>
    </w:lvl>
    <w:lvl w:ilvl="3" w:tplc="141A000F" w:tentative="1">
      <w:start w:val="1"/>
      <w:numFmt w:val="decimal"/>
      <w:lvlText w:val="%4."/>
      <w:lvlJc w:val="left"/>
      <w:pPr>
        <w:ind w:left="3730" w:hanging="360"/>
      </w:pPr>
    </w:lvl>
    <w:lvl w:ilvl="4" w:tplc="141A0019" w:tentative="1">
      <w:start w:val="1"/>
      <w:numFmt w:val="lowerLetter"/>
      <w:lvlText w:val="%5."/>
      <w:lvlJc w:val="left"/>
      <w:pPr>
        <w:ind w:left="4450" w:hanging="360"/>
      </w:pPr>
    </w:lvl>
    <w:lvl w:ilvl="5" w:tplc="141A001B" w:tentative="1">
      <w:start w:val="1"/>
      <w:numFmt w:val="lowerRoman"/>
      <w:lvlText w:val="%6."/>
      <w:lvlJc w:val="right"/>
      <w:pPr>
        <w:ind w:left="5170" w:hanging="180"/>
      </w:pPr>
    </w:lvl>
    <w:lvl w:ilvl="6" w:tplc="141A000F" w:tentative="1">
      <w:start w:val="1"/>
      <w:numFmt w:val="decimal"/>
      <w:lvlText w:val="%7."/>
      <w:lvlJc w:val="left"/>
      <w:pPr>
        <w:ind w:left="5890" w:hanging="360"/>
      </w:pPr>
    </w:lvl>
    <w:lvl w:ilvl="7" w:tplc="141A0019" w:tentative="1">
      <w:start w:val="1"/>
      <w:numFmt w:val="lowerLetter"/>
      <w:lvlText w:val="%8."/>
      <w:lvlJc w:val="left"/>
      <w:pPr>
        <w:ind w:left="6610" w:hanging="360"/>
      </w:pPr>
    </w:lvl>
    <w:lvl w:ilvl="8" w:tplc="141A001B" w:tentative="1">
      <w:start w:val="1"/>
      <w:numFmt w:val="lowerRoman"/>
      <w:lvlText w:val="%9."/>
      <w:lvlJc w:val="right"/>
      <w:pPr>
        <w:ind w:left="7330" w:hanging="180"/>
      </w:pPr>
    </w:lvl>
  </w:abstractNum>
  <w:abstractNum w:abstractNumId="152" w15:restartNumberingAfterBreak="0">
    <w:nsid w:val="4ADC29A2"/>
    <w:multiLevelType w:val="hybridMultilevel"/>
    <w:tmpl w:val="5A667E16"/>
    <w:lvl w:ilvl="0" w:tplc="8DF432CA">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4B387105"/>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4B4E3078"/>
    <w:multiLevelType w:val="hybridMultilevel"/>
    <w:tmpl w:val="C0FAE890"/>
    <w:lvl w:ilvl="0" w:tplc="EF14695E">
      <w:start w:val="2"/>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5" w15:restartNumberingAfterBreak="0">
    <w:nsid w:val="4C1049BD"/>
    <w:multiLevelType w:val="hybridMultilevel"/>
    <w:tmpl w:val="3B7EB266"/>
    <w:lvl w:ilvl="0" w:tplc="9C40EB9A">
      <w:start w:val="1"/>
      <w:numFmt w:val="bullet"/>
      <w:lvlText w:val=""/>
      <w:lvlJc w:val="left"/>
      <w:pPr>
        <w:ind w:left="720" w:hanging="360"/>
      </w:pPr>
      <w:rPr>
        <w:rFonts w:ascii="Symbol" w:hAnsi="Symbol" w:hint="default"/>
        <w:u w:color="2F5496"/>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6" w15:restartNumberingAfterBreak="0">
    <w:nsid w:val="4CA23145"/>
    <w:multiLevelType w:val="hybridMultilevel"/>
    <w:tmpl w:val="AC5AA0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7" w15:restartNumberingAfterBreak="0">
    <w:nsid w:val="4CEF1F29"/>
    <w:multiLevelType w:val="hybridMultilevel"/>
    <w:tmpl w:val="5C2A27F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8" w15:restartNumberingAfterBreak="0">
    <w:nsid w:val="4D0C77DC"/>
    <w:multiLevelType w:val="hybridMultilevel"/>
    <w:tmpl w:val="1ADCAEB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9" w15:restartNumberingAfterBreak="0">
    <w:nsid w:val="4D7D0850"/>
    <w:multiLevelType w:val="hybridMultilevel"/>
    <w:tmpl w:val="66CAB720"/>
    <w:lvl w:ilvl="0" w:tplc="A96ABE0C">
      <w:start w:val="1"/>
      <w:numFmt w:val="lowerLetter"/>
      <w:lvlText w:val="%1)"/>
      <w:lvlJc w:val="left"/>
      <w:pPr>
        <w:ind w:left="360" w:firstLine="0"/>
      </w:pPr>
      <w:rPr>
        <w:rFonts w:ascii="Calibri" w:hAnsi="Calibri" w:cs="Calibri" w:hint="default"/>
        <w:color w:val="auto"/>
        <w:sz w:val="18"/>
      </w:rPr>
    </w:lvl>
    <w:lvl w:ilvl="1" w:tplc="FFFFFFFF">
      <w:start w:val="1"/>
      <w:numFmt w:val="bullet"/>
      <w:lvlText w:val="o"/>
      <w:lvlJc w:val="left"/>
      <w:pPr>
        <w:ind w:left="1130" w:hanging="360"/>
      </w:pPr>
      <w:rPr>
        <w:rFonts w:ascii="Courier New" w:hAnsi="Courier New" w:cs="Courier New" w:hint="default"/>
      </w:rPr>
    </w:lvl>
    <w:lvl w:ilvl="2" w:tplc="FFFFFFFF">
      <w:start w:val="1"/>
      <w:numFmt w:val="bullet"/>
      <w:lvlText w:val=""/>
      <w:lvlJc w:val="left"/>
      <w:pPr>
        <w:ind w:left="1850" w:hanging="360"/>
      </w:pPr>
      <w:rPr>
        <w:rFonts w:ascii="Wingdings" w:hAnsi="Wingdings" w:hint="default"/>
      </w:rPr>
    </w:lvl>
    <w:lvl w:ilvl="3" w:tplc="FFFFFFFF">
      <w:start w:val="1"/>
      <w:numFmt w:val="bullet"/>
      <w:lvlText w:val=""/>
      <w:lvlJc w:val="left"/>
      <w:pPr>
        <w:ind w:left="2570" w:hanging="360"/>
      </w:pPr>
      <w:rPr>
        <w:rFonts w:ascii="Symbol" w:hAnsi="Symbol" w:hint="default"/>
      </w:rPr>
    </w:lvl>
    <w:lvl w:ilvl="4" w:tplc="FFFFFFFF">
      <w:start w:val="1"/>
      <w:numFmt w:val="bullet"/>
      <w:lvlText w:val="o"/>
      <w:lvlJc w:val="left"/>
      <w:pPr>
        <w:ind w:left="3290" w:hanging="360"/>
      </w:pPr>
      <w:rPr>
        <w:rFonts w:ascii="Courier New" w:hAnsi="Courier New" w:cs="Courier New" w:hint="default"/>
      </w:rPr>
    </w:lvl>
    <w:lvl w:ilvl="5" w:tplc="FFFFFFFF">
      <w:start w:val="1"/>
      <w:numFmt w:val="bullet"/>
      <w:lvlText w:val=""/>
      <w:lvlJc w:val="left"/>
      <w:pPr>
        <w:ind w:left="4010" w:hanging="360"/>
      </w:pPr>
      <w:rPr>
        <w:rFonts w:ascii="Wingdings" w:hAnsi="Wingdings" w:hint="default"/>
      </w:rPr>
    </w:lvl>
    <w:lvl w:ilvl="6" w:tplc="FFFFFFFF">
      <w:start w:val="1"/>
      <w:numFmt w:val="bullet"/>
      <w:lvlText w:val=""/>
      <w:lvlJc w:val="left"/>
      <w:pPr>
        <w:ind w:left="4730" w:hanging="360"/>
      </w:pPr>
      <w:rPr>
        <w:rFonts w:ascii="Symbol" w:hAnsi="Symbol" w:hint="default"/>
      </w:rPr>
    </w:lvl>
    <w:lvl w:ilvl="7" w:tplc="FFFFFFFF">
      <w:start w:val="1"/>
      <w:numFmt w:val="bullet"/>
      <w:lvlText w:val="o"/>
      <w:lvlJc w:val="left"/>
      <w:pPr>
        <w:ind w:left="5450" w:hanging="360"/>
      </w:pPr>
      <w:rPr>
        <w:rFonts w:ascii="Courier New" w:hAnsi="Courier New" w:cs="Courier New" w:hint="default"/>
      </w:rPr>
    </w:lvl>
    <w:lvl w:ilvl="8" w:tplc="FFFFFFFF">
      <w:start w:val="1"/>
      <w:numFmt w:val="bullet"/>
      <w:lvlText w:val=""/>
      <w:lvlJc w:val="left"/>
      <w:pPr>
        <w:ind w:left="6170" w:hanging="360"/>
      </w:pPr>
      <w:rPr>
        <w:rFonts w:ascii="Wingdings" w:hAnsi="Wingdings" w:hint="default"/>
      </w:rPr>
    </w:lvl>
  </w:abstractNum>
  <w:abstractNum w:abstractNumId="160" w15:restartNumberingAfterBreak="0">
    <w:nsid w:val="4E5605BC"/>
    <w:multiLevelType w:val="hybridMultilevel"/>
    <w:tmpl w:val="73EEE7E6"/>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1" w15:restartNumberingAfterBreak="0">
    <w:nsid w:val="4E573468"/>
    <w:multiLevelType w:val="hybridMultilevel"/>
    <w:tmpl w:val="CEF2A17E"/>
    <w:lvl w:ilvl="0" w:tplc="141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2" w15:restartNumberingAfterBreak="0">
    <w:nsid w:val="4EB408A1"/>
    <w:multiLevelType w:val="hybridMultilevel"/>
    <w:tmpl w:val="7AA68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15:restartNumberingAfterBreak="0">
    <w:nsid w:val="4EFC6D59"/>
    <w:multiLevelType w:val="hybridMultilevel"/>
    <w:tmpl w:val="35AA227A"/>
    <w:lvl w:ilvl="0" w:tplc="0ED434FE">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15:restartNumberingAfterBreak="0">
    <w:nsid w:val="4FF23EDD"/>
    <w:multiLevelType w:val="hybridMultilevel"/>
    <w:tmpl w:val="A7B8DB7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65" w15:restartNumberingAfterBreak="0">
    <w:nsid w:val="500B6A08"/>
    <w:multiLevelType w:val="hybridMultilevel"/>
    <w:tmpl w:val="CB7AB860"/>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6" w15:restartNumberingAfterBreak="0">
    <w:nsid w:val="50214582"/>
    <w:multiLevelType w:val="hybridMultilevel"/>
    <w:tmpl w:val="5A40CD10"/>
    <w:lvl w:ilvl="0" w:tplc="23200C46">
      <w:start w:val="1"/>
      <w:numFmt w:val="bullet"/>
      <w:lvlText w:val="-"/>
      <w:lvlJc w:val="left"/>
      <w:pPr>
        <w:ind w:left="720" w:hanging="360"/>
      </w:pPr>
      <w:rPr>
        <w:rFonts w:ascii="Calibri" w:eastAsia="Calibri" w:hAnsi="Calibri" w:cs="Calibr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15:restartNumberingAfterBreak="0">
    <w:nsid w:val="514E72FF"/>
    <w:multiLevelType w:val="hybridMultilevel"/>
    <w:tmpl w:val="ADAE6616"/>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8" w15:restartNumberingAfterBreak="0">
    <w:nsid w:val="52037C62"/>
    <w:multiLevelType w:val="hybridMultilevel"/>
    <w:tmpl w:val="36E451B4"/>
    <w:lvl w:ilvl="0" w:tplc="FFFFFFFF">
      <w:start w:val="1"/>
      <w:numFmt w:val="lowerLetter"/>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9" w15:restartNumberingAfterBreak="0">
    <w:nsid w:val="526E07E3"/>
    <w:multiLevelType w:val="hybridMultilevel"/>
    <w:tmpl w:val="D220C010"/>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0" w15:restartNumberingAfterBreak="0">
    <w:nsid w:val="529B59B7"/>
    <w:multiLevelType w:val="hybridMultilevel"/>
    <w:tmpl w:val="13AE58C8"/>
    <w:lvl w:ilvl="0" w:tplc="79981FDC">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1" w15:restartNumberingAfterBreak="0">
    <w:nsid w:val="533A2E03"/>
    <w:multiLevelType w:val="hybridMultilevel"/>
    <w:tmpl w:val="68F4D704"/>
    <w:lvl w:ilvl="0" w:tplc="4BB82DE0">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2" w15:restartNumberingAfterBreak="0">
    <w:nsid w:val="538A235C"/>
    <w:multiLevelType w:val="hybridMultilevel"/>
    <w:tmpl w:val="08A297D2"/>
    <w:lvl w:ilvl="0" w:tplc="F6966122">
      <w:start w:val="1"/>
      <w:numFmt w:val="lowerLetter"/>
      <w:lvlText w:val="%1."/>
      <w:lvlJc w:val="left"/>
      <w:pPr>
        <w:ind w:left="720" w:hanging="360"/>
      </w:pPr>
      <w:rPr>
        <w:b w:val="0"/>
        <w:bCs w:val="0"/>
      </w:r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73" w15:restartNumberingAfterBreak="0">
    <w:nsid w:val="53AE0E81"/>
    <w:multiLevelType w:val="hybridMultilevel"/>
    <w:tmpl w:val="1C322DB0"/>
    <w:lvl w:ilvl="0" w:tplc="988C9F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4" w15:restartNumberingAfterBreak="0">
    <w:nsid w:val="54DF316F"/>
    <w:multiLevelType w:val="hybridMultilevel"/>
    <w:tmpl w:val="8A4E5236"/>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5" w15:restartNumberingAfterBreak="0">
    <w:nsid w:val="553F2544"/>
    <w:multiLevelType w:val="hybridMultilevel"/>
    <w:tmpl w:val="21C29310"/>
    <w:lvl w:ilvl="0" w:tplc="43F4559A">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6" w15:restartNumberingAfterBreak="0">
    <w:nsid w:val="55591138"/>
    <w:multiLevelType w:val="hybridMultilevel"/>
    <w:tmpl w:val="67D23926"/>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7" w15:restartNumberingAfterBreak="0">
    <w:nsid w:val="559D22E3"/>
    <w:multiLevelType w:val="hybridMultilevel"/>
    <w:tmpl w:val="7FB4C19A"/>
    <w:lvl w:ilvl="0" w:tplc="A96ABE0C">
      <w:start w:val="1"/>
      <w:numFmt w:val="lowerLetter"/>
      <w:lvlText w:val="%1)"/>
      <w:lvlJc w:val="left"/>
      <w:pPr>
        <w:ind w:left="0" w:firstLine="0"/>
      </w:pPr>
      <w:rPr>
        <w:rFonts w:ascii="Calibri" w:hAnsi="Calibri" w:cs="Calibri" w:hint="default"/>
        <w:color w:val="auto"/>
        <w:sz w:val="1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8" w15:restartNumberingAfterBreak="0">
    <w:nsid w:val="55D053EE"/>
    <w:multiLevelType w:val="hybridMultilevel"/>
    <w:tmpl w:val="1B8E8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9" w15:restartNumberingAfterBreak="0">
    <w:nsid w:val="55D22F8B"/>
    <w:multiLevelType w:val="hybridMultilevel"/>
    <w:tmpl w:val="834A37AA"/>
    <w:lvl w:ilvl="0" w:tplc="141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0" w15:restartNumberingAfterBreak="0">
    <w:nsid w:val="562C2972"/>
    <w:multiLevelType w:val="hybridMultilevel"/>
    <w:tmpl w:val="8A127410"/>
    <w:lvl w:ilvl="0" w:tplc="0818DB54">
      <w:start w:val="1"/>
      <w:numFmt w:val="decimal"/>
      <w:lvlText w:val="%1)"/>
      <w:lvlJc w:val="left"/>
      <w:pPr>
        <w:ind w:left="0" w:firstLine="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81" w15:restartNumberingAfterBreak="0">
    <w:nsid w:val="56414440"/>
    <w:multiLevelType w:val="hybridMultilevel"/>
    <w:tmpl w:val="0DA4A50A"/>
    <w:lvl w:ilvl="0" w:tplc="A96ABE0C">
      <w:start w:val="1"/>
      <w:numFmt w:val="lowerLetter"/>
      <w:lvlText w:val="%1)"/>
      <w:lvlJc w:val="left"/>
      <w:pPr>
        <w:ind w:left="360" w:firstLine="0"/>
      </w:pPr>
      <w:rPr>
        <w:rFonts w:ascii="Calibri" w:hAnsi="Calibri" w:cs="Calibri" w:hint="default"/>
        <w:color w:val="auto"/>
        <w:sz w:val="18"/>
      </w:rPr>
    </w:lvl>
    <w:lvl w:ilvl="1" w:tplc="FFFFFFFF">
      <w:start w:val="1"/>
      <w:numFmt w:val="bullet"/>
      <w:lvlText w:val="o"/>
      <w:lvlJc w:val="left"/>
      <w:pPr>
        <w:ind w:left="1130" w:hanging="360"/>
      </w:pPr>
      <w:rPr>
        <w:rFonts w:ascii="Courier New" w:hAnsi="Courier New" w:cs="Courier New" w:hint="default"/>
      </w:rPr>
    </w:lvl>
    <w:lvl w:ilvl="2" w:tplc="FFFFFFFF">
      <w:start w:val="1"/>
      <w:numFmt w:val="bullet"/>
      <w:lvlText w:val=""/>
      <w:lvlJc w:val="left"/>
      <w:pPr>
        <w:ind w:left="1850" w:hanging="360"/>
      </w:pPr>
      <w:rPr>
        <w:rFonts w:ascii="Wingdings" w:hAnsi="Wingdings" w:hint="default"/>
      </w:rPr>
    </w:lvl>
    <w:lvl w:ilvl="3" w:tplc="FFFFFFFF">
      <w:start w:val="1"/>
      <w:numFmt w:val="bullet"/>
      <w:lvlText w:val=""/>
      <w:lvlJc w:val="left"/>
      <w:pPr>
        <w:ind w:left="2570" w:hanging="360"/>
      </w:pPr>
      <w:rPr>
        <w:rFonts w:ascii="Symbol" w:hAnsi="Symbol" w:hint="default"/>
      </w:rPr>
    </w:lvl>
    <w:lvl w:ilvl="4" w:tplc="FFFFFFFF">
      <w:start w:val="1"/>
      <w:numFmt w:val="bullet"/>
      <w:lvlText w:val="o"/>
      <w:lvlJc w:val="left"/>
      <w:pPr>
        <w:ind w:left="3290" w:hanging="360"/>
      </w:pPr>
      <w:rPr>
        <w:rFonts w:ascii="Courier New" w:hAnsi="Courier New" w:cs="Courier New" w:hint="default"/>
      </w:rPr>
    </w:lvl>
    <w:lvl w:ilvl="5" w:tplc="FFFFFFFF">
      <w:start w:val="1"/>
      <w:numFmt w:val="bullet"/>
      <w:lvlText w:val=""/>
      <w:lvlJc w:val="left"/>
      <w:pPr>
        <w:ind w:left="4010" w:hanging="360"/>
      </w:pPr>
      <w:rPr>
        <w:rFonts w:ascii="Wingdings" w:hAnsi="Wingdings" w:hint="default"/>
      </w:rPr>
    </w:lvl>
    <w:lvl w:ilvl="6" w:tplc="FFFFFFFF">
      <w:start w:val="1"/>
      <w:numFmt w:val="bullet"/>
      <w:lvlText w:val=""/>
      <w:lvlJc w:val="left"/>
      <w:pPr>
        <w:ind w:left="4730" w:hanging="360"/>
      </w:pPr>
      <w:rPr>
        <w:rFonts w:ascii="Symbol" w:hAnsi="Symbol" w:hint="default"/>
      </w:rPr>
    </w:lvl>
    <w:lvl w:ilvl="7" w:tplc="FFFFFFFF">
      <w:start w:val="1"/>
      <w:numFmt w:val="bullet"/>
      <w:lvlText w:val="o"/>
      <w:lvlJc w:val="left"/>
      <w:pPr>
        <w:ind w:left="5450" w:hanging="360"/>
      </w:pPr>
      <w:rPr>
        <w:rFonts w:ascii="Courier New" w:hAnsi="Courier New" w:cs="Courier New" w:hint="default"/>
      </w:rPr>
    </w:lvl>
    <w:lvl w:ilvl="8" w:tplc="FFFFFFFF">
      <w:start w:val="1"/>
      <w:numFmt w:val="bullet"/>
      <w:lvlText w:val=""/>
      <w:lvlJc w:val="left"/>
      <w:pPr>
        <w:ind w:left="6170" w:hanging="360"/>
      </w:pPr>
      <w:rPr>
        <w:rFonts w:ascii="Wingdings" w:hAnsi="Wingdings" w:hint="default"/>
      </w:rPr>
    </w:lvl>
  </w:abstractNum>
  <w:abstractNum w:abstractNumId="182" w15:restartNumberingAfterBreak="0">
    <w:nsid w:val="56A124FD"/>
    <w:multiLevelType w:val="hybridMultilevel"/>
    <w:tmpl w:val="F1EC84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15:restartNumberingAfterBreak="0">
    <w:nsid w:val="572E54D3"/>
    <w:multiLevelType w:val="hybridMultilevel"/>
    <w:tmpl w:val="202A36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4" w15:restartNumberingAfterBreak="0">
    <w:nsid w:val="576E69C6"/>
    <w:multiLevelType w:val="hybridMultilevel"/>
    <w:tmpl w:val="060A2A8E"/>
    <w:lvl w:ilvl="0" w:tplc="141A0011">
      <w:start w:val="1"/>
      <w:numFmt w:val="decimal"/>
      <w:lvlText w:val="%1)"/>
      <w:lvlJc w:val="left"/>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85" w15:restartNumberingAfterBreak="0">
    <w:nsid w:val="57B04726"/>
    <w:multiLevelType w:val="hybridMultilevel"/>
    <w:tmpl w:val="55F4F8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6" w15:restartNumberingAfterBreak="0">
    <w:nsid w:val="57D00846"/>
    <w:multiLevelType w:val="multilevel"/>
    <w:tmpl w:val="0E4616E4"/>
    <w:lvl w:ilvl="0">
      <w:start w:val="1"/>
      <w:numFmt w:val="none"/>
      <w:pStyle w:val="Heading2"/>
      <w:suff w:val="space"/>
      <w:lvlText w:val="1.1."/>
      <w:lvlJc w:val="left"/>
      <w:pPr>
        <w:ind w:left="720" w:hanging="360"/>
      </w:pPr>
      <w:rPr>
        <w:rFonts w:ascii="Calibri" w:hAnsi="Calibri" w:hint="default"/>
        <w:b/>
        <w:i w:val="0"/>
        <w:color w:val="009D73"/>
        <w:sz w:val="24"/>
      </w:rPr>
    </w:lvl>
    <w:lvl w:ilvl="1">
      <w:start w:val="1"/>
      <w:numFmt w:val="lowerLetter"/>
      <w:suff w:val="space"/>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7" w15:restartNumberingAfterBreak="0">
    <w:nsid w:val="595726AF"/>
    <w:multiLevelType w:val="hybridMultilevel"/>
    <w:tmpl w:val="44CE14F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8" w15:restartNumberingAfterBreak="0">
    <w:nsid w:val="599E5A46"/>
    <w:multiLevelType w:val="hybridMultilevel"/>
    <w:tmpl w:val="DA8A68AA"/>
    <w:lvl w:ilvl="0" w:tplc="988C9F12">
      <w:numFmt w:val="bullet"/>
      <w:lvlText w:val="-"/>
      <w:lvlJc w:val="left"/>
      <w:pPr>
        <w:ind w:left="720" w:hanging="360"/>
      </w:pPr>
      <w:rPr>
        <w:rFonts w:ascii="Calibri" w:eastAsiaTheme="minorHAnsi" w:hAnsi="Calibri" w:cs="Calibri" w:hint="default"/>
        <w:sz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9" w15:restartNumberingAfterBreak="0">
    <w:nsid w:val="59C1113D"/>
    <w:multiLevelType w:val="multilevel"/>
    <w:tmpl w:val="F4BEE32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0" w15:restartNumberingAfterBreak="0">
    <w:nsid w:val="5A943802"/>
    <w:multiLevelType w:val="hybridMultilevel"/>
    <w:tmpl w:val="D8A85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1" w15:restartNumberingAfterBreak="0">
    <w:nsid w:val="5B010E5E"/>
    <w:multiLevelType w:val="hybridMultilevel"/>
    <w:tmpl w:val="C6A079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2" w15:restartNumberingAfterBreak="0">
    <w:nsid w:val="5B9A77A0"/>
    <w:multiLevelType w:val="hybridMultilevel"/>
    <w:tmpl w:val="307EB8B2"/>
    <w:lvl w:ilvl="0" w:tplc="A96ABE0C">
      <w:start w:val="1"/>
      <w:numFmt w:val="lowerLetter"/>
      <w:lvlText w:val="%1)"/>
      <w:lvlJc w:val="left"/>
      <w:pPr>
        <w:ind w:left="720" w:hanging="360"/>
      </w:pPr>
      <w:rPr>
        <w:rFonts w:ascii="Calibri" w:hAnsi="Calibri" w:cs="Calibri" w:hint="default"/>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15:restartNumberingAfterBreak="0">
    <w:nsid w:val="5BAD3877"/>
    <w:multiLevelType w:val="hybridMultilevel"/>
    <w:tmpl w:val="EE96839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4" w15:restartNumberingAfterBreak="0">
    <w:nsid w:val="5BC27848"/>
    <w:multiLevelType w:val="hybridMultilevel"/>
    <w:tmpl w:val="C100A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5" w15:restartNumberingAfterBreak="0">
    <w:nsid w:val="5C0D1933"/>
    <w:multiLevelType w:val="hybridMultilevel"/>
    <w:tmpl w:val="C28E772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6" w15:restartNumberingAfterBreak="0">
    <w:nsid w:val="5C8360FB"/>
    <w:multiLevelType w:val="hybridMultilevel"/>
    <w:tmpl w:val="2C5668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7" w15:restartNumberingAfterBreak="0">
    <w:nsid w:val="5D1F2630"/>
    <w:multiLevelType w:val="hybridMultilevel"/>
    <w:tmpl w:val="2646975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8" w15:restartNumberingAfterBreak="0">
    <w:nsid w:val="5D7F1E2F"/>
    <w:multiLevelType w:val="hybridMultilevel"/>
    <w:tmpl w:val="32F2B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9" w15:restartNumberingAfterBreak="0">
    <w:nsid w:val="5DC0578B"/>
    <w:multiLevelType w:val="hybridMultilevel"/>
    <w:tmpl w:val="E4DC61CE"/>
    <w:lvl w:ilvl="0" w:tplc="0409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0" w15:restartNumberingAfterBreak="0">
    <w:nsid w:val="5DF67A39"/>
    <w:multiLevelType w:val="hybridMultilevel"/>
    <w:tmpl w:val="5E8C8BFC"/>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01" w15:restartNumberingAfterBreak="0">
    <w:nsid w:val="5E7B6F02"/>
    <w:multiLevelType w:val="hybridMultilevel"/>
    <w:tmpl w:val="E7F2CDEA"/>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02" w15:restartNumberingAfterBreak="0">
    <w:nsid w:val="5E7F733F"/>
    <w:multiLevelType w:val="hybridMultilevel"/>
    <w:tmpl w:val="014AB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15:restartNumberingAfterBreak="0">
    <w:nsid w:val="5E9A0DDD"/>
    <w:multiLevelType w:val="hybridMultilevel"/>
    <w:tmpl w:val="14848E84"/>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04" w15:restartNumberingAfterBreak="0">
    <w:nsid w:val="5FB02460"/>
    <w:multiLevelType w:val="hybridMultilevel"/>
    <w:tmpl w:val="ADAE6616"/>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5" w15:restartNumberingAfterBreak="0">
    <w:nsid w:val="605C6F90"/>
    <w:multiLevelType w:val="hybridMultilevel"/>
    <w:tmpl w:val="DFAE9E52"/>
    <w:lvl w:ilvl="0" w:tplc="4CBC306C">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6" w15:restartNumberingAfterBreak="0">
    <w:nsid w:val="60C52F36"/>
    <w:multiLevelType w:val="hybridMultilevel"/>
    <w:tmpl w:val="D32E3A9A"/>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07" w15:restartNumberingAfterBreak="0">
    <w:nsid w:val="60E928D3"/>
    <w:multiLevelType w:val="hybridMultilevel"/>
    <w:tmpl w:val="BA96C08E"/>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08" w15:restartNumberingAfterBreak="0">
    <w:nsid w:val="61386FAF"/>
    <w:multiLevelType w:val="hybridMultilevel"/>
    <w:tmpl w:val="B60EA550"/>
    <w:lvl w:ilvl="0" w:tplc="141A0019">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9" w15:restartNumberingAfterBreak="0">
    <w:nsid w:val="61CD4B6D"/>
    <w:multiLevelType w:val="hybridMultilevel"/>
    <w:tmpl w:val="1382BC12"/>
    <w:lvl w:ilvl="0" w:tplc="6EC05B7E">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0" w15:restartNumberingAfterBreak="0">
    <w:nsid w:val="62187F07"/>
    <w:multiLevelType w:val="hybridMultilevel"/>
    <w:tmpl w:val="60E4765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1" w15:restartNumberingAfterBreak="0">
    <w:nsid w:val="62860AC3"/>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2" w15:restartNumberingAfterBreak="0">
    <w:nsid w:val="63353666"/>
    <w:multiLevelType w:val="hybridMultilevel"/>
    <w:tmpl w:val="36E451B4"/>
    <w:lvl w:ilvl="0" w:tplc="D55238DC">
      <w:start w:val="1"/>
      <w:numFmt w:val="lowerLetter"/>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3" w15:restartNumberingAfterBreak="0">
    <w:nsid w:val="63422463"/>
    <w:multiLevelType w:val="hybridMultilevel"/>
    <w:tmpl w:val="4344D7B8"/>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14" w15:restartNumberingAfterBreak="0">
    <w:nsid w:val="636318DA"/>
    <w:multiLevelType w:val="hybridMultilevel"/>
    <w:tmpl w:val="567ADE9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15" w15:restartNumberingAfterBreak="0">
    <w:nsid w:val="653B6413"/>
    <w:multiLevelType w:val="hybridMultilevel"/>
    <w:tmpl w:val="CDB8A2F8"/>
    <w:lvl w:ilvl="0" w:tplc="9C40EB9A">
      <w:start w:val="1"/>
      <w:numFmt w:val="bullet"/>
      <w:lvlText w:val=""/>
      <w:lvlJc w:val="left"/>
      <w:pPr>
        <w:ind w:left="3960" w:hanging="360"/>
      </w:pPr>
      <w:rPr>
        <w:rFonts w:ascii="Symbol" w:hAnsi="Symbol" w:hint="default"/>
        <w:u w:color="2F549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6" w15:restartNumberingAfterBreak="0">
    <w:nsid w:val="656B00AF"/>
    <w:multiLevelType w:val="hybridMultilevel"/>
    <w:tmpl w:val="EE968396"/>
    <w:lvl w:ilvl="0" w:tplc="08090019">
      <w:start w:val="1"/>
      <w:numFmt w:val="lowerLetter"/>
      <w:lvlText w:val="%1."/>
      <w:lvlJc w:val="left"/>
      <w:pPr>
        <w:ind w:left="720" w:hanging="360"/>
      </w:pPr>
      <w:rPr>
        <w:rFonts w:hint="default"/>
      </w:rPr>
    </w:lvl>
    <w:lvl w:ilvl="1" w:tplc="73B67120">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7" w15:restartNumberingAfterBreak="0">
    <w:nsid w:val="65F12DB0"/>
    <w:multiLevelType w:val="hybridMultilevel"/>
    <w:tmpl w:val="DD0812D2"/>
    <w:lvl w:ilvl="0" w:tplc="FFFFFFFF">
      <w:start w:val="1"/>
      <w:numFmt w:val="decimal"/>
      <w:lvlText w:val="%1)"/>
      <w:lvlJc w:val="left"/>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8" w15:restartNumberingAfterBreak="0">
    <w:nsid w:val="669C4623"/>
    <w:multiLevelType w:val="hybridMultilevel"/>
    <w:tmpl w:val="E836158E"/>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9" w15:restartNumberingAfterBreak="0">
    <w:nsid w:val="674C208C"/>
    <w:multiLevelType w:val="hybridMultilevel"/>
    <w:tmpl w:val="898681A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0" w15:restartNumberingAfterBreak="0">
    <w:nsid w:val="678B1DD4"/>
    <w:multiLevelType w:val="hybridMultilevel"/>
    <w:tmpl w:val="FBDA8D6A"/>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21" w15:restartNumberingAfterBreak="0">
    <w:nsid w:val="679645B0"/>
    <w:multiLevelType w:val="hybridMultilevel"/>
    <w:tmpl w:val="8C7A8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2" w15:restartNumberingAfterBreak="0">
    <w:nsid w:val="68026615"/>
    <w:multiLevelType w:val="multilevel"/>
    <w:tmpl w:val="DE6692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681237AA"/>
    <w:multiLevelType w:val="hybridMultilevel"/>
    <w:tmpl w:val="E4A07CAC"/>
    <w:lvl w:ilvl="0" w:tplc="A6884BF6">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4" w15:restartNumberingAfterBreak="0">
    <w:nsid w:val="68F4327E"/>
    <w:multiLevelType w:val="hybridMultilevel"/>
    <w:tmpl w:val="80526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5" w15:restartNumberingAfterBreak="0">
    <w:nsid w:val="690B0A4E"/>
    <w:multiLevelType w:val="hybridMultilevel"/>
    <w:tmpl w:val="B0BA7C9C"/>
    <w:lvl w:ilvl="0" w:tplc="141A0011">
      <w:start w:val="1"/>
      <w:numFmt w:val="decimal"/>
      <w:lvlText w:val="%1)"/>
      <w:lvlJc w:val="left"/>
      <w:rPr>
        <w:rFonts w:hint="default"/>
      </w:r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26" w15:restartNumberingAfterBreak="0">
    <w:nsid w:val="692623E1"/>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7" w15:restartNumberingAfterBreak="0">
    <w:nsid w:val="6938440D"/>
    <w:multiLevelType w:val="hybridMultilevel"/>
    <w:tmpl w:val="E4229388"/>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28" w15:restartNumberingAfterBreak="0">
    <w:nsid w:val="69757877"/>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9" w15:restartNumberingAfterBreak="0">
    <w:nsid w:val="6AC5545F"/>
    <w:multiLevelType w:val="hybridMultilevel"/>
    <w:tmpl w:val="9AA06A32"/>
    <w:lvl w:ilvl="0" w:tplc="DA5462E0">
      <w:start w:val="1"/>
      <w:numFmt w:val="decimal"/>
      <w:pStyle w:val="Heading1"/>
      <w:lvlText w:val="%1."/>
      <w:lvlJc w:val="left"/>
      <w:pPr>
        <w:ind w:left="720" w:hanging="360"/>
      </w:pPr>
      <w:rPr>
        <w:rFonts w:hint="default"/>
        <w:b/>
        <w:bCs w:val="0"/>
      </w:rPr>
    </w:lvl>
    <w:lvl w:ilvl="1" w:tplc="08090019">
      <w:start w:val="1"/>
      <w:numFmt w:val="lowerLetter"/>
      <w:lvlText w:val="%2."/>
      <w:lvlJc w:val="left"/>
      <w:pPr>
        <w:ind w:left="1440" w:hanging="360"/>
      </w:pPr>
    </w:lvl>
    <w:lvl w:ilvl="2" w:tplc="5E66C8EA">
      <w:start w:val="1"/>
      <w:numFmt w:val="low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0" w15:restartNumberingAfterBreak="0">
    <w:nsid w:val="6ADA6F4B"/>
    <w:multiLevelType w:val="hybridMultilevel"/>
    <w:tmpl w:val="17BAA00A"/>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1" w15:restartNumberingAfterBreak="0">
    <w:nsid w:val="6B417812"/>
    <w:multiLevelType w:val="multilevel"/>
    <w:tmpl w:val="193EA0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2" w15:restartNumberingAfterBreak="0">
    <w:nsid w:val="6C15379D"/>
    <w:multiLevelType w:val="hybridMultilevel"/>
    <w:tmpl w:val="93D6224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3" w15:restartNumberingAfterBreak="0">
    <w:nsid w:val="6C205663"/>
    <w:multiLevelType w:val="hybridMultilevel"/>
    <w:tmpl w:val="9D10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4" w15:restartNumberingAfterBreak="0">
    <w:nsid w:val="6C6C2A1E"/>
    <w:multiLevelType w:val="hybridMultilevel"/>
    <w:tmpl w:val="F1EC84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5" w15:restartNumberingAfterBreak="0">
    <w:nsid w:val="6C891859"/>
    <w:multiLevelType w:val="hybridMultilevel"/>
    <w:tmpl w:val="8A8A635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6" w15:restartNumberingAfterBreak="0">
    <w:nsid w:val="6CB12294"/>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7" w15:restartNumberingAfterBreak="0">
    <w:nsid w:val="6CE67E27"/>
    <w:multiLevelType w:val="hybridMultilevel"/>
    <w:tmpl w:val="B61A7376"/>
    <w:lvl w:ilvl="0" w:tplc="A96ABE0C">
      <w:start w:val="1"/>
      <w:numFmt w:val="lowerLetter"/>
      <w:lvlText w:val="%1)"/>
      <w:lvlJc w:val="left"/>
      <w:pPr>
        <w:ind w:left="720" w:hanging="360"/>
      </w:pPr>
      <w:rPr>
        <w:rFonts w:ascii="Calibri" w:hAnsi="Calibri" w:cs="Calibri" w:hint="default"/>
        <w:color w:val="auto"/>
        <w:sz w:val="18"/>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8" w15:restartNumberingAfterBreak="0">
    <w:nsid w:val="6D2F6FC3"/>
    <w:multiLevelType w:val="hybridMultilevel"/>
    <w:tmpl w:val="A7829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9" w15:restartNumberingAfterBreak="0">
    <w:nsid w:val="6E3E03C8"/>
    <w:multiLevelType w:val="hybridMultilevel"/>
    <w:tmpl w:val="1D4AECC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0" w15:restartNumberingAfterBreak="0">
    <w:nsid w:val="6F030575"/>
    <w:multiLevelType w:val="hybridMultilevel"/>
    <w:tmpl w:val="021425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1" w15:restartNumberingAfterBreak="0">
    <w:nsid w:val="6F857EC4"/>
    <w:multiLevelType w:val="hybridMultilevel"/>
    <w:tmpl w:val="2C2CE180"/>
    <w:lvl w:ilvl="0" w:tplc="141A0011">
      <w:start w:val="1"/>
      <w:numFmt w:val="decimal"/>
      <w:lvlText w:val="%1)"/>
      <w:lvlJc w:val="left"/>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2" w15:restartNumberingAfterBreak="0">
    <w:nsid w:val="70D02D2B"/>
    <w:multiLevelType w:val="hybridMultilevel"/>
    <w:tmpl w:val="12DE482C"/>
    <w:lvl w:ilvl="0" w:tplc="B6B02F96">
      <w:start w:val="2"/>
      <w:numFmt w:val="lowerLetter"/>
      <w:lvlText w:val="%1."/>
      <w:lvlJc w:val="left"/>
      <w:pPr>
        <w:ind w:left="141"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3" w15:restartNumberingAfterBreak="0">
    <w:nsid w:val="71355C29"/>
    <w:multiLevelType w:val="hybridMultilevel"/>
    <w:tmpl w:val="DEA02F0C"/>
    <w:lvl w:ilvl="0" w:tplc="FFFFFFFF">
      <w:start w:val="1"/>
      <w:numFmt w:val="lowerLetter"/>
      <w:lvlText w:val="%1."/>
      <w:lvlJc w:val="left"/>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244" w15:restartNumberingAfterBreak="0">
    <w:nsid w:val="71A1039B"/>
    <w:multiLevelType w:val="hybridMultilevel"/>
    <w:tmpl w:val="08343738"/>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5" w15:restartNumberingAfterBreak="0">
    <w:nsid w:val="71BD3413"/>
    <w:multiLevelType w:val="hybridMultilevel"/>
    <w:tmpl w:val="96DCEFF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6" w15:restartNumberingAfterBreak="0">
    <w:nsid w:val="72BD054E"/>
    <w:multiLevelType w:val="hybridMultilevel"/>
    <w:tmpl w:val="8A127410"/>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7" w15:restartNumberingAfterBreak="0">
    <w:nsid w:val="731537A1"/>
    <w:multiLevelType w:val="hybridMultilevel"/>
    <w:tmpl w:val="CFF4705E"/>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48" w15:restartNumberingAfterBreak="0">
    <w:nsid w:val="736A7487"/>
    <w:multiLevelType w:val="hybridMultilevel"/>
    <w:tmpl w:val="3D4AA59C"/>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49" w15:restartNumberingAfterBreak="0">
    <w:nsid w:val="737223C2"/>
    <w:multiLevelType w:val="hybridMultilevel"/>
    <w:tmpl w:val="C0007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0" w15:restartNumberingAfterBreak="0">
    <w:nsid w:val="73C237D0"/>
    <w:multiLevelType w:val="hybridMultilevel"/>
    <w:tmpl w:val="D2267A4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51" w15:restartNumberingAfterBreak="0">
    <w:nsid w:val="74B04AE1"/>
    <w:multiLevelType w:val="hybridMultilevel"/>
    <w:tmpl w:val="CFD0D8DA"/>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2" w15:restartNumberingAfterBreak="0">
    <w:nsid w:val="76224D87"/>
    <w:multiLevelType w:val="hybridMultilevel"/>
    <w:tmpl w:val="0A4C481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3" w15:restartNumberingAfterBreak="0">
    <w:nsid w:val="76987285"/>
    <w:multiLevelType w:val="hybridMultilevel"/>
    <w:tmpl w:val="1B8E8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4" w15:restartNumberingAfterBreak="0">
    <w:nsid w:val="76B31603"/>
    <w:multiLevelType w:val="hybridMultilevel"/>
    <w:tmpl w:val="6906AB68"/>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55" w15:restartNumberingAfterBreak="0">
    <w:nsid w:val="77350B59"/>
    <w:multiLevelType w:val="hybridMultilevel"/>
    <w:tmpl w:val="1AAE0408"/>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56" w15:restartNumberingAfterBreak="0">
    <w:nsid w:val="7777571F"/>
    <w:multiLevelType w:val="multilevel"/>
    <w:tmpl w:val="09D238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7" w15:restartNumberingAfterBreak="0">
    <w:nsid w:val="788F6375"/>
    <w:multiLevelType w:val="hybridMultilevel"/>
    <w:tmpl w:val="B6BE33D2"/>
    <w:lvl w:ilvl="0" w:tplc="141A0019">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8" w15:restartNumberingAfterBreak="0">
    <w:nsid w:val="78DA2148"/>
    <w:multiLevelType w:val="hybridMultilevel"/>
    <w:tmpl w:val="F28ED2B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59" w15:restartNumberingAfterBreak="0">
    <w:nsid w:val="79091BDF"/>
    <w:multiLevelType w:val="hybridMultilevel"/>
    <w:tmpl w:val="8ADED328"/>
    <w:lvl w:ilvl="0" w:tplc="141A0011">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0" w15:restartNumberingAfterBreak="0">
    <w:nsid w:val="79423D09"/>
    <w:multiLevelType w:val="hybridMultilevel"/>
    <w:tmpl w:val="728E349E"/>
    <w:lvl w:ilvl="0" w:tplc="A96ABE0C">
      <w:start w:val="1"/>
      <w:numFmt w:val="lowerLetter"/>
      <w:lvlText w:val="%1)"/>
      <w:lvlJc w:val="left"/>
      <w:pPr>
        <w:ind w:left="1461" w:hanging="360"/>
      </w:pPr>
      <w:rPr>
        <w:rFonts w:ascii="Calibri" w:hAnsi="Calibri" w:cs="Calibri" w:hint="default"/>
        <w:color w:val="auto"/>
        <w:sz w:val="18"/>
      </w:rPr>
    </w:lvl>
    <w:lvl w:ilvl="1" w:tplc="04090019" w:tentative="1">
      <w:start w:val="1"/>
      <w:numFmt w:val="lowerLetter"/>
      <w:lvlText w:val="%2."/>
      <w:lvlJc w:val="left"/>
      <w:pPr>
        <w:ind w:left="2181" w:hanging="360"/>
      </w:pPr>
    </w:lvl>
    <w:lvl w:ilvl="2" w:tplc="0409001B" w:tentative="1">
      <w:start w:val="1"/>
      <w:numFmt w:val="lowerRoman"/>
      <w:lvlText w:val="%3."/>
      <w:lvlJc w:val="right"/>
      <w:pPr>
        <w:ind w:left="2901" w:hanging="180"/>
      </w:pPr>
    </w:lvl>
    <w:lvl w:ilvl="3" w:tplc="0409000F" w:tentative="1">
      <w:start w:val="1"/>
      <w:numFmt w:val="decimal"/>
      <w:lvlText w:val="%4."/>
      <w:lvlJc w:val="left"/>
      <w:pPr>
        <w:ind w:left="3621" w:hanging="360"/>
      </w:pPr>
    </w:lvl>
    <w:lvl w:ilvl="4" w:tplc="04090019" w:tentative="1">
      <w:start w:val="1"/>
      <w:numFmt w:val="lowerLetter"/>
      <w:lvlText w:val="%5."/>
      <w:lvlJc w:val="left"/>
      <w:pPr>
        <w:ind w:left="4341" w:hanging="360"/>
      </w:pPr>
    </w:lvl>
    <w:lvl w:ilvl="5" w:tplc="0409001B" w:tentative="1">
      <w:start w:val="1"/>
      <w:numFmt w:val="lowerRoman"/>
      <w:lvlText w:val="%6."/>
      <w:lvlJc w:val="right"/>
      <w:pPr>
        <w:ind w:left="5061" w:hanging="180"/>
      </w:pPr>
    </w:lvl>
    <w:lvl w:ilvl="6" w:tplc="0409000F" w:tentative="1">
      <w:start w:val="1"/>
      <w:numFmt w:val="decimal"/>
      <w:lvlText w:val="%7."/>
      <w:lvlJc w:val="left"/>
      <w:pPr>
        <w:ind w:left="5781" w:hanging="360"/>
      </w:pPr>
    </w:lvl>
    <w:lvl w:ilvl="7" w:tplc="04090019" w:tentative="1">
      <w:start w:val="1"/>
      <w:numFmt w:val="lowerLetter"/>
      <w:lvlText w:val="%8."/>
      <w:lvlJc w:val="left"/>
      <w:pPr>
        <w:ind w:left="6501" w:hanging="360"/>
      </w:pPr>
    </w:lvl>
    <w:lvl w:ilvl="8" w:tplc="0409001B" w:tentative="1">
      <w:start w:val="1"/>
      <w:numFmt w:val="lowerRoman"/>
      <w:lvlText w:val="%9."/>
      <w:lvlJc w:val="right"/>
      <w:pPr>
        <w:ind w:left="7221" w:hanging="180"/>
      </w:pPr>
    </w:lvl>
  </w:abstractNum>
  <w:abstractNum w:abstractNumId="261" w15:restartNumberingAfterBreak="0">
    <w:nsid w:val="79451592"/>
    <w:multiLevelType w:val="hybridMultilevel"/>
    <w:tmpl w:val="7D2C62CC"/>
    <w:lvl w:ilvl="0" w:tplc="54687FB2">
      <w:start w:val="1"/>
      <w:numFmt w:val="bullet"/>
      <w:lvlText w:val="-"/>
      <w:lvlJc w:val="left"/>
      <w:pPr>
        <w:ind w:left="1440" w:hanging="360"/>
      </w:pPr>
      <w:rPr>
        <w:rFonts w:ascii="Courier New" w:hAnsi="Courier New" w:hint="default"/>
      </w:rPr>
    </w:lvl>
    <w:lvl w:ilvl="1" w:tplc="141A0003" w:tentative="1">
      <w:start w:val="1"/>
      <w:numFmt w:val="bullet"/>
      <w:lvlText w:val="o"/>
      <w:lvlJc w:val="left"/>
      <w:pPr>
        <w:ind w:left="2160" w:hanging="360"/>
      </w:pPr>
      <w:rPr>
        <w:rFonts w:ascii="Courier New" w:hAnsi="Courier New" w:cs="Courier New" w:hint="default"/>
      </w:rPr>
    </w:lvl>
    <w:lvl w:ilvl="2" w:tplc="141A0005" w:tentative="1">
      <w:start w:val="1"/>
      <w:numFmt w:val="bullet"/>
      <w:lvlText w:val=""/>
      <w:lvlJc w:val="left"/>
      <w:pPr>
        <w:ind w:left="2880" w:hanging="360"/>
      </w:pPr>
      <w:rPr>
        <w:rFonts w:ascii="Wingdings" w:hAnsi="Wingdings" w:hint="default"/>
      </w:rPr>
    </w:lvl>
    <w:lvl w:ilvl="3" w:tplc="141A0001" w:tentative="1">
      <w:start w:val="1"/>
      <w:numFmt w:val="bullet"/>
      <w:lvlText w:val=""/>
      <w:lvlJc w:val="left"/>
      <w:pPr>
        <w:ind w:left="3600" w:hanging="360"/>
      </w:pPr>
      <w:rPr>
        <w:rFonts w:ascii="Symbol" w:hAnsi="Symbol" w:hint="default"/>
      </w:rPr>
    </w:lvl>
    <w:lvl w:ilvl="4" w:tplc="141A0003" w:tentative="1">
      <w:start w:val="1"/>
      <w:numFmt w:val="bullet"/>
      <w:lvlText w:val="o"/>
      <w:lvlJc w:val="left"/>
      <w:pPr>
        <w:ind w:left="4320" w:hanging="360"/>
      </w:pPr>
      <w:rPr>
        <w:rFonts w:ascii="Courier New" w:hAnsi="Courier New" w:cs="Courier New" w:hint="default"/>
      </w:rPr>
    </w:lvl>
    <w:lvl w:ilvl="5" w:tplc="141A0005" w:tentative="1">
      <w:start w:val="1"/>
      <w:numFmt w:val="bullet"/>
      <w:lvlText w:val=""/>
      <w:lvlJc w:val="left"/>
      <w:pPr>
        <w:ind w:left="5040" w:hanging="360"/>
      </w:pPr>
      <w:rPr>
        <w:rFonts w:ascii="Wingdings" w:hAnsi="Wingdings" w:hint="default"/>
      </w:rPr>
    </w:lvl>
    <w:lvl w:ilvl="6" w:tplc="141A0001" w:tentative="1">
      <w:start w:val="1"/>
      <w:numFmt w:val="bullet"/>
      <w:lvlText w:val=""/>
      <w:lvlJc w:val="left"/>
      <w:pPr>
        <w:ind w:left="5760" w:hanging="360"/>
      </w:pPr>
      <w:rPr>
        <w:rFonts w:ascii="Symbol" w:hAnsi="Symbol" w:hint="default"/>
      </w:rPr>
    </w:lvl>
    <w:lvl w:ilvl="7" w:tplc="141A0003" w:tentative="1">
      <w:start w:val="1"/>
      <w:numFmt w:val="bullet"/>
      <w:lvlText w:val="o"/>
      <w:lvlJc w:val="left"/>
      <w:pPr>
        <w:ind w:left="6480" w:hanging="360"/>
      </w:pPr>
      <w:rPr>
        <w:rFonts w:ascii="Courier New" w:hAnsi="Courier New" w:cs="Courier New" w:hint="default"/>
      </w:rPr>
    </w:lvl>
    <w:lvl w:ilvl="8" w:tplc="141A0005" w:tentative="1">
      <w:start w:val="1"/>
      <w:numFmt w:val="bullet"/>
      <w:lvlText w:val=""/>
      <w:lvlJc w:val="left"/>
      <w:pPr>
        <w:ind w:left="7200" w:hanging="360"/>
      </w:pPr>
      <w:rPr>
        <w:rFonts w:ascii="Wingdings" w:hAnsi="Wingdings" w:hint="default"/>
      </w:rPr>
    </w:lvl>
  </w:abstractNum>
  <w:abstractNum w:abstractNumId="262" w15:restartNumberingAfterBreak="0">
    <w:nsid w:val="79EB105C"/>
    <w:multiLevelType w:val="hybridMultilevel"/>
    <w:tmpl w:val="9092D564"/>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63" w15:restartNumberingAfterBreak="0">
    <w:nsid w:val="7A1F3F7B"/>
    <w:multiLevelType w:val="hybridMultilevel"/>
    <w:tmpl w:val="D8A0160A"/>
    <w:lvl w:ilvl="0" w:tplc="FFFFFFFF">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4" w15:restartNumberingAfterBreak="0">
    <w:nsid w:val="7A2F38C8"/>
    <w:multiLevelType w:val="hybridMultilevel"/>
    <w:tmpl w:val="EE96839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5" w15:restartNumberingAfterBreak="0">
    <w:nsid w:val="7A8F7FFD"/>
    <w:multiLevelType w:val="hybridMultilevel"/>
    <w:tmpl w:val="C2BC38EA"/>
    <w:lvl w:ilvl="0" w:tplc="141A0017">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66" w15:restartNumberingAfterBreak="0">
    <w:nsid w:val="7AE92194"/>
    <w:multiLevelType w:val="hybridMultilevel"/>
    <w:tmpl w:val="C0DC662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67" w15:restartNumberingAfterBreak="0">
    <w:nsid w:val="7BA00358"/>
    <w:multiLevelType w:val="hybridMultilevel"/>
    <w:tmpl w:val="55F4F8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8" w15:restartNumberingAfterBreak="0">
    <w:nsid w:val="7BA81E93"/>
    <w:multiLevelType w:val="hybridMultilevel"/>
    <w:tmpl w:val="4BFA04E2"/>
    <w:lvl w:ilvl="0" w:tplc="FFFFFFFF">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9" w15:restartNumberingAfterBreak="0">
    <w:nsid w:val="7C495A97"/>
    <w:multiLevelType w:val="hybridMultilevel"/>
    <w:tmpl w:val="B7CA4224"/>
    <w:lvl w:ilvl="0" w:tplc="A96ABE0C">
      <w:start w:val="1"/>
      <w:numFmt w:val="lowerLetter"/>
      <w:lvlText w:val="%1)"/>
      <w:lvlJc w:val="left"/>
      <w:pPr>
        <w:ind w:left="360" w:firstLine="0"/>
      </w:pPr>
      <w:rPr>
        <w:rFonts w:ascii="Calibri" w:hAnsi="Calibri" w:cs="Calibri" w:hint="default"/>
        <w:color w:val="auto"/>
        <w:sz w:val="18"/>
      </w:rPr>
    </w:lvl>
    <w:lvl w:ilvl="1" w:tplc="FFFFFFFF">
      <w:start w:val="1"/>
      <w:numFmt w:val="bullet"/>
      <w:lvlText w:val="o"/>
      <w:lvlJc w:val="left"/>
      <w:pPr>
        <w:ind w:left="1130" w:hanging="360"/>
      </w:pPr>
      <w:rPr>
        <w:rFonts w:ascii="Courier New" w:hAnsi="Courier New" w:cs="Courier New" w:hint="default"/>
      </w:rPr>
    </w:lvl>
    <w:lvl w:ilvl="2" w:tplc="FFFFFFFF">
      <w:start w:val="1"/>
      <w:numFmt w:val="bullet"/>
      <w:lvlText w:val=""/>
      <w:lvlJc w:val="left"/>
      <w:pPr>
        <w:ind w:left="1850" w:hanging="360"/>
      </w:pPr>
      <w:rPr>
        <w:rFonts w:ascii="Wingdings" w:hAnsi="Wingdings" w:hint="default"/>
      </w:rPr>
    </w:lvl>
    <w:lvl w:ilvl="3" w:tplc="FFFFFFFF">
      <w:start w:val="1"/>
      <w:numFmt w:val="bullet"/>
      <w:lvlText w:val=""/>
      <w:lvlJc w:val="left"/>
      <w:pPr>
        <w:ind w:left="2570" w:hanging="360"/>
      </w:pPr>
      <w:rPr>
        <w:rFonts w:ascii="Symbol" w:hAnsi="Symbol" w:hint="default"/>
      </w:rPr>
    </w:lvl>
    <w:lvl w:ilvl="4" w:tplc="FFFFFFFF">
      <w:start w:val="1"/>
      <w:numFmt w:val="bullet"/>
      <w:lvlText w:val="o"/>
      <w:lvlJc w:val="left"/>
      <w:pPr>
        <w:ind w:left="3290" w:hanging="360"/>
      </w:pPr>
      <w:rPr>
        <w:rFonts w:ascii="Courier New" w:hAnsi="Courier New" w:cs="Courier New" w:hint="default"/>
      </w:rPr>
    </w:lvl>
    <w:lvl w:ilvl="5" w:tplc="FFFFFFFF">
      <w:start w:val="1"/>
      <w:numFmt w:val="bullet"/>
      <w:lvlText w:val=""/>
      <w:lvlJc w:val="left"/>
      <w:pPr>
        <w:ind w:left="4010" w:hanging="360"/>
      </w:pPr>
      <w:rPr>
        <w:rFonts w:ascii="Wingdings" w:hAnsi="Wingdings" w:hint="default"/>
      </w:rPr>
    </w:lvl>
    <w:lvl w:ilvl="6" w:tplc="FFFFFFFF">
      <w:start w:val="1"/>
      <w:numFmt w:val="bullet"/>
      <w:lvlText w:val=""/>
      <w:lvlJc w:val="left"/>
      <w:pPr>
        <w:ind w:left="4730" w:hanging="360"/>
      </w:pPr>
      <w:rPr>
        <w:rFonts w:ascii="Symbol" w:hAnsi="Symbol" w:hint="default"/>
      </w:rPr>
    </w:lvl>
    <w:lvl w:ilvl="7" w:tplc="FFFFFFFF">
      <w:start w:val="1"/>
      <w:numFmt w:val="bullet"/>
      <w:lvlText w:val="o"/>
      <w:lvlJc w:val="left"/>
      <w:pPr>
        <w:ind w:left="5450" w:hanging="360"/>
      </w:pPr>
      <w:rPr>
        <w:rFonts w:ascii="Courier New" w:hAnsi="Courier New" w:cs="Courier New" w:hint="default"/>
      </w:rPr>
    </w:lvl>
    <w:lvl w:ilvl="8" w:tplc="FFFFFFFF">
      <w:start w:val="1"/>
      <w:numFmt w:val="bullet"/>
      <w:lvlText w:val=""/>
      <w:lvlJc w:val="left"/>
      <w:pPr>
        <w:ind w:left="6170" w:hanging="360"/>
      </w:pPr>
      <w:rPr>
        <w:rFonts w:ascii="Wingdings" w:hAnsi="Wingdings" w:hint="default"/>
      </w:rPr>
    </w:lvl>
  </w:abstractNum>
  <w:abstractNum w:abstractNumId="270" w15:restartNumberingAfterBreak="0">
    <w:nsid w:val="7CF346B3"/>
    <w:multiLevelType w:val="hybridMultilevel"/>
    <w:tmpl w:val="FA540FD6"/>
    <w:lvl w:ilvl="0" w:tplc="141A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271" w15:restartNumberingAfterBreak="0">
    <w:nsid w:val="7D7E1D5E"/>
    <w:multiLevelType w:val="hybridMultilevel"/>
    <w:tmpl w:val="F5ECF9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2" w15:restartNumberingAfterBreak="0">
    <w:nsid w:val="7D8F37C7"/>
    <w:multiLevelType w:val="hybridMultilevel"/>
    <w:tmpl w:val="F1EC84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3" w15:restartNumberingAfterBreak="0">
    <w:nsid w:val="7D9B6C6A"/>
    <w:multiLevelType w:val="hybridMultilevel"/>
    <w:tmpl w:val="E842A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4" w15:restartNumberingAfterBreak="0">
    <w:nsid w:val="7DB73BFF"/>
    <w:multiLevelType w:val="hybridMultilevel"/>
    <w:tmpl w:val="B192C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5" w15:restartNumberingAfterBreak="0">
    <w:nsid w:val="7E8922BF"/>
    <w:multiLevelType w:val="hybridMultilevel"/>
    <w:tmpl w:val="060A2A8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6" w15:restartNumberingAfterBreak="0">
    <w:nsid w:val="7EB94C9A"/>
    <w:multiLevelType w:val="hybridMultilevel"/>
    <w:tmpl w:val="D60ACD7C"/>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77" w15:restartNumberingAfterBreak="0">
    <w:nsid w:val="7F386DC9"/>
    <w:multiLevelType w:val="hybridMultilevel"/>
    <w:tmpl w:val="D0666FFA"/>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8" w15:restartNumberingAfterBreak="0">
    <w:nsid w:val="7F832B82"/>
    <w:multiLevelType w:val="hybridMultilevel"/>
    <w:tmpl w:val="928EFF2A"/>
    <w:lvl w:ilvl="0" w:tplc="9C40EB9A">
      <w:start w:val="1"/>
      <w:numFmt w:val="bullet"/>
      <w:lvlText w:val=""/>
      <w:lvlJc w:val="left"/>
      <w:pPr>
        <w:ind w:left="1080" w:hanging="360"/>
      </w:pPr>
      <w:rPr>
        <w:rFonts w:ascii="Symbol" w:hAnsi="Symbol" w:hint="default"/>
        <w:u w:color="2F5496"/>
      </w:rPr>
    </w:lvl>
    <w:lvl w:ilvl="1" w:tplc="141A0003" w:tentative="1">
      <w:start w:val="1"/>
      <w:numFmt w:val="bullet"/>
      <w:lvlText w:val="o"/>
      <w:lvlJc w:val="left"/>
      <w:pPr>
        <w:ind w:left="1800" w:hanging="360"/>
      </w:pPr>
      <w:rPr>
        <w:rFonts w:ascii="Courier New" w:hAnsi="Courier New" w:cs="Courier New" w:hint="default"/>
      </w:rPr>
    </w:lvl>
    <w:lvl w:ilvl="2" w:tplc="141A0005" w:tentative="1">
      <w:start w:val="1"/>
      <w:numFmt w:val="bullet"/>
      <w:lvlText w:val=""/>
      <w:lvlJc w:val="left"/>
      <w:pPr>
        <w:ind w:left="2520" w:hanging="360"/>
      </w:pPr>
      <w:rPr>
        <w:rFonts w:ascii="Wingdings" w:hAnsi="Wingdings" w:hint="default"/>
      </w:rPr>
    </w:lvl>
    <w:lvl w:ilvl="3" w:tplc="141A0001" w:tentative="1">
      <w:start w:val="1"/>
      <w:numFmt w:val="bullet"/>
      <w:lvlText w:val=""/>
      <w:lvlJc w:val="left"/>
      <w:pPr>
        <w:ind w:left="3240" w:hanging="360"/>
      </w:pPr>
      <w:rPr>
        <w:rFonts w:ascii="Symbol" w:hAnsi="Symbol" w:hint="default"/>
      </w:rPr>
    </w:lvl>
    <w:lvl w:ilvl="4" w:tplc="141A0003" w:tentative="1">
      <w:start w:val="1"/>
      <w:numFmt w:val="bullet"/>
      <w:lvlText w:val="o"/>
      <w:lvlJc w:val="left"/>
      <w:pPr>
        <w:ind w:left="3960" w:hanging="360"/>
      </w:pPr>
      <w:rPr>
        <w:rFonts w:ascii="Courier New" w:hAnsi="Courier New" w:cs="Courier New" w:hint="default"/>
      </w:rPr>
    </w:lvl>
    <w:lvl w:ilvl="5" w:tplc="141A0005" w:tentative="1">
      <w:start w:val="1"/>
      <w:numFmt w:val="bullet"/>
      <w:lvlText w:val=""/>
      <w:lvlJc w:val="left"/>
      <w:pPr>
        <w:ind w:left="4680" w:hanging="360"/>
      </w:pPr>
      <w:rPr>
        <w:rFonts w:ascii="Wingdings" w:hAnsi="Wingdings" w:hint="default"/>
      </w:rPr>
    </w:lvl>
    <w:lvl w:ilvl="6" w:tplc="141A0001" w:tentative="1">
      <w:start w:val="1"/>
      <w:numFmt w:val="bullet"/>
      <w:lvlText w:val=""/>
      <w:lvlJc w:val="left"/>
      <w:pPr>
        <w:ind w:left="5400" w:hanging="360"/>
      </w:pPr>
      <w:rPr>
        <w:rFonts w:ascii="Symbol" w:hAnsi="Symbol" w:hint="default"/>
      </w:rPr>
    </w:lvl>
    <w:lvl w:ilvl="7" w:tplc="141A0003" w:tentative="1">
      <w:start w:val="1"/>
      <w:numFmt w:val="bullet"/>
      <w:lvlText w:val="o"/>
      <w:lvlJc w:val="left"/>
      <w:pPr>
        <w:ind w:left="6120" w:hanging="360"/>
      </w:pPr>
      <w:rPr>
        <w:rFonts w:ascii="Courier New" w:hAnsi="Courier New" w:cs="Courier New" w:hint="default"/>
      </w:rPr>
    </w:lvl>
    <w:lvl w:ilvl="8" w:tplc="141A0005" w:tentative="1">
      <w:start w:val="1"/>
      <w:numFmt w:val="bullet"/>
      <w:lvlText w:val=""/>
      <w:lvlJc w:val="left"/>
      <w:pPr>
        <w:ind w:left="6840" w:hanging="360"/>
      </w:pPr>
      <w:rPr>
        <w:rFonts w:ascii="Wingdings" w:hAnsi="Wingdings" w:hint="default"/>
      </w:rPr>
    </w:lvl>
  </w:abstractNum>
  <w:abstractNum w:abstractNumId="279" w15:restartNumberingAfterBreak="0">
    <w:nsid w:val="7F914266"/>
    <w:multiLevelType w:val="hybridMultilevel"/>
    <w:tmpl w:val="C61E19CC"/>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29"/>
  </w:num>
  <w:num w:numId="2">
    <w:abstractNumId w:val="186"/>
  </w:num>
  <w:num w:numId="3">
    <w:abstractNumId w:val="68"/>
  </w:num>
  <w:num w:numId="4">
    <w:abstractNumId w:val="110"/>
  </w:num>
  <w:num w:numId="5">
    <w:abstractNumId w:val="162"/>
  </w:num>
  <w:num w:numId="6">
    <w:abstractNumId w:val="255"/>
  </w:num>
  <w:num w:numId="7">
    <w:abstractNumId w:val="130"/>
  </w:num>
  <w:num w:numId="8">
    <w:abstractNumId w:val="215"/>
  </w:num>
  <w:num w:numId="9">
    <w:abstractNumId w:val="33"/>
  </w:num>
  <w:num w:numId="10">
    <w:abstractNumId w:val="67"/>
  </w:num>
  <w:num w:numId="11">
    <w:abstractNumId w:val="92"/>
  </w:num>
  <w:num w:numId="12">
    <w:abstractNumId w:val="221"/>
  </w:num>
  <w:num w:numId="13">
    <w:abstractNumId w:val="202"/>
  </w:num>
  <w:num w:numId="14">
    <w:abstractNumId w:val="233"/>
  </w:num>
  <w:num w:numId="15">
    <w:abstractNumId w:val="65"/>
  </w:num>
  <w:num w:numId="16">
    <w:abstractNumId w:val="224"/>
  </w:num>
  <w:num w:numId="17">
    <w:abstractNumId w:val="220"/>
  </w:num>
  <w:num w:numId="18">
    <w:abstractNumId w:val="198"/>
  </w:num>
  <w:num w:numId="19">
    <w:abstractNumId w:val="139"/>
  </w:num>
  <w:num w:numId="20">
    <w:abstractNumId w:val="64"/>
  </w:num>
  <w:num w:numId="21">
    <w:abstractNumId w:val="150"/>
  </w:num>
  <w:num w:numId="22">
    <w:abstractNumId w:val="147"/>
  </w:num>
  <w:num w:numId="23">
    <w:abstractNumId w:val="7"/>
  </w:num>
  <w:num w:numId="24">
    <w:abstractNumId w:val="149"/>
  </w:num>
  <w:num w:numId="25">
    <w:abstractNumId w:val="131"/>
  </w:num>
  <w:num w:numId="26">
    <w:abstractNumId w:val="116"/>
  </w:num>
  <w:num w:numId="27">
    <w:abstractNumId w:val="194"/>
  </w:num>
  <w:num w:numId="28">
    <w:abstractNumId w:val="75"/>
  </w:num>
  <w:num w:numId="29">
    <w:abstractNumId w:val="63"/>
  </w:num>
  <w:num w:numId="30">
    <w:abstractNumId w:val="133"/>
  </w:num>
  <w:num w:numId="31">
    <w:abstractNumId w:val="4"/>
  </w:num>
  <w:num w:numId="32">
    <w:abstractNumId w:val="173"/>
  </w:num>
  <w:num w:numId="33">
    <w:abstractNumId w:val="49"/>
  </w:num>
  <w:num w:numId="34">
    <w:abstractNumId w:val="39"/>
  </w:num>
  <w:num w:numId="35">
    <w:abstractNumId w:val="129"/>
  </w:num>
  <w:num w:numId="36">
    <w:abstractNumId w:val="249"/>
  </w:num>
  <w:num w:numId="37">
    <w:abstractNumId w:val="118"/>
  </w:num>
  <w:num w:numId="38">
    <w:abstractNumId w:val="40"/>
  </w:num>
  <w:num w:numId="39">
    <w:abstractNumId w:val="179"/>
  </w:num>
  <w:num w:numId="40">
    <w:abstractNumId w:val="85"/>
  </w:num>
  <w:num w:numId="41">
    <w:abstractNumId w:val="13"/>
  </w:num>
  <w:num w:numId="42">
    <w:abstractNumId w:val="161"/>
  </w:num>
  <w:num w:numId="43">
    <w:abstractNumId w:val="248"/>
  </w:num>
  <w:num w:numId="44">
    <w:abstractNumId w:val="52"/>
  </w:num>
  <w:num w:numId="45">
    <w:abstractNumId w:val="74"/>
  </w:num>
  <w:num w:numId="46">
    <w:abstractNumId w:val="3"/>
  </w:num>
  <w:num w:numId="47">
    <w:abstractNumId w:val="124"/>
  </w:num>
  <w:num w:numId="48">
    <w:abstractNumId w:val="71"/>
  </w:num>
  <w:num w:numId="49">
    <w:abstractNumId w:val="83"/>
  </w:num>
  <w:num w:numId="50">
    <w:abstractNumId w:val="270"/>
  </w:num>
  <w:num w:numId="51">
    <w:abstractNumId w:val="244"/>
  </w:num>
  <w:num w:numId="52">
    <w:abstractNumId w:val="93"/>
  </w:num>
  <w:num w:numId="53">
    <w:abstractNumId w:val="176"/>
  </w:num>
  <w:num w:numId="54">
    <w:abstractNumId w:val="12"/>
  </w:num>
  <w:num w:numId="55">
    <w:abstractNumId w:val="237"/>
  </w:num>
  <w:num w:numId="56">
    <w:abstractNumId w:val="14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269"/>
  </w:num>
  <w:num w:numId="62">
    <w:abstractNumId w:val="181"/>
  </w:num>
  <w:num w:numId="63">
    <w:abstractNumId w:val="138"/>
  </w:num>
  <w:num w:numId="64">
    <w:abstractNumId w:val="159"/>
  </w:num>
  <w:num w:numId="65">
    <w:abstractNumId w:val="177"/>
  </w:num>
  <w:num w:numId="66">
    <w:abstractNumId w:val="34"/>
  </w:num>
  <w:num w:numId="67">
    <w:abstractNumId w:val="46"/>
  </w:num>
  <w:num w:numId="68">
    <w:abstractNumId w:val="57"/>
  </w:num>
  <w:num w:numId="69">
    <w:abstractNumId w:val="206"/>
  </w:num>
  <w:num w:numId="70">
    <w:abstractNumId w:val="14"/>
  </w:num>
  <w:num w:numId="71">
    <w:abstractNumId w:val="30"/>
  </w:num>
  <w:num w:numId="72">
    <w:abstractNumId w:val="25"/>
  </w:num>
  <w:num w:numId="73">
    <w:abstractNumId w:val="73"/>
  </w:num>
  <w:num w:numId="74">
    <w:abstractNumId w:val="98"/>
  </w:num>
  <w:num w:numId="75">
    <w:abstractNumId w:val="156"/>
  </w:num>
  <w:num w:numId="76">
    <w:abstractNumId w:val="148"/>
  </w:num>
  <w:num w:numId="77">
    <w:abstractNumId w:val="0"/>
  </w:num>
  <w:num w:numId="78">
    <w:abstractNumId w:val="191"/>
  </w:num>
  <w:num w:numId="79">
    <w:abstractNumId w:val="79"/>
  </w:num>
  <w:num w:numId="80">
    <w:abstractNumId w:val="190"/>
  </w:num>
  <w:num w:numId="81">
    <w:abstractNumId w:val="69"/>
  </w:num>
  <w:num w:numId="82">
    <w:abstractNumId w:val="45"/>
  </w:num>
  <w:num w:numId="83">
    <w:abstractNumId w:val="100"/>
  </w:num>
  <w:num w:numId="84">
    <w:abstractNumId w:val="72"/>
  </w:num>
  <w:num w:numId="85">
    <w:abstractNumId w:val="274"/>
  </w:num>
  <w:num w:numId="86">
    <w:abstractNumId w:val="15"/>
  </w:num>
  <w:num w:numId="87">
    <w:abstractNumId w:val="256"/>
  </w:num>
  <w:num w:numId="88">
    <w:abstractNumId w:val="196"/>
  </w:num>
  <w:num w:numId="89">
    <w:abstractNumId w:val="154"/>
  </w:num>
  <w:num w:numId="90">
    <w:abstractNumId w:val="155"/>
  </w:num>
  <w:num w:numId="91">
    <w:abstractNumId w:val="262"/>
  </w:num>
  <w:num w:numId="92">
    <w:abstractNumId w:val="278"/>
  </w:num>
  <w:num w:numId="93">
    <w:abstractNumId w:val="87"/>
  </w:num>
  <w:num w:numId="94">
    <w:abstractNumId w:val="247"/>
  </w:num>
  <w:num w:numId="95">
    <w:abstractNumId w:val="114"/>
  </w:num>
  <w:num w:numId="96">
    <w:abstractNumId w:val="258"/>
  </w:num>
  <w:num w:numId="97">
    <w:abstractNumId w:val="107"/>
  </w:num>
  <w:num w:numId="98">
    <w:abstractNumId w:val="266"/>
  </w:num>
  <w:num w:numId="99">
    <w:abstractNumId w:val="55"/>
  </w:num>
  <w:num w:numId="100">
    <w:abstractNumId w:val="164"/>
  </w:num>
  <w:num w:numId="101">
    <w:abstractNumId w:val="214"/>
  </w:num>
  <w:num w:numId="102">
    <w:abstractNumId w:val="227"/>
  </w:num>
  <w:num w:numId="103">
    <w:abstractNumId w:val="240"/>
  </w:num>
  <w:num w:numId="104">
    <w:abstractNumId w:val="54"/>
  </w:num>
  <w:num w:numId="105">
    <w:abstractNumId w:val="195"/>
  </w:num>
  <w:num w:numId="106">
    <w:abstractNumId w:val="136"/>
  </w:num>
  <w:num w:numId="107">
    <w:abstractNumId w:val="120"/>
  </w:num>
  <w:num w:numId="108">
    <w:abstractNumId w:val="188"/>
  </w:num>
  <w:num w:numId="109">
    <w:abstractNumId w:val="216"/>
  </w:num>
  <w:num w:numId="110">
    <w:abstractNumId w:val="142"/>
  </w:num>
  <w:num w:numId="111">
    <w:abstractNumId w:val="193"/>
  </w:num>
  <w:num w:numId="112">
    <w:abstractNumId w:val="264"/>
  </w:num>
  <w:num w:numId="113">
    <w:abstractNumId w:val="158"/>
  </w:num>
  <w:num w:numId="114">
    <w:abstractNumId w:val="31"/>
  </w:num>
  <w:num w:numId="115">
    <w:abstractNumId w:val="253"/>
  </w:num>
  <w:num w:numId="116">
    <w:abstractNumId w:val="60"/>
  </w:num>
  <w:num w:numId="117">
    <w:abstractNumId w:val="211"/>
  </w:num>
  <w:num w:numId="118">
    <w:abstractNumId w:val="41"/>
  </w:num>
  <w:num w:numId="119">
    <w:abstractNumId w:val="178"/>
  </w:num>
  <w:num w:numId="120">
    <w:abstractNumId w:val="145"/>
  </w:num>
  <w:num w:numId="121">
    <w:abstractNumId w:val="272"/>
  </w:num>
  <w:num w:numId="122">
    <w:abstractNumId w:val="94"/>
  </w:num>
  <w:num w:numId="123">
    <w:abstractNumId w:val="182"/>
  </w:num>
  <w:num w:numId="124">
    <w:abstractNumId w:val="137"/>
  </w:num>
  <w:num w:numId="125">
    <w:abstractNumId w:val="234"/>
  </w:num>
  <w:num w:numId="126">
    <w:abstractNumId w:val="236"/>
  </w:num>
  <w:num w:numId="127">
    <w:abstractNumId w:val="132"/>
  </w:num>
  <w:num w:numId="128">
    <w:abstractNumId w:val="48"/>
  </w:num>
  <w:num w:numId="129">
    <w:abstractNumId w:val="209"/>
  </w:num>
  <w:num w:numId="130">
    <w:abstractNumId w:val="82"/>
  </w:num>
  <w:num w:numId="131">
    <w:abstractNumId w:val="175"/>
  </w:num>
  <w:num w:numId="132">
    <w:abstractNumId w:val="228"/>
  </w:num>
  <w:num w:numId="133">
    <w:abstractNumId w:val="163"/>
  </w:num>
  <w:num w:numId="134">
    <w:abstractNumId w:val="66"/>
  </w:num>
  <w:num w:numId="135">
    <w:abstractNumId w:val="205"/>
  </w:num>
  <w:num w:numId="136">
    <w:abstractNumId w:val="153"/>
  </w:num>
  <w:num w:numId="137">
    <w:abstractNumId w:val="152"/>
  </w:num>
  <w:num w:numId="138">
    <w:abstractNumId w:val="226"/>
  </w:num>
  <w:num w:numId="139">
    <w:abstractNumId w:val="26"/>
  </w:num>
  <w:num w:numId="140">
    <w:abstractNumId w:val="127"/>
  </w:num>
  <w:num w:numId="141">
    <w:abstractNumId w:val="268"/>
  </w:num>
  <w:num w:numId="142">
    <w:abstractNumId w:val="99"/>
  </w:num>
  <w:num w:numId="143">
    <w:abstractNumId w:val="51"/>
  </w:num>
  <w:num w:numId="144">
    <w:abstractNumId w:val="17"/>
  </w:num>
  <w:num w:numId="145">
    <w:abstractNumId w:val="243"/>
  </w:num>
  <w:num w:numId="146">
    <w:abstractNumId w:val="58"/>
  </w:num>
  <w:num w:numId="147">
    <w:abstractNumId w:val="242"/>
  </w:num>
  <w:num w:numId="148">
    <w:abstractNumId w:val="212"/>
  </w:num>
  <w:num w:numId="149">
    <w:abstractNumId w:val="168"/>
  </w:num>
  <w:num w:numId="150">
    <w:abstractNumId w:val="122"/>
  </w:num>
  <w:num w:numId="151">
    <w:abstractNumId w:val="167"/>
  </w:num>
  <w:num w:numId="152">
    <w:abstractNumId w:val="91"/>
  </w:num>
  <w:num w:numId="153">
    <w:abstractNumId w:val="42"/>
  </w:num>
  <w:num w:numId="154">
    <w:abstractNumId w:val="113"/>
  </w:num>
  <w:num w:numId="155">
    <w:abstractNumId w:val="261"/>
  </w:num>
  <w:num w:numId="156">
    <w:abstractNumId w:val="265"/>
  </w:num>
  <w:num w:numId="157">
    <w:abstractNumId w:val="225"/>
  </w:num>
  <w:num w:numId="158">
    <w:abstractNumId w:val="263"/>
  </w:num>
  <w:num w:numId="159">
    <w:abstractNumId w:val="134"/>
  </w:num>
  <w:num w:numId="160">
    <w:abstractNumId w:val="241"/>
  </w:num>
  <w:num w:numId="161">
    <w:abstractNumId w:val="20"/>
  </w:num>
  <w:num w:numId="162">
    <w:abstractNumId w:val="185"/>
  </w:num>
  <w:num w:numId="163">
    <w:abstractNumId w:val="28"/>
  </w:num>
  <w:num w:numId="164">
    <w:abstractNumId w:val="267"/>
  </w:num>
  <w:num w:numId="165">
    <w:abstractNumId w:val="53"/>
  </w:num>
  <w:num w:numId="166">
    <w:abstractNumId w:val="38"/>
  </w:num>
  <w:num w:numId="167">
    <w:abstractNumId w:val="9"/>
  </w:num>
  <w:num w:numId="168">
    <w:abstractNumId w:val="183"/>
  </w:num>
  <w:num w:numId="169">
    <w:abstractNumId w:val="23"/>
  </w:num>
  <w:num w:numId="170">
    <w:abstractNumId w:val="259"/>
  </w:num>
  <w:num w:numId="171">
    <w:abstractNumId w:val="217"/>
  </w:num>
  <w:num w:numId="172">
    <w:abstractNumId w:val="199"/>
  </w:num>
  <w:num w:numId="173">
    <w:abstractNumId w:val="62"/>
  </w:num>
  <w:num w:numId="174">
    <w:abstractNumId w:val="81"/>
  </w:num>
  <w:num w:numId="175">
    <w:abstractNumId w:val="174"/>
  </w:num>
  <w:num w:numId="176">
    <w:abstractNumId w:val="180"/>
  </w:num>
  <w:num w:numId="177">
    <w:abstractNumId w:val="119"/>
  </w:num>
  <w:num w:numId="178">
    <w:abstractNumId w:val="246"/>
  </w:num>
  <w:num w:numId="179">
    <w:abstractNumId w:val="115"/>
  </w:num>
  <w:num w:numId="180">
    <w:abstractNumId w:val="80"/>
  </w:num>
  <w:num w:numId="181">
    <w:abstractNumId w:val="257"/>
  </w:num>
  <w:num w:numId="182">
    <w:abstractNumId w:val="230"/>
  </w:num>
  <w:num w:numId="183">
    <w:abstractNumId w:val="279"/>
  </w:num>
  <w:num w:numId="184">
    <w:abstractNumId w:val="143"/>
  </w:num>
  <w:num w:numId="185">
    <w:abstractNumId w:val="104"/>
  </w:num>
  <w:num w:numId="186">
    <w:abstractNumId w:val="208"/>
  </w:num>
  <w:num w:numId="187">
    <w:abstractNumId w:val="184"/>
  </w:num>
  <w:num w:numId="188">
    <w:abstractNumId w:val="36"/>
  </w:num>
  <w:num w:numId="189">
    <w:abstractNumId w:val="103"/>
  </w:num>
  <w:num w:numId="190">
    <w:abstractNumId w:val="111"/>
  </w:num>
  <w:num w:numId="191">
    <w:abstractNumId w:val="102"/>
  </w:num>
  <w:num w:numId="192">
    <w:abstractNumId w:val="88"/>
  </w:num>
  <w:num w:numId="193">
    <w:abstractNumId w:val="277"/>
  </w:num>
  <w:num w:numId="194">
    <w:abstractNumId w:val="160"/>
  </w:num>
  <w:num w:numId="195">
    <w:abstractNumId w:val="35"/>
  </w:num>
  <w:num w:numId="196">
    <w:abstractNumId w:val="117"/>
  </w:num>
  <w:num w:numId="197">
    <w:abstractNumId w:val="108"/>
  </w:num>
  <w:num w:numId="198">
    <w:abstractNumId w:val="169"/>
  </w:num>
  <w:num w:numId="199">
    <w:abstractNumId w:val="59"/>
  </w:num>
  <w:num w:numId="200">
    <w:abstractNumId w:val="218"/>
  </w:num>
  <w:num w:numId="201">
    <w:abstractNumId w:val="90"/>
  </w:num>
  <w:num w:numId="202">
    <w:abstractNumId w:val="128"/>
  </w:num>
  <w:num w:numId="203">
    <w:abstractNumId w:val="251"/>
  </w:num>
  <w:num w:numId="204">
    <w:abstractNumId w:val="70"/>
  </w:num>
  <w:num w:numId="205">
    <w:abstractNumId w:val="2"/>
  </w:num>
  <w:num w:numId="206">
    <w:abstractNumId w:val="32"/>
  </w:num>
  <w:num w:numId="207">
    <w:abstractNumId w:val="171"/>
  </w:num>
  <w:num w:numId="208">
    <w:abstractNumId w:val="8"/>
  </w:num>
  <w:num w:numId="209">
    <w:abstractNumId w:val="170"/>
  </w:num>
  <w:num w:numId="210">
    <w:abstractNumId w:val="24"/>
  </w:num>
  <w:num w:numId="211">
    <w:abstractNumId w:val="213"/>
  </w:num>
  <w:num w:numId="212">
    <w:abstractNumId w:val="29"/>
  </w:num>
  <w:num w:numId="213">
    <w:abstractNumId w:val="200"/>
  </w:num>
  <w:num w:numId="214">
    <w:abstractNumId w:val="27"/>
  </w:num>
  <w:num w:numId="215">
    <w:abstractNumId w:val="203"/>
  </w:num>
  <w:num w:numId="216">
    <w:abstractNumId w:val="86"/>
  </w:num>
  <w:num w:numId="217">
    <w:abstractNumId w:val="172"/>
  </w:num>
  <w:num w:numId="218">
    <w:abstractNumId w:val="201"/>
  </w:num>
  <w:num w:numId="219">
    <w:abstractNumId w:val="151"/>
  </w:num>
  <w:num w:numId="220">
    <w:abstractNumId w:val="146"/>
  </w:num>
  <w:num w:numId="221">
    <w:abstractNumId w:val="254"/>
  </w:num>
  <w:num w:numId="222">
    <w:abstractNumId w:val="97"/>
  </w:num>
  <w:num w:numId="223">
    <w:abstractNumId w:val="22"/>
  </w:num>
  <w:num w:numId="224">
    <w:abstractNumId w:val="207"/>
  </w:num>
  <w:num w:numId="225">
    <w:abstractNumId w:val="276"/>
  </w:num>
  <w:num w:numId="226">
    <w:abstractNumId w:val="76"/>
  </w:num>
  <w:num w:numId="227">
    <w:abstractNumId w:val="144"/>
  </w:num>
  <w:num w:numId="228">
    <w:abstractNumId w:val="21"/>
  </w:num>
  <w:num w:numId="229">
    <w:abstractNumId w:val="112"/>
  </w:num>
  <w:num w:numId="230">
    <w:abstractNumId w:val="56"/>
  </w:num>
  <w:num w:numId="231">
    <w:abstractNumId w:val="135"/>
  </w:num>
  <w:num w:numId="232">
    <w:abstractNumId w:val="84"/>
  </w:num>
  <w:num w:numId="233">
    <w:abstractNumId w:val="96"/>
  </w:num>
  <w:num w:numId="234">
    <w:abstractNumId w:val="109"/>
  </w:num>
  <w:num w:numId="235">
    <w:abstractNumId w:val="89"/>
  </w:num>
  <w:num w:numId="236">
    <w:abstractNumId w:val="16"/>
  </w:num>
  <w:num w:numId="237">
    <w:abstractNumId w:val="166"/>
  </w:num>
  <w:num w:numId="238">
    <w:abstractNumId w:val="18"/>
  </w:num>
  <w:num w:numId="239">
    <w:abstractNumId w:val="250"/>
  </w:num>
  <w:num w:numId="240">
    <w:abstractNumId w:val="232"/>
  </w:num>
  <w:num w:numId="241">
    <w:abstractNumId w:val="19"/>
  </w:num>
  <w:num w:numId="242">
    <w:abstractNumId w:val="273"/>
  </w:num>
  <w:num w:numId="243">
    <w:abstractNumId w:val="260"/>
  </w:num>
  <w:num w:numId="244">
    <w:abstractNumId w:val="1"/>
  </w:num>
  <w:num w:numId="245">
    <w:abstractNumId w:val="6"/>
  </w:num>
  <w:num w:numId="246">
    <w:abstractNumId w:val="192"/>
  </w:num>
  <w:num w:numId="247">
    <w:abstractNumId w:val="275"/>
  </w:num>
  <w:num w:numId="248">
    <w:abstractNumId w:val="165"/>
  </w:num>
  <w:num w:numId="249">
    <w:abstractNumId w:val="105"/>
  </w:num>
  <w:num w:numId="250">
    <w:abstractNumId w:val="140"/>
  </w:num>
  <w:num w:numId="251">
    <w:abstractNumId w:val="204"/>
  </w:num>
  <w:num w:numId="252">
    <w:abstractNumId w:val="271"/>
  </w:num>
  <w:num w:numId="253">
    <w:abstractNumId w:val="245"/>
  </w:num>
  <w:num w:numId="254">
    <w:abstractNumId w:val="37"/>
  </w:num>
  <w:num w:numId="255">
    <w:abstractNumId w:val="95"/>
  </w:num>
  <w:num w:numId="256">
    <w:abstractNumId w:val="106"/>
  </w:num>
  <w:num w:numId="257">
    <w:abstractNumId w:val="235"/>
  </w:num>
  <w:num w:numId="258">
    <w:abstractNumId w:val="252"/>
  </w:num>
  <w:num w:numId="259">
    <w:abstractNumId w:val="77"/>
  </w:num>
  <w:num w:numId="260">
    <w:abstractNumId w:val="121"/>
  </w:num>
  <w:num w:numId="261">
    <w:abstractNumId w:val="5"/>
  </w:num>
  <w:num w:numId="262">
    <w:abstractNumId w:val="50"/>
  </w:num>
  <w:num w:numId="263">
    <w:abstractNumId w:val="157"/>
  </w:num>
  <w:num w:numId="264">
    <w:abstractNumId w:val="187"/>
  </w:num>
  <w:num w:numId="265">
    <w:abstractNumId w:val="210"/>
  </w:num>
  <w:num w:numId="266">
    <w:abstractNumId w:val="239"/>
  </w:num>
  <w:num w:numId="267">
    <w:abstractNumId w:val="219"/>
  </w:num>
  <w:num w:numId="268">
    <w:abstractNumId w:val="43"/>
  </w:num>
  <w:num w:numId="269">
    <w:abstractNumId w:val="125"/>
  </w:num>
  <w:num w:numId="270">
    <w:abstractNumId w:val="197"/>
  </w:num>
  <w:num w:numId="271">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2">
    <w:abstractNumId w:val="2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3">
    <w:abstractNumId w:val="222"/>
  </w:num>
  <w:num w:numId="274">
    <w:abstractNumId w:val="123"/>
  </w:num>
  <w:num w:numId="275">
    <w:abstractNumId w:val="223"/>
  </w:num>
  <w:num w:numId="276">
    <w:abstractNumId w:val="101"/>
  </w:num>
  <w:num w:numId="277">
    <w:abstractNumId w:val="47"/>
  </w:num>
  <w:num w:numId="278">
    <w:abstractNumId w:val="238"/>
  </w:num>
  <w:num w:numId="279">
    <w:abstractNumId w:val="61"/>
  </w:num>
  <w:num w:numId="280">
    <w:abstractNumId w:val="44"/>
  </w:num>
  <w:numIdMacAtCleanup w:val="2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1D0B"/>
    <w:rsid w:val="000002CA"/>
    <w:rsid w:val="0000200B"/>
    <w:rsid w:val="0000633B"/>
    <w:rsid w:val="0000770D"/>
    <w:rsid w:val="00007961"/>
    <w:rsid w:val="0001028D"/>
    <w:rsid w:val="00011C56"/>
    <w:rsid w:val="00011CD7"/>
    <w:rsid w:val="00012956"/>
    <w:rsid w:val="00012CB5"/>
    <w:rsid w:val="00013BD8"/>
    <w:rsid w:val="00014CD9"/>
    <w:rsid w:val="0001559E"/>
    <w:rsid w:val="00015765"/>
    <w:rsid w:val="00015C11"/>
    <w:rsid w:val="0001788E"/>
    <w:rsid w:val="00017926"/>
    <w:rsid w:val="000201AE"/>
    <w:rsid w:val="00021A77"/>
    <w:rsid w:val="00021BC6"/>
    <w:rsid w:val="00022111"/>
    <w:rsid w:val="000240F4"/>
    <w:rsid w:val="00024AC1"/>
    <w:rsid w:val="00027F93"/>
    <w:rsid w:val="0003030A"/>
    <w:rsid w:val="00030848"/>
    <w:rsid w:val="00030BD0"/>
    <w:rsid w:val="00031451"/>
    <w:rsid w:val="00033049"/>
    <w:rsid w:val="000338EB"/>
    <w:rsid w:val="00033F2F"/>
    <w:rsid w:val="00034D2E"/>
    <w:rsid w:val="000354DE"/>
    <w:rsid w:val="00035CE1"/>
    <w:rsid w:val="00035DA5"/>
    <w:rsid w:val="00035FD1"/>
    <w:rsid w:val="00036132"/>
    <w:rsid w:val="00036AC0"/>
    <w:rsid w:val="00040C95"/>
    <w:rsid w:val="00041A20"/>
    <w:rsid w:val="000425F9"/>
    <w:rsid w:val="00043EB5"/>
    <w:rsid w:val="000444ED"/>
    <w:rsid w:val="000475C5"/>
    <w:rsid w:val="00047C72"/>
    <w:rsid w:val="000507FD"/>
    <w:rsid w:val="00051E5F"/>
    <w:rsid w:val="0005572D"/>
    <w:rsid w:val="00055D3D"/>
    <w:rsid w:val="00055D4A"/>
    <w:rsid w:val="00056348"/>
    <w:rsid w:val="00057DA0"/>
    <w:rsid w:val="00060922"/>
    <w:rsid w:val="00061271"/>
    <w:rsid w:val="00062065"/>
    <w:rsid w:val="00062C8E"/>
    <w:rsid w:val="00064E00"/>
    <w:rsid w:val="00064EE6"/>
    <w:rsid w:val="00066FD6"/>
    <w:rsid w:val="000674F6"/>
    <w:rsid w:val="00070F01"/>
    <w:rsid w:val="00071C15"/>
    <w:rsid w:val="00072A0D"/>
    <w:rsid w:val="00072DE1"/>
    <w:rsid w:val="000734CE"/>
    <w:rsid w:val="0007380A"/>
    <w:rsid w:val="00073BC8"/>
    <w:rsid w:val="00073BED"/>
    <w:rsid w:val="0007557A"/>
    <w:rsid w:val="00075D23"/>
    <w:rsid w:val="00075EE7"/>
    <w:rsid w:val="00076544"/>
    <w:rsid w:val="0007692B"/>
    <w:rsid w:val="00081DBE"/>
    <w:rsid w:val="00082C68"/>
    <w:rsid w:val="00083EE6"/>
    <w:rsid w:val="0008436A"/>
    <w:rsid w:val="00086C71"/>
    <w:rsid w:val="00086CD2"/>
    <w:rsid w:val="00090A65"/>
    <w:rsid w:val="0009138F"/>
    <w:rsid w:val="0009176E"/>
    <w:rsid w:val="00091B0F"/>
    <w:rsid w:val="000927A5"/>
    <w:rsid w:val="00092A37"/>
    <w:rsid w:val="000942DB"/>
    <w:rsid w:val="00094D33"/>
    <w:rsid w:val="0009505D"/>
    <w:rsid w:val="00095658"/>
    <w:rsid w:val="00095846"/>
    <w:rsid w:val="00095C97"/>
    <w:rsid w:val="000960AF"/>
    <w:rsid w:val="0009662C"/>
    <w:rsid w:val="00096C41"/>
    <w:rsid w:val="000A0143"/>
    <w:rsid w:val="000A02CD"/>
    <w:rsid w:val="000A1A35"/>
    <w:rsid w:val="000A3050"/>
    <w:rsid w:val="000A3A20"/>
    <w:rsid w:val="000A3EF2"/>
    <w:rsid w:val="000A5078"/>
    <w:rsid w:val="000A6394"/>
    <w:rsid w:val="000A7E43"/>
    <w:rsid w:val="000B0165"/>
    <w:rsid w:val="000B021C"/>
    <w:rsid w:val="000B2100"/>
    <w:rsid w:val="000B2355"/>
    <w:rsid w:val="000B293A"/>
    <w:rsid w:val="000B305E"/>
    <w:rsid w:val="000B42E0"/>
    <w:rsid w:val="000B4FFA"/>
    <w:rsid w:val="000B510F"/>
    <w:rsid w:val="000B6810"/>
    <w:rsid w:val="000C03EA"/>
    <w:rsid w:val="000C1877"/>
    <w:rsid w:val="000C1DC9"/>
    <w:rsid w:val="000C2D8B"/>
    <w:rsid w:val="000C46DF"/>
    <w:rsid w:val="000C6A25"/>
    <w:rsid w:val="000C705E"/>
    <w:rsid w:val="000C7DA6"/>
    <w:rsid w:val="000D016F"/>
    <w:rsid w:val="000D0592"/>
    <w:rsid w:val="000D113A"/>
    <w:rsid w:val="000D22C7"/>
    <w:rsid w:val="000D2F22"/>
    <w:rsid w:val="000D3F0C"/>
    <w:rsid w:val="000D3F41"/>
    <w:rsid w:val="000D5AEB"/>
    <w:rsid w:val="000D6335"/>
    <w:rsid w:val="000D640D"/>
    <w:rsid w:val="000D7E58"/>
    <w:rsid w:val="000E0DEA"/>
    <w:rsid w:val="000E1453"/>
    <w:rsid w:val="000E1F4D"/>
    <w:rsid w:val="000E23F1"/>
    <w:rsid w:val="000E3885"/>
    <w:rsid w:val="000E461B"/>
    <w:rsid w:val="000E481D"/>
    <w:rsid w:val="000E4FD6"/>
    <w:rsid w:val="000E53DB"/>
    <w:rsid w:val="000E6327"/>
    <w:rsid w:val="000E73BD"/>
    <w:rsid w:val="000F1C74"/>
    <w:rsid w:val="000F2ED7"/>
    <w:rsid w:val="000F33D0"/>
    <w:rsid w:val="000F35E3"/>
    <w:rsid w:val="000F3C23"/>
    <w:rsid w:val="000F49F7"/>
    <w:rsid w:val="000F5F14"/>
    <w:rsid w:val="000F780E"/>
    <w:rsid w:val="00100174"/>
    <w:rsid w:val="001008FA"/>
    <w:rsid w:val="0010125D"/>
    <w:rsid w:val="001019C7"/>
    <w:rsid w:val="00101EF6"/>
    <w:rsid w:val="001029CE"/>
    <w:rsid w:val="00102E4C"/>
    <w:rsid w:val="001031D6"/>
    <w:rsid w:val="0010397B"/>
    <w:rsid w:val="00103E90"/>
    <w:rsid w:val="00104355"/>
    <w:rsid w:val="001047A9"/>
    <w:rsid w:val="00104CBB"/>
    <w:rsid w:val="00105A5C"/>
    <w:rsid w:val="00110E18"/>
    <w:rsid w:val="00111F3C"/>
    <w:rsid w:val="00112975"/>
    <w:rsid w:val="00112B65"/>
    <w:rsid w:val="00113B65"/>
    <w:rsid w:val="001148C2"/>
    <w:rsid w:val="0011715F"/>
    <w:rsid w:val="00117306"/>
    <w:rsid w:val="00117A04"/>
    <w:rsid w:val="00117B6D"/>
    <w:rsid w:val="00120959"/>
    <w:rsid w:val="00120EDA"/>
    <w:rsid w:val="00121870"/>
    <w:rsid w:val="00122B17"/>
    <w:rsid w:val="0012371E"/>
    <w:rsid w:val="00124688"/>
    <w:rsid w:val="00125986"/>
    <w:rsid w:val="0012660E"/>
    <w:rsid w:val="00127CB6"/>
    <w:rsid w:val="001319F4"/>
    <w:rsid w:val="0013263A"/>
    <w:rsid w:val="00132695"/>
    <w:rsid w:val="00132CDA"/>
    <w:rsid w:val="00132CFF"/>
    <w:rsid w:val="0013312B"/>
    <w:rsid w:val="00133258"/>
    <w:rsid w:val="00133930"/>
    <w:rsid w:val="00133C56"/>
    <w:rsid w:val="001347F5"/>
    <w:rsid w:val="001356F3"/>
    <w:rsid w:val="001363AC"/>
    <w:rsid w:val="00140620"/>
    <w:rsid w:val="001421D0"/>
    <w:rsid w:val="00143426"/>
    <w:rsid w:val="00144ACB"/>
    <w:rsid w:val="00145976"/>
    <w:rsid w:val="0014658A"/>
    <w:rsid w:val="001465AB"/>
    <w:rsid w:val="00146B87"/>
    <w:rsid w:val="00146CCC"/>
    <w:rsid w:val="0014743C"/>
    <w:rsid w:val="0015048D"/>
    <w:rsid w:val="00150572"/>
    <w:rsid w:val="00150FC3"/>
    <w:rsid w:val="001511C7"/>
    <w:rsid w:val="001522B6"/>
    <w:rsid w:val="00152411"/>
    <w:rsid w:val="00152710"/>
    <w:rsid w:val="00152AA8"/>
    <w:rsid w:val="00152B7D"/>
    <w:rsid w:val="001532A6"/>
    <w:rsid w:val="00153ADA"/>
    <w:rsid w:val="00153BEF"/>
    <w:rsid w:val="00153C15"/>
    <w:rsid w:val="001546E8"/>
    <w:rsid w:val="001553E2"/>
    <w:rsid w:val="00155A5E"/>
    <w:rsid w:val="00156B4F"/>
    <w:rsid w:val="00157636"/>
    <w:rsid w:val="00160849"/>
    <w:rsid w:val="00160C7A"/>
    <w:rsid w:val="00160E7F"/>
    <w:rsid w:val="00161762"/>
    <w:rsid w:val="001635DA"/>
    <w:rsid w:val="001637DD"/>
    <w:rsid w:val="001647AB"/>
    <w:rsid w:val="0016489C"/>
    <w:rsid w:val="001657C4"/>
    <w:rsid w:val="00165961"/>
    <w:rsid w:val="00165D63"/>
    <w:rsid w:val="001676A1"/>
    <w:rsid w:val="0017096D"/>
    <w:rsid w:val="00170C64"/>
    <w:rsid w:val="00171778"/>
    <w:rsid w:val="00171D0C"/>
    <w:rsid w:val="00171E25"/>
    <w:rsid w:val="00172236"/>
    <w:rsid w:val="00172C7A"/>
    <w:rsid w:val="001745B1"/>
    <w:rsid w:val="00174F35"/>
    <w:rsid w:val="00174F6A"/>
    <w:rsid w:val="0017502B"/>
    <w:rsid w:val="00176027"/>
    <w:rsid w:val="00177E0E"/>
    <w:rsid w:val="00180033"/>
    <w:rsid w:val="001810B9"/>
    <w:rsid w:val="001836D5"/>
    <w:rsid w:val="00184010"/>
    <w:rsid w:val="00184738"/>
    <w:rsid w:val="00184FCB"/>
    <w:rsid w:val="00185007"/>
    <w:rsid w:val="00185DBF"/>
    <w:rsid w:val="001864F4"/>
    <w:rsid w:val="00187F68"/>
    <w:rsid w:val="00187F6B"/>
    <w:rsid w:val="00191550"/>
    <w:rsid w:val="001929F9"/>
    <w:rsid w:val="00193184"/>
    <w:rsid w:val="001937AE"/>
    <w:rsid w:val="0019469E"/>
    <w:rsid w:val="0019496D"/>
    <w:rsid w:val="00196D04"/>
    <w:rsid w:val="00197FD8"/>
    <w:rsid w:val="001A0D91"/>
    <w:rsid w:val="001A173D"/>
    <w:rsid w:val="001A17BD"/>
    <w:rsid w:val="001A1809"/>
    <w:rsid w:val="001A34A2"/>
    <w:rsid w:val="001A3945"/>
    <w:rsid w:val="001A39BF"/>
    <w:rsid w:val="001A3E5F"/>
    <w:rsid w:val="001A540A"/>
    <w:rsid w:val="001A60E4"/>
    <w:rsid w:val="001A64CB"/>
    <w:rsid w:val="001A6C93"/>
    <w:rsid w:val="001A7553"/>
    <w:rsid w:val="001B1A8F"/>
    <w:rsid w:val="001B1F0B"/>
    <w:rsid w:val="001B21AE"/>
    <w:rsid w:val="001B27C0"/>
    <w:rsid w:val="001B2D70"/>
    <w:rsid w:val="001B41E2"/>
    <w:rsid w:val="001B4674"/>
    <w:rsid w:val="001B4741"/>
    <w:rsid w:val="001B4AA3"/>
    <w:rsid w:val="001B4D0A"/>
    <w:rsid w:val="001B5FB0"/>
    <w:rsid w:val="001B6B01"/>
    <w:rsid w:val="001B71F2"/>
    <w:rsid w:val="001B7C02"/>
    <w:rsid w:val="001C1628"/>
    <w:rsid w:val="001C2495"/>
    <w:rsid w:val="001C3208"/>
    <w:rsid w:val="001C3D65"/>
    <w:rsid w:val="001C4B64"/>
    <w:rsid w:val="001C6F54"/>
    <w:rsid w:val="001C7225"/>
    <w:rsid w:val="001C7277"/>
    <w:rsid w:val="001C7795"/>
    <w:rsid w:val="001C7EE4"/>
    <w:rsid w:val="001D0FC7"/>
    <w:rsid w:val="001D3B0F"/>
    <w:rsid w:val="001D3B95"/>
    <w:rsid w:val="001D428A"/>
    <w:rsid w:val="001D5535"/>
    <w:rsid w:val="001D6DE3"/>
    <w:rsid w:val="001D741E"/>
    <w:rsid w:val="001E0C31"/>
    <w:rsid w:val="001E171B"/>
    <w:rsid w:val="001E192D"/>
    <w:rsid w:val="001E1BD9"/>
    <w:rsid w:val="001E20B1"/>
    <w:rsid w:val="001E3A81"/>
    <w:rsid w:val="001E498C"/>
    <w:rsid w:val="001E5A03"/>
    <w:rsid w:val="001E6CB5"/>
    <w:rsid w:val="001E7748"/>
    <w:rsid w:val="001F04CB"/>
    <w:rsid w:val="001F0AB1"/>
    <w:rsid w:val="001F0ABF"/>
    <w:rsid w:val="001F0C02"/>
    <w:rsid w:val="001F1679"/>
    <w:rsid w:val="001F198B"/>
    <w:rsid w:val="001F2E30"/>
    <w:rsid w:val="001F2E92"/>
    <w:rsid w:val="001F3012"/>
    <w:rsid w:val="001F3397"/>
    <w:rsid w:val="001F3570"/>
    <w:rsid w:val="001F3DA0"/>
    <w:rsid w:val="001F3FED"/>
    <w:rsid w:val="001F4285"/>
    <w:rsid w:val="001F4C12"/>
    <w:rsid w:val="001F4F97"/>
    <w:rsid w:val="001F61D7"/>
    <w:rsid w:val="001F66C5"/>
    <w:rsid w:val="001F6CF7"/>
    <w:rsid w:val="001F7193"/>
    <w:rsid w:val="001F77A8"/>
    <w:rsid w:val="00201DEE"/>
    <w:rsid w:val="00205F91"/>
    <w:rsid w:val="002066EE"/>
    <w:rsid w:val="0021056C"/>
    <w:rsid w:val="00211A7C"/>
    <w:rsid w:val="00212314"/>
    <w:rsid w:val="00212768"/>
    <w:rsid w:val="00213E5A"/>
    <w:rsid w:val="00216C60"/>
    <w:rsid w:val="0022160D"/>
    <w:rsid w:val="00222313"/>
    <w:rsid w:val="00222D56"/>
    <w:rsid w:val="00222E6F"/>
    <w:rsid w:val="0022319B"/>
    <w:rsid w:val="0022399C"/>
    <w:rsid w:val="002249AF"/>
    <w:rsid w:val="00224E8C"/>
    <w:rsid w:val="00227D1F"/>
    <w:rsid w:val="0023085F"/>
    <w:rsid w:val="0023158A"/>
    <w:rsid w:val="002318F4"/>
    <w:rsid w:val="00232095"/>
    <w:rsid w:val="002328D8"/>
    <w:rsid w:val="00233C5D"/>
    <w:rsid w:val="0023475C"/>
    <w:rsid w:val="00235CFE"/>
    <w:rsid w:val="00235E10"/>
    <w:rsid w:val="002362EE"/>
    <w:rsid w:val="00236BD2"/>
    <w:rsid w:val="002373C0"/>
    <w:rsid w:val="00240C21"/>
    <w:rsid w:val="00241047"/>
    <w:rsid w:val="002421D4"/>
    <w:rsid w:val="00242376"/>
    <w:rsid w:val="00242590"/>
    <w:rsid w:val="00243075"/>
    <w:rsid w:val="002435CF"/>
    <w:rsid w:val="00243FE8"/>
    <w:rsid w:val="00244634"/>
    <w:rsid w:val="0024488C"/>
    <w:rsid w:val="00246723"/>
    <w:rsid w:val="00247393"/>
    <w:rsid w:val="00247E2E"/>
    <w:rsid w:val="00247F3D"/>
    <w:rsid w:val="00250150"/>
    <w:rsid w:val="002507B3"/>
    <w:rsid w:val="00250EC7"/>
    <w:rsid w:val="0025180D"/>
    <w:rsid w:val="002524A5"/>
    <w:rsid w:val="00252827"/>
    <w:rsid w:val="002529C6"/>
    <w:rsid w:val="00252C6C"/>
    <w:rsid w:val="0025323D"/>
    <w:rsid w:val="00253B04"/>
    <w:rsid w:val="0025457C"/>
    <w:rsid w:val="00255B3A"/>
    <w:rsid w:val="00255D89"/>
    <w:rsid w:val="0026001F"/>
    <w:rsid w:val="00260CBD"/>
    <w:rsid w:val="00261DA2"/>
    <w:rsid w:val="00262615"/>
    <w:rsid w:val="00262FEA"/>
    <w:rsid w:val="0026419C"/>
    <w:rsid w:val="00265580"/>
    <w:rsid w:val="00265FB2"/>
    <w:rsid w:val="00267426"/>
    <w:rsid w:val="002679F4"/>
    <w:rsid w:val="00267AA2"/>
    <w:rsid w:val="00270082"/>
    <w:rsid w:val="002701A3"/>
    <w:rsid w:val="00270385"/>
    <w:rsid w:val="00271325"/>
    <w:rsid w:val="00271E5E"/>
    <w:rsid w:val="0027349F"/>
    <w:rsid w:val="002736FA"/>
    <w:rsid w:val="00275A0F"/>
    <w:rsid w:val="00275EC8"/>
    <w:rsid w:val="002764E5"/>
    <w:rsid w:val="00277A6B"/>
    <w:rsid w:val="00280627"/>
    <w:rsid w:val="002809CD"/>
    <w:rsid w:val="00281648"/>
    <w:rsid w:val="00282995"/>
    <w:rsid w:val="00283AB2"/>
    <w:rsid w:val="0028530F"/>
    <w:rsid w:val="0028539A"/>
    <w:rsid w:val="00285484"/>
    <w:rsid w:val="00285A5E"/>
    <w:rsid w:val="00287A1E"/>
    <w:rsid w:val="002900CE"/>
    <w:rsid w:val="002906A8"/>
    <w:rsid w:val="002910AE"/>
    <w:rsid w:val="0029245A"/>
    <w:rsid w:val="002929C4"/>
    <w:rsid w:val="00293799"/>
    <w:rsid w:val="002944F3"/>
    <w:rsid w:val="00294908"/>
    <w:rsid w:val="00294DB8"/>
    <w:rsid w:val="00294E1A"/>
    <w:rsid w:val="00295F73"/>
    <w:rsid w:val="00296090"/>
    <w:rsid w:val="00296B03"/>
    <w:rsid w:val="00296D17"/>
    <w:rsid w:val="002972AF"/>
    <w:rsid w:val="002A0190"/>
    <w:rsid w:val="002A1889"/>
    <w:rsid w:val="002A2428"/>
    <w:rsid w:val="002A6380"/>
    <w:rsid w:val="002A6F6E"/>
    <w:rsid w:val="002B088D"/>
    <w:rsid w:val="002B08C3"/>
    <w:rsid w:val="002B12FE"/>
    <w:rsid w:val="002B1FD3"/>
    <w:rsid w:val="002B43A6"/>
    <w:rsid w:val="002B482D"/>
    <w:rsid w:val="002B4E7C"/>
    <w:rsid w:val="002B588A"/>
    <w:rsid w:val="002B6EF8"/>
    <w:rsid w:val="002C0058"/>
    <w:rsid w:val="002C08ED"/>
    <w:rsid w:val="002C17AA"/>
    <w:rsid w:val="002C2C93"/>
    <w:rsid w:val="002C2CD1"/>
    <w:rsid w:val="002C60CC"/>
    <w:rsid w:val="002C7350"/>
    <w:rsid w:val="002C78C1"/>
    <w:rsid w:val="002C7ADD"/>
    <w:rsid w:val="002D0DB2"/>
    <w:rsid w:val="002D1DDB"/>
    <w:rsid w:val="002D2193"/>
    <w:rsid w:val="002D2D67"/>
    <w:rsid w:val="002D31DB"/>
    <w:rsid w:val="002D3D0A"/>
    <w:rsid w:val="002D4FEE"/>
    <w:rsid w:val="002D5100"/>
    <w:rsid w:val="002D53C7"/>
    <w:rsid w:val="002D5744"/>
    <w:rsid w:val="002D6426"/>
    <w:rsid w:val="002D64A0"/>
    <w:rsid w:val="002D69A0"/>
    <w:rsid w:val="002D7031"/>
    <w:rsid w:val="002D71F3"/>
    <w:rsid w:val="002D7741"/>
    <w:rsid w:val="002D7B5A"/>
    <w:rsid w:val="002D7FD6"/>
    <w:rsid w:val="002E0393"/>
    <w:rsid w:val="002E2CA0"/>
    <w:rsid w:val="002E3AB5"/>
    <w:rsid w:val="002E4F05"/>
    <w:rsid w:val="002E61F2"/>
    <w:rsid w:val="002E64EC"/>
    <w:rsid w:val="002E6CAD"/>
    <w:rsid w:val="002E7505"/>
    <w:rsid w:val="002E766D"/>
    <w:rsid w:val="002E7D85"/>
    <w:rsid w:val="002F016B"/>
    <w:rsid w:val="002F0A6C"/>
    <w:rsid w:val="002F13C4"/>
    <w:rsid w:val="002F15DA"/>
    <w:rsid w:val="002F193D"/>
    <w:rsid w:val="002F53CA"/>
    <w:rsid w:val="002F5D0D"/>
    <w:rsid w:val="002F6313"/>
    <w:rsid w:val="002F6348"/>
    <w:rsid w:val="002F6FFB"/>
    <w:rsid w:val="00300446"/>
    <w:rsid w:val="0030208E"/>
    <w:rsid w:val="0030224B"/>
    <w:rsid w:val="0030274C"/>
    <w:rsid w:val="00302AC4"/>
    <w:rsid w:val="003035BD"/>
    <w:rsid w:val="00306D67"/>
    <w:rsid w:val="00306FC3"/>
    <w:rsid w:val="00307D57"/>
    <w:rsid w:val="00310166"/>
    <w:rsid w:val="00310934"/>
    <w:rsid w:val="00311E78"/>
    <w:rsid w:val="0031260F"/>
    <w:rsid w:val="003126A4"/>
    <w:rsid w:val="00313643"/>
    <w:rsid w:val="00314537"/>
    <w:rsid w:val="00315289"/>
    <w:rsid w:val="00315FEC"/>
    <w:rsid w:val="003160CD"/>
    <w:rsid w:val="00316241"/>
    <w:rsid w:val="00317B21"/>
    <w:rsid w:val="003201A7"/>
    <w:rsid w:val="003207A1"/>
    <w:rsid w:val="00320922"/>
    <w:rsid w:val="0032231D"/>
    <w:rsid w:val="003223BE"/>
    <w:rsid w:val="00323057"/>
    <w:rsid w:val="00323679"/>
    <w:rsid w:val="003239B2"/>
    <w:rsid w:val="00324943"/>
    <w:rsid w:val="003250B3"/>
    <w:rsid w:val="00325808"/>
    <w:rsid w:val="0032585E"/>
    <w:rsid w:val="00326366"/>
    <w:rsid w:val="003276A2"/>
    <w:rsid w:val="003300BA"/>
    <w:rsid w:val="00331251"/>
    <w:rsid w:val="003338B1"/>
    <w:rsid w:val="00333B6C"/>
    <w:rsid w:val="00335FAE"/>
    <w:rsid w:val="003403F1"/>
    <w:rsid w:val="00340738"/>
    <w:rsid w:val="003413F6"/>
    <w:rsid w:val="003419B2"/>
    <w:rsid w:val="00341C0F"/>
    <w:rsid w:val="0034244D"/>
    <w:rsid w:val="003435F0"/>
    <w:rsid w:val="00343CCB"/>
    <w:rsid w:val="00343E9B"/>
    <w:rsid w:val="00343FE7"/>
    <w:rsid w:val="00347E32"/>
    <w:rsid w:val="00350E3D"/>
    <w:rsid w:val="003515D2"/>
    <w:rsid w:val="0035234C"/>
    <w:rsid w:val="003523A7"/>
    <w:rsid w:val="00353645"/>
    <w:rsid w:val="00354051"/>
    <w:rsid w:val="00355CB5"/>
    <w:rsid w:val="00356A6E"/>
    <w:rsid w:val="00357FE7"/>
    <w:rsid w:val="003609BD"/>
    <w:rsid w:val="00361BFD"/>
    <w:rsid w:val="003632B0"/>
    <w:rsid w:val="00363FF7"/>
    <w:rsid w:val="00365249"/>
    <w:rsid w:val="00366B43"/>
    <w:rsid w:val="00370DB9"/>
    <w:rsid w:val="003720F4"/>
    <w:rsid w:val="00372C88"/>
    <w:rsid w:val="00373482"/>
    <w:rsid w:val="003747AF"/>
    <w:rsid w:val="00374962"/>
    <w:rsid w:val="00375A43"/>
    <w:rsid w:val="00375AE1"/>
    <w:rsid w:val="003769E6"/>
    <w:rsid w:val="00376C47"/>
    <w:rsid w:val="00377383"/>
    <w:rsid w:val="00377CD3"/>
    <w:rsid w:val="00380AB1"/>
    <w:rsid w:val="00380E01"/>
    <w:rsid w:val="003826E2"/>
    <w:rsid w:val="0038332A"/>
    <w:rsid w:val="00384C63"/>
    <w:rsid w:val="00384CCA"/>
    <w:rsid w:val="00387239"/>
    <w:rsid w:val="0038728C"/>
    <w:rsid w:val="003937FD"/>
    <w:rsid w:val="0039387A"/>
    <w:rsid w:val="003943D1"/>
    <w:rsid w:val="0039544F"/>
    <w:rsid w:val="003960A0"/>
    <w:rsid w:val="00396FD6"/>
    <w:rsid w:val="0039788F"/>
    <w:rsid w:val="00397CC3"/>
    <w:rsid w:val="003A0181"/>
    <w:rsid w:val="003A068C"/>
    <w:rsid w:val="003A12A2"/>
    <w:rsid w:val="003A13D7"/>
    <w:rsid w:val="003A2093"/>
    <w:rsid w:val="003A219C"/>
    <w:rsid w:val="003A23CC"/>
    <w:rsid w:val="003A2F9A"/>
    <w:rsid w:val="003A3221"/>
    <w:rsid w:val="003A3482"/>
    <w:rsid w:val="003A3FD8"/>
    <w:rsid w:val="003A426B"/>
    <w:rsid w:val="003A44D0"/>
    <w:rsid w:val="003A5B23"/>
    <w:rsid w:val="003A677B"/>
    <w:rsid w:val="003A6999"/>
    <w:rsid w:val="003A6EF0"/>
    <w:rsid w:val="003A7390"/>
    <w:rsid w:val="003A7E8C"/>
    <w:rsid w:val="003B019E"/>
    <w:rsid w:val="003B04D7"/>
    <w:rsid w:val="003B0526"/>
    <w:rsid w:val="003B0B4D"/>
    <w:rsid w:val="003B1363"/>
    <w:rsid w:val="003B1D0B"/>
    <w:rsid w:val="003B226B"/>
    <w:rsid w:val="003B35EA"/>
    <w:rsid w:val="003B39DD"/>
    <w:rsid w:val="003B5E1D"/>
    <w:rsid w:val="003B6405"/>
    <w:rsid w:val="003C263D"/>
    <w:rsid w:val="003C3D18"/>
    <w:rsid w:val="003C58C5"/>
    <w:rsid w:val="003C6A38"/>
    <w:rsid w:val="003C6F11"/>
    <w:rsid w:val="003C77E6"/>
    <w:rsid w:val="003C7B2B"/>
    <w:rsid w:val="003D2748"/>
    <w:rsid w:val="003D2A32"/>
    <w:rsid w:val="003D2D07"/>
    <w:rsid w:val="003D3E62"/>
    <w:rsid w:val="003D4628"/>
    <w:rsid w:val="003D4C9D"/>
    <w:rsid w:val="003D5751"/>
    <w:rsid w:val="003D5C52"/>
    <w:rsid w:val="003D7CFA"/>
    <w:rsid w:val="003E0402"/>
    <w:rsid w:val="003E05F6"/>
    <w:rsid w:val="003E0665"/>
    <w:rsid w:val="003E0C8F"/>
    <w:rsid w:val="003E0F01"/>
    <w:rsid w:val="003E10FA"/>
    <w:rsid w:val="003E32D2"/>
    <w:rsid w:val="003E39E1"/>
    <w:rsid w:val="003E4347"/>
    <w:rsid w:val="003E567E"/>
    <w:rsid w:val="003E716A"/>
    <w:rsid w:val="003F0891"/>
    <w:rsid w:val="003F1C7D"/>
    <w:rsid w:val="003F47EA"/>
    <w:rsid w:val="003F4ACC"/>
    <w:rsid w:val="003F4F78"/>
    <w:rsid w:val="004001EE"/>
    <w:rsid w:val="004014E9"/>
    <w:rsid w:val="00401BAA"/>
    <w:rsid w:val="0040485D"/>
    <w:rsid w:val="004048D5"/>
    <w:rsid w:val="0040585D"/>
    <w:rsid w:val="004072C8"/>
    <w:rsid w:val="0040733F"/>
    <w:rsid w:val="00410EAA"/>
    <w:rsid w:val="0041172A"/>
    <w:rsid w:val="004122E1"/>
    <w:rsid w:val="0041259D"/>
    <w:rsid w:val="004128CF"/>
    <w:rsid w:val="0041406C"/>
    <w:rsid w:val="00414651"/>
    <w:rsid w:val="0041503A"/>
    <w:rsid w:val="004152C0"/>
    <w:rsid w:val="004154ED"/>
    <w:rsid w:val="00415768"/>
    <w:rsid w:val="00415AEE"/>
    <w:rsid w:val="0041643A"/>
    <w:rsid w:val="00416804"/>
    <w:rsid w:val="00416EA3"/>
    <w:rsid w:val="00416F87"/>
    <w:rsid w:val="004173CE"/>
    <w:rsid w:val="004173DD"/>
    <w:rsid w:val="004208AD"/>
    <w:rsid w:val="004226E6"/>
    <w:rsid w:val="00422CD0"/>
    <w:rsid w:val="00423001"/>
    <w:rsid w:val="004233AE"/>
    <w:rsid w:val="004240F0"/>
    <w:rsid w:val="0042497E"/>
    <w:rsid w:val="00425A4E"/>
    <w:rsid w:val="00427582"/>
    <w:rsid w:val="0043106B"/>
    <w:rsid w:val="00432B6D"/>
    <w:rsid w:val="00432E4D"/>
    <w:rsid w:val="004339ED"/>
    <w:rsid w:val="00433A20"/>
    <w:rsid w:val="00434095"/>
    <w:rsid w:val="004341F1"/>
    <w:rsid w:val="0043747C"/>
    <w:rsid w:val="004409DB"/>
    <w:rsid w:val="00442F97"/>
    <w:rsid w:val="00443787"/>
    <w:rsid w:val="00444AC4"/>
    <w:rsid w:val="004451E4"/>
    <w:rsid w:val="00445C6D"/>
    <w:rsid w:val="00445C87"/>
    <w:rsid w:val="004467C8"/>
    <w:rsid w:val="004468C4"/>
    <w:rsid w:val="00446CEA"/>
    <w:rsid w:val="00446E6F"/>
    <w:rsid w:val="004476B5"/>
    <w:rsid w:val="00450870"/>
    <w:rsid w:val="004514EA"/>
    <w:rsid w:val="00451F35"/>
    <w:rsid w:val="00453373"/>
    <w:rsid w:val="0045357E"/>
    <w:rsid w:val="00453AB8"/>
    <w:rsid w:val="0045404F"/>
    <w:rsid w:val="00455E0A"/>
    <w:rsid w:val="00455EFA"/>
    <w:rsid w:val="0045675A"/>
    <w:rsid w:val="004570E8"/>
    <w:rsid w:val="00457A28"/>
    <w:rsid w:val="00457E4A"/>
    <w:rsid w:val="00460944"/>
    <w:rsid w:val="00460A82"/>
    <w:rsid w:val="00460F17"/>
    <w:rsid w:val="00461D56"/>
    <w:rsid w:val="00463399"/>
    <w:rsid w:val="00463B50"/>
    <w:rsid w:val="00463F6D"/>
    <w:rsid w:val="00464752"/>
    <w:rsid w:val="00465D77"/>
    <w:rsid w:val="00466A1A"/>
    <w:rsid w:val="00467322"/>
    <w:rsid w:val="004674B7"/>
    <w:rsid w:val="00470D73"/>
    <w:rsid w:val="004722F7"/>
    <w:rsid w:val="004728D8"/>
    <w:rsid w:val="00472D8A"/>
    <w:rsid w:val="0047355C"/>
    <w:rsid w:val="00474175"/>
    <w:rsid w:val="0047519A"/>
    <w:rsid w:val="004756FA"/>
    <w:rsid w:val="00476B06"/>
    <w:rsid w:val="00476B83"/>
    <w:rsid w:val="004776D9"/>
    <w:rsid w:val="00480013"/>
    <w:rsid w:val="00480EE9"/>
    <w:rsid w:val="0048132A"/>
    <w:rsid w:val="004815F8"/>
    <w:rsid w:val="004816AF"/>
    <w:rsid w:val="00481C1E"/>
    <w:rsid w:val="0048207C"/>
    <w:rsid w:val="004825D3"/>
    <w:rsid w:val="0048263E"/>
    <w:rsid w:val="004826D8"/>
    <w:rsid w:val="00482DA8"/>
    <w:rsid w:val="004837A8"/>
    <w:rsid w:val="004839FB"/>
    <w:rsid w:val="00483A89"/>
    <w:rsid w:val="00483D1E"/>
    <w:rsid w:val="00484B14"/>
    <w:rsid w:val="004850B2"/>
    <w:rsid w:val="0048511D"/>
    <w:rsid w:val="004856C4"/>
    <w:rsid w:val="00485EF0"/>
    <w:rsid w:val="004860A4"/>
    <w:rsid w:val="004867A0"/>
    <w:rsid w:val="004879A0"/>
    <w:rsid w:val="00487D60"/>
    <w:rsid w:val="004908F7"/>
    <w:rsid w:val="00490DFF"/>
    <w:rsid w:val="00491B5D"/>
    <w:rsid w:val="004928D8"/>
    <w:rsid w:val="00493003"/>
    <w:rsid w:val="00493625"/>
    <w:rsid w:val="00493940"/>
    <w:rsid w:val="00493B3B"/>
    <w:rsid w:val="004941CF"/>
    <w:rsid w:val="00494AE3"/>
    <w:rsid w:val="00495035"/>
    <w:rsid w:val="00495FF1"/>
    <w:rsid w:val="00497039"/>
    <w:rsid w:val="00497745"/>
    <w:rsid w:val="00497B57"/>
    <w:rsid w:val="004A24ED"/>
    <w:rsid w:val="004A25F9"/>
    <w:rsid w:val="004A29AA"/>
    <w:rsid w:val="004A3140"/>
    <w:rsid w:val="004A3290"/>
    <w:rsid w:val="004A387A"/>
    <w:rsid w:val="004A4408"/>
    <w:rsid w:val="004A54C9"/>
    <w:rsid w:val="004A6B93"/>
    <w:rsid w:val="004A6C90"/>
    <w:rsid w:val="004A70A6"/>
    <w:rsid w:val="004A728A"/>
    <w:rsid w:val="004A7784"/>
    <w:rsid w:val="004A7823"/>
    <w:rsid w:val="004A7F3A"/>
    <w:rsid w:val="004B01AC"/>
    <w:rsid w:val="004B2029"/>
    <w:rsid w:val="004B5441"/>
    <w:rsid w:val="004B63B0"/>
    <w:rsid w:val="004B76E7"/>
    <w:rsid w:val="004C2C36"/>
    <w:rsid w:val="004C47AE"/>
    <w:rsid w:val="004C4805"/>
    <w:rsid w:val="004C4B54"/>
    <w:rsid w:val="004C5E86"/>
    <w:rsid w:val="004C6591"/>
    <w:rsid w:val="004C7ADB"/>
    <w:rsid w:val="004D114F"/>
    <w:rsid w:val="004D152D"/>
    <w:rsid w:val="004D26D0"/>
    <w:rsid w:val="004D3BCE"/>
    <w:rsid w:val="004D3EA0"/>
    <w:rsid w:val="004D4378"/>
    <w:rsid w:val="004D4831"/>
    <w:rsid w:val="004D5E4C"/>
    <w:rsid w:val="004D6927"/>
    <w:rsid w:val="004D6EBA"/>
    <w:rsid w:val="004D7604"/>
    <w:rsid w:val="004D7D4D"/>
    <w:rsid w:val="004E065C"/>
    <w:rsid w:val="004E35AC"/>
    <w:rsid w:val="004E370F"/>
    <w:rsid w:val="004E3734"/>
    <w:rsid w:val="004E48F7"/>
    <w:rsid w:val="004E75D1"/>
    <w:rsid w:val="004E7D21"/>
    <w:rsid w:val="004F023A"/>
    <w:rsid w:val="004F1C3C"/>
    <w:rsid w:val="004F3451"/>
    <w:rsid w:val="004F46E2"/>
    <w:rsid w:val="004F5165"/>
    <w:rsid w:val="004F5D5A"/>
    <w:rsid w:val="004F7C12"/>
    <w:rsid w:val="004F7D23"/>
    <w:rsid w:val="00500244"/>
    <w:rsid w:val="00500FF0"/>
    <w:rsid w:val="00501934"/>
    <w:rsid w:val="005029AD"/>
    <w:rsid w:val="0050442E"/>
    <w:rsid w:val="00506319"/>
    <w:rsid w:val="00506396"/>
    <w:rsid w:val="0050657E"/>
    <w:rsid w:val="0050696E"/>
    <w:rsid w:val="00506F2C"/>
    <w:rsid w:val="0050733B"/>
    <w:rsid w:val="00511063"/>
    <w:rsid w:val="005114C2"/>
    <w:rsid w:val="00511AF5"/>
    <w:rsid w:val="0051239A"/>
    <w:rsid w:val="005124AD"/>
    <w:rsid w:val="0051284B"/>
    <w:rsid w:val="005128A0"/>
    <w:rsid w:val="00512D60"/>
    <w:rsid w:val="00513F05"/>
    <w:rsid w:val="00514AA2"/>
    <w:rsid w:val="00514BD3"/>
    <w:rsid w:val="005151D5"/>
    <w:rsid w:val="00515E31"/>
    <w:rsid w:val="0051621B"/>
    <w:rsid w:val="00516B5E"/>
    <w:rsid w:val="0052004F"/>
    <w:rsid w:val="005201A7"/>
    <w:rsid w:val="005205B8"/>
    <w:rsid w:val="0052172F"/>
    <w:rsid w:val="00522071"/>
    <w:rsid w:val="005224CC"/>
    <w:rsid w:val="00522A0D"/>
    <w:rsid w:val="00522A18"/>
    <w:rsid w:val="00524598"/>
    <w:rsid w:val="00525790"/>
    <w:rsid w:val="00525954"/>
    <w:rsid w:val="0052600F"/>
    <w:rsid w:val="005266E3"/>
    <w:rsid w:val="00526CD6"/>
    <w:rsid w:val="00527285"/>
    <w:rsid w:val="00527C11"/>
    <w:rsid w:val="00530EC1"/>
    <w:rsid w:val="005319C3"/>
    <w:rsid w:val="005319DA"/>
    <w:rsid w:val="00532459"/>
    <w:rsid w:val="0053257F"/>
    <w:rsid w:val="0053479A"/>
    <w:rsid w:val="00536458"/>
    <w:rsid w:val="00536804"/>
    <w:rsid w:val="00540167"/>
    <w:rsid w:val="0054266E"/>
    <w:rsid w:val="00542A14"/>
    <w:rsid w:val="00542E43"/>
    <w:rsid w:val="00542F2C"/>
    <w:rsid w:val="00543173"/>
    <w:rsid w:val="005437A6"/>
    <w:rsid w:val="00543FDE"/>
    <w:rsid w:val="0054419D"/>
    <w:rsid w:val="0054519E"/>
    <w:rsid w:val="00545A80"/>
    <w:rsid w:val="00545A86"/>
    <w:rsid w:val="00545C00"/>
    <w:rsid w:val="00546E97"/>
    <w:rsid w:val="00547625"/>
    <w:rsid w:val="00547927"/>
    <w:rsid w:val="005500EE"/>
    <w:rsid w:val="00551354"/>
    <w:rsid w:val="00552BF6"/>
    <w:rsid w:val="005535CD"/>
    <w:rsid w:val="00554673"/>
    <w:rsid w:val="005546D8"/>
    <w:rsid w:val="00554AD0"/>
    <w:rsid w:val="00555C0E"/>
    <w:rsid w:val="00555EB0"/>
    <w:rsid w:val="00556D1B"/>
    <w:rsid w:val="00557271"/>
    <w:rsid w:val="00560DF7"/>
    <w:rsid w:val="00561302"/>
    <w:rsid w:val="005619FD"/>
    <w:rsid w:val="00564395"/>
    <w:rsid w:val="00564AF1"/>
    <w:rsid w:val="00564F1C"/>
    <w:rsid w:val="00565229"/>
    <w:rsid w:val="00565A89"/>
    <w:rsid w:val="0056604D"/>
    <w:rsid w:val="005661B8"/>
    <w:rsid w:val="00566DB7"/>
    <w:rsid w:val="00567082"/>
    <w:rsid w:val="0056737E"/>
    <w:rsid w:val="005677E2"/>
    <w:rsid w:val="00567A9B"/>
    <w:rsid w:val="005702D3"/>
    <w:rsid w:val="00570F11"/>
    <w:rsid w:val="00571414"/>
    <w:rsid w:val="00571DA4"/>
    <w:rsid w:val="00573731"/>
    <w:rsid w:val="00574B32"/>
    <w:rsid w:val="00576E75"/>
    <w:rsid w:val="0057712F"/>
    <w:rsid w:val="005772AE"/>
    <w:rsid w:val="00577C8A"/>
    <w:rsid w:val="0058002B"/>
    <w:rsid w:val="00581588"/>
    <w:rsid w:val="00582305"/>
    <w:rsid w:val="00584882"/>
    <w:rsid w:val="00585A7E"/>
    <w:rsid w:val="00585BD0"/>
    <w:rsid w:val="005902F6"/>
    <w:rsid w:val="005904AF"/>
    <w:rsid w:val="00591395"/>
    <w:rsid w:val="00591E52"/>
    <w:rsid w:val="00592D2B"/>
    <w:rsid w:val="00595290"/>
    <w:rsid w:val="005955B9"/>
    <w:rsid w:val="00595EB8"/>
    <w:rsid w:val="00596D00"/>
    <w:rsid w:val="005975C5"/>
    <w:rsid w:val="00597C40"/>
    <w:rsid w:val="00597D54"/>
    <w:rsid w:val="005A00DE"/>
    <w:rsid w:val="005A2FE0"/>
    <w:rsid w:val="005A3232"/>
    <w:rsid w:val="005A3430"/>
    <w:rsid w:val="005A39E1"/>
    <w:rsid w:val="005A4204"/>
    <w:rsid w:val="005A5AF1"/>
    <w:rsid w:val="005A5C71"/>
    <w:rsid w:val="005A5F72"/>
    <w:rsid w:val="005A6947"/>
    <w:rsid w:val="005A6C83"/>
    <w:rsid w:val="005A6E56"/>
    <w:rsid w:val="005A73D1"/>
    <w:rsid w:val="005A7404"/>
    <w:rsid w:val="005A7C9D"/>
    <w:rsid w:val="005B0366"/>
    <w:rsid w:val="005B0569"/>
    <w:rsid w:val="005B0B0A"/>
    <w:rsid w:val="005B0C32"/>
    <w:rsid w:val="005B15B8"/>
    <w:rsid w:val="005B15FA"/>
    <w:rsid w:val="005B21C8"/>
    <w:rsid w:val="005B35C4"/>
    <w:rsid w:val="005B40AD"/>
    <w:rsid w:val="005B7C5B"/>
    <w:rsid w:val="005B7C5C"/>
    <w:rsid w:val="005C22DF"/>
    <w:rsid w:val="005C3FA8"/>
    <w:rsid w:val="005C44ED"/>
    <w:rsid w:val="005C4A86"/>
    <w:rsid w:val="005C4BC9"/>
    <w:rsid w:val="005C4FC1"/>
    <w:rsid w:val="005C6637"/>
    <w:rsid w:val="005C7CFE"/>
    <w:rsid w:val="005D0748"/>
    <w:rsid w:val="005D1277"/>
    <w:rsid w:val="005D1CB7"/>
    <w:rsid w:val="005D292D"/>
    <w:rsid w:val="005D2AA0"/>
    <w:rsid w:val="005D2CAA"/>
    <w:rsid w:val="005D37A5"/>
    <w:rsid w:val="005D387B"/>
    <w:rsid w:val="005D3B21"/>
    <w:rsid w:val="005D3CE7"/>
    <w:rsid w:val="005D42FB"/>
    <w:rsid w:val="005D4EED"/>
    <w:rsid w:val="005D5795"/>
    <w:rsid w:val="005D5D6B"/>
    <w:rsid w:val="005D6B4B"/>
    <w:rsid w:val="005D6B64"/>
    <w:rsid w:val="005D775D"/>
    <w:rsid w:val="005E0338"/>
    <w:rsid w:val="005E0BD3"/>
    <w:rsid w:val="005E22EF"/>
    <w:rsid w:val="005E23FD"/>
    <w:rsid w:val="005E3886"/>
    <w:rsid w:val="005E46CA"/>
    <w:rsid w:val="005E4914"/>
    <w:rsid w:val="005E5546"/>
    <w:rsid w:val="005E61FE"/>
    <w:rsid w:val="005E6397"/>
    <w:rsid w:val="005F0342"/>
    <w:rsid w:val="005F09A7"/>
    <w:rsid w:val="005F14BF"/>
    <w:rsid w:val="005F1A58"/>
    <w:rsid w:val="005F3269"/>
    <w:rsid w:val="005F35DD"/>
    <w:rsid w:val="005F3A50"/>
    <w:rsid w:val="005F52EB"/>
    <w:rsid w:val="005F5720"/>
    <w:rsid w:val="005F5E58"/>
    <w:rsid w:val="00601536"/>
    <w:rsid w:val="00603B54"/>
    <w:rsid w:val="006050F8"/>
    <w:rsid w:val="00605A88"/>
    <w:rsid w:val="00605E79"/>
    <w:rsid w:val="00606776"/>
    <w:rsid w:val="0060720D"/>
    <w:rsid w:val="006078A2"/>
    <w:rsid w:val="006109E8"/>
    <w:rsid w:val="00610C37"/>
    <w:rsid w:val="00610D5A"/>
    <w:rsid w:val="006157F6"/>
    <w:rsid w:val="006160CC"/>
    <w:rsid w:val="00617C95"/>
    <w:rsid w:val="00617FFE"/>
    <w:rsid w:val="006204B2"/>
    <w:rsid w:val="006236C1"/>
    <w:rsid w:val="00623A4B"/>
    <w:rsid w:val="00623F84"/>
    <w:rsid w:val="006244F8"/>
    <w:rsid w:val="006245C6"/>
    <w:rsid w:val="00624AA1"/>
    <w:rsid w:val="00625EAE"/>
    <w:rsid w:val="006266A8"/>
    <w:rsid w:val="00626896"/>
    <w:rsid w:val="00627C52"/>
    <w:rsid w:val="00627E75"/>
    <w:rsid w:val="006308CF"/>
    <w:rsid w:val="0063109C"/>
    <w:rsid w:val="0063114B"/>
    <w:rsid w:val="00632D00"/>
    <w:rsid w:val="00633234"/>
    <w:rsid w:val="0063342B"/>
    <w:rsid w:val="00633ACE"/>
    <w:rsid w:val="006340E4"/>
    <w:rsid w:val="00634560"/>
    <w:rsid w:val="00634F08"/>
    <w:rsid w:val="006351B2"/>
    <w:rsid w:val="00635BF3"/>
    <w:rsid w:val="00636247"/>
    <w:rsid w:val="00636DDF"/>
    <w:rsid w:val="00636FCB"/>
    <w:rsid w:val="00637D31"/>
    <w:rsid w:val="00642DCA"/>
    <w:rsid w:val="00643961"/>
    <w:rsid w:val="00643CDB"/>
    <w:rsid w:val="0064416D"/>
    <w:rsid w:val="006443DD"/>
    <w:rsid w:val="00644532"/>
    <w:rsid w:val="00645775"/>
    <w:rsid w:val="00646A78"/>
    <w:rsid w:val="00647A0E"/>
    <w:rsid w:val="0065006D"/>
    <w:rsid w:val="00651433"/>
    <w:rsid w:val="006520B4"/>
    <w:rsid w:val="006529B9"/>
    <w:rsid w:val="006532B0"/>
    <w:rsid w:val="006535D9"/>
    <w:rsid w:val="00653A4C"/>
    <w:rsid w:val="006541E6"/>
    <w:rsid w:val="00654AA6"/>
    <w:rsid w:val="00654AC0"/>
    <w:rsid w:val="00655F67"/>
    <w:rsid w:val="006567CE"/>
    <w:rsid w:val="0065697E"/>
    <w:rsid w:val="00656EA3"/>
    <w:rsid w:val="00656EC5"/>
    <w:rsid w:val="00657C91"/>
    <w:rsid w:val="00657D64"/>
    <w:rsid w:val="00661B7E"/>
    <w:rsid w:val="006625EF"/>
    <w:rsid w:val="006630B7"/>
    <w:rsid w:val="006640BA"/>
    <w:rsid w:val="00665397"/>
    <w:rsid w:val="00665464"/>
    <w:rsid w:val="00665502"/>
    <w:rsid w:val="00665A51"/>
    <w:rsid w:val="0066688D"/>
    <w:rsid w:val="0066738F"/>
    <w:rsid w:val="0066784E"/>
    <w:rsid w:val="00667F29"/>
    <w:rsid w:val="00670EBC"/>
    <w:rsid w:val="00671421"/>
    <w:rsid w:val="006715AE"/>
    <w:rsid w:val="006726A4"/>
    <w:rsid w:val="00672C2E"/>
    <w:rsid w:val="006756F0"/>
    <w:rsid w:val="00677518"/>
    <w:rsid w:val="006800C4"/>
    <w:rsid w:val="00680AEC"/>
    <w:rsid w:val="00680BA4"/>
    <w:rsid w:val="00682E27"/>
    <w:rsid w:val="00683114"/>
    <w:rsid w:val="0068355A"/>
    <w:rsid w:val="006839F3"/>
    <w:rsid w:val="00685DF8"/>
    <w:rsid w:val="00686AED"/>
    <w:rsid w:val="00687449"/>
    <w:rsid w:val="00687D32"/>
    <w:rsid w:val="0069016D"/>
    <w:rsid w:val="006914B9"/>
    <w:rsid w:val="006927C2"/>
    <w:rsid w:val="006934EF"/>
    <w:rsid w:val="00693F2E"/>
    <w:rsid w:val="00694A19"/>
    <w:rsid w:val="006959CE"/>
    <w:rsid w:val="006970FB"/>
    <w:rsid w:val="0069799F"/>
    <w:rsid w:val="006A068A"/>
    <w:rsid w:val="006A21A5"/>
    <w:rsid w:val="006A358C"/>
    <w:rsid w:val="006A4E1D"/>
    <w:rsid w:val="006A62B6"/>
    <w:rsid w:val="006A6907"/>
    <w:rsid w:val="006A6F8E"/>
    <w:rsid w:val="006A6FE2"/>
    <w:rsid w:val="006A775F"/>
    <w:rsid w:val="006B0123"/>
    <w:rsid w:val="006B0BB2"/>
    <w:rsid w:val="006B1177"/>
    <w:rsid w:val="006B1937"/>
    <w:rsid w:val="006B3726"/>
    <w:rsid w:val="006B3B98"/>
    <w:rsid w:val="006B3CA9"/>
    <w:rsid w:val="006B3D78"/>
    <w:rsid w:val="006B3DAD"/>
    <w:rsid w:val="006B4666"/>
    <w:rsid w:val="006B544B"/>
    <w:rsid w:val="006B54EC"/>
    <w:rsid w:val="006B60C9"/>
    <w:rsid w:val="006B65F0"/>
    <w:rsid w:val="006B759E"/>
    <w:rsid w:val="006B7648"/>
    <w:rsid w:val="006C09D4"/>
    <w:rsid w:val="006C19DF"/>
    <w:rsid w:val="006C423D"/>
    <w:rsid w:val="006C44E2"/>
    <w:rsid w:val="006C5523"/>
    <w:rsid w:val="006C55F7"/>
    <w:rsid w:val="006C6A22"/>
    <w:rsid w:val="006C73E5"/>
    <w:rsid w:val="006C74B3"/>
    <w:rsid w:val="006C74D1"/>
    <w:rsid w:val="006D078B"/>
    <w:rsid w:val="006D07C1"/>
    <w:rsid w:val="006D13A9"/>
    <w:rsid w:val="006D167D"/>
    <w:rsid w:val="006D3A23"/>
    <w:rsid w:val="006D4482"/>
    <w:rsid w:val="006D45EE"/>
    <w:rsid w:val="006D546D"/>
    <w:rsid w:val="006D5FC5"/>
    <w:rsid w:val="006D62C2"/>
    <w:rsid w:val="006D7919"/>
    <w:rsid w:val="006E3D34"/>
    <w:rsid w:val="006E3DB4"/>
    <w:rsid w:val="006E7AC0"/>
    <w:rsid w:val="006F02D6"/>
    <w:rsid w:val="006F1923"/>
    <w:rsid w:val="006F1FAF"/>
    <w:rsid w:val="006F39BE"/>
    <w:rsid w:val="006F55EB"/>
    <w:rsid w:val="006F588B"/>
    <w:rsid w:val="006F5E26"/>
    <w:rsid w:val="006F6C5F"/>
    <w:rsid w:val="006F7564"/>
    <w:rsid w:val="007007E1"/>
    <w:rsid w:val="007010BD"/>
    <w:rsid w:val="0070300F"/>
    <w:rsid w:val="00703591"/>
    <w:rsid w:val="0070371F"/>
    <w:rsid w:val="0070392E"/>
    <w:rsid w:val="00703BAB"/>
    <w:rsid w:val="00705D7A"/>
    <w:rsid w:val="00706371"/>
    <w:rsid w:val="00706647"/>
    <w:rsid w:val="00707405"/>
    <w:rsid w:val="00707AAE"/>
    <w:rsid w:val="007108B8"/>
    <w:rsid w:val="00711F4A"/>
    <w:rsid w:val="00711F80"/>
    <w:rsid w:val="007124A7"/>
    <w:rsid w:val="00713A01"/>
    <w:rsid w:val="007155BF"/>
    <w:rsid w:val="007171F0"/>
    <w:rsid w:val="007179C8"/>
    <w:rsid w:val="0072022E"/>
    <w:rsid w:val="0072200C"/>
    <w:rsid w:val="00722098"/>
    <w:rsid w:val="00722254"/>
    <w:rsid w:val="007223A5"/>
    <w:rsid w:val="00722773"/>
    <w:rsid w:val="00722869"/>
    <w:rsid w:val="007244D5"/>
    <w:rsid w:val="00724F40"/>
    <w:rsid w:val="00725BB2"/>
    <w:rsid w:val="00725E9F"/>
    <w:rsid w:val="007308A2"/>
    <w:rsid w:val="007311FB"/>
    <w:rsid w:val="00731442"/>
    <w:rsid w:val="00731F03"/>
    <w:rsid w:val="00734588"/>
    <w:rsid w:val="00734C88"/>
    <w:rsid w:val="00735A07"/>
    <w:rsid w:val="00735B7B"/>
    <w:rsid w:val="00735BB9"/>
    <w:rsid w:val="007365A9"/>
    <w:rsid w:val="00736690"/>
    <w:rsid w:val="00736E2F"/>
    <w:rsid w:val="00740A2D"/>
    <w:rsid w:val="00740C39"/>
    <w:rsid w:val="0074112B"/>
    <w:rsid w:val="00741546"/>
    <w:rsid w:val="0074198C"/>
    <w:rsid w:val="00743664"/>
    <w:rsid w:val="00744C46"/>
    <w:rsid w:val="007453D7"/>
    <w:rsid w:val="00745A7C"/>
    <w:rsid w:val="00745CED"/>
    <w:rsid w:val="00746D4F"/>
    <w:rsid w:val="00747917"/>
    <w:rsid w:val="00747DCB"/>
    <w:rsid w:val="00751415"/>
    <w:rsid w:val="00753651"/>
    <w:rsid w:val="00753E69"/>
    <w:rsid w:val="0075461E"/>
    <w:rsid w:val="00754DA5"/>
    <w:rsid w:val="00755623"/>
    <w:rsid w:val="00756E55"/>
    <w:rsid w:val="007570C6"/>
    <w:rsid w:val="00757E6D"/>
    <w:rsid w:val="007625A2"/>
    <w:rsid w:val="00762872"/>
    <w:rsid w:val="00763286"/>
    <w:rsid w:val="00764095"/>
    <w:rsid w:val="0076468B"/>
    <w:rsid w:val="00765CE0"/>
    <w:rsid w:val="0076640D"/>
    <w:rsid w:val="00766850"/>
    <w:rsid w:val="00767576"/>
    <w:rsid w:val="00767DA5"/>
    <w:rsid w:val="007711C9"/>
    <w:rsid w:val="00772B3B"/>
    <w:rsid w:val="00772D92"/>
    <w:rsid w:val="007730B4"/>
    <w:rsid w:val="00775BC8"/>
    <w:rsid w:val="00776358"/>
    <w:rsid w:val="007765BF"/>
    <w:rsid w:val="007774B5"/>
    <w:rsid w:val="007775DD"/>
    <w:rsid w:val="00783AA9"/>
    <w:rsid w:val="007843A3"/>
    <w:rsid w:val="00784A8C"/>
    <w:rsid w:val="00786AF7"/>
    <w:rsid w:val="00787560"/>
    <w:rsid w:val="00787EA3"/>
    <w:rsid w:val="007900CD"/>
    <w:rsid w:val="007903B4"/>
    <w:rsid w:val="0079264F"/>
    <w:rsid w:val="0079307A"/>
    <w:rsid w:val="00793206"/>
    <w:rsid w:val="00793708"/>
    <w:rsid w:val="00794400"/>
    <w:rsid w:val="00794551"/>
    <w:rsid w:val="0079562A"/>
    <w:rsid w:val="00795E00"/>
    <w:rsid w:val="00797F99"/>
    <w:rsid w:val="007A023F"/>
    <w:rsid w:val="007A10C8"/>
    <w:rsid w:val="007A15C1"/>
    <w:rsid w:val="007A213E"/>
    <w:rsid w:val="007A2E35"/>
    <w:rsid w:val="007A33AC"/>
    <w:rsid w:val="007A34A0"/>
    <w:rsid w:val="007A3816"/>
    <w:rsid w:val="007A40CF"/>
    <w:rsid w:val="007A4634"/>
    <w:rsid w:val="007A4B23"/>
    <w:rsid w:val="007A5500"/>
    <w:rsid w:val="007A57E1"/>
    <w:rsid w:val="007A5BF7"/>
    <w:rsid w:val="007A67F4"/>
    <w:rsid w:val="007A7D73"/>
    <w:rsid w:val="007B086F"/>
    <w:rsid w:val="007B0A41"/>
    <w:rsid w:val="007B1915"/>
    <w:rsid w:val="007B1E7F"/>
    <w:rsid w:val="007B31D6"/>
    <w:rsid w:val="007B3806"/>
    <w:rsid w:val="007B50DC"/>
    <w:rsid w:val="007B520C"/>
    <w:rsid w:val="007B5766"/>
    <w:rsid w:val="007B5B7D"/>
    <w:rsid w:val="007B5F86"/>
    <w:rsid w:val="007B6411"/>
    <w:rsid w:val="007B6D56"/>
    <w:rsid w:val="007B6FD5"/>
    <w:rsid w:val="007B7280"/>
    <w:rsid w:val="007C0173"/>
    <w:rsid w:val="007C10EB"/>
    <w:rsid w:val="007C1951"/>
    <w:rsid w:val="007C269C"/>
    <w:rsid w:val="007C28C9"/>
    <w:rsid w:val="007C350C"/>
    <w:rsid w:val="007C37C9"/>
    <w:rsid w:val="007C437B"/>
    <w:rsid w:val="007C4556"/>
    <w:rsid w:val="007C53B1"/>
    <w:rsid w:val="007C594D"/>
    <w:rsid w:val="007C6567"/>
    <w:rsid w:val="007D02A3"/>
    <w:rsid w:val="007D14C8"/>
    <w:rsid w:val="007D1F9A"/>
    <w:rsid w:val="007D2386"/>
    <w:rsid w:val="007D2911"/>
    <w:rsid w:val="007D3636"/>
    <w:rsid w:val="007D3D3A"/>
    <w:rsid w:val="007D47AA"/>
    <w:rsid w:val="007D4B31"/>
    <w:rsid w:val="007D4DD3"/>
    <w:rsid w:val="007D59E8"/>
    <w:rsid w:val="007D5F7F"/>
    <w:rsid w:val="007D6490"/>
    <w:rsid w:val="007D666F"/>
    <w:rsid w:val="007E030E"/>
    <w:rsid w:val="007E1963"/>
    <w:rsid w:val="007E1BBA"/>
    <w:rsid w:val="007E3A39"/>
    <w:rsid w:val="007E406E"/>
    <w:rsid w:val="007E517B"/>
    <w:rsid w:val="007E56CD"/>
    <w:rsid w:val="007E676B"/>
    <w:rsid w:val="007E69DB"/>
    <w:rsid w:val="007F0D42"/>
    <w:rsid w:val="007F13C3"/>
    <w:rsid w:val="007F1D26"/>
    <w:rsid w:val="007F1E0F"/>
    <w:rsid w:val="007F27DD"/>
    <w:rsid w:val="007F27F1"/>
    <w:rsid w:val="007F43C5"/>
    <w:rsid w:val="007F45A3"/>
    <w:rsid w:val="007F48ED"/>
    <w:rsid w:val="007F49B3"/>
    <w:rsid w:val="007F4B2C"/>
    <w:rsid w:val="007F4FF7"/>
    <w:rsid w:val="007F5172"/>
    <w:rsid w:val="007F55AF"/>
    <w:rsid w:val="007F63C5"/>
    <w:rsid w:val="007F64D5"/>
    <w:rsid w:val="007F6A0B"/>
    <w:rsid w:val="007F6B81"/>
    <w:rsid w:val="007F6F4E"/>
    <w:rsid w:val="007F797E"/>
    <w:rsid w:val="00800412"/>
    <w:rsid w:val="008019B2"/>
    <w:rsid w:val="00802383"/>
    <w:rsid w:val="008034FA"/>
    <w:rsid w:val="0080437B"/>
    <w:rsid w:val="008055EC"/>
    <w:rsid w:val="00805FCC"/>
    <w:rsid w:val="0080675A"/>
    <w:rsid w:val="0080681D"/>
    <w:rsid w:val="00807E35"/>
    <w:rsid w:val="00810B5B"/>
    <w:rsid w:val="00811471"/>
    <w:rsid w:val="0081223D"/>
    <w:rsid w:val="00813CEF"/>
    <w:rsid w:val="00814D62"/>
    <w:rsid w:val="00815281"/>
    <w:rsid w:val="0081660A"/>
    <w:rsid w:val="00816DA1"/>
    <w:rsid w:val="00817C87"/>
    <w:rsid w:val="00820ABE"/>
    <w:rsid w:val="00820ADE"/>
    <w:rsid w:val="0082139D"/>
    <w:rsid w:val="008214EB"/>
    <w:rsid w:val="00821CCD"/>
    <w:rsid w:val="00822283"/>
    <w:rsid w:val="008228EA"/>
    <w:rsid w:val="00823455"/>
    <w:rsid w:val="0082563E"/>
    <w:rsid w:val="00825DE4"/>
    <w:rsid w:val="00826885"/>
    <w:rsid w:val="00827975"/>
    <w:rsid w:val="0083142B"/>
    <w:rsid w:val="00831BFD"/>
    <w:rsid w:val="0083236F"/>
    <w:rsid w:val="00832EFA"/>
    <w:rsid w:val="00832F01"/>
    <w:rsid w:val="0083312F"/>
    <w:rsid w:val="00833C2C"/>
    <w:rsid w:val="008340CF"/>
    <w:rsid w:val="0083416D"/>
    <w:rsid w:val="008344BA"/>
    <w:rsid w:val="008346C1"/>
    <w:rsid w:val="00834C56"/>
    <w:rsid w:val="00834CF0"/>
    <w:rsid w:val="0083600B"/>
    <w:rsid w:val="008364F8"/>
    <w:rsid w:val="008374AA"/>
    <w:rsid w:val="00837A8B"/>
    <w:rsid w:val="00840276"/>
    <w:rsid w:val="0084117F"/>
    <w:rsid w:val="008412D4"/>
    <w:rsid w:val="00841482"/>
    <w:rsid w:val="008430B9"/>
    <w:rsid w:val="0084429D"/>
    <w:rsid w:val="008445E1"/>
    <w:rsid w:val="0084544D"/>
    <w:rsid w:val="008459DC"/>
    <w:rsid w:val="00845B96"/>
    <w:rsid w:val="00845E6D"/>
    <w:rsid w:val="00846A3F"/>
    <w:rsid w:val="008474EC"/>
    <w:rsid w:val="008506DF"/>
    <w:rsid w:val="00850B18"/>
    <w:rsid w:val="008516BE"/>
    <w:rsid w:val="00852546"/>
    <w:rsid w:val="00855AF0"/>
    <w:rsid w:val="00856BA4"/>
    <w:rsid w:val="00857AFB"/>
    <w:rsid w:val="00857DD9"/>
    <w:rsid w:val="008605E4"/>
    <w:rsid w:val="00861159"/>
    <w:rsid w:val="0086150B"/>
    <w:rsid w:val="00862C62"/>
    <w:rsid w:val="00862D7E"/>
    <w:rsid w:val="00862EE4"/>
    <w:rsid w:val="0086464B"/>
    <w:rsid w:val="008653CC"/>
    <w:rsid w:val="00865490"/>
    <w:rsid w:val="008655F8"/>
    <w:rsid w:val="00866A9F"/>
    <w:rsid w:val="00870F3C"/>
    <w:rsid w:val="00872E82"/>
    <w:rsid w:val="0087369C"/>
    <w:rsid w:val="00873B2D"/>
    <w:rsid w:val="00874A61"/>
    <w:rsid w:val="008753DF"/>
    <w:rsid w:val="00875861"/>
    <w:rsid w:val="008759C2"/>
    <w:rsid w:val="00875C30"/>
    <w:rsid w:val="008768BA"/>
    <w:rsid w:val="00880CA0"/>
    <w:rsid w:val="0088101B"/>
    <w:rsid w:val="00881705"/>
    <w:rsid w:val="00881EFD"/>
    <w:rsid w:val="00882681"/>
    <w:rsid w:val="00887489"/>
    <w:rsid w:val="0089157E"/>
    <w:rsid w:val="00891BF0"/>
    <w:rsid w:val="00891CD3"/>
    <w:rsid w:val="008923D9"/>
    <w:rsid w:val="00892C21"/>
    <w:rsid w:val="008939B5"/>
    <w:rsid w:val="00895437"/>
    <w:rsid w:val="00895C2A"/>
    <w:rsid w:val="00895D12"/>
    <w:rsid w:val="00896BAF"/>
    <w:rsid w:val="00897844"/>
    <w:rsid w:val="008A0C43"/>
    <w:rsid w:val="008A0C69"/>
    <w:rsid w:val="008A12AE"/>
    <w:rsid w:val="008A1B67"/>
    <w:rsid w:val="008A3204"/>
    <w:rsid w:val="008A4226"/>
    <w:rsid w:val="008A4992"/>
    <w:rsid w:val="008A4E88"/>
    <w:rsid w:val="008A52D1"/>
    <w:rsid w:val="008A5686"/>
    <w:rsid w:val="008A7B7A"/>
    <w:rsid w:val="008B105E"/>
    <w:rsid w:val="008B179B"/>
    <w:rsid w:val="008B19A7"/>
    <w:rsid w:val="008B1DC5"/>
    <w:rsid w:val="008B1FE1"/>
    <w:rsid w:val="008B2453"/>
    <w:rsid w:val="008B28A4"/>
    <w:rsid w:val="008B5126"/>
    <w:rsid w:val="008B5B64"/>
    <w:rsid w:val="008B5FE0"/>
    <w:rsid w:val="008B7275"/>
    <w:rsid w:val="008C000E"/>
    <w:rsid w:val="008C242D"/>
    <w:rsid w:val="008C3241"/>
    <w:rsid w:val="008C3C0E"/>
    <w:rsid w:val="008C56DA"/>
    <w:rsid w:val="008C57C7"/>
    <w:rsid w:val="008C6515"/>
    <w:rsid w:val="008C698C"/>
    <w:rsid w:val="008C6AAE"/>
    <w:rsid w:val="008C6D8C"/>
    <w:rsid w:val="008C7FE1"/>
    <w:rsid w:val="008D043F"/>
    <w:rsid w:val="008D0783"/>
    <w:rsid w:val="008D11DA"/>
    <w:rsid w:val="008D126E"/>
    <w:rsid w:val="008D1300"/>
    <w:rsid w:val="008D1406"/>
    <w:rsid w:val="008D2205"/>
    <w:rsid w:val="008D3BDE"/>
    <w:rsid w:val="008D400F"/>
    <w:rsid w:val="008D5B65"/>
    <w:rsid w:val="008D5FE4"/>
    <w:rsid w:val="008D7555"/>
    <w:rsid w:val="008D7647"/>
    <w:rsid w:val="008D7AB7"/>
    <w:rsid w:val="008E0137"/>
    <w:rsid w:val="008E0167"/>
    <w:rsid w:val="008E2181"/>
    <w:rsid w:val="008E2B31"/>
    <w:rsid w:val="008E40DB"/>
    <w:rsid w:val="008E41E5"/>
    <w:rsid w:val="008E7D83"/>
    <w:rsid w:val="008F02AF"/>
    <w:rsid w:val="008F0F57"/>
    <w:rsid w:val="008F179F"/>
    <w:rsid w:val="008F31DA"/>
    <w:rsid w:val="008F3416"/>
    <w:rsid w:val="008F36CB"/>
    <w:rsid w:val="008F5110"/>
    <w:rsid w:val="008F5AD1"/>
    <w:rsid w:val="008F6A18"/>
    <w:rsid w:val="008F6C95"/>
    <w:rsid w:val="008F6D5B"/>
    <w:rsid w:val="008F7DA5"/>
    <w:rsid w:val="009007E5"/>
    <w:rsid w:val="0090125C"/>
    <w:rsid w:val="00901825"/>
    <w:rsid w:val="00901BF2"/>
    <w:rsid w:val="00901FF4"/>
    <w:rsid w:val="00903728"/>
    <w:rsid w:val="00903AE3"/>
    <w:rsid w:val="00904829"/>
    <w:rsid w:val="0090590A"/>
    <w:rsid w:val="00906D2B"/>
    <w:rsid w:val="00911BA9"/>
    <w:rsid w:val="00911E17"/>
    <w:rsid w:val="00912007"/>
    <w:rsid w:val="009127CE"/>
    <w:rsid w:val="00912AF4"/>
    <w:rsid w:val="00913E44"/>
    <w:rsid w:val="009169C1"/>
    <w:rsid w:val="00916BE2"/>
    <w:rsid w:val="00921D92"/>
    <w:rsid w:val="00923199"/>
    <w:rsid w:val="00923BDA"/>
    <w:rsid w:val="009245E2"/>
    <w:rsid w:val="00925120"/>
    <w:rsid w:val="0092573C"/>
    <w:rsid w:val="00925D49"/>
    <w:rsid w:val="009272F9"/>
    <w:rsid w:val="00927C38"/>
    <w:rsid w:val="00930C58"/>
    <w:rsid w:val="0093246D"/>
    <w:rsid w:val="00932747"/>
    <w:rsid w:val="00933A89"/>
    <w:rsid w:val="00933D1F"/>
    <w:rsid w:val="00933D70"/>
    <w:rsid w:val="00933DBD"/>
    <w:rsid w:val="0093409D"/>
    <w:rsid w:val="00935950"/>
    <w:rsid w:val="00935E36"/>
    <w:rsid w:val="00936D5A"/>
    <w:rsid w:val="00937F70"/>
    <w:rsid w:val="00942853"/>
    <w:rsid w:val="0094370E"/>
    <w:rsid w:val="00944DEC"/>
    <w:rsid w:val="009464E9"/>
    <w:rsid w:val="00947528"/>
    <w:rsid w:val="0094795D"/>
    <w:rsid w:val="00947CFC"/>
    <w:rsid w:val="00951FAE"/>
    <w:rsid w:val="00953306"/>
    <w:rsid w:val="00953377"/>
    <w:rsid w:val="009539DE"/>
    <w:rsid w:val="00954079"/>
    <w:rsid w:val="00960426"/>
    <w:rsid w:val="00960EB7"/>
    <w:rsid w:val="009612BD"/>
    <w:rsid w:val="00962087"/>
    <w:rsid w:val="00962950"/>
    <w:rsid w:val="009629FB"/>
    <w:rsid w:val="00962C7E"/>
    <w:rsid w:val="0096364F"/>
    <w:rsid w:val="00963AAA"/>
    <w:rsid w:val="00964DF8"/>
    <w:rsid w:val="00965242"/>
    <w:rsid w:val="0096530F"/>
    <w:rsid w:val="00965650"/>
    <w:rsid w:val="009666E0"/>
    <w:rsid w:val="0096717C"/>
    <w:rsid w:val="00967251"/>
    <w:rsid w:val="009674EE"/>
    <w:rsid w:val="0096781A"/>
    <w:rsid w:val="009678DB"/>
    <w:rsid w:val="00971245"/>
    <w:rsid w:val="00974230"/>
    <w:rsid w:val="009743A7"/>
    <w:rsid w:val="00974D08"/>
    <w:rsid w:val="00974D16"/>
    <w:rsid w:val="00975014"/>
    <w:rsid w:val="00975678"/>
    <w:rsid w:val="00976178"/>
    <w:rsid w:val="009767F6"/>
    <w:rsid w:val="00977230"/>
    <w:rsid w:val="00977992"/>
    <w:rsid w:val="00980B53"/>
    <w:rsid w:val="009814F0"/>
    <w:rsid w:val="00981504"/>
    <w:rsid w:val="0098228C"/>
    <w:rsid w:val="00983579"/>
    <w:rsid w:val="00983EEA"/>
    <w:rsid w:val="0098422E"/>
    <w:rsid w:val="0098467D"/>
    <w:rsid w:val="0098516F"/>
    <w:rsid w:val="009853BF"/>
    <w:rsid w:val="009860C7"/>
    <w:rsid w:val="00986D69"/>
    <w:rsid w:val="0098701F"/>
    <w:rsid w:val="00987920"/>
    <w:rsid w:val="00987A0E"/>
    <w:rsid w:val="00987B4F"/>
    <w:rsid w:val="00987B9A"/>
    <w:rsid w:val="00987D59"/>
    <w:rsid w:val="0099007F"/>
    <w:rsid w:val="0099015B"/>
    <w:rsid w:val="00992B21"/>
    <w:rsid w:val="00994A0E"/>
    <w:rsid w:val="00996C25"/>
    <w:rsid w:val="00996F47"/>
    <w:rsid w:val="009974AA"/>
    <w:rsid w:val="00997A2A"/>
    <w:rsid w:val="00997BE2"/>
    <w:rsid w:val="009A1CFB"/>
    <w:rsid w:val="009A45B8"/>
    <w:rsid w:val="009A48FD"/>
    <w:rsid w:val="009A4E7E"/>
    <w:rsid w:val="009A63BF"/>
    <w:rsid w:val="009A6D4A"/>
    <w:rsid w:val="009A7790"/>
    <w:rsid w:val="009A7AF7"/>
    <w:rsid w:val="009B04B8"/>
    <w:rsid w:val="009B278D"/>
    <w:rsid w:val="009B3149"/>
    <w:rsid w:val="009B331C"/>
    <w:rsid w:val="009B3431"/>
    <w:rsid w:val="009B43EC"/>
    <w:rsid w:val="009B451B"/>
    <w:rsid w:val="009B46AB"/>
    <w:rsid w:val="009B495F"/>
    <w:rsid w:val="009B582B"/>
    <w:rsid w:val="009B5C14"/>
    <w:rsid w:val="009B5D98"/>
    <w:rsid w:val="009B7C21"/>
    <w:rsid w:val="009B7CE6"/>
    <w:rsid w:val="009C02B3"/>
    <w:rsid w:val="009C1B08"/>
    <w:rsid w:val="009C1C20"/>
    <w:rsid w:val="009C2653"/>
    <w:rsid w:val="009C3A13"/>
    <w:rsid w:val="009C3C07"/>
    <w:rsid w:val="009C4DC6"/>
    <w:rsid w:val="009C55B2"/>
    <w:rsid w:val="009D0E48"/>
    <w:rsid w:val="009D1CAE"/>
    <w:rsid w:val="009D2AB8"/>
    <w:rsid w:val="009D3C45"/>
    <w:rsid w:val="009D50C3"/>
    <w:rsid w:val="009D6F7A"/>
    <w:rsid w:val="009D7224"/>
    <w:rsid w:val="009D7396"/>
    <w:rsid w:val="009D7400"/>
    <w:rsid w:val="009D7723"/>
    <w:rsid w:val="009E0BA1"/>
    <w:rsid w:val="009E0E44"/>
    <w:rsid w:val="009E129D"/>
    <w:rsid w:val="009E16A7"/>
    <w:rsid w:val="009E281C"/>
    <w:rsid w:val="009E3264"/>
    <w:rsid w:val="009E35AA"/>
    <w:rsid w:val="009E35B3"/>
    <w:rsid w:val="009E4AEC"/>
    <w:rsid w:val="009E5ACE"/>
    <w:rsid w:val="009E5C00"/>
    <w:rsid w:val="009E5D89"/>
    <w:rsid w:val="009E6668"/>
    <w:rsid w:val="009E6738"/>
    <w:rsid w:val="009E7A71"/>
    <w:rsid w:val="009F0ABD"/>
    <w:rsid w:val="009F1269"/>
    <w:rsid w:val="009F265C"/>
    <w:rsid w:val="009F4AB4"/>
    <w:rsid w:val="009F4BE6"/>
    <w:rsid w:val="009F5E99"/>
    <w:rsid w:val="009F65BE"/>
    <w:rsid w:val="009F6808"/>
    <w:rsid w:val="009F698E"/>
    <w:rsid w:val="009F74FC"/>
    <w:rsid w:val="00A01E8F"/>
    <w:rsid w:val="00A03A2C"/>
    <w:rsid w:val="00A047EC"/>
    <w:rsid w:val="00A04F86"/>
    <w:rsid w:val="00A0655B"/>
    <w:rsid w:val="00A0715A"/>
    <w:rsid w:val="00A077B1"/>
    <w:rsid w:val="00A1070D"/>
    <w:rsid w:val="00A117AB"/>
    <w:rsid w:val="00A11C3E"/>
    <w:rsid w:val="00A11E44"/>
    <w:rsid w:val="00A12CA2"/>
    <w:rsid w:val="00A13D03"/>
    <w:rsid w:val="00A14B90"/>
    <w:rsid w:val="00A16500"/>
    <w:rsid w:val="00A167AA"/>
    <w:rsid w:val="00A17C0C"/>
    <w:rsid w:val="00A20398"/>
    <w:rsid w:val="00A203FD"/>
    <w:rsid w:val="00A20FD8"/>
    <w:rsid w:val="00A2189C"/>
    <w:rsid w:val="00A221CF"/>
    <w:rsid w:val="00A2268C"/>
    <w:rsid w:val="00A22861"/>
    <w:rsid w:val="00A22B1F"/>
    <w:rsid w:val="00A2411F"/>
    <w:rsid w:val="00A24933"/>
    <w:rsid w:val="00A255C2"/>
    <w:rsid w:val="00A25AD6"/>
    <w:rsid w:val="00A26AF4"/>
    <w:rsid w:val="00A31395"/>
    <w:rsid w:val="00A33D8C"/>
    <w:rsid w:val="00A351DE"/>
    <w:rsid w:val="00A354AB"/>
    <w:rsid w:val="00A359D9"/>
    <w:rsid w:val="00A366D1"/>
    <w:rsid w:val="00A3706B"/>
    <w:rsid w:val="00A374F8"/>
    <w:rsid w:val="00A3762C"/>
    <w:rsid w:val="00A405D1"/>
    <w:rsid w:val="00A4271D"/>
    <w:rsid w:val="00A43542"/>
    <w:rsid w:val="00A43A27"/>
    <w:rsid w:val="00A43B03"/>
    <w:rsid w:val="00A44C64"/>
    <w:rsid w:val="00A44CF1"/>
    <w:rsid w:val="00A46B74"/>
    <w:rsid w:val="00A47345"/>
    <w:rsid w:val="00A47FF5"/>
    <w:rsid w:val="00A50C28"/>
    <w:rsid w:val="00A51EC0"/>
    <w:rsid w:val="00A5205A"/>
    <w:rsid w:val="00A52873"/>
    <w:rsid w:val="00A533EF"/>
    <w:rsid w:val="00A53C85"/>
    <w:rsid w:val="00A55AB0"/>
    <w:rsid w:val="00A55DC6"/>
    <w:rsid w:val="00A60649"/>
    <w:rsid w:val="00A60A4B"/>
    <w:rsid w:val="00A61390"/>
    <w:rsid w:val="00A6382B"/>
    <w:rsid w:val="00A6659A"/>
    <w:rsid w:val="00A66FC5"/>
    <w:rsid w:val="00A678B7"/>
    <w:rsid w:val="00A70584"/>
    <w:rsid w:val="00A720B6"/>
    <w:rsid w:val="00A72E89"/>
    <w:rsid w:val="00A732CD"/>
    <w:rsid w:val="00A7337D"/>
    <w:rsid w:val="00A737C9"/>
    <w:rsid w:val="00A73A41"/>
    <w:rsid w:val="00A73C28"/>
    <w:rsid w:val="00A742CD"/>
    <w:rsid w:val="00A74B29"/>
    <w:rsid w:val="00A759CD"/>
    <w:rsid w:val="00A75A9C"/>
    <w:rsid w:val="00A75C4B"/>
    <w:rsid w:val="00A75F86"/>
    <w:rsid w:val="00A7624B"/>
    <w:rsid w:val="00A76264"/>
    <w:rsid w:val="00A76509"/>
    <w:rsid w:val="00A767BC"/>
    <w:rsid w:val="00A7687E"/>
    <w:rsid w:val="00A777C1"/>
    <w:rsid w:val="00A77F50"/>
    <w:rsid w:val="00A80628"/>
    <w:rsid w:val="00A80902"/>
    <w:rsid w:val="00A80C63"/>
    <w:rsid w:val="00A81E06"/>
    <w:rsid w:val="00A83090"/>
    <w:rsid w:val="00A83A91"/>
    <w:rsid w:val="00A83F6C"/>
    <w:rsid w:val="00A845B8"/>
    <w:rsid w:val="00A84F6A"/>
    <w:rsid w:val="00A857D8"/>
    <w:rsid w:val="00A862D3"/>
    <w:rsid w:val="00A86546"/>
    <w:rsid w:val="00A8663C"/>
    <w:rsid w:val="00A86F98"/>
    <w:rsid w:val="00A91B59"/>
    <w:rsid w:val="00A92306"/>
    <w:rsid w:val="00A9388F"/>
    <w:rsid w:val="00A9390B"/>
    <w:rsid w:val="00A945AB"/>
    <w:rsid w:val="00A946E7"/>
    <w:rsid w:val="00A95BF0"/>
    <w:rsid w:val="00A9711D"/>
    <w:rsid w:val="00AA03D1"/>
    <w:rsid w:val="00AA07E0"/>
    <w:rsid w:val="00AA0841"/>
    <w:rsid w:val="00AA1055"/>
    <w:rsid w:val="00AA10D2"/>
    <w:rsid w:val="00AA1652"/>
    <w:rsid w:val="00AA20EA"/>
    <w:rsid w:val="00AA3190"/>
    <w:rsid w:val="00AA384F"/>
    <w:rsid w:val="00AA4BA6"/>
    <w:rsid w:val="00AA4DD0"/>
    <w:rsid w:val="00AA5CAF"/>
    <w:rsid w:val="00AA620A"/>
    <w:rsid w:val="00AA659B"/>
    <w:rsid w:val="00AA6AB7"/>
    <w:rsid w:val="00AA6EF2"/>
    <w:rsid w:val="00AB0728"/>
    <w:rsid w:val="00AB0EED"/>
    <w:rsid w:val="00AB1BD7"/>
    <w:rsid w:val="00AB2B55"/>
    <w:rsid w:val="00AB36F1"/>
    <w:rsid w:val="00AB43D3"/>
    <w:rsid w:val="00AB639F"/>
    <w:rsid w:val="00AB74CE"/>
    <w:rsid w:val="00AB77E8"/>
    <w:rsid w:val="00AC05F0"/>
    <w:rsid w:val="00AC1BC7"/>
    <w:rsid w:val="00AC3F6F"/>
    <w:rsid w:val="00AC4EB0"/>
    <w:rsid w:val="00AC54D5"/>
    <w:rsid w:val="00AC6D94"/>
    <w:rsid w:val="00AC7B06"/>
    <w:rsid w:val="00AC7B42"/>
    <w:rsid w:val="00AC7F1E"/>
    <w:rsid w:val="00AD01DA"/>
    <w:rsid w:val="00AD13C8"/>
    <w:rsid w:val="00AD1F31"/>
    <w:rsid w:val="00AD2BA9"/>
    <w:rsid w:val="00AD3415"/>
    <w:rsid w:val="00AD3734"/>
    <w:rsid w:val="00AD434A"/>
    <w:rsid w:val="00AD43AA"/>
    <w:rsid w:val="00AD4DA7"/>
    <w:rsid w:val="00AD5C97"/>
    <w:rsid w:val="00AD67E3"/>
    <w:rsid w:val="00AD776B"/>
    <w:rsid w:val="00AD781C"/>
    <w:rsid w:val="00AD7FAC"/>
    <w:rsid w:val="00AE0A85"/>
    <w:rsid w:val="00AE2C16"/>
    <w:rsid w:val="00AE2F1E"/>
    <w:rsid w:val="00AE3808"/>
    <w:rsid w:val="00AE4817"/>
    <w:rsid w:val="00AE4D5D"/>
    <w:rsid w:val="00AE4E87"/>
    <w:rsid w:val="00AE5636"/>
    <w:rsid w:val="00AE56F9"/>
    <w:rsid w:val="00AE6747"/>
    <w:rsid w:val="00AF07EB"/>
    <w:rsid w:val="00AF0B7A"/>
    <w:rsid w:val="00AF11D3"/>
    <w:rsid w:val="00AF179C"/>
    <w:rsid w:val="00AF292D"/>
    <w:rsid w:val="00AF376B"/>
    <w:rsid w:val="00AF3AE5"/>
    <w:rsid w:val="00AF3BA1"/>
    <w:rsid w:val="00AF4AE0"/>
    <w:rsid w:val="00AF61C8"/>
    <w:rsid w:val="00AF6956"/>
    <w:rsid w:val="00AF6F8D"/>
    <w:rsid w:val="00AF73AC"/>
    <w:rsid w:val="00B011D5"/>
    <w:rsid w:val="00B0168D"/>
    <w:rsid w:val="00B0183E"/>
    <w:rsid w:val="00B02E00"/>
    <w:rsid w:val="00B03F8F"/>
    <w:rsid w:val="00B044A7"/>
    <w:rsid w:val="00B0534A"/>
    <w:rsid w:val="00B06533"/>
    <w:rsid w:val="00B10837"/>
    <w:rsid w:val="00B109E1"/>
    <w:rsid w:val="00B116A6"/>
    <w:rsid w:val="00B1263B"/>
    <w:rsid w:val="00B128AE"/>
    <w:rsid w:val="00B13748"/>
    <w:rsid w:val="00B13A5C"/>
    <w:rsid w:val="00B149F8"/>
    <w:rsid w:val="00B15958"/>
    <w:rsid w:val="00B1595E"/>
    <w:rsid w:val="00B1643B"/>
    <w:rsid w:val="00B201C9"/>
    <w:rsid w:val="00B2182E"/>
    <w:rsid w:val="00B21E75"/>
    <w:rsid w:val="00B21EE9"/>
    <w:rsid w:val="00B2293A"/>
    <w:rsid w:val="00B22E68"/>
    <w:rsid w:val="00B24264"/>
    <w:rsid w:val="00B2436F"/>
    <w:rsid w:val="00B2569C"/>
    <w:rsid w:val="00B25B10"/>
    <w:rsid w:val="00B263A9"/>
    <w:rsid w:val="00B26701"/>
    <w:rsid w:val="00B2749B"/>
    <w:rsid w:val="00B30D28"/>
    <w:rsid w:val="00B31547"/>
    <w:rsid w:val="00B31843"/>
    <w:rsid w:val="00B321AB"/>
    <w:rsid w:val="00B3290F"/>
    <w:rsid w:val="00B32D80"/>
    <w:rsid w:val="00B333C3"/>
    <w:rsid w:val="00B3380F"/>
    <w:rsid w:val="00B34179"/>
    <w:rsid w:val="00B34D41"/>
    <w:rsid w:val="00B355E8"/>
    <w:rsid w:val="00B36E46"/>
    <w:rsid w:val="00B426A4"/>
    <w:rsid w:val="00B4313F"/>
    <w:rsid w:val="00B4363F"/>
    <w:rsid w:val="00B437EB"/>
    <w:rsid w:val="00B440E5"/>
    <w:rsid w:val="00B46E55"/>
    <w:rsid w:val="00B471F8"/>
    <w:rsid w:val="00B47609"/>
    <w:rsid w:val="00B47949"/>
    <w:rsid w:val="00B47A0C"/>
    <w:rsid w:val="00B47BDD"/>
    <w:rsid w:val="00B50C2B"/>
    <w:rsid w:val="00B53A6E"/>
    <w:rsid w:val="00B54876"/>
    <w:rsid w:val="00B54CD1"/>
    <w:rsid w:val="00B60561"/>
    <w:rsid w:val="00B6069B"/>
    <w:rsid w:val="00B610A4"/>
    <w:rsid w:val="00B61C36"/>
    <w:rsid w:val="00B62393"/>
    <w:rsid w:val="00B624A1"/>
    <w:rsid w:val="00B62FBD"/>
    <w:rsid w:val="00B64613"/>
    <w:rsid w:val="00B646DA"/>
    <w:rsid w:val="00B65070"/>
    <w:rsid w:val="00B65DEF"/>
    <w:rsid w:val="00B668CB"/>
    <w:rsid w:val="00B67E33"/>
    <w:rsid w:val="00B71AE6"/>
    <w:rsid w:val="00B72606"/>
    <w:rsid w:val="00B72FD1"/>
    <w:rsid w:val="00B731A3"/>
    <w:rsid w:val="00B7440D"/>
    <w:rsid w:val="00B746E7"/>
    <w:rsid w:val="00B74AD4"/>
    <w:rsid w:val="00B752A2"/>
    <w:rsid w:val="00B75742"/>
    <w:rsid w:val="00B7652E"/>
    <w:rsid w:val="00B76836"/>
    <w:rsid w:val="00B77EF5"/>
    <w:rsid w:val="00B801C6"/>
    <w:rsid w:val="00B80410"/>
    <w:rsid w:val="00B805BC"/>
    <w:rsid w:val="00B80C09"/>
    <w:rsid w:val="00B80E66"/>
    <w:rsid w:val="00B81332"/>
    <w:rsid w:val="00B82541"/>
    <w:rsid w:val="00B86271"/>
    <w:rsid w:val="00B86616"/>
    <w:rsid w:val="00B87AD8"/>
    <w:rsid w:val="00B9010D"/>
    <w:rsid w:val="00B937A3"/>
    <w:rsid w:val="00B937F7"/>
    <w:rsid w:val="00B9399E"/>
    <w:rsid w:val="00B940E7"/>
    <w:rsid w:val="00B94AAA"/>
    <w:rsid w:val="00B94FFD"/>
    <w:rsid w:val="00B95335"/>
    <w:rsid w:val="00B961E0"/>
    <w:rsid w:val="00B96F6A"/>
    <w:rsid w:val="00B9795D"/>
    <w:rsid w:val="00BA046A"/>
    <w:rsid w:val="00BA1F1A"/>
    <w:rsid w:val="00BA2BE5"/>
    <w:rsid w:val="00BA2D4A"/>
    <w:rsid w:val="00BA3933"/>
    <w:rsid w:val="00BA3D22"/>
    <w:rsid w:val="00BA58D6"/>
    <w:rsid w:val="00BA652F"/>
    <w:rsid w:val="00BA6E28"/>
    <w:rsid w:val="00BB2342"/>
    <w:rsid w:val="00BB23A6"/>
    <w:rsid w:val="00BB28BC"/>
    <w:rsid w:val="00BB4C32"/>
    <w:rsid w:val="00BB54F6"/>
    <w:rsid w:val="00BB7418"/>
    <w:rsid w:val="00BB7845"/>
    <w:rsid w:val="00BB7F72"/>
    <w:rsid w:val="00BC01B2"/>
    <w:rsid w:val="00BC381F"/>
    <w:rsid w:val="00BC3D16"/>
    <w:rsid w:val="00BC3E8B"/>
    <w:rsid w:val="00BC4186"/>
    <w:rsid w:val="00BC4330"/>
    <w:rsid w:val="00BC56D0"/>
    <w:rsid w:val="00BC5B71"/>
    <w:rsid w:val="00BC6AD7"/>
    <w:rsid w:val="00BC72AE"/>
    <w:rsid w:val="00BC76E0"/>
    <w:rsid w:val="00BC7E01"/>
    <w:rsid w:val="00BD024E"/>
    <w:rsid w:val="00BD1B02"/>
    <w:rsid w:val="00BD1F47"/>
    <w:rsid w:val="00BD3161"/>
    <w:rsid w:val="00BD490F"/>
    <w:rsid w:val="00BD4C8A"/>
    <w:rsid w:val="00BD4DF2"/>
    <w:rsid w:val="00BD5196"/>
    <w:rsid w:val="00BD549C"/>
    <w:rsid w:val="00BD6066"/>
    <w:rsid w:val="00BD6655"/>
    <w:rsid w:val="00BD6B0E"/>
    <w:rsid w:val="00BD756C"/>
    <w:rsid w:val="00BD7C96"/>
    <w:rsid w:val="00BD7DAC"/>
    <w:rsid w:val="00BE019C"/>
    <w:rsid w:val="00BE0432"/>
    <w:rsid w:val="00BE159B"/>
    <w:rsid w:val="00BE1CFE"/>
    <w:rsid w:val="00BE1D83"/>
    <w:rsid w:val="00BE2D3B"/>
    <w:rsid w:val="00BE31E5"/>
    <w:rsid w:val="00BE36C9"/>
    <w:rsid w:val="00BE3E68"/>
    <w:rsid w:val="00BE40A6"/>
    <w:rsid w:val="00BE42B4"/>
    <w:rsid w:val="00BE42B9"/>
    <w:rsid w:val="00BE489F"/>
    <w:rsid w:val="00BE4E38"/>
    <w:rsid w:val="00BE5528"/>
    <w:rsid w:val="00BE5BEA"/>
    <w:rsid w:val="00BE7D34"/>
    <w:rsid w:val="00BF02A9"/>
    <w:rsid w:val="00BF1288"/>
    <w:rsid w:val="00BF17CB"/>
    <w:rsid w:val="00BF210F"/>
    <w:rsid w:val="00BF487D"/>
    <w:rsid w:val="00BF4DB5"/>
    <w:rsid w:val="00BF4F51"/>
    <w:rsid w:val="00BF555E"/>
    <w:rsid w:val="00BF6BC3"/>
    <w:rsid w:val="00BF7108"/>
    <w:rsid w:val="00C004E5"/>
    <w:rsid w:val="00C02287"/>
    <w:rsid w:val="00C0247B"/>
    <w:rsid w:val="00C025C0"/>
    <w:rsid w:val="00C03DC2"/>
    <w:rsid w:val="00C041E9"/>
    <w:rsid w:val="00C048C8"/>
    <w:rsid w:val="00C05C20"/>
    <w:rsid w:val="00C06882"/>
    <w:rsid w:val="00C06C7D"/>
    <w:rsid w:val="00C06E99"/>
    <w:rsid w:val="00C077A9"/>
    <w:rsid w:val="00C07ABF"/>
    <w:rsid w:val="00C07F3F"/>
    <w:rsid w:val="00C07FAA"/>
    <w:rsid w:val="00C10FDA"/>
    <w:rsid w:val="00C12D22"/>
    <w:rsid w:val="00C1319A"/>
    <w:rsid w:val="00C13265"/>
    <w:rsid w:val="00C1360D"/>
    <w:rsid w:val="00C13806"/>
    <w:rsid w:val="00C14D70"/>
    <w:rsid w:val="00C1528A"/>
    <w:rsid w:val="00C1578A"/>
    <w:rsid w:val="00C15953"/>
    <w:rsid w:val="00C159C1"/>
    <w:rsid w:val="00C16876"/>
    <w:rsid w:val="00C16B31"/>
    <w:rsid w:val="00C1731A"/>
    <w:rsid w:val="00C177E7"/>
    <w:rsid w:val="00C204E5"/>
    <w:rsid w:val="00C21F18"/>
    <w:rsid w:val="00C22836"/>
    <w:rsid w:val="00C23BEA"/>
    <w:rsid w:val="00C240E3"/>
    <w:rsid w:val="00C25A59"/>
    <w:rsid w:val="00C25C72"/>
    <w:rsid w:val="00C25DB5"/>
    <w:rsid w:val="00C26F10"/>
    <w:rsid w:val="00C27425"/>
    <w:rsid w:val="00C27B3C"/>
    <w:rsid w:val="00C27CB2"/>
    <w:rsid w:val="00C30491"/>
    <w:rsid w:val="00C314FE"/>
    <w:rsid w:val="00C32657"/>
    <w:rsid w:val="00C32EB4"/>
    <w:rsid w:val="00C337AA"/>
    <w:rsid w:val="00C33E76"/>
    <w:rsid w:val="00C351A6"/>
    <w:rsid w:val="00C35654"/>
    <w:rsid w:val="00C36BA6"/>
    <w:rsid w:val="00C372DD"/>
    <w:rsid w:val="00C374E3"/>
    <w:rsid w:val="00C378D6"/>
    <w:rsid w:val="00C418BE"/>
    <w:rsid w:val="00C41DB3"/>
    <w:rsid w:val="00C42E7F"/>
    <w:rsid w:val="00C4326D"/>
    <w:rsid w:val="00C455EC"/>
    <w:rsid w:val="00C45E03"/>
    <w:rsid w:val="00C46D2E"/>
    <w:rsid w:val="00C47441"/>
    <w:rsid w:val="00C476BB"/>
    <w:rsid w:val="00C50524"/>
    <w:rsid w:val="00C52583"/>
    <w:rsid w:val="00C52ABC"/>
    <w:rsid w:val="00C540BB"/>
    <w:rsid w:val="00C541C2"/>
    <w:rsid w:val="00C54837"/>
    <w:rsid w:val="00C549CE"/>
    <w:rsid w:val="00C5667E"/>
    <w:rsid w:val="00C56847"/>
    <w:rsid w:val="00C571DC"/>
    <w:rsid w:val="00C60479"/>
    <w:rsid w:val="00C606A4"/>
    <w:rsid w:val="00C61236"/>
    <w:rsid w:val="00C617BD"/>
    <w:rsid w:val="00C62C88"/>
    <w:rsid w:val="00C634D6"/>
    <w:rsid w:val="00C64B48"/>
    <w:rsid w:val="00C67884"/>
    <w:rsid w:val="00C67E3E"/>
    <w:rsid w:val="00C70FE0"/>
    <w:rsid w:val="00C715FC"/>
    <w:rsid w:val="00C7233B"/>
    <w:rsid w:val="00C72872"/>
    <w:rsid w:val="00C72B9C"/>
    <w:rsid w:val="00C73FB2"/>
    <w:rsid w:val="00C75AAD"/>
    <w:rsid w:val="00C76AAE"/>
    <w:rsid w:val="00C77BD0"/>
    <w:rsid w:val="00C77DCB"/>
    <w:rsid w:val="00C80B81"/>
    <w:rsid w:val="00C81312"/>
    <w:rsid w:val="00C81504"/>
    <w:rsid w:val="00C81EA4"/>
    <w:rsid w:val="00C825B9"/>
    <w:rsid w:val="00C830D0"/>
    <w:rsid w:val="00C84D69"/>
    <w:rsid w:val="00C85DE8"/>
    <w:rsid w:val="00C87EAC"/>
    <w:rsid w:val="00C90E2C"/>
    <w:rsid w:val="00C92D83"/>
    <w:rsid w:val="00C9313E"/>
    <w:rsid w:val="00C933C6"/>
    <w:rsid w:val="00C9526C"/>
    <w:rsid w:val="00C95927"/>
    <w:rsid w:val="00C967D1"/>
    <w:rsid w:val="00C97C37"/>
    <w:rsid w:val="00CA18D2"/>
    <w:rsid w:val="00CA2187"/>
    <w:rsid w:val="00CA2CFD"/>
    <w:rsid w:val="00CA40ED"/>
    <w:rsid w:val="00CA469B"/>
    <w:rsid w:val="00CA5BC9"/>
    <w:rsid w:val="00CA636B"/>
    <w:rsid w:val="00CA6401"/>
    <w:rsid w:val="00CA64D4"/>
    <w:rsid w:val="00CA6654"/>
    <w:rsid w:val="00CA6F77"/>
    <w:rsid w:val="00CA783C"/>
    <w:rsid w:val="00CA7BDD"/>
    <w:rsid w:val="00CB0C5E"/>
    <w:rsid w:val="00CB20ED"/>
    <w:rsid w:val="00CB24A0"/>
    <w:rsid w:val="00CB41E3"/>
    <w:rsid w:val="00CB53BF"/>
    <w:rsid w:val="00CB5760"/>
    <w:rsid w:val="00CB6EAA"/>
    <w:rsid w:val="00CB7AA0"/>
    <w:rsid w:val="00CC0046"/>
    <w:rsid w:val="00CC126A"/>
    <w:rsid w:val="00CC1A62"/>
    <w:rsid w:val="00CC1DC4"/>
    <w:rsid w:val="00CC1F4A"/>
    <w:rsid w:val="00CC2A1F"/>
    <w:rsid w:val="00CC351B"/>
    <w:rsid w:val="00CC355D"/>
    <w:rsid w:val="00CC3F55"/>
    <w:rsid w:val="00CC447D"/>
    <w:rsid w:val="00CC482B"/>
    <w:rsid w:val="00CC5C86"/>
    <w:rsid w:val="00CC5D2F"/>
    <w:rsid w:val="00CC7E76"/>
    <w:rsid w:val="00CD0963"/>
    <w:rsid w:val="00CD0D68"/>
    <w:rsid w:val="00CD2626"/>
    <w:rsid w:val="00CD274F"/>
    <w:rsid w:val="00CD32E6"/>
    <w:rsid w:val="00CD58CD"/>
    <w:rsid w:val="00CD5904"/>
    <w:rsid w:val="00CD6E5E"/>
    <w:rsid w:val="00CD728D"/>
    <w:rsid w:val="00CD7A0B"/>
    <w:rsid w:val="00CE0F47"/>
    <w:rsid w:val="00CE1A95"/>
    <w:rsid w:val="00CE2516"/>
    <w:rsid w:val="00CE2C5D"/>
    <w:rsid w:val="00CE2D93"/>
    <w:rsid w:val="00CE55C5"/>
    <w:rsid w:val="00CF0BCF"/>
    <w:rsid w:val="00CF110C"/>
    <w:rsid w:val="00CF11F4"/>
    <w:rsid w:val="00CF2247"/>
    <w:rsid w:val="00CF2665"/>
    <w:rsid w:val="00CF452E"/>
    <w:rsid w:val="00CF4BCF"/>
    <w:rsid w:val="00CF5B76"/>
    <w:rsid w:val="00CF5E6B"/>
    <w:rsid w:val="00CF752C"/>
    <w:rsid w:val="00CF764B"/>
    <w:rsid w:val="00D00B0F"/>
    <w:rsid w:val="00D01735"/>
    <w:rsid w:val="00D0205D"/>
    <w:rsid w:val="00D031AB"/>
    <w:rsid w:val="00D05464"/>
    <w:rsid w:val="00D05B00"/>
    <w:rsid w:val="00D061C2"/>
    <w:rsid w:val="00D06C13"/>
    <w:rsid w:val="00D06DA1"/>
    <w:rsid w:val="00D06FF4"/>
    <w:rsid w:val="00D074FC"/>
    <w:rsid w:val="00D07F1B"/>
    <w:rsid w:val="00D1046D"/>
    <w:rsid w:val="00D10CD1"/>
    <w:rsid w:val="00D11897"/>
    <w:rsid w:val="00D11916"/>
    <w:rsid w:val="00D1228F"/>
    <w:rsid w:val="00D14090"/>
    <w:rsid w:val="00D1436F"/>
    <w:rsid w:val="00D164A7"/>
    <w:rsid w:val="00D1676E"/>
    <w:rsid w:val="00D16BA5"/>
    <w:rsid w:val="00D17CEE"/>
    <w:rsid w:val="00D17E1B"/>
    <w:rsid w:val="00D210D3"/>
    <w:rsid w:val="00D220D2"/>
    <w:rsid w:val="00D228A3"/>
    <w:rsid w:val="00D22E09"/>
    <w:rsid w:val="00D237BC"/>
    <w:rsid w:val="00D242CA"/>
    <w:rsid w:val="00D246C1"/>
    <w:rsid w:val="00D24ED1"/>
    <w:rsid w:val="00D25F06"/>
    <w:rsid w:val="00D27B41"/>
    <w:rsid w:val="00D3075F"/>
    <w:rsid w:val="00D3104F"/>
    <w:rsid w:val="00D317B5"/>
    <w:rsid w:val="00D34259"/>
    <w:rsid w:val="00D343E7"/>
    <w:rsid w:val="00D3470F"/>
    <w:rsid w:val="00D34FDE"/>
    <w:rsid w:val="00D36F91"/>
    <w:rsid w:val="00D42D6A"/>
    <w:rsid w:val="00D44688"/>
    <w:rsid w:val="00D44770"/>
    <w:rsid w:val="00D45A8E"/>
    <w:rsid w:val="00D4644E"/>
    <w:rsid w:val="00D46524"/>
    <w:rsid w:val="00D467DE"/>
    <w:rsid w:val="00D46B5F"/>
    <w:rsid w:val="00D46BA5"/>
    <w:rsid w:val="00D50837"/>
    <w:rsid w:val="00D51AB9"/>
    <w:rsid w:val="00D51C0E"/>
    <w:rsid w:val="00D53735"/>
    <w:rsid w:val="00D53922"/>
    <w:rsid w:val="00D53B82"/>
    <w:rsid w:val="00D56A06"/>
    <w:rsid w:val="00D602E9"/>
    <w:rsid w:val="00D61489"/>
    <w:rsid w:val="00D615EC"/>
    <w:rsid w:val="00D62182"/>
    <w:rsid w:val="00D62D5A"/>
    <w:rsid w:val="00D631DF"/>
    <w:rsid w:val="00D63420"/>
    <w:rsid w:val="00D640F3"/>
    <w:rsid w:val="00D648AD"/>
    <w:rsid w:val="00D648BA"/>
    <w:rsid w:val="00D64E7F"/>
    <w:rsid w:val="00D67D4D"/>
    <w:rsid w:val="00D7024D"/>
    <w:rsid w:val="00D70631"/>
    <w:rsid w:val="00D70861"/>
    <w:rsid w:val="00D72233"/>
    <w:rsid w:val="00D72709"/>
    <w:rsid w:val="00D72C7B"/>
    <w:rsid w:val="00D7339E"/>
    <w:rsid w:val="00D73D06"/>
    <w:rsid w:val="00D7549D"/>
    <w:rsid w:val="00D75BEA"/>
    <w:rsid w:val="00D7629B"/>
    <w:rsid w:val="00D76343"/>
    <w:rsid w:val="00D76506"/>
    <w:rsid w:val="00D765D2"/>
    <w:rsid w:val="00D76673"/>
    <w:rsid w:val="00D77E46"/>
    <w:rsid w:val="00D8171C"/>
    <w:rsid w:val="00D81E87"/>
    <w:rsid w:val="00D82714"/>
    <w:rsid w:val="00D83967"/>
    <w:rsid w:val="00D84677"/>
    <w:rsid w:val="00D84FB2"/>
    <w:rsid w:val="00D8737E"/>
    <w:rsid w:val="00D9120E"/>
    <w:rsid w:val="00D926A1"/>
    <w:rsid w:val="00D92A05"/>
    <w:rsid w:val="00D94B74"/>
    <w:rsid w:val="00D94EFA"/>
    <w:rsid w:val="00D95D43"/>
    <w:rsid w:val="00D961C6"/>
    <w:rsid w:val="00DA01B2"/>
    <w:rsid w:val="00DA03C9"/>
    <w:rsid w:val="00DA0496"/>
    <w:rsid w:val="00DA1491"/>
    <w:rsid w:val="00DA2978"/>
    <w:rsid w:val="00DA2EF1"/>
    <w:rsid w:val="00DA3943"/>
    <w:rsid w:val="00DA64AD"/>
    <w:rsid w:val="00DA69CA"/>
    <w:rsid w:val="00DA75F3"/>
    <w:rsid w:val="00DA7BFB"/>
    <w:rsid w:val="00DB0569"/>
    <w:rsid w:val="00DB1482"/>
    <w:rsid w:val="00DB1964"/>
    <w:rsid w:val="00DB1C21"/>
    <w:rsid w:val="00DB1E17"/>
    <w:rsid w:val="00DB2012"/>
    <w:rsid w:val="00DB342A"/>
    <w:rsid w:val="00DB3D17"/>
    <w:rsid w:val="00DB43BD"/>
    <w:rsid w:val="00DB53F7"/>
    <w:rsid w:val="00DB5825"/>
    <w:rsid w:val="00DB7C64"/>
    <w:rsid w:val="00DC00D8"/>
    <w:rsid w:val="00DC0571"/>
    <w:rsid w:val="00DC0C79"/>
    <w:rsid w:val="00DC2565"/>
    <w:rsid w:val="00DC2BBE"/>
    <w:rsid w:val="00DC2D8F"/>
    <w:rsid w:val="00DC344B"/>
    <w:rsid w:val="00DC3D8A"/>
    <w:rsid w:val="00DC3E1F"/>
    <w:rsid w:val="00DC3E8F"/>
    <w:rsid w:val="00DC4C6A"/>
    <w:rsid w:val="00DC5130"/>
    <w:rsid w:val="00DC5FF3"/>
    <w:rsid w:val="00DC675F"/>
    <w:rsid w:val="00DC76A5"/>
    <w:rsid w:val="00DD04F0"/>
    <w:rsid w:val="00DD0AFA"/>
    <w:rsid w:val="00DD290F"/>
    <w:rsid w:val="00DD2B55"/>
    <w:rsid w:val="00DD2DCB"/>
    <w:rsid w:val="00DD2E25"/>
    <w:rsid w:val="00DD346E"/>
    <w:rsid w:val="00DD4044"/>
    <w:rsid w:val="00DD4605"/>
    <w:rsid w:val="00DD4FE6"/>
    <w:rsid w:val="00DD5466"/>
    <w:rsid w:val="00DD586A"/>
    <w:rsid w:val="00DD5FCE"/>
    <w:rsid w:val="00DD6FAD"/>
    <w:rsid w:val="00DD727F"/>
    <w:rsid w:val="00DD7E5F"/>
    <w:rsid w:val="00DE06CB"/>
    <w:rsid w:val="00DE0728"/>
    <w:rsid w:val="00DE12BC"/>
    <w:rsid w:val="00DE1A34"/>
    <w:rsid w:val="00DE1DEC"/>
    <w:rsid w:val="00DE283B"/>
    <w:rsid w:val="00DE2DB2"/>
    <w:rsid w:val="00DE313B"/>
    <w:rsid w:val="00DE3594"/>
    <w:rsid w:val="00DE3858"/>
    <w:rsid w:val="00DE39EA"/>
    <w:rsid w:val="00DE406F"/>
    <w:rsid w:val="00DE43C8"/>
    <w:rsid w:val="00DE4E01"/>
    <w:rsid w:val="00DE4F2E"/>
    <w:rsid w:val="00DE5AD4"/>
    <w:rsid w:val="00DE70F9"/>
    <w:rsid w:val="00DE73D7"/>
    <w:rsid w:val="00DE73E0"/>
    <w:rsid w:val="00DF0AEE"/>
    <w:rsid w:val="00DF169D"/>
    <w:rsid w:val="00DF2368"/>
    <w:rsid w:val="00DF3460"/>
    <w:rsid w:val="00DF4016"/>
    <w:rsid w:val="00DF4445"/>
    <w:rsid w:val="00DF6515"/>
    <w:rsid w:val="00DF677C"/>
    <w:rsid w:val="00E00948"/>
    <w:rsid w:val="00E00B4B"/>
    <w:rsid w:val="00E00C73"/>
    <w:rsid w:val="00E01861"/>
    <w:rsid w:val="00E0260E"/>
    <w:rsid w:val="00E03688"/>
    <w:rsid w:val="00E037AE"/>
    <w:rsid w:val="00E04191"/>
    <w:rsid w:val="00E0467D"/>
    <w:rsid w:val="00E046B9"/>
    <w:rsid w:val="00E0533A"/>
    <w:rsid w:val="00E05835"/>
    <w:rsid w:val="00E078B4"/>
    <w:rsid w:val="00E1088C"/>
    <w:rsid w:val="00E10CCC"/>
    <w:rsid w:val="00E11224"/>
    <w:rsid w:val="00E11F58"/>
    <w:rsid w:val="00E13E20"/>
    <w:rsid w:val="00E14E3A"/>
    <w:rsid w:val="00E14EBC"/>
    <w:rsid w:val="00E1643B"/>
    <w:rsid w:val="00E217FF"/>
    <w:rsid w:val="00E21844"/>
    <w:rsid w:val="00E21A44"/>
    <w:rsid w:val="00E224E9"/>
    <w:rsid w:val="00E24F7D"/>
    <w:rsid w:val="00E254BC"/>
    <w:rsid w:val="00E25C7F"/>
    <w:rsid w:val="00E2687F"/>
    <w:rsid w:val="00E26BFC"/>
    <w:rsid w:val="00E2781F"/>
    <w:rsid w:val="00E304FB"/>
    <w:rsid w:val="00E307CF"/>
    <w:rsid w:val="00E30E54"/>
    <w:rsid w:val="00E310C7"/>
    <w:rsid w:val="00E32408"/>
    <w:rsid w:val="00E32FB1"/>
    <w:rsid w:val="00E35C39"/>
    <w:rsid w:val="00E36940"/>
    <w:rsid w:val="00E40584"/>
    <w:rsid w:val="00E41347"/>
    <w:rsid w:val="00E434FF"/>
    <w:rsid w:val="00E4352E"/>
    <w:rsid w:val="00E4532D"/>
    <w:rsid w:val="00E47155"/>
    <w:rsid w:val="00E511A2"/>
    <w:rsid w:val="00E51656"/>
    <w:rsid w:val="00E518AF"/>
    <w:rsid w:val="00E53639"/>
    <w:rsid w:val="00E53A26"/>
    <w:rsid w:val="00E53A4C"/>
    <w:rsid w:val="00E5419A"/>
    <w:rsid w:val="00E546BA"/>
    <w:rsid w:val="00E55F36"/>
    <w:rsid w:val="00E56533"/>
    <w:rsid w:val="00E56A98"/>
    <w:rsid w:val="00E57FA4"/>
    <w:rsid w:val="00E60A77"/>
    <w:rsid w:val="00E615CA"/>
    <w:rsid w:val="00E61D50"/>
    <w:rsid w:val="00E62969"/>
    <w:rsid w:val="00E6381D"/>
    <w:rsid w:val="00E6564A"/>
    <w:rsid w:val="00E65CEA"/>
    <w:rsid w:val="00E66596"/>
    <w:rsid w:val="00E66BA7"/>
    <w:rsid w:val="00E7021B"/>
    <w:rsid w:val="00E7092F"/>
    <w:rsid w:val="00E734B9"/>
    <w:rsid w:val="00E74880"/>
    <w:rsid w:val="00E7491F"/>
    <w:rsid w:val="00E752F5"/>
    <w:rsid w:val="00E75303"/>
    <w:rsid w:val="00E75774"/>
    <w:rsid w:val="00E757D3"/>
    <w:rsid w:val="00E7591D"/>
    <w:rsid w:val="00E77115"/>
    <w:rsid w:val="00E776B1"/>
    <w:rsid w:val="00E77A8A"/>
    <w:rsid w:val="00E80D3C"/>
    <w:rsid w:val="00E80F6E"/>
    <w:rsid w:val="00E80F73"/>
    <w:rsid w:val="00E8161E"/>
    <w:rsid w:val="00E81823"/>
    <w:rsid w:val="00E81B16"/>
    <w:rsid w:val="00E82C43"/>
    <w:rsid w:val="00E83AEE"/>
    <w:rsid w:val="00E83DE1"/>
    <w:rsid w:val="00E843CF"/>
    <w:rsid w:val="00E84BB9"/>
    <w:rsid w:val="00E86AC9"/>
    <w:rsid w:val="00E8726D"/>
    <w:rsid w:val="00E87C83"/>
    <w:rsid w:val="00E91AD0"/>
    <w:rsid w:val="00E93829"/>
    <w:rsid w:val="00E93B64"/>
    <w:rsid w:val="00E93F03"/>
    <w:rsid w:val="00E9523E"/>
    <w:rsid w:val="00E95617"/>
    <w:rsid w:val="00E96C18"/>
    <w:rsid w:val="00E97AD1"/>
    <w:rsid w:val="00E97C86"/>
    <w:rsid w:val="00E97CDB"/>
    <w:rsid w:val="00EA1422"/>
    <w:rsid w:val="00EA417F"/>
    <w:rsid w:val="00EA6B94"/>
    <w:rsid w:val="00EA6FDC"/>
    <w:rsid w:val="00EB1C15"/>
    <w:rsid w:val="00EB30F3"/>
    <w:rsid w:val="00EB3DDA"/>
    <w:rsid w:val="00EC0787"/>
    <w:rsid w:val="00EC0FC9"/>
    <w:rsid w:val="00EC3382"/>
    <w:rsid w:val="00EC45C1"/>
    <w:rsid w:val="00EC51BD"/>
    <w:rsid w:val="00EC6BFB"/>
    <w:rsid w:val="00EC6EF3"/>
    <w:rsid w:val="00EC6F1C"/>
    <w:rsid w:val="00ED0985"/>
    <w:rsid w:val="00ED0A13"/>
    <w:rsid w:val="00ED0E24"/>
    <w:rsid w:val="00ED11A8"/>
    <w:rsid w:val="00ED2026"/>
    <w:rsid w:val="00ED29E7"/>
    <w:rsid w:val="00ED34EC"/>
    <w:rsid w:val="00ED5694"/>
    <w:rsid w:val="00ED7793"/>
    <w:rsid w:val="00ED7932"/>
    <w:rsid w:val="00ED7C0D"/>
    <w:rsid w:val="00ED7FF1"/>
    <w:rsid w:val="00EE0457"/>
    <w:rsid w:val="00EE0A79"/>
    <w:rsid w:val="00EE18F6"/>
    <w:rsid w:val="00EE1BA9"/>
    <w:rsid w:val="00EE1D65"/>
    <w:rsid w:val="00EE37E0"/>
    <w:rsid w:val="00EE3E65"/>
    <w:rsid w:val="00EE54BE"/>
    <w:rsid w:val="00EE7A21"/>
    <w:rsid w:val="00EE7BE3"/>
    <w:rsid w:val="00EF0034"/>
    <w:rsid w:val="00EF05A3"/>
    <w:rsid w:val="00EF0A00"/>
    <w:rsid w:val="00EF0A52"/>
    <w:rsid w:val="00EF0AA7"/>
    <w:rsid w:val="00EF1E09"/>
    <w:rsid w:val="00EF270F"/>
    <w:rsid w:val="00EF29A0"/>
    <w:rsid w:val="00EF2B91"/>
    <w:rsid w:val="00EF2F20"/>
    <w:rsid w:val="00EF3499"/>
    <w:rsid w:val="00EF3DA6"/>
    <w:rsid w:val="00EF4DDD"/>
    <w:rsid w:val="00EF4EC7"/>
    <w:rsid w:val="00EF5990"/>
    <w:rsid w:val="00EF6A9F"/>
    <w:rsid w:val="00EF6C03"/>
    <w:rsid w:val="00EF6F58"/>
    <w:rsid w:val="00EF738D"/>
    <w:rsid w:val="00EF7E70"/>
    <w:rsid w:val="00F002E3"/>
    <w:rsid w:val="00F0090D"/>
    <w:rsid w:val="00F019C4"/>
    <w:rsid w:val="00F03461"/>
    <w:rsid w:val="00F03474"/>
    <w:rsid w:val="00F03A20"/>
    <w:rsid w:val="00F052A0"/>
    <w:rsid w:val="00F0591D"/>
    <w:rsid w:val="00F05D99"/>
    <w:rsid w:val="00F05E28"/>
    <w:rsid w:val="00F1061A"/>
    <w:rsid w:val="00F109E2"/>
    <w:rsid w:val="00F10EA5"/>
    <w:rsid w:val="00F10F9F"/>
    <w:rsid w:val="00F13AA0"/>
    <w:rsid w:val="00F14B99"/>
    <w:rsid w:val="00F15940"/>
    <w:rsid w:val="00F16299"/>
    <w:rsid w:val="00F16616"/>
    <w:rsid w:val="00F16993"/>
    <w:rsid w:val="00F1797F"/>
    <w:rsid w:val="00F2096E"/>
    <w:rsid w:val="00F21F51"/>
    <w:rsid w:val="00F2310D"/>
    <w:rsid w:val="00F23DFE"/>
    <w:rsid w:val="00F248B2"/>
    <w:rsid w:val="00F24C20"/>
    <w:rsid w:val="00F25A67"/>
    <w:rsid w:val="00F25C4B"/>
    <w:rsid w:val="00F2678D"/>
    <w:rsid w:val="00F3065D"/>
    <w:rsid w:val="00F30CD1"/>
    <w:rsid w:val="00F3111B"/>
    <w:rsid w:val="00F31299"/>
    <w:rsid w:val="00F31EC1"/>
    <w:rsid w:val="00F322B1"/>
    <w:rsid w:val="00F3263F"/>
    <w:rsid w:val="00F35379"/>
    <w:rsid w:val="00F36723"/>
    <w:rsid w:val="00F375AC"/>
    <w:rsid w:val="00F37A96"/>
    <w:rsid w:val="00F4000D"/>
    <w:rsid w:val="00F41D59"/>
    <w:rsid w:val="00F41EE0"/>
    <w:rsid w:val="00F44C5B"/>
    <w:rsid w:val="00F45194"/>
    <w:rsid w:val="00F46828"/>
    <w:rsid w:val="00F46859"/>
    <w:rsid w:val="00F46D08"/>
    <w:rsid w:val="00F473B9"/>
    <w:rsid w:val="00F51CF2"/>
    <w:rsid w:val="00F5348F"/>
    <w:rsid w:val="00F55829"/>
    <w:rsid w:val="00F558D9"/>
    <w:rsid w:val="00F564FC"/>
    <w:rsid w:val="00F57291"/>
    <w:rsid w:val="00F57E5B"/>
    <w:rsid w:val="00F61298"/>
    <w:rsid w:val="00F621BA"/>
    <w:rsid w:val="00F62376"/>
    <w:rsid w:val="00F62F72"/>
    <w:rsid w:val="00F636FA"/>
    <w:rsid w:val="00F64659"/>
    <w:rsid w:val="00F655BB"/>
    <w:rsid w:val="00F66549"/>
    <w:rsid w:val="00F66968"/>
    <w:rsid w:val="00F66C23"/>
    <w:rsid w:val="00F66C61"/>
    <w:rsid w:val="00F67007"/>
    <w:rsid w:val="00F67086"/>
    <w:rsid w:val="00F676E0"/>
    <w:rsid w:val="00F67965"/>
    <w:rsid w:val="00F70AB1"/>
    <w:rsid w:val="00F70AD3"/>
    <w:rsid w:val="00F7101F"/>
    <w:rsid w:val="00F726FD"/>
    <w:rsid w:val="00F741D9"/>
    <w:rsid w:val="00F7569A"/>
    <w:rsid w:val="00F75720"/>
    <w:rsid w:val="00F76421"/>
    <w:rsid w:val="00F76BC2"/>
    <w:rsid w:val="00F771BF"/>
    <w:rsid w:val="00F77540"/>
    <w:rsid w:val="00F779C8"/>
    <w:rsid w:val="00F8012C"/>
    <w:rsid w:val="00F81C0F"/>
    <w:rsid w:val="00F82E2E"/>
    <w:rsid w:val="00F832EA"/>
    <w:rsid w:val="00F83485"/>
    <w:rsid w:val="00F8384C"/>
    <w:rsid w:val="00F8418A"/>
    <w:rsid w:val="00F842A7"/>
    <w:rsid w:val="00F84509"/>
    <w:rsid w:val="00F84AE1"/>
    <w:rsid w:val="00F84EFE"/>
    <w:rsid w:val="00F8513D"/>
    <w:rsid w:val="00F85C9E"/>
    <w:rsid w:val="00F864E8"/>
    <w:rsid w:val="00F87F42"/>
    <w:rsid w:val="00F905D6"/>
    <w:rsid w:val="00F9134B"/>
    <w:rsid w:val="00F93135"/>
    <w:rsid w:val="00F9350E"/>
    <w:rsid w:val="00F96C4F"/>
    <w:rsid w:val="00F96F24"/>
    <w:rsid w:val="00FA1354"/>
    <w:rsid w:val="00FA306B"/>
    <w:rsid w:val="00FA3955"/>
    <w:rsid w:val="00FA3A21"/>
    <w:rsid w:val="00FA489A"/>
    <w:rsid w:val="00FA4CE9"/>
    <w:rsid w:val="00FA5437"/>
    <w:rsid w:val="00FA5FCB"/>
    <w:rsid w:val="00FA696C"/>
    <w:rsid w:val="00FA6B44"/>
    <w:rsid w:val="00FA716E"/>
    <w:rsid w:val="00FA78EF"/>
    <w:rsid w:val="00FB03CC"/>
    <w:rsid w:val="00FB0F0D"/>
    <w:rsid w:val="00FB13F5"/>
    <w:rsid w:val="00FB25B0"/>
    <w:rsid w:val="00FB2735"/>
    <w:rsid w:val="00FB2F4E"/>
    <w:rsid w:val="00FB3A4E"/>
    <w:rsid w:val="00FB429D"/>
    <w:rsid w:val="00FB489D"/>
    <w:rsid w:val="00FB5357"/>
    <w:rsid w:val="00FB5691"/>
    <w:rsid w:val="00FB57E0"/>
    <w:rsid w:val="00FB6F5A"/>
    <w:rsid w:val="00FB771C"/>
    <w:rsid w:val="00FC0DE9"/>
    <w:rsid w:val="00FC1FEE"/>
    <w:rsid w:val="00FC2C9D"/>
    <w:rsid w:val="00FC2FD2"/>
    <w:rsid w:val="00FC42C3"/>
    <w:rsid w:val="00FC4D1E"/>
    <w:rsid w:val="00FC5E7B"/>
    <w:rsid w:val="00FC7189"/>
    <w:rsid w:val="00FC7639"/>
    <w:rsid w:val="00FC7B8A"/>
    <w:rsid w:val="00FD0A80"/>
    <w:rsid w:val="00FD101C"/>
    <w:rsid w:val="00FD12DB"/>
    <w:rsid w:val="00FD1989"/>
    <w:rsid w:val="00FD1E0B"/>
    <w:rsid w:val="00FD41B8"/>
    <w:rsid w:val="00FD50D7"/>
    <w:rsid w:val="00FD535C"/>
    <w:rsid w:val="00FD5584"/>
    <w:rsid w:val="00FD5921"/>
    <w:rsid w:val="00FD593F"/>
    <w:rsid w:val="00FD663E"/>
    <w:rsid w:val="00FD66AF"/>
    <w:rsid w:val="00FD726C"/>
    <w:rsid w:val="00FD7398"/>
    <w:rsid w:val="00FD78C4"/>
    <w:rsid w:val="00FE1152"/>
    <w:rsid w:val="00FE157D"/>
    <w:rsid w:val="00FE337E"/>
    <w:rsid w:val="00FE417D"/>
    <w:rsid w:val="00FE4B70"/>
    <w:rsid w:val="00FE4DFE"/>
    <w:rsid w:val="00FE54C3"/>
    <w:rsid w:val="00FE56A2"/>
    <w:rsid w:val="00FE5B93"/>
    <w:rsid w:val="00FE736F"/>
    <w:rsid w:val="00FF1800"/>
    <w:rsid w:val="00FF1B27"/>
    <w:rsid w:val="00FF1CEF"/>
    <w:rsid w:val="00FF1D16"/>
    <w:rsid w:val="00FF3347"/>
    <w:rsid w:val="00FF4BCD"/>
    <w:rsid w:val="00FF53E2"/>
    <w:rsid w:val="00FF54E2"/>
    <w:rsid w:val="00FF5A52"/>
    <w:rsid w:val="00FF63A9"/>
    <w:rsid w:val="00FF6549"/>
    <w:rsid w:val="00FF6EBD"/>
    <w:rsid w:val="26A01C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C96F1"/>
  <w15:docId w15:val="{102915C5-5A5A-47AE-83EB-044700303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5AB"/>
    <w:pPr>
      <w:spacing w:after="0" w:line="240" w:lineRule="auto"/>
    </w:pPr>
    <w:rPr>
      <w:rFonts w:ascii="Times New Roman" w:eastAsia="Times New Roman" w:hAnsi="Times New Roman" w:cs="Times New Roman"/>
      <w:sz w:val="24"/>
      <w:szCs w:val="24"/>
      <w:lang w:val="en-US" w:eastAsia="en-GB"/>
    </w:rPr>
  </w:style>
  <w:style w:type="paragraph" w:styleId="Heading1">
    <w:name w:val="heading 1"/>
    <w:basedOn w:val="Normal"/>
    <w:link w:val="Heading1Char"/>
    <w:uiPriority w:val="9"/>
    <w:qFormat/>
    <w:rsid w:val="00296B03"/>
    <w:pPr>
      <w:keepNext/>
      <w:keepLines/>
      <w:numPr>
        <w:numId w:val="1"/>
      </w:numPr>
      <w:spacing w:line="432" w:lineRule="auto"/>
      <w:outlineLvl w:val="0"/>
    </w:pPr>
    <w:rPr>
      <w:rFonts w:ascii="Calibri" w:eastAsiaTheme="majorEastAsia" w:hAnsi="Calibri" w:cstheme="majorBidi"/>
      <w:b/>
      <w:color w:val="0E7846"/>
      <w:sz w:val="32"/>
      <w:szCs w:val="32"/>
      <w:lang w:val="bs-Latn-BA"/>
    </w:rPr>
  </w:style>
  <w:style w:type="paragraph" w:styleId="Heading2">
    <w:name w:val="heading 2"/>
    <w:basedOn w:val="Normal"/>
    <w:link w:val="Heading2Char"/>
    <w:uiPriority w:val="9"/>
    <w:unhideWhenUsed/>
    <w:qFormat/>
    <w:rsid w:val="00296B03"/>
    <w:pPr>
      <w:keepNext/>
      <w:keepLines/>
      <w:numPr>
        <w:numId w:val="2"/>
      </w:numPr>
      <w:spacing w:before="40" w:after="240"/>
      <w:outlineLvl w:val="1"/>
    </w:pPr>
    <w:rPr>
      <w:rFonts w:ascii="Calibri" w:eastAsiaTheme="majorEastAsia" w:hAnsi="Calibri" w:cstheme="majorBidi"/>
      <w:b/>
      <w:color w:val="339966"/>
      <w:sz w:val="28"/>
      <w:szCs w:val="26"/>
      <w:lang w:val="bs-Latn-BA"/>
    </w:rPr>
  </w:style>
  <w:style w:type="paragraph" w:styleId="Heading3">
    <w:name w:val="heading 3"/>
    <w:basedOn w:val="Normal"/>
    <w:next w:val="Normal"/>
    <w:link w:val="Heading3Char"/>
    <w:uiPriority w:val="9"/>
    <w:unhideWhenUsed/>
    <w:qFormat/>
    <w:rsid w:val="005A5F72"/>
    <w:pPr>
      <w:keepNext/>
      <w:keepLines/>
      <w:spacing w:before="40" w:after="240"/>
      <w:outlineLvl w:val="2"/>
    </w:pPr>
    <w:rPr>
      <w:rFonts w:eastAsiaTheme="majorEastAsia" w:cstheme="majorBidi"/>
      <w:b/>
      <w:color w:val="00CC99"/>
      <w:lang w:val="bs-Latn-B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6B03"/>
    <w:rPr>
      <w:rFonts w:ascii="Calibri" w:eastAsiaTheme="majorEastAsia" w:hAnsi="Calibri" w:cstheme="majorBidi"/>
      <w:b/>
      <w:color w:val="0E7846"/>
      <w:sz w:val="32"/>
      <w:szCs w:val="32"/>
      <w:lang w:val="bs-Latn-BA" w:eastAsia="en-GB"/>
    </w:rPr>
  </w:style>
  <w:style w:type="character" w:customStyle="1" w:styleId="Heading2Char">
    <w:name w:val="Heading 2 Char"/>
    <w:basedOn w:val="DefaultParagraphFont"/>
    <w:link w:val="Heading2"/>
    <w:uiPriority w:val="9"/>
    <w:rsid w:val="00296B03"/>
    <w:rPr>
      <w:rFonts w:ascii="Calibri" w:eastAsiaTheme="majorEastAsia" w:hAnsi="Calibri" w:cstheme="majorBidi"/>
      <w:b/>
      <w:color w:val="339966"/>
      <w:sz w:val="28"/>
      <w:szCs w:val="26"/>
      <w:lang w:val="bs-Latn-BA" w:eastAsia="en-GB"/>
    </w:rPr>
  </w:style>
  <w:style w:type="paragraph" w:styleId="ListParagraph">
    <w:name w:val="List Paragraph"/>
    <w:aliases w:val="Graph &amp; Table tite,En tête 1,Paragrafo elenco1,List (Mannvit),Left Bullet L1,List Paragraph1,Lista Aneksa,Indent Paragraph,Lettre d'introduction,Heading 2_sj,Dot pt,List Paragraph Char Char Char,Indicator Text,Numbered Para 1,Bullet Point"/>
    <w:basedOn w:val="Normal"/>
    <w:link w:val="ListParagraphChar"/>
    <w:uiPriority w:val="34"/>
    <w:qFormat/>
    <w:rsid w:val="003B1D0B"/>
    <w:pPr>
      <w:ind w:left="720"/>
      <w:contextualSpacing/>
    </w:pPr>
  </w:style>
  <w:style w:type="paragraph" w:styleId="Title">
    <w:name w:val="Title"/>
    <w:basedOn w:val="Normal"/>
    <w:next w:val="Normal"/>
    <w:link w:val="TitleChar"/>
    <w:uiPriority w:val="10"/>
    <w:qFormat/>
    <w:rsid w:val="00213E5A"/>
    <w:pPr>
      <w:contextualSpacing/>
    </w:pPr>
    <w:rPr>
      <w:rFonts w:asciiTheme="majorHAnsi" w:eastAsiaTheme="majorEastAsia" w:hAnsiTheme="majorHAnsi" w:cstheme="majorBidi"/>
      <w:spacing w:val="-10"/>
      <w:kern w:val="28"/>
      <w:sz w:val="56"/>
      <w:szCs w:val="56"/>
      <w:lang w:val="bs-Latn-BA"/>
    </w:rPr>
  </w:style>
  <w:style w:type="character" w:customStyle="1" w:styleId="TitleChar">
    <w:name w:val="Title Char"/>
    <w:basedOn w:val="DefaultParagraphFont"/>
    <w:link w:val="Title"/>
    <w:uiPriority w:val="10"/>
    <w:rsid w:val="00213E5A"/>
    <w:rPr>
      <w:rFonts w:asciiTheme="majorHAnsi" w:eastAsiaTheme="majorEastAsia" w:hAnsiTheme="majorHAnsi" w:cstheme="majorBidi"/>
      <w:spacing w:val="-10"/>
      <w:kern w:val="28"/>
      <w:sz w:val="56"/>
      <w:szCs w:val="56"/>
      <w:lang w:val="bs-Latn-BA" w:eastAsia="en-GB"/>
    </w:rPr>
  </w:style>
  <w:style w:type="paragraph" w:styleId="TOCHeading">
    <w:name w:val="TOC Heading"/>
    <w:basedOn w:val="Heading1"/>
    <w:next w:val="Normal"/>
    <w:uiPriority w:val="39"/>
    <w:unhideWhenUsed/>
    <w:qFormat/>
    <w:rsid w:val="009464E9"/>
    <w:pPr>
      <w:outlineLvl w:val="9"/>
    </w:pPr>
    <w:rPr>
      <w:lang w:val="en-US"/>
    </w:rPr>
  </w:style>
  <w:style w:type="paragraph" w:styleId="TOC1">
    <w:name w:val="toc 1"/>
    <w:basedOn w:val="Normal"/>
    <w:next w:val="Normal"/>
    <w:autoRedefine/>
    <w:uiPriority w:val="39"/>
    <w:unhideWhenUsed/>
    <w:rsid w:val="00C52ABC"/>
    <w:pPr>
      <w:tabs>
        <w:tab w:val="left" w:pos="440"/>
        <w:tab w:val="right" w:leader="dot" w:pos="9016"/>
      </w:tabs>
      <w:spacing w:after="100" w:line="276" w:lineRule="auto"/>
    </w:pPr>
    <w:rPr>
      <w:rFonts w:asciiTheme="minorHAnsi" w:hAnsiTheme="minorHAnsi" w:cstheme="minorHAnsi"/>
      <w:b/>
      <w:bCs/>
      <w:noProof/>
      <w:sz w:val="20"/>
      <w:szCs w:val="20"/>
      <w:lang w:val="hr-HR"/>
    </w:rPr>
  </w:style>
  <w:style w:type="paragraph" w:styleId="TOC2">
    <w:name w:val="toc 2"/>
    <w:basedOn w:val="Normal"/>
    <w:next w:val="Normal"/>
    <w:autoRedefine/>
    <w:uiPriority w:val="39"/>
    <w:unhideWhenUsed/>
    <w:rsid w:val="00EF4DDD"/>
    <w:pPr>
      <w:tabs>
        <w:tab w:val="left" w:pos="880"/>
        <w:tab w:val="right" w:leader="dot" w:pos="9016"/>
      </w:tabs>
      <w:spacing w:after="100"/>
      <w:ind w:left="220"/>
    </w:pPr>
    <w:rPr>
      <w:rFonts w:asciiTheme="minorHAnsi" w:hAnsiTheme="minorHAnsi" w:cstheme="minorHAnsi"/>
      <w:noProof/>
      <w:sz w:val="20"/>
      <w:szCs w:val="20"/>
    </w:rPr>
  </w:style>
  <w:style w:type="character" w:styleId="Hyperlink">
    <w:name w:val="Hyperlink"/>
    <w:basedOn w:val="DefaultParagraphFont"/>
    <w:uiPriority w:val="99"/>
    <w:unhideWhenUsed/>
    <w:rsid w:val="009464E9"/>
    <w:rPr>
      <w:color w:val="0563C1" w:themeColor="hyperlink"/>
      <w:u w:val="single"/>
    </w:rPr>
  </w:style>
  <w:style w:type="table" w:styleId="TableGrid">
    <w:name w:val="Table Grid"/>
    <w:aliases w:val="Izvjescetablica,TABLICA_HAOP"/>
    <w:basedOn w:val="TableNormal"/>
    <w:uiPriority w:val="39"/>
    <w:rsid w:val="00F66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uiPriority w:val="49"/>
    <w:rsid w:val="00F6696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unhideWhenUsed/>
    <w:rsid w:val="00260CBD"/>
    <w:rPr>
      <w:sz w:val="16"/>
      <w:szCs w:val="16"/>
    </w:rPr>
  </w:style>
  <w:style w:type="paragraph" w:styleId="CommentText">
    <w:name w:val="annotation text"/>
    <w:basedOn w:val="Normal"/>
    <w:link w:val="CommentTextChar"/>
    <w:uiPriority w:val="99"/>
    <w:unhideWhenUsed/>
    <w:rsid w:val="00260CBD"/>
    <w:rPr>
      <w:sz w:val="20"/>
      <w:szCs w:val="20"/>
      <w:lang w:val="bs-Latn-BA"/>
    </w:rPr>
  </w:style>
  <w:style w:type="character" w:customStyle="1" w:styleId="CommentTextChar">
    <w:name w:val="Comment Text Char"/>
    <w:basedOn w:val="DefaultParagraphFont"/>
    <w:link w:val="CommentText"/>
    <w:uiPriority w:val="99"/>
    <w:rsid w:val="00260CBD"/>
    <w:rPr>
      <w:rFonts w:ascii="Times New Roman" w:eastAsia="Times New Roman" w:hAnsi="Times New Roman" w:cs="Times New Roman"/>
      <w:sz w:val="20"/>
      <w:szCs w:val="20"/>
      <w:lang w:val="bs-Latn-BA" w:eastAsia="en-GB"/>
    </w:rPr>
  </w:style>
  <w:style w:type="paragraph" w:styleId="CommentSubject">
    <w:name w:val="annotation subject"/>
    <w:basedOn w:val="CommentText"/>
    <w:next w:val="CommentText"/>
    <w:link w:val="CommentSubjectChar"/>
    <w:uiPriority w:val="99"/>
    <w:semiHidden/>
    <w:unhideWhenUsed/>
    <w:rsid w:val="00260CBD"/>
    <w:rPr>
      <w:b/>
      <w:bCs/>
    </w:rPr>
  </w:style>
  <w:style w:type="character" w:customStyle="1" w:styleId="CommentSubjectChar">
    <w:name w:val="Comment Subject Char"/>
    <w:basedOn w:val="CommentTextChar"/>
    <w:link w:val="CommentSubject"/>
    <w:uiPriority w:val="99"/>
    <w:semiHidden/>
    <w:rsid w:val="00260CBD"/>
    <w:rPr>
      <w:rFonts w:ascii="Times New Roman" w:eastAsia="Times New Roman" w:hAnsi="Times New Roman" w:cs="Times New Roman"/>
      <w:b/>
      <w:bCs/>
      <w:sz w:val="20"/>
      <w:szCs w:val="20"/>
      <w:lang w:val="bs-Latn-BA" w:eastAsia="en-GB"/>
    </w:rPr>
  </w:style>
  <w:style w:type="paragraph" w:styleId="FootnoteText">
    <w:name w:val="footnote text"/>
    <w:aliases w:val="Footnote Text Char1,Footnote Text Blue,Footnote Text1,Char,single space,ft,footnote text,footnote text Char,Footnote Text Char Char Char,Tegn1,Tegn1 Char,Char Char Char,Footnote Text Char2 Char Char,Footnote Text Char Char2 Char Char, Char"/>
    <w:basedOn w:val="Normal"/>
    <w:link w:val="FootnoteTextChar"/>
    <w:uiPriority w:val="99"/>
    <w:unhideWhenUsed/>
    <w:qFormat/>
    <w:rsid w:val="00DD586A"/>
    <w:rPr>
      <w:sz w:val="20"/>
      <w:szCs w:val="20"/>
      <w:lang w:val="bs-Latn-BA"/>
    </w:rPr>
  </w:style>
  <w:style w:type="character" w:customStyle="1" w:styleId="FootnoteTextChar">
    <w:name w:val="Footnote Text Char"/>
    <w:aliases w:val="Footnote Text Char1 Char,Footnote Text Blue Char,Footnote Text1 Char,Char Char,single space Char,ft Char,footnote text Char1,footnote text Char Char,Footnote Text Char Char Char Char,Tegn1 Char1,Tegn1 Char Char,Char Char Char Char"/>
    <w:basedOn w:val="DefaultParagraphFont"/>
    <w:link w:val="FootnoteText"/>
    <w:uiPriority w:val="99"/>
    <w:qFormat/>
    <w:rsid w:val="00DD586A"/>
    <w:rPr>
      <w:rFonts w:ascii="Times New Roman" w:eastAsia="Times New Roman" w:hAnsi="Times New Roman" w:cs="Times New Roman"/>
      <w:sz w:val="20"/>
      <w:szCs w:val="20"/>
      <w:lang w:val="bs-Latn-BA" w:eastAsia="en-GB"/>
    </w:rPr>
  </w:style>
  <w:style w:type="character" w:styleId="FootnoteReference">
    <w:name w:val="footnote reference"/>
    <w:aliases w:val="BVI fnr,ftref,16 Point,Superscript 6 Point,SUPERS,EN Footnote Reference,Footnote reference number,Footnote symbol,note TESI,-E Fußnotenzeichen,number,Footnote text,Footnote Reference Superscript,stylish,Footnote call,Heading 6 Cha,R,o"/>
    <w:basedOn w:val="DefaultParagraphFont"/>
    <w:link w:val="BVIfnrZchnCharZchnCharCharCharChar"/>
    <w:uiPriority w:val="99"/>
    <w:unhideWhenUsed/>
    <w:qFormat/>
    <w:rsid w:val="00DD586A"/>
    <w:rPr>
      <w:vertAlign w:val="superscript"/>
    </w:rPr>
  </w:style>
  <w:style w:type="character" w:customStyle="1" w:styleId="Heading3Char">
    <w:name w:val="Heading 3 Char"/>
    <w:basedOn w:val="DefaultParagraphFont"/>
    <w:link w:val="Heading3"/>
    <w:uiPriority w:val="9"/>
    <w:rsid w:val="005A5F72"/>
    <w:rPr>
      <w:rFonts w:ascii="Times New Roman" w:eastAsiaTheme="majorEastAsia" w:hAnsi="Times New Roman" w:cstheme="majorBidi"/>
      <w:b/>
      <w:color w:val="00CC99"/>
      <w:sz w:val="24"/>
      <w:szCs w:val="24"/>
      <w:lang w:val="bs-Latn-BA" w:eastAsia="en-GB"/>
    </w:rPr>
  </w:style>
  <w:style w:type="character" w:customStyle="1" w:styleId="ListParagraphChar">
    <w:name w:val="List Paragraph Char"/>
    <w:aliases w:val="Graph &amp; Table tite Char,En tête 1 Char,Paragrafo elenco1 Char,List (Mannvit) Char,Left Bullet L1 Char,List Paragraph1 Char,Lista Aneksa Char,Indent Paragraph Char,Lettre d'introduction Char,Heading 2_sj Char,Dot pt Char"/>
    <w:link w:val="ListParagraph"/>
    <w:uiPriority w:val="34"/>
    <w:qFormat/>
    <w:locked/>
    <w:rsid w:val="005C22DF"/>
  </w:style>
  <w:style w:type="paragraph" w:styleId="TOC3">
    <w:name w:val="toc 3"/>
    <w:basedOn w:val="Normal"/>
    <w:next w:val="Normal"/>
    <w:autoRedefine/>
    <w:uiPriority w:val="39"/>
    <w:unhideWhenUsed/>
    <w:rsid w:val="00576E75"/>
    <w:pPr>
      <w:tabs>
        <w:tab w:val="right" w:leader="dot" w:pos="9016"/>
      </w:tabs>
      <w:spacing w:after="100"/>
      <w:ind w:left="440"/>
    </w:pPr>
    <w:rPr>
      <w:rFonts w:asciiTheme="minorHAnsi" w:eastAsiaTheme="majorEastAsia" w:hAnsiTheme="minorHAnsi" w:cstheme="minorHAnsi"/>
      <w:noProof/>
      <w:sz w:val="22"/>
      <w:szCs w:val="22"/>
      <w:lang w:val="bs-Latn-BA" w:eastAsia="en-US"/>
    </w:rPr>
  </w:style>
  <w:style w:type="paragraph" w:styleId="Revision">
    <w:name w:val="Revision"/>
    <w:hidden/>
    <w:uiPriority w:val="99"/>
    <w:semiHidden/>
    <w:rsid w:val="005B21C8"/>
    <w:pPr>
      <w:spacing w:after="0" w:line="240" w:lineRule="auto"/>
    </w:pPr>
  </w:style>
  <w:style w:type="paragraph" w:styleId="Bibliography">
    <w:name w:val="Bibliography"/>
    <w:basedOn w:val="Normal"/>
    <w:next w:val="Normal"/>
    <w:uiPriority w:val="37"/>
    <w:unhideWhenUsed/>
    <w:rsid w:val="007C0173"/>
  </w:style>
  <w:style w:type="table" w:customStyle="1" w:styleId="TableGridLight1">
    <w:name w:val="Table Grid Light1"/>
    <w:basedOn w:val="TableNormal"/>
    <w:uiPriority w:val="40"/>
    <w:rsid w:val="00545A86"/>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MediumShading2-Accent3">
    <w:name w:val="Medium Shading 2 Accent 3"/>
    <w:basedOn w:val="TableNormal"/>
    <w:uiPriority w:val="64"/>
    <w:rsid w:val="00056348"/>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
    <w:name w:val="Table Grid1"/>
    <w:basedOn w:val="TableNormal"/>
    <w:next w:val="TableGrid"/>
    <w:uiPriority w:val="59"/>
    <w:rsid w:val="00056348"/>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VIfnrZchnCharZchnCharCharCharChar">
    <w:name w:val="BVI fnr Zchn Char Zchn Char Char Char Char"/>
    <w:aliases w:val=" BVI fnr Car Car Zchn Char Zchn Char Char Char Char,BVI fnr Car Zchn Char Zchn Char Char Char Char,BVI fnr Car Car Zchn Char Zchn Char Char Char Char"/>
    <w:basedOn w:val="Normal"/>
    <w:link w:val="FootnoteReference"/>
    <w:uiPriority w:val="99"/>
    <w:rsid w:val="00056348"/>
    <w:pPr>
      <w:spacing w:before="40" w:line="240" w:lineRule="exact"/>
    </w:pPr>
    <w:rPr>
      <w:vertAlign w:val="superscript"/>
    </w:rPr>
  </w:style>
  <w:style w:type="table" w:customStyle="1" w:styleId="TableGridLight10">
    <w:name w:val="Table Grid Light1"/>
    <w:basedOn w:val="TableNormal"/>
    <w:uiPriority w:val="40"/>
    <w:rsid w:val="00056348"/>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BalloonText">
    <w:name w:val="Balloon Text"/>
    <w:basedOn w:val="Normal"/>
    <w:link w:val="BalloonTextChar"/>
    <w:uiPriority w:val="99"/>
    <w:semiHidden/>
    <w:unhideWhenUsed/>
    <w:rsid w:val="00056348"/>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56348"/>
    <w:rPr>
      <w:rFonts w:ascii="Tahoma" w:eastAsia="Calibri" w:hAnsi="Tahoma" w:cs="Tahoma"/>
      <w:sz w:val="16"/>
      <w:szCs w:val="16"/>
      <w:lang w:val="en-US" w:eastAsia="en-GB"/>
    </w:rPr>
  </w:style>
  <w:style w:type="paragraph" w:styleId="Header">
    <w:name w:val="header"/>
    <w:basedOn w:val="Normal"/>
    <w:link w:val="HeaderChar"/>
    <w:uiPriority w:val="99"/>
    <w:unhideWhenUsed/>
    <w:rsid w:val="00056348"/>
    <w:pPr>
      <w:tabs>
        <w:tab w:val="center" w:pos="4703"/>
        <w:tab w:val="right" w:pos="9406"/>
      </w:tabs>
    </w:pPr>
    <w:rPr>
      <w:rFonts w:eastAsia="Calibri"/>
    </w:rPr>
  </w:style>
  <w:style w:type="character" w:customStyle="1" w:styleId="HeaderChar">
    <w:name w:val="Header Char"/>
    <w:basedOn w:val="DefaultParagraphFont"/>
    <w:link w:val="Header"/>
    <w:uiPriority w:val="99"/>
    <w:rsid w:val="00056348"/>
    <w:rPr>
      <w:rFonts w:ascii="Times New Roman" w:eastAsia="Calibri" w:hAnsi="Times New Roman" w:cs="Times New Roman"/>
      <w:sz w:val="24"/>
      <w:szCs w:val="24"/>
      <w:lang w:val="en-US" w:eastAsia="en-GB"/>
    </w:rPr>
  </w:style>
  <w:style w:type="paragraph" w:styleId="Footer">
    <w:name w:val="footer"/>
    <w:basedOn w:val="Normal"/>
    <w:link w:val="FooterChar"/>
    <w:uiPriority w:val="99"/>
    <w:unhideWhenUsed/>
    <w:rsid w:val="00056348"/>
    <w:pPr>
      <w:tabs>
        <w:tab w:val="center" w:pos="4703"/>
        <w:tab w:val="right" w:pos="9406"/>
      </w:tabs>
    </w:pPr>
    <w:rPr>
      <w:rFonts w:eastAsia="Calibri"/>
    </w:rPr>
  </w:style>
  <w:style w:type="character" w:customStyle="1" w:styleId="FooterChar">
    <w:name w:val="Footer Char"/>
    <w:basedOn w:val="DefaultParagraphFont"/>
    <w:link w:val="Footer"/>
    <w:uiPriority w:val="99"/>
    <w:rsid w:val="00056348"/>
    <w:rPr>
      <w:rFonts w:ascii="Times New Roman" w:eastAsia="Calibri" w:hAnsi="Times New Roman" w:cs="Times New Roman"/>
      <w:sz w:val="24"/>
      <w:szCs w:val="24"/>
      <w:lang w:val="en-US" w:eastAsia="en-GB"/>
    </w:rPr>
  </w:style>
  <w:style w:type="character" w:customStyle="1" w:styleId="UnresolvedMention1">
    <w:name w:val="Unresolved Mention1"/>
    <w:basedOn w:val="DefaultParagraphFont"/>
    <w:uiPriority w:val="99"/>
    <w:semiHidden/>
    <w:unhideWhenUsed/>
    <w:rsid w:val="00056348"/>
    <w:rPr>
      <w:color w:val="605E5C"/>
      <w:shd w:val="clear" w:color="auto" w:fill="E1DFDD"/>
    </w:rPr>
  </w:style>
  <w:style w:type="paragraph" w:styleId="NormalWeb">
    <w:name w:val="Normal (Web)"/>
    <w:basedOn w:val="Normal"/>
    <w:uiPriority w:val="99"/>
    <w:unhideWhenUsed/>
    <w:rsid w:val="00056348"/>
    <w:rPr>
      <w:rFonts w:eastAsia="Calibri"/>
    </w:rPr>
  </w:style>
  <w:style w:type="character" w:customStyle="1" w:styleId="CaptionChar">
    <w:name w:val="Caption Char"/>
    <w:aliases w:val="Caption_Tabela Char,Char1 Char"/>
    <w:link w:val="Caption"/>
    <w:uiPriority w:val="35"/>
    <w:locked/>
    <w:rsid w:val="00687D32"/>
    <w:rPr>
      <w:rFonts w:ascii="Times New Roman" w:eastAsia="Times New Roman" w:hAnsi="Times New Roman" w:cs="Times New Roman"/>
      <w:b/>
      <w:i/>
      <w:iCs/>
      <w:color w:val="000000" w:themeColor="text1"/>
      <w:sz w:val="20"/>
      <w:szCs w:val="18"/>
      <w:lang w:val="bs-Latn-BA" w:eastAsia="en-GB"/>
    </w:rPr>
  </w:style>
  <w:style w:type="paragraph" w:styleId="Caption">
    <w:name w:val="caption"/>
    <w:aliases w:val="Caption_Tabela,Char1"/>
    <w:basedOn w:val="Normal"/>
    <w:next w:val="Normal"/>
    <w:link w:val="CaptionChar"/>
    <w:uiPriority w:val="35"/>
    <w:unhideWhenUsed/>
    <w:qFormat/>
    <w:rsid w:val="00687D32"/>
    <w:rPr>
      <w:b/>
      <w:i/>
      <w:iCs/>
      <w:color w:val="000000" w:themeColor="text1"/>
      <w:sz w:val="20"/>
      <w:szCs w:val="18"/>
      <w:lang w:val="bs-Latn-BA"/>
    </w:rPr>
  </w:style>
  <w:style w:type="character" w:customStyle="1" w:styleId="SubtitleChar">
    <w:name w:val="Subtitle Char"/>
    <w:aliases w:val="Caption tabela i slika Char"/>
    <w:basedOn w:val="DefaultParagraphFont"/>
    <w:link w:val="Subtitle"/>
    <w:uiPriority w:val="11"/>
    <w:locked/>
    <w:rsid w:val="00056348"/>
    <w:rPr>
      <w:rFonts w:ascii="Times New Roman" w:eastAsiaTheme="majorEastAsia" w:hAnsi="Times New Roman" w:cstheme="majorBidi"/>
      <w:b/>
      <w:i/>
      <w:iCs/>
      <w:sz w:val="20"/>
      <w:szCs w:val="24"/>
      <w:lang w:val="bs-Latn-BA" w:eastAsia="en-GB"/>
    </w:rPr>
  </w:style>
  <w:style w:type="paragraph" w:styleId="Subtitle">
    <w:name w:val="Subtitle"/>
    <w:aliases w:val="Caption tabela i slika"/>
    <w:basedOn w:val="Normal"/>
    <w:next w:val="Normal"/>
    <w:link w:val="SubtitleChar"/>
    <w:uiPriority w:val="11"/>
    <w:qFormat/>
    <w:rsid w:val="00056348"/>
    <w:pPr>
      <w:spacing w:after="200"/>
    </w:pPr>
    <w:rPr>
      <w:rFonts w:eastAsiaTheme="majorEastAsia" w:cstheme="majorBidi"/>
      <w:b/>
      <w:i/>
      <w:iCs/>
      <w:sz w:val="20"/>
      <w:lang w:val="bs-Latn-BA"/>
    </w:rPr>
  </w:style>
  <w:style w:type="character" w:customStyle="1" w:styleId="SubtitleChar1">
    <w:name w:val="Subtitle Char1"/>
    <w:basedOn w:val="DefaultParagraphFont"/>
    <w:uiPriority w:val="11"/>
    <w:rsid w:val="00056348"/>
    <w:rPr>
      <w:rFonts w:eastAsiaTheme="minorEastAsia"/>
      <w:color w:val="5A5A5A" w:themeColor="text1" w:themeTint="A5"/>
      <w:spacing w:val="15"/>
    </w:rPr>
  </w:style>
  <w:style w:type="paragraph" w:styleId="NoSpacing">
    <w:name w:val="No Spacing"/>
    <w:uiPriority w:val="1"/>
    <w:qFormat/>
    <w:rsid w:val="00056348"/>
    <w:pPr>
      <w:spacing w:after="0" w:line="240" w:lineRule="auto"/>
    </w:pPr>
    <w:rPr>
      <w:rFonts w:ascii="Calibri" w:eastAsia="Calibri" w:hAnsi="Calibri" w:cs="Arial"/>
      <w:lang w:val="en-US"/>
    </w:rPr>
  </w:style>
  <w:style w:type="table" w:styleId="LightList-Accent5">
    <w:name w:val="Light List Accent 5"/>
    <w:basedOn w:val="TableNormal"/>
    <w:uiPriority w:val="61"/>
    <w:semiHidden/>
    <w:unhideWhenUsed/>
    <w:rsid w:val="00056348"/>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paragraph" w:customStyle="1" w:styleId="Default">
    <w:name w:val="Default"/>
    <w:link w:val="DefaultChar"/>
    <w:rsid w:val="00EF05A3"/>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DefaultChar">
    <w:name w:val="Default Char"/>
    <w:link w:val="Default"/>
    <w:rsid w:val="00EF05A3"/>
    <w:rPr>
      <w:rFonts w:ascii="Times New Roman" w:hAnsi="Times New Roman" w:cs="Times New Roman"/>
      <w:color w:val="000000"/>
      <w:sz w:val="24"/>
      <w:szCs w:val="24"/>
      <w:lang w:val="en-US"/>
    </w:rPr>
  </w:style>
  <w:style w:type="character" w:customStyle="1" w:styleId="jlqj4b">
    <w:name w:val="jlqj4b"/>
    <w:basedOn w:val="DefaultParagraphFont"/>
    <w:rsid w:val="00EF05A3"/>
  </w:style>
  <w:style w:type="table" w:customStyle="1" w:styleId="GridTable4-Accent611">
    <w:name w:val="Grid Table 4 - Accent 611"/>
    <w:basedOn w:val="TableNormal"/>
    <w:uiPriority w:val="49"/>
    <w:rsid w:val="007711C9"/>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eop">
    <w:name w:val="eop"/>
    <w:basedOn w:val="DefaultParagraphFont"/>
    <w:rsid w:val="0090590A"/>
  </w:style>
  <w:style w:type="paragraph" w:customStyle="1" w:styleId="Head1">
    <w:name w:val="Head 1"/>
    <w:basedOn w:val="Heading1"/>
    <w:link w:val="Head1Char"/>
    <w:qFormat/>
    <w:rsid w:val="005D42FB"/>
    <w:pPr>
      <w:numPr>
        <w:numId w:val="38"/>
      </w:numPr>
      <w:spacing w:line="240" w:lineRule="auto"/>
    </w:pPr>
    <w:rPr>
      <w:color w:val="00694D"/>
    </w:rPr>
  </w:style>
  <w:style w:type="paragraph" w:customStyle="1" w:styleId="Head2">
    <w:name w:val="Head 2"/>
    <w:basedOn w:val="Heading2"/>
    <w:link w:val="Head2Char"/>
    <w:qFormat/>
    <w:rsid w:val="00D63420"/>
    <w:pPr>
      <w:numPr>
        <w:ilvl w:val="1"/>
        <w:numId w:val="38"/>
      </w:numPr>
      <w:ind w:left="792"/>
    </w:pPr>
    <w:rPr>
      <w:rFonts w:cstheme="minorHAnsi"/>
      <w:color w:val="009D73"/>
    </w:rPr>
  </w:style>
  <w:style w:type="character" w:customStyle="1" w:styleId="Head1Char">
    <w:name w:val="Head 1 Char"/>
    <w:basedOn w:val="ListParagraphChar"/>
    <w:link w:val="Head1"/>
    <w:rsid w:val="005D42FB"/>
    <w:rPr>
      <w:rFonts w:ascii="Calibri" w:eastAsiaTheme="majorEastAsia" w:hAnsi="Calibri" w:cstheme="majorBidi"/>
      <w:b/>
      <w:color w:val="00694D"/>
      <w:sz w:val="32"/>
      <w:szCs w:val="32"/>
      <w:lang w:val="bs-Latn-BA" w:eastAsia="en-GB"/>
    </w:rPr>
  </w:style>
  <w:style w:type="paragraph" w:customStyle="1" w:styleId="Head3">
    <w:name w:val="Head 3"/>
    <w:basedOn w:val="Heading3"/>
    <w:link w:val="Head3Char"/>
    <w:qFormat/>
    <w:rsid w:val="00D63420"/>
    <w:pPr>
      <w:numPr>
        <w:ilvl w:val="2"/>
        <w:numId w:val="38"/>
      </w:numPr>
    </w:pPr>
    <w:rPr>
      <w:rFonts w:ascii="Calibri" w:hAnsi="Calibri" w:cstheme="minorHAnsi"/>
      <w:color w:val="00D29A"/>
    </w:rPr>
  </w:style>
  <w:style w:type="character" w:customStyle="1" w:styleId="Head2Char">
    <w:name w:val="Head 2 Char"/>
    <w:basedOn w:val="ListParagraphChar"/>
    <w:link w:val="Head2"/>
    <w:rsid w:val="00D63420"/>
    <w:rPr>
      <w:rFonts w:ascii="Calibri" w:eastAsiaTheme="majorEastAsia" w:hAnsi="Calibri" w:cstheme="minorHAnsi"/>
      <w:b/>
      <w:color w:val="009D73"/>
      <w:sz w:val="28"/>
      <w:szCs w:val="26"/>
      <w:lang w:val="bs-Latn-BA" w:eastAsia="en-GB"/>
    </w:rPr>
  </w:style>
  <w:style w:type="character" w:customStyle="1" w:styleId="Head3Char">
    <w:name w:val="Head 3 Char"/>
    <w:basedOn w:val="ListParagraphChar"/>
    <w:link w:val="Head3"/>
    <w:rsid w:val="00D63420"/>
    <w:rPr>
      <w:rFonts w:ascii="Calibri" w:eastAsiaTheme="majorEastAsia" w:hAnsi="Calibri" w:cstheme="minorHAnsi"/>
      <w:b/>
      <w:color w:val="00D29A"/>
      <w:sz w:val="24"/>
      <w:szCs w:val="24"/>
      <w:lang w:val="bs-Latn-BA" w:eastAsia="en-GB"/>
    </w:rPr>
  </w:style>
  <w:style w:type="character" w:customStyle="1" w:styleId="UnresolvedMention2">
    <w:name w:val="Unresolved Mention2"/>
    <w:basedOn w:val="DefaultParagraphFont"/>
    <w:uiPriority w:val="99"/>
    <w:semiHidden/>
    <w:unhideWhenUsed/>
    <w:rsid w:val="004908F7"/>
    <w:rPr>
      <w:color w:val="605E5C"/>
      <w:shd w:val="clear" w:color="auto" w:fill="E1DFDD"/>
    </w:rPr>
  </w:style>
  <w:style w:type="table" w:customStyle="1" w:styleId="TABLICAHAOP1">
    <w:name w:val="TABLICA_HAOP1"/>
    <w:basedOn w:val="TableNormal"/>
    <w:next w:val="TableGrid"/>
    <w:uiPriority w:val="39"/>
    <w:rsid w:val="005E22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2">
    <w:name w:val="TABLICA_HAOP2"/>
    <w:basedOn w:val="TableNormal"/>
    <w:next w:val="TableGrid"/>
    <w:uiPriority w:val="39"/>
    <w:rsid w:val="00683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DefaultParagraphFont"/>
    <w:rsid w:val="00B321AB"/>
  </w:style>
  <w:style w:type="table" w:customStyle="1" w:styleId="TABLICAHAOP3">
    <w:name w:val="TABLICA_HAOP3"/>
    <w:basedOn w:val="TableNormal"/>
    <w:next w:val="TableGrid"/>
    <w:uiPriority w:val="39"/>
    <w:rsid w:val="00B321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4">
    <w:name w:val="TABLICA_HAOP4"/>
    <w:basedOn w:val="TableNormal"/>
    <w:next w:val="TableGrid"/>
    <w:uiPriority w:val="39"/>
    <w:rsid w:val="00CB20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31">
    <w:name w:val="Table Grid Light131"/>
    <w:basedOn w:val="TableNormal"/>
    <w:uiPriority w:val="40"/>
    <w:rsid w:val="007730B4"/>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ICAHAOP5">
    <w:name w:val="TABLICA_HAOP5"/>
    <w:basedOn w:val="TableNormal"/>
    <w:next w:val="TableGrid"/>
    <w:uiPriority w:val="39"/>
    <w:rsid w:val="004C4B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0">
    <w:name w:val="Grid Table 4 - Accent 61"/>
    <w:basedOn w:val="TableNormal"/>
    <w:next w:val="GridTable4-Accent61"/>
    <w:uiPriority w:val="49"/>
    <w:rsid w:val="004C4B5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2">
    <w:name w:val="Table Grid Light2"/>
    <w:basedOn w:val="TableNormal"/>
    <w:next w:val="TableGridLight1"/>
    <w:uiPriority w:val="40"/>
    <w:rsid w:val="004C4B54"/>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1">
    <w:name w:val="Medium Shading 2 - Accent 31"/>
    <w:basedOn w:val="TableNormal"/>
    <w:next w:val="MediumShading2-Accent3"/>
    <w:uiPriority w:val="64"/>
    <w:rsid w:val="004C4B54"/>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1">
    <w:name w:val="Table Grid11"/>
    <w:basedOn w:val="TableNormal"/>
    <w:next w:val="TableGrid"/>
    <w:uiPriority w:val="59"/>
    <w:rsid w:val="004C4B54"/>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1">
    <w:name w:val="Table Grid Light11"/>
    <w:basedOn w:val="TableNormal"/>
    <w:uiPriority w:val="40"/>
    <w:rsid w:val="004C4B54"/>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
    <w:name w:val="Light List - Accent 51"/>
    <w:basedOn w:val="TableNormal"/>
    <w:next w:val="LightList-Accent5"/>
    <w:uiPriority w:val="61"/>
    <w:semiHidden/>
    <w:unhideWhenUsed/>
    <w:rsid w:val="004C4B54"/>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1">
    <w:name w:val="Grid Table 4 - Accent 6111"/>
    <w:basedOn w:val="TableNormal"/>
    <w:uiPriority w:val="49"/>
    <w:rsid w:val="004C4B54"/>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xl66">
    <w:name w:val="xl66"/>
    <w:basedOn w:val="Normal"/>
    <w:rsid w:val="003E05F6"/>
    <w:pPr>
      <w:spacing w:before="100" w:beforeAutospacing="1" w:after="100" w:afterAutospacing="1"/>
    </w:pPr>
    <w:rPr>
      <w:sz w:val="22"/>
      <w:szCs w:val="22"/>
      <w:lang w:eastAsia="en-US"/>
    </w:rPr>
  </w:style>
  <w:style w:type="table" w:customStyle="1" w:styleId="TABLICAHAOP6">
    <w:name w:val="TABLICA_HAOP6"/>
    <w:basedOn w:val="TableNormal"/>
    <w:next w:val="TableGrid"/>
    <w:uiPriority w:val="59"/>
    <w:rsid w:val="00114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
    <w:name w:val="Table Grid Light12"/>
    <w:basedOn w:val="TableNormal"/>
    <w:uiPriority w:val="40"/>
    <w:rsid w:val="001148C2"/>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2">
    <w:name w:val="Medium Shading 2 - Accent 32"/>
    <w:basedOn w:val="TableNormal"/>
    <w:next w:val="MediumShading2-Accent3"/>
    <w:uiPriority w:val="64"/>
    <w:rsid w:val="001148C2"/>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2">
    <w:name w:val="Table Grid12"/>
    <w:basedOn w:val="TableNormal"/>
    <w:next w:val="TableGrid"/>
    <w:uiPriority w:val="59"/>
    <w:rsid w:val="001148C2"/>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3">
    <w:name w:val="Table Grid Light13"/>
    <w:basedOn w:val="TableNormal"/>
    <w:uiPriority w:val="40"/>
    <w:rsid w:val="001148C2"/>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2">
    <w:name w:val="Light List - Accent 52"/>
    <w:basedOn w:val="TableNormal"/>
    <w:next w:val="LightList-Accent5"/>
    <w:uiPriority w:val="61"/>
    <w:semiHidden/>
    <w:unhideWhenUsed/>
    <w:rsid w:val="001148C2"/>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2">
    <w:name w:val="Grid Table 4 - Accent 6112"/>
    <w:basedOn w:val="TableNormal"/>
    <w:uiPriority w:val="49"/>
    <w:rsid w:val="001148C2"/>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rojectScopeTable">
    <w:name w:val="Project Scope Table"/>
    <w:basedOn w:val="TableNormal"/>
    <w:uiPriority w:val="99"/>
    <w:rsid w:val="001148C2"/>
    <w:pPr>
      <w:spacing w:before="60" w:after="60" w:line="240" w:lineRule="auto"/>
    </w:pPr>
    <w:rPr>
      <w:color w:val="404040"/>
      <w:sz w:val="18"/>
      <w:szCs w:val="18"/>
      <w:lang w:val="en-US" w:eastAsia="ja-JP"/>
    </w:rPr>
    <w:tblP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left w:w="144" w:type="dxa"/>
        <w:right w:w="144" w:type="dxa"/>
      </w:tblCellMar>
    </w:tblPr>
    <w:tblStylePr w:type="firstRow">
      <w:pPr>
        <w:keepNext/>
        <w:wordWrap/>
        <w:jc w:val="left"/>
      </w:pPr>
      <w:rPr>
        <w:rFonts w:ascii="Arial" w:hAnsi="Arial"/>
        <w:b/>
        <w:sz w:val="20"/>
      </w:rPr>
      <w:tblPr/>
      <w:tcPr>
        <w:shd w:val="clear" w:color="auto" w:fill="C3FFEF"/>
        <w:vAlign w:val="center"/>
      </w:tcPr>
    </w:tblStylePr>
    <w:tblStylePr w:type="lastRow">
      <w:rPr>
        <w:b/>
        <w:color w:val="FFFFFF"/>
      </w:rPr>
      <w:tblPr/>
      <w:tcPr>
        <w:shd w:val="clear" w:color="auto" w:fill="00D29A"/>
      </w:tcPr>
    </w:tblStylePr>
  </w:style>
  <w:style w:type="paragraph" w:customStyle="1" w:styleId="xl67">
    <w:name w:val="xl67"/>
    <w:basedOn w:val="Normal"/>
    <w:rsid w:val="003E05F6"/>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textAlignment w:val="center"/>
    </w:pPr>
    <w:rPr>
      <w:b/>
      <w:bCs/>
      <w:color w:val="000000"/>
      <w:lang w:eastAsia="en-US"/>
    </w:rPr>
  </w:style>
  <w:style w:type="table" w:customStyle="1" w:styleId="TABLICAHAOP7">
    <w:name w:val="TABLICA_HAOP7"/>
    <w:basedOn w:val="TableNormal"/>
    <w:next w:val="TableGrid"/>
    <w:uiPriority w:val="59"/>
    <w:rsid w:val="006874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2">
    <w:name w:val="Grid Table 4 - Accent 612"/>
    <w:basedOn w:val="TableNormal"/>
    <w:uiPriority w:val="49"/>
    <w:rsid w:val="0068744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14">
    <w:name w:val="Table Grid Light14"/>
    <w:basedOn w:val="TableNormal"/>
    <w:uiPriority w:val="40"/>
    <w:rsid w:val="00687449"/>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3">
    <w:name w:val="Medium Shading 2 - Accent 33"/>
    <w:basedOn w:val="TableNormal"/>
    <w:next w:val="MediumShading2-Accent3"/>
    <w:uiPriority w:val="64"/>
    <w:rsid w:val="00687449"/>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3">
    <w:name w:val="Table Grid13"/>
    <w:basedOn w:val="TableNormal"/>
    <w:next w:val="TableGrid"/>
    <w:uiPriority w:val="59"/>
    <w:rsid w:val="00687449"/>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5">
    <w:name w:val="Table Grid Light15"/>
    <w:basedOn w:val="TableNormal"/>
    <w:uiPriority w:val="40"/>
    <w:rsid w:val="00687449"/>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3">
    <w:name w:val="Light List - Accent 53"/>
    <w:basedOn w:val="TableNormal"/>
    <w:next w:val="LightList-Accent5"/>
    <w:uiPriority w:val="61"/>
    <w:semiHidden/>
    <w:unhideWhenUsed/>
    <w:rsid w:val="00687449"/>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3">
    <w:name w:val="Grid Table 4 - Accent 6113"/>
    <w:basedOn w:val="TableNormal"/>
    <w:uiPriority w:val="49"/>
    <w:rsid w:val="00687449"/>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rojectScopeTable1">
    <w:name w:val="Project Scope Table1"/>
    <w:basedOn w:val="TableNormal"/>
    <w:uiPriority w:val="99"/>
    <w:rsid w:val="00687449"/>
    <w:pPr>
      <w:spacing w:before="60" w:after="60" w:line="240" w:lineRule="auto"/>
    </w:pPr>
    <w:rPr>
      <w:color w:val="404040"/>
      <w:sz w:val="18"/>
      <w:szCs w:val="18"/>
      <w:lang w:val="en-US" w:eastAsia="ja-JP"/>
    </w:rPr>
    <w:tblP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left w:w="144" w:type="dxa"/>
        <w:right w:w="144" w:type="dxa"/>
      </w:tblCellMar>
    </w:tblPr>
    <w:tblStylePr w:type="firstRow">
      <w:pPr>
        <w:keepNext/>
        <w:wordWrap/>
        <w:jc w:val="left"/>
      </w:pPr>
      <w:rPr>
        <w:rFonts w:ascii="Arial" w:hAnsi="Arial"/>
        <w:b/>
        <w:sz w:val="20"/>
      </w:rPr>
      <w:tblPr/>
      <w:tcPr>
        <w:shd w:val="clear" w:color="auto" w:fill="C3FFEF"/>
        <w:vAlign w:val="center"/>
      </w:tcPr>
    </w:tblStylePr>
    <w:tblStylePr w:type="lastRow">
      <w:rPr>
        <w:b/>
        <w:color w:val="FFFFFF"/>
      </w:rPr>
      <w:tblPr/>
      <w:tcPr>
        <w:shd w:val="clear" w:color="auto" w:fill="00D29A"/>
      </w:tcPr>
    </w:tblStylePr>
  </w:style>
  <w:style w:type="table" w:customStyle="1" w:styleId="TABLICAHAOP8">
    <w:name w:val="TABLICA_HAOP8"/>
    <w:basedOn w:val="TableNormal"/>
    <w:next w:val="TableGrid"/>
    <w:uiPriority w:val="59"/>
    <w:rsid w:val="00F30C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3">
    <w:name w:val="Grid Table 4 - Accent 613"/>
    <w:basedOn w:val="TableNormal"/>
    <w:uiPriority w:val="49"/>
    <w:rsid w:val="00F30CD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16">
    <w:name w:val="Table Grid Light16"/>
    <w:basedOn w:val="TableNormal"/>
    <w:uiPriority w:val="40"/>
    <w:rsid w:val="00F30CD1"/>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4">
    <w:name w:val="Medium Shading 2 - Accent 34"/>
    <w:basedOn w:val="TableNormal"/>
    <w:next w:val="MediumShading2-Accent3"/>
    <w:uiPriority w:val="64"/>
    <w:rsid w:val="00F30CD1"/>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4">
    <w:name w:val="Table Grid14"/>
    <w:basedOn w:val="TableNormal"/>
    <w:next w:val="TableGrid"/>
    <w:uiPriority w:val="59"/>
    <w:rsid w:val="00F30CD1"/>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7">
    <w:name w:val="Table Grid Light17"/>
    <w:basedOn w:val="TableNormal"/>
    <w:uiPriority w:val="40"/>
    <w:rsid w:val="00F30CD1"/>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4">
    <w:name w:val="Light List - Accent 54"/>
    <w:basedOn w:val="TableNormal"/>
    <w:next w:val="LightList-Accent5"/>
    <w:uiPriority w:val="61"/>
    <w:semiHidden/>
    <w:unhideWhenUsed/>
    <w:rsid w:val="00F30CD1"/>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4">
    <w:name w:val="Grid Table 4 - Accent 6114"/>
    <w:basedOn w:val="TableNormal"/>
    <w:uiPriority w:val="49"/>
    <w:rsid w:val="00F30CD1"/>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rojectScopeTable2">
    <w:name w:val="Project Scope Table2"/>
    <w:basedOn w:val="TableNormal"/>
    <w:uiPriority w:val="99"/>
    <w:rsid w:val="00F30CD1"/>
    <w:pPr>
      <w:spacing w:before="60" w:after="60" w:line="240" w:lineRule="auto"/>
    </w:pPr>
    <w:rPr>
      <w:color w:val="404040"/>
      <w:sz w:val="18"/>
      <w:szCs w:val="18"/>
      <w:lang w:val="en-US" w:eastAsia="ja-JP"/>
    </w:rPr>
    <w:tblP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left w:w="144" w:type="dxa"/>
        <w:right w:w="144" w:type="dxa"/>
      </w:tblCellMar>
    </w:tblPr>
    <w:tblStylePr w:type="firstRow">
      <w:pPr>
        <w:keepNext/>
        <w:wordWrap/>
        <w:jc w:val="left"/>
      </w:pPr>
      <w:rPr>
        <w:rFonts w:ascii="Arial" w:hAnsi="Arial"/>
        <w:b/>
        <w:sz w:val="20"/>
      </w:rPr>
      <w:tblPr/>
      <w:tcPr>
        <w:shd w:val="clear" w:color="auto" w:fill="C3FFEF"/>
        <w:vAlign w:val="center"/>
      </w:tcPr>
    </w:tblStylePr>
    <w:tblStylePr w:type="lastRow">
      <w:rPr>
        <w:b/>
        <w:color w:val="FFFFFF"/>
      </w:rPr>
      <w:tblPr/>
      <w:tcPr>
        <w:shd w:val="clear" w:color="auto" w:fill="00D29A"/>
      </w:tcPr>
    </w:tblStylePr>
  </w:style>
  <w:style w:type="table" w:customStyle="1" w:styleId="TABLICAHAOP9">
    <w:name w:val="TABLICA_HAOP9"/>
    <w:basedOn w:val="TableNormal"/>
    <w:next w:val="TableGrid"/>
    <w:uiPriority w:val="39"/>
    <w:rsid w:val="00FE4D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10">
    <w:name w:val="TABLICA_HAOP10"/>
    <w:basedOn w:val="TableNormal"/>
    <w:next w:val="TableGrid"/>
    <w:uiPriority w:val="39"/>
    <w:rsid w:val="00CC4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2">
    <w:name w:val="Grid Table 4 - Accent 62"/>
    <w:basedOn w:val="TableNormal"/>
    <w:next w:val="GridTable4-Accent61"/>
    <w:uiPriority w:val="49"/>
    <w:rsid w:val="00CC447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3">
    <w:name w:val="Table Grid Light3"/>
    <w:basedOn w:val="TableNormal"/>
    <w:next w:val="TableGridLight1"/>
    <w:uiPriority w:val="40"/>
    <w:rsid w:val="00CC447D"/>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5">
    <w:name w:val="Medium Shading 2 - Accent 35"/>
    <w:basedOn w:val="TableNormal"/>
    <w:next w:val="MediumShading2-Accent3"/>
    <w:uiPriority w:val="64"/>
    <w:rsid w:val="00CC447D"/>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5">
    <w:name w:val="Table Grid15"/>
    <w:basedOn w:val="TableNormal"/>
    <w:next w:val="TableGrid"/>
    <w:uiPriority w:val="59"/>
    <w:rsid w:val="00CC447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8">
    <w:name w:val="Table Grid Light18"/>
    <w:basedOn w:val="TableNormal"/>
    <w:uiPriority w:val="40"/>
    <w:rsid w:val="00CC447D"/>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5">
    <w:name w:val="Light List - Accent 55"/>
    <w:basedOn w:val="TableNormal"/>
    <w:next w:val="LightList-Accent5"/>
    <w:uiPriority w:val="61"/>
    <w:semiHidden/>
    <w:unhideWhenUsed/>
    <w:rsid w:val="00CC447D"/>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5">
    <w:name w:val="Grid Table 4 - Accent 6115"/>
    <w:basedOn w:val="TableNormal"/>
    <w:uiPriority w:val="49"/>
    <w:rsid w:val="00CC447D"/>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cf01">
    <w:name w:val="cf01"/>
    <w:basedOn w:val="DefaultParagraphFont"/>
    <w:rsid w:val="00CC447D"/>
    <w:rPr>
      <w:rFonts w:ascii="Segoe UI" w:hAnsi="Segoe UI" w:cs="Segoe UI" w:hint="default"/>
      <w:sz w:val="18"/>
      <w:szCs w:val="18"/>
    </w:rPr>
  </w:style>
  <w:style w:type="table" w:customStyle="1" w:styleId="TABLICAHAOP11">
    <w:name w:val="TABLICA_HAOP11"/>
    <w:basedOn w:val="TableNormal"/>
    <w:next w:val="TableGrid"/>
    <w:uiPriority w:val="39"/>
    <w:rsid w:val="00CC4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3">
    <w:name w:val="Grid Table 4 - Accent 63"/>
    <w:basedOn w:val="TableNormal"/>
    <w:next w:val="GridTable4-Accent61"/>
    <w:uiPriority w:val="49"/>
    <w:rsid w:val="00CC447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4">
    <w:name w:val="Table Grid Light4"/>
    <w:basedOn w:val="TableNormal"/>
    <w:next w:val="TableGridLight1"/>
    <w:uiPriority w:val="40"/>
    <w:rsid w:val="00CC447D"/>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6">
    <w:name w:val="Medium Shading 2 - Accent 36"/>
    <w:basedOn w:val="TableNormal"/>
    <w:next w:val="MediumShading2-Accent3"/>
    <w:uiPriority w:val="64"/>
    <w:rsid w:val="00CC447D"/>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6">
    <w:name w:val="Table Grid16"/>
    <w:basedOn w:val="TableNormal"/>
    <w:next w:val="TableGrid"/>
    <w:uiPriority w:val="59"/>
    <w:rsid w:val="00CC447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9">
    <w:name w:val="Table Grid Light19"/>
    <w:basedOn w:val="TableNormal"/>
    <w:uiPriority w:val="40"/>
    <w:rsid w:val="00CC447D"/>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6">
    <w:name w:val="Light List - Accent 56"/>
    <w:basedOn w:val="TableNormal"/>
    <w:next w:val="LightList-Accent5"/>
    <w:uiPriority w:val="61"/>
    <w:semiHidden/>
    <w:unhideWhenUsed/>
    <w:rsid w:val="00CC447D"/>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6">
    <w:name w:val="Grid Table 4 - Accent 6116"/>
    <w:basedOn w:val="TableNormal"/>
    <w:uiPriority w:val="49"/>
    <w:rsid w:val="00CC447D"/>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6117">
    <w:name w:val="Grid Table 4 - Accent 6117"/>
    <w:basedOn w:val="TableNormal"/>
    <w:uiPriority w:val="49"/>
    <w:rsid w:val="005D2CAA"/>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ICAHAOP12">
    <w:name w:val="TABLICA_HAOP12"/>
    <w:basedOn w:val="TableNormal"/>
    <w:next w:val="TableGrid"/>
    <w:uiPriority w:val="39"/>
    <w:rsid w:val="002B4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4">
    <w:name w:val="Grid Table 4 - Accent 64"/>
    <w:basedOn w:val="TableNormal"/>
    <w:next w:val="GridTable4-Accent61"/>
    <w:uiPriority w:val="49"/>
    <w:rsid w:val="002B482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5">
    <w:name w:val="Table Grid Light5"/>
    <w:basedOn w:val="TableNormal"/>
    <w:next w:val="TableGridLight1"/>
    <w:uiPriority w:val="40"/>
    <w:rsid w:val="002B482D"/>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7">
    <w:name w:val="Medium Shading 2 - Accent 37"/>
    <w:basedOn w:val="TableNormal"/>
    <w:next w:val="MediumShading2-Accent3"/>
    <w:uiPriority w:val="64"/>
    <w:rsid w:val="002B482D"/>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7">
    <w:name w:val="Table Grid17"/>
    <w:basedOn w:val="TableNormal"/>
    <w:next w:val="TableGrid"/>
    <w:uiPriority w:val="59"/>
    <w:rsid w:val="002B482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10">
    <w:name w:val="Table Grid Light110"/>
    <w:basedOn w:val="TableNormal"/>
    <w:uiPriority w:val="40"/>
    <w:rsid w:val="002B482D"/>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7">
    <w:name w:val="Light List - Accent 57"/>
    <w:basedOn w:val="TableNormal"/>
    <w:next w:val="LightList-Accent5"/>
    <w:uiPriority w:val="61"/>
    <w:semiHidden/>
    <w:unhideWhenUsed/>
    <w:rsid w:val="002B482D"/>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8">
    <w:name w:val="Grid Table 4 - Accent 6118"/>
    <w:basedOn w:val="TableNormal"/>
    <w:uiPriority w:val="49"/>
    <w:rsid w:val="002B482D"/>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FollowedHyperlink">
    <w:name w:val="FollowedHyperlink"/>
    <w:basedOn w:val="DefaultParagraphFont"/>
    <w:uiPriority w:val="99"/>
    <w:semiHidden/>
    <w:unhideWhenUsed/>
    <w:rsid w:val="0048207C"/>
    <w:rPr>
      <w:color w:val="954F72"/>
      <w:u w:val="single"/>
    </w:rPr>
  </w:style>
  <w:style w:type="paragraph" w:customStyle="1" w:styleId="msonormal0">
    <w:name w:val="msonormal"/>
    <w:basedOn w:val="Normal"/>
    <w:rsid w:val="0048207C"/>
    <w:pPr>
      <w:spacing w:before="100" w:beforeAutospacing="1" w:after="100" w:afterAutospacing="1"/>
    </w:pPr>
    <w:rPr>
      <w:lang w:eastAsia="en-US"/>
    </w:rPr>
  </w:style>
  <w:style w:type="paragraph" w:customStyle="1" w:styleId="xl68">
    <w:name w:val="xl68"/>
    <w:basedOn w:val="Normal"/>
    <w:rsid w:val="0048207C"/>
    <w:pPr>
      <w:spacing w:before="100" w:beforeAutospacing="1" w:after="100" w:afterAutospacing="1"/>
    </w:pPr>
    <w:rPr>
      <w:color w:val="000000"/>
      <w:sz w:val="22"/>
      <w:szCs w:val="22"/>
      <w:lang w:eastAsia="en-US"/>
    </w:rPr>
  </w:style>
  <w:style w:type="paragraph" w:customStyle="1" w:styleId="xl69">
    <w:name w:val="xl69"/>
    <w:basedOn w:val="Normal"/>
    <w:rsid w:val="0048207C"/>
    <w:pPr>
      <w:pBdr>
        <w:top w:val="single" w:sz="4" w:space="0" w:color="auto"/>
        <w:left w:val="single" w:sz="4" w:space="0" w:color="auto"/>
        <w:bottom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70">
    <w:name w:val="xl70"/>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textAlignment w:val="center"/>
    </w:pPr>
    <w:rPr>
      <w:b/>
      <w:bCs/>
      <w:color w:val="000000"/>
      <w:lang w:eastAsia="en-US"/>
    </w:rPr>
  </w:style>
  <w:style w:type="paragraph" w:customStyle="1" w:styleId="xl71">
    <w:name w:val="xl71"/>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72">
    <w:name w:val="xl72"/>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73">
    <w:name w:val="xl73"/>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textAlignment w:val="center"/>
    </w:pPr>
    <w:rPr>
      <w:color w:val="000000"/>
      <w:sz w:val="20"/>
      <w:szCs w:val="20"/>
      <w:lang w:eastAsia="en-US"/>
    </w:rPr>
  </w:style>
  <w:style w:type="paragraph" w:customStyle="1" w:styleId="xl74">
    <w:name w:val="xl74"/>
    <w:basedOn w:val="Normal"/>
    <w:rsid w:val="0048207C"/>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textAlignment w:val="center"/>
    </w:pPr>
    <w:rPr>
      <w:b/>
      <w:bCs/>
      <w:color w:val="000000"/>
      <w:sz w:val="18"/>
      <w:szCs w:val="18"/>
      <w:lang w:eastAsia="en-US"/>
    </w:rPr>
  </w:style>
  <w:style w:type="paragraph" w:customStyle="1" w:styleId="xl75">
    <w:name w:val="xl75"/>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76">
    <w:name w:val="xl76"/>
    <w:basedOn w:val="Normal"/>
    <w:rsid w:val="0048207C"/>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jc w:val="right"/>
      <w:textAlignment w:val="center"/>
    </w:pPr>
    <w:rPr>
      <w:b/>
      <w:bCs/>
      <w:color w:val="000000"/>
      <w:sz w:val="18"/>
      <w:szCs w:val="18"/>
      <w:lang w:eastAsia="en-US"/>
    </w:rPr>
  </w:style>
  <w:style w:type="paragraph" w:customStyle="1" w:styleId="xl77">
    <w:name w:val="xl77"/>
    <w:basedOn w:val="Normal"/>
    <w:rsid w:val="0048207C"/>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textAlignment w:val="center"/>
    </w:pPr>
    <w:rPr>
      <w:color w:val="000000"/>
      <w:sz w:val="20"/>
      <w:szCs w:val="20"/>
      <w:lang w:eastAsia="en-US"/>
    </w:rPr>
  </w:style>
  <w:style w:type="paragraph" w:customStyle="1" w:styleId="xl78">
    <w:name w:val="xl78"/>
    <w:basedOn w:val="Normal"/>
    <w:rsid w:val="0048207C"/>
    <w:pPr>
      <w:pBdr>
        <w:top w:val="single" w:sz="4" w:space="0" w:color="auto"/>
        <w:left w:val="single" w:sz="4" w:space="31" w:color="auto"/>
        <w:bottom w:val="single" w:sz="4" w:space="0" w:color="auto"/>
        <w:right w:val="single" w:sz="4" w:space="0" w:color="auto"/>
      </w:pBdr>
      <w:spacing w:before="100" w:beforeAutospacing="1" w:after="100" w:afterAutospacing="1"/>
      <w:ind w:firstLineChars="300" w:firstLine="300"/>
      <w:textAlignment w:val="center"/>
    </w:pPr>
    <w:rPr>
      <w:b/>
      <w:bCs/>
      <w:color w:val="000000"/>
      <w:sz w:val="18"/>
      <w:szCs w:val="18"/>
      <w:lang w:eastAsia="en-US"/>
    </w:rPr>
  </w:style>
  <w:style w:type="paragraph" w:customStyle="1" w:styleId="xl79">
    <w:name w:val="xl79"/>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0">
    <w:name w:val="xl80"/>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81">
    <w:name w:val="xl81"/>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Calibri" w:hAnsi="Calibri" w:cs="Calibri"/>
      <w:b/>
      <w:bCs/>
      <w:color w:val="000000"/>
      <w:sz w:val="18"/>
      <w:szCs w:val="18"/>
      <w:lang w:eastAsia="en-US"/>
    </w:rPr>
  </w:style>
  <w:style w:type="paragraph" w:customStyle="1" w:styleId="xl82">
    <w:name w:val="xl82"/>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3">
    <w:name w:val="xl83"/>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4">
    <w:name w:val="xl84"/>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5">
    <w:name w:val="xl85"/>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86">
    <w:name w:val="xl86"/>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7">
    <w:name w:val="xl87"/>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88">
    <w:name w:val="xl88"/>
    <w:basedOn w:val="Normal"/>
    <w:rsid w:val="0048207C"/>
    <w:pPr>
      <w:pBdr>
        <w:left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89">
    <w:name w:val="xl89"/>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90">
    <w:name w:val="xl90"/>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91">
    <w:name w:val="xl91"/>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rFonts w:ascii="Calibri" w:hAnsi="Calibri" w:cs="Calibri"/>
      <w:b/>
      <w:bCs/>
      <w:color w:val="000000"/>
      <w:lang w:eastAsia="en-US"/>
    </w:rPr>
  </w:style>
  <w:style w:type="paragraph" w:customStyle="1" w:styleId="xl92">
    <w:name w:val="xl92"/>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rPr>
      <w:b/>
      <w:bCs/>
      <w:color w:val="000000"/>
      <w:sz w:val="18"/>
      <w:szCs w:val="18"/>
      <w:lang w:eastAsia="en-US"/>
    </w:rPr>
  </w:style>
  <w:style w:type="paragraph" w:customStyle="1" w:styleId="xl93">
    <w:name w:val="xl93"/>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4">
    <w:name w:val="xl94"/>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5">
    <w:name w:val="xl95"/>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6">
    <w:name w:val="xl96"/>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rPr>
      <w:b/>
      <w:bCs/>
      <w:color w:val="000000"/>
      <w:sz w:val="18"/>
      <w:szCs w:val="18"/>
      <w:lang w:eastAsia="en-US"/>
    </w:rPr>
  </w:style>
  <w:style w:type="paragraph" w:customStyle="1" w:styleId="xl97">
    <w:name w:val="xl97"/>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rPr>
      <w:b/>
      <w:bCs/>
      <w:color w:val="000000"/>
      <w:sz w:val="18"/>
      <w:szCs w:val="18"/>
      <w:lang w:eastAsia="en-US"/>
    </w:rPr>
  </w:style>
  <w:style w:type="paragraph" w:customStyle="1" w:styleId="xl98">
    <w:name w:val="xl98"/>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9">
    <w:name w:val="xl99"/>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100">
    <w:name w:val="xl100"/>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jc w:val="center"/>
      <w:textAlignment w:val="center"/>
    </w:pPr>
    <w:rPr>
      <w:b/>
      <w:bCs/>
      <w:color w:val="000000"/>
      <w:lang w:eastAsia="en-US"/>
    </w:rPr>
  </w:style>
  <w:style w:type="paragraph" w:customStyle="1" w:styleId="xl101">
    <w:name w:val="xl101"/>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jc w:val="right"/>
      <w:textAlignment w:val="center"/>
    </w:pPr>
    <w:rPr>
      <w:b/>
      <w:bCs/>
      <w:color w:val="000000"/>
      <w:lang w:eastAsia="en-US"/>
    </w:rPr>
  </w:style>
  <w:style w:type="paragraph" w:customStyle="1" w:styleId="xl102">
    <w:name w:val="xl102"/>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jc w:val="right"/>
      <w:textAlignment w:val="center"/>
    </w:pPr>
    <w:rPr>
      <w:b/>
      <w:bCs/>
      <w:color w:val="000000"/>
      <w:lang w:eastAsia="en-US"/>
    </w:rPr>
  </w:style>
  <w:style w:type="paragraph" w:customStyle="1" w:styleId="xl103">
    <w:name w:val="xl103"/>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textAlignment w:val="center"/>
    </w:pPr>
    <w:rPr>
      <w:color w:val="000000"/>
      <w:sz w:val="20"/>
      <w:szCs w:val="20"/>
      <w:lang w:eastAsia="en-US"/>
    </w:rPr>
  </w:style>
  <w:style w:type="paragraph" w:customStyle="1" w:styleId="xl104">
    <w:name w:val="xl104"/>
    <w:basedOn w:val="Normal"/>
    <w:rsid w:val="0048207C"/>
    <w:pPr>
      <w:pBdr>
        <w:left w:val="single" w:sz="4" w:space="0" w:color="auto"/>
        <w:bottom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05">
    <w:name w:val="xl105"/>
    <w:basedOn w:val="Normal"/>
    <w:rsid w:val="0048207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b/>
      <w:bCs/>
      <w:color w:val="000000"/>
      <w:sz w:val="20"/>
      <w:szCs w:val="20"/>
      <w:lang w:eastAsia="en-US"/>
    </w:rPr>
  </w:style>
  <w:style w:type="paragraph" w:customStyle="1" w:styleId="xl106">
    <w:name w:val="xl106"/>
    <w:basedOn w:val="Normal"/>
    <w:rsid w:val="0048207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b/>
      <w:bCs/>
      <w:color w:val="000000"/>
      <w:sz w:val="20"/>
      <w:szCs w:val="20"/>
      <w:lang w:eastAsia="en-US"/>
    </w:rPr>
  </w:style>
  <w:style w:type="paragraph" w:customStyle="1" w:styleId="xl107">
    <w:name w:val="xl107"/>
    <w:basedOn w:val="Normal"/>
    <w:rsid w:val="0048207C"/>
    <w:pPr>
      <w:pBdr>
        <w:top w:val="single" w:sz="4" w:space="0" w:color="auto"/>
        <w:lef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08">
    <w:name w:val="xl108"/>
    <w:basedOn w:val="Normal"/>
    <w:rsid w:val="0048207C"/>
    <w:pPr>
      <w:pBdr>
        <w:top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09">
    <w:name w:val="xl109"/>
    <w:basedOn w:val="Normal"/>
    <w:rsid w:val="0048207C"/>
    <w:pPr>
      <w:pBdr>
        <w:top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0">
    <w:name w:val="xl110"/>
    <w:basedOn w:val="Normal"/>
    <w:rsid w:val="0048207C"/>
    <w:pPr>
      <w:pBdr>
        <w:left w:val="single" w:sz="4" w:space="0" w:color="auto"/>
        <w:bottom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1">
    <w:name w:val="xl111"/>
    <w:basedOn w:val="Normal"/>
    <w:rsid w:val="0048207C"/>
    <w:pPr>
      <w:pBdr>
        <w:bottom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2">
    <w:name w:val="xl112"/>
    <w:basedOn w:val="Normal"/>
    <w:rsid w:val="0048207C"/>
    <w:pPr>
      <w:pBdr>
        <w:bottom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3">
    <w:name w:val="xl113"/>
    <w:basedOn w:val="Normal"/>
    <w:rsid w:val="0048207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b/>
      <w:bCs/>
      <w:color w:val="000000"/>
      <w:sz w:val="20"/>
      <w:szCs w:val="20"/>
      <w:lang w:eastAsia="en-US"/>
    </w:rPr>
  </w:style>
  <w:style w:type="paragraph" w:customStyle="1" w:styleId="xl114">
    <w:name w:val="xl114"/>
    <w:basedOn w:val="Normal"/>
    <w:rsid w:val="0048207C"/>
    <w:pPr>
      <w:pBdr>
        <w:top w:val="single" w:sz="4" w:space="0" w:color="auto"/>
        <w:left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5">
    <w:name w:val="xl115"/>
    <w:basedOn w:val="Normal"/>
    <w:rsid w:val="0048207C"/>
    <w:pPr>
      <w:pBdr>
        <w:top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6">
    <w:name w:val="xl116"/>
    <w:basedOn w:val="Normal"/>
    <w:rsid w:val="0048207C"/>
    <w:pPr>
      <w:pBdr>
        <w:top w:val="single" w:sz="4" w:space="0" w:color="auto"/>
        <w:right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7">
    <w:name w:val="xl117"/>
    <w:basedOn w:val="Normal"/>
    <w:rsid w:val="0048207C"/>
    <w:pPr>
      <w:pBdr>
        <w:left w:val="single" w:sz="4" w:space="0" w:color="auto"/>
        <w:bottom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8">
    <w:name w:val="xl118"/>
    <w:basedOn w:val="Normal"/>
    <w:rsid w:val="0048207C"/>
    <w:pPr>
      <w:pBdr>
        <w:bottom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9">
    <w:name w:val="xl119"/>
    <w:basedOn w:val="Normal"/>
    <w:rsid w:val="0048207C"/>
    <w:pPr>
      <w:pBdr>
        <w:bottom w:val="single" w:sz="4" w:space="0" w:color="auto"/>
        <w:right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table" w:customStyle="1" w:styleId="TableGridLight6">
    <w:name w:val="Table Grid Light6"/>
    <w:basedOn w:val="TableNormal"/>
    <w:next w:val="TableGridLight1"/>
    <w:uiPriority w:val="40"/>
    <w:rsid w:val="00C606A4"/>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7">
    <w:name w:val="Table Grid Light7"/>
    <w:basedOn w:val="TableNormal"/>
    <w:next w:val="TableGridLight1"/>
    <w:uiPriority w:val="40"/>
    <w:rsid w:val="00C606A4"/>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A167AA"/>
  </w:style>
  <w:style w:type="table" w:customStyle="1" w:styleId="TableGridLight111">
    <w:name w:val="Table Grid Light111"/>
    <w:basedOn w:val="TableNormal"/>
    <w:uiPriority w:val="40"/>
    <w:rsid w:val="00B34179"/>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ICAHAOP71">
    <w:name w:val="TABLICA_HAOP71"/>
    <w:basedOn w:val="TableNormal"/>
    <w:next w:val="TableGrid"/>
    <w:uiPriority w:val="59"/>
    <w:rsid w:val="00B34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2">
    <w:name w:val="Table Grid Light112"/>
    <w:basedOn w:val="TableNormal"/>
    <w:uiPriority w:val="40"/>
    <w:rsid w:val="00242590"/>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3">
    <w:name w:val="Table Grid Light113"/>
    <w:basedOn w:val="TableNormal"/>
    <w:uiPriority w:val="40"/>
    <w:rsid w:val="008E2181"/>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xmsonormal">
    <w:name w:val="x_msonormal"/>
    <w:basedOn w:val="Normal"/>
    <w:rsid w:val="008E2181"/>
    <w:pPr>
      <w:spacing w:before="100" w:beforeAutospacing="1" w:after="100" w:afterAutospacing="1"/>
    </w:pPr>
  </w:style>
  <w:style w:type="character" w:customStyle="1" w:styleId="UnresolvedMention3">
    <w:name w:val="Unresolved Mention3"/>
    <w:basedOn w:val="DefaultParagraphFont"/>
    <w:uiPriority w:val="99"/>
    <w:semiHidden/>
    <w:unhideWhenUsed/>
    <w:rsid w:val="00D765D2"/>
    <w:rPr>
      <w:color w:val="605E5C"/>
      <w:shd w:val="clear" w:color="auto" w:fill="E1DFDD"/>
    </w:rPr>
  </w:style>
  <w:style w:type="paragraph" w:customStyle="1" w:styleId="xxmsonormal">
    <w:name w:val="x_xmsonormal"/>
    <w:basedOn w:val="Normal"/>
    <w:rsid w:val="00814D62"/>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1526">
      <w:bodyDiv w:val="1"/>
      <w:marLeft w:val="0"/>
      <w:marRight w:val="0"/>
      <w:marTop w:val="0"/>
      <w:marBottom w:val="0"/>
      <w:divBdr>
        <w:top w:val="none" w:sz="0" w:space="0" w:color="auto"/>
        <w:left w:val="none" w:sz="0" w:space="0" w:color="auto"/>
        <w:bottom w:val="none" w:sz="0" w:space="0" w:color="auto"/>
        <w:right w:val="none" w:sz="0" w:space="0" w:color="auto"/>
      </w:divBdr>
    </w:div>
    <w:div w:id="11342373">
      <w:bodyDiv w:val="1"/>
      <w:marLeft w:val="0"/>
      <w:marRight w:val="0"/>
      <w:marTop w:val="0"/>
      <w:marBottom w:val="0"/>
      <w:divBdr>
        <w:top w:val="none" w:sz="0" w:space="0" w:color="auto"/>
        <w:left w:val="none" w:sz="0" w:space="0" w:color="auto"/>
        <w:bottom w:val="none" w:sz="0" w:space="0" w:color="auto"/>
        <w:right w:val="none" w:sz="0" w:space="0" w:color="auto"/>
      </w:divBdr>
    </w:div>
    <w:div w:id="71398132">
      <w:bodyDiv w:val="1"/>
      <w:marLeft w:val="0"/>
      <w:marRight w:val="0"/>
      <w:marTop w:val="0"/>
      <w:marBottom w:val="0"/>
      <w:divBdr>
        <w:top w:val="none" w:sz="0" w:space="0" w:color="auto"/>
        <w:left w:val="none" w:sz="0" w:space="0" w:color="auto"/>
        <w:bottom w:val="none" w:sz="0" w:space="0" w:color="auto"/>
        <w:right w:val="none" w:sz="0" w:space="0" w:color="auto"/>
      </w:divBdr>
    </w:div>
    <w:div w:id="120342777">
      <w:bodyDiv w:val="1"/>
      <w:marLeft w:val="0"/>
      <w:marRight w:val="0"/>
      <w:marTop w:val="0"/>
      <w:marBottom w:val="0"/>
      <w:divBdr>
        <w:top w:val="none" w:sz="0" w:space="0" w:color="auto"/>
        <w:left w:val="none" w:sz="0" w:space="0" w:color="auto"/>
        <w:bottom w:val="none" w:sz="0" w:space="0" w:color="auto"/>
        <w:right w:val="none" w:sz="0" w:space="0" w:color="auto"/>
      </w:divBdr>
    </w:div>
    <w:div w:id="131027946">
      <w:bodyDiv w:val="1"/>
      <w:marLeft w:val="0"/>
      <w:marRight w:val="0"/>
      <w:marTop w:val="0"/>
      <w:marBottom w:val="0"/>
      <w:divBdr>
        <w:top w:val="none" w:sz="0" w:space="0" w:color="auto"/>
        <w:left w:val="none" w:sz="0" w:space="0" w:color="auto"/>
        <w:bottom w:val="none" w:sz="0" w:space="0" w:color="auto"/>
        <w:right w:val="none" w:sz="0" w:space="0" w:color="auto"/>
      </w:divBdr>
    </w:div>
    <w:div w:id="137845323">
      <w:bodyDiv w:val="1"/>
      <w:marLeft w:val="0"/>
      <w:marRight w:val="0"/>
      <w:marTop w:val="0"/>
      <w:marBottom w:val="0"/>
      <w:divBdr>
        <w:top w:val="none" w:sz="0" w:space="0" w:color="auto"/>
        <w:left w:val="none" w:sz="0" w:space="0" w:color="auto"/>
        <w:bottom w:val="none" w:sz="0" w:space="0" w:color="auto"/>
        <w:right w:val="none" w:sz="0" w:space="0" w:color="auto"/>
      </w:divBdr>
    </w:div>
    <w:div w:id="139422318">
      <w:bodyDiv w:val="1"/>
      <w:marLeft w:val="0"/>
      <w:marRight w:val="0"/>
      <w:marTop w:val="0"/>
      <w:marBottom w:val="0"/>
      <w:divBdr>
        <w:top w:val="none" w:sz="0" w:space="0" w:color="auto"/>
        <w:left w:val="none" w:sz="0" w:space="0" w:color="auto"/>
        <w:bottom w:val="none" w:sz="0" w:space="0" w:color="auto"/>
        <w:right w:val="none" w:sz="0" w:space="0" w:color="auto"/>
      </w:divBdr>
    </w:div>
    <w:div w:id="143471083">
      <w:bodyDiv w:val="1"/>
      <w:marLeft w:val="0"/>
      <w:marRight w:val="0"/>
      <w:marTop w:val="0"/>
      <w:marBottom w:val="0"/>
      <w:divBdr>
        <w:top w:val="none" w:sz="0" w:space="0" w:color="auto"/>
        <w:left w:val="none" w:sz="0" w:space="0" w:color="auto"/>
        <w:bottom w:val="none" w:sz="0" w:space="0" w:color="auto"/>
        <w:right w:val="none" w:sz="0" w:space="0" w:color="auto"/>
      </w:divBdr>
    </w:div>
    <w:div w:id="198858171">
      <w:bodyDiv w:val="1"/>
      <w:marLeft w:val="0"/>
      <w:marRight w:val="0"/>
      <w:marTop w:val="0"/>
      <w:marBottom w:val="0"/>
      <w:divBdr>
        <w:top w:val="none" w:sz="0" w:space="0" w:color="auto"/>
        <w:left w:val="none" w:sz="0" w:space="0" w:color="auto"/>
        <w:bottom w:val="none" w:sz="0" w:space="0" w:color="auto"/>
        <w:right w:val="none" w:sz="0" w:space="0" w:color="auto"/>
      </w:divBdr>
    </w:div>
    <w:div w:id="288123084">
      <w:bodyDiv w:val="1"/>
      <w:marLeft w:val="0"/>
      <w:marRight w:val="0"/>
      <w:marTop w:val="0"/>
      <w:marBottom w:val="0"/>
      <w:divBdr>
        <w:top w:val="none" w:sz="0" w:space="0" w:color="auto"/>
        <w:left w:val="none" w:sz="0" w:space="0" w:color="auto"/>
        <w:bottom w:val="none" w:sz="0" w:space="0" w:color="auto"/>
        <w:right w:val="none" w:sz="0" w:space="0" w:color="auto"/>
      </w:divBdr>
    </w:div>
    <w:div w:id="291064076">
      <w:bodyDiv w:val="1"/>
      <w:marLeft w:val="0"/>
      <w:marRight w:val="0"/>
      <w:marTop w:val="0"/>
      <w:marBottom w:val="0"/>
      <w:divBdr>
        <w:top w:val="none" w:sz="0" w:space="0" w:color="auto"/>
        <w:left w:val="none" w:sz="0" w:space="0" w:color="auto"/>
        <w:bottom w:val="none" w:sz="0" w:space="0" w:color="auto"/>
        <w:right w:val="none" w:sz="0" w:space="0" w:color="auto"/>
      </w:divBdr>
    </w:div>
    <w:div w:id="322316636">
      <w:bodyDiv w:val="1"/>
      <w:marLeft w:val="0"/>
      <w:marRight w:val="0"/>
      <w:marTop w:val="0"/>
      <w:marBottom w:val="0"/>
      <w:divBdr>
        <w:top w:val="none" w:sz="0" w:space="0" w:color="auto"/>
        <w:left w:val="none" w:sz="0" w:space="0" w:color="auto"/>
        <w:bottom w:val="none" w:sz="0" w:space="0" w:color="auto"/>
        <w:right w:val="none" w:sz="0" w:space="0" w:color="auto"/>
      </w:divBdr>
    </w:div>
    <w:div w:id="349137786">
      <w:bodyDiv w:val="1"/>
      <w:marLeft w:val="0"/>
      <w:marRight w:val="0"/>
      <w:marTop w:val="0"/>
      <w:marBottom w:val="0"/>
      <w:divBdr>
        <w:top w:val="none" w:sz="0" w:space="0" w:color="auto"/>
        <w:left w:val="none" w:sz="0" w:space="0" w:color="auto"/>
        <w:bottom w:val="none" w:sz="0" w:space="0" w:color="auto"/>
        <w:right w:val="none" w:sz="0" w:space="0" w:color="auto"/>
      </w:divBdr>
    </w:div>
    <w:div w:id="361982365">
      <w:bodyDiv w:val="1"/>
      <w:marLeft w:val="0"/>
      <w:marRight w:val="0"/>
      <w:marTop w:val="0"/>
      <w:marBottom w:val="0"/>
      <w:divBdr>
        <w:top w:val="none" w:sz="0" w:space="0" w:color="auto"/>
        <w:left w:val="none" w:sz="0" w:space="0" w:color="auto"/>
        <w:bottom w:val="none" w:sz="0" w:space="0" w:color="auto"/>
        <w:right w:val="none" w:sz="0" w:space="0" w:color="auto"/>
      </w:divBdr>
    </w:div>
    <w:div w:id="368651759">
      <w:bodyDiv w:val="1"/>
      <w:marLeft w:val="0"/>
      <w:marRight w:val="0"/>
      <w:marTop w:val="0"/>
      <w:marBottom w:val="0"/>
      <w:divBdr>
        <w:top w:val="none" w:sz="0" w:space="0" w:color="auto"/>
        <w:left w:val="none" w:sz="0" w:space="0" w:color="auto"/>
        <w:bottom w:val="none" w:sz="0" w:space="0" w:color="auto"/>
        <w:right w:val="none" w:sz="0" w:space="0" w:color="auto"/>
      </w:divBdr>
    </w:div>
    <w:div w:id="370761889">
      <w:bodyDiv w:val="1"/>
      <w:marLeft w:val="0"/>
      <w:marRight w:val="0"/>
      <w:marTop w:val="0"/>
      <w:marBottom w:val="0"/>
      <w:divBdr>
        <w:top w:val="none" w:sz="0" w:space="0" w:color="auto"/>
        <w:left w:val="none" w:sz="0" w:space="0" w:color="auto"/>
        <w:bottom w:val="none" w:sz="0" w:space="0" w:color="auto"/>
        <w:right w:val="none" w:sz="0" w:space="0" w:color="auto"/>
      </w:divBdr>
    </w:div>
    <w:div w:id="421344547">
      <w:bodyDiv w:val="1"/>
      <w:marLeft w:val="0"/>
      <w:marRight w:val="0"/>
      <w:marTop w:val="0"/>
      <w:marBottom w:val="0"/>
      <w:divBdr>
        <w:top w:val="none" w:sz="0" w:space="0" w:color="auto"/>
        <w:left w:val="none" w:sz="0" w:space="0" w:color="auto"/>
        <w:bottom w:val="none" w:sz="0" w:space="0" w:color="auto"/>
        <w:right w:val="none" w:sz="0" w:space="0" w:color="auto"/>
      </w:divBdr>
    </w:div>
    <w:div w:id="428430085">
      <w:bodyDiv w:val="1"/>
      <w:marLeft w:val="0"/>
      <w:marRight w:val="0"/>
      <w:marTop w:val="0"/>
      <w:marBottom w:val="0"/>
      <w:divBdr>
        <w:top w:val="none" w:sz="0" w:space="0" w:color="auto"/>
        <w:left w:val="none" w:sz="0" w:space="0" w:color="auto"/>
        <w:bottom w:val="none" w:sz="0" w:space="0" w:color="auto"/>
        <w:right w:val="none" w:sz="0" w:space="0" w:color="auto"/>
      </w:divBdr>
    </w:div>
    <w:div w:id="443501844">
      <w:bodyDiv w:val="1"/>
      <w:marLeft w:val="0"/>
      <w:marRight w:val="0"/>
      <w:marTop w:val="0"/>
      <w:marBottom w:val="0"/>
      <w:divBdr>
        <w:top w:val="none" w:sz="0" w:space="0" w:color="auto"/>
        <w:left w:val="none" w:sz="0" w:space="0" w:color="auto"/>
        <w:bottom w:val="none" w:sz="0" w:space="0" w:color="auto"/>
        <w:right w:val="none" w:sz="0" w:space="0" w:color="auto"/>
      </w:divBdr>
    </w:div>
    <w:div w:id="467819193">
      <w:bodyDiv w:val="1"/>
      <w:marLeft w:val="0"/>
      <w:marRight w:val="0"/>
      <w:marTop w:val="0"/>
      <w:marBottom w:val="0"/>
      <w:divBdr>
        <w:top w:val="none" w:sz="0" w:space="0" w:color="auto"/>
        <w:left w:val="none" w:sz="0" w:space="0" w:color="auto"/>
        <w:bottom w:val="none" w:sz="0" w:space="0" w:color="auto"/>
        <w:right w:val="none" w:sz="0" w:space="0" w:color="auto"/>
      </w:divBdr>
    </w:div>
    <w:div w:id="484443779">
      <w:bodyDiv w:val="1"/>
      <w:marLeft w:val="0"/>
      <w:marRight w:val="0"/>
      <w:marTop w:val="0"/>
      <w:marBottom w:val="0"/>
      <w:divBdr>
        <w:top w:val="none" w:sz="0" w:space="0" w:color="auto"/>
        <w:left w:val="none" w:sz="0" w:space="0" w:color="auto"/>
        <w:bottom w:val="none" w:sz="0" w:space="0" w:color="auto"/>
        <w:right w:val="none" w:sz="0" w:space="0" w:color="auto"/>
      </w:divBdr>
    </w:div>
    <w:div w:id="497505563">
      <w:bodyDiv w:val="1"/>
      <w:marLeft w:val="0"/>
      <w:marRight w:val="0"/>
      <w:marTop w:val="0"/>
      <w:marBottom w:val="0"/>
      <w:divBdr>
        <w:top w:val="none" w:sz="0" w:space="0" w:color="auto"/>
        <w:left w:val="none" w:sz="0" w:space="0" w:color="auto"/>
        <w:bottom w:val="none" w:sz="0" w:space="0" w:color="auto"/>
        <w:right w:val="none" w:sz="0" w:space="0" w:color="auto"/>
      </w:divBdr>
    </w:div>
    <w:div w:id="510074153">
      <w:bodyDiv w:val="1"/>
      <w:marLeft w:val="0"/>
      <w:marRight w:val="0"/>
      <w:marTop w:val="0"/>
      <w:marBottom w:val="0"/>
      <w:divBdr>
        <w:top w:val="none" w:sz="0" w:space="0" w:color="auto"/>
        <w:left w:val="none" w:sz="0" w:space="0" w:color="auto"/>
        <w:bottom w:val="none" w:sz="0" w:space="0" w:color="auto"/>
        <w:right w:val="none" w:sz="0" w:space="0" w:color="auto"/>
      </w:divBdr>
    </w:div>
    <w:div w:id="519395241">
      <w:bodyDiv w:val="1"/>
      <w:marLeft w:val="0"/>
      <w:marRight w:val="0"/>
      <w:marTop w:val="0"/>
      <w:marBottom w:val="0"/>
      <w:divBdr>
        <w:top w:val="none" w:sz="0" w:space="0" w:color="auto"/>
        <w:left w:val="none" w:sz="0" w:space="0" w:color="auto"/>
        <w:bottom w:val="none" w:sz="0" w:space="0" w:color="auto"/>
        <w:right w:val="none" w:sz="0" w:space="0" w:color="auto"/>
      </w:divBdr>
    </w:div>
    <w:div w:id="531503623">
      <w:bodyDiv w:val="1"/>
      <w:marLeft w:val="0"/>
      <w:marRight w:val="0"/>
      <w:marTop w:val="0"/>
      <w:marBottom w:val="0"/>
      <w:divBdr>
        <w:top w:val="none" w:sz="0" w:space="0" w:color="auto"/>
        <w:left w:val="none" w:sz="0" w:space="0" w:color="auto"/>
        <w:bottom w:val="none" w:sz="0" w:space="0" w:color="auto"/>
        <w:right w:val="none" w:sz="0" w:space="0" w:color="auto"/>
      </w:divBdr>
    </w:div>
    <w:div w:id="540747996">
      <w:bodyDiv w:val="1"/>
      <w:marLeft w:val="0"/>
      <w:marRight w:val="0"/>
      <w:marTop w:val="0"/>
      <w:marBottom w:val="0"/>
      <w:divBdr>
        <w:top w:val="none" w:sz="0" w:space="0" w:color="auto"/>
        <w:left w:val="none" w:sz="0" w:space="0" w:color="auto"/>
        <w:bottom w:val="none" w:sz="0" w:space="0" w:color="auto"/>
        <w:right w:val="none" w:sz="0" w:space="0" w:color="auto"/>
      </w:divBdr>
    </w:div>
    <w:div w:id="592511837">
      <w:bodyDiv w:val="1"/>
      <w:marLeft w:val="0"/>
      <w:marRight w:val="0"/>
      <w:marTop w:val="0"/>
      <w:marBottom w:val="0"/>
      <w:divBdr>
        <w:top w:val="none" w:sz="0" w:space="0" w:color="auto"/>
        <w:left w:val="none" w:sz="0" w:space="0" w:color="auto"/>
        <w:bottom w:val="none" w:sz="0" w:space="0" w:color="auto"/>
        <w:right w:val="none" w:sz="0" w:space="0" w:color="auto"/>
      </w:divBdr>
    </w:div>
    <w:div w:id="618150334">
      <w:bodyDiv w:val="1"/>
      <w:marLeft w:val="0"/>
      <w:marRight w:val="0"/>
      <w:marTop w:val="0"/>
      <w:marBottom w:val="0"/>
      <w:divBdr>
        <w:top w:val="none" w:sz="0" w:space="0" w:color="auto"/>
        <w:left w:val="none" w:sz="0" w:space="0" w:color="auto"/>
        <w:bottom w:val="none" w:sz="0" w:space="0" w:color="auto"/>
        <w:right w:val="none" w:sz="0" w:space="0" w:color="auto"/>
      </w:divBdr>
    </w:div>
    <w:div w:id="638461634">
      <w:bodyDiv w:val="1"/>
      <w:marLeft w:val="0"/>
      <w:marRight w:val="0"/>
      <w:marTop w:val="0"/>
      <w:marBottom w:val="0"/>
      <w:divBdr>
        <w:top w:val="none" w:sz="0" w:space="0" w:color="auto"/>
        <w:left w:val="none" w:sz="0" w:space="0" w:color="auto"/>
        <w:bottom w:val="none" w:sz="0" w:space="0" w:color="auto"/>
        <w:right w:val="none" w:sz="0" w:space="0" w:color="auto"/>
      </w:divBdr>
    </w:div>
    <w:div w:id="673072597">
      <w:bodyDiv w:val="1"/>
      <w:marLeft w:val="0"/>
      <w:marRight w:val="0"/>
      <w:marTop w:val="0"/>
      <w:marBottom w:val="0"/>
      <w:divBdr>
        <w:top w:val="none" w:sz="0" w:space="0" w:color="auto"/>
        <w:left w:val="none" w:sz="0" w:space="0" w:color="auto"/>
        <w:bottom w:val="none" w:sz="0" w:space="0" w:color="auto"/>
        <w:right w:val="none" w:sz="0" w:space="0" w:color="auto"/>
      </w:divBdr>
    </w:div>
    <w:div w:id="674038907">
      <w:bodyDiv w:val="1"/>
      <w:marLeft w:val="0"/>
      <w:marRight w:val="0"/>
      <w:marTop w:val="0"/>
      <w:marBottom w:val="0"/>
      <w:divBdr>
        <w:top w:val="none" w:sz="0" w:space="0" w:color="auto"/>
        <w:left w:val="none" w:sz="0" w:space="0" w:color="auto"/>
        <w:bottom w:val="none" w:sz="0" w:space="0" w:color="auto"/>
        <w:right w:val="none" w:sz="0" w:space="0" w:color="auto"/>
      </w:divBdr>
    </w:div>
    <w:div w:id="705325422">
      <w:bodyDiv w:val="1"/>
      <w:marLeft w:val="0"/>
      <w:marRight w:val="0"/>
      <w:marTop w:val="0"/>
      <w:marBottom w:val="0"/>
      <w:divBdr>
        <w:top w:val="none" w:sz="0" w:space="0" w:color="auto"/>
        <w:left w:val="none" w:sz="0" w:space="0" w:color="auto"/>
        <w:bottom w:val="none" w:sz="0" w:space="0" w:color="auto"/>
        <w:right w:val="none" w:sz="0" w:space="0" w:color="auto"/>
      </w:divBdr>
    </w:div>
    <w:div w:id="828132929">
      <w:bodyDiv w:val="1"/>
      <w:marLeft w:val="0"/>
      <w:marRight w:val="0"/>
      <w:marTop w:val="0"/>
      <w:marBottom w:val="0"/>
      <w:divBdr>
        <w:top w:val="none" w:sz="0" w:space="0" w:color="auto"/>
        <w:left w:val="none" w:sz="0" w:space="0" w:color="auto"/>
        <w:bottom w:val="none" w:sz="0" w:space="0" w:color="auto"/>
        <w:right w:val="none" w:sz="0" w:space="0" w:color="auto"/>
      </w:divBdr>
    </w:div>
    <w:div w:id="849951690">
      <w:bodyDiv w:val="1"/>
      <w:marLeft w:val="0"/>
      <w:marRight w:val="0"/>
      <w:marTop w:val="0"/>
      <w:marBottom w:val="0"/>
      <w:divBdr>
        <w:top w:val="none" w:sz="0" w:space="0" w:color="auto"/>
        <w:left w:val="none" w:sz="0" w:space="0" w:color="auto"/>
        <w:bottom w:val="none" w:sz="0" w:space="0" w:color="auto"/>
        <w:right w:val="none" w:sz="0" w:space="0" w:color="auto"/>
      </w:divBdr>
    </w:div>
    <w:div w:id="879587979">
      <w:bodyDiv w:val="1"/>
      <w:marLeft w:val="0"/>
      <w:marRight w:val="0"/>
      <w:marTop w:val="0"/>
      <w:marBottom w:val="0"/>
      <w:divBdr>
        <w:top w:val="none" w:sz="0" w:space="0" w:color="auto"/>
        <w:left w:val="none" w:sz="0" w:space="0" w:color="auto"/>
        <w:bottom w:val="none" w:sz="0" w:space="0" w:color="auto"/>
        <w:right w:val="none" w:sz="0" w:space="0" w:color="auto"/>
      </w:divBdr>
    </w:div>
    <w:div w:id="983511724">
      <w:bodyDiv w:val="1"/>
      <w:marLeft w:val="0"/>
      <w:marRight w:val="0"/>
      <w:marTop w:val="0"/>
      <w:marBottom w:val="0"/>
      <w:divBdr>
        <w:top w:val="none" w:sz="0" w:space="0" w:color="auto"/>
        <w:left w:val="none" w:sz="0" w:space="0" w:color="auto"/>
        <w:bottom w:val="none" w:sz="0" w:space="0" w:color="auto"/>
        <w:right w:val="none" w:sz="0" w:space="0" w:color="auto"/>
      </w:divBdr>
    </w:div>
    <w:div w:id="1053118719">
      <w:bodyDiv w:val="1"/>
      <w:marLeft w:val="0"/>
      <w:marRight w:val="0"/>
      <w:marTop w:val="0"/>
      <w:marBottom w:val="0"/>
      <w:divBdr>
        <w:top w:val="none" w:sz="0" w:space="0" w:color="auto"/>
        <w:left w:val="none" w:sz="0" w:space="0" w:color="auto"/>
        <w:bottom w:val="none" w:sz="0" w:space="0" w:color="auto"/>
        <w:right w:val="none" w:sz="0" w:space="0" w:color="auto"/>
      </w:divBdr>
    </w:div>
    <w:div w:id="1061028002">
      <w:bodyDiv w:val="1"/>
      <w:marLeft w:val="0"/>
      <w:marRight w:val="0"/>
      <w:marTop w:val="0"/>
      <w:marBottom w:val="0"/>
      <w:divBdr>
        <w:top w:val="none" w:sz="0" w:space="0" w:color="auto"/>
        <w:left w:val="none" w:sz="0" w:space="0" w:color="auto"/>
        <w:bottom w:val="none" w:sz="0" w:space="0" w:color="auto"/>
        <w:right w:val="none" w:sz="0" w:space="0" w:color="auto"/>
      </w:divBdr>
    </w:div>
    <w:div w:id="1079251455">
      <w:bodyDiv w:val="1"/>
      <w:marLeft w:val="0"/>
      <w:marRight w:val="0"/>
      <w:marTop w:val="0"/>
      <w:marBottom w:val="0"/>
      <w:divBdr>
        <w:top w:val="none" w:sz="0" w:space="0" w:color="auto"/>
        <w:left w:val="none" w:sz="0" w:space="0" w:color="auto"/>
        <w:bottom w:val="none" w:sz="0" w:space="0" w:color="auto"/>
        <w:right w:val="none" w:sz="0" w:space="0" w:color="auto"/>
      </w:divBdr>
    </w:div>
    <w:div w:id="1081366200">
      <w:bodyDiv w:val="1"/>
      <w:marLeft w:val="0"/>
      <w:marRight w:val="0"/>
      <w:marTop w:val="0"/>
      <w:marBottom w:val="0"/>
      <w:divBdr>
        <w:top w:val="none" w:sz="0" w:space="0" w:color="auto"/>
        <w:left w:val="none" w:sz="0" w:space="0" w:color="auto"/>
        <w:bottom w:val="none" w:sz="0" w:space="0" w:color="auto"/>
        <w:right w:val="none" w:sz="0" w:space="0" w:color="auto"/>
      </w:divBdr>
    </w:div>
    <w:div w:id="1086537826">
      <w:bodyDiv w:val="1"/>
      <w:marLeft w:val="0"/>
      <w:marRight w:val="0"/>
      <w:marTop w:val="0"/>
      <w:marBottom w:val="0"/>
      <w:divBdr>
        <w:top w:val="none" w:sz="0" w:space="0" w:color="auto"/>
        <w:left w:val="none" w:sz="0" w:space="0" w:color="auto"/>
        <w:bottom w:val="none" w:sz="0" w:space="0" w:color="auto"/>
        <w:right w:val="none" w:sz="0" w:space="0" w:color="auto"/>
      </w:divBdr>
    </w:div>
    <w:div w:id="1128084932">
      <w:bodyDiv w:val="1"/>
      <w:marLeft w:val="0"/>
      <w:marRight w:val="0"/>
      <w:marTop w:val="0"/>
      <w:marBottom w:val="0"/>
      <w:divBdr>
        <w:top w:val="none" w:sz="0" w:space="0" w:color="auto"/>
        <w:left w:val="none" w:sz="0" w:space="0" w:color="auto"/>
        <w:bottom w:val="none" w:sz="0" w:space="0" w:color="auto"/>
        <w:right w:val="none" w:sz="0" w:space="0" w:color="auto"/>
      </w:divBdr>
    </w:div>
    <w:div w:id="1154951747">
      <w:bodyDiv w:val="1"/>
      <w:marLeft w:val="0"/>
      <w:marRight w:val="0"/>
      <w:marTop w:val="0"/>
      <w:marBottom w:val="0"/>
      <w:divBdr>
        <w:top w:val="none" w:sz="0" w:space="0" w:color="auto"/>
        <w:left w:val="none" w:sz="0" w:space="0" w:color="auto"/>
        <w:bottom w:val="none" w:sz="0" w:space="0" w:color="auto"/>
        <w:right w:val="none" w:sz="0" w:space="0" w:color="auto"/>
      </w:divBdr>
    </w:div>
    <w:div w:id="1156796102">
      <w:bodyDiv w:val="1"/>
      <w:marLeft w:val="0"/>
      <w:marRight w:val="0"/>
      <w:marTop w:val="0"/>
      <w:marBottom w:val="0"/>
      <w:divBdr>
        <w:top w:val="none" w:sz="0" w:space="0" w:color="auto"/>
        <w:left w:val="none" w:sz="0" w:space="0" w:color="auto"/>
        <w:bottom w:val="none" w:sz="0" w:space="0" w:color="auto"/>
        <w:right w:val="none" w:sz="0" w:space="0" w:color="auto"/>
      </w:divBdr>
    </w:div>
    <w:div w:id="1206061066">
      <w:bodyDiv w:val="1"/>
      <w:marLeft w:val="0"/>
      <w:marRight w:val="0"/>
      <w:marTop w:val="0"/>
      <w:marBottom w:val="0"/>
      <w:divBdr>
        <w:top w:val="none" w:sz="0" w:space="0" w:color="auto"/>
        <w:left w:val="none" w:sz="0" w:space="0" w:color="auto"/>
        <w:bottom w:val="none" w:sz="0" w:space="0" w:color="auto"/>
        <w:right w:val="none" w:sz="0" w:space="0" w:color="auto"/>
      </w:divBdr>
    </w:div>
    <w:div w:id="1209296079">
      <w:bodyDiv w:val="1"/>
      <w:marLeft w:val="0"/>
      <w:marRight w:val="0"/>
      <w:marTop w:val="0"/>
      <w:marBottom w:val="0"/>
      <w:divBdr>
        <w:top w:val="none" w:sz="0" w:space="0" w:color="auto"/>
        <w:left w:val="none" w:sz="0" w:space="0" w:color="auto"/>
        <w:bottom w:val="none" w:sz="0" w:space="0" w:color="auto"/>
        <w:right w:val="none" w:sz="0" w:space="0" w:color="auto"/>
      </w:divBdr>
    </w:div>
    <w:div w:id="1223833373">
      <w:bodyDiv w:val="1"/>
      <w:marLeft w:val="0"/>
      <w:marRight w:val="0"/>
      <w:marTop w:val="0"/>
      <w:marBottom w:val="0"/>
      <w:divBdr>
        <w:top w:val="none" w:sz="0" w:space="0" w:color="auto"/>
        <w:left w:val="none" w:sz="0" w:space="0" w:color="auto"/>
        <w:bottom w:val="none" w:sz="0" w:space="0" w:color="auto"/>
        <w:right w:val="none" w:sz="0" w:space="0" w:color="auto"/>
      </w:divBdr>
    </w:div>
    <w:div w:id="1272474237">
      <w:bodyDiv w:val="1"/>
      <w:marLeft w:val="0"/>
      <w:marRight w:val="0"/>
      <w:marTop w:val="0"/>
      <w:marBottom w:val="0"/>
      <w:divBdr>
        <w:top w:val="none" w:sz="0" w:space="0" w:color="auto"/>
        <w:left w:val="none" w:sz="0" w:space="0" w:color="auto"/>
        <w:bottom w:val="none" w:sz="0" w:space="0" w:color="auto"/>
        <w:right w:val="none" w:sz="0" w:space="0" w:color="auto"/>
      </w:divBdr>
    </w:div>
    <w:div w:id="1305115834">
      <w:bodyDiv w:val="1"/>
      <w:marLeft w:val="0"/>
      <w:marRight w:val="0"/>
      <w:marTop w:val="0"/>
      <w:marBottom w:val="0"/>
      <w:divBdr>
        <w:top w:val="none" w:sz="0" w:space="0" w:color="auto"/>
        <w:left w:val="none" w:sz="0" w:space="0" w:color="auto"/>
        <w:bottom w:val="none" w:sz="0" w:space="0" w:color="auto"/>
        <w:right w:val="none" w:sz="0" w:space="0" w:color="auto"/>
      </w:divBdr>
    </w:div>
    <w:div w:id="1400207628">
      <w:bodyDiv w:val="1"/>
      <w:marLeft w:val="0"/>
      <w:marRight w:val="0"/>
      <w:marTop w:val="0"/>
      <w:marBottom w:val="0"/>
      <w:divBdr>
        <w:top w:val="none" w:sz="0" w:space="0" w:color="auto"/>
        <w:left w:val="none" w:sz="0" w:space="0" w:color="auto"/>
        <w:bottom w:val="none" w:sz="0" w:space="0" w:color="auto"/>
        <w:right w:val="none" w:sz="0" w:space="0" w:color="auto"/>
      </w:divBdr>
    </w:div>
    <w:div w:id="1435243064">
      <w:bodyDiv w:val="1"/>
      <w:marLeft w:val="0"/>
      <w:marRight w:val="0"/>
      <w:marTop w:val="0"/>
      <w:marBottom w:val="0"/>
      <w:divBdr>
        <w:top w:val="none" w:sz="0" w:space="0" w:color="auto"/>
        <w:left w:val="none" w:sz="0" w:space="0" w:color="auto"/>
        <w:bottom w:val="none" w:sz="0" w:space="0" w:color="auto"/>
        <w:right w:val="none" w:sz="0" w:space="0" w:color="auto"/>
      </w:divBdr>
    </w:div>
    <w:div w:id="1449853030">
      <w:bodyDiv w:val="1"/>
      <w:marLeft w:val="0"/>
      <w:marRight w:val="0"/>
      <w:marTop w:val="0"/>
      <w:marBottom w:val="0"/>
      <w:divBdr>
        <w:top w:val="none" w:sz="0" w:space="0" w:color="auto"/>
        <w:left w:val="none" w:sz="0" w:space="0" w:color="auto"/>
        <w:bottom w:val="none" w:sz="0" w:space="0" w:color="auto"/>
        <w:right w:val="none" w:sz="0" w:space="0" w:color="auto"/>
      </w:divBdr>
    </w:div>
    <w:div w:id="1451435895">
      <w:bodyDiv w:val="1"/>
      <w:marLeft w:val="0"/>
      <w:marRight w:val="0"/>
      <w:marTop w:val="0"/>
      <w:marBottom w:val="0"/>
      <w:divBdr>
        <w:top w:val="none" w:sz="0" w:space="0" w:color="auto"/>
        <w:left w:val="none" w:sz="0" w:space="0" w:color="auto"/>
        <w:bottom w:val="none" w:sz="0" w:space="0" w:color="auto"/>
        <w:right w:val="none" w:sz="0" w:space="0" w:color="auto"/>
      </w:divBdr>
    </w:div>
    <w:div w:id="1463109519">
      <w:bodyDiv w:val="1"/>
      <w:marLeft w:val="0"/>
      <w:marRight w:val="0"/>
      <w:marTop w:val="0"/>
      <w:marBottom w:val="0"/>
      <w:divBdr>
        <w:top w:val="none" w:sz="0" w:space="0" w:color="auto"/>
        <w:left w:val="none" w:sz="0" w:space="0" w:color="auto"/>
        <w:bottom w:val="none" w:sz="0" w:space="0" w:color="auto"/>
        <w:right w:val="none" w:sz="0" w:space="0" w:color="auto"/>
      </w:divBdr>
    </w:div>
    <w:div w:id="1466122166">
      <w:bodyDiv w:val="1"/>
      <w:marLeft w:val="0"/>
      <w:marRight w:val="0"/>
      <w:marTop w:val="0"/>
      <w:marBottom w:val="0"/>
      <w:divBdr>
        <w:top w:val="none" w:sz="0" w:space="0" w:color="auto"/>
        <w:left w:val="none" w:sz="0" w:space="0" w:color="auto"/>
        <w:bottom w:val="none" w:sz="0" w:space="0" w:color="auto"/>
        <w:right w:val="none" w:sz="0" w:space="0" w:color="auto"/>
      </w:divBdr>
    </w:div>
    <w:div w:id="1497454204">
      <w:bodyDiv w:val="1"/>
      <w:marLeft w:val="0"/>
      <w:marRight w:val="0"/>
      <w:marTop w:val="0"/>
      <w:marBottom w:val="0"/>
      <w:divBdr>
        <w:top w:val="none" w:sz="0" w:space="0" w:color="auto"/>
        <w:left w:val="none" w:sz="0" w:space="0" w:color="auto"/>
        <w:bottom w:val="none" w:sz="0" w:space="0" w:color="auto"/>
        <w:right w:val="none" w:sz="0" w:space="0" w:color="auto"/>
      </w:divBdr>
    </w:div>
    <w:div w:id="1557547967">
      <w:bodyDiv w:val="1"/>
      <w:marLeft w:val="0"/>
      <w:marRight w:val="0"/>
      <w:marTop w:val="0"/>
      <w:marBottom w:val="0"/>
      <w:divBdr>
        <w:top w:val="none" w:sz="0" w:space="0" w:color="auto"/>
        <w:left w:val="none" w:sz="0" w:space="0" w:color="auto"/>
        <w:bottom w:val="none" w:sz="0" w:space="0" w:color="auto"/>
        <w:right w:val="none" w:sz="0" w:space="0" w:color="auto"/>
      </w:divBdr>
    </w:div>
    <w:div w:id="1565144874">
      <w:bodyDiv w:val="1"/>
      <w:marLeft w:val="0"/>
      <w:marRight w:val="0"/>
      <w:marTop w:val="0"/>
      <w:marBottom w:val="0"/>
      <w:divBdr>
        <w:top w:val="none" w:sz="0" w:space="0" w:color="auto"/>
        <w:left w:val="none" w:sz="0" w:space="0" w:color="auto"/>
        <w:bottom w:val="none" w:sz="0" w:space="0" w:color="auto"/>
        <w:right w:val="none" w:sz="0" w:space="0" w:color="auto"/>
      </w:divBdr>
    </w:div>
    <w:div w:id="1619071541">
      <w:bodyDiv w:val="1"/>
      <w:marLeft w:val="0"/>
      <w:marRight w:val="0"/>
      <w:marTop w:val="0"/>
      <w:marBottom w:val="0"/>
      <w:divBdr>
        <w:top w:val="none" w:sz="0" w:space="0" w:color="auto"/>
        <w:left w:val="none" w:sz="0" w:space="0" w:color="auto"/>
        <w:bottom w:val="none" w:sz="0" w:space="0" w:color="auto"/>
        <w:right w:val="none" w:sz="0" w:space="0" w:color="auto"/>
      </w:divBdr>
    </w:div>
    <w:div w:id="1706171993">
      <w:bodyDiv w:val="1"/>
      <w:marLeft w:val="0"/>
      <w:marRight w:val="0"/>
      <w:marTop w:val="0"/>
      <w:marBottom w:val="0"/>
      <w:divBdr>
        <w:top w:val="none" w:sz="0" w:space="0" w:color="auto"/>
        <w:left w:val="none" w:sz="0" w:space="0" w:color="auto"/>
        <w:bottom w:val="none" w:sz="0" w:space="0" w:color="auto"/>
        <w:right w:val="none" w:sz="0" w:space="0" w:color="auto"/>
      </w:divBdr>
    </w:div>
    <w:div w:id="1742295094">
      <w:bodyDiv w:val="1"/>
      <w:marLeft w:val="0"/>
      <w:marRight w:val="0"/>
      <w:marTop w:val="0"/>
      <w:marBottom w:val="0"/>
      <w:divBdr>
        <w:top w:val="none" w:sz="0" w:space="0" w:color="auto"/>
        <w:left w:val="none" w:sz="0" w:space="0" w:color="auto"/>
        <w:bottom w:val="none" w:sz="0" w:space="0" w:color="auto"/>
        <w:right w:val="none" w:sz="0" w:space="0" w:color="auto"/>
      </w:divBdr>
    </w:div>
    <w:div w:id="1758207696">
      <w:bodyDiv w:val="1"/>
      <w:marLeft w:val="0"/>
      <w:marRight w:val="0"/>
      <w:marTop w:val="0"/>
      <w:marBottom w:val="0"/>
      <w:divBdr>
        <w:top w:val="none" w:sz="0" w:space="0" w:color="auto"/>
        <w:left w:val="none" w:sz="0" w:space="0" w:color="auto"/>
        <w:bottom w:val="none" w:sz="0" w:space="0" w:color="auto"/>
        <w:right w:val="none" w:sz="0" w:space="0" w:color="auto"/>
      </w:divBdr>
    </w:div>
    <w:div w:id="1758675232">
      <w:bodyDiv w:val="1"/>
      <w:marLeft w:val="0"/>
      <w:marRight w:val="0"/>
      <w:marTop w:val="0"/>
      <w:marBottom w:val="0"/>
      <w:divBdr>
        <w:top w:val="none" w:sz="0" w:space="0" w:color="auto"/>
        <w:left w:val="none" w:sz="0" w:space="0" w:color="auto"/>
        <w:bottom w:val="none" w:sz="0" w:space="0" w:color="auto"/>
        <w:right w:val="none" w:sz="0" w:space="0" w:color="auto"/>
      </w:divBdr>
    </w:div>
    <w:div w:id="1791624870">
      <w:bodyDiv w:val="1"/>
      <w:marLeft w:val="0"/>
      <w:marRight w:val="0"/>
      <w:marTop w:val="0"/>
      <w:marBottom w:val="0"/>
      <w:divBdr>
        <w:top w:val="none" w:sz="0" w:space="0" w:color="auto"/>
        <w:left w:val="none" w:sz="0" w:space="0" w:color="auto"/>
        <w:bottom w:val="none" w:sz="0" w:space="0" w:color="auto"/>
        <w:right w:val="none" w:sz="0" w:space="0" w:color="auto"/>
      </w:divBdr>
    </w:div>
    <w:div w:id="1797598783">
      <w:bodyDiv w:val="1"/>
      <w:marLeft w:val="0"/>
      <w:marRight w:val="0"/>
      <w:marTop w:val="0"/>
      <w:marBottom w:val="0"/>
      <w:divBdr>
        <w:top w:val="none" w:sz="0" w:space="0" w:color="auto"/>
        <w:left w:val="none" w:sz="0" w:space="0" w:color="auto"/>
        <w:bottom w:val="none" w:sz="0" w:space="0" w:color="auto"/>
        <w:right w:val="none" w:sz="0" w:space="0" w:color="auto"/>
      </w:divBdr>
    </w:div>
    <w:div w:id="1801678988">
      <w:bodyDiv w:val="1"/>
      <w:marLeft w:val="0"/>
      <w:marRight w:val="0"/>
      <w:marTop w:val="0"/>
      <w:marBottom w:val="0"/>
      <w:divBdr>
        <w:top w:val="none" w:sz="0" w:space="0" w:color="auto"/>
        <w:left w:val="none" w:sz="0" w:space="0" w:color="auto"/>
        <w:bottom w:val="none" w:sz="0" w:space="0" w:color="auto"/>
        <w:right w:val="none" w:sz="0" w:space="0" w:color="auto"/>
      </w:divBdr>
    </w:div>
    <w:div w:id="1815685259">
      <w:bodyDiv w:val="1"/>
      <w:marLeft w:val="0"/>
      <w:marRight w:val="0"/>
      <w:marTop w:val="0"/>
      <w:marBottom w:val="0"/>
      <w:divBdr>
        <w:top w:val="none" w:sz="0" w:space="0" w:color="auto"/>
        <w:left w:val="none" w:sz="0" w:space="0" w:color="auto"/>
        <w:bottom w:val="none" w:sz="0" w:space="0" w:color="auto"/>
        <w:right w:val="none" w:sz="0" w:space="0" w:color="auto"/>
      </w:divBdr>
    </w:div>
    <w:div w:id="1842118327">
      <w:bodyDiv w:val="1"/>
      <w:marLeft w:val="0"/>
      <w:marRight w:val="0"/>
      <w:marTop w:val="0"/>
      <w:marBottom w:val="0"/>
      <w:divBdr>
        <w:top w:val="none" w:sz="0" w:space="0" w:color="auto"/>
        <w:left w:val="none" w:sz="0" w:space="0" w:color="auto"/>
        <w:bottom w:val="none" w:sz="0" w:space="0" w:color="auto"/>
        <w:right w:val="none" w:sz="0" w:space="0" w:color="auto"/>
      </w:divBdr>
    </w:div>
    <w:div w:id="1858691295">
      <w:bodyDiv w:val="1"/>
      <w:marLeft w:val="0"/>
      <w:marRight w:val="0"/>
      <w:marTop w:val="0"/>
      <w:marBottom w:val="0"/>
      <w:divBdr>
        <w:top w:val="none" w:sz="0" w:space="0" w:color="auto"/>
        <w:left w:val="none" w:sz="0" w:space="0" w:color="auto"/>
        <w:bottom w:val="none" w:sz="0" w:space="0" w:color="auto"/>
        <w:right w:val="none" w:sz="0" w:space="0" w:color="auto"/>
      </w:divBdr>
    </w:div>
    <w:div w:id="1878278782">
      <w:bodyDiv w:val="1"/>
      <w:marLeft w:val="0"/>
      <w:marRight w:val="0"/>
      <w:marTop w:val="0"/>
      <w:marBottom w:val="0"/>
      <w:divBdr>
        <w:top w:val="none" w:sz="0" w:space="0" w:color="auto"/>
        <w:left w:val="none" w:sz="0" w:space="0" w:color="auto"/>
        <w:bottom w:val="none" w:sz="0" w:space="0" w:color="auto"/>
        <w:right w:val="none" w:sz="0" w:space="0" w:color="auto"/>
      </w:divBdr>
    </w:div>
    <w:div w:id="1878616763">
      <w:bodyDiv w:val="1"/>
      <w:marLeft w:val="0"/>
      <w:marRight w:val="0"/>
      <w:marTop w:val="0"/>
      <w:marBottom w:val="0"/>
      <w:divBdr>
        <w:top w:val="none" w:sz="0" w:space="0" w:color="auto"/>
        <w:left w:val="none" w:sz="0" w:space="0" w:color="auto"/>
        <w:bottom w:val="none" w:sz="0" w:space="0" w:color="auto"/>
        <w:right w:val="none" w:sz="0" w:space="0" w:color="auto"/>
      </w:divBdr>
    </w:div>
    <w:div w:id="1924800198">
      <w:bodyDiv w:val="1"/>
      <w:marLeft w:val="0"/>
      <w:marRight w:val="0"/>
      <w:marTop w:val="0"/>
      <w:marBottom w:val="0"/>
      <w:divBdr>
        <w:top w:val="none" w:sz="0" w:space="0" w:color="auto"/>
        <w:left w:val="none" w:sz="0" w:space="0" w:color="auto"/>
        <w:bottom w:val="none" w:sz="0" w:space="0" w:color="auto"/>
        <w:right w:val="none" w:sz="0" w:space="0" w:color="auto"/>
      </w:divBdr>
    </w:div>
    <w:div w:id="1964001764">
      <w:bodyDiv w:val="1"/>
      <w:marLeft w:val="0"/>
      <w:marRight w:val="0"/>
      <w:marTop w:val="0"/>
      <w:marBottom w:val="0"/>
      <w:divBdr>
        <w:top w:val="none" w:sz="0" w:space="0" w:color="auto"/>
        <w:left w:val="none" w:sz="0" w:space="0" w:color="auto"/>
        <w:bottom w:val="none" w:sz="0" w:space="0" w:color="auto"/>
        <w:right w:val="none" w:sz="0" w:space="0" w:color="auto"/>
      </w:divBdr>
    </w:div>
    <w:div w:id="1975981989">
      <w:bodyDiv w:val="1"/>
      <w:marLeft w:val="0"/>
      <w:marRight w:val="0"/>
      <w:marTop w:val="0"/>
      <w:marBottom w:val="0"/>
      <w:divBdr>
        <w:top w:val="none" w:sz="0" w:space="0" w:color="auto"/>
        <w:left w:val="none" w:sz="0" w:space="0" w:color="auto"/>
        <w:bottom w:val="none" w:sz="0" w:space="0" w:color="auto"/>
        <w:right w:val="none" w:sz="0" w:space="0" w:color="auto"/>
      </w:divBdr>
    </w:div>
    <w:div w:id="2010328066">
      <w:bodyDiv w:val="1"/>
      <w:marLeft w:val="0"/>
      <w:marRight w:val="0"/>
      <w:marTop w:val="0"/>
      <w:marBottom w:val="0"/>
      <w:divBdr>
        <w:top w:val="none" w:sz="0" w:space="0" w:color="auto"/>
        <w:left w:val="none" w:sz="0" w:space="0" w:color="auto"/>
        <w:bottom w:val="none" w:sz="0" w:space="0" w:color="auto"/>
        <w:right w:val="none" w:sz="0" w:space="0" w:color="auto"/>
      </w:divBdr>
    </w:div>
    <w:div w:id="2035575357">
      <w:bodyDiv w:val="1"/>
      <w:marLeft w:val="0"/>
      <w:marRight w:val="0"/>
      <w:marTop w:val="0"/>
      <w:marBottom w:val="0"/>
      <w:divBdr>
        <w:top w:val="none" w:sz="0" w:space="0" w:color="auto"/>
        <w:left w:val="none" w:sz="0" w:space="0" w:color="auto"/>
        <w:bottom w:val="none" w:sz="0" w:space="0" w:color="auto"/>
        <w:right w:val="none" w:sz="0" w:space="0" w:color="auto"/>
      </w:divBdr>
    </w:div>
    <w:div w:id="2047946788">
      <w:bodyDiv w:val="1"/>
      <w:marLeft w:val="0"/>
      <w:marRight w:val="0"/>
      <w:marTop w:val="0"/>
      <w:marBottom w:val="0"/>
      <w:divBdr>
        <w:top w:val="none" w:sz="0" w:space="0" w:color="auto"/>
        <w:left w:val="none" w:sz="0" w:space="0" w:color="auto"/>
        <w:bottom w:val="none" w:sz="0" w:space="0" w:color="auto"/>
        <w:right w:val="none" w:sz="0" w:space="0" w:color="auto"/>
      </w:divBdr>
    </w:div>
    <w:div w:id="2096053649">
      <w:bodyDiv w:val="1"/>
      <w:marLeft w:val="0"/>
      <w:marRight w:val="0"/>
      <w:marTop w:val="0"/>
      <w:marBottom w:val="0"/>
      <w:divBdr>
        <w:top w:val="none" w:sz="0" w:space="0" w:color="auto"/>
        <w:left w:val="none" w:sz="0" w:space="0" w:color="auto"/>
        <w:bottom w:val="none" w:sz="0" w:space="0" w:color="auto"/>
        <w:right w:val="none" w:sz="0" w:space="0" w:color="auto"/>
      </w:divBdr>
    </w:div>
    <w:div w:id="2112774018">
      <w:bodyDiv w:val="1"/>
      <w:marLeft w:val="0"/>
      <w:marRight w:val="0"/>
      <w:marTop w:val="0"/>
      <w:marBottom w:val="0"/>
      <w:divBdr>
        <w:top w:val="none" w:sz="0" w:space="0" w:color="auto"/>
        <w:left w:val="none" w:sz="0" w:space="0" w:color="auto"/>
        <w:bottom w:val="none" w:sz="0" w:space="0" w:color="auto"/>
        <w:right w:val="none" w:sz="0" w:space="0" w:color="auto"/>
      </w:divBdr>
    </w:div>
    <w:div w:id="2113668592">
      <w:bodyDiv w:val="1"/>
      <w:marLeft w:val="0"/>
      <w:marRight w:val="0"/>
      <w:marTop w:val="0"/>
      <w:marBottom w:val="0"/>
      <w:divBdr>
        <w:top w:val="none" w:sz="0" w:space="0" w:color="auto"/>
        <w:left w:val="none" w:sz="0" w:space="0" w:color="auto"/>
        <w:bottom w:val="none" w:sz="0" w:space="0" w:color="auto"/>
        <w:right w:val="none" w:sz="0" w:space="0" w:color="auto"/>
      </w:divBdr>
    </w:div>
    <w:div w:id="2124108576">
      <w:bodyDiv w:val="1"/>
      <w:marLeft w:val="0"/>
      <w:marRight w:val="0"/>
      <w:marTop w:val="0"/>
      <w:marBottom w:val="0"/>
      <w:divBdr>
        <w:top w:val="none" w:sz="0" w:space="0" w:color="auto"/>
        <w:left w:val="none" w:sz="0" w:space="0" w:color="auto"/>
        <w:bottom w:val="none" w:sz="0" w:space="0" w:color="auto"/>
        <w:right w:val="none" w:sz="0" w:space="0" w:color="auto"/>
      </w:divBdr>
    </w:div>
    <w:div w:id="2140806462">
      <w:bodyDiv w:val="1"/>
      <w:marLeft w:val="0"/>
      <w:marRight w:val="0"/>
      <w:marTop w:val="0"/>
      <w:marBottom w:val="0"/>
      <w:divBdr>
        <w:top w:val="none" w:sz="0" w:space="0" w:color="auto"/>
        <w:left w:val="none" w:sz="0" w:space="0" w:color="auto"/>
        <w:bottom w:val="none" w:sz="0" w:space="0" w:color="auto"/>
        <w:right w:val="none" w:sz="0" w:space="0" w:color="auto"/>
      </w:divBdr>
    </w:div>
    <w:div w:id="2143306313">
      <w:bodyDiv w:val="1"/>
      <w:marLeft w:val="0"/>
      <w:marRight w:val="0"/>
      <w:marTop w:val="0"/>
      <w:marBottom w:val="0"/>
      <w:divBdr>
        <w:top w:val="none" w:sz="0" w:space="0" w:color="auto"/>
        <w:left w:val="none" w:sz="0" w:space="0" w:color="auto"/>
        <w:bottom w:val="none" w:sz="0" w:space="0" w:color="auto"/>
        <w:right w:val="none" w:sz="0" w:space="0" w:color="auto"/>
      </w:divBdr>
    </w:div>
    <w:div w:id="2145200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chart" Target="charts/chart3.xml"/><Relationship Id="rId26" Type="http://schemas.openxmlformats.org/officeDocument/2006/relationships/image" Target="media/image5.gif"/><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chart" Target="charts/chart7.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chart" Target="charts/chart6.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chart" Target="charts/chart4.xml"/><Relationship Id="rId31" Type="http://schemas.openxmlformats.org/officeDocument/2006/relationships/chart" Target="charts/chart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3.png"/><Relationship Id="rId27" Type="http://schemas.openxmlformats.org/officeDocument/2006/relationships/image" Target="media/image6.gif"/><Relationship Id="rId30" Type="http://schemas.openxmlformats.org/officeDocument/2006/relationships/image" Target="media/image9.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oleObject" Target="file:///D:\STANJE%20OKOLI&#352;A\III_Izvjestaj\Podaci_Stanje_voda%20(Autosaved).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1" Type="http://schemas.openxmlformats.org/officeDocument/2006/relationships/oleObject" Target="../embeddings/oleObject5.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608D-4F8D-95BB-7E9563D30D10}"/>
              </c:ext>
            </c:extLst>
          </c:dPt>
          <c:dPt>
            <c:idx val="1"/>
            <c:bubble3D val="0"/>
            <c:spPr>
              <a:solidFill>
                <a:srgbClr val="92D050"/>
              </a:solidFill>
            </c:spPr>
            <c:extLst>
              <c:ext xmlns:c16="http://schemas.microsoft.com/office/drawing/2014/chart" uri="{C3380CC4-5D6E-409C-BE32-E72D297353CC}">
                <c16:uniqueId val="{00000003-608D-4F8D-95BB-7E9563D30D10}"/>
              </c:ext>
            </c:extLst>
          </c:dPt>
          <c:dPt>
            <c:idx val="2"/>
            <c:bubble3D val="0"/>
            <c:spPr>
              <a:solidFill>
                <a:srgbClr val="FFFF00"/>
              </a:solidFill>
            </c:spPr>
            <c:extLst>
              <c:ext xmlns:c16="http://schemas.microsoft.com/office/drawing/2014/chart" uri="{C3380CC4-5D6E-409C-BE32-E72D297353CC}">
                <c16:uniqueId val="{00000005-608D-4F8D-95BB-7E9563D30D10}"/>
              </c:ext>
            </c:extLst>
          </c:dPt>
          <c:dPt>
            <c:idx val="3"/>
            <c:bubble3D val="0"/>
            <c:spPr>
              <a:solidFill>
                <a:schemeClr val="accent6"/>
              </a:solidFill>
            </c:spPr>
            <c:extLst>
              <c:ext xmlns:c16="http://schemas.microsoft.com/office/drawing/2014/chart" uri="{C3380CC4-5D6E-409C-BE32-E72D297353CC}">
                <c16:uniqueId val="{00000007-608D-4F8D-95BB-7E9563D30D10}"/>
              </c:ext>
            </c:extLst>
          </c:dPt>
          <c:dPt>
            <c:idx val="4"/>
            <c:bubble3D val="0"/>
            <c:spPr>
              <a:solidFill>
                <a:srgbClr val="FF0000"/>
              </a:solidFill>
            </c:spPr>
            <c:extLst>
              <c:ext xmlns:c16="http://schemas.microsoft.com/office/drawing/2014/chart" uri="{C3380CC4-5D6E-409C-BE32-E72D297353CC}">
                <c16:uniqueId val="{00000009-608D-4F8D-95BB-7E9563D30D10}"/>
              </c:ext>
            </c:extLst>
          </c:dPt>
          <c:dLbls>
            <c:dLbl>
              <c:idx val="0"/>
              <c:delete val="1"/>
              <c:extLst>
                <c:ext xmlns:c15="http://schemas.microsoft.com/office/drawing/2012/chart" uri="{CE6537A1-D6FC-4f65-9D91-7224C49458BB}"/>
                <c:ext xmlns:c16="http://schemas.microsoft.com/office/drawing/2014/chart" uri="{C3380CC4-5D6E-409C-BE32-E72D297353CC}">
                  <c16:uniqueId val="{00000001-608D-4F8D-95BB-7E9563D30D10}"/>
                </c:ext>
              </c:extLst>
            </c:dLbl>
            <c:spPr>
              <a:noFill/>
              <a:ln>
                <a:noFill/>
              </a:ln>
              <a:effectLst/>
            </c:spPr>
            <c:txPr>
              <a:bodyPr/>
              <a:lstStyle/>
              <a:p>
                <a:pPr>
                  <a:defRPr sz="120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3)'!$K$99:$K$103</c:f>
              <c:strCache>
                <c:ptCount val="5"/>
                <c:pt idx="0">
                  <c:v>Visoko</c:v>
                </c:pt>
                <c:pt idx="1">
                  <c:v>Dobro</c:v>
                </c:pt>
                <c:pt idx="2">
                  <c:v>Umjereno</c:v>
                </c:pt>
                <c:pt idx="3">
                  <c:v>Slabo</c:v>
                </c:pt>
                <c:pt idx="4">
                  <c:v>Loše</c:v>
                </c:pt>
              </c:strCache>
            </c:strRef>
          </c:cat>
          <c:val>
            <c:numRef>
              <c:f>'Sheet1 (3)'!$L$158:$L$162</c:f>
              <c:numCache>
                <c:formatCode>General</c:formatCode>
                <c:ptCount val="5"/>
                <c:pt idx="0">
                  <c:v>0</c:v>
                </c:pt>
                <c:pt idx="1">
                  <c:v>44</c:v>
                </c:pt>
                <c:pt idx="2">
                  <c:v>50</c:v>
                </c:pt>
                <c:pt idx="3">
                  <c:v>5</c:v>
                </c:pt>
                <c:pt idx="4">
                  <c:v>1</c:v>
                </c:pt>
              </c:numCache>
            </c:numRef>
          </c:val>
          <c:extLst>
            <c:ext xmlns:c16="http://schemas.microsoft.com/office/drawing/2014/chart" uri="{C3380CC4-5D6E-409C-BE32-E72D297353CC}">
              <c16:uniqueId val="{0000000A-608D-4F8D-95BB-7E9563D30D10}"/>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66769968442660621"/>
          <c:y val="6.2106881610213141E-4"/>
          <c:w val="0.32710514126910606"/>
          <c:h val="0.85451374499240229"/>
        </c:manualLayout>
      </c:layout>
      <c:overlay val="0"/>
      <c:txPr>
        <a:bodyPr/>
        <a:lstStyle/>
        <a:p>
          <a:pPr>
            <a:defRPr sz="110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extLst>
              <c:ext xmlns:c16="http://schemas.microsoft.com/office/drawing/2014/chart" uri="{C3380CC4-5D6E-409C-BE32-E72D297353CC}">
                <c16:uniqueId val="{00000000-638B-400E-A683-AB240C520CDB}"/>
              </c:ext>
            </c:extLst>
          </c:dPt>
          <c:dPt>
            <c:idx val="1"/>
            <c:bubble3D val="0"/>
            <c:spPr>
              <a:solidFill>
                <a:srgbClr val="00B0F0"/>
              </a:solidFill>
            </c:spPr>
            <c:extLst>
              <c:ext xmlns:c16="http://schemas.microsoft.com/office/drawing/2014/chart" uri="{C3380CC4-5D6E-409C-BE32-E72D297353CC}">
                <c16:uniqueId val="{00000002-638B-400E-A683-AB240C520CDB}"/>
              </c:ext>
            </c:extLst>
          </c:dPt>
          <c:dPt>
            <c:idx val="2"/>
            <c:bubble3D val="0"/>
            <c:extLst>
              <c:ext xmlns:c16="http://schemas.microsoft.com/office/drawing/2014/chart" uri="{C3380CC4-5D6E-409C-BE32-E72D297353CC}">
                <c16:uniqueId val="{00000003-638B-400E-A683-AB240C520CDB}"/>
              </c:ext>
            </c:extLst>
          </c:dPt>
          <c:dPt>
            <c:idx val="3"/>
            <c:bubble3D val="0"/>
            <c:extLst>
              <c:ext xmlns:c16="http://schemas.microsoft.com/office/drawing/2014/chart" uri="{C3380CC4-5D6E-409C-BE32-E72D297353CC}">
                <c16:uniqueId val="{00000004-638B-400E-A683-AB240C520CDB}"/>
              </c:ext>
            </c:extLst>
          </c:dPt>
          <c:dPt>
            <c:idx val="4"/>
            <c:bubble3D val="0"/>
            <c:spPr>
              <a:solidFill>
                <a:srgbClr val="FF0000"/>
              </a:solidFill>
            </c:spPr>
            <c:extLst>
              <c:ext xmlns:c16="http://schemas.microsoft.com/office/drawing/2014/chart" uri="{C3380CC4-5D6E-409C-BE32-E72D297353CC}">
                <c16:uniqueId val="{00000006-638B-400E-A683-AB240C520CDB}"/>
              </c:ext>
            </c:extLst>
          </c:dPt>
          <c:dLbls>
            <c:dLbl>
              <c:idx val="0"/>
              <c:delete val="1"/>
              <c:extLst>
                <c:ext xmlns:c15="http://schemas.microsoft.com/office/drawing/2012/chart" uri="{CE6537A1-D6FC-4f65-9D91-7224C49458BB}"/>
                <c:ext xmlns:c16="http://schemas.microsoft.com/office/drawing/2014/chart" uri="{C3380CC4-5D6E-409C-BE32-E72D297353CC}">
                  <c16:uniqueId val="{00000000-638B-400E-A683-AB240C520CDB}"/>
                </c:ext>
              </c:extLst>
            </c:dLbl>
            <c:dLbl>
              <c:idx val="2"/>
              <c:delete val="1"/>
              <c:extLst>
                <c:ext xmlns:c15="http://schemas.microsoft.com/office/drawing/2012/chart" uri="{CE6537A1-D6FC-4f65-9D91-7224C49458BB}"/>
                <c:ext xmlns:c16="http://schemas.microsoft.com/office/drawing/2014/chart" uri="{C3380CC4-5D6E-409C-BE32-E72D297353CC}">
                  <c16:uniqueId val="{00000003-638B-400E-A683-AB240C520CDB}"/>
                </c:ext>
              </c:extLst>
            </c:dLbl>
            <c:dLbl>
              <c:idx val="3"/>
              <c:delete val="1"/>
              <c:extLst>
                <c:ext xmlns:c15="http://schemas.microsoft.com/office/drawing/2012/chart" uri="{CE6537A1-D6FC-4f65-9D91-7224C49458BB}"/>
                <c:ext xmlns:c16="http://schemas.microsoft.com/office/drawing/2014/chart" uri="{C3380CC4-5D6E-409C-BE32-E72D297353CC}">
                  <c16:uniqueId val="{00000004-638B-400E-A683-AB240C520CDB}"/>
                </c:ext>
              </c:extLst>
            </c:dLbl>
            <c:spPr>
              <a:noFill/>
              <a:ln>
                <a:noFill/>
              </a:ln>
              <a:effectLst/>
            </c:spPr>
            <c:txPr>
              <a:bodyPr/>
              <a:lstStyle/>
              <a:p>
                <a:pPr>
                  <a:defRPr sz="1200" b="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Promjena_1!$K$99:$K$103</c:f>
              <c:strCache>
                <c:ptCount val="5"/>
                <c:pt idx="0">
                  <c:v>Visoko</c:v>
                </c:pt>
                <c:pt idx="1">
                  <c:v>Dobro</c:v>
                </c:pt>
                <c:pt idx="2">
                  <c:v>Umjereno</c:v>
                </c:pt>
                <c:pt idx="3">
                  <c:v>Slabo</c:v>
                </c:pt>
                <c:pt idx="4">
                  <c:v>Loše</c:v>
                </c:pt>
              </c:strCache>
            </c:strRef>
          </c:cat>
          <c:val>
            <c:numRef>
              <c:f>Promjena_1!$L$132:$L$136</c:f>
              <c:numCache>
                <c:formatCode>General</c:formatCode>
                <c:ptCount val="5"/>
                <c:pt idx="1">
                  <c:v>58</c:v>
                </c:pt>
                <c:pt idx="4">
                  <c:v>42</c:v>
                </c:pt>
              </c:numCache>
            </c:numRef>
          </c:val>
          <c:extLst>
            <c:ext xmlns:c16="http://schemas.microsoft.com/office/drawing/2014/chart" uri="{C3380CC4-5D6E-409C-BE32-E72D297353CC}">
              <c16:uniqueId val="{00000007-638B-400E-A683-AB240C520CDB}"/>
            </c:ext>
          </c:extLst>
        </c:ser>
        <c:dLbls>
          <c:showLegendKey val="0"/>
          <c:showVal val="0"/>
          <c:showCatName val="0"/>
          <c:showSerName val="0"/>
          <c:showPercent val="1"/>
          <c:showBubbleSize val="0"/>
          <c:showLeaderLines val="1"/>
        </c:dLbls>
        <c:firstSliceAng val="0"/>
      </c:pieChart>
    </c:plotArea>
    <c:legend>
      <c:legendPos val="r"/>
      <c:legendEntry>
        <c:idx val="0"/>
        <c:delete val="1"/>
      </c:legendEntry>
      <c:legendEntry>
        <c:idx val="1"/>
        <c:txPr>
          <a:bodyPr/>
          <a:lstStyle/>
          <a:p>
            <a:pPr>
              <a:defRPr sz="1100"/>
            </a:pPr>
            <a:endParaRPr lang="en-US"/>
          </a:p>
        </c:txPr>
      </c:legendEntry>
      <c:legendEntry>
        <c:idx val="2"/>
        <c:delete val="1"/>
      </c:legendEntry>
      <c:legendEntry>
        <c:idx val="3"/>
        <c:delete val="1"/>
      </c:legendEntry>
      <c:legendEntry>
        <c:idx val="4"/>
        <c:txPr>
          <a:bodyPr/>
          <a:lstStyle/>
          <a:p>
            <a:pPr>
              <a:defRPr sz="1100"/>
            </a:pPr>
            <a:endParaRPr lang="en-US"/>
          </a:p>
        </c:txPr>
      </c:legendEntry>
      <c:layout>
        <c:manualLayout>
          <c:xMode val="edge"/>
          <c:yMode val="edge"/>
          <c:x val="0.69157331185874493"/>
          <c:y val="0.38181102362204722"/>
          <c:w val="0.21372971844428537"/>
          <c:h val="0.51742370438989249"/>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B3AC-40A8-92F4-7B7229E50FC1}"/>
              </c:ext>
            </c:extLst>
          </c:dPt>
          <c:dPt>
            <c:idx val="1"/>
            <c:bubble3D val="0"/>
            <c:spPr>
              <a:solidFill>
                <a:srgbClr val="92D050"/>
              </a:solidFill>
            </c:spPr>
            <c:extLst>
              <c:ext xmlns:c16="http://schemas.microsoft.com/office/drawing/2014/chart" uri="{C3380CC4-5D6E-409C-BE32-E72D297353CC}">
                <c16:uniqueId val="{00000003-B3AC-40A8-92F4-7B7229E50FC1}"/>
              </c:ext>
            </c:extLst>
          </c:dPt>
          <c:dPt>
            <c:idx val="2"/>
            <c:bubble3D val="0"/>
            <c:spPr>
              <a:solidFill>
                <a:srgbClr val="FFFF00"/>
              </a:solidFill>
            </c:spPr>
            <c:extLst>
              <c:ext xmlns:c16="http://schemas.microsoft.com/office/drawing/2014/chart" uri="{C3380CC4-5D6E-409C-BE32-E72D297353CC}">
                <c16:uniqueId val="{00000005-B3AC-40A8-92F4-7B7229E50FC1}"/>
              </c:ext>
            </c:extLst>
          </c:dPt>
          <c:dPt>
            <c:idx val="3"/>
            <c:bubble3D val="0"/>
            <c:spPr>
              <a:solidFill>
                <a:schemeClr val="accent6"/>
              </a:solidFill>
            </c:spPr>
            <c:extLst>
              <c:ext xmlns:c16="http://schemas.microsoft.com/office/drawing/2014/chart" uri="{C3380CC4-5D6E-409C-BE32-E72D297353CC}">
                <c16:uniqueId val="{00000007-B3AC-40A8-92F4-7B7229E50FC1}"/>
              </c:ext>
            </c:extLst>
          </c:dPt>
          <c:dPt>
            <c:idx val="4"/>
            <c:bubble3D val="0"/>
            <c:spPr>
              <a:solidFill>
                <a:srgbClr val="FF0000"/>
              </a:solidFill>
            </c:spPr>
            <c:extLst>
              <c:ext xmlns:c16="http://schemas.microsoft.com/office/drawing/2014/chart" uri="{C3380CC4-5D6E-409C-BE32-E72D297353CC}">
                <c16:uniqueId val="{00000009-B3AC-40A8-92F4-7B7229E50FC1}"/>
              </c:ext>
            </c:extLst>
          </c:dPt>
          <c:dLbls>
            <c:dLbl>
              <c:idx val="0"/>
              <c:delete val="1"/>
              <c:extLst>
                <c:ext xmlns:c15="http://schemas.microsoft.com/office/drawing/2012/chart" uri="{CE6537A1-D6FC-4f65-9D91-7224C49458BB}"/>
                <c:ext xmlns:c16="http://schemas.microsoft.com/office/drawing/2014/chart" uri="{C3380CC4-5D6E-409C-BE32-E72D297353CC}">
                  <c16:uniqueId val="{00000001-B3AC-40A8-92F4-7B7229E50FC1}"/>
                </c:ext>
              </c:extLst>
            </c:dLbl>
            <c:spPr>
              <a:noFill/>
              <a:ln>
                <a:noFill/>
              </a:ln>
              <a:effectLst/>
            </c:spPr>
            <c:txPr>
              <a:bodyPr/>
              <a:lstStyle/>
              <a:p>
                <a:pPr>
                  <a:defRPr sz="120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3)'!$K$99:$K$103</c:f>
              <c:strCache>
                <c:ptCount val="5"/>
                <c:pt idx="0">
                  <c:v>Visoko</c:v>
                </c:pt>
                <c:pt idx="1">
                  <c:v>Dobro</c:v>
                </c:pt>
                <c:pt idx="2">
                  <c:v>Umjereno</c:v>
                </c:pt>
                <c:pt idx="3">
                  <c:v>Slabo</c:v>
                </c:pt>
                <c:pt idx="4">
                  <c:v>Loše</c:v>
                </c:pt>
              </c:strCache>
            </c:strRef>
          </c:cat>
          <c:val>
            <c:numRef>
              <c:f>'Sheet1 (3)'!$L$99:$L$103</c:f>
              <c:numCache>
                <c:formatCode>General</c:formatCode>
                <c:ptCount val="5"/>
                <c:pt idx="0">
                  <c:v>0</c:v>
                </c:pt>
                <c:pt idx="1">
                  <c:v>35</c:v>
                </c:pt>
                <c:pt idx="2">
                  <c:v>22</c:v>
                </c:pt>
                <c:pt idx="3">
                  <c:v>2</c:v>
                </c:pt>
                <c:pt idx="4">
                  <c:v>41</c:v>
                </c:pt>
              </c:numCache>
            </c:numRef>
          </c:val>
          <c:extLst>
            <c:ext xmlns:c16="http://schemas.microsoft.com/office/drawing/2014/chart" uri="{C3380CC4-5D6E-409C-BE32-E72D297353CC}">
              <c16:uniqueId val="{0000000A-B3AC-40A8-92F4-7B7229E50FC1}"/>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72094265038732508"/>
          <c:y val="9.6154326862988276E-2"/>
          <c:w val="0.25476585163696641"/>
          <c:h val="0.80260178605723065"/>
        </c:manualLayout>
      </c:layout>
      <c:overlay val="0"/>
      <c:txPr>
        <a:bodyPr/>
        <a:lstStyle/>
        <a:p>
          <a:pPr>
            <a:defRPr sz="1100"/>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BE90-4B6A-8A71-EB60EFC7571A}"/>
              </c:ext>
            </c:extLst>
          </c:dPt>
          <c:dPt>
            <c:idx val="1"/>
            <c:bubble3D val="0"/>
            <c:spPr>
              <a:solidFill>
                <a:srgbClr val="92D050"/>
              </a:solidFill>
            </c:spPr>
            <c:extLst>
              <c:ext xmlns:c16="http://schemas.microsoft.com/office/drawing/2014/chart" uri="{C3380CC4-5D6E-409C-BE32-E72D297353CC}">
                <c16:uniqueId val="{00000003-BE90-4B6A-8A71-EB60EFC7571A}"/>
              </c:ext>
            </c:extLst>
          </c:dPt>
          <c:dPt>
            <c:idx val="2"/>
            <c:bubble3D val="0"/>
            <c:spPr>
              <a:solidFill>
                <a:srgbClr val="FFFF00"/>
              </a:solidFill>
            </c:spPr>
            <c:extLst>
              <c:ext xmlns:c16="http://schemas.microsoft.com/office/drawing/2014/chart" uri="{C3380CC4-5D6E-409C-BE32-E72D297353CC}">
                <c16:uniqueId val="{00000005-BE90-4B6A-8A71-EB60EFC7571A}"/>
              </c:ext>
            </c:extLst>
          </c:dPt>
          <c:dPt>
            <c:idx val="3"/>
            <c:bubble3D val="0"/>
            <c:spPr>
              <a:solidFill>
                <a:schemeClr val="accent6"/>
              </a:solidFill>
            </c:spPr>
            <c:extLst>
              <c:ext xmlns:c16="http://schemas.microsoft.com/office/drawing/2014/chart" uri="{C3380CC4-5D6E-409C-BE32-E72D297353CC}">
                <c16:uniqueId val="{00000007-BE90-4B6A-8A71-EB60EFC7571A}"/>
              </c:ext>
            </c:extLst>
          </c:dPt>
          <c:dPt>
            <c:idx val="4"/>
            <c:bubble3D val="0"/>
            <c:spPr>
              <a:solidFill>
                <a:srgbClr val="FF0000"/>
              </a:solidFill>
            </c:spPr>
            <c:extLst>
              <c:ext xmlns:c16="http://schemas.microsoft.com/office/drawing/2014/chart" uri="{C3380CC4-5D6E-409C-BE32-E72D297353CC}">
                <c16:uniqueId val="{00000009-BE90-4B6A-8A71-EB60EFC7571A}"/>
              </c:ext>
            </c:extLst>
          </c:dPt>
          <c:dLbls>
            <c:dLbl>
              <c:idx val="3"/>
              <c:delete val="1"/>
              <c:extLst>
                <c:ext xmlns:c15="http://schemas.microsoft.com/office/drawing/2012/chart" uri="{CE6537A1-D6FC-4f65-9D91-7224C49458BB}"/>
                <c:ext xmlns:c16="http://schemas.microsoft.com/office/drawing/2014/chart" uri="{C3380CC4-5D6E-409C-BE32-E72D297353CC}">
                  <c16:uniqueId val="{00000007-BE90-4B6A-8A71-EB60EFC7571A}"/>
                </c:ext>
              </c:extLst>
            </c:dLbl>
            <c:dLbl>
              <c:idx val="4"/>
              <c:delete val="1"/>
              <c:extLst>
                <c:ext xmlns:c15="http://schemas.microsoft.com/office/drawing/2012/chart" uri="{CE6537A1-D6FC-4f65-9D91-7224C49458BB}"/>
                <c:ext xmlns:c16="http://schemas.microsoft.com/office/drawing/2014/chart" uri="{C3380CC4-5D6E-409C-BE32-E72D297353CC}">
                  <c16:uniqueId val="{00000009-BE90-4B6A-8A71-EB60EFC7571A}"/>
                </c:ext>
              </c:extLst>
            </c:dLbl>
            <c:spPr>
              <a:noFill/>
              <a:ln>
                <a:noFill/>
              </a:ln>
              <a:effectLst/>
            </c:spPr>
            <c:txPr>
              <a:bodyPr/>
              <a:lstStyle/>
              <a:p>
                <a:pPr>
                  <a:defRPr sz="120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4)'!$K$99:$K$103</c:f>
              <c:strCache>
                <c:ptCount val="5"/>
                <c:pt idx="0">
                  <c:v>Visoko</c:v>
                </c:pt>
                <c:pt idx="1">
                  <c:v>Dobro</c:v>
                </c:pt>
                <c:pt idx="2">
                  <c:v>Umjereno</c:v>
                </c:pt>
                <c:pt idx="3">
                  <c:v>Slabo</c:v>
                </c:pt>
                <c:pt idx="4">
                  <c:v>Loše</c:v>
                </c:pt>
              </c:strCache>
            </c:strRef>
          </c:cat>
          <c:val>
            <c:numRef>
              <c:f>'Sheet1 (4)'!$L$132:$L$136</c:f>
              <c:numCache>
                <c:formatCode>General</c:formatCode>
                <c:ptCount val="5"/>
                <c:pt idx="0">
                  <c:v>8</c:v>
                </c:pt>
                <c:pt idx="1">
                  <c:v>76</c:v>
                </c:pt>
                <c:pt idx="2">
                  <c:v>16</c:v>
                </c:pt>
                <c:pt idx="3">
                  <c:v>0</c:v>
                </c:pt>
                <c:pt idx="4">
                  <c:v>0</c:v>
                </c:pt>
              </c:numCache>
            </c:numRef>
          </c:val>
          <c:extLst>
            <c:ext xmlns:c16="http://schemas.microsoft.com/office/drawing/2014/chart" uri="{C3380CC4-5D6E-409C-BE32-E72D297353CC}">
              <c16:uniqueId val="{0000000A-BE90-4B6A-8A71-EB60EFC7571A}"/>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66047179287774216"/>
          <c:y val="4.7536952617764888E-2"/>
          <c:w val="0.30933961958458894"/>
          <c:h val="0.76640235760003683"/>
        </c:manualLayout>
      </c:layout>
      <c:overlay val="0"/>
      <c:txPr>
        <a:bodyPr/>
        <a:lstStyle/>
        <a:p>
          <a:pPr>
            <a:defRPr sz="1100"/>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pattFill prst="ltVert">
                <a:fgClr>
                  <a:schemeClr val="tx1"/>
                </a:fgClr>
                <a:bgClr>
                  <a:srgbClr val="00B0F0"/>
                </a:bgClr>
              </a:pattFill>
            </c:spPr>
            <c:extLst>
              <c:ext xmlns:c16="http://schemas.microsoft.com/office/drawing/2014/chart" uri="{C3380CC4-5D6E-409C-BE32-E72D297353CC}">
                <c16:uniqueId val="{00000001-1B35-44B5-85BD-363B8F841360}"/>
              </c:ext>
            </c:extLst>
          </c:dPt>
          <c:dPt>
            <c:idx val="1"/>
            <c:bubble3D val="0"/>
            <c:spPr>
              <a:pattFill prst="ltVert">
                <a:fgClr>
                  <a:schemeClr val="tx1"/>
                </a:fgClr>
                <a:bgClr>
                  <a:srgbClr val="92D050"/>
                </a:bgClr>
              </a:pattFill>
            </c:spPr>
            <c:extLst>
              <c:ext xmlns:c16="http://schemas.microsoft.com/office/drawing/2014/chart" uri="{C3380CC4-5D6E-409C-BE32-E72D297353CC}">
                <c16:uniqueId val="{00000003-1B35-44B5-85BD-363B8F841360}"/>
              </c:ext>
            </c:extLst>
          </c:dPt>
          <c:dPt>
            <c:idx val="2"/>
            <c:bubble3D val="0"/>
            <c:spPr>
              <a:pattFill prst="ltVert">
                <a:fgClr>
                  <a:schemeClr val="tx1"/>
                </a:fgClr>
                <a:bgClr>
                  <a:srgbClr val="FFFF00"/>
                </a:bgClr>
              </a:pattFill>
            </c:spPr>
            <c:extLst>
              <c:ext xmlns:c16="http://schemas.microsoft.com/office/drawing/2014/chart" uri="{C3380CC4-5D6E-409C-BE32-E72D297353CC}">
                <c16:uniqueId val="{00000005-1B35-44B5-85BD-363B8F841360}"/>
              </c:ext>
            </c:extLst>
          </c:dPt>
          <c:dPt>
            <c:idx val="3"/>
            <c:bubble3D val="0"/>
            <c:spPr>
              <a:pattFill prst="ltVert">
                <a:fgClr>
                  <a:schemeClr val="tx1"/>
                </a:fgClr>
                <a:bgClr>
                  <a:schemeClr val="accent6"/>
                </a:bgClr>
              </a:pattFill>
            </c:spPr>
            <c:extLst>
              <c:ext xmlns:c16="http://schemas.microsoft.com/office/drawing/2014/chart" uri="{C3380CC4-5D6E-409C-BE32-E72D297353CC}">
                <c16:uniqueId val="{00000007-1B35-44B5-85BD-363B8F841360}"/>
              </c:ext>
            </c:extLst>
          </c:dPt>
          <c:dPt>
            <c:idx val="4"/>
            <c:bubble3D val="0"/>
            <c:spPr>
              <a:pattFill prst="ltVert">
                <a:fgClr>
                  <a:schemeClr val="tx1"/>
                </a:fgClr>
                <a:bgClr>
                  <a:srgbClr val="FF0000"/>
                </a:bgClr>
              </a:pattFill>
            </c:spPr>
            <c:extLst>
              <c:ext xmlns:c16="http://schemas.microsoft.com/office/drawing/2014/chart" uri="{C3380CC4-5D6E-409C-BE32-E72D297353CC}">
                <c16:uniqueId val="{00000009-1B35-44B5-85BD-363B8F841360}"/>
              </c:ext>
            </c:extLst>
          </c:dPt>
          <c:dLbls>
            <c:dLbl>
              <c:idx val="0"/>
              <c:delete val="1"/>
              <c:extLst>
                <c:ext xmlns:c15="http://schemas.microsoft.com/office/drawing/2012/chart" uri="{CE6537A1-D6FC-4f65-9D91-7224C49458BB}"/>
                <c:ext xmlns:c16="http://schemas.microsoft.com/office/drawing/2014/chart" uri="{C3380CC4-5D6E-409C-BE32-E72D297353CC}">
                  <c16:uniqueId val="{00000001-1B35-44B5-85BD-363B8F841360}"/>
                </c:ext>
              </c:extLst>
            </c:dLbl>
            <c:dLbl>
              <c:idx val="3"/>
              <c:delete val="1"/>
              <c:extLst>
                <c:ext xmlns:c15="http://schemas.microsoft.com/office/drawing/2012/chart" uri="{CE6537A1-D6FC-4f65-9D91-7224C49458BB}"/>
                <c:ext xmlns:c16="http://schemas.microsoft.com/office/drawing/2014/chart" uri="{C3380CC4-5D6E-409C-BE32-E72D297353CC}">
                  <c16:uniqueId val="{00000007-1B35-44B5-85BD-363B8F841360}"/>
                </c:ext>
              </c:extLst>
            </c:dLbl>
            <c:dLbl>
              <c:idx val="4"/>
              <c:delete val="1"/>
              <c:extLst>
                <c:ext xmlns:c15="http://schemas.microsoft.com/office/drawing/2012/chart" uri="{CE6537A1-D6FC-4f65-9D91-7224C49458BB}"/>
                <c:ext xmlns:c16="http://schemas.microsoft.com/office/drawing/2014/chart" uri="{C3380CC4-5D6E-409C-BE32-E72D297353CC}">
                  <c16:uniqueId val="{00000009-1B35-44B5-85BD-363B8F841360}"/>
                </c:ext>
              </c:extLst>
            </c:dLbl>
            <c:spPr>
              <a:noFill/>
              <a:ln>
                <a:noFill/>
              </a:ln>
              <a:effectLst/>
            </c:spPr>
            <c:txPr>
              <a:bodyPr/>
              <a:lstStyle/>
              <a:p>
                <a:pPr>
                  <a:defRPr b="1"/>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4)'!$K$99:$K$103</c:f>
              <c:strCache>
                <c:ptCount val="3"/>
                <c:pt idx="0">
                  <c:v>Maksimalni ekološki potencijal (MEP)</c:v>
                </c:pt>
                <c:pt idx="1">
                  <c:v>Dobar ekološki potencijal (DEP)</c:v>
                </c:pt>
                <c:pt idx="2">
                  <c:v>Umjeren ekološki potencijal (UEP)</c:v>
                </c:pt>
              </c:strCache>
            </c:strRef>
          </c:cat>
          <c:val>
            <c:numRef>
              <c:f>'Sheet1 (4)'!$L$99:$L$103</c:f>
              <c:numCache>
                <c:formatCode>General</c:formatCode>
                <c:ptCount val="5"/>
                <c:pt idx="0">
                  <c:v>0</c:v>
                </c:pt>
                <c:pt idx="1">
                  <c:v>75</c:v>
                </c:pt>
                <c:pt idx="2">
                  <c:v>25</c:v>
                </c:pt>
              </c:numCache>
            </c:numRef>
          </c:val>
          <c:extLst>
            <c:ext xmlns:c16="http://schemas.microsoft.com/office/drawing/2014/chart" uri="{C3380CC4-5D6E-409C-BE32-E72D297353CC}">
              <c16:uniqueId val="{0000000A-1B35-44B5-85BD-363B8F841360}"/>
            </c:ext>
          </c:extLst>
        </c:ser>
        <c:dLbls>
          <c:showLegendKey val="0"/>
          <c:showVal val="0"/>
          <c:showCatName val="0"/>
          <c:showSerName val="0"/>
          <c:showPercent val="1"/>
          <c:showBubbleSize val="0"/>
          <c:showLeaderLines val="1"/>
        </c:dLbls>
        <c:firstSliceAng val="0"/>
      </c:pieChart>
    </c:plotArea>
    <c:legend>
      <c:legendPos val="r"/>
      <c:legendEntry>
        <c:idx val="3"/>
        <c:delete val="1"/>
      </c:legendEntry>
      <c:legendEntry>
        <c:idx val="4"/>
        <c:delete val="1"/>
      </c:legendEntry>
      <c:overlay val="0"/>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r-Latn-BA" sz="1200" b="1">
                <a:latin typeface="+mn-lt"/>
                <a:cs typeface="Times New Roman" panose="02020603050405020304" pitchFamily="18" charset="0"/>
              </a:rPr>
              <a:t>Sarajevo, 1961</a:t>
            </a:r>
            <a:r>
              <a:rPr lang="sr-Latn-BA" sz="1200" b="1">
                <a:latin typeface="+mn-lt"/>
                <a:cs typeface="Times New Roman"/>
              </a:rPr>
              <a:t>‒</a:t>
            </a:r>
            <a:r>
              <a:rPr lang="sr-Latn-BA" sz="1200" b="1">
                <a:latin typeface="+mn-lt"/>
                <a:cs typeface="Times New Roman" panose="02020603050405020304" pitchFamily="18" charset="0"/>
              </a:rPr>
              <a:t>2016.</a:t>
            </a:r>
            <a:endParaRPr lang="en-US" sz="1200" b="1">
              <a:latin typeface="+mn-lt"/>
              <a:cs typeface="Times New Roman" panose="02020603050405020304" pitchFamily="18" charset="0"/>
            </a:endParaRPr>
          </a:p>
        </c:rich>
      </c:tx>
      <c:layout>
        <c:manualLayout>
          <c:xMode val="edge"/>
          <c:yMode val="edge"/>
          <c:x val="0.267739694302918"/>
          <c:y val="3.7036894778396605E-2"/>
        </c:manualLayout>
      </c:layout>
      <c:overlay val="0"/>
      <c:spPr>
        <a:noFill/>
        <a:ln>
          <a:noFill/>
        </a:ln>
        <a:effectLst/>
      </c:spPr>
    </c:title>
    <c:autoTitleDeleted val="0"/>
    <c:plotArea>
      <c:layout/>
      <c:barChart>
        <c:barDir val="col"/>
        <c:grouping val="clustered"/>
        <c:varyColors val="0"/>
        <c:ser>
          <c:idx val="0"/>
          <c:order val="0"/>
          <c:tx>
            <c:v>1961</c:v>
          </c:tx>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val>
            <c:numRef>
              <c:f>Sarajevo!$O$4:$O$59</c:f>
              <c:numCache>
                <c:formatCode>General</c:formatCode>
                <c:ptCount val="56"/>
                <c:pt idx="0">
                  <c:v>728.9</c:v>
                </c:pt>
                <c:pt idx="1">
                  <c:v>985</c:v>
                </c:pt>
                <c:pt idx="2">
                  <c:v>1112</c:v>
                </c:pt>
                <c:pt idx="3">
                  <c:v>1013.2</c:v>
                </c:pt>
                <c:pt idx="4">
                  <c:v>945</c:v>
                </c:pt>
                <c:pt idx="5">
                  <c:v>1040</c:v>
                </c:pt>
                <c:pt idx="6">
                  <c:v>863.1</c:v>
                </c:pt>
                <c:pt idx="7">
                  <c:v>1070</c:v>
                </c:pt>
                <c:pt idx="8">
                  <c:v>1071</c:v>
                </c:pt>
                <c:pt idx="9">
                  <c:v>1035</c:v>
                </c:pt>
                <c:pt idx="10">
                  <c:v>784</c:v>
                </c:pt>
                <c:pt idx="11">
                  <c:v>842</c:v>
                </c:pt>
                <c:pt idx="12">
                  <c:v>722.9</c:v>
                </c:pt>
                <c:pt idx="13">
                  <c:v>1028</c:v>
                </c:pt>
                <c:pt idx="14">
                  <c:v>845</c:v>
                </c:pt>
                <c:pt idx="15">
                  <c:v>1006.1</c:v>
                </c:pt>
                <c:pt idx="16">
                  <c:v>1101</c:v>
                </c:pt>
                <c:pt idx="17">
                  <c:v>1169</c:v>
                </c:pt>
                <c:pt idx="18">
                  <c:v>954.1</c:v>
                </c:pt>
                <c:pt idx="19">
                  <c:v>1004</c:v>
                </c:pt>
                <c:pt idx="20">
                  <c:v>927</c:v>
                </c:pt>
                <c:pt idx="21">
                  <c:v>626</c:v>
                </c:pt>
                <c:pt idx="22">
                  <c:v>795.4</c:v>
                </c:pt>
                <c:pt idx="23">
                  <c:v>890</c:v>
                </c:pt>
                <c:pt idx="24">
                  <c:v>862</c:v>
                </c:pt>
                <c:pt idx="25">
                  <c:v>917.4</c:v>
                </c:pt>
                <c:pt idx="26">
                  <c:v>964.2</c:v>
                </c:pt>
                <c:pt idx="27">
                  <c:v>913</c:v>
                </c:pt>
                <c:pt idx="28">
                  <c:v>1103.5</c:v>
                </c:pt>
                <c:pt idx="29">
                  <c:v>643</c:v>
                </c:pt>
                <c:pt idx="30">
                  <c:v>1053</c:v>
                </c:pt>
                <c:pt idx="31">
                  <c:v>778.5</c:v>
                </c:pt>
                <c:pt idx="32">
                  <c:v>787.4</c:v>
                </c:pt>
                <c:pt idx="33">
                  <c:v>824.1</c:v>
                </c:pt>
                <c:pt idx="34">
                  <c:v>1091.0999999999999</c:v>
                </c:pt>
                <c:pt idx="35">
                  <c:v>1068.0999999999999</c:v>
                </c:pt>
                <c:pt idx="36">
                  <c:v>849</c:v>
                </c:pt>
                <c:pt idx="37">
                  <c:v>899.3</c:v>
                </c:pt>
                <c:pt idx="38">
                  <c:v>1248.9000000000001</c:v>
                </c:pt>
                <c:pt idx="39">
                  <c:v>721.1</c:v>
                </c:pt>
                <c:pt idx="40">
                  <c:v>1141.9000000000001</c:v>
                </c:pt>
                <c:pt idx="41">
                  <c:v>967.1</c:v>
                </c:pt>
                <c:pt idx="42">
                  <c:v>791</c:v>
                </c:pt>
                <c:pt idx="43">
                  <c:v>1047.5</c:v>
                </c:pt>
                <c:pt idx="44">
                  <c:v>1152.5</c:v>
                </c:pt>
                <c:pt idx="45">
                  <c:v>960.9</c:v>
                </c:pt>
                <c:pt idx="46">
                  <c:v>996.2</c:v>
                </c:pt>
                <c:pt idx="47">
                  <c:v>835.3</c:v>
                </c:pt>
                <c:pt idx="48">
                  <c:v>1058</c:v>
                </c:pt>
                <c:pt idx="49">
                  <c:v>1187.0999999999999</c:v>
                </c:pt>
                <c:pt idx="50">
                  <c:v>692</c:v>
                </c:pt>
                <c:pt idx="51">
                  <c:v>928.1</c:v>
                </c:pt>
                <c:pt idx="52">
                  <c:v>931.7</c:v>
                </c:pt>
                <c:pt idx="53">
                  <c:v>1082.7</c:v>
                </c:pt>
                <c:pt idx="54">
                  <c:v>766.3</c:v>
                </c:pt>
                <c:pt idx="55">
                  <c:v>1008.0999999999999</c:v>
                </c:pt>
              </c:numCache>
            </c:numRef>
          </c:val>
          <c:extLst>
            <c:ext xmlns:c16="http://schemas.microsoft.com/office/drawing/2014/chart" uri="{C3380CC4-5D6E-409C-BE32-E72D297353CC}">
              <c16:uniqueId val="{00000001-C535-4BA6-BEF4-94549B18719B}"/>
            </c:ext>
          </c:extLst>
        </c:ser>
        <c:dLbls>
          <c:showLegendKey val="0"/>
          <c:showVal val="0"/>
          <c:showCatName val="0"/>
          <c:showSerName val="0"/>
          <c:showPercent val="0"/>
          <c:showBubbleSize val="0"/>
        </c:dLbls>
        <c:gapWidth val="219"/>
        <c:overlap val="-27"/>
        <c:axId val="138443392"/>
        <c:axId val="138449280"/>
      </c:barChart>
      <c:catAx>
        <c:axId val="138443392"/>
        <c:scaling>
          <c:orientation val="minMax"/>
        </c:scaling>
        <c:delete val="1"/>
        <c:axPos val="b"/>
        <c:majorTickMark val="none"/>
        <c:minorTickMark val="none"/>
        <c:tickLblPos val="nextTo"/>
        <c:crossAx val="138449280"/>
        <c:crosses val="autoZero"/>
        <c:auto val="1"/>
        <c:lblAlgn val="ctr"/>
        <c:lblOffset val="100"/>
        <c:noMultiLvlLbl val="0"/>
      </c:catAx>
      <c:valAx>
        <c:axId val="138449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443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r-Latn-BA" sz="1200" b="1">
                <a:latin typeface="+mn-lt"/>
                <a:cs typeface="Times New Roman" panose="02020603050405020304" pitchFamily="18" charset="0"/>
              </a:rPr>
              <a:t>Mostar, 1961</a:t>
            </a:r>
            <a:r>
              <a:rPr lang="sr-Latn-BA" sz="1200" b="1">
                <a:latin typeface="+mn-lt"/>
                <a:cs typeface="Times New Roman"/>
              </a:rPr>
              <a:t>‒</a:t>
            </a:r>
            <a:r>
              <a:rPr lang="sr-Latn-BA" sz="1200" b="1">
                <a:latin typeface="+mn-lt"/>
                <a:cs typeface="Times New Roman" panose="02020603050405020304" pitchFamily="18" charset="0"/>
              </a:rPr>
              <a:t>2016.</a:t>
            </a:r>
            <a:endParaRPr lang="en-US" sz="1200" b="1">
              <a:latin typeface="+mn-lt"/>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val>
            <c:numRef>
              <c:f>Mostar!$O$4:$O$59</c:f>
              <c:numCache>
                <c:formatCode>General</c:formatCode>
                <c:ptCount val="56"/>
                <c:pt idx="0">
                  <c:v>1387</c:v>
                </c:pt>
                <c:pt idx="1">
                  <c:v>1711</c:v>
                </c:pt>
                <c:pt idx="2">
                  <c:v>1594</c:v>
                </c:pt>
                <c:pt idx="3">
                  <c:v>1705</c:v>
                </c:pt>
                <c:pt idx="4">
                  <c:v>1502.4</c:v>
                </c:pt>
                <c:pt idx="5">
                  <c:v>1901</c:v>
                </c:pt>
                <c:pt idx="6">
                  <c:v>1318</c:v>
                </c:pt>
                <c:pt idx="7">
                  <c:v>1586</c:v>
                </c:pt>
                <c:pt idx="8">
                  <c:v>1847</c:v>
                </c:pt>
                <c:pt idx="9">
                  <c:v>1833.2</c:v>
                </c:pt>
                <c:pt idx="10">
                  <c:v>1468</c:v>
                </c:pt>
                <c:pt idx="11">
                  <c:v>1634</c:v>
                </c:pt>
                <c:pt idx="12">
                  <c:v>1190</c:v>
                </c:pt>
                <c:pt idx="13">
                  <c:v>1639</c:v>
                </c:pt>
                <c:pt idx="14">
                  <c:v>1309</c:v>
                </c:pt>
                <c:pt idx="15">
                  <c:v>1805</c:v>
                </c:pt>
                <c:pt idx="16">
                  <c:v>1661</c:v>
                </c:pt>
                <c:pt idx="17">
                  <c:v>1881.2</c:v>
                </c:pt>
                <c:pt idx="18">
                  <c:v>1987.2</c:v>
                </c:pt>
                <c:pt idx="19">
                  <c:v>1721</c:v>
                </c:pt>
                <c:pt idx="20">
                  <c:v>1611.3</c:v>
                </c:pt>
                <c:pt idx="21">
                  <c:v>1175</c:v>
                </c:pt>
                <c:pt idx="22">
                  <c:v>840</c:v>
                </c:pt>
                <c:pt idx="23">
                  <c:v>1583</c:v>
                </c:pt>
                <c:pt idx="24">
                  <c:v>1391</c:v>
                </c:pt>
                <c:pt idx="25">
                  <c:v>1506</c:v>
                </c:pt>
                <c:pt idx="26">
                  <c:v>1578</c:v>
                </c:pt>
                <c:pt idx="27">
                  <c:v>1288</c:v>
                </c:pt>
                <c:pt idx="28">
                  <c:v>846</c:v>
                </c:pt>
                <c:pt idx="29">
                  <c:v>1184</c:v>
                </c:pt>
                <c:pt idx="30">
                  <c:v>1449.7</c:v>
                </c:pt>
                <c:pt idx="31">
                  <c:v>1178.1000000000001</c:v>
                </c:pt>
                <c:pt idx="32">
                  <c:v>1149.5999999999999</c:v>
                </c:pt>
                <c:pt idx="33">
                  <c:v>897</c:v>
                </c:pt>
                <c:pt idx="34">
                  <c:v>1591.7</c:v>
                </c:pt>
                <c:pt idx="35">
                  <c:v>1973</c:v>
                </c:pt>
                <c:pt idx="36">
                  <c:v>1198.9000000000001</c:v>
                </c:pt>
                <c:pt idx="37">
                  <c:v>1458</c:v>
                </c:pt>
                <c:pt idx="38">
                  <c:v>1775.8</c:v>
                </c:pt>
                <c:pt idx="39">
                  <c:v>1206.3</c:v>
                </c:pt>
                <c:pt idx="40">
                  <c:v>1231.8</c:v>
                </c:pt>
                <c:pt idx="41">
                  <c:v>1394.8</c:v>
                </c:pt>
                <c:pt idx="42">
                  <c:v>1161.7</c:v>
                </c:pt>
                <c:pt idx="43">
                  <c:v>1713.5</c:v>
                </c:pt>
                <c:pt idx="44">
                  <c:v>1586</c:v>
                </c:pt>
                <c:pt idx="45">
                  <c:v>1043.8</c:v>
                </c:pt>
                <c:pt idx="46">
                  <c:v>1239.5999999999999</c:v>
                </c:pt>
                <c:pt idx="47">
                  <c:v>1430</c:v>
                </c:pt>
                <c:pt idx="48">
                  <c:v>1848.9</c:v>
                </c:pt>
                <c:pt idx="49">
                  <c:v>2490.6999999999998</c:v>
                </c:pt>
                <c:pt idx="50">
                  <c:v>872.5</c:v>
                </c:pt>
                <c:pt idx="51">
                  <c:v>1394.9</c:v>
                </c:pt>
                <c:pt idx="52">
                  <c:v>2188.3000000000002</c:v>
                </c:pt>
                <c:pt idx="53">
                  <c:v>1782.9</c:v>
                </c:pt>
                <c:pt idx="54">
                  <c:v>1326.4</c:v>
                </c:pt>
                <c:pt idx="55">
                  <c:v>1394.1</c:v>
                </c:pt>
              </c:numCache>
            </c:numRef>
          </c:val>
          <c:extLst>
            <c:ext xmlns:c16="http://schemas.microsoft.com/office/drawing/2014/chart" uri="{C3380CC4-5D6E-409C-BE32-E72D297353CC}">
              <c16:uniqueId val="{00000001-92E3-4CF9-9E39-CB2549840C3B}"/>
            </c:ext>
          </c:extLst>
        </c:ser>
        <c:dLbls>
          <c:showLegendKey val="0"/>
          <c:showVal val="0"/>
          <c:showCatName val="0"/>
          <c:showSerName val="0"/>
          <c:showPercent val="0"/>
          <c:showBubbleSize val="0"/>
        </c:dLbls>
        <c:gapWidth val="219"/>
        <c:overlap val="-27"/>
        <c:axId val="132540288"/>
        <c:axId val="132541824"/>
      </c:barChart>
      <c:catAx>
        <c:axId val="132540288"/>
        <c:scaling>
          <c:orientation val="minMax"/>
        </c:scaling>
        <c:delete val="1"/>
        <c:axPos val="b"/>
        <c:majorTickMark val="none"/>
        <c:minorTickMark val="none"/>
        <c:tickLblPos val="nextTo"/>
        <c:crossAx val="132541824"/>
        <c:crosses val="autoZero"/>
        <c:auto val="1"/>
        <c:lblAlgn val="ctr"/>
        <c:lblOffset val="100"/>
        <c:noMultiLvlLbl val="0"/>
      </c:catAx>
      <c:valAx>
        <c:axId val="132541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540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920-4904-963B-4115C22DE9D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920-4904-963B-4115C22DE9D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920-4904-963B-4115C22DE9D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920-4904-963B-4115C22DE9D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9920-4904-963B-4115C22DE9D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9920-4904-963B-4115C22DE9DF}"/>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9920-4904-963B-4115C22DE9DF}"/>
              </c:ext>
            </c:extLst>
          </c:dPt>
          <c:dLbls>
            <c:dLbl>
              <c:idx val="2"/>
              <c:layout>
                <c:manualLayout>
                  <c:x val="1.937853405908161E-2"/>
                  <c:y val="3.557813337848898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920-4904-963B-4115C22DE9DF}"/>
                </c:ext>
              </c:extLst>
            </c:dLbl>
            <c:dLbl>
              <c:idx val="4"/>
              <c:layout>
                <c:manualLayout>
                  <c:x val="-2.6120744973992346E-2"/>
                  <c:y val="-5.7076736375694971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9920-4904-963B-4115C22DE9DF}"/>
                </c:ext>
              </c:extLst>
            </c:dLbl>
            <c:dLbl>
              <c:idx val="6"/>
              <c:layout>
                <c:manualLayout>
                  <c:x val="3.22985633507221E-2"/>
                  <c:y val="-1.0824937205429966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9920-4904-963B-4115C22DE9D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8:$G$14</c:f>
              <c:strCache>
                <c:ptCount val="7"/>
                <c:pt idx="0">
                  <c:v>Upravljanje vodama</c:v>
                </c:pt>
                <c:pt idx="1">
                  <c:v>Upravljanje otpadom</c:v>
                </c:pt>
                <c:pt idx="2">
                  <c:v>Biodiverzitet i zaštita prirode</c:v>
                </c:pt>
                <c:pt idx="3">
                  <c:v>Kvalitet zraka, klimatske promjene i energija</c:v>
                </c:pt>
                <c:pt idx="4">
                  <c:v>Hemijska bezbjednost i buka</c:v>
                </c:pt>
                <c:pt idx="5">
                  <c:v>Održivo upravljanje resursima</c:v>
                </c:pt>
                <c:pt idx="6">
                  <c:v>Upravljanje okolišem </c:v>
                </c:pt>
              </c:strCache>
            </c:strRef>
          </c:cat>
          <c:val>
            <c:numRef>
              <c:f>Sheet1!$H$8:$H$14</c:f>
              <c:numCache>
                <c:formatCode>0%</c:formatCode>
                <c:ptCount val="7"/>
                <c:pt idx="0">
                  <c:v>0.36736875039054923</c:v>
                </c:pt>
                <c:pt idx="1">
                  <c:v>5.5395881926272129E-2</c:v>
                </c:pt>
                <c:pt idx="2" formatCode="0.0%">
                  <c:v>4.5055636368872788E-3</c:v>
                </c:pt>
                <c:pt idx="3">
                  <c:v>0.27915722073708255</c:v>
                </c:pt>
                <c:pt idx="4" formatCode="0.0%">
                  <c:v>2.1960058805999285E-3</c:v>
                </c:pt>
                <c:pt idx="5" formatCode="0.0%">
                  <c:v>0.29206747729507615</c:v>
                </c:pt>
                <c:pt idx="6" formatCode="0.00%">
                  <c:v>8.6372411646070172E-4</c:v>
                </c:pt>
              </c:numCache>
            </c:numRef>
          </c:val>
          <c:extLst>
            <c:ext xmlns:c16="http://schemas.microsoft.com/office/drawing/2014/chart" uri="{C3380CC4-5D6E-409C-BE32-E72D297353CC}">
              <c16:uniqueId val="{0000000E-9920-4904-963B-4115C22DE9D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1CA0AEF8CED84A8E0A64B1DCC61067" ma:contentTypeVersion="2" ma:contentTypeDescription="Create a new document." ma:contentTypeScope="" ma:versionID="10a2df780665383efc506316316f1597">
  <xsd:schema xmlns:xsd="http://www.w3.org/2001/XMLSchema" xmlns:xs="http://www.w3.org/2001/XMLSchema" xmlns:p="http://schemas.microsoft.com/office/2006/metadata/properties" xmlns:ns2="047b1399-cf3f-4fb6-947c-7a2d38074fd8" targetNamespace="http://schemas.microsoft.com/office/2006/metadata/properties" ma:root="true" ma:fieldsID="67acebf204d1cd0d7c1db01ef6633b6d" ns2:_="">
    <xsd:import namespace="047b1399-cf3f-4fb6-947c-7a2d38074fd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7b1399-cf3f-4fb6-947c-7a2d38074f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B2FE5-9121-48C0-B67F-07CA1259641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FA3962-7B09-4F8A-90DB-CDD165146FCF}">
  <ds:schemaRefs>
    <ds:schemaRef ds:uri="http://schemas.microsoft.com/sharepoint/v3/contenttype/forms"/>
  </ds:schemaRefs>
</ds:datastoreItem>
</file>

<file path=customXml/itemProps3.xml><?xml version="1.0" encoding="utf-8"?>
<ds:datastoreItem xmlns:ds="http://schemas.openxmlformats.org/officeDocument/2006/customXml" ds:itemID="{5EE09EBA-195B-4163-A198-B240F2185B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7b1399-cf3f-4fb6-947c-7a2d38074f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7E4F2A6-AE4A-4B78-83AB-BB24580F7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3</TotalTime>
  <Pages>522</Pages>
  <Words>200032</Words>
  <Characters>1140185</Characters>
  <Application>Microsoft Office Word</Application>
  <DocSecurity>0</DocSecurity>
  <Lines>9501</Lines>
  <Paragraphs>2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542</CharactersWithSpaces>
  <SharedDoc>false</SharedDoc>
  <HLinks>
    <vt:vector size="390" baseType="variant">
      <vt:variant>
        <vt:i4>7798833</vt:i4>
      </vt:variant>
      <vt:variant>
        <vt:i4>702</vt:i4>
      </vt:variant>
      <vt:variant>
        <vt:i4>0</vt:i4>
      </vt:variant>
      <vt:variant>
        <vt:i4>5</vt:i4>
      </vt:variant>
      <vt:variant>
        <vt:lpwstr>https://zamisli2030.ba/bs/okvir-ciljeva-odrzivog-razvoja-u-bih/</vt:lpwstr>
      </vt:variant>
      <vt:variant>
        <vt:lpwstr/>
      </vt:variant>
      <vt:variant>
        <vt:i4>3997752</vt:i4>
      </vt:variant>
      <vt:variant>
        <vt:i4>666</vt:i4>
      </vt:variant>
      <vt:variant>
        <vt:i4>0</vt:i4>
      </vt:variant>
      <vt:variant>
        <vt:i4>5</vt:i4>
      </vt:variant>
      <vt:variant>
        <vt:lpwstr>http://bih-chm-cbd.ba/wp-content/uploads/2020/11/1stNR.pdf</vt:lpwstr>
      </vt:variant>
      <vt:variant>
        <vt:lpwstr/>
      </vt:variant>
      <vt:variant>
        <vt:i4>7536700</vt:i4>
      </vt:variant>
      <vt:variant>
        <vt:i4>633</vt:i4>
      </vt:variant>
      <vt:variant>
        <vt:i4>0</vt:i4>
      </vt:variant>
      <vt:variant>
        <vt:i4>5</vt:i4>
      </vt:variant>
      <vt:variant>
        <vt:lpwstr>http://fzs.ba/</vt:lpwstr>
      </vt:variant>
      <vt:variant>
        <vt:lpwstr/>
      </vt:variant>
      <vt:variant>
        <vt:i4>6291495</vt:i4>
      </vt:variant>
      <vt:variant>
        <vt:i4>630</vt:i4>
      </vt:variant>
      <vt:variant>
        <vt:i4>0</vt:i4>
      </vt:variant>
      <vt:variant>
        <vt:i4>5</vt:i4>
      </vt:variant>
      <vt:variant>
        <vt:lpwstr>https://documents1.worldbank.org/curated/pt/604171562139744120/pdf/Municipal-Solid-Waste-Management-Sector-Review-Strategic-Directions-and-Investment-Planning-up-to-2025-Part-A-Federation-Bosnia-and-Herzegovina.pdf</vt:lpwstr>
      </vt:variant>
      <vt:variant>
        <vt:lpwstr/>
      </vt:variant>
      <vt:variant>
        <vt:i4>6357091</vt:i4>
      </vt:variant>
      <vt:variant>
        <vt:i4>627</vt:i4>
      </vt:variant>
      <vt:variant>
        <vt:i4>0</vt:i4>
      </vt:variant>
      <vt:variant>
        <vt:i4>5</vt:i4>
      </vt:variant>
      <vt:variant>
        <vt:lpwstr>http://fzs.ba/index.php/publikacije/saopcenjapriopcenja/statistika-okolisa/</vt:lpwstr>
      </vt:variant>
      <vt:variant>
        <vt:lpwstr/>
      </vt:variant>
      <vt:variant>
        <vt:i4>6357091</vt:i4>
      </vt:variant>
      <vt:variant>
        <vt:i4>624</vt:i4>
      </vt:variant>
      <vt:variant>
        <vt:i4>0</vt:i4>
      </vt:variant>
      <vt:variant>
        <vt:i4>5</vt:i4>
      </vt:variant>
      <vt:variant>
        <vt:lpwstr>http://fzs.ba/index.php/publikacije/saopcenjapriopcenja/statistika-okolisa/</vt:lpwstr>
      </vt:variant>
      <vt:variant>
        <vt:lpwstr/>
      </vt:variant>
      <vt:variant>
        <vt:i4>6357091</vt:i4>
      </vt:variant>
      <vt:variant>
        <vt:i4>621</vt:i4>
      </vt:variant>
      <vt:variant>
        <vt:i4>0</vt:i4>
      </vt:variant>
      <vt:variant>
        <vt:i4>5</vt:i4>
      </vt:variant>
      <vt:variant>
        <vt:lpwstr>http://fzs.ba/index.php/publikacije/saopcenjapriopcenja/statistika-okolisa/</vt:lpwstr>
      </vt:variant>
      <vt:variant>
        <vt:lpwstr/>
      </vt:variant>
      <vt:variant>
        <vt:i4>1048627</vt:i4>
      </vt:variant>
      <vt:variant>
        <vt:i4>320</vt:i4>
      </vt:variant>
      <vt:variant>
        <vt:i4>0</vt:i4>
      </vt:variant>
      <vt:variant>
        <vt:i4>5</vt:i4>
      </vt:variant>
      <vt:variant>
        <vt:lpwstr/>
      </vt:variant>
      <vt:variant>
        <vt:lpwstr>_Toc95997942</vt:lpwstr>
      </vt:variant>
      <vt:variant>
        <vt:i4>1245235</vt:i4>
      </vt:variant>
      <vt:variant>
        <vt:i4>314</vt:i4>
      </vt:variant>
      <vt:variant>
        <vt:i4>0</vt:i4>
      </vt:variant>
      <vt:variant>
        <vt:i4>5</vt:i4>
      </vt:variant>
      <vt:variant>
        <vt:lpwstr/>
      </vt:variant>
      <vt:variant>
        <vt:lpwstr>_Toc95997941</vt:lpwstr>
      </vt:variant>
      <vt:variant>
        <vt:i4>1179699</vt:i4>
      </vt:variant>
      <vt:variant>
        <vt:i4>308</vt:i4>
      </vt:variant>
      <vt:variant>
        <vt:i4>0</vt:i4>
      </vt:variant>
      <vt:variant>
        <vt:i4>5</vt:i4>
      </vt:variant>
      <vt:variant>
        <vt:lpwstr/>
      </vt:variant>
      <vt:variant>
        <vt:lpwstr>_Toc95997940</vt:lpwstr>
      </vt:variant>
      <vt:variant>
        <vt:i4>1769524</vt:i4>
      </vt:variant>
      <vt:variant>
        <vt:i4>302</vt:i4>
      </vt:variant>
      <vt:variant>
        <vt:i4>0</vt:i4>
      </vt:variant>
      <vt:variant>
        <vt:i4>5</vt:i4>
      </vt:variant>
      <vt:variant>
        <vt:lpwstr/>
      </vt:variant>
      <vt:variant>
        <vt:lpwstr>_Toc95997939</vt:lpwstr>
      </vt:variant>
      <vt:variant>
        <vt:i4>1703988</vt:i4>
      </vt:variant>
      <vt:variant>
        <vt:i4>296</vt:i4>
      </vt:variant>
      <vt:variant>
        <vt:i4>0</vt:i4>
      </vt:variant>
      <vt:variant>
        <vt:i4>5</vt:i4>
      </vt:variant>
      <vt:variant>
        <vt:lpwstr/>
      </vt:variant>
      <vt:variant>
        <vt:lpwstr>_Toc95997938</vt:lpwstr>
      </vt:variant>
      <vt:variant>
        <vt:i4>1376308</vt:i4>
      </vt:variant>
      <vt:variant>
        <vt:i4>290</vt:i4>
      </vt:variant>
      <vt:variant>
        <vt:i4>0</vt:i4>
      </vt:variant>
      <vt:variant>
        <vt:i4>5</vt:i4>
      </vt:variant>
      <vt:variant>
        <vt:lpwstr/>
      </vt:variant>
      <vt:variant>
        <vt:lpwstr>_Toc95997937</vt:lpwstr>
      </vt:variant>
      <vt:variant>
        <vt:i4>1310772</vt:i4>
      </vt:variant>
      <vt:variant>
        <vt:i4>284</vt:i4>
      </vt:variant>
      <vt:variant>
        <vt:i4>0</vt:i4>
      </vt:variant>
      <vt:variant>
        <vt:i4>5</vt:i4>
      </vt:variant>
      <vt:variant>
        <vt:lpwstr/>
      </vt:variant>
      <vt:variant>
        <vt:lpwstr>_Toc95997936</vt:lpwstr>
      </vt:variant>
      <vt:variant>
        <vt:i4>1507380</vt:i4>
      </vt:variant>
      <vt:variant>
        <vt:i4>278</vt:i4>
      </vt:variant>
      <vt:variant>
        <vt:i4>0</vt:i4>
      </vt:variant>
      <vt:variant>
        <vt:i4>5</vt:i4>
      </vt:variant>
      <vt:variant>
        <vt:lpwstr/>
      </vt:variant>
      <vt:variant>
        <vt:lpwstr>_Toc95997935</vt:lpwstr>
      </vt:variant>
      <vt:variant>
        <vt:i4>1441844</vt:i4>
      </vt:variant>
      <vt:variant>
        <vt:i4>272</vt:i4>
      </vt:variant>
      <vt:variant>
        <vt:i4>0</vt:i4>
      </vt:variant>
      <vt:variant>
        <vt:i4>5</vt:i4>
      </vt:variant>
      <vt:variant>
        <vt:lpwstr/>
      </vt:variant>
      <vt:variant>
        <vt:lpwstr>_Toc95997934</vt:lpwstr>
      </vt:variant>
      <vt:variant>
        <vt:i4>1114164</vt:i4>
      </vt:variant>
      <vt:variant>
        <vt:i4>266</vt:i4>
      </vt:variant>
      <vt:variant>
        <vt:i4>0</vt:i4>
      </vt:variant>
      <vt:variant>
        <vt:i4>5</vt:i4>
      </vt:variant>
      <vt:variant>
        <vt:lpwstr/>
      </vt:variant>
      <vt:variant>
        <vt:lpwstr>_Toc95997933</vt:lpwstr>
      </vt:variant>
      <vt:variant>
        <vt:i4>1048628</vt:i4>
      </vt:variant>
      <vt:variant>
        <vt:i4>260</vt:i4>
      </vt:variant>
      <vt:variant>
        <vt:i4>0</vt:i4>
      </vt:variant>
      <vt:variant>
        <vt:i4>5</vt:i4>
      </vt:variant>
      <vt:variant>
        <vt:lpwstr/>
      </vt:variant>
      <vt:variant>
        <vt:lpwstr>_Toc95997932</vt:lpwstr>
      </vt:variant>
      <vt:variant>
        <vt:i4>1245236</vt:i4>
      </vt:variant>
      <vt:variant>
        <vt:i4>254</vt:i4>
      </vt:variant>
      <vt:variant>
        <vt:i4>0</vt:i4>
      </vt:variant>
      <vt:variant>
        <vt:i4>5</vt:i4>
      </vt:variant>
      <vt:variant>
        <vt:lpwstr/>
      </vt:variant>
      <vt:variant>
        <vt:lpwstr>_Toc95997931</vt:lpwstr>
      </vt:variant>
      <vt:variant>
        <vt:i4>1179700</vt:i4>
      </vt:variant>
      <vt:variant>
        <vt:i4>248</vt:i4>
      </vt:variant>
      <vt:variant>
        <vt:i4>0</vt:i4>
      </vt:variant>
      <vt:variant>
        <vt:i4>5</vt:i4>
      </vt:variant>
      <vt:variant>
        <vt:lpwstr/>
      </vt:variant>
      <vt:variant>
        <vt:lpwstr>_Toc95997930</vt:lpwstr>
      </vt:variant>
      <vt:variant>
        <vt:i4>1769525</vt:i4>
      </vt:variant>
      <vt:variant>
        <vt:i4>242</vt:i4>
      </vt:variant>
      <vt:variant>
        <vt:i4>0</vt:i4>
      </vt:variant>
      <vt:variant>
        <vt:i4>5</vt:i4>
      </vt:variant>
      <vt:variant>
        <vt:lpwstr/>
      </vt:variant>
      <vt:variant>
        <vt:lpwstr>_Toc95997929</vt:lpwstr>
      </vt:variant>
      <vt:variant>
        <vt:i4>1703989</vt:i4>
      </vt:variant>
      <vt:variant>
        <vt:i4>236</vt:i4>
      </vt:variant>
      <vt:variant>
        <vt:i4>0</vt:i4>
      </vt:variant>
      <vt:variant>
        <vt:i4>5</vt:i4>
      </vt:variant>
      <vt:variant>
        <vt:lpwstr/>
      </vt:variant>
      <vt:variant>
        <vt:lpwstr>_Toc95997928</vt:lpwstr>
      </vt:variant>
      <vt:variant>
        <vt:i4>1376309</vt:i4>
      </vt:variant>
      <vt:variant>
        <vt:i4>230</vt:i4>
      </vt:variant>
      <vt:variant>
        <vt:i4>0</vt:i4>
      </vt:variant>
      <vt:variant>
        <vt:i4>5</vt:i4>
      </vt:variant>
      <vt:variant>
        <vt:lpwstr/>
      </vt:variant>
      <vt:variant>
        <vt:lpwstr>_Toc95997927</vt:lpwstr>
      </vt:variant>
      <vt:variant>
        <vt:i4>1310773</vt:i4>
      </vt:variant>
      <vt:variant>
        <vt:i4>224</vt:i4>
      </vt:variant>
      <vt:variant>
        <vt:i4>0</vt:i4>
      </vt:variant>
      <vt:variant>
        <vt:i4>5</vt:i4>
      </vt:variant>
      <vt:variant>
        <vt:lpwstr/>
      </vt:variant>
      <vt:variant>
        <vt:lpwstr>_Toc95997926</vt:lpwstr>
      </vt:variant>
      <vt:variant>
        <vt:i4>1507381</vt:i4>
      </vt:variant>
      <vt:variant>
        <vt:i4>218</vt:i4>
      </vt:variant>
      <vt:variant>
        <vt:i4>0</vt:i4>
      </vt:variant>
      <vt:variant>
        <vt:i4>5</vt:i4>
      </vt:variant>
      <vt:variant>
        <vt:lpwstr/>
      </vt:variant>
      <vt:variant>
        <vt:lpwstr>_Toc95997925</vt:lpwstr>
      </vt:variant>
      <vt:variant>
        <vt:i4>1441845</vt:i4>
      </vt:variant>
      <vt:variant>
        <vt:i4>212</vt:i4>
      </vt:variant>
      <vt:variant>
        <vt:i4>0</vt:i4>
      </vt:variant>
      <vt:variant>
        <vt:i4>5</vt:i4>
      </vt:variant>
      <vt:variant>
        <vt:lpwstr/>
      </vt:variant>
      <vt:variant>
        <vt:lpwstr>_Toc95997924</vt:lpwstr>
      </vt:variant>
      <vt:variant>
        <vt:i4>1114165</vt:i4>
      </vt:variant>
      <vt:variant>
        <vt:i4>206</vt:i4>
      </vt:variant>
      <vt:variant>
        <vt:i4>0</vt:i4>
      </vt:variant>
      <vt:variant>
        <vt:i4>5</vt:i4>
      </vt:variant>
      <vt:variant>
        <vt:lpwstr/>
      </vt:variant>
      <vt:variant>
        <vt:lpwstr>_Toc95997923</vt:lpwstr>
      </vt:variant>
      <vt:variant>
        <vt:i4>1048629</vt:i4>
      </vt:variant>
      <vt:variant>
        <vt:i4>200</vt:i4>
      </vt:variant>
      <vt:variant>
        <vt:i4>0</vt:i4>
      </vt:variant>
      <vt:variant>
        <vt:i4>5</vt:i4>
      </vt:variant>
      <vt:variant>
        <vt:lpwstr/>
      </vt:variant>
      <vt:variant>
        <vt:lpwstr>_Toc95997922</vt:lpwstr>
      </vt:variant>
      <vt:variant>
        <vt:i4>1245237</vt:i4>
      </vt:variant>
      <vt:variant>
        <vt:i4>194</vt:i4>
      </vt:variant>
      <vt:variant>
        <vt:i4>0</vt:i4>
      </vt:variant>
      <vt:variant>
        <vt:i4>5</vt:i4>
      </vt:variant>
      <vt:variant>
        <vt:lpwstr/>
      </vt:variant>
      <vt:variant>
        <vt:lpwstr>_Toc95997921</vt:lpwstr>
      </vt:variant>
      <vt:variant>
        <vt:i4>1179701</vt:i4>
      </vt:variant>
      <vt:variant>
        <vt:i4>188</vt:i4>
      </vt:variant>
      <vt:variant>
        <vt:i4>0</vt:i4>
      </vt:variant>
      <vt:variant>
        <vt:i4>5</vt:i4>
      </vt:variant>
      <vt:variant>
        <vt:lpwstr/>
      </vt:variant>
      <vt:variant>
        <vt:lpwstr>_Toc95997920</vt:lpwstr>
      </vt:variant>
      <vt:variant>
        <vt:i4>1769526</vt:i4>
      </vt:variant>
      <vt:variant>
        <vt:i4>182</vt:i4>
      </vt:variant>
      <vt:variant>
        <vt:i4>0</vt:i4>
      </vt:variant>
      <vt:variant>
        <vt:i4>5</vt:i4>
      </vt:variant>
      <vt:variant>
        <vt:lpwstr/>
      </vt:variant>
      <vt:variant>
        <vt:lpwstr>_Toc95997919</vt:lpwstr>
      </vt:variant>
      <vt:variant>
        <vt:i4>1703990</vt:i4>
      </vt:variant>
      <vt:variant>
        <vt:i4>176</vt:i4>
      </vt:variant>
      <vt:variant>
        <vt:i4>0</vt:i4>
      </vt:variant>
      <vt:variant>
        <vt:i4>5</vt:i4>
      </vt:variant>
      <vt:variant>
        <vt:lpwstr/>
      </vt:variant>
      <vt:variant>
        <vt:lpwstr>_Toc95997918</vt:lpwstr>
      </vt:variant>
      <vt:variant>
        <vt:i4>1376310</vt:i4>
      </vt:variant>
      <vt:variant>
        <vt:i4>170</vt:i4>
      </vt:variant>
      <vt:variant>
        <vt:i4>0</vt:i4>
      </vt:variant>
      <vt:variant>
        <vt:i4>5</vt:i4>
      </vt:variant>
      <vt:variant>
        <vt:lpwstr/>
      </vt:variant>
      <vt:variant>
        <vt:lpwstr>_Toc95997917</vt:lpwstr>
      </vt:variant>
      <vt:variant>
        <vt:i4>1310774</vt:i4>
      </vt:variant>
      <vt:variant>
        <vt:i4>164</vt:i4>
      </vt:variant>
      <vt:variant>
        <vt:i4>0</vt:i4>
      </vt:variant>
      <vt:variant>
        <vt:i4>5</vt:i4>
      </vt:variant>
      <vt:variant>
        <vt:lpwstr/>
      </vt:variant>
      <vt:variant>
        <vt:lpwstr>_Toc95997916</vt:lpwstr>
      </vt:variant>
      <vt:variant>
        <vt:i4>1507382</vt:i4>
      </vt:variant>
      <vt:variant>
        <vt:i4>158</vt:i4>
      </vt:variant>
      <vt:variant>
        <vt:i4>0</vt:i4>
      </vt:variant>
      <vt:variant>
        <vt:i4>5</vt:i4>
      </vt:variant>
      <vt:variant>
        <vt:lpwstr/>
      </vt:variant>
      <vt:variant>
        <vt:lpwstr>_Toc95997915</vt:lpwstr>
      </vt:variant>
      <vt:variant>
        <vt:i4>1441846</vt:i4>
      </vt:variant>
      <vt:variant>
        <vt:i4>152</vt:i4>
      </vt:variant>
      <vt:variant>
        <vt:i4>0</vt:i4>
      </vt:variant>
      <vt:variant>
        <vt:i4>5</vt:i4>
      </vt:variant>
      <vt:variant>
        <vt:lpwstr/>
      </vt:variant>
      <vt:variant>
        <vt:lpwstr>_Toc95997914</vt:lpwstr>
      </vt:variant>
      <vt:variant>
        <vt:i4>1114166</vt:i4>
      </vt:variant>
      <vt:variant>
        <vt:i4>146</vt:i4>
      </vt:variant>
      <vt:variant>
        <vt:i4>0</vt:i4>
      </vt:variant>
      <vt:variant>
        <vt:i4>5</vt:i4>
      </vt:variant>
      <vt:variant>
        <vt:lpwstr/>
      </vt:variant>
      <vt:variant>
        <vt:lpwstr>_Toc95997913</vt:lpwstr>
      </vt:variant>
      <vt:variant>
        <vt:i4>1048630</vt:i4>
      </vt:variant>
      <vt:variant>
        <vt:i4>140</vt:i4>
      </vt:variant>
      <vt:variant>
        <vt:i4>0</vt:i4>
      </vt:variant>
      <vt:variant>
        <vt:i4>5</vt:i4>
      </vt:variant>
      <vt:variant>
        <vt:lpwstr/>
      </vt:variant>
      <vt:variant>
        <vt:lpwstr>_Toc95997912</vt:lpwstr>
      </vt:variant>
      <vt:variant>
        <vt:i4>1245238</vt:i4>
      </vt:variant>
      <vt:variant>
        <vt:i4>134</vt:i4>
      </vt:variant>
      <vt:variant>
        <vt:i4>0</vt:i4>
      </vt:variant>
      <vt:variant>
        <vt:i4>5</vt:i4>
      </vt:variant>
      <vt:variant>
        <vt:lpwstr/>
      </vt:variant>
      <vt:variant>
        <vt:lpwstr>_Toc95997911</vt:lpwstr>
      </vt:variant>
      <vt:variant>
        <vt:i4>1179702</vt:i4>
      </vt:variant>
      <vt:variant>
        <vt:i4>128</vt:i4>
      </vt:variant>
      <vt:variant>
        <vt:i4>0</vt:i4>
      </vt:variant>
      <vt:variant>
        <vt:i4>5</vt:i4>
      </vt:variant>
      <vt:variant>
        <vt:lpwstr/>
      </vt:variant>
      <vt:variant>
        <vt:lpwstr>_Toc95997910</vt:lpwstr>
      </vt:variant>
      <vt:variant>
        <vt:i4>1769527</vt:i4>
      </vt:variant>
      <vt:variant>
        <vt:i4>122</vt:i4>
      </vt:variant>
      <vt:variant>
        <vt:i4>0</vt:i4>
      </vt:variant>
      <vt:variant>
        <vt:i4>5</vt:i4>
      </vt:variant>
      <vt:variant>
        <vt:lpwstr/>
      </vt:variant>
      <vt:variant>
        <vt:lpwstr>_Toc95997909</vt:lpwstr>
      </vt:variant>
      <vt:variant>
        <vt:i4>1703991</vt:i4>
      </vt:variant>
      <vt:variant>
        <vt:i4>116</vt:i4>
      </vt:variant>
      <vt:variant>
        <vt:i4>0</vt:i4>
      </vt:variant>
      <vt:variant>
        <vt:i4>5</vt:i4>
      </vt:variant>
      <vt:variant>
        <vt:lpwstr/>
      </vt:variant>
      <vt:variant>
        <vt:lpwstr>_Toc95997908</vt:lpwstr>
      </vt:variant>
      <vt:variant>
        <vt:i4>1376311</vt:i4>
      </vt:variant>
      <vt:variant>
        <vt:i4>110</vt:i4>
      </vt:variant>
      <vt:variant>
        <vt:i4>0</vt:i4>
      </vt:variant>
      <vt:variant>
        <vt:i4>5</vt:i4>
      </vt:variant>
      <vt:variant>
        <vt:lpwstr/>
      </vt:variant>
      <vt:variant>
        <vt:lpwstr>_Toc95997907</vt:lpwstr>
      </vt:variant>
      <vt:variant>
        <vt:i4>1310775</vt:i4>
      </vt:variant>
      <vt:variant>
        <vt:i4>104</vt:i4>
      </vt:variant>
      <vt:variant>
        <vt:i4>0</vt:i4>
      </vt:variant>
      <vt:variant>
        <vt:i4>5</vt:i4>
      </vt:variant>
      <vt:variant>
        <vt:lpwstr/>
      </vt:variant>
      <vt:variant>
        <vt:lpwstr>_Toc95997906</vt:lpwstr>
      </vt:variant>
      <vt:variant>
        <vt:i4>1507383</vt:i4>
      </vt:variant>
      <vt:variant>
        <vt:i4>98</vt:i4>
      </vt:variant>
      <vt:variant>
        <vt:i4>0</vt:i4>
      </vt:variant>
      <vt:variant>
        <vt:i4>5</vt:i4>
      </vt:variant>
      <vt:variant>
        <vt:lpwstr/>
      </vt:variant>
      <vt:variant>
        <vt:lpwstr>_Toc95997905</vt:lpwstr>
      </vt:variant>
      <vt:variant>
        <vt:i4>1441847</vt:i4>
      </vt:variant>
      <vt:variant>
        <vt:i4>92</vt:i4>
      </vt:variant>
      <vt:variant>
        <vt:i4>0</vt:i4>
      </vt:variant>
      <vt:variant>
        <vt:i4>5</vt:i4>
      </vt:variant>
      <vt:variant>
        <vt:lpwstr/>
      </vt:variant>
      <vt:variant>
        <vt:lpwstr>_Toc95997904</vt:lpwstr>
      </vt:variant>
      <vt:variant>
        <vt:i4>1114167</vt:i4>
      </vt:variant>
      <vt:variant>
        <vt:i4>86</vt:i4>
      </vt:variant>
      <vt:variant>
        <vt:i4>0</vt:i4>
      </vt:variant>
      <vt:variant>
        <vt:i4>5</vt:i4>
      </vt:variant>
      <vt:variant>
        <vt:lpwstr/>
      </vt:variant>
      <vt:variant>
        <vt:lpwstr>_Toc95997903</vt:lpwstr>
      </vt:variant>
      <vt:variant>
        <vt:i4>1048631</vt:i4>
      </vt:variant>
      <vt:variant>
        <vt:i4>80</vt:i4>
      </vt:variant>
      <vt:variant>
        <vt:i4>0</vt:i4>
      </vt:variant>
      <vt:variant>
        <vt:i4>5</vt:i4>
      </vt:variant>
      <vt:variant>
        <vt:lpwstr/>
      </vt:variant>
      <vt:variant>
        <vt:lpwstr>_Toc95997902</vt:lpwstr>
      </vt:variant>
      <vt:variant>
        <vt:i4>1245239</vt:i4>
      </vt:variant>
      <vt:variant>
        <vt:i4>74</vt:i4>
      </vt:variant>
      <vt:variant>
        <vt:i4>0</vt:i4>
      </vt:variant>
      <vt:variant>
        <vt:i4>5</vt:i4>
      </vt:variant>
      <vt:variant>
        <vt:lpwstr/>
      </vt:variant>
      <vt:variant>
        <vt:lpwstr>_Toc95997901</vt:lpwstr>
      </vt:variant>
      <vt:variant>
        <vt:i4>1179703</vt:i4>
      </vt:variant>
      <vt:variant>
        <vt:i4>68</vt:i4>
      </vt:variant>
      <vt:variant>
        <vt:i4>0</vt:i4>
      </vt:variant>
      <vt:variant>
        <vt:i4>5</vt:i4>
      </vt:variant>
      <vt:variant>
        <vt:lpwstr/>
      </vt:variant>
      <vt:variant>
        <vt:lpwstr>_Toc95997900</vt:lpwstr>
      </vt:variant>
      <vt:variant>
        <vt:i4>1703998</vt:i4>
      </vt:variant>
      <vt:variant>
        <vt:i4>62</vt:i4>
      </vt:variant>
      <vt:variant>
        <vt:i4>0</vt:i4>
      </vt:variant>
      <vt:variant>
        <vt:i4>5</vt:i4>
      </vt:variant>
      <vt:variant>
        <vt:lpwstr/>
      </vt:variant>
      <vt:variant>
        <vt:lpwstr>_Toc95997899</vt:lpwstr>
      </vt:variant>
      <vt:variant>
        <vt:i4>1769534</vt:i4>
      </vt:variant>
      <vt:variant>
        <vt:i4>56</vt:i4>
      </vt:variant>
      <vt:variant>
        <vt:i4>0</vt:i4>
      </vt:variant>
      <vt:variant>
        <vt:i4>5</vt:i4>
      </vt:variant>
      <vt:variant>
        <vt:lpwstr/>
      </vt:variant>
      <vt:variant>
        <vt:lpwstr>_Toc95997898</vt:lpwstr>
      </vt:variant>
      <vt:variant>
        <vt:i4>1310782</vt:i4>
      </vt:variant>
      <vt:variant>
        <vt:i4>50</vt:i4>
      </vt:variant>
      <vt:variant>
        <vt:i4>0</vt:i4>
      </vt:variant>
      <vt:variant>
        <vt:i4>5</vt:i4>
      </vt:variant>
      <vt:variant>
        <vt:lpwstr/>
      </vt:variant>
      <vt:variant>
        <vt:lpwstr>_Toc95997897</vt:lpwstr>
      </vt:variant>
      <vt:variant>
        <vt:i4>1376318</vt:i4>
      </vt:variant>
      <vt:variant>
        <vt:i4>44</vt:i4>
      </vt:variant>
      <vt:variant>
        <vt:i4>0</vt:i4>
      </vt:variant>
      <vt:variant>
        <vt:i4>5</vt:i4>
      </vt:variant>
      <vt:variant>
        <vt:lpwstr/>
      </vt:variant>
      <vt:variant>
        <vt:lpwstr>_Toc95997896</vt:lpwstr>
      </vt:variant>
      <vt:variant>
        <vt:i4>1441854</vt:i4>
      </vt:variant>
      <vt:variant>
        <vt:i4>38</vt:i4>
      </vt:variant>
      <vt:variant>
        <vt:i4>0</vt:i4>
      </vt:variant>
      <vt:variant>
        <vt:i4>5</vt:i4>
      </vt:variant>
      <vt:variant>
        <vt:lpwstr/>
      </vt:variant>
      <vt:variant>
        <vt:lpwstr>_Toc95997895</vt:lpwstr>
      </vt:variant>
      <vt:variant>
        <vt:i4>1507390</vt:i4>
      </vt:variant>
      <vt:variant>
        <vt:i4>32</vt:i4>
      </vt:variant>
      <vt:variant>
        <vt:i4>0</vt:i4>
      </vt:variant>
      <vt:variant>
        <vt:i4>5</vt:i4>
      </vt:variant>
      <vt:variant>
        <vt:lpwstr/>
      </vt:variant>
      <vt:variant>
        <vt:lpwstr>_Toc95997894</vt:lpwstr>
      </vt:variant>
      <vt:variant>
        <vt:i4>1048638</vt:i4>
      </vt:variant>
      <vt:variant>
        <vt:i4>26</vt:i4>
      </vt:variant>
      <vt:variant>
        <vt:i4>0</vt:i4>
      </vt:variant>
      <vt:variant>
        <vt:i4>5</vt:i4>
      </vt:variant>
      <vt:variant>
        <vt:lpwstr/>
      </vt:variant>
      <vt:variant>
        <vt:lpwstr>_Toc95997893</vt:lpwstr>
      </vt:variant>
      <vt:variant>
        <vt:i4>1114174</vt:i4>
      </vt:variant>
      <vt:variant>
        <vt:i4>20</vt:i4>
      </vt:variant>
      <vt:variant>
        <vt:i4>0</vt:i4>
      </vt:variant>
      <vt:variant>
        <vt:i4>5</vt:i4>
      </vt:variant>
      <vt:variant>
        <vt:lpwstr/>
      </vt:variant>
      <vt:variant>
        <vt:lpwstr>_Toc95997892</vt:lpwstr>
      </vt:variant>
      <vt:variant>
        <vt:i4>1179710</vt:i4>
      </vt:variant>
      <vt:variant>
        <vt:i4>14</vt:i4>
      </vt:variant>
      <vt:variant>
        <vt:i4>0</vt:i4>
      </vt:variant>
      <vt:variant>
        <vt:i4>5</vt:i4>
      </vt:variant>
      <vt:variant>
        <vt:lpwstr/>
      </vt:variant>
      <vt:variant>
        <vt:lpwstr>_Toc95997891</vt:lpwstr>
      </vt:variant>
      <vt:variant>
        <vt:i4>1245246</vt:i4>
      </vt:variant>
      <vt:variant>
        <vt:i4>8</vt:i4>
      </vt:variant>
      <vt:variant>
        <vt:i4>0</vt:i4>
      </vt:variant>
      <vt:variant>
        <vt:i4>5</vt:i4>
      </vt:variant>
      <vt:variant>
        <vt:lpwstr/>
      </vt:variant>
      <vt:variant>
        <vt:lpwstr>_Toc95997890</vt:lpwstr>
      </vt:variant>
      <vt:variant>
        <vt:i4>1703999</vt:i4>
      </vt:variant>
      <vt:variant>
        <vt:i4>2</vt:i4>
      </vt:variant>
      <vt:variant>
        <vt:i4>0</vt:i4>
      </vt:variant>
      <vt:variant>
        <vt:i4>5</vt:i4>
      </vt:variant>
      <vt:variant>
        <vt:lpwstr/>
      </vt:variant>
      <vt:variant>
        <vt:lpwstr>_Toc95997889</vt:lpwstr>
      </vt:variant>
      <vt:variant>
        <vt:i4>7798833</vt:i4>
      </vt:variant>
      <vt:variant>
        <vt:i4>9</vt:i4>
      </vt:variant>
      <vt:variant>
        <vt:i4>0</vt:i4>
      </vt:variant>
      <vt:variant>
        <vt:i4>5</vt:i4>
      </vt:variant>
      <vt:variant>
        <vt:lpwstr>https://zamisli2030.ba/bs/okvir-ciljeva-odrzivog-razvoja-u-bih/</vt:lpwstr>
      </vt:variant>
      <vt:variant>
        <vt:lpwstr/>
      </vt:variant>
      <vt:variant>
        <vt:i4>6357091</vt:i4>
      </vt:variant>
      <vt:variant>
        <vt:i4>6</vt:i4>
      </vt:variant>
      <vt:variant>
        <vt:i4>0</vt:i4>
      </vt:variant>
      <vt:variant>
        <vt:i4>5</vt:i4>
      </vt:variant>
      <vt:variant>
        <vt:lpwstr>http://fzs.ba/index.php/publikacije/saopcenjapriopcenja/statistika-okolisa/</vt:lpwstr>
      </vt:variant>
      <vt:variant>
        <vt:lpwstr/>
      </vt:variant>
      <vt:variant>
        <vt:i4>6357091</vt:i4>
      </vt:variant>
      <vt:variant>
        <vt:i4>3</vt:i4>
      </vt:variant>
      <vt:variant>
        <vt:i4>0</vt:i4>
      </vt:variant>
      <vt:variant>
        <vt:i4>5</vt:i4>
      </vt:variant>
      <vt:variant>
        <vt:lpwstr>http://fzs.ba/index.php/publikacije/saopcenjapriopcenja/statistika-okolisa/</vt:lpwstr>
      </vt:variant>
      <vt:variant>
        <vt:lpwstr/>
      </vt:variant>
      <vt:variant>
        <vt:i4>6357091</vt:i4>
      </vt:variant>
      <vt:variant>
        <vt:i4>0</vt:i4>
      </vt:variant>
      <vt:variant>
        <vt:i4>0</vt:i4>
      </vt:variant>
      <vt:variant>
        <vt:i4>5</vt:i4>
      </vt:variant>
      <vt:variant>
        <vt:lpwstr>http://fzs.ba/index.php/publikacije/saopcenjapriopcenja/statistika-okolis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ezana Misic</dc:creator>
  <cp:lastModifiedBy>Amira Zelić</cp:lastModifiedBy>
  <cp:revision>41</cp:revision>
  <cp:lastPrinted>2022-08-03T10:16:00Z</cp:lastPrinted>
  <dcterms:created xsi:type="dcterms:W3CDTF">2022-05-24T09:04:00Z</dcterms:created>
  <dcterms:modified xsi:type="dcterms:W3CDTF">2022-08-12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1CA0AEF8CED84A8E0A64B1DCC61067</vt:lpwstr>
  </property>
  <property fmtid="{D5CDD505-2E9C-101B-9397-08002B2CF9AE}" pid="3" name="MSIP_Label_ea60d57e-af5b-4752-ac57-3e4f28ca11dc_Enabled">
    <vt:lpwstr>true</vt:lpwstr>
  </property>
  <property fmtid="{D5CDD505-2E9C-101B-9397-08002B2CF9AE}" pid="4" name="MSIP_Label_ea60d57e-af5b-4752-ac57-3e4f28ca11dc_SetDate">
    <vt:lpwstr>2022-02-23T09:55:13Z</vt:lpwstr>
  </property>
  <property fmtid="{D5CDD505-2E9C-101B-9397-08002B2CF9AE}" pid="5" name="MSIP_Label_ea60d57e-af5b-4752-ac57-3e4f28ca11dc_Method">
    <vt:lpwstr>Standard</vt:lpwstr>
  </property>
  <property fmtid="{D5CDD505-2E9C-101B-9397-08002B2CF9AE}" pid="6" name="MSIP_Label_ea60d57e-af5b-4752-ac57-3e4f28ca11dc_Name">
    <vt:lpwstr>ea60d57e-af5b-4752-ac57-3e4f28ca11dc</vt:lpwstr>
  </property>
  <property fmtid="{D5CDD505-2E9C-101B-9397-08002B2CF9AE}" pid="7" name="MSIP_Label_ea60d57e-af5b-4752-ac57-3e4f28ca11dc_SiteId">
    <vt:lpwstr>36da45f1-dd2c-4d1f-af13-5abe46b99921</vt:lpwstr>
  </property>
  <property fmtid="{D5CDD505-2E9C-101B-9397-08002B2CF9AE}" pid="8" name="MSIP_Label_ea60d57e-af5b-4752-ac57-3e4f28ca11dc_ActionId">
    <vt:lpwstr>f961322b-8fbc-4373-82c5-c2b710727633</vt:lpwstr>
  </property>
  <property fmtid="{D5CDD505-2E9C-101B-9397-08002B2CF9AE}" pid="9" name="MSIP_Label_ea60d57e-af5b-4752-ac57-3e4f28ca11dc_ContentBits">
    <vt:lpwstr>0</vt:lpwstr>
  </property>
  <property fmtid="{D5CDD505-2E9C-101B-9397-08002B2CF9AE}" pid="10" name="ZOTERO_PREF_1">
    <vt:lpwstr>&lt;data data-version="3" zotero-version="6.0.10"&gt;&lt;session id="rACaLVzR"/&gt;&lt;style id="SEI-Style-English-Oct-2019" hasBibliography="1" bibliographyStyleHasBeenSet="1"/&gt;&lt;prefs&gt;&lt;pref name="fieldType" value="Field"/&gt;&lt;pref name="dontAskDelayCitationUpdates" value=</vt:lpwstr>
  </property>
  <property fmtid="{D5CDD505-2E9C-101B-9397-08002B2CF9AE}" pid="11" name="ZOTERO_PREF_2">
    <vt:lpwstr>"true"/&gt;&lt;/prefs&gt;&lt;/data&gt;</vt:lpwstr>
  </property>
</Properties>
</file>